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8DA6E7" w14:textId="77777777" w:rsidR="000842F2" w:rsidRPr="009B226C" w:rsidRDefault="000842F2" w:rsidP="00B550EB">
      <w:pPr>
        <w:spacing w:line="360" w:lineRule="auto"/>
        <w:jc w:val="both"/>
        <w:rPr>
          <w:rFonts w:ascii="Book Antiqua" w:hAnsi="Book Antiqua" w:cs="Arial"/>
          <w:color w:val="000000" w:themeColor="text1"/>
        </w:rPr>
      </w:pPr>
      <w:r w:rsidRPr="009B226C">
        <w:rPr>
          <w:rFonts w:ascii="Book Antiqua" w:hAnsi="Book Antiqua" w:cs="Arial"/>
          <w:b/>
          <w:color w:val="000000" w:themeColor="text1"/>
        </w:rPr>
        <w:t>Name of Journal</w:t>
      </w:r>
      <w:r w:rsidRPr="009B226C">
        <w:rPr>
          <w:rFonts w:ascii="Book Antiqua" w:hAnsi="Book Antiqua" w:cs="Arial"/>
          <w:color w:val="000000" w:themeColor="text1"/>
        </w:rPr>
        <w:t xml:space="preserve">: </w:t>
      </w:r>
      <w:r w:rsidRPr="009B226C">
        <w:rPr>
          <w:rFonts w:ascii="Book Antiqua" w:hAnsi="Book Antiqua" w:cs="Arial"/>
          <w:i/>
          <w:iCs/>
          <w:color w:val="000000" w:themeColor="text1"/>
        </w:rPr>
        <w:t>World Journal of Gastrointestinal Endoscopy</w:t>
      </w:r>
    </w:p>
    <w:p w14:paraId="3E48E47A" w14:textId="71B06B93" w:rsidR="000842F2" w:rsidRPr="009B226C" w:rsidRDefault="00B550EB" w:rsidP="00B550EB">
      <w:pPr>
        <w:spacing w:line="360" w:lineRule="auto"/>
        <w:jc w:val="both"/>
        <w:rPr>
          <w:rFonts w:ascii="Book Antiqua" w:hAnsi="Book Antiqua" w:cs="Arial"/>
          <w:color w:val="000000" w:themeColor="text1"/>
        </w:rPr>
      </w:pPr>
      <w:r w:rsidRPr="009B226C">
        <w:rPr>
          <w:rFonts w:ascii="Book Antiqua" w:eastAsia="Times New Roman" w:hAnsi="Book Antiqua" w:cs="Times New Roman"/>
          <w:b/>
          <w:bCs/>
          <w:color w:val="000000" w:themeColor="text1"/>
          <w:kern w:val="2"/>
          <w:lang w:eastAsia="zh-CN"/>
        </w:rPr>
        <w:t>Manuscript NO</w:t>
      </w:r>
      <w:r w:rsidRPr="009B226C">
        <w:rPr>
          <w:rFonts w:ascii="Book Antiqua" w:hAnsi="Book Antiqua" w:cs="Arial"/>
          <w:b/>
          <w:color w:val="000000" w:themeColor="text1"/>
          <w:kern w:val="2"/>
          <w:lang w:val="en" w:eastAsia="zh-CN"/>
        </w:rPr>
        <w:t xml:space="preserve">: </w:t>
      </w:r>
      <w:r w:rsidRPr="009B226C">
        <w:rPr>
          <w:rFonts w:ascii="Book Antiqua" w:hAnsi="Book Antiqua" w:cs="Arial"/>
          <w:bCs/>
          <w:color w:val="000000" w:themeColor="text1"/>
          <w:kern w:val="2"/>
          <w:lang w:val="en" w:eastAsia="zh-CN"/>
        </w:rPr>
        <w:t>52048</w:t>
      </w:r>
    </w:p>
    <w:p w14:paraId="697E833C" w14:textId="591BFAB1" w:rsidR="000842F2" w:rsidRPr="009B226C" w:rsidRDefault="000842F2" w:rsidP="00B550EB">
      <w:pPr>
        <w:spacing w:line="360" w:lineRule="auto"/>
        <w:jc w:val="both"/>
        <w:rPr>
          <w:rFonts w:ascii="Book Antiqua" w:hAnsi="Book Antiqua" w:cs="Arial"/>
          <w:color w:val="000000" w:themeColor="text1"/>
        </w:rPr>
      </w:pPr>
      <w:r w:rsidRPr="009B226C">
        <w:rPr>
          <w:rFonts w:ascii="Book Antiqua" w:hAnsi="Book Antiqua" w:cs="Arial"/>
          <w:b/>
          <w:color w:val="000000" w:themeColor="text1"/>
        </w:rPr>
        <w:t xml:space="preserve">Manuscript Type: </w:t>
      </w:r>
      <w:r w:rsidR="00B550EB" w:rsidRPr="009B226C">
        <w:rPr>
          <w:rFonts w:ascii="Book Antiqua" w:hAnsi="Book Antiqua" w:cs="Times New Roman"/>
          <w:color w:val="000000" w:themeColor="text1"/>
          <w:kern w:val="2"/>
          <w:lang w:eastAsia="zh-CN"/>
        </w:rPr>
        <w:t>EDITORIAL</w:t>
      </w:r>
    </w:p>
    <w:p w14:paraId="2B740D93" w14:textId="77777777" w:rsidR="000842F2" w:rsidRPr="009B226C" w:rsidRDefault="000842F2" w:rsidP="00B550EB">
      <w:pPr>
        <w:spacing w:line="360" w:lineRule="auto"/>
        <w:jc w:val="both"/>
        <w:rPr>
          <w:rFonts w:ascii="Book Antiqua" w:hAnsi="Book Antiqua" w:cs="Arial"/>
          <w:color w:val="000000" w:themeColor="text1"/>
        </w:rPr>
      </w:pPr>
    </w:p>
    <w:p w14:paraId="1E39809E" w14:textId="4F6E5720" w:rsidR="000842F2" w:rsidRPr="009B226C" w:rsidRDefault="005C3E62" w:rsidP="00B550EB">
      <w:pPr>
        <w:spacing w:line="360" w:lineRule="auto"/>
        <w:jc w:val="both"/>
        <w:rPr>
          <w:rFonts w:ascii="Book Antiqua" w:hAnsi="Book Antiqua" w:cs="Arial"/>
          <w:b/>
          <w:bCs/>
          <w:color w:val="000000" w:themeColor="text1"/>
        </w:rPr>
      </w:pPr>
      <w:bookmarkStart w:id="0" w:name="OLE_LINK1"/>
      <w:bookmarkStart w:id="1" w:name="OLE_LINK2"/>
      <w:bookmarkStart w:id="2" w:name="OLE_LINK7"/>
      <w:proofErr w:type="spellStart"/>
      <w:r w:rsidRPr="009B226C">
        <w:rPr>
          <w:rFonts w:ascii="Book Antiqua" w:hAnsi="Book Antiqua" w:cs="Arial"/>
          <w:b/>
          <w:bCs/>
          <w:color w:val="000000" w:themeColor="text1"/>
        </w:rPr>
        <w:t>Colonoscopic</w:t>
      </w:r>
      <w:bookmarkEnd w:id="0"/>
      <w:bookmarkEnd w:id="1"/>
      <w:proofErr w:type="spellEnd"/>
      <w:r w:rsidRPr="009B226C">
        <w:rPr>
          <w:rFonts w:ascii="Book Antiqua" w:hAnsi="Book Antiqua" w:cs="Arial"/>
          <w:b/>
          <w:bCs/>
          <w:color w:val="000000" w:themeColor="text1"/>
        </w:rPr>
        <w:t xml:space="preserve"> management of diverticular disease</w:t>
      </w:r>
    </w:p>
    <w:bookmarkEnd w:id="2"/>
    <w:p w14:paraId="101EF6F3" w14:textId="6878AEA8" w:rsidR="000842F2" w:rsidRPr="009B226C" w:rsidRDefault="006A3DB4" w:rsidP="00B550EB">
      <w:pPr>
        <w:spacing w:line="360" w:lineRule="auto"/>
        <w:jc w:val="both"/>
        <w:rPr>
          <w:rFonts w:ascii="Book Antiqua" w:hAnsi="Book Antiqua" w:cs="Arial"/>
          <w:color w:val="000000" w:themeColor="text1"/>
          <w:lang w:eastAsia="zh-CN"/>
        </w:rPr>
      </w:pPr>
      <w:r w:rsidRPr="009B226C">
        <w:rPr>
          <w:rFonts w:ascii="Book Antiqua" w:hAnsi="Book Antiqua" w:cs="Arial" w:hint="eastAsia"/>
          <w:color w:val="000000" w:themeColor="text1"/>
          <w:lang w:eastAsia="zh-CN"/>
        </w:rPr>
        <w:t xml:space="preserve"> </w:t>
      </w:r>
    </w:p>
    <w:p w14:paraId="0942C37B" w14:textId="306C668C" w:rsidR="000842F2" w:rsidRPr="009B226C" w:rsidRDefault="000842F2" w:rsidP="00B550EB">
      <w:pPr>
        <w:spacing w:line="360" w:lineRule="auto"/>
        <w:jc w:val="both"/>
        <w:rPr>
          <w:rFonts w:ascii="Book Antiqua" w:hAnsi="Book Antiqua" w:cs="Arial"/>
          <w:color w:val="000000" w:themeColor="text1"/>
        </w:rPr>
      </w:pPr>
      <w:proofErr w:type="spellStart"/>
      <w:r w:rsidRPr="009B226C">
        <w:rPr>
          <w:rFonts w:ascii="Book Antiqua" w:hAnsi="Book Antiqua" w:cs="Arial"/>
          <w:color w:val="000000" w:themeColor="text1"/>
        </w:rPr>
        <w:t>Fejleh</w:t>
      </w:r>
      <w:proofErr w:type="spellEnd"/>
      <w:r w:rsidRPr="009B226C">
        <w:rPr>
          <w:rFonts w:ascii="Book Antiqua" w:hAnsi="Book Antiqua" w:cs="Arial"/>
          <w:color w:val="000000" w:themeColor="text1"/>
        </w:rPr>
        <w:t xml:space="preserve"> </w:t>
      </w:r>
      <w:r w:rsidR="0076210F" w:rsidRPr="009B226C">
        <w:rPr>
          <w:rFonts w:ascii="Book Antiqua" w:hAnsi="Book Antiqua" w:cs="Arial"/>
          <w:color w:val="000000" w:themeColor="text1"/>
        </w:rPr>
        <w:t xml:space="preserve">MP </w:t>
      </w:r>
      <w:r w:rsidRPr="009B226C">
        <w:rPr>
          <w:rFonts w:ascii="Book Antiqua" w:hAnsi="Book Antiqua" w:cs="Arial"/>
          <w:i/>
          <w:color w:val="000000" w:themeColor="text1"/>
        </w:rPr>
        <w:t>et al</w:t>
      </w:r>
      <w:r w:rsidRPr="009B226C">
        <w:rPr>
          <w:rFonts w:ascii="Book Antiqua" w:hAnsi="Book Antiqua" w:cs="Arial"/>
          <w:color w:val="000000" w:themeColor="text1"/>
        </w:rPr>
        <w:t>.</w:t>
      </w:r>
      <w:r w:rsidR="007A6997" w:rsidRPr="009B226C">
        <w:rPr>
          <w:rFonts w:ascii="Book Antiqua" w:hAnsi="Book Antiqua" w:cs="Arial"/>
          <w:color w:val="000000" w:themeColor="text1"/>
        </w:rPr>
        <w:t xml:space="preserve"> </w:t>
      </w:r>
      <w:bookmarkStart w:id="3" w:name="OLE_LINK8"/>
      <w:r w:rsidR="00DC7190" w:rsidRPr="009B226C">
        <w:rPr>
          <w:rFonts w:ascii="Book Antiqua" w:hAnsi="Book Antiqua" w:cs="Arial"/>
          <w:color w:val="000000" w:themeColor="text1"/>
        </w:rPr>
        <w:t>Colonoscopic management of diverticular disease</w:t>
      </w:r>
      <w:bookmarkEnd w:id="3"/>
    </w:p>
    <w:p w14:paraId="1FDC2210" w14:textId="4DC8B10C" w:rsidR="000842F2" w:rsidRPr="009B226C" w:rsidRDefault="000842F2" w:rsidP="00B550EB">
      <w:pPr>
        <w:spacing w:line="360" w:lineRule="auto"/>
        <w:jc w:val="both"/>
        <w:rPr>
          <w:rFonts w:ascii="Book Antiqua" w:hAnsi="Book Antiqua" w:cs="Arial"/>
          <w:color w:val="000000" w:themeColor="text1"/>
        </w:rPr>
      </w:pPr>
      <w:r w:rsidRPr="009B226C">
        <w:rPr>
          <w:rFonts w:ascii="Book Antiqua" w:hAnsi="Book Antiqua" w:cs="Arial"/>
          <w:color w:val="000000" w:themeColor="text1"/>
        </w:rPr>
        <w:t xml:space="preserve"> </w:t>
      </w:r>
    </w:p>
    <w:p w14:paraId="5B13868B" w14:textId="6B55E8A9" w:rsidR="000842F2" w:rsidRPr="009B226C" w:rsidRDefault="000842F2" w:rsidP="00B550EB">
      <w:pPr>
        <w:spacing w:line="360" w:lineRule="auto"/>
        <w:jc w:val="both"/>
        <w:rPr>
          <w:rFonts w:ascii="Book Antiqua" w:hAnsi="Book Antiqua" w:cs="Arial"/>
          <w:bCs/>
          <w:color w:val="000000" w:themeColor="text1"/>
        </w:rPr>
      </w:pPr>
      <w:r w:rsidRPr="009B226C">
        <w:rPr>
          <w:rFonts w:ascii="Book Antiqua" w:hAnsi="Book Antiqua" w:cs="Arial"/>
          <w:bCs/>
          <w:color w:val="000000" w:themeColor="text1"/>
        </w:rPr>
        <w:t xml:space="preserve">M Phillip </w:t>
      </w:r>
      <w:proofErr w:type="spellStart"/>
      <w:r w:rsidRPr="009B226C">
        <w:rPr>
          <w:rFonts w:ascii="Book Antiqua" w:hAnsi="Book Antiqua" w:cs="Arial"/>
          <w:bCs/>
          <w:color w:val="000000" w:themeColor="text1"/>
        </w:rPr>
        <w:t>Fejleh</w:t>
      </w:r>
      <w:proofErr w:type="spellEnd"/>
      <w:r w:rsidRPr="009B226C">
        <w:rPr>
          <w:rFonts w:ascii="Book Antiqua" w:hAnsi="Book Antiqua" w:cs="Arial"/>
          <w:bCs/>
          <w:color w:val="000000" w:themeColor="text1"/>
        </w:rPr>
        <w:t xml:space="preserve">, James H </w:t>
      </w:r>
      <w:proofErr w:type="spellStart"/>
      <w:r w:rsidRPr="009B226C">
        <w:rPr>
          <w:rFonts w:ascii="Book Antiqua" w:hAnsi="Book Antiqua" w:cs="Arial"/>
          <w:bCs/>
          <w:color w:val="000000" w:themeColor="text1"/>
        </w:rPr>
        <w:t>Tabibian</w:t>
      </w:r>
      <w:proofErr w:type="spellEnd"/>
    </w:p>
    <w:p w14:paraId="171D6E52" w14:textId="77777777" w:rsidR="000842F2" w:rsidRPr="009B226C" w:rsidRDefault="000842F2" w:rsidP="00B550EB">
      <w:pPr>
        <w:spacing w:line="360" w:lineRule="auto"/>
        <w:jc w:val="both"/>
        <w:rPr>
          <w:rFonts w:ascii="Book Antiqua" w:hAnsi="Book Antiqua" w:cs="Arial"/>
          <w:color w:val="000000" w:themeColor="text1"/>
        </w:rPr>
      </w:pPr>
    </w:p>
    <w:p w14:paraId="1D3AD029" w14:textId="69443CC0" w:rsidR="000842F2" w:rsidRPr="009B226C" w:rsidRDefault="000842F2" w:rsidP="00B550EB">
      <w:pPr>
        <w:spacing w:line="360" w:lineRule="auto"/>
        <w:jc w:val="both"/>
        <w:rPr>
          <w:rFonts w:ascii="Book Antiqua" w:hAnsi="Book Antiqua" w:cs="Arial"/>
          <w:color w:val="000000" w:themeColor="text1"/>
          <w:shd w:val="clear" w:color="auto" w:fill="FFFFFF"/>
        </w:rPr>
      </w:pPr>
      <w:r w:rsidRPr="009B226C">
        <w:rPr>
          <w:rFonts w:ascii="Book Antiqua" w:hAnsi="Book Antiqua" w:cs="Arial"/>
          <w:b/>
          <w:color w:val="000000" w:themeColor="text1"/>
        </w:rPr>
        <w:t xml:space="preserve">M Phillip </w:t>
      </w:r>
      <w:proofErr w:type="spellStart"/>
      <w:r w:rsidRPr="009B226C">
        <w:rPr>
          <w:rFonts w:ascii="Book Antiqua" w:hAnsi="Book Antiqua" w:cs="Arial"/>
          <w:b/>
          <w:color w:val="000000" w:themeColor="text1"/>
        </w:rPr>
        <w:t>Fejleh</w:t>
      </w:r>
      <w:proofErr w:type="spellEnd"/>
      <w:r w:rsidRPr="009B226C">
        <w:rPr>
          <w:rFonts w:ascii="Book Antiqua" w:hAnsi="Book Antiqua" w:cs="Arial"/>
          <w:b/>
          <w:color w:val="000000" w:themeColor="text1"/>
        </w:rPr>
        <w:t xml:space="preserve">, </w:t>
      </w:r>
      <w:r w:rsidRPr="009B226C">
        <w:rPr>
          <w:rFonts w:ascii="Book Antiqua" w:hAnsi="Book Antiqua" w:cs="Arial"/>
          <w:color w:val="000000" w:themeColor="text1"/>
        </w:rPr>
        <w:t xml:space="preserve">UCLA Gastroenterology Fellowship Program, </w:t>
      </w:r>
      <w:proofErr w:type="spellStart"/>
      <w:r w:rsidRPr="009B226C">
        <w:rPr>
          <w:rFonts w:ascii="Book Antiqua" w:hAnsi="Book Antiqua" w:cs="Arial"/>
          <w:color w:val="000000" w:themeColor="text1"/>
        </w:rPr>
        <w:t>Vatche</w:t>
      </w:r>
      <w:proofErr w:type="spellEnd"/>
      <w:r w:rsidRPr="009B226C">
        <w:rPr>
          <w:rFonts w:ascii="Book Antiqua" w:hAnsi="Book Antiqua" w:cs="Arial"/>
          <w:color w:val="000000" w:themeColor="text1"/>
        </w:rPr>
        <w:t xml:space="preserve"> and Tamar </w:t>
      </w:r>
      <w:proofErr w:type="spellStart"/>
      <w:r w:rsidRPr="009B226C">
        <w:rPr>
          <w:rFonts w:ascii="Book Antiqua" w:hAnsi="Book Antiqua" w:cs="Arial"/>
          <w:color w:val="000000" w:themeColor="text1"/>
        </w:rPr>
        <w:t>Manoukian</w:t>
      </w:r>
      <w:proofErr w:type="spellEnd"/>
      <w:r w:rsidRPr="009B226C">
        <w:rPr>
          <w:rFonts w:ascii="Book Antiqua" w:hAnsi="Book Antiqua" w:cs="Arial"/>
          <w:color w:val="000000" w:themeColor="text1"/>
        </w:rPr>
        <w:t xml:space="preserve"> Division of Digestive Diseases, Ronald Reagan UCLA Medical Center, Los Angeles, CA</w:t>
      </w:r>
      <w:r w:rsidR="000758A6" w:rsidRPr="009B226C">
        <w:rPr>
          <w:rFonts w:ascii="Book Antiqua" w:hAnsi="Book Antiqua" w:cs="Arial"/>
          <w:color w:val="000000" w:themeColor="text1"/>
        </w:rPr>
        <w:t xml:space="preserve"> </w:t>
      </w:r>
      <w:bookmarkStart w:id="4" w:name="_Hlk5631342"/>
      <w:r w:rsidR="00B40A05" w:rsidRPr="009B226C">
        <w:rPr>
          <w:rFonts w:ascii="Book Antiqua" w:eastAsia="Times New Roman" w:hAnsi="Book Antiqua" w:cs="Arial"/>
          <w:color w:val="000000" w:themeColor="text1"/>
          <w:shd w:val="clear" w:color="auto" w:fill="FFFFFF"/>
        </w:rPr>
        <w:t>90095</w:t>
      </w:r>
      <w:bookmarkEnd w:id="4"/>
      <w:r w:rsidRPr="009B226C">
        <w:rPr>
          <w:rFonts w:ascii="Book Antiqua" w:hAnsi="Book Antiqua" w:cs="Arial"/>
          <w:color w:val="000000" w:themeColor="text1"/>
        </w:rPr>
        <w:t xml:space="preserve">, </w:t>
      </w:r>
      <w:r w:rsidR="00B550EB" w:rsidRPr="009B226C">
        <w:rPr>
          <w:rFonts w:ascii="Book Antiqua" w:hAnsi="Book Antiqua" w:cs="Arial"/>
          <w:color w:val="000000" w:themeColor="text1"/>
        </w:rPr>
        <w:t>United States</w:t>
      </w:r>
    </w:p>
    <w:p w14:paraId="218F39DD" w14:textId="77777777" w:rsidR="000758A6" w:rsidRPr="009B226C" w:rsidRDefault="000758A6" w:rsidP="00B550EB">
      <w:pPr>
        <w:spacing w:line="360" w:lineRule="auto"/>
        <w:jc w:val="both"/>
        <w:rPr>
          <w:rFonts w:ascii="Book Antiqua" w:hAnsi="Book Antiqua" w:cs="Arial"/>
          <w:color w:val="000000" w:themeColor="text1"/>
        </w:rPr>
      </w:pPr>
    </w:p>
    <w:p w14:paraId="745069F1" w14:textId="58A127EB" w:rsidR="000842F2" w:rsidRPr="009B226C" w:rsidRDefault="000842F2" w:rsidP="00B550EB">
      <w:pPr>
        <w:spacing w:line="360" w:lineRule="auto"/>
        <w:jc w:val="both"/>
        <w:rPr>
          <w:rFonts w:ascii="Book Antiqua" w:hAnsi="Book Antiqua" w:cs="Arial"/>
          <w:color w:val="000000" w:themeColor="text1"/>
          <w:shd w:val="clear" w:color="auto" w:fill="FFFFFF"/>
        </w:rPr>
      </w:pPr>
      <w:r w:rsidRPr="009B226C">
        <w:rPr>
          <w:rFonts w:ascii="Book Antiqua" w:hAnsi="Book Antiqua" w:cs="Arial"/>
          <w:b/>
          <w:color w:val="000000" w:themeColor="text1"/>
        </w:rPr>
        <w:t xml:space="preserve">James H </w:t>
      </w:r>
      <w:proofErr w:type="spellStart"/>
      <w:r w:rsidRPr="009B226C">
        <w:rPr>
          <w:rFonts w:ascii="Book Antiqua" w:hAnsi="Book Antiqua" w:cs="Arial"/>
          <w:b/>
          <w:color w:val="000000" w:themeColor="text1"/>
        </w:rPr>
        <w:t>Tabibian</w:t>
      </w:r>
      <w:proofErr w:type="spellEnd"/>
      <w:r w:rsidRPr="009B226C">
        <w:rPr>
          <w:rFonts w:ascii="Book Antiqua" w:hAnsi="Book Antiqua" w:cs="Arial"/>
          <w:b/>
          <w:color w:val="000000" w:themeColor="text1"/>
        </w:rPr>
        <w:t xml:space="preserve">, </w:t>
      </w:r>
      <w:r w:rsidRPr="009B226C">
        <w:rPr>
          <w:rFonts w:ascii="Book Antiqua" w:hAnsi="Book Antiqua" w:cs="Arial"/>
          <w:color w:val="000000" w:themeColor="text1"/>
        </w:rPr>
        <w:t>Division of Gastroenterology, Department of Medicine, Olive View-UCLA Medical Center, Sylmar, CA</w:t>
      </w:r>
      <w:r w:rsidR="000758A6" w:rsidRPr="009B226C">
        <w:rPr>
          <w:rFonts w:ascii="Book Antiqua" w:hAnsi="Book Antiqua" w:cs="Arial"/>
          <w:color w:val="000000" w:themeColor="text1"/>
        </w:rPr>
        <w:t xml:space="preserve"> </w:t>
      </w:r>
      <w:r w:rsidR="00B40A05" w:rsidRPr="009B226C">
        <w:rPr>
          <w:rFonts w:ascii="Book Antiqua" w:hAnsi="Book Antiqua" w:cs="Arial"/>
          <w:color w:val="000000" w:themeColor="text1"/>
          <w:shd w:val="clear" w:color="auto" w:fill="FFFFFF"/>
        </w:rPr>
        <w:t>91342</w:t>
      </w:r>
      <w:r w:rsidRPr="009B226C">
        <w:rPr>
          <w:rFonts w:ascii="Book Antiqua" w:hAnsi="Book Antiqua" w:cs="Arial"/>
          <w:color w:val="000000" w:themeColor="text1"/>
        </w:rPr>
        <w:t xml:space="preserve">, </w:t>
      </w:r>
      <w:r w:rsidR="00B550EB" w:rsidRPr="009B226C">
        <w:rPr>
          <w:rFonts w:ascii="Book Antiqua" w:hAnsi="Book Antiqua" w:cs="Arial"/>
          <w:color w:val="000000" w:themeColor="text1"/>
        </w:rPr>
        <w:t>United States</w:t>
      </w:r>
    </w:p>
    <w:p w14:paraId="4BFD3378" w14:textId="6B486C96" w:rsidR="000842F2" w:rsidRPr="009B226C" w:rsidRDefault="000842F2" w:rsidP="00B550EB">
      <w:pPr>
        <w:spacing w:line="360" w:lineRule="auto"/>
        <w:jc w:val="both"/>
        <w:rPr>
          <w:rFonts w:ascii="Book Antiqua" w:hAnsi="Book Antiqua" w:cs="Arial"/>
          <w:color w:val="000000" w:themeColor="text1"/>
        </w:rPr>
      </w:pPr>
    </w:p>
    <w:p w14:paraId="692A0422" w14:textId="5479BD17" w:rsidR="000842F2" w:rsidRPr="009B226C" w:rsidRDefault="00B550EB" w:rsidP="00B550EB">
      <w:pPr>
        <w:spacing w:line="360" w:lineRule="auto"/>
        <w:jc w:val="both"/>
        <w:rPr>
          <w:rFonts w:ascii="Book Antiqua" w:hAnsi="Book Antiqua" w:cs="Arial"/>
          <w:color w:val="000000" w:themeColor="text1"/>
        </w:rPr>
      </w:pPr>
      <w:bookmarkStart w:id="5" w:name="_Hlk27044028"/>
      <w:r w:rsidRPr="009B226C">
        <w:rPr>
          <w:rFonts w:ascii="Book Antiqua" w:hAnsi="Book Antiqua" w:cs="Times New Roman"/>
          <w:b/>
          <w:color w:val="000000" w:themeColor="text1"/>
        </w:rPr>
        <w:t>Author contributions:</w:t>
      </w:r>
      <w:bookmarkEnd w:id="5"/>
      <w:r w:rsidRPr="009B226C">
        <w:rPr>
          <w:rFonts w:ascii="Book Antiqua" w:hAnsi="Book Antiqua" w:cs="Arial" w:hint="eastAsia"/>
          <w:color w:val="000000" w:themeColor="text1"/>
          <w:lang w:eastAsia="zh-CN"/>
        </w:rPr>
        <w:t xml:space="preserve"> </w:t>
      </w:r>
      <w:proofErr w:type="spellStart"/>
      <w:r w:rsidR="004073DF" w:rsidRPr="009B226C">
        <w:rPr>
          <w:rFonts w:ascii="Book Antiqua" w:hAnsi="Book Antiqua" w:cs="Arial"/>
          <w:color w:val="000000" w:themeColor="text1"/>
        </w:rPr>
        <w:t>Fejleh</w:t>
      </w:r>
      <w:proofErr w:type="spellEnd"/>
      <w:r w:rsidR="004073DF" w:rsidRPr="009B226C">
        <w:rPr>
          <w:rFonts w:ascii="Book Antiqua" w:hAnsi="Book Antiqua" w:cs="Arial"/>
          <w:color w:val="000000" w:themeColor="text1"/>
        </w:rPr>
        <w:t xml:space="preserve"> MP drafted the manuscript; </w:t>
      </w:r>
      <w:proofErr w:type="spellStart"/>
      <w:r w:rsidR="000842F2" w:rsidRPr="009B226C">
        <w:rPr>
          <w:rFonts w:ascii="Book Antiqua" w:hAnsi="Book Antiqua" w:cs="Arial"/>
          <w:color w:val="000000" w:themeColor="text1"/>
        </w:rPr>
        <w:t>Tabibian</w:t>
      </w:r>
      <w:proofErr w:type="spellEnd"/>
      <w:r w:rsidR="000842F2" w:rsidRPr="009B226C">
        <w:rPr>
          <w:rFonts w:ascii="Book Antiqua" w:hAnsi="Book Antiqua" w:cs="Arial"/>
          <w:color w:val="000000" w:themeColor="text1"/>
        </w:rPr>
        <w:t xml:space="preserve"> </w:t>
      </w:r>
      <w:r w:rsidRPr="009B226C">
        <w:rPr>
          <w:rFonts w:ascii="Book Antiqua" w:hAnsi="Book Antiqua" w:cs="Arial"/>
          <w:color w:val="000000" w:themeColor="text1"/>
        </w:rPr>
        <w:t xml:space="preserve">JH </w:t>
      </w:r>
      <w:r w:rsidR="000842F2" w:rsidRPr="009B226C">
        <w:rPr>
          <w:rFonts w:ascii="Book Antiqua" w:hAnsi="Book Antiqua" w:cs="Arial"/>
          <w:color w:val="000000" w:themeColor="text1"/>
        </w:rPr>
        <w:t>acquired and selected the figures</w:t>
      </w:r>
      <w:r w:rsidR="004073DF" w:rsidRPr="009B226C">
        <w:rPr>
          <w:rFonts w:ascii="Book Antiqua" w:hAnsi="Book Antiqua" w:cs="Arial"/>
          <w:color w:val="000000" w:themeColor="text1"/>
        </w:rPr>
        <w:t xml:space="preserve">, </w:t>
      </w:r>
      <w:r w:rsidR="000842F2" w:rsidRPr="009B226C">
        <w:rPr>
          <w:rFonts w:ascii="Book Antiqua" w:hAnsi="Book Antiqua" w:cs="Arial"/>
          <w:color w:val="000000" w:themeColor="text1"/>
        </w:rPr>
        <w:t>provided supervision and critical revision of the manuscript.</w:t>
      </w:r>
    </w:p>
    <w:p w14:paraId="31672A15" w14:textId="5D57FBDD" w:rsidR="000842F2" w:rsidRPr="009B226C" w:rsidRDefault="000842F2" w:rsidP="00B550EB">
      <w:pPr>
        <w:spacing w:line="360" w:lineRule="auto"/>
        <w:jc w:val="both"/>
        <w:rPr>
          <w:rFonts w:ascii="Book Antiqua" w:hAnsi="Book Antiqua" w:cs="Arial"/>
          <w:color w:val="000000" w:themeColor="text1"/>
        </w:rPr>
      </w:pPr>
      <w:r w:rsidRPr="009B226C">
        <w:rPr>
          <w:rFonts w:ascii="Book Antiqua" w:hAnsi="Book Antiqua" w:cs="Arial"/>
          <w:color w:val="000000" w:themeColor="text1"/>
        </w:rPr>
        <w:t xml:space="preserve"> </w:t>
      </w:r>
    </w:p>
    <w:p w14:paraId="052B9AF1" w14:textId="77777777" w:rsidR="004073DF" w:rsidRPr="009B226C" w:rsidRDefault="004073DF" w:rsidP="004073DF">
      <w:pPr>
        <w:spacing w:line="360" w:lineRule="auto"/>
        <w:jc w:val="both"/>
        <w:rPr>
          <w:rFonts w:ascii="Book Antiqua" w:hAnsi="Book Antiqua" w:cs="Arial"/>
          <w:b/>
          <w:color w:val="000000" w:themeColor="text1"/>
        </w:rPr>
      </w:pPr>
      <w:bookmarkStart w:id="6" w:name="_Hlk27044144"/>
      <w:bookmarkStart w:id="7" w:name="OLE_LINK23"/>
      <w:r w:rsidRPr="009B226C">
        <w:rPr>
          <w:rFonts w:ascii="Book Antiqua" w:hAnsi="Book Antiqua"/>
          <w:b/>
          <w:color w:val="000000" w:themeColor="text1"/>
        </w:rPr>
        <w:t>Corresponding author</w:t>
      </w:r>
      <w:r w:rsidRPr="009B226C">
        <w:rPr>
          <w:rFonts w:ascii="Book Antiqua" w:hAnsi="Book Antiqua"/>
          <w:color w:val="000000" w:themeColor="text1"/>
        </w:rPr>
        <w:t>:</w:t>
      </w:r>
      <w:bookmarkEnd w:id="6"/>
      <w:bookmarkEnd w:id="7"/>
      <w:r w:rsidRPr="009B226C">
        <w:rPr>
          <w:rFonts w:ascii="Book Antiqua" w:hAnsi="Book Antiqua" w:cs="Arial" w:hint="eastAsia"/>
          <w:color w:val="000000" w:themeColor="text1"/>
          <w:lang w:eastAsia="zh-CN"/>
        </w:rPr>
        <w:t xml:space="preserve"> </w:t>
      </w:r>
      <w:r w:rsidR="0038233F" w:rsidRPr="009B226C">
        <w:rPr>
          <w:rFonts w:ascii="Book Antiqua" w:hAnsi="Book Antiqua" w:cs="Arial"/>
          <w:b/>
          <w:color w:val="000000" w:themeColor="text1"/>
        </w:rPr>
        <w:t xml:space="preserve">M Phillip </w:t>
      </w:r>
      <w:proofErr w:type="spellStart"/>
      <w:r w:rsidR="0038233F" w:rsidRPr="009B226C">
        <w:rPr>
          <w:rFonts w:ascii="Book Antiqua" w:hAnsi="Book Antiqua" w:cs="Arial"/>
          <w:b/>
          <w:color w:val="000000" w:themeColor="text1"/>
        </w:rPr>
        <w:t>Fejleh</w:t>
      </w:r>
      <w:proofErr w:type="spellEnd"/>
      <w:r w:rsidR="0038233F" w:rsidRPr="009B226C">
        <w:rPr>
          <w:rFonts w:ascii="Book Antiqua" w:hAnsi="Book Antiqua" w:cs="Arial"/>
          <w:b/>
          <w:color w:val="000000" w:themeColor="text1"/>
        </w:rPr>
        <w:t xml:space="preserve">, </w:t>
      </w:r>
      <w:r w:rsidRPr="009B226C">
        <w:rPr>
          <w:rFonts w:ascii="Book Antiqua" w:hAnsi="Book Antiqua" w:cs="Arial"/>
          <w:b/>
          <w:color w:val="000000" w:themeColor="text1"/>
        </w:rPr>
        <w:t xml:space="preserve">MD, Gastroenterology Fellow, </w:t>
      </w:r>
      <w:bookmarkStart w:id="8" w:name="OLE_LINK13"/>
      <w:r w:rsidRPr="009B226C">
        <w:rPr>
          <w:rFonts w:ascii="Book Antiqua" w:hAnsi="Book Antiqua" w:cs="Arial"/>
          <w:color w:val="000000" w:themeColor="text1"/>
        </w:rPr>
        <w:t xml:space="preserve">UCLA Gastroenterology Fellowship Program, </w:t>
      </w:r>
      <w:proofErr w:type="spellStart"/>
      <w:r w:rsidRPr="009B226C">
        <w:rPr>
          <w:rFonts w:ascii="Book Antiqua" w:hAnsi="Book Antiqua" w:cs="Arial"/>
          <w:color w:val="000000" w:themeColor="text1"/>
        </w:rPr>
        <w:t>Vatche</w:t>
      </w:r>
      <w:proofErr w:type="spellEnd"/>
      <w:r w:rsidRPr="009B226C">
        <w:rPr>
          <w:rFonts w:ascii="Book Antiqua" w:hAnsi="Book Antiqua" w:cs="Arial"/>
          <w:color w:val="000000" w:themeColor="text1"/>
        </w:rPr>
        <w:t xml:space="preserve"> and Tamar </w:t>
      </w:r>
      <w:proofErr w:type="spellStart"/>
      <w:r w:rsidRPr="009B226C">
        <w:rPr>
          <w:rFonts w:ascii="Book Antiqua" w:hAnsi="Book Antiqua" w:cs="Arial"/>
          <w:color w:val="000000" w:themeColor="text1"/>
        </w:rPr>
        <w:t>Manoukian</w:t>
      </w:r>
      <w:proofErr w:type="spellEnd"/>
      <w:r w:rsidRPr="009B226C">
        <w:rPr>
          <w:rFonts w:ascii="Book Antiqua" w:hAnsi="Book Antiqua" w:cs="Arial"/>
          <w:color w:val="000000" w:themeColor="text1"/>
        </w:rPr>
        <w:t xml:space="preserve"> Division of Digestive Diseases</w:t>
      </w:r>
      <w:bookmarkEnd w:id="8"/>
      <w:r w:rsidRPr="009B226C">
        <w:rPr>
          <w:rFonts w:ascii="Book Antiqua" w:hAnsi="Book Antiqua" w:cs="Arial"/>
          <w:color w:val="000000" w:themeColor="text1"/>
        </w:rPr>
        <w:t xml:space="preserve">, </w:t>
      </w:r>
      <w:bookmarkStart w:id="9" w:name="OLE_LINK14"/>
      <w:r w:rsidRPr="009B226C">
        <w:rPr>
          <w:rFonts w:ascii="Book Antiqua" w:hAnsi="Book Antiqua" w:cs="Arial"/>
          <w:color w:val="000000" w:themeColor="text1"/>
        </w:rPr>
        <w:t>Ronald Reagan UCLA Medical Center</w:t>
      </w:r>
      <w:bookmarkEnd w:id="9"/>
      <w:r w:rsidRPr="009B226C">
        <w:rPr>
          <w:rFonts w:ascii="Book Antiqua" w:hAnsi="Book Antiqua" w:cs="Arial"/>
          <w:color w:val="000000" w:themeColor="text1"/>
        </w:rPr>
        <w:t xml:space="preserve">, </w:t>
      </w:r>
      <w:bookmarkStart w:id="10" w:name="OLE_LINK15"/>
      <w:bookmarkStart w:id="11" w:name="OLE_LINK16"/>
      <w:r w:rsidRPr="009B226C">
        <w:rPr>
          <w:rFonts w:ascii="Book Antiqua" w:hAnsi="Book Antiqua" w:cs="Arial"/>
          <w:color w:val="000000" w:themeColor="text1"/>
        </w:rPr>
        <w:t>10945 Le Conte Ave, PVUB 2114, MC 694907</w:t>
      </w:r>
      <w:bookmarkEnd w:id="10"/>
      <w:bookmarkEnd w:id="11"/>
      <w:r w:rsidRPr="009B226C">
        <w:rPr>
          <w:rFonts w:ascii="Book Antiqua" w:hAnsi="Book Antiqua" w:cs="Arial"/>
          <w:color w:val="000000" w:themeColor="text1"/>
        </w:rPr>
        <w:t xml:space="preserve">, Los Angeles, CA </w:t>
      </w:r>
      <w:r w:rsidRPr="009B226C">
        <w:rPr>
          <w:rFonts w:ascii="Book Antiqua" w:eastAsia="Times New Roman" w:hAnsi="Book Antiqua" w:cs="Arial"/>
          <w:color w:val="000000" w:themeColor="text1"/>
          <w:shd w:val="clear" w:color="auto" w:fill="FFFFFF"/>
        </w:rPr>
        <w:t>90095</w:t>
      </w:r>
      <w:r w:rsidRPr="009B226C">
        <w:rPr>
          <w:rFonts w:ascii="Book Antiqua" w:hAnsi="Book Antiqua" w:cs="Arial"/>
          <w:color w:val="000000" w:themeColor="text1"/>
        </w:rPr>
        <w:t>, United States. mfejleh@mednet.ucla.edu</w:t>
      </w:r>
    </w:p>
    <w:p w14:paraId="00B69440" w14:textId="08C2C699" w:rsidR="000758A6" w:rsidRPr="009B226C" w:rsidRDefault="000758A6" w:rsidP="00B550EB">
      <w:pPr>
        <w:spacing w:line="360" w:lineRule="auto"/>
        <w:jc w:val="both"/>
        <w:rPr>
          <w:rFonts w:ascii="Book Antiqua" w:hAnsi="Book Antiqua" w:cs="Arial"/>
          <w:b/>
          <w:color w:val="000000" w:themeColor="text1"/>
        </w:rPr>
      </w:pPr>
      <w:bookmarkStart w:id="12" w:name="_3xpmnqhuai5" w:colFirst="0" w:colLast="0"/>
      <w:bookmarkEnd w:id="12"/>
    </w:p>
    <w:p w14:paraId="25E2BC91" w14:textId="04A766FD" w:rsidR="009B155F" w:rsidRPr="009B226C" w:rsidRDefault="009B155F" w:rsidP="009B155F">
      <w:pPr>
        <w:widowControl w:val="0"/>
        <w:adjustRightInd w:val="0"/>
        <w:snapToGrid w:val="0"/>
        <w:spacing w:line="360" w:lineRule="auto"/>
        <w:jc w:val="both"/>
        <w:rPr>
          <w:rFonts w:ascii="Book Antiqua" w:eastAsia="宋体" w:hAnsi="Book Antiqua" w:cs="Times New Roman"/>
          <w:color w:val="000000"/>
          <w:kern w:val="2"/>
          <w:lang w:eastAsia="zh-CN"/>
        </w:rPr>
      </w:pPr>
      <w:bookmarkStart w:id="13" w:name="_Hlk27044257"/>
      <w:r w:rsidRPr="009B226C">
        <w:rPr>
          <w:rFonts w:ascii="Book Antiqua" w:eastAsia="宋体" w:hAnsi="Book Antiqua" w:cs="Times New Roman"/>
          <w:b/>
          <w:color w:val="000000"/>
          <w:kern w:val="2"/>
          <w:lang w:eastAsia="zh-CN"/>
        </w:rPr>
        <w:t>Received:</w:t>
      </w:r>
      <w:r w:rsidRPr="009B226C">
        <w:rPr>
          <w:rFonts w:ascii="Book Antiqua" w:eastAsia="宋体" w:hAnsi="Book Antiqua" w:cs="Times New Roman"/>
          <w:color w:val="000000"/>
          <w:kern w:val="2"/>
          <w:lang w:eastAsia="zh-CN"/>
        </w:rPr>
        <w:t xml:space="preserve"> </w:t>
      </w:r>
      <w:r w:rsidRPr="009B226C">
        <w:rPr>
          <w:rFonts w:ascii="Book Antiqua" w:eastAsia="宋体" w:hAnsi="Book Antiqua" w:cs="Arial"/>
          <w:color w:val="000000"/>
          <w:lang w:eastAsia="zh-CN"/>
        </w:rPr>
        <w:t>October</w:t>
      </w:r>
      <w:r w:rsidRPr="009B226C">
        <w:rPr>
          <w:rFonts w:ascii="Book Antiqua" w:eastAsia="宋体" w:hAnsi="Book Antiqua" w:cs="Arial" w:hint="eastAsia"/>
          <w:color w:val="000000"/>
          <w:lang w:eastAsia="zh-CN"/>
        </w:rPr>
        <w:t xml:space="preserve"> </w:t>
      </w:r>
      <w:r w:rsidRPr="009B226C">
        <w:rPr>
          <w:rFonts w:ascii="Book Antiqua" w:eastAsia="宋体" w:hAnsi="Book Antiqua" w:cs="Arial"/>
          <w:color w:val="000000"/>
          <w:lang w:eastAsia="zh-CN"/>
        </w:rPr>
        <w:t>15</w:t>
      </w:r>
      <w:r w:rsidRPr="009B226C">
        <w:rPr>
          <w:rFonts w:ascii="Book Antiqua" w:eastAsia="宋体" w:hAnsi="Book Antiqua" w:cs="Arial" w:hint="eastAsia"/>
          <w:color w:val="000000"/>
          <w:lang w:eastAsia="zh-CN"/>
        </w:rPr>
        <w:t>, 201</w:t>
      </w:r>
      <w:r w:rsidRPr="009B226C">
        <w:rPr>
          <w:rFonts w:ascii="Book Antiqua" w:eastAsia="宋体" w:hAnsi="Book Antiqua" w:cs="Arial"/>
          <w:color w:val="000000"/>
          <w:lang w:eastAsia="zh-CN"/>
        </w:rPr>
        <w:t>9</w:t>
      </w:r>
    </w:p>
    <w:p w14:paraId="0668C552" w14:textId="547C6C38" w:rsidR="009B155F" w:rsidRPr="009B226C" w:rsidRDefault="009B155F" w:rsidP="009B155F">
      <w:pPr>
        <w:widowControl w:val="0"/>
        <w:adjustRightInd w:val="0"/>
        <w:snapToGrid w:val="0"/>
        <w:spacing w:line="360" w:lineRule="auto"/>
        <w:jc w:val="both"/>
        <w:rPr>
          <w:rFonts w:ascii="Book Antiqua" w:eastAsia="宋体" w:hAnsi="Book Antiqua" w:cs="Times New Roman"/>
          <w:color w:val="000000"/>
          <w:kern w:val="2"/>
          <w:lang w:eastAsia="zh-CN"/>
        </w:rPr>
      </w:pPr>
      <w:r w:rsidRPr="009B226C">
        <w:rPr>
          <w:rFonts w:ascii="Book Antiqua" w:eastAsia="宋体" w:hAnsi="Book Antiqua" w:cs="Times New Roman"/>
          <w:b/>
          <w:color w:val="000000"/>
          <w:kern w:val="2"/>
          <w:lang w:eastAsia="zh-CN"/>
        </w:rPr>
        <w:t>Revised:</w:t>
      </w:r>
      <w:r w:rsidRPr="009B226C">
        <w:rPr>
          <w:rFonts w:ascii="Book Antiqua" w:eastAsia="宋体" w:hAnsi="Book Antiqua" w:cs="Times New Roman"/>
          <w:color w:val="000000"/>
          <w:kern w:val="2"/>
          <w:lang w:eastAsia="zh-CN"/>
        </w:rPr>
        <w:t xml:space="preserve"> December </w:t>
      </w:r>
      <w:r w:rsidRPr="009B226C">
        <w:rPr>
          <w:rFonts w:ascii="Book Antiqua" w:eastAsia="宋体" w:hAnsi="Book Antiqua" w:cs="Times New Roman" w:hint="eastAsia"/>
          <w:color w:val="000000"/>
          <w:kern w:val="2"/>
          <w:lang w:eastAsia="zh-CN"/>
        </w:rPr>
        <w:t>1</w:t>
      </w:r>
      <w:r w:rsidRPr="009B226C">
        <w:rPr>
          <w:rFonts w:ascii="Book Antiqua" w:eastAsia="宋体" w:hAnsi="Book Antiqua" w:cs="Times New Roman"/>
          <w:color w:val="000000"/>
          <w:kern w:val="2"/>
          <w:lang w:eastAsia="zh-CN"/>
        </w:rPr>
        <w:t>8, 2019</w:t>
      </w:r>
    </w:p>
    <w:p w14:paraId="7C668891" w14:textId="7634DC33" w:rsidR="009B155F" w:rsidRPr="009B226C" w:rsidRDefault="009B155F" w:rsidP="009B155F">
      <w:pPr>
        <w:widowControl w:val="0"/>
        <w:adjustRightInd w:val="0"/>
        <w:snapToGrid w:val="0"/>
        <w:spacing w:line="360" w:lineRule="auto"/>
        <w:jc w:val="both"/>
        <w:rPr>
          <w:rFonts w:ascii="Book Antiqua" w:eastAsia="宋体" w:hAnsi="Book Antiqua" w:cs="Times New Roman"/>
          <w:color w:val="000000"/>
          <w:kern w:val="2"/>
          <w:lang w:eastAsia="zh-CN"/>
        </w:rPr>
      </w:pPr>
      <w:r w:rsidRPr="009B226C">
        <w:rPr>
          <w:rFonts w:ascii="Book Antiqua" w:eastAsia="宋体" w:hAnsi="Book Antiqua" w:cs="Times New Roman"/>
          <w:b/>
          <w:color w:val="000000"/>
          <w:kern w:val="2"/>
          <w:lang w:eastAsia="zh-CN"/>
        </w:rPr>
        <w:t>Accepted:</w:t>
      </w:r>
      <w:r w:rsidRPr="009B226C">
        <w:rPr>
          <w:rFonts w:ascii="Book Antiqua" w:eastAsia="宋体" w:hAnsi="Book Antiqua" w:cs="Times New Roman"/>
          <w:color w:val="000000"/>
          <w:kern w:val="2"/>
          <w:lang w:eastAsia="zh-CN"/>
        </w:rPr>
        <w:t xml:space="preserve"> </w:t>
      </w:r>
      <w:r w:rsidR="00C3350D" w:rsidRPr="009B226C">
        <w:rPr>
          <w:rFonts w:ascii="Book Antiqua" w:eastAsia="宋体" w:hAnsi="Book Antiqua" w:cs="Times New Roman"/>
          <w:color w:val="000000"/>
          <w:kern w:val="2"/>
          <w:lang w:eastAsia="zh-CN"/>
        </w:rPr>
        <w:t>December 23, 2019</w:t>
      </w:r>
    </w:p>
    <w:p w14:paraId="1DF24953" w14:textId="3234FC4A" w:rsidR="000842F2" w:rsidRPr="009B226C" w:rsidRDefault="009B155F" w:rsidP="00EA7D02">
      <w:pPr>
        <w:widowControl w:val="0"/>
        <w:adjustRightInd w:val="0"/>
        <w:snapToGrid w:val="0"/>
        <w:spacing w:line="360" w:lineRule="auto"/>
        <w:rPr>
          <w:rFonts w:ascii="Book Antiqua" w:eastAsia="宋体" w:hAnsi="Book Antiqua" w:cs="Times New Roman"/>
          <w:b/>
          <w:color w:val="000000"/>
          <w:kern w:val="2"/>
          <w:lang w:eastAsia="zh-CN"/>
        </w:rPr>
      </w:pPr>
      <w:r w:rsidRPr="009B226C">
        <w:rPr>
          <w:rFonts w:ascii="Book Antiqua" w:eastAsia="宋体" w:hAnsi="Book Antiqua" w:cs="Times New Roman"/>
          <w:b/>
          <w:color w:val="000000"/>
          <w:kern w:val="2"/>
          <w:lang w:eastAsia="zh-CN"/>
        </w:rPr>
        <w:t>Published online:</w:t>
      </w:r>
      <w:bookmarkEnd w:id="13"/>
      <w:r w:rsidR="00EA7D02" w:rsidRPr="009B226C">
        <w:rPr>
          <w:rFonts w:ascii="Book Antiqua" w:eastAsia="黑体" w:hAnsi="Book Antiqua"/>
        </w:rPr>
        <w:t xml:space="preserve"> February</w:t>
      </w:r>
      <w:r w:rsidR="00EA7D02" w:rsidRPr="009B226C">
        <w:rPr>
          <w:rFonts w:ascii="Book Antiqua" w:eastAsia="黑体" w:hAnsi="Book Antiqua" w:hint="eastAsia"/>
        </w:rPr>
        <w:t xml:space="preserve"> 16, 2020</w:t>
      </w:r>
      <w:r w:rsidR="000842F2" w:rsidRPr="009B226C">
        <w:rPr>
          <w:rFonts w:ascii="Book Antiqua" w:hAnsi="Book Antiqua" w:cs="Arial"/>
          <w:b/>
          <w:color w:val="000000" w:themeColor="text1"/>
        </w:rPr>
        <w:br w:type="page"/>
      </w:r>
    </w:p>
    <w:p w14:paraId="153AFDC0" w14:textId="480F6A9E" w:rsidR="000842F2" w:rsidRPr="009B226C" w:rsidRDefault="009B155F" w:rsidP="00B550EB">
      <w:pPr>
        <w:pStyle w:val="1"/>
        <w:spacing w:before="0" w:after="0" w:line="360" w:lineRule="auto"/>
        <w:contextualSpacing w:val="0"/>
        <w:jc w:val="both"/>
        <w:rPr>
          <w:rFonts w:ascii="Book Antiqua" w:hAnsi="Book Antiqua"/>
          <w:b/>
          <w:color w:val="000000" w:themeColor="text1"/>
          <w:sz w:val="24"/>
          <w:szCs w:val="24"/>
        </w:rPr>
      </w:pPr>
      <w:r w:rsidRPr="009B226C">
        <w:rPr>
          <w:rFonts w:ascii="Book Antiqua" w:hAnsi="Book Antiqua"/>
          <w:b/>
          <w:color w:val="000000" w:themeColor="text1"/>
          <w:sz w:val="24"/>
          <w:szCs w:val="24"/>
        </w:rPr>
        <w:lastRenderedPageBreak/>
        <w:t>Abstract</w:t>
      </w:r>
    </w:p>
    <w:p w14:paraId="761D8428" w14:textId="7092E5E1" w:rsidR="000842F2" w:rsidRPr="009B226C" w:rsidRDefault="00103DFB" w:rsidP="00B550EB">
      <w:pPr>
        <w:spacing w:line="360" w:lineRule="auto"/>
        <w:jc w:val="both"/>
        <w:rPr>
          <w:rFonts w:ascii="Book Antiqua" w:hAnsi="Book Antiqua" w:cs="Arial"/>
          <w:color w:val="000000" w:themeColor="text1"/>
          <w:lang w:val="en"/>
        </w:rPr>
      </w:pPr>
      <w:r w:rsidRPr="009B226C">
        <w:rPr>
          <w:rFonts w:ascii="Book Antiqua" w:hAnsi="Book Antiqua" w:cs="Arial"/>
          <w:color w:val="000000" w:themeColor="text1"/>
          <w:lang w:val="en"/>
        </w:rPr>
        <w:t xml:space="preserve">Diverticula are the most common finding during colonoscopy and their prevalence increases along with patient age. The term diverticular disease encompasses the range of clinical manifestations and complications that can occur with colonic diverticula including diverticular bleeding, diverticular strictures, and acute diverticulitis. Colonoscopy is a vital tool in the diagnosis and management of diverticular disease. In this editorial, we concisely delineate the current practices in colonoscopic management of diverticular disease. </w:t>
      </w:r>
      <w:r w:rsidR="009117C0" w:rsidRPr="009B226C">
        <w:rPr>
          <w:rFonts w:ascii="Book Antiqua" w:hAnsi="Book Antiqua" w:cs="Arial"/>
          <w:color w:val="000000" w:themeColor="text1"/>
          <w:lang w:val="en"/>
        </w:rPr>
        <w:t>Following rapid bowel preparation, e</w:t>
      </w:r>
      <w:r w:rsidRPr="009B226C">
        <w:rPr>
          <w:rFonts w:ascii="Book Antiqua" w:hAnsi="Book Antiqua" w:cs="Arial"/>
          <w:color w:val="000000" w:themeColor="text1"/>
          <w:lang w:val="en"/>
        </w:rPr>
        <w:t>ndoscopists have the ability</w:t>
      </w:r>
      <w:r w:rsidR="009B155F" w:rsidRPr="009B226C">
        <w:rPr>
          <w:rFonts w:ascii="Book Antiqua" w:hAnsi="Book Antiqua" w:cs="Arial"/>
          <w:color w:val="000000" w:themeColor="text1"/>
          <w:lang w:val="en"/>
        </w:rPr>
        <w:t xml:space="preserve"> </w:t>
      </w:r>
      <w:r w:rsidRPr="009B226C">
        <w:rPr>
          <w:rFonts w:ascii="Book Antiqua" w:hAnsi="Book Antiqua" w:cs="Arial"/>
          <w:color w:val="000000" w:themeColor="text1"/>
          <w:lang w:val="en"/>
        </w:rPr>
        <w:t xml:space="preserve">to perform urgent </w:t>
      </w:r>
      <w:r w:rsidR="009117C0" w:rsidRPr="009B226C">
        <w:rPr>
          <w:rFonts w:ascii="Book Antiqua" w:hAnsi="Book Antiqua" w:cs="Arial"/>
          <w:color w:val="000000" w:themeColor="text1"/>
          <w:lang w:val="en"/>
        </w:rPr>
        <w:t>colonoscopy</w:t>
      </w:r>
      <w:r w:rsidRPr="009B226C">
        <w:rPr>
          <w:rFonts w:ascii="Book Antiqua" w:hAnsi="Book Antiqua" w:cs="Arial"/>
          <w:color w:val="000000" w:themeColor="text1"/>
          <w:lang w:val="en"/>
        </w:rPr>
        <w:t xml:space="preserve"> with </w:t>
      </w:r>
      <w:r w:rsidR="00BA1713" w:rsidRPr="009B226C">
        <w:rPr>
          <w:rFonts w:ascii="Book Antiqua" w:hAnsi="Book Antiqua" w:cs="Arial"/>
          <w:color w:val="000000" w:themeColor="text1"/>
          <w:lang w:val="en"/>
        </w:rPr>
        <w:t xml:space="preserve">potential </w:t>
      </w:r>
      <w:r w:rsidRPr="009B226C">
        <w:rPr>
          <w:rFonts w:ascii="Book Antiqua" w:hAnsi="Book Antiqua" w:cs="Arial"/>
          <w:color w:val="000000" w:themeColor="text1"/>
          <w:lang w:val="en"/>
        </w:rPr>
        <w:t xml:space="preserve">hemostasis of diverticular bleeding using through-the-scope clips, bipolar coagulation, or band ligation. The management of diverticular strictures with colonic stenting </w:t>
      </w:r>
      <w:r w:rsidR="009117C0" w:rsidRPr="009B226C">
        <w:rPr>
          <w:rFonts w:ascii="Book Antiqua" w:hAnsi="Book Antiqua" w:cs="Arial"/>
          <w:color w:val="000000" w:themeColor="text1"/>
          <w:lang w:val="en"/>
        </w:rPr>
        <w:t xml:space="preserve">either </w:t>
      </w:r>
      <w:r w:rsidRPr="009B226C">
        <w:rPr>
          <w:rFonts w:ascii="Book Antiqua" w:hAnsi="Book Antiqua" w:cs="Arial"/>
          <w:color w:val="000000" w:themeColor="text1"/>
          <w:lang w:val="en"/>
        </w:rPr>
        <w:t xml:space="preserve">as a bridge to surgery or as palliation can be </w:t>
      </w:r>
      <w:r w:rsidR="00BA1713" w:rsidRPr="009B226C">
        <w:rPr>
          <w:rFonts w:ascii="Book Antiqua" w:hAnsi="Book Antiqua" w:cs="Arial"/>
          <w:color w:val="000000" w:themeColor="text1"/>
          <w:lang w:val="en"/>
        </w:rPr>
        <w:t xml:space="preserve">a </w:t>
      </w:r>
      <w:r w:rsidRPr="009B226C">
        <w:rPr>
          <w:rFonts w:ascii="Book Antiqua" w:hAnsi="Book Antiqua" w:cs="Arial"/>
          <w:color w:val="000000" w:themeColor="text1"/>
          <w:lang w:val="en"/>
        </w:rPr>
        <w:t>controversial</w:t>
      </w:r>
      <w:r w:rsidR="00BA1713" w:rsidRPr="009B226C">
        <w:rPr>
          <w:rFonts w:ascii="Book Antiqua" w:hAnsi="Book Antiqua" w:cs="Arial"/>
          <w:color w:val="000000" w:themeColor="text1"/>
          <w:lang w:val="en"/>
        </w:rPr>
        <w:t xml:space="preserve"> topic</w:t>
      </w:r>
      <w:r w:rsidRPr="009B226C">
        <w:rPr>
          <w:rFonts w:ascii="Book Antiqua" w:hAnsi="Book Antiqua" w:cs="Arial"/>
          <w:color w:val="000000" w:themeColor="text1"/>
          <w:lang w:val="en"/>
        </w:rPr>
        <w:t>, but we make an argument that it should be considered as an option in experienced centers.</w:t>
      </w:r>
      <w:r w:rsidR="004E38BD" w:rsidRPr="009B226C">
        <w:rPr>
          <w:rFonts w:ascii="Book Antiqua" w:hAnsi="Book Antiqua" w:cs="Arial"/>
          <w:color w:val="000000" w:themeColor="text1"/>
          <w:lang w:val="en"/>
        </w:rPr>
        <w:t xml:space="preserve"> Colonic stenting as a bridge to surgery can allow for bowel preparation and one-stage segmental resection, avoiding emergency colostomy. </w:t>
      </w:r>
      <w:r w:rsidRPr="009B226C">
        <w:rPr>
          <w:rFonts w:ascii="Book Antiqua" w:hAnsi="Book Antiqua" w:cs="Arial"/>
          <w:color w:val="000000" w:themeColor="text1"/>
          <w:lang w:val="en"/>
        </w:rPr>
        <w:t xml:space="preserve">It is important to perform colonoscopy several months after initial diagnosis of acute diverticulitis in order to rule out other conditions like malignancy or inflammatory bowel disease. Finally, we offer </w:t>
      </w:r>
      <w:r w:rsidR="009117C0" w:rsidRPr="009B226C">
        <w:rPr>
          <w:rFonts w:ascii="Book Antiqua" w:hAnsi="Book Antiqua" w:cs="Arial"/>
          <w:color w:val="000000" w:themeColor="text1"/>
          <w:lang w:val="en"/>
        </w:rPr>
        <w:t>tips</w:t>
      </w:r>
      <w:r w:rsidRPr="009B226C">
        <w:rPr>
          <w:rFonts w:ascii="Book Antiqua" w:hAnsi="Book Antiqua" w:cs="Arial"/>
          <w:color w:val="000000" w:themeColor="text1"/>
          <w:lang w:val="en"/>
        </w:rPr>
        <w:t xml:space="preserve"> on performing safe and successful colonoscopy in patients with dense diverticulosis</w:t>
      </w:r>
      <w:r w:rsidR="009117C0" w:rsidRPr="009B226C">
        <w:rPr>
          <w:rFonts w:ascii="Book Antiqua" w:hAnsi="Book Antiqua" w:cs="Arial"/>
          <w:color w:val="000000" w:themeColor="text1"/>
          <w:lang w:val="en"/>
        </w:rPr>
        <w:t xml:space="preserve"> coli</w:t>
      </w:r>
      <w:r w:rsidRPr="009B226C">
        <w:rPr>
          <w:rFonts w:ascii="Book Antiqua" w:hAnsi="Book Antiqua" w:cs="Arial"/>
          <w:color w:val="000000" w:themeColor="text1"/>
          <w:lang w:val="en"/>
        </w:rPr>
        <w:t>, which can make procedure completion more difficult.</w:t>
      </w:r>
    </w:p>
    <w:p w14:paraId="3246D25E" w14:textId="4E89D90E" w:rsidR="00103DFB" w:rsidRPr="009B226C" w:rsidRDefault="00103DFB" w:rsidP="00B550EB">
      <w:pPr>
        <w:spacing w:line="360" w:lineRule="auto"/>
        <w:jc w:val="both"/>
        <w:rPr>
          <w:rFonts w:ascii="Book Antiqua" w:hAnsi="Book Antiqua" w:cs="Arial"/>
          <w:color w:val="000000" w:themeColor="text1"/>
          <w:lang w:val="en"/>
        </w:rPr>
      </w:pPr>
    </w:p>
    <w:p w14:paraId="6563E28C" w14:textId="6BB2D872" w:rsidR="000842F2" w:rsidRPr="009B226C" w:rsidRDefault="009B155F" w:rsidP="00B550EB">
      <w:pPr>
        <w:spacing w:line="360" w:lineRule="auto"/>
        <w:jc w:val="both"/>
        <w:rPr>
          <w:rFonts w:ascii="Book Antiqua" w:hAnsi="Book Antiqua" w:cs="Arial"/>
          <w:color w:val="000000" w:themeColor="text1"/>
          <w:lang w:val="en"/>
        </w:rPr>
      </w:pPr>
      <w:bookmarkStart w:id="14" w:name="_Hlk27044442"/>
      <w:r w:rsidRPr="009B226C">
        <w:rPr>
          <w:rFonts w:ascii="Book Antiqua" w:hAnsi="Book Antiqua" w:cs="Times New Roman"/>
          <w:b/>
        </w:rPr>
        <w:t>Key words</w:t>
      </w:r>
      <w:r w:rsidRPr="009B226C">
        <w:rPr>
          <w:rFonts w:ascii="Book Antiqua" w:hAnsi="Book Antiqua" w:cs="Times New Roman" w:hint="eastAsia"/>
          <w:b/>
          <w:lang w:eastAsia="zh-CN"/>
        </w:rPr>
        <w:t>:</w:t>
      </w:r>
      <w:bookmarkEnd w:id="14"/>
      <w:r w:rsidRPr="009B226C">
        <w:rPr>
          <w:rFonts w:ascii="Book Antiqua" w:hAnsi="Book Antiqua" w:cs="Arial" w:hint="eastAsia"/>
          <w:color w:val="000000" w:themeColor="text1"/>
          <w:lang w:val="en" w:eastAsia="zh-CN"/>
        </w:rPr>
        <w:t xml:space="preserve"> </w:t>
      </w:r>
      <w:bookmarkStart w:id="15" w:name="OLE_LINK9"/>
      <w:r w:rsidRPr="009B226C">
        <w:rPr>
          <w:rFonts w:ascii="Book Antiqua" w:hAnsi="Book Antiqua" w:cs="Arial"/>
          <w:color w:val="000000" w:themeColor="text1"/>
        </w:rPr>
        <w:t>A</w:t>
      </w:r>
      <w:r w:rsidR="000842F2" w:rsidRPr="009B226C">
        <w:rPr>
          <w:rFonts w:ascii="Book Antiqua" w:hAnsi="Book Antiqua" w:cs="Arial"/>
          <w:color w:val="000000" w:themeColor="text1"/>
        </w:rPr>
        <w:t>cute diverticulitis</w:t>
      </w:r>
      <w:bookmarkEnd w:id="15"/>
      <w:r w:rsidR="000842F2" w:rsidRPr="009B226C">
        <w:rPr>
          <w:rFonts w:ascii="Book Antiqua" w:hAnsi="Book Antiqua" w:cs="Arial"/>
          <w:color w:val="000000" w:themeColor="text1"/>
        </w:rPr>
        <w:t xml:space="preserve">; </w:t>
      </w:r>
      <w:bookmarkStart w:id="16" w:name="OLE_LINK10"/>
      <w:r w:rsidRPr="009B226C">
        <w:rPr>
          <w:rFonts w:ascii="Book Antiqua" w:hAnsi="Book Antiqua" w:cs="Arial"/>
          <w:color w:val="000000" w:themeColor="text1"/>
        </w:rPr>
        <w:t>D</w:t>
      </w:r>
      <w:r w:rsidR="00D2286F" w:rsidRPr="009B226C">
        <w:rPr>
          <w:rFonts w:ascii="Book Antiqua" w:hAnsi="Book Antiqua" w:cs="Arial"/>
          <w:color w:val="000000" w:themeColor="text1"/>
        </w:rPr>
        <w:t>iverticular bleeding</w:t>
      </w:r>
      <w:bookmarkEnd w:id="16"/>
      <w:r w:rsidR="0001480B" w:rsidRPr="009B226C">
        <w:rPr>
          <w:rFonts w:ascii="Book Antiqua" w:hAnsi="Book Antiqua" w:cs="Arial"/>
          <w:color w:val="000000" w:themeColor="text1"/>
        </w:rPr>
        <w:t xml:space="preserve">; </w:t>
      </w:r>
      <w:bookmarkStart w:id="17" w:name="OLE_LINK11"/>
      <w:r w:rsidRPr="009B226C">
        <w:rPr>
          <w:rFonts w:ascii="Book Antiqua" w:hAnsi="Book Antiqua" w:cs="Arial"/>
          <w:color w:val="000000" w:themeColor="text1"/>
        </w:rPr>
        <w:t>C</w:t>
      </w:r>
      <w:r w:rsidR="00D2286F" w:rsidRPr="009B226C">
        <w:rPr>
          <w:rFonts w:ascii="Book Antiqua" w:hAnsi="Book Antiqua" w:cs="Arial"/>
          <w:color w:val="000000" w:themeColor="text1"/>
        </w:rPr>
        <w:t>olon stricture</w:t>
      </w:r>
      <w:bookmarkEnd w:id="17"/>
    </w:p>
    <w:p w14:paraId="2EE46D95" w14:textId="77777777" w:rsidR="009B155F" w:rsidRPr="009B226C" w:rsidRDefault="009B155F" w:rsidP="009B155F">
      <w:pPr>
        <w:spacing w:line="360" w:lineRule="auto"/>
        <w:jc w:val="both"/>
        <w:rPr>
          <w:rFonts w:ascii="Book Antiqua" w:hAnsi="Book Antiqua" w:cs="Arial"/>
          <w:color w:val="000000" w:themeColor="text1"/>
        </w:rPr>
      </w:pPr>
    </w:p>
    <w:p w14:paraId="3B86DBA9" w14:textId="76A0B0F5" w:rsidR="00360483" w:rsidRPr="009B226C" w:rsidRDefault="00360483" w:rsidP="009B155F">
      <w:pPr>
        <w:spacing w:line="360" w:lineRule="auto"/>
        <w:jc w:val="both"/>
        <w:rPr>
          <w:rFonts w:ascii="Book Antiqua" w:hAnsi="Book Antiqua"/>
          <w:iCs/>
          <w:lang w:eastAsia="zh-CN"/>
        </w:rPr>
      </w:pPr>
      <w:r w:rsidRPr="009B226C">
        <w:rPr>
          <w:rFonts w:ascii="Book Antiqua" w:hAnsi="Book Antiqua" w:cs="Arial" w:hint="eastAsia"/>
          <w:b/>
          <w:color w:val="000000" w:themeColor="text1"/>
          <w:lang w:eastAsia="zh-CN"/>
        </w:rPr>
        <w:t>Citation:</w:t>
      </w:r>
      <w:r w:rsidRPr="009B226C">
        <w:rPr>
          <w:rFonts w:ascii="Book Antiqua" w:hAnsi="Book Antiqua" w:cs="Arial" w:hint="eastAsia"/>
          <w:color w:val="000000" w:themeColor="text1"/>
          <w:lang w:eastAsia="zh-CN"/>
        </w:rPr>
        <w:t xml:space="preserve"> </w:t>
      </w:r>
      <w:proofErr w:type="spellStart"/>
      <w:r w:rsidR="005A1A66" w:rsidRPr="009B226C">
        <w:rPr>
          <w:rFonts w:ascii="Book Antiqua" w:hAnsi="Book Antiqua" w:cs="Arial"/>
          <w:color w:val="000000" w:themeColor="text1"/>
        </w:rPr>
        <w:t>Fejleh</w:t>
      </w:r>
      <w:proofErr w:type="spellEnd"/>
      <w:r w:rsidR="005A1A66" w:rsidRPr="009B226C">
        <w:rPr>
          <w:rFonts w:ascii="Book Antiqua" w:hAnsi="Book Antiqua" w:cs="Arial"/>
          <w:color w:val="000000" w:themeColor="text1"/>
        </w:rPr>
        <w:t xml:space="preserve"> MP, </w:t>
      </w:r>
      <w:proofErr w:type="spellStart"/>
      <w:r w:rsidR="005A1A66" w:rsidRPr="009B226C">
        <w:rPr>
          <w:rFonts w:ascii="Book Antiqua" w:hAnsi="Book Antiqua" w:cs="Arial"/>
          <w:bCs/>
          <w:color w:val="000000" w:themeColor="text1"/>
        </w:rPr>
        <w:t>Tabibian</w:t>
      </w:r>
      <w:proofErr w:type="spellEnd"/>
      <w:r w:rsidR="005A1A66" w:rsidRPr="009B226C">
        <w:rPr>
          <w:rFonts w:ascii="Book Antiqua" w:hAnsi="Book Antiqua" w:cs="Arial"/>
          <w:color w:val="000000" w:themeColor="text1"/>
        </w:rPr>
        <w:t xml:space="preserve"> JH. </w:t>
      </w:r>
      <w:proofErr w:type="spellStart"/>
      <w:r w:rsidR="009B155F" w:rsidRPr="009B226C">
        <w:rPr>
          <w:rFonts w:ascii="Book Antiqua" w:hAnsi="Book Antiqua" w:cs="Arial"/>
          <w:color w:val="000000" w:themeColor="text1"/>
        </w:rPr>
        <w:t>Colonoscopic</w:t>
      </w:r>
      <w:proofErr w:type="spellEnd"/>
      <w:r w:rsidR="009B155F" w:rsidRPr="009B226C">
        <w:rPr>
          <w:rFonts w:ascii="Book Antiqua" w:hAnsi="Book Antiqua" w:cs="Arial"/>
          <w:color w:val="000000" w:themeColor="text1"/>
        </w:rPr>
        <w:t xml:space="preserve"> management of diverticular disease</w:t>
      </w:r>
      <w:r w:rsidR="005A1A66" w:rsidRPr="009B226C">
        <w:rPr>
          <w:rFonts w:ascii="Book Antiqua" w:hAnsi="Book Antiqua" w:cs="Arial"/>
          <w:color w:val="000000" w:themeColor="text1"/>
        </w:rPr>
        <w:t xml:space="preserve">. </w:t>
      </w:r>
      <w:r w:rsidR="005A1A66" w:rsidRPr="009B226C">
        <w:rPr>
          <w:rFonts w:ascii="Book Antiqua" w:hAnsi="Book Antiqua" w:cs="Arial"/>
          <w:i/>
          <w:iCs/>
          <w:color w:val="000000" w:themeColor="text1"/>
        </w:rPr>
        <w:t xml:space="preserve">World J </w:t>
      </w:r>
      <w:proofErr w:type="spellStart"/>
      <w:r w:rsidR="005A1A66" w:rsidRPr="009B226C">
        <w:rPr>
          <w:rFonts w:ascii="Book Antiqua" w:hAnsi="Book Antiqua" w:cs="Arial"/>
          <w:i/>
          <w:iCs/>
          <w:color w:val="000000" w:themeColor="text1"/>
        </w:rPr>
        <w:t>Gastrointest</w:t>
      </w:r>
      <w:proofErr w:type="spellEnd"/>
      <w:r w:rsidR="005A1A66" w:rsidRPr="009B226C">
        <w:rPr>
          <w:rFonts w:ascii="Book Antiqua" w:hAnsi="Book Antiqua" w:cs="Arial"/>
          <w:i/>
          <w:iCs/>
          <w:color w:val="000000" w:themeColor="text1"/>
        </w:rPr>
        <w:t xml:space="preserve"> </w:t>
      </w:r>
      <w:proofErr w:type="spellStart"/>
      <w:r w:rsidR="005A1A66" w:rsidRPr="009B226C">
        <w:rPr>
          <w:rFonts w:ascii="Book Antiqua" w:hAnsi="Book Antiqua" w:cs="Arial"/>
          <w:i/>
          <w:iCs/>
          <w:color w:val="000000" w:themeColor="text1"/>
        </w:rPr>
        <w:t>Endosc</w:t>
      </w:r>
      <w:proofErr w:type="spellEnd"/>
      <w:r w:rsidR="005A1A66" w:rsidRPr="009B226C">
        <w:rPr>
          <w:rFonts w:ascii="Book Antiqua" w:hAnsi="Book Antiqua" w:cs="Arial"/>
          <w:i/>
          <w:iCs/>
          <w:color w:val="000000" w:themeColor="text1"/>
        </w:rPr>
        <w:t xml:space="preserve"> </w:t>
      </w:r>
      <w:r w:rsidR="00EA7D02" w:rsidRPr="009B226C">
        <w:rPr>
          <w:rFonts w:ascii="Book Antiqua" w:hAnsi="Book Antiqua"/>
          <w:iCs/>
        </w:rPr>
        <w:t>20</w:t>
      </w:r>
      <w:r w:rsidR="00EA7D02" w:rsidRPr="009B226C">
        <w:rPr>
          <w:rFonts w:ascii="Book Antiqua" w:hAnsi="Book Antiqua" w:hint="eastAsia"/>
          <w:iCs/>
        </w:rPr>
        <w:t>20</w:t>
      </w:r>
      <w:r w:rsidR="00EA7D02" w:rsidRPr="009B226C">
        <w:rPr>
          <w:rFonts w:ascii="Book Antiqua" w:hAnsi="Book Antiqua"/>
          <w:iCs/>
        </w:rPr>
        <w:t>; 1</w:t>
      </w:r>
      <w:r w:rsidR="00EA7D02" w:rsidRPr="009B226C">
        <w:rPr>
          <w:rFonts w:ascii="Book Antiqua" w:hAnsi="Book Antiqua" w:hint="eastAsia"/>
          <w:iCs/>
        </w:rPr>
        <w:t>2</w:t>
      </w:r>
      <w:r w:rsidR="00EA7D02" w:rsidRPr="009B226C">
        <w:rPr>
          <w:rFonts w:ascii="Book Antiqua" w:hAnsi="Book Antiqua"/>
          <w:iCs/>
        </w:rPr>
        <w:t>(</w:t>
      </w:r>
      <w:r w:rsidR="00EA7D02" w:rsidRPr="009B226C">
        <w:rPr>
          <w:rFonts w:ascii="Book Antiqua" w:hAnsi="Book Antiqua" w:hint="eastAsia"/>
          <w:iCs/>
        </w:rPr>
        <w:t>2</w:t>
      </w:r>
      <w:r w:rsidR="00EA7D02" w:rsidRPr="009B226C">
        <w:rPr>
          <w:rFonts w:ascii="Book Antiqua" w:hAnsi="Book Antiqua"/>
          <w:iCs/>
        </w:rPr>
        <w:t xml:space="preserve">): </w:t>
      </w:r>
      <w:r w:rsidR="000F5556" w:rsidRPr="009B226C">
        <w:rPr>
          <w:rFonts w:ascii="Book Antiqua" w:hAnsi="Book Antiqua" w:hint="eastAsia"/>
          <w:iCs/>
        </w:rPr>
        <w:t>53</w:t>
      </w:r>
      <w:r w:rsidRPr="009B226C">
        <w:rPr>
          <w:rFonts w:ascii="Book Antiqua" w:hAnsi="Book Antiqua" w:hint="eastAsia"/>
          <w:iCs/>
        </w:rPr>
        <w:t>-</w:t>
      </w:r>
      <w:r w:rsidR="000F5556" w:rsidRPr="009B226C">
        <w:rPr>
          <w:rFonts w:ascii="Book Antiqua" w:hAnsi="Book Antiqua" w:hint="eastAsia"/>
          <w:iCs/>
        </w:rPr>
        <w:t>59</w:t>
      </w:r>
    </w:p>
    <w:p w14:paraId="119A6B6F" w14:textId="3EAE55C2" w:rsidR="00360483" w:rsidRPr="009B226C" w:rsidRDefault="00EA7D02" w:rsidP="009B155F">
      <w:pPr>
        <w:spacing w:line="360" w:lineRule="auto"/>
        <w:jc w:val="both"/>
        <w:rPr>
          <w:rFonts w:ascii="Book Antiqua" w:hAnsi="Book Antiqua"/>
          <w:iCs/>
          <w:lang w:eastAsia="zh-CN"/>
        </w:rPr>
      </w:pPr>
      <w:r w:rsidRPr="009B226C">
        <w:rPr>
          <w:rFonts w:ascii="Book Antiqua" w:hAnsi="Book Antiqua"/>
          <w:iCs/>
        </w:rPr>
        <w:t xml:space="preserve">URL: </w:t>
      </w:r>
      <w:hyperlink r:id="rId8" w:history="1">
        <w:r w:rsidR="000F5556" w:rsidRPr="009B226C">
          <w:rPr>
            <w:rStyle w:val="a4"/>
            <w:rFonts w:ascii="Book Antiqua" w:hAnsi="Book Antiqua"/>
            <w:iCs/>
          </w:rPr>
          <w:t>https://www.wjgnet.com/</w:t>
        </w:r>
        <w:r w:rsidR="000F5556" w:rsidRPr="009B226C">
          <w:rPr>
            <w:rStyle w:val="a4"/>
            <w:rFonts w:ascii="Book Antiqua" w:hAnsi="Book Antiqua"/>
            <w:shd w:val="clear" w:color="auto" w:fill="FFFFFF"/>
          </w:rPr>
          <w:t>1948-5190</w:t>
        </w:r>
        <w:r w:rsidR="000F5556" w:rsidRPr="009B226C">
          <w:rPr>
            <w:rStyle w:val="a4"/>
            <w:rFonts w:ascii="Book Antiqua" w:hAnsi="Book Antiqua"/>
            <w:iCs/>
          </w:rPr>
          <w:t>/full/v1</w:t>
        </w:r>
        <w:r w:rsidR="000F5556" w:rsidRPr="009B226C">
          <w:rPr>
            <w:rStyle w:val="a4"/>
            <w:rFonts w:ascii="Book Antiqua" w:hAnsi="Book Antiqua" w:hint="eastAsia"/>
            <w:iCs/>
          </w:rPr>
          <w:t>2</w:t>
        </w:r>
        <w:r w:rsidR="000F5556" w:rsidRPr="009B226C">
          <w:rPr>
            <w:rStyle w:val="a4"/>
            <w:rFonts w:ascii="Book Antiqua" w:hAnsi="Book Antiqua"/>
            <w:iCs/>
          </w:rPr>
          <w:t>/i</w:t>
        </w:r>
        <w:r w:rsidR="000F5556" w:rsidRPr="009B226C">
          <w:rPr>
            <w:rStyle w:val="a4"/>
            <w:rFonts w:ascii="Book Antiqua" w:hAnsi="Book Antiqua" w:hint="eastAsia"/>
            <w:iCs/>
          </w:rPr>
          <w:t>2</w:t>
        </w:r>
        <w:r w:rsidR="000F5556" w:rsidRPr="009B226C">
          <w:rPr>
            <w:rStyle w:val="a4"/>
            <w:rFonts w:ascii="Book Antiqua" w:hAnsi="Book Antiqua"/>
            <w:iCs/>
          </w:rPr>
          <w:t>/</w:t>
        </w:r>
        <w:r w:rsidR="000F5556" w:rsidRPr="009B226C">
          <w:rPr>
            <w:rStyle w:val="a4"/>
            <w:rFonts w:ascii="Book Antiqua" w:eastAsia="等线" w:hAnsi="Book Antiqua" w:hint="eastAsia"/>
            <w:iCs/>
          </w:rPr>
          <w:t>53</w:t>
        </w:r>
        <w:r w:rsidR="000F5556" w:rsidRPr="009B226C">
          <w:rPr>
            <w:rStyle w:val="a4"/>
            <w:rFonts w:ascii="Book Antiqua" w:hAnsi="Book Antiqua"/>
            <w:iCs/>
          </w:rPr>
          <w:t>.htm</w:t>
        </w:r>
      </w:hyperlink>
    </w:p>
    <w:p w14:paraId="0C4CAF4B" w14:textId="21652F1F" w:rsidR="009B155F" w:rsidRPr="009B226C" w:rsidRDefault="00EA7D02" w:rsidP="009B155F">
      <w:pPr>
        <w:spacing w:line="360" w:lineRule="auto"/>
        <w:jc w:val="both"/>
        <w:rPr>
          <w:rFonts w:ascii="Book Antiqua" w:hAnsi="Book Antiqua" w:cs="Arial"/>
          <w:color w:val="000000" w:themeColor="text1"/>
        </w:rPr>
      </w:pPr>
      <w:r w:rsidRPr="009B226C">
        <w:rPr>
          <w:rFonts w:ascii="Book Antiqua" w:hAnsi="Book Antiqua"/>
          <w:iCs/>
        </w:rPr>
        <w:t>DOI: https://dx.doi.org/</w:t>
      </w:r>
      <w:r w:rsidRPr="009B226C">
        <w:rPr>
          <w:rFonts w:ascii="Book Antiqua" w:hAnsi="Book Antiqua"/>
          <w:color w:val="000000" w:themeColor="text1"/>
          <w:shd w:val="clear" w:color="auto" w:fill="FFFFFF"/>
        </w:rPr>
        <w:t>10.4253</w:t>
      </w:r>
      <w:r w:rsidRPr="009B226C">
        <w:rPr>
          <w:rFonts w:ascii="Book Antiqua" w:hAnsi="Book Antiqua"/>
          <w:iCs/>
        </w:rPr>
        <w:t>/wjg</w:t>
      </w:r>
      <w:r w:rsidRPr="009B226C">
        <w:rPr>
          <w:rFonts w:ascii="Book Antiqua" w:hAnsi="Book Antiqua" w:hint="eastAsia"/>
          <w:iCs/>
        </w:rPr>
        <w:t>e</w:t>
      </w:r>
      <w:r w:rsidRPr="009B226C">
        <w:rPr>
          <w:rFonts w:ascii="Book Antiqua" w:hAnsi="Book Antiqua"/>
          <w:iCs/>
        </w:rPr>
        <w:t>.v1</w:t>
      </w:r>
      <w:r w:rsidRPr="009B226C">
        <w:rPr>
          <w:rFonts w:ascii="Book Antiqua" w:hAnsi="Book Antiqua" w:hint="eastAsia"/>
          <w:iCs/>
        </w:rPr>
        <w:t>2</w:t>
      </w:r>
      <w:r w:rsidRPr="009B226C">
        <w:rPr>
          <w:rFonts w:ascii="Book Antiqua" w:hAnsi="Book Antiqua"/>
          <w:iCs/>
        </w:rPr>
        <w:t>.i</w:t>
      </w:r>
      <w:r w:rsidRPr="009B226C">
        <w:rPr>
          <w:rFonts w:ascii="Book Antiqua" w:hAnsi="Book Antiqua" w:hint="eastAsia"/>
          <w:iCs/>
        </w:rPr>
        <w:t>2</w:t>
      </w:r>
      <w:r w:rsidRPr="009B226C">
        <w:rPr>
          <w:rFonts w:ascii="Book Antiqua" w:hAnsi="Book Antiqua"/>
          <w:iCs/>
        </w:rPr>
        <w:t>.</w:t>
      </w:r>
      <w:r w:rsidR="000F5556" w:rsidRPr="009B226C">
        <w:rPr>
          <w:rFonts w:ascii="Book Antiqua" w:eastAsia="等线" w:hAnsi="Book Antiqua" w:hint="eastAsia"/>
          <w:iCs/>
        </w:rPr>
        <w:t>53</w:t>
      </w:r>
    </w:p>
    <w:p w14:paraId="2C19A353" w14:textId="77777777" w:rsidR="009B155F" w:rsidRPr="009B226C" w:rsidRDefault="009B155F" w:rsidP="00B550EB">
      <w:pPr>
        <w:spacing w:line="360" w:lineRule="auto"/>
        <w:jc w:val="both"/>
        <w:rPr>
          <w:rFonts w:ascii="Book Antiqua" w:hAnsi="Book Antiqua" w:cs="Arial"/>
          <w:color w:val="000000" w:themeColor="text1"/>
        </w:rPr>
      </w:pPr>
    </w:p>
    <w:p w14:paraId="79900A89" w14:textId="5ADC2E0B" w:rsidR="000758A6" w:rsidRPr="009B226C" w:rsidRDefault="000758A6" w:rsidP="00B550EB">
      <w:pPr>
        <w:spacing w:line="360" w:lineRule="auto"/>
        <w:jc w:val="both"/>
        <w:rPr>
          <w:rFonts w:ascii="Book Antiqua" w:eastAsia="Arial Unicode MS" w:hAnsi="Book Antiqua" w:cs="Arial Unicode MS"/>
          <w:b/>
          <w:color w:val="000000" w:themeColor="text1"/>
        </w:rPr>
      </w:pPr>
      <w:bookmarkStart w:id="18" w:name="OLE_LINK19"/>
      <w:bookmarkStart w:id="19" w:name="OLE_LINK20"/>
      <w:bookmarkStart w:id="20" w:name="_Hlk13493442"/>
      <w:r w:rsidRPr="009B226C">
        <w:rPr>
          <w:rFonts w:ascii="Book Antiqua" w:eastAsia="Arial Unicode MS" w:hAnsi="Book Antiqua" w:cs="Arial Unicode MS"/>
          <w:b/>
          <w:color w:val="000000" w:themeColor="text1"/>
        </w:rPr>
        <w:t>Core tip</w:t>
      </w:r>
      <w:r w:rsidRPr="009B226C">
        <w:rPr>
          <w:rFonts w:ascii="Book Antiqua" w:eastAsia="Arial Unicode MS" w:hAnsi="Book Antiqua" w:cs="Arial Unicode MS"/>
          <w:b/>
          <w:color w:val="000000" w:themeColor="text1"/>
          <w:lang w:eastAsia="zh-CN"/>
        </w:rPr>
        <w:t>:</w:t>
      </w:r>
      <w:bookmarkEnd w:id="18"/>
      <w:bookmarkEnd w:id="19"/>
      <w:r w:rsidRPr="009B226C">
        <w:rPr>
          <w:rFonts w:ascii="Book Antiqua" w:eastAsia="Arial Unicode MS" w:hAnsi="Book Antiqua" w:cs="Arial Unicode MS"/>
          <w:b/>
          <w:color w:val="000000" w:themeColor="text1"/>
        </w:rPr>
        <w:t xml:space="preserve"> </w:t>
      </w:r>
      <w:bookmarkStart w:id="21" w:name="OLE_LINK40"/>
      <w:bookmarkStart w:id="22" w:name="OLE_LINK41"/>
      <w:bookmarkStart w:id="23" w:name="OLE_LINK1063"/>
      <w:bookmarkStart w:id="24" w:name="OLE_LINK1016"/>
      <w:bookmarkStart w:id="25" w:name="OLE_LINK12"/>
      <w:bookmarkEnd w:id="20"/>
      <w:r w:rsidR="00E84AF2" w:rsidRPr="009B226C">
        <w:rPr>
          <w:rFonts w:ascii="Book Antiqua" w:eastAsia="Arial Unicode MS" w:hAnsi="Book Antiqua" w:cs="Arial"/>
          <w:color w:val="000000" w:themeColor="text1"/>
          <w:lang w:val="en"/>
        </w:rPr>
        <w:t>D</w:t>
      </w:r>
      <w:r w:rsidR="008E210D" w:rsidRPr="009B226C">
        <w:rPr>
          <w:rFonts w:ascii="Book Antiqua" w:eastAsia="Arial Unicode MS" w:hAnsi="Book Antiqua" w:cs="Arial"/>
          <w:color w:val="000000" w:themeColor="text1"/>
          <w:lang w:val="en"/>
        </w:rPr>
        <w:t>iverticul</w:t>
      </w:r>
      <w:r w:rsidR="00C07028" w:rsidRPr="009B226C">
        <w:rPr>
          <w:rFonts w:ascii="Book Antiqua" w:eastAsia="Arial Unicode MS" w:hAnsi="Book Antiqua" w:cs="Arial"/>
          <w:color w:val="000000" w:themeColor="text1"/>
          <w:lang w:val="en"/>
        </w:rPr>
        <w:t>ar disease</w:t>
      </w:r>
      <w:r w:rsidR="00E55366" w:rsidRPr="009B226C">
        <w:rPr>
          <w:rFonts w:ascii="Book Antiqua" w:eastAsia="Arial Unicode MS" w:hAnsi="Book Antiqua" w:cs="Arial"/>
          <w:color w:val="000000" w:themeColor="text1"/>
          <w:lang w:val="en"/>
        </w:rPr>
        <w:t>, which encompasses t</w:t>
      </w:r>
      <w:r w:rsidR="00C07028" w:rsidRPr="009B226C">
        <w:rPr>
          <w:rFonts w:ascii="Book Antiqua" w:eastAsia="Arial Unicode MS" w:hAnsi="Book Antiqua" w:cs="Arial"/>
          <w:color w:val="000000" w:themeColor="text1"/>
          <w:lang w:val="en"/>
        </w:rPr>
        <w:t>he range of clinical manifestations and complications that can occur with colonic diverticula</w:t>
      </w:r>
      <w:r w:rsidR="00E55366" w:rsidRPr="009B226C">
        <w:rPr>
          <w:rFonts w:ascii="Book Antiqua" w:eastAsia="Arial Unicode MS" w:hAnsi="Book Antiqua" w:cs="Arial"/>
          <w:color w:val="000000" w:themeColor="text1"/>
          <w:lang w:val="en"/>
        </w:rPr>
        <w:t xml:space="preserve">, </w:t>
      </w:r>
      <w:r w:rsidR="00C07028" w:rsidRPr="009B226C">
        <w:rPr>
          <w:rFonts w:ascii="Book Antiqua" w:eastAsia="Arial Unicode MS" w:hAnsi="Book Antiqua" w:cs="Arial"/>
          <w:color w:val="000000" w:themeColor="text1"/>
          <w:lang w:val="en"/>
        </w:rPr>
        <w:t xml:space="preserve">is frequently encountered in </w:t>
      </w:r>
      <w:r w:rsidR="00C07028" w:rsidRPr="009B226C">
        <w:rPr>
          <w:rFonts w:ascii="Book Antiqua" w:eastAsia="Arial Unicode MS" w:hAnsi="Book Antiqua" w:cs="Arial"/>
          <w:color w:val="000000" w:themeColor="text1"/>
          <w:lang w:val="en"/>
        </w:rPr>
        <w:lastRenderedPageBreak/>
        <w:t xml:space="preserve">clinical practice. Colonoscopy </w:t>
      </w:r>
      <w:r w:rsidR="008E210D" w:rsidRPr="009B226C">
        <w:rPr>
          <w:rFonts w:ascii="Book Antiqua" w:hAnsi="Book Antiqua" w:cs="Arial"/>
          <w:color w:val="000000" w:themeColor="text1"/>
          <w:lang w:val="en"/>
        </w:rPr>
        <w:t xml:space="preserve">is a vital tool in the diagnosis and management of </w:t>
      </w:r>
      <w:r w:rsidR="00E55366" w:rsidRPr="009B226C">
        <w:rPr>
          <w:rFonts w:ascii="Book Antiqua" w:hAnsi="Book Antiqua" w:cs="Arial"/>
          <w:color w:val="000000" w:themeColor="text1"/>
          <w:lang w:val="en"/>
        </w:rPr>
        <w:t>these conditions</w:t>
      </w:r>
      <w:r w:rsidR="008E210D" w:rsidRPr="009B226C">
        <w:rPr>
          <w:rFonts w:ascii="Book Antiqua" w:hAnsi="Book Antiqua" w:cs="Arial"/>
          <w:color w:val="000000" w:themeColor="text1"/>
          <w:lang w:val="en"/>
        </w:rPr>
        <w:t>. In this editorial, we concisely delineate current practices in colonoscopic management of diverticular disease.</w:t>
      </w:r>
      <w:r w:rsidR="00C07028" w:rsidRPr="009B226C">
        <w:rPr>
          <w:rFonts w:ascii="Book Antiqua" w:hAnsi="Book Antiqua" w:cs="Arial"/>
          <w:color w:val="000000" w:themeColor="text1"/>
          <w:lang w:val="en"/>
        </w:rPr>
        <w:t xml:space="preserve"> We discuss the treatment </w:t>
      </w:r>
      <w:r w:rsidR="00311E10" w:rsidRPr="009B226C">
        <w:rPr>
          <w:rFonts w:ascii="Book Antiqua" w:hAnsi="Book Antiqua" w:cs="Arial"/>
          <w:color w:val="000000" w:themeColor="text1"/>
          <w:lang w:val="en"/>
        </w:rPr>
        <w:t>options for</w:t>
      </w:r>
      <w:r w:rsidR="00C07028" w:rsidRPr="009B226C">
        <w:rPr>
          <w:rFonts w:ascii="Book Antiqua" w:hAnsi="Book Antiqua" w:cs="Arial"/>
          <w:color w:val="000000" w:themeColor="text1"/>
          <w:lang w:val="en"/>
        </w:rPr>
        <w:t xml:space="preserve"> diverticular bleeding. We make an argument for consideration of colonic stenting as a bridge to surgery in patients with diverticular strictures. We also provide tips on successful completion of colonoscopy in patients with dense diverticulosis.</w:t>
      </w:r>
      <w:bookmarkEnd w:id="21"/>
      <w:bookmarkEnd w:id="22"/>
      <w:bookmarkEnd w:id="23"/>
      <w:bookmarkEnd w:id="24"/>
    </w:p>
    <w:p w14:paraId="43F703FA" w14:textId="77777777" w:rsidR="000842F2" w:rsidRPr="009B226C" w:rsidRDefault="000842F2" w:rsidP="00B550EB">
      <w:pPr>
        <w:spacing w:line="360" w:lineRule="auto"/>
        <w:jc w:val="both"/>
        <w:rPr>
          <w:rFonts w:ascii="Book Antiqua" w:hAnsi="Book Antiqua" w:cs="Arial"/>
          <w:b/>
          <w:color w:val="000000" w:themeColor="text1"/>
        </w:rPr>
      </w:pPr>
      <w:bookmarkStart w:id="26" w:name="_y9xc6e7hf0py" w:colFirst="0" w:colLast="0"/>
      <w:bookmarkEnd w:id="25"/>
      <w:bookmarkEnd w:id="26"/>
      <w:r w:rsidRPr="009B226C">
        <w:rPr>
          <w:rFonts w:ascii="Book Antiqua" w:hAnsi="Book Antiqua" w:cs="Arial"/>
          <w:b/>
          <w:color w:val="000000" w:themeColor="text1"/>
        </w:rPr>
        <w:br w:type="page"/>
      </w:r>
    </w:p>
    <w:p w14:paraId="1CB3E479" w14:textId="4FEB5EC2" w:rsidR="005C3E62" w:rsidRPr="009B226C" w:rsidRDefault="000842F2" w:rsidP="00B550EB">
      <w:pPr>
        <w:pStyle w:val="a3"/>
        <w:spacing w:after="0" w:line="360" w:lineRule="auto"/>
        <w:contextualSpacing w:val="0"/>
        <w:jc w:val="both"/>
        <w:rPr>
          <w:rFonts w:ascii="Book Antiqua" w:hAnsi="Book Antiqua"/>
          <w:b/>
          <w:color w:val="000000" w:themeColor="text1"/>
          <w:sz w:val="24"/>
          <w:szCs w:val="24"/>
          <w:u w:val="single"/>
        </w:rPr>
      </w:pPr>
      <w:r w:rsidRPr="009B226C">
        <w:rPr>
          <w:rFonts w:ascii="Book Antiqua" w:hAnsi="Book Antiqua"/>
          <w:b/>
          <w:color w:val="000000" w:themeColor="text1"/>
          <w:sz w:val="24"/>
          <w:szCs w:val="24"/>
          <w:u w:val="single"/>
        </w:rPr>
        <w:lastRenderedPageBreak/>
        <w:t>INTRODUCTION</w:t>
      </w:r>
    </w:p>
    <w:p w14:paraId="6D9A975D" w14:textId="1041F103" w:rsidR="0088384B" w:rsidRPr="009B226C" w:rsidRDefault="001C5868" w:rsidP="00D965B5">
      <w:pPr>
        <w:spacing w:line="360" w:lineRule="auto"/>
        <w:jc w:val="both"/>
        <w:rPr>
          <w:rFonts w:ascii="Book Antiqua" w:hAnsi="Book Antiqua" w:cs="Arial"/>
          <w:color w:val="000000" w:themeColor="text1"/>
        </w:rPr>
      </w:pPr>
      <w:r w:rsidRPr="009B226C">
        <w:rPr>
          <w:rFonts w:ascii="Book Antiqua" w:hAnsi="Book Antiqua" w:cs="Arial"/>
          <w:color w:val="000000" w:themeColor="text1"/>
        </w:rPr>
        <w:t>Colonic d</w:t>
      </w:r>
      <w:r w:rsidR="00425B90" w:rsidRPr="009B226C">
        <w:rPr>
          <w:rFonts w:ascii="Book Antiqua" w:hAnsi="Book Antiqua" w:cs="Arial"/>
          <w:color w:val="000000" w:themeColor="text1"/>
        </w:rPr>
        <w:t xml:space="preserve">iverticula are </w:t>
      </w:r>
      <w:r w:rsidRPr="009B226C">
        <w:rPr>
          <w:rFonts w:ascii="Book Antiqua" w:hAnsi="Book Antiqua" w:cs="Arial"/>
          <w:color w:val="000000" w:themeColor="text1"/>
        </w:rPr>
        <w:t xml:space="preserve">generally defined as </w:t>
      </w:r>
      <w:r w:rsidR="00425B90" w:rsidRPr="009B226C">
        <w:rPr>
          <w:rFonts w:ascii="Book Antiqua" w:hAnsi="Book Antiqua" w:cs="Arial"/>
          <w:color w:val="000000" w:themeColor="text1"/>
        </w:rPr>
        <w:t xml:space="preserve">regions of colonic mucosa and submucosa that protrude through areas of the muscularis propria. </w:t>
      </w:r>
      <w:r w:rsidR="007D2638" w:rsidRPr="009B226C">
        <w:rPr>
          <w:rFonts w:ascii="Book Antiqua" w:hAnsi="Book Antiqua" w:cs="Arial"/>
          <w:color w:val="000000" w:themeColor="text1"/>
        </w:rPr>
        <w:t xml:space="preserve">The term </w:t>
      </w:r>
      <w:r w:rsidRPr="009B226C">
        <w:rPr>
          <w:rFonts w:ascii="Book Antiqua" w:hAnsi="Book Antiqua" w:cs="Arial"/>
          <w:color w:val="000000" w:themeColor="text1"/>
        </w:rPr>
        <w:t>“</w:t>
      </w:r>
      <w:r w:rsidR="007D2638" w:rsidRPr="009B226C">
        <w:rPr>
          <w:rFonts w:ascii="Book Antiqua" w:hAnsi="Book Antiqua" w:cs="Arial"/>
          <w:color w:val="000000" w:themeColor="text1"/>
        </w:rPr>
        <w:t>diverticular disease</w:t>
      </w:r>
      <w:r w:rsidRPr="009B226C">
        <w:rPr>
          <w:rFonts w:ascii="Book Antiqua" w:hAnsi="Book Antiqua" w:cs="Arial"/>
          <w:color w:val="000000" w:themeColor="text1"/>
        </w:rPr>
        <w:t>”</w:t>
      </w:r>
      <w:r w:rsidR="007D2638" w:rsidRPr="009B226C">
        <w:rPr>
          <w:rFonts w:ascii="Book Antiqua" w:hAnsi="Book Antiqua" w:cs="Arial"/>
          <w:color w:val="000000" w:themeColor="text1"/>
        </w:rPr>
        <w:t xml:space="preserve"> encompasses the range of </w:t>
      </w:r>
      <w:r w:rsidRPr="009B226C">
        <w:rPr>
          <w:rFonts w:ascii="Book Antiqua" w:hAnsi="Book Antiqua" w:cs="Arial"/>
          <w:color w:val="000000" w:themeColor="text1"/>
        </w:rPr>
        <w:t xml:space="preserve">clinical manifestations and </w:t>
      </w:r>
      <w:r w:rsidR="0088384B" w:rsidRPr="009B226C">
        <w:rPr>
          <w:rFonts w:ascii="Book Antiqua" w:hAnsi="Book Antiqua" w:cs="Arial"/>
          <w:color w:val="000000" w:themeColor="text1"/>
        </w:rPr>
        <w:t>complications</w:t>
      </w:r>
      <w:r w:rsidR="007D2638" w:rsidRPr="009B226C">
        <w:rPr>
          <w:rFonts w:ascii="Book Antiqua" w:hAnsi="Book Antiqua" w:cs="Arial"/>
          <w:color w:val="000000" w:themeColor="text1"/>
        </w:rPr>
        <w:t xml:space="preserve"> that can occur with colonic diverticula</w:t>
      </w:r>
      <w:r w:rsidRPr="009B226C">
        <w:rPr>
          <w:rFonts w:ascii="Book Antiqua" w:hAnsi="Book Antiqua" w:cs="Arial"/>
          <w:color w:val="000000" w:themeColor="text1"/>
        </w:rPr>
        <w:t>,</w:t>
      </w:r>
      <w:r w:rsidR="004F3CE7" w:rsidRPr="009B226C">
        <w:rPr>
          <w:rFonts w:ascii="Book Antiqua" w:hAnsi="Book Antiqua" w:cs="Arial"/>
          <w:color w:val="000000" w:themeColor="text1"/>
        </w:rPr>
        <w:t xml:space="preserve"> </w:t>
      </w:r>
      <w:r w:rsidR="0008032F" w:rsidRPr="009B226C">
        <w:rPr>
          <w:rFonts w:ascii="Book Antiqua" w:hAnsi="Book Antiqua" w:cs="Arial"/>
          <w:color w:val="000000" w:themeColor="text1"/>
        </w:rPr>
        <w:t xml:space="preserve">in particular </w:t>
      </w:r>
      <w:r w:rsidR="004F3CE7" w:rsidRPr="009B226C">
        <w:rPr>
          <w:rFonts w:ascii="Book Antiqua" w:hAnsi="Book Antiqua" w:cs="Arial"/>
          <w:color w:val="000000" w:themeColor="text1"/>
        </w:rPr>
        <w:t>diverticular bleeding</w:t>
      </w:r>
      <w:r w:rsidR="00AC4E78" w:rsidRPr="009B226C">
        <w:rPr>
          <w:rFonts w:ascii="Book Antiqua" w:hAnsi="Book Antiqua" w:cs="Arial"/>
          <w:color w:val="000000" w:themeColor="text1"/>
        </w:rPr>
        <w:t xml:space="preserve"> </w:t>
      </w:r>
      <w:r w:rsidR="004F3CE7" w:rsidRPr="009B226C">
        <w:rPr>
          <w:rFonts w:ascii="Book Antiqua" w:hAnsi="Book Antiqua" w:cs="Arial"/>
          <w:color w:val="000000" w:themeColor="text1"/>
        </w:rPr>
        <w:t xml:space="preserve">and </w:t>
      </w:r>
      <w:r w:rsidRPr="009B226C">
        <w:rPr>
          <w:rFonts w:ascii="Book Antiqua" w:hAnsi="Book Antiqua" w:cs="Arial"/>
          <w:color w:val="000000" w:themeColor="text1"/>
        </w:rPr>
        <w:t xml:space="preserve">acute </w:t>
      </w:r>
      <w:r w:rsidR="004F3CE7" w:rsidRPr="009B226C">
        <w:rPr>
          <w:rFonts w:ascii="Book Antiqua" w:hAnsi="Book Antiqua" w:cs="Arial"/>
          <w:color w:val="000000" w:themeColor="text1"/>
        </w:rPr>
        <w:t>diverticulitis</w:t>
      </w:r>
      <w:r w:rsidR="003125D8" w:rsidRPr="009B226C">
        <w:rPr>
          <w:rFonts w:ascii="Book Antiqua" w:hAnsi="Book Antiqua" w:cs="Arial"/>
          <w:color w:val="000000" w:themeColor="text1"/>
          <w:vertAlign w:val="superscript"/>
        </w:rPr>
        <w:t>[</w:t>
      </w:r>
      <w:r w:rsidR="0088384B" w:rsidRPr="009B226C">
        <w:rPr>
          <w:rFonts w:ascii="Book Antiqua" w:hAnsi="Book Antiqua" w:cs="Arial"/>
          <w:color w:val="000000" w:themeColor="text1"/>
        </w:rPr>
        <w:fldChar w:fldCharType="begin"/>
      </w:r>
      <w:r w:rsidR="0088384B" w:rsidRPr="009B226C">
        <w:rPr>
          <w:rFonts w:ascii="Book Antiqua" w:hAnsi="Book Antiqua" w:cs="Arial"/>
          <w:color w:val="000000" w:themeColor="text1"/>
        </w:rPr>
        <w:instrText xml:space="preserve"> ADDIN EN.CITE &lt;EndNote&gt;&lt;Cite&gt;&lt;Author&gt;Brian West&lt;/Author&gt;&lt;Year&gt;2006&lt;/Year&gt;&lt;RecNum&gt;4&lt;/RecNum&gt;&lt;DisplayText&gt;&lt;style face="superscript"&gt;1&lt;/style&gt;&lt;/DisplayText&gt;&lt;record&gt;&lt;rec-number&gt;4&lt;/rec-number&gt;&lt;foreign-keys&gt;&lt;key app="EN" db-id="xepa5sxf9xwveledprt5wzeeet5aa2wtaz9t" timestamp="1554912886"&gt;4&lt;/key&gt;&lt;/foreign-keys&gt;&lt;ref-type name="Journal Article"&gt;17&lt;/ref-type&gt;&lt;contributors&gt;&lt;authors&gt;&lt;author&gt;Brian West, A.&lt;/author&gt;&lt;/authors&gt;&lt;/contributors&gt;&lt;auth-address&gt;AmeriPath New York, Gastrointestinal Diagnostics, Shelton, CT 06484, USA. Brian.west@med.nyu.edu&lt;/auth-address&gt;&lt;titles&gt;&lt;title&gt;The pathology of diverticulosis: classical concepts and mucosal changes in diverticula&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26-31&lt;/pages&gt;&lt;volume&gt;40 Suppl 3&lt;/volume&gt;&lt;edition&gt;2006/08/04&lt;/edition&gt;&lt;keywords&gt;&lt;keyword&gt;Colon/pathology&lt;/keyword&gt;&lt;keyword&gt;Disease Progression&lt;/keyword&gt;&lt;keyword&gt;Diverticulitis, Colonic/etiology/pathology&lt;/keyword&gt;&lt;keyword&gt;Diverticulosis, Colonic/complications/*pathology&lt;/keyword&gt;&lt;keyword&gt;Diverticulum, Colon/*pathology&lt;/keyword&gt;&lt;keyword&gt;Gastrointestinal Hemorrhage/etiology&lt;/keyword&gt;&lt;keyword&gt;Humans&lt;/keyword&gt;&lt;keyword&gt;Intestinal Fistula/etiology&lt;/keyword&gt;&lt;keyword&gt;Intestinal Mucosa/*pathology&lt;/keyword&gt;&lt;/keywords&gt;&lt;dates&gt;&lt;year&gt;2006&lt;/year&gt;&lt;pub-dates&gt;&lt;date&gt;Aug&lt;/date&gt;&lt;/pub-dates&gt;&lt;/dates&gt;&lt;isbn&gt;0192-0790 (Print)&amp;#xD;0192-0790&lt;/isbn&gt;&lt;accession-num&gt;16885695&lt;/accession-num&gt;&lt;urls&gt;&lt;/urls&gt;&lt;electronic-resource-num&gt;10.1097/01.mcg.0000225508.90417.07&lt;/electronic-resource-num&gt;&lt;remote-database-provider&gt;NLM&lt;/remote-database-provider&gt;&lt;language&gt;eng&lt;/language&gt;&lt;/record&gt;&lt;/Cite&gt;&lt;/EndNote&gt;</w:instrText>
      </w:r>
      <w:r w:rsidR="0088384B" w:rsidRPr="009B226C">
        <w:rPr>
          <w:rFonts w:ascii="Book Antiqua" w:hAnsi="Book Antiqua" w:cs="Arial"/>
          <w:color w:val="000000" w:themeColor="text1"/>
        </w:rPr>
        <w:fldChar w:fldCharType="separate"/>
      </w:r>
      <w:r w:rsidR="0088384B" w:rsidRPr="009B226C">
        <w:rPr>
          <w:rFonts w:ascii="Book Antiqua" w:hAnsi="Book Antiqua" w:cs="Arial"/>
          <w:noProof/>
          <w:color w:val="000000" w:themeColor="text1"/>
          <w:vertAlign w:val="superscript"/>
        </w:rPr>
        <w:t>1</w:t>
      </w:r>
      <w:r w:rsidR="0088384B" w:rsidRPr="009B226C">
        <w:rPr>
          <w:rFonts w:ascii="Book Antiqua" w:hAnsi="Book Antiqua" w:cs="Arial"/>
          <w:color w:val="000000" w:themeColor="text1"/>
        </w:rPr>
        <w:fldChar w:fldCharType="end"/>
      </w:r>
      <w:r w:rsidR="003125D8" w:rsidRPr="009B226C">
        <w:rPr>
          <w:rFonts w:ascii="Book Antiqua" w:hAnsi="Book Antiqua" w:cs="Arial"/>
          <w:color w:val="000000" w:themeColor="text1"/>
          <w:vertAlign w:val="superscript"/>
        </w:rPr>
        <w:t>]</w:t>
      </w:r>
      <w:r w:rsidR="003125D8" w:rsidRPr="009B226C">
        <w:rPr>
          <w:rFonts w:ascii="Book Antiqua" w:hAnsi="Book Antiqua" w:cs="Arial"/>
          <w:color w:val="000000" w:themeColor="text1"/>
        </w:rPr>
        <w:t>.</w:t>
      </w:r>
      <w:r w:rsidR="0088384B" w:rsidRPr="009B226C">
        <w:rPr>
          <w:rFonts w:ascii="Book Antiqua" w:hAnsi="Book Antiqua" w:cs="Arial"/>
          <w:color w:val="000000" w:themeColor="text1"/>
        </w:rPr>
        <w:t xml:space="preserve"> </w:t>
      </w:r>
      <w:r w:rsidR="007B3FF8" w:rsidRPr="009B226C">
        <w:rPr>
          <w:rFonts w:ascii="Book Antiqua" w:hAnsi="Book Antiqua" w:cs="Arial"/>
          <w:color w:val="000000" w:themeColor="text1"/>
        </w:rPr>
        <w:t>Diverticula are the most common finding during colonoscopy and increase in prevalence as patient age increases</w:t>
      </w:r>
      <w:r w:rsidR="003125D8" w:rsidRPr="009B226C">
        <w:rPr>
          <w:rFonts w:ascii="Book Antiqua" w:hAnsi="Book Antiqua" w:cs="Arial"/>
          <w:color w:val="000000" w:themeColor="text1"/>
          <w:vertAlign w:val="superscript"/>
        </w:rPr>
        <w:t>[</w:t>
      </w:r>
      <w:r w:rsidR="007B3FF8" w:rsidRPr="009B226C">
        <w:rPr>
          <w:rFonts w:ascii="Book Antiqua" w:hAnsi="Book Antiqua" w:cs="Arial"/>
          <w:color w:val="000000" w:themeColor="text1"/>
        </w:rPr>
        <w:fldChar w:fldCharType="begin"/>
      </w:r>
      <w:r w:rsidR="007B3FF8" w:rsidRPr="009B226C">
        <w:rPr>
          <w:rFonts w:ascii="Book Antiqua" w:hAnsi="Book Antiqua" w:cs="Arial"/>
          <w:color w:val="000000" w:themeColor="text1"/>
        </w:rPr>
        <w:instrText xml:space="preserve"> ADDIN EN.CITE &lt;EndNote&gt;&lt;Cite&gt;&lt;Author&gt;Everhart&lt;/Author&gt;&lt;Year&gt;2009&lt;/Year&gt;&lt;RecNum&gt;3&lt;/RecNum&gt;&lt;DisplayText&gt;&lt;style face="superscript"&gt;2&lt;/style&gt;&lt;/DisplayText&gt;&lt;record&gt;&lt;rec-number&gt;3&lt;/rec-number&gt;&lt;foreign-keys&gt;&lt;key app="EN" db-id="xepa5sxf9xwveledprt5wzeeet5aa2wtaz9t" timestamp="1554912428"&gt;3&lt;/key&gt;&lt;/foreign-keys&gt;&lt;ref-type name="Journal Article"&gt;17&lt;/ref-type&gt;&lt;contributors&gt;&lt;authors&gt;&lt;author&gt;Everhart, J. E.&lt;/author&gt;&lt;author&gt;Ruhl, C. E.&lt;/author&gt;&lt;/authors&gt;&lt;/contributors&gt;&lt;auth-address&gt;Division of Digestive Diseases and Nutrition, National Institute of Diabetes and Digestive and Kidney Diseases, Bethesda, Maryland, USA.&lt;/auth-address&gt;&lt;titles&gt;&lt;title&gt;Burden of digestive diseases in the United States part II: lower gastrointestinal diseas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41-54&lt;/pages&gt;&lt;volume&gt;136&lt;/volume&gt;&lt;number&gt;3&lt;/number&gt;&lt;edition&gt;2009/01/27&lt;/edition&gt;&lt;keywords&gt;&lt;keyword&gt;Endoscopy, Gastrointestinal&lt;/keyword&gt;&lt;keyword&gt;Gastrointestinal Diseases/*diagnosis/*epidemiology&lt;/keyword&gt;&lt;keyword&gt;Humans&lt;/keyword&gt;&lt;keyword&gt;United States/epidemiology&lt;/keyword&gt;&lt;/keywords&gt;&lt;dates&gt;&lt;year&gt;2009&lt;/year&gt;&lt;pub-dates&gt;&lt;date&gt;Mar&lt;/date&gt;&lt;/pub-dates&gt;&lt;/dates&gt;&lt;isbn&gt;0016-5085&lt;/isbn&gt;&lt;accession-num&gt;19166855&lt;/accession-num&gt;&lt;urls&gt;&lt;/urls&gt;&lt;electronic-resource-num&gt;10.1053/j.gastro.2009.01.015&lt;/electronic-resource-num&gt;&lt;remote-database-provider&gt;NLM&lt;/remote-database-provider&gt;&lt;language&gt;eng&lt;/language&gt;&lt;/record&gt;&lt;/Cite&gt;&lt;/EndNote&gt;</w:instrText>
      </w:r>
      <w:r w:rsidR="007B3FF8" w:rsidRPr="009B226C">
        <w:rPr>
          <w:rFonts w:ascii="Book Antiqua" w:hAnsi="Book Antiqua" w:cs="Arial"/>
          <w:color w:val="000000" w:themeColor="text1"/>
        </w:rPr>
        <w:fldChar w:fldCharType="separate"/>
      </w:r>
      <w:r w:rsidR="007B3FF8" w:rsidRPr="009B226C">
        <w:rPr>
          <w:rFonts w:ascii="Book Antiqua" w:hAnsi="Book Antiqua" w:cs="Arial"/>
          <w:noProof/>
          <w:color w:val="000000" w:themeColor="text1"/>
          <w:vertAlign w:val="superscript"/>
        </w:rPr>
        <w:t>2</w:t>
      </w:r>
      <w:r w:rsidR="007B3FF8" w:rsidRPr="009B226C">
        <w:rPr>
          <w:rFonts w:ascii="Book Antiqua" w:hAnsi="Book Antiqua" w:cs="Arial"/>
          <w:color w:val="000000" w:themeColor="text1"/>
        </w:rPr>
        <w:fldChar w:fldCharType="end"/>
      </w:r>
      <w:r w:rsidR="003125D8" w:rsidRPr="009B226C">
        <w:rPr>
          <w:rFonts w:ascii="Book Antiqua" w:hAnsi="Book Antiqua" w:cs="Arial"/>
          <w:color w:val="000000" w:themeColor="text1"/>
          <w:vertAlign w:val="superscript"/>
        </w:rPr>
        <w:t>]</w:t>
      </w:r>
      <w:r w:rsidR="003125D8" w:rsidRPr="009B226C">
        <w:rPr>
          <w:rFonts w:ascii="Book Antiqua" w:hAnsi="Book Antiqua" w:cs="Arial"/>
          <w:color w:val="000000" w:themeColor="text1"/>
        </w:rPr>
        <w:t>.</w:t>
      </w:r>
      <w:r w:rsidR="007B3FF8" w:rsidRPr="009B226C">
        <w:rPr>
          <w:rFonts w:ascii="Book Antiqua" w:hAnsi="Book Antiqua" w:cs="Arial"/>
          <w:color w:val="000000" w:themeColor="text1"/>
        </w:rPr>
        <w:t xml:space="preserve"> </w:t>
      </w:r>
      <w:r w:rsidRPr="009B226C">
        <w:rPr>
          <w:rFonts w:ascii="Book Antiqua" w:hAnsi="Book Antiqua" w:cs="Arial"/>
          <w:color w:val="000000" w:themeColor="text1"/>
        </w:rPr>
        <w:t>Thus, not surprisingly, d</w:t>
      </w:r>
      <w:r w:rsidR="00035833" w:rsidRPr="009B226C">
        <w:rPr>
          <w:rFonts w:ascii="Book Antiqua" w:hAnsi="Book Antiqua" w:cs="Arial"/>
          <w:color w:val="000000" w:themeColor="text1"/>
        </w:rPr>
        <w:t xml:space="preserve">iverticular disease </w:t>
      </w:r>
      <w:r w:rsidRPr="009B226C">
        <w:rPr>
          <w:rFonts w:ascii="Book Antiqua" w:hAnsi="Book Antiqua" w:cs="Arial"/>
          <w:color w:val="000000" w:themeColor="text1"/>
        </w:rPr>
        <w:t>represents</w:t>
      </w:r>
      <w:r w:rsidR="00035833" w:rsidRPr="009B226C">
        <w:rPr>
          <w:rFonts w:ascii="Book Antiqua" w:hAnsi="Book Antiqua" w:cs="Arial"/>
          <w:color w:val="000000" w:themeColor="text1"/>
        </w:rPr>
        <w:t xml:space="preserve"> </w:t>
      </w:r>
      <w:r w:rsidRPr="009B226C">
        <w:rPr>
          <w:rFonts w:ascii="Book Antiqua" w:hAnsi="Book Antiqua" w:cs="Arial"/>
          <w:color w:val="000000" w:themeColor="text1"/>
        </w:rPr>
        <w:t>a</w:t>
      </w:r>
      <w:r w:rsidR="004B424E" w:rsidRPr="009B226C">
        <w:rPr>
          <w:rFonts w:ascii="Book Antiqua" w:hAnsi="Book Antiqua" w:cs="Arial"/>
          <w:color w:val="000000" w:themeColor="text1"/>
        </w:rPr>
        <w:t xml:space="preserve"> leading gastrointestinal</w:t>
      </w:r>
      <w:r w:rsidRPr="009B226C">
        <w:rPr>
          <w:rFonts w:ascii="Book Antiqua" w:hAnsi="Book Antiqua" w:cs="Arial"/>
          <w:color w:val="000000" w:themeColor="text1"/>
        </w:rPr>
        <w:t xml:space="preserve"> (GI)</w:t>
      </w:r>
      <w:r w:rsidR="004B424E" w:rsidRPr="009B226C">
        <w:rPr>
          <w:rFonts w:ascii="Book Antiqua" w:hAnsi="Book Antiqua" w:cs="Arial"/>
          <w:color w:val="000000" w:themeColor="text1"/>
        </w:rPr>
        <w:t xml:space="preserve"> </w:t>
      </w:r>
      <w:r w:rsidRPr="009B226C">
        <w:rPr>
          <w:rFonts w:ascii="Book Antiqua" w:hAnsi="Book Antiqua" w:cs="Arial"/>
          <w:color w:val="000000" w:themeColor="text1"/>
        </w:rPr>
        <w:t xml:space="preserve">diagnosis in the </w:t>
      </w:r>
      <w:r w:rsidR="00003CF2" w:rsidRPr="009B226C">
        <w:rPr>
          <w:rFonts w:ascii="Book Antiqua" w:hAnsi="Book Antiqua" w:cs="Arial"/>
          <w:color w:val="000000" w:themeColor="text1"/>
        </w:rPr>
        <w:t>clinic</w:t>
      </w:r>
      <w:r w:rsidRPr="009B226C">
        <w:rPr>
          <w:rFonts w:ascii="Book Antiqua" w:hAnsi="Book Antiqua" w:cs="Arial"/>
          <w:color w:val="000000" w:themeColor="text1"/>
        </w:rPr>
        <w:t xml:space="preserve">, emergency department, and hospital settings and </w:t>
      </w:r>
      <w:r w:rsidR="00B8289E" w:rsidRPr="009B226C">
        <w:rPr>
          <w:rFonts w:ascii="Book Antiqua" w:hAnsi="Book Antiqua" w:cs="Arial"/>
          <w:color w:val="000000" w:themeColor="text1"/>
        </w:rPr>
        <w:t xml:space="preserve">is </w:t>
      </w:r>
      <w:r w:rsidRPr="009B226C">
        <w:rPr>
          <w:rFonts w:ascii="Book Antiqua" w:hAnsi="Book Antiqua" w:cs="Arial"/>
          <w:color w:val="000000" w:themeColor="text1"/>
        </w:rPr>
        <w:t>among the top 20 causes of all GI-, liver-, and pancreas- related deaths</w:t>
      </w:r>
      <w:r w:rsidR="00BE1C97" w:rsidRPr="009B226C">
        <w:rPr>
          <w:rFonts w:ascii="Book Antiqua" w:hAnsi="Book Antiqua" w:cs="Arial"/>
          <w:color w:val="000000" w:themeColor="text1"/>
          <w:vertAlign w:val="superscript"/>
        </w:rPr>
        <w:t>[</w:t>
      </w:r>
      <w:r w:rsidR="00D71EF1" w:rsidRPr="009B226C">
        <w:rPr>
          <w:rFonts w:ascii="Book Antiqua" w:hAnsi="Book Antiqua" w:cs="Arial"/>
          <w:color w:val="000000" w:themeColor="text1"/>
        </w:rPr>
        <w:fldChar w:fldCharType="begin">
          <w:fldData xml:space="preserve">PEVuZE5vdGU+PENpdGU+PEF1dGhvcj5QZWVyeTwvQXV0aG9yPjxZZWFyPjIwMTI8L1llYXI+PFJl
Y051bT42PC9SZWNOdW0+PERpc3BsYXlUZXh0PjxzdHlsZSBmYWNlPSJzdXBlcnNjcmlwdCI+Mzwv
c3R5bGU+PC9EaXNwbGF5VGV4dD48cmVjb3JkPjxyZWMtbnVtYmVyPjY8L3JlYy1udW1iZXI+PGZv
cmVpZ24ta2V5cz48a2V5IGFwcD0iRU4iIGRiLWlkPSJ4ZXBhNXN4Zjl4d3ZlbGVkcHJ0NXd6ZWVl
dDVhYTJ3dGF6OXQiIHRpbWVzdGFtcD0iMTU1NDkxNDIxNiI+Njwva2V5PjwvZm9yZWlnbi1rZXlz
PjxyZWYtdHlwZSBuYW1lPSJKb3VybmFsIEFydGljbGUiPjE3PC9yZWYtdHlwZT48Y29udHJpYnV0
b3JzPjxhdXRob3JzPjxhdXRob3I+UGVlcnksIEEuIEYuPC9hdXRob3I+PGF1dGhvcj5EZWxsb24s
IEUuIFMuPC9hdXRob3I+PGF1dGhvcj5MdW5kLCBKLjwvYXV0aG9yPjxhdXRob3I+Q3JvY2tldHQs
IFMuIEQuPC9hdXRob3I+PGF1dGhvcj5NY0dvd2FuLCBDLiBFLjwvYXV0aG9yPjxhdXRob3I+QnVs
c2lld2ljeiwgVy4gSi48L2F1dGhvcj48YXV0aG9yPkdhbmdhcm9zYSwgTC4gTS48L2F1dGhvcj48
YXV0aG9yPlRoaW55LCBNLiBULjwvYXV0aG9yPjxhdXRob3I+U3RpemVuYmVyZywgSy48L2F1dGhv
cj48YXV0aG9yPk1vcmdhbiwgRC4gUi48L2F1dGhvcj48YXV0aG9yPlJpbmdlbCwgWS48L2F1dGhv
cj48YXV0aG9yPktpbSwgSC4gUC48L2F1dGhvcj48YXV0aG9yPkRpQm9uYXZlbnR1cmEsIE0uIEQu
PC9hdXRob3I+PGF1dGhvcj5DYXJyb2xsLCBDLiBGLjwvYXV0aG9yPjxhdXRob3I+QWxsZW4sIEou
IEsuPC9hdXRob3I+PGF1dGhvcj5Db29rLCBTLiBGLjwvYXV0aG9yPjxhdXRob3I+U2FuZGxlciwg
Ui4gUy48L2F1dGhvcj48YXV0aG9yPkthcHBlbG1hbiwgTS4gRC48L2F1dGhvcj48YXV0aG9yPlNo
YWhlZW4sIE4uIEouPC9hdXRob3I+PC9hdXRob3JzPjwvY29udHJpYnV0b3JzPjxhdXRoLWFkZHJl
c3M+VW5pdmVyc2l0eSBvZiBOb3J0aCBDYXJvbGluYSBTY2hvb2wgb2YgTWVkaWNpbmUsIENoYXBl
bCBIaWxsLCBOb3J0aCBDYXJvbGluYS4mI3hEO1F1aW50aWxlcywgUmVzZWFyY2ggVHJpYW5nbGUg
UGFyaywgTm9ydGggQ2Fyb2xpbmEuJiN4RDtLYW50YXIgSGVhbHRoLCBOZXcgWW9yaywgTmV3IFlv
cmsuJiN4RDtXb3JsZHdpZGUgRXBpZGVtaW9sb2d5LCBHbGF4b1NtaXRoS2xpbmUsIFJlc2VhcmNo
IFRyaWFuZ2xlIFBhcmssIE5vcnRoIENhcm9saW5hLiYjeEQ7VW5pdmVyc2l0eSBvZiBOb3J0aCBD
YXJvbGluYSBTY2hvb2wgb2YgTWVkaWNpbmUsIENoYXBlbCBIaWxsLCBOb3J0aCBDYXJvbGluYS4g
RWxlY3Ryb25pYyBhZGRyZXNzOiBuc2hhaGVlbkBtZWQudW5jLmVkdS48L2F1dGgtYWRkcmVzcz48
dGl0bGVzPjx0aXRsZT5CdXJkZW4gb2YgZ2FzdHJvaW50ZXN0aW5hbCBkaXNlYXNlIGluIHRoZSBV
bml0ZWQgU3RhdGVzOiAyMDEyIHVwZGF0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E3OS0xMTg3LmUzPC9wYWdlcz48dm9sdW1lPjE0Mzwvdm9sdW1lPjxudW1iZXI+NTwvbnVt
YmVyPjxlZGl0aW9uPjIwMTIvMDgvMTQ8L2VkaXRpb24+PGtleXdvcmRzPjxrZXl3b3JkPkVuZG9z
Y29weSwgRGlnZXN0aXZlIFN5c3RlbS9lY29ub21pY3MvKnN0YXRpc3RpY3MgJmFtcDsgbnVtZXJp
Y2FsIGRhdGE8L2tleXdvcmQ+PGtleXdvcmQ+R2FzdHJvaW50ZXN0aW5hbCBEaXNlYXNlcy8qZGlh
Z25vc2lzLyplcGlkZW1pb2xvZ3kvbW9ydGFsaXR5PC9rZXl3b3JkPjxrZXl3b3JkPkdhc3Ryb2lu
dGVzdGluYWwgTmVvcGxhc21zL2RpYWdub3Npcy9lcGlkZW1pb2xvZ3k8L2tleXdvcmQ+PGtleXdv
cmQ+SGVhbHRoIENhcmUgU3VydmV5cy9zdGF0aXN0aWNzICZhbXA7IG51bWVyaWNhbCBkYXRhPC9r
ZXl3b3JkPjxrZXl3b3JkPkhlYWx0aCBTdXJ2ZXlzL3N0YXRpc3RpY3MgJmFtcDsgbnVtZXJpY2Fs
IGRhdGE8L2tleXdvcmQ+PGtleXdvcmQ+SG9zcGl0YWxpemF0aW9uLypzdGF0aXN0aWNzICZhbXA7
IG51bWVyaWNhbCBkYXRhPC9rZXl3b3JkPjxrZXl3b3JkPkh1bWFuczwva2V5d29yZD48a2V5d29y
ZD5JbmNpZGVuY2U8L2tleXdvcmQ+PGtleXdvcmQ+TWVkaWNhaWQvc3RhdGlzdGljcyAmYW1wOyBu
dW1lcmljYWwgZGF0YTwva2V5d29yZD48a2V5d29yZD5NZWRpY2FyZS9zdGF0aXN0aWNzICZhbXA7
IG51bWVyaWNhbCBkYXRhPC9rZXl3b3JkPjxrZXl3b3JkPipRdWFsaXR5IG9mIExpZmU8L2tleXdv
cmQ+PGtleXdvcmQ+U0VFUiBQcm9ncmFtL3N0YXRpc3RpY3MgJmFtcDsgbnVtZXJpY2FsIGRhdGE8
L2tleXdvcmQ+PGtleXdvcmQ+U3Vydml2YWwgUmF0ZTwva2V5d29yZD48a2V5d29yZD5Vbml0ZWQg
U3RhdGVzL2VwaWRlbWlvbG9neTwva2V5d29yZD48a2V5d29yZD5WaXRhbCBTdGF0aXN0aWNzPC9r
ZXl3b3JkPjwva2V5d29yZHM+PGRhdGVzPjx5ZWFyPjIwMTI8L3llYXI+PHB1Yi1kYXRlcz48ZGF0
ZT5Ob3Y8L2RhdGU+PC9wdWItZGF0ZXM+PC9kYXRlcz48aXNibj4wMDE2LTUwODU8L2lzYm4+PGFj
Y2Vzc2lvbi1udW0+MjI4ODUzMzE8L2FjY2Vzc2lvbi1udW0+PHVybHM+PC91cmxzPjxjdXN0b20y
PlBNQzM0ODA1NTM8L2N1c3RvbTI+PGN1c3RvbTY+TklITVM0MDEyNTE8L2N1c3RvbTY+PGVsZWN0
cm9uaWMtcmVzb3VyY2UtbnVtPjEwLjEwNTMvai5nYXN0cm8uMjAxMi4wOC4wMDI8L2VsZWN0cm9u
aWMtcmVzb3VyY2UtbnVtPjxyZW1vdGUtZGF0YWJhc2UtcHJvdmlkZXI+TkxNPC9yZW1vdGUtZGF0
YWJhc2UtcHJvdmlkZXI+PGxhbmd1YWdlPmVuZzwvbGFuZ3VhZ2U+PC9yZWNvcmQ+PC9DaXRlPjwv
RW5kTm90ZT5=
</w:fldData>
        </w:fldChar>
      </w:r>
      <w:r w:rsidR="00D71EF1" w:rsidRPr="009B226C">
        <w:rPr>
          <w:rFonts w:ascii="Book Antiqua" w:hAnsi="Book Antiqua" w:cs="Arial"/>
          <w:color w:val="000000" w:themeColor="text1"/>
        </w:rPr>
        <w:instrText xml:space="preserve"> ADDIN EN.CITE </w:instrText>
      </w:r>
      <w:r w:rsidR="00D71EF1" w:rsidRPr="009B226C">
        <w:rPr>
          <w:rFonts w:ascii="Book Antiqua" w:hAnsi="Book Antiqua" w:cs="Arial"/>
          <w:color w:val="000000" w:themeColor="text1"/>
        </w:rPr>
        <w:fldChar w:fldCharType="begin">
          <w:fldData xml:space="preserve">PEVuZE5vdGU+PENpdGU+PEF1dGhvcj5QZWVyeTwvQXV0aG9yPjxZZWFyPjIwMTI8L1llYXI+PFJl
Y051bT42PC9SZWNOdW0+PERpc3BsYXlUZXh0PjxzdHlsZSBmYWNlPSJzdXBlcnNjcmlwdCI+Mzwv
c3R5bGU+PC9EaXNwbGF5VGV4dD48cmVjb3JkPjxyZWMtbnVtYmVyPjY8L3JlYy1udW1iZXI+PGZv
cmVpZ24ta2V5cz48a2V5IGFwcD0iRU4iIGRiLWlkPSJ4ZXBhNXN4Zjl4d3ZlbGVkcHJ0NXd6ZWVl
dDVhYTJ3dGF6OXQiIHRpbWVzdGFtcD0iMTU1NDkxNDIxNiI+Njwva2V5PjwvZm9yZWlnbi1rZXlz
PjxyZWYtdHlwZSBuYW1lPSJKb3VybmFsIEFydGljbGUiPjE3PC9yZWYtdHlwZT48Y29udHJpYnV0
b3JzPjxhdXRob3JzPjxhdXRob3I+UGVlcnksIEEuIEYuPC9hdXRob3I+PGF1dGhvcj5EZWxsb24s
IEUuIFMuPC9hdXRob3I+PGF1dGhvcj5MdW5kLCBKLjwvYXV0aG9yPjxhdXRob3I+Q3JvY2tldHQs
IFMuIEQuPC9hdXRob3I+PGF1dGhvcj5NY0dvd2FuLCBDLiBFLjwvYXV0aG9yPjxhdXRob3I+QnVs
c2lld2ljeiwgVy4gSi48L2F1dGhvcj48YXV0aG9yPkdhbmdhcm9zYSwgTC4gTS48L2F1dGhvcj48
YXV0aG9yPlRoaW55LCBNLiBULjwvYXV0aG9yPjxhdXRob3I+U3RpemVuYmVyZywgSy48L2F1dGhv
cj48YXV0aG9yPk1vcmdhbiwgRC4gUi48L2F1dGhvcj48YXV0aG9yPlJpbmdlbCwgWS48L2F1dGhv
cj48YXV0aG9yPktpbSwgSC4gUC48L2F1dGhvcj48YXV0aG9yPkRpQm9uYXZlbnR1cmEsIE0uIEQu
PC9hdXRob3I+PGF1dGhvcj5DYXJyb2xsLCBDLiBGLjwvYXV0aG9yPjxhdXRob3I+QWxsZW4sIEou
IEsuPC9hdXRob3I+PGF1dGhvcj5Db29rLCBTLiBGLjwvYXV0aG9yPjxhdXRob3I+U2FuZGxlciwg
Ui4gUy48L2F1dGhvcj48YXV0aG9yPkthcHBlbG1hbiwgTS4gRC48L2F1dGhvcj48YXV0aG9yPlNo
YWhlZW4sIE4uIEouPC9hdXRob3I+PC9hdXRob3JzPjwvY29udHJpYnV0b3JzPjxhdXRoLWFkZHJl
c3M+VW5pdmVyc2l0eSBvZiBOb3J0aCBDYXJvbGluYSBTY2hvb2wgb2YgTWVkaWNpbmUsIENoYXBl
bCBIaWxsLCBOb3J0aCBDYXJvbGluYS4mI3hEO1F1aW50aWxlcywgUmVzZWFyY2ggVHJpYW5nbGUg
UGFyaywgTm9ydGggQ2Fyb2xpbmEuJiN4RDtLYW50YXIgSGVhbHRoLCBOZXcgWW9yaywgTmV3IFlv
cmsuJiN4RDtXb3JsZHdpZGUgRXBpZGVtaW9sb2d5LCBHbGF4b1NtaXRoS2xpbmUsIFJlc2VhcmNo
IFRyaWFuZ2xlIFBhcmssIE5vcnRoIENhcm9saW5hLiYjeEQ7VW5pdmVyc2l0eSBvZiBOb3J0aCBD
YXJvbGluYSBTY2hvb2wgb2YgTWVkaWNpbmUsIENoYXBlbCBIaWxsLCBOb3J0aCBDYXJvbGluYS4g
RWxlY3Ryb25pYyBhZGRyZXNzOiBuc2hhaGVlbkBtZWQudW5jLmVkdS48L2F1dGgtYWRkcmVzcz48
dGl0bGVzPjx0aXRsZT5CdXJkZW4gb2YgZ2FzdHJvaW50ZXN0aW5hbCBkaXNlYXNlIGluIHRoZSBV
bml0ZWQgU3RhdGVzOiAyMDEyIHVwZGF0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E3OS0xMTg3LmUzPC9wYWdlcz48dm9sdW1lPjE0Mzwvdm9sdW1lPjxudW1iZXI+NTwvbnVt
YmVyPjxlZGl0aW9uPjIwMTIvMDgvMTQ8L2VkaXRpb24+PGtleXdvcmRzPjxrZXl3b3JkPkVuZG9z
Y29weSwgRGlnZXN0aXZlIFN5c3RlbS9lY29ub21pY3MvKnN0YXRpc3RpY3MgJmFtcDsgbnVtZXJp
Y2FsIGRhdGE8L2tleXdvcmQ+PGtleXdvcmQ+R2FzdHJvaW50ZXN0aW5hbCBEaXNlYXNlcy8qZGlh
Z25vc2lzLyplcGlkZW1pb2xvZ3kvbW9ydGFsaXR5PC9rZXl3b3JkPjxrZXl3b3JkPkdhc3Ryb2lu
dGVzdGluYWwgTmVvcGxhc21zL2RpYWdub3Npcy9lcGlkZW1pb2xvZ3k8L2tleXdvcmQ+PGtleXdv
cmQ+SGVhbHRoIENhcmUgU3VydmV5cy9zdGF0aXN0aWNzICZhbXA7IG51bWVyaWNhbCBkYXRhPC9r
ZXl3b3JkPjxrZXl3b3JkPkhlYWx0aCBTdXJ2ZXlzL3N0YXRpc3RpY3MgJmFtcDsgbnVtZXJpY2Fs
IGRhdGE8L2tleXdvcmQ+PGtleXdvcmQ+SG9zcGl0YWxpemF0aW9uLypzdGF0aXN0aWNzICZhbXA7
IG51bWVyaWNhbCBkYXRhPC9rZXl3b3JkPjxrZXl3b3JkPkh1bWFuczwva2V5d29yZD48a2V5d29y
ZD5JbmNpZGVuY2U8L2tleXdvcmQ+PGtleXdvcmQ+TWVkaWNhaWQvc3RhdGlzdGljcyAmYW1wOyBu
dW1lcmljYWwgZGF0YTwva2V5d29yZD48a2V5d29yZD5NZWRpY2FyZS9zdGF0aXN0aWNzICZhbXA7
IG51bWVyaWNhbCBkYXRhPC9rZXl3b3JkPjxrZXl3b3JkPipRdWFsaXR5IG9mIExpZmU8L2tleXdv
cmQ+PGtleXdvcmQ+U0VFUiBQcm9ncmFtL3N0YXRpc3RpY3MgJmFtcDsgbnVtZXJpY2FsIGRhdGE8
L2tleXdvcmQ+PGtleXdvcmQ+U3Vydml2YWwgUmF0ZTwva2V5d29yZD48a2V5d29yZD5Vbml0ZWQg
U3RhdGVzL2VwaWRlbWlvbG9neTwva2V5d29yZD48a2V5d29yZD5WaXRhbCBTdGF0aXN0aWNzPC9r
ZXl3b3JkPjwva2V5d29yZHM+PGRhdGVzPjx5ZWFyPjIwMTI8L3llYXI+PHB1Yi1kYXRlcz48ZGF0
ZT5Ob3Y8L2RhdGU+PC9wdWItZGF0ZXM+PC9kYXRlcz48aXNibj4wMDE2LTUwODU8L2lzYm4+PGFj
Y2Vzc2lvbi1udW0+MjI4ODUzMzE8L2FjY2Vzc2lvbi1udW0+PHVybHM+PC91cmxzPjxjdXN0b20y
PlBNQzM0ODA1NTM8L2N1c3RvbTI+PGN1c3RvbTY+TklITVM0MDEyNTE8L2N1c3RvbTY+PGVsZWN0
cm9uaWMtcmVzb3VyY2UtbnVtPjEwLjEwNTMvai5nYXN0cm8uMjAxMi4wOC4wMDI8L2VsZWN0cm9u
aWMtcmVzb3VyY2UtbnVtPjxyZW1vdGUtZGF0YWJhc2UtcHJvdmlkZXI+TkxNPC9yZW1vdGUtZGF0
YWJhc2UtcHJvdmlkZXI+PGxhbmd1YWdlPmVuZzwvbGFuZ3VhZ2U+PC9yZWNvcmQ+PC9DaXRlPjwv
RW5kTm90ZT5=
</w:fldData>
        </w:fldChar>
      </w:r>
      <w:r w:rsidR="00D71EF1" w:rsidRPr="009B226C">
        <w:rPr>
          <w:rFonts w:ascii="Book Antiqua" w:hAnsi="Book Antiqua" w:cs="Arial"/>
          <w:color w:val="000000" w:themeColor="text1"/>
        </w:rPr>
        <w:instrText xml:space="preserve"> ADDIN EN.CITE.DATA </w:instrText>
      </w:r>
      <w:r w:rsidR="00D71EF1" w:rsidRPr="009B226C">
        <w:rPr>
          <w:rFonts w:ascii="Book Antiqua" w:hAnsi="Book Antiqua" w:cs="Arial"/>
          <w:color w:val="000000" w:themeColor="text1"/>
        </w:rPr>
      </w:r>
      <w:r w:rsidR="00D71EF1" w:rsidRPr="009B226C">
        <w:rPr>
          <w:rFonts w:ascii="Book Antiqua" w:hAnsi="Book Antiqua" w:cs="Arial"/>
          <w:color w:val="000000" w:themeColor="text1"/>
        </w:rPr>
        <w:fldChar w:fldCharType="end"/>
      </w:r>
      <w:r w:rsidR="00D71EF1" w:rsidRPr="009B226C">
        <w:rPr>
          <w:rFonts w:ascii="Book Antiqua" w:hAnsi="Book Antiqua" w:cs="Arial"/>
          <w:color w:val="000000" w:themeColor="text1"/>
        </w:rPr>
      </w:r>
      <w:r w:rsidR="00D71EF1" w:rsidRPr="009B226C">
        <w:rPr>
          <w:rFonts w:ascii="Book Antiqua" w:hAnsi="Book Antiqua" w:cs="Arial"/>
          <w:color w:val="000000" w:themeColor="text1"/>
        </w:rPr>
        <w:fldChar w:fldCharType="separate"/>
      </w:r>
      <w:r w:rsidR="00D71EF1" w:rsidRPr="009B226C">
        <w:rPr>
          <w:rFonts w:ascii="Book Antiqua" w:hAnsi="Book Antiqua" w:cs="Arial"/>
          <w:noProof/>
          <w:color w:val="000000" w:themeColor="text1"/>
          <w:vertAlign w:val="superscript"/>
        </w:rPr>
        <w:t>3</w:t>
      </w:r>
      <w:r w:rsidR="00D71EF1" w:rsidRPr="009B226C">
        <w:rPr>
          <w:rFonts w:ascii="Book Antiqua" w:hAnsi="Book Antiqua" w:cs="Arial"/>
          <w:color w:val="000000" w:themeColor="text1"/>
        </w:rPr>
        <w:fldChar w:fldCharType="end"/>
      </w:r>
      <w:r w:rsidR="00BE1C97" w:rsidRPr="009B226C">
        <w:rPr>
          <w:rFonts w:ascii="Book Antiqua" w:hAnsi="Book Antiqua" w:cs="Arial"/>
          <w:color w:val="000000" w:themeColor="text1"/>
          <w:vertAlign w:val="superscript"/>
        </w:rPr>
        <w:t>]</w:t>
      </w:r>
      <w:r w:rsidR="00BE1C97" w:rsidRPr="009B226C">
        <w:rPr>
          <w:rFonts w:ascii="Book Antiqua" w:hAnsi="Book Antiqua" w:cs="Arial"/>
          <w:color w:val="000000" w:themeColor="text1"/>
        </w:rPr>
        <w:t>.</w:t>
      </w:r>
      <w:r w:rsidR="000B2777" w:rsidRPr="009B226C">
        <w:rPr>
          <w:rFonts w:ascii="Book Antiqua" w:hAnsi="Book Antiqua" w:cs="Arial"/>
          <w:color w:val="000000" w:themeColor="text1"/>
        </w:rPr>
        <w:t xml:space="preserve"> </w:t>
      </w:r>
    </w:p>
    <w:p w14:paraId="1DE2DBE5" w14:textId="4A2E5C44" w:rsidR="005C3E62" w:rsidRPr="009B226C" w:rsidRDefault="000B2777" w:rsidP="00D965B5">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 xml:space="preserve">Colonoscopy </w:t>
      </w:r>
      <w:r w:rsidR="00D92A38" w:rsidRPr="009B226C">
        <w:rPr>
          <w:rFonts w:ascii="Book Antiqua" w:hAnsi="Book Antiqua" w:cs="Arial"/>
          <w:color w:val="000000" w:themeColor="text1"/>
        </w:rPr>
        <w:t xml:space="preserve">is </w:t>
      </w:r>
      <w:r w:rsidR="001C5868" w:rsidRPr="009B226C">
        <w:rPr>
          <w:rFonts w:ascii="Book Antiqua" w:hAnsi="Book Antiqua" w:cs="Arial"/>
          <w:color w:val="000000" w:themeColor="text1"/>
        </w:rPr>
        <w:t xml:space="preserve">the most useful method of determining the presence and extent of diverticulosis and can be </w:t>
      </w:r>
      <w:r w:rsidR="00D92A38" w:rsidRPr="009B226C">
        <w:rPr>
          <w:rFonts w:ascii="Book Antiqua" w:hAnsi="Book Antiqua" w:cs="Arial"/>
          <w:color w:val="000000" w:themeColor="text1"/>
        </w:rPr>
        <w:t xml:space="preserve">vital to the diagnosis and management of certain diverticular diseases. </w:t>
      </w:r>
      <w:r w:rsidR="004709B4" w:rsidRPr="009B226C">
        <w:rPr>
          <w:rFonts w:ascii="Book Antiqua" w:hAnsi="Book Antiqua" w:cs="Arial"/>
          <w:color w:val="000000" w:themeColor="text1"/>
        </w:rPr>
        <w:t xml:space="preserve">For example, </w:t>
      </w:r>
      <w:r w:rsidR="001C5868" w:rsidRPr="009B226C">
        <w:rPr>
          <w:rFonts w:ascii="Book Antiqua" w:hAnsi="Book Antiqua" w:cs="Arial"/>
          <w:color w:val="000000" w:themeColor="text1"/>
        </w:rPr>
        <w:t xml:space="preserve">diverticular </w:t>
      </w:r>
      <w:r w:rsidR="00FE5C59" w:rsidRPr="009B226C">
        <w:rPr>
          <w:rFonts w:ascii="Book Antiqua" w:hAnsi="Book Antiqua" w:cs="Arial"/>
          <w:color w:val="000000" w:themeColor="text1"/>
        </w:rPr>
        <w:t xml:space="preserve">bleeding </w:t>
      </w:r>
      <w:r w:rsidR="001C5868" w:rsidRPr="009B226C">
        <w:rPr>
          <w:rFonts w:ascii="Book Antiqua" w:hAnsi="Book Antiqua" w:cs="Arial"/>
          <w:color w:val="000000" w:themeColor="text1"/>
        </w:rPr>
        <w:t>may</w:t>
      </w:r>
      <w:r w:rsidR="00FE5C59" w:rsidRPr="009B226C">
        <w:rPr>
          <w:rFonts w:ascii="Book Antiqua" w:hAnsi="Book Antiqua" w:cs="Arial"/>
          <w:color w:val="000000" w:themeColor="text1"/>
        </w:rPr>
        <w:t xml:space="preserve"> be localized and treated with prompt bowel preparation followed by colonoscopy with hemostasis</w:t>
      </w:r>
      <w:r w:rsidR="00456214" w:rsidRPr="009B226C">
        <w:rPr>
          <w:rFonts w:ascii="Book Antiqua" w:hAnsi="Book Antiqua" w:cs="Arial"/>
          <w:color w:val="000000" w:themeColor="text1"/>
        </w:rPr>
        <w:t xml:space="preserve">, </w:t>
      </w:r>
      <w:r w:rsidR="004709B4" w:rsidRPr="009B226C">
        <w:rPr>
          <w:rFonts w:ascii="Book Antiqua" w:hAnsi="Book Antiqua" w:cs="Arial"/>
          <w:color w:val="000000" w:themeColor="text1"/>
        </w:rPr>
        <w:t xml:space="preserve">acute diverticulitis requires colonoscopy within </w:t>
      </w:r>
      <w:r w:rsidR="0009010D" w:rsidRPr="009B226C">
        <w:rPr>
          <w:rFonts w:ascii="Book Antiqua" w:hAnsi="Book Antiqua" w:cs="Arial"/>
          <w:color w:val="000000" w:themeColor="text1"/>
        </w:rPr>
        <w:t>two</w:t>
      </w:r>
      <w:r w:rsidR="004709B4" w:rsidRPr="009B226C">
        <w:rPr>
          <w:rFonts w:ascii="Book Antiqua" w:hAnsi="Book Antiqua" w:cs="Arial"/>
          <w:color w:val="000000" w:themeColor="text1"/>
        </w:rPr>
        <w:t xml:space="preserve"> months post-episode to rule out other entities masquerading as diverticulitis (</w:t>
      </w:r>
      <w:r w:rsidR="004709B4" w:rsidRPr="009B226C">
        <w:rPr>
          <w:rFonts w:ascii="Book Antiqua" w:hAnsi="Book Antiqua" w:cs="Arial"/>
          <w:i/>
          <w:iCs/>
          <w:color w:val="000000" w:themeColor="text1"/>
        </w:rPr>
        <w:t>e.g</w:t>
      </w:r>
      <w:r w:rsidR="004709B4" w:rsidRPr="009B226C">
        <w:rPr>
          <w:rFonts w:ascii="Book Antiqua" w:hAnsi="Book Antiqua" w:cs="Arial"/>
          <w:color w:val="000000" w:themeColor="text1"/>
        </w:rPr>
        <w:t>.</w:t>
      </w:r>
      <w:r w:rsidR="00D965B5" w:rsidRPr="009B226C">
        <w:rPr>
          <w:rFonts w:ascii="Book Antiqua" w:hAnsi="Book Antiqua" w:cs="Arial"/>
          <w:color w:val="000000" w:themeColor="text1"/>
        </w:rPr>
        <w:t>,</w:t>
      </w:r>
      <w:r w:rsidR="004709B4" w:rsidRPr="009B226C">
        <w:rPr>
          <w:rFonts w:ascii="Book Antiqua" w:hAnsi="Book Antiqua" w:cs="Arial"/>
          <w:color w:val="000000" w:themeColor="text1"/>
        </w:rPr>
        <w:t xml:space="preserve"> colon cancer, Crohn’s disease, lymphoma)</w:t>
      </w:r>
      <w:r w:rsidR="00456214" w:rsidRPr="009B226C">
        <w:rPr>
          <w:rFonts w:ascii="Book Antiqua" w:hAnsi="Book Antiqua" w:cs="Arial"/>
          <w:color w:val="000000" w:themeColor="text1"/>
        </w:rPr>
        <w:t>,</w:t>
      </w:r>
      <w:r w:rsidR="004709B4" w:rsidRPr="009B226C">
        <w:rPr>
          <w:rFonts w:ascii="Book Antiqua" w:hAnsi="Book Antiqua" w:cs="Arial"/>
          <w:color w:val="000000" w:themeColor="text1"/>
        </w:rPr>
        <w:t xml:space="preserve"> or </w:t>
      </w:r>
      <w:r w:rsidR="00456214" w:rsidRPr="009B226C">
        <w:rPr>
          <w:rFonts w:ascii="Book Antiqua" w:hAnsi="Book Antiqua" w:cs="Arial"/>
          <w:color w:val="000000" w:themeColor="text1"/>
        </w:rPr>
        <w:t xml:space="preserve">patients </w:t>
      </w:r>
      <w:r w:rsidR="004709B4" w:rsidRPr="009B226C">
        <w:rPr>
          <w:rFonts w:ascii="Book Antiqua" w:hAnsi="Book Antiqua" w:cs="Arial"/>
          <w:color w:val="000000" w:themeColor="text1"/>
        </w:rPr>
        <w:t xml:space="preserve">may benefit from colonic </w:t>
      </w:r>
      <w:r w:rsidR="0045713F" w:rsidRPr="009B226C">
        <w:rPr>
          <w:rFonts w:ascii="Book Antiqua" w:hAnsi="Book Antiqua" w:cs="Arial"/>
          <w:color w:val="000000" w:themeColor="text1"/>
        </w:rPr>
        <w:t>stent</w:t>
      </w:r>
      <w:r w:rsidR="004709B4" w:rsidRPr="009B226C">
        <w:rPr>
          <w:rFonts w:ascii="Book Antiqua" w:hAnsi="Book Antiqua" w:cs="Arial"/>
          <w:color w:val="000000" w:themeColor="text1"/>
        </w:rPr>
        <w:t>ing of diverticulitis-associated</w:t>
      </w:r>
      <w:r w:rsidR="00456214" w:rsidRPr="009B226C">
        <w:rPr>
          <w:rFonts w:ascii="Book Antiqua" w:hAnsi="Book Antiqua" w:cs="Arial"/>
          <w:color w:val="000000" w:themeColor="text1"/>
        </w:rPr>
        <w:t xml:space="preserve"> </w:t>
      </w:r>
      <w:r w:rsidR="0045713F" w:rsidRPr="009B226C">
        <w:rPr>
          <w:rFonts w:ascii="Book Antiqua" w:hAnsi="Book Antiqua" w:cs="Arial"/>
          <w:color w:val="000000" w:themeColor="text1"/>
        </w:rPr>
        <w:t xml:space="preserve">strictures </w:t>
      </w:r>
      <w:r w:rsidR="004709B4" w:rsidRPr="009B226C">
        <w:rPr>
          <w:rFonts w:ascii="Book Antiqua" w:hAnsi="Book Antiqua" w:cs="Arial"/>
          <w:color w:val="000000" w:themeColor="text1"/>
        </w:rPr>
        <w:t xml:space="preserve">as a bridge </w:t>
      </w:r>
      <w:r w:rsidR="0045713F" w:rsidRPr="009B226C">
        <w:rPr>
          <w:rFonts w:ascii="Book Antiqua" w:hAnsi="Book Antiqua" w:cs="Arial"/>
          <w:color w:val="000000" w:themeColor="text1"/>
        </w:rPr>
        <w:t xml:space="preserve">to </w:t>
      </w:r>
      <w:r w:rsidR="004709B4" w:rsidRPr="009B226C">
        <w:rPr>
          <w:rFonts w:ascii="Book Antiqua" w:hAnsi="Book Antiqua" w:cs="Arial"/>
          <w:color w:val="000000" w:themeColor="text1"/>
        </w:rPr>
        <w:t>one-stage resection</w:t>
      </w:r>
      <w:r w:rsidR="0045713F" w:rsidRPr="009B226C">
        <w:rPr>
          <w:rFonts w:ascii="Book Antiqua" w:hAnsi="Book Antiqua" w:cs="Arial"/>
          <w:color w:val="000000" w:themeColor="text1"/>
        </w:rPr>
        <w:t xml:space="preserve">. </w:t>
      </w:r>
      <w:r w:rsidR="005C3E62" w:rsidRPr="009B226C">
        <w:rPr>
          <w:rFonts w:ascii="Book Antiqua" w:hAnsi="Book Antiqua" w:cs="Arial"/>
          <w:color w:val="000000" w:themeColor="text1"/>
        </w:rPr>
        <w:t>In addition, it is imperative that providers and endoscopists recognize that s</w:t>
      </w:r>
      <w:r w:rsidR="00FE5C59" w:rsidRPr="009B226C">
        <w:rPr>
          <w:rFonts w:ascii="Book Antiqua" w:hAnsi="Book Antiqua" w:cs="Arial"/>
          <w:color w:val="000000" w:themeColor="text1"/>
        </w:rPr>
        <w:t xml:space="preserve">evere </w:t>
      </w:r>
      <w:r w:rsidR="005C3E62" w:rsidRPr="009B226C">
        <w:rPr>
          <w:rFonts w:ascii="Book Antiqua" w:hAnsi="Book Antiqua" w:cs="Arial"/>
          <w:color w:val="000000" w:themeColor="text1"/>
        </w:rPr>
        <w:t>(</w:t>
      </w:r>
      <w:r w:rsidR="005C3E62" w:rsidRPr="009B226C">
        <w:rPr>
          <w:rFonts w:ascii="Book Antiqua" w:hAnsi="Book Antiqua" w:cs="Arial"/>
          <w:i/>
          <w:iCs/>
          <w:color w:val="000000" w:themeColor="text1"/>
        </w:rPr>
        <w:t>i.e</w:t>
      </w:r>
      <w:r w:rsidR="005C3E62" w:rsidRPr="009B226C">
        <w:rPr>
          <w:rFonts w:ascii="Book Antiqua" w:hAnsi="Book Antiqua" w:cs="Arial"/>
          <w:color w:val="000000" w:themeColor="text1"/>
        </w:rPr>
        <w:t>.</w:t>
      </w:r>
      <w:r w:rsidR="00D965B5" w:rsidRPr="009B226C">
        <w:rPr>
          <w:rFonts w:ascii="Book Antiqua" w:hAnsi="Book Antiqua" w:cs="Arial"/>
          <w:color w:val="000000" w:themeColor="text1"/>
        </w:rPr>
        <w:t>,</w:t>
      </w:r>
      <w:r w:rsidR="005C3E62" w:rsidRPr="009B226C">
        <w:rPr>
          <w:rFonts w:ascii="Book Antiqua" w:hAnsi="Book Antiqua" w:cs="Arial"/>
          <w:color w:val="000000" w:themeColor="text1"/>
        </w:rPr>
        <w:t xml:space="preserve"> dense) </w:t>
      </w:r>
      <w:r w:rsidR="00FE5C59" w:rsidRPr="009B226C">
        <w:rPr>
          <w:rFonts w:ascii="Book Antiqua" w:hAnsi="Book Antiqua" w:cs="Arial"/>
          <w:color w:val="000000" w:themeColor="text1"/>
        </w:rPr>
        <w:t xml:space="preserve">sigmoid diverticulosis </w:t>
      </w:r>
      <w:r w:rsidR="005C3E62" w:rsidRPr="009B226C">
        <w:rPr>
          <w:rFonts w:ascii="Book Antiqua" w:hAnsi="Book Antiqua" w:cs="Arial"/>
          <w:color w:val="000000" w:themeColor="text1"/>
        </w:rPr>
        <w:t xml:space="preserve">and complications of prior acute diverticulitis </w:t>
      </w:r>
      <w:r w:rsidR="00FE5C59" w:rsidRPr="009B226C">
        <w:rPr>
          <w:rFonts w:ascii="Book Antiqua" w:hAnsi="Book Antiqua" w:cs="Arial"/>
          <w:color w:val="000000" w:themeColor="text1"/>
        </w:rPr>
        <w:t xml:space="preserve">can make colonoscopy </w:t>
      </w:r>
      <w:r w:rsidR="005C3E62" w:rsidRPr="009B226C">
        <w:rPr>
          <w:rFonts w:ascii="Book Antiqua" w:hAnsi="Book Antiqua" w:cs="Arial"/>
          <w:color w:val="000000" w:themeColor="text1"/>
        </w:rPr>
        <w:t xml:space="preserve">technically </w:t>
      </w:r>
      <w:r w:rsidR="00FE5C59" w:rsidRPr="009B226C">
        <w:rPr>
          <w:rFonts w:ascii="Book Antiqua" w:hAnsi="Book Antiqua" w:cs="Arial"/>
          <w:color w:val="000000" w:themeColor="text1"/>
        </w:rPr>
        <w:t>difficult</w:t>
      </w:r>
      <w:r w:rsidR="005C3E62" w:rsidRPr="009B226C">
        <w:rPr>
          <w:rFonts w:ascii="Book Antiqua" w:hAnsi="Book Antiqua" w:cs="Arial"/>
          <w:color w:val="000000" w:themeColor="text1"/>
        </w:rPr>
        <w:t xml:space="preserve"> and higher risk for colonic perforation</w:t>
      </w:r>
      <w:r w:rsidR="00FE5C59" w:rsidRPr="009B226C">
        <w:rPr>
          <w:rFonts w:ascii="Book Antiqua" w:hAnsi="Book Antiqua" w:cs="Arial"/>
          <w:color w:val="000000" w:themeColor="text1"/>
        </w:rPr>
        <w:t xml:space="preserve">, </w:t>
      </w:r>
      <w:r w:rsidR="005C3E62" w:rsidRPr="009B226C">
        <w:rPr>
          <w:rFonts w:ascii="Book Antiqua" w:hAnsi="Book Antiqua" w:cs="Arial"/>
          <w:color w:val="000000" w:themeColor="text1"/>
        </w:rPr>
        <w:t xml:space="preserve">at times </w:t>
      </w:r>
      <w:r w:rsidR="00FE5C59" w:rsidRPr="009B226C">
        <w:rPr>
          <w:rFonts w:ascii="Book Antiqua" w:hAnsi="Book Antiqua" w:cs="Arial"/>
          <w:color w:val="000000" w:themeColor="text1"/>
        </w:rPr>
        <w:t xml:space="preserve">requiring alterations in </w:t>
      </w:r>
      <w:r w:rsidR="005C3E62" w:rsidRPr="009B226C">
        <w:rPr>
          <w:rFonts w:ascii="Book Antiqua" w:hAnsi="Book Antiqua" w:cs="Arial"/>
          <w:color w:val="000000" w:themeColor="text1"/>
        </w:rPr>
        <w:t xml:space="preserve">usual </w:t>
      </w:r>
      <w:r w:rsidR="00FE5C59" w:rsidRPr="009B226C">
        <w:rPr>
          <w:rFonts w:ascii="Book Antiqua" w:hAnsi="Book Antiqua" w:cs="Arial"/>
          <w:color w:val="000000" w:themeColor="text1"/>
        </w:rPr>
        <w:t xml:space="preserve">technique for successful cecal intubation. </w:t>
      </w:r>
    </w:p>
    <w:p w14:paraId="49490093" w14:textId="6F968B98" w:rsidR="00B30839" w:rsidRPr="009B226C" w:rsidRDefault="00B30839" w:rsidP="00D965B5">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 xml:space="preserve">In this editorial, we </w:t>
      </w:r>
      <w:r w:rsidR="00FE5C59" w:rsidRPr="009B226C">
        <w:rPr>
          <w:rFonts w:ascii="Book Antiqua" w:hAnsi="Book Antiqua" w:cs="Arial"/>
          <w:color w:val="000000" w:themeColor="text1"/>
        </w:rPr>
        <w:t xml:space="preserve">discuss </w:t>
      </w:r>
      <w:r w:rsidR="005C3E62" w:rsidRPr="009B226C">
        <w:rPr>
          <w:rFonts w:ascii="Book Antiqua" w:hAnsi="Book Antiqua" w:cs="Arial"/>
          <w:color w:val="000000" w:themeColor="text1"/>
        </w:rPr>
        <w:t xml:space="preserve">the </w:t>
      </w:r>
      <w:r w:rsidR="00FE5C59" w:rsidRPr="009B226C">
        <w:rPr>
          <w:rFonts w:ascii="Book Antiqua" w:hAnsi="Book Antiqua" w:cs="Arial"/>
          <w:color w:val="000000" w:themeColor="text1"/>
        </w:rPr>
        <w:t xml:space="preserve">current </w:t>
      </w:r>
      <w:r w:rsidR="005C3E62" w:rsidRPr="009B226C">
        <w:rPr>
          <w:rFonts w:ascii="Book Antiqua" w:hAnsi="Book Antiqua" w:cs="Arial"/>
          <w:color w:val="000000" w:themeColor="text1"/>
        </w:rPr>
        <w:t xml:space="preserve">and emerging role of colonoscopic </w:t>
      </w:r>
      <w:r w:rsidR="00FE5C59" w:rsidRPr="009B226C">
        <w:rPr>
          <w:rFonts w:ascii="Book Antiqua" w:hAnsi="Book Antiqua" w:cs="Arial"/>
          <w:color w:val="000000" w:themeColor="text1"/>
        </w:rPr>
        <w:t>management of diverticular disease</w:t>
      </w:r>
      <w:r w:rsidR="005C3E62" w:rsidRPr="009B226C">
        <w:rPr>
          <w:rFonts w:ascii="Book Antiqua" w:hAnsi="Book Antiqua" w:cs="Arial"/>
          <w:color w:val="000000" w:themeColor="text1"/>
        </w:rPr>
        <w:t xml:space="preserve">, </w:t>
      </w:r>
      <w:r w:rsidR="0008032F" w:rsidRPr="009B226C">
        <w:rPr>
          <w:rFonts w:ascii="Book Antiqua" w:hAnsi="Book Antiqua" w:cs="Arial"/>
          <w:color w:val="000000" w:themeColor="text1"/>
        </w:rPr>
        <w:t xml:space="preserve">specifically </w:t>
      </w:r>
      <w:r w:rsidR="005C3E62" w:rsidRPr="009B226C">
        <w:rPr>
          <w:rFonts w:ascii="Book Antiqua" w:hAnsi="Book Antiqua" w:cs="Arial"/>
          <w:color w:val="000000" w:themeColor="text1"/>
        </w:rPr>
        <w:t>acute diverticular bleeding and complications and aftercare of acute diverticulitis</w:t>
      </w:r>
      <w:r w:rsidR="00FE5C59" w:rsidRPr="009B226C">
        <w:rPr>
          <w:rFonts w:ascii="Book Antiqua" w:hAnsi="Book Antiqua" w:cs="Arial"/>
          <w:color w:val="000000" w:themeColor="text1"/>
        </w:rPr>
        <w:t xml:space="preserve">.  </w:t>
      </w:r>
    </w:p>
    <w:p w14:paraId="7B79E14F" w14:textId="77777777" w:rsidR="00552CF7" w:rsidRPr="009B226C" w:rsidRDefault="00552CF7" w:rsidP="00B550EB">
      <w:pPr>
        <w:spacing w:line="360" w:lineRule="auto"/>
        <w:jc w:val="both"/>
        <w:rPr>
          <w:rFonts w:ascii="Book Antiqua" w:hAnsi="Book Antiqua" w:cs="Arial"/>
          <w:b/>
          <w:color w:val="000000" w:themeColor="text1"/>
        </w:rPr>
      </w:pPr>
    </w:p>
    <w:p w14:paraId="74ABFCD2" w14:textId="7934D91B" w:rsidR="0024675C" w:rsidRPr="009B226C" w:rsidRDefault="005C3E62" w:rsidP="00B550EB">
      <w:pPr>
        <w:spacing w:line="360" w:lineRule="auto"/>
        <w:jc w:val="both"/>
        <w:rPr>
          <w:rFonts w:ascii="Book Antiqua" w:hAnsi="Book Antiqua" w:cs="Arial"/>
          <w:color w:val="000000" w:themeColor="text1"/>
          <w:u w:val="single"/>
        </w:rPr>
      </w:pPr>
      <w:r w:rsidRPr="009B226C">
        <w:rPr>
          <w:rFonts w:ascii="Book Antiqua" w:hAnsi="Book Antiqua" w:cs="Arial"/>
          <w:b/>
          <w:color w:val="000000" w:themeColor="text1"/>
          <w:u w:val="single"/>
        </w:rPr>
        <w:t>DIVERTICULAR BLEEDING</w:t>
      </w:r>
    </w:p>
    <w:p w14:paraId="050EF3DC" w14:textId="14663C2A" w:rsidR="00154525" w:rsidRPr="009B226C" w:rsidRDefault="00154525" w:rsidP="00D965B5">
      <w:pPr>
        <w:spacing w:line="360" w:lineRule="auto"/>
        <w:jc w:val="both"/>
        <w:rPr>
          <w:rFonts w:ascii="Book Antiqua" w:hAnsi="Book Antiqua" w:cs="Arial"/>
          <w:color w:val="000000" w:themeColor="text1"/>
        </w:rPr>
      </w:pPr>
      <w:r w:rsidRPr="009B226C">
        <w:rPr>
          <w:rFonts w:ascii="Book Antiqua" w:hAnsi="Book Antiqua" w:cs="Arial"/>
          <w:color w:val="000000" w:themeColor="text1"/>
        </w:rPr>
        <w:t xml:space="preserve">Diverticular bleeding is a common cause of acute lower </w:t>
      </w:r>
      <w:r w:rsidR="00D965B5" w:rsidRPr="009B226C">
        <w:rPr>
          <w:rFonts w:ascii="Book Antiqua" w:hAnsi="Book Antiqua" w:cs="Arial"/>
          <w:color w:val="000000" w:themeColor="text1"/>
        </w:rPr>
        <w:t>GI</w:t>
      </w:r>
      <w:r w:rsidRPr="009B226C">
        <w:rPr>
          <w:rFonts w:ascii="Book Antiqua" w:hAnsi="Book Antiqua" w:cs="Arial"/>
          <w:color w:val="000000" w:themeColor="text1"/>
        </w:rPr>
        <w:t xml:space="preserve"> bleeding, </w:t>
      </w:r>
      <w:r w:rsidR="005229E8" w:rsidRPr="009B226C">
        <w:rPr>
          <w:rFonts w:ascii="Book Antiqua" w:hAnsi="Book Antiqua" w:cs="Arial"/>
          <w:color w:val="000000" w:themeColor="text1"/>
        </w:rPr>
        <w:t>accounting for</w:t>
      </w:r>
      <w:r w:rsidR="00B67691" w:rsidRPr="009B226C">
        <w:rPr>
          <w:rFonts w:ascii="Book Antiqua" w:hAnsi="Book Antiqua" w:cs="Arial"/>
          <w:color w:val="000000" w:themeColor="text1"/>
        </w:rPr>
        <w:t xml:space="preserve"> 20</w:t>
      </w:r>
      <w:r w:rsidRPr="009B226C">
        <w:rPr>
          <w:rFonts w:ascii="Book Antiqua" w:hAnsi="Book Antiqua" w:cs="Arial"/>
          <w:color w:val="000000" w:themeColor="text1"/>
        </w:rPr>
        <w:t xml:space="preserve">% </w:t>
      </w:r>
      <w:r w:rsidR="00B67691" w:rsidRPr="009B226C">
        <w:rPr>
          <w:rFonts w:ascii="Book Antiqua" w:hAnsi="Book Antiqua" w:cs="Arial"/>
          <w:color w:val="000000" w:themeColor="text1"/>
        </w:rPr>
        <w:t xml:space="preserve">to 65% </w:t>
      </w:r>
      <w:r w:rsidRPr="009B226C">
        <w:rPr>
          <w:rFonts w:ascii="Book Antiqua" w:hAnsi="Book Antiqua" w:cs="Arial"/>
          <w:color w:val="000000" w:themeColor="text1"/>
        </w:rPr>
        <w:t xml:space="preserve">of </w:t>
      </w:r>
      <w:r w:rsidR="00D965B5" w:rsidRPr="009B226C">
        <w:rPr>
          <w:rFonts w:ascii="Book Antiqua" w:hAnsi="Book Antiqua" w:cs="Arial"/>
          <w:color w:val="000000" w:themeColor="text1"/>
        </w:rPr>
        <w:t xml:space="preserve">latent GI bleeding </w:t>
      </w:r>
      <w:r w:rsidRPr="009B226C">
        <w:rPr>
          <w:rFonts w:ascii="Book Antiqua" w:hAnsi="Book Antiqua" w:cs="Arial"/>
          <w:color w:val="000000" w:themeColor="text1"/>
        </w:rPr>
        <w:t>episodes</w:t>
      </w:r>
      <w:r w:rsidR="00650F22" w:rsidRPr="009B226C">
        <w:rPr>
          <w:rFonts w:ascii="Book Antiqua" w:hAnsi="Book Antiqua" w:cs="Arial"/>
          <w:color w:val="000000" w:themeColor="text1"/>
          <w:vertAlign w:val="superscript"/>
        </w:rPr>
        <w:t>[</w:t>
      </w:r>
      <w:r w:rsidR="00705475" w:rsidRPr="009B226C">
        <w:rPr>
          <w:rFonts w:ascii="Book Antiqua" w:hAnsi="Book Antiqua" w:cs="Arial"/>
          <w:color w:val="000000" w:themeColor="text1"/>
        </w:rPr>
        <w:fldChar w:fldCharType="begin">
          <w:fldData xml:space="preserve">PEVuZE5vdGU+PENpdGU+PEF1dGhvcj5TdHJhdGU8L0F1dGhvcj48WWVhcj4yMDEwPC9ZZWFyPjxS
ZWNOdW0+NDE8L1JlY051bT48RGlzcGxheVRleHQ+PHN0eWxlIGZhY2U9InN1cGVyc2NyaXB0Ij40
LTc8L3N0eWxlPjwvRGlzcGxheVRleHQ+PHJlY29yZD48cmVjLW51bWJlcj40MTwvcmVjLW51bWJl
cj48Zm9yZWlnbi1rZXlzPjxrZXkgYXBwPSJFTiIgZGItaWQ9InhlcGE1c3hmOXh3dmVsZWRwcnQ1
d3plZWV0NWFhMnd0YXo5dCIgdGltZXN0YW1wPSIxNTU2ODk4ODc2Ij40MTwva2V5PjwvZm9yZWln
bi1rZXlzPjxyZWYtdHlwZSBuYW1lPSJKb3VybmFsIEFydGljbGUiPjE3PC9yZWYtdHlwZT48Y29u
dHJpYnV0b3JzPjxhdXRob3JzPjxhdXRob3I+U3RyYXRlLCBMLiBMLjwvYXV0aG9yPjxhdXRob3I+
TmF1bWFubiwgQy4gUi48L2F1dGhvcj48L2F1dGhvcnM+PC9jb250cmlidXRvcnM+PGF1dGgtYWRk
cmVzcz5EZXBhcnRtZW50IG9mIE1lZGljaW5lLCBEaXZpc2lvbiBvZiBHYXN0cm9lbnRlcm9sb2d5
LCBVbml2ZXJzaXR5IG9mIFdhc2hpbmd0b24gU2Nob29sIG9mIE1lZGljaW5lLCBTZWF0dGxlLCBX
YXNoaW5ndG9uLCBVU0EuIGxpc2FzQG1lZGljaW5lLndhc2hpbmd0b24uZWR1PC9hdXRoLWFkZHJl
c3M+PHRpdGxlcz48dGl0bGU+VGhlIHJvbGUgb2YgY29sb25vc2NvcHkgYW5kIHJhZGlvbG9naWNh
bCBwcm9jZWR1cmVzIGluIHRoZSBtYW5hZ2VtZW50IG9mIGFjdXRlIGxvd2VyIGludGVzdGluYWwg
YmxlZWRpbmc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MzMy00MzsgcXVpeiBlNDQ8L3BhZ2VzPjx2b2x1bWU+ODwvdm9sdW1lPjxu
dW1iZXI+NDwvbnVtYmVyPjxlZGl0aW9uPjIwMDkvMTIvMjk8L2VkaXRpb24+PGtleXdvcmRzPjxr
ZXl3b3JkPkFuZ2lvZ3JhcGh5LyptZXRob2RzPC9rZXl3b3JkPjxrZXl3b3JkPipDYXNlIE1hbmFn
ZW1lbnQ8L2tleXdvcmQ+PGtleXdvcmQ+Q29sb25vc2NvcHkvKm1ldGhvZHM8L2tleXdvcmQ+PGtl
eXdvcmQ+R2FzdHJvaW50ZXN0aW5hbCBIZW1vcnJoYWdlLypkaWFnbm9zaXMvKnRoZXJhcHk8L2tl
eXdvcmQ+PGtleXdvcmQ+SHVtYW5zPC9rZXl3b3JkPjxrZXl3b3JkPlJhZGlvbnVjbGlkZSBJbWFn
aW5nLyptZXRob2RzPC9rZXl3b3JkPjxrZXl3b3JkPlRvbW9ncmFwaHkvKm1ldGhvZHM8L2tleXdv
cmQ+PC9rZXl3b3Jkcz48ZGF0ZXM+PHllYXI+MjAxMDwveWVhcj48cHViLWRhdGVzPjxkYXRlPkFw
cjwvZGF0ZT48L3B1Yi1kYXRlcz48L2RhdGVzPjxpc2JuPjE1NDItMzU2NTwvaXNibj48YWNjZXNz
aW9uLW51bT4yMDAzNjc1NzwvYWNjZXNzaW9uLW51bT48dXJscz48L3VybHM+PGVsZWN0cm9uaWMt
cmVzb3VyY2UtbnVtPjEwLjEwMTYvai5jZ2guMjAwOS4xMi4wMTc8L2VsZWN0cm9uaWMtcmVzb3Vy
Y2UtbnVtPjxyZW1vdGUtZGF0YWJhc2UtcHJvdmlkZXI+TkxNPC9yZW1vdGUtZGF0YWJhc2UtcHJv
dmlkZXI+PGxhbmd1YWdlPmVuZzwvbGFuZ3VhZ2U+PC9yZWNvcmQ+PC9DaXRlPjxDaXRlPjxBdXRo
b3I+R2F5ZXI8L0F1dGhvcj48WWVhcj4yMDA5PC9ZZWFyPjxSZWNOdW0+NDI8L1JlY051bT48cmVj
b3JkPjxyZWMtbnVtYmVyPjQyPC9yZWMtbnVtYmVyPjxmb3JlaWduLWtleXM+PGtleSBhcHA9IkVO
IiBkYi1pZD0ieGVwYTVzeGY5eHd2ZWxlZHBydDV3emVlZXQ1YWEyd3Rhejl0IiB0aW1lc3RhbXA9
IjE1NTY4OTg5OTIiPjQyPC9rZXk+PC9mb3JlaWduLWtleXM+PHJlZi10eXBlIG5hbWU9IkpvdXJu
YWwgQXJ0aWNsZSI+MTc8L3JlZi10eXBlPjxjb250cmlidXRvcnM+PGF1dGhvcnM+PGF1dGhvcj5H
YXllciwgQy48L2F1dGhvcj48YXV0aG9yPkNoaW5vLCBBLjwvYXV0aG9yPjxhdXRob3I+THVjYXMs
IEMuPC9hdXRob3I+PGF1dGhvcj5Ub2tpb2thLCBTLjwvYXV0aG9yPjxhdXRob3I+WWFtYXNha2ks
IFQuPC9hdXRob3I+PGF1dGhvcj5FZGVsbWFuLCBELiBBLjwvYXV0aG9yPjxhdXRob3I+U3VnYXdh
LCBDLjwvYXV0aG9yPjwvYXV0aG9ycz48L2NvbnRyaWJ1dG9ycz48YXV0aC1hZGRyZXNzPkRlcGFy
dG1lbnQgb2YgU3VyZ2VyeSwgV2F5bmUgU3RhdGUgVW5pdmVyc2l0eSwgRGV0cm9pdCwgTUkgNDgy
MDEsIFVTQS48L2F1dGgtYWRkcmVzcz48dGl0bGVzPjx0aXRsZT5BY3V0ZSBsb3dlciBnYXN0cm9p
bnRlc3RpbmFsIGJsZWVkaW5nIGluIDEsMTEyIHBhdGllbnRzIGFkbWl0dGVkIHRvIGFuIHVyYmFu
IGVtZXJnZW5jeSBtZWRpY2FsIGNlbnRlcj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NjAwLTY7IGRpc2N1c3Npb24gNjA2LTc8L3BhZ2VzPjx2b2x1bWU+MTQ2PC92b2x1bWU+
PG51bWJlcj40PC9udW1iZXI+PGVkaXRpb24+MjAwOS8xMC8wMTwvZWRpdGlvbj48a2V5d29yZHM+
PGtleXdvcmQ+QWN1dGUgRGlzZWFzZTwva2V5d29yZD48a2V5d29yZD5BZ2VkPC9rZXl3b3JkPjxr
ZXl3b3JkPkVtZXJnZW5jaWVzPC9rZXl3b3JkPjxrZXl3b3JkPkZlbWFsZTwva2V5d29yZD48a2V5
d29yZD5HYXN0cm9pbnRlc3RpbmFsIEhlbW9ycmhhZ2UvZXRpb2xvZ3kvKnRoZXJhcHk8L2tleXdv
cmQ+PGtleXdvcmQ+SHVtYW5zPC9rZXl3b3JkPjxrZXl3b3JkPk1hbGU8L2tleXdvcmQ+PGtleXdv
cmQ+TWlkZGxlIEFnZWQ8L2tleXdvcmQ+PGtleXdvcmQ+UmV0cm9zcGVjdGl2ZSBTdHVkaWVzPC9r
ZXl3b3JkPjwva2V5d29yZHM+PGRhdGVzPjx5ZWFyPjIwMDk8L3llYXI+PHB1Yi1kYXRlcz48ZGF0
ZT5PY3Q8L2RhdGU+PC9wdWItZGF0ZXM+PC9kYXRlcz48aXNibj4wMDM5LTYwNjA8L2lzYm4+PGFj
Y2Vzc2lvbi1udW0+MTk3ODkwMTg8L2FjY2Vzc2lvbi1udW0+PHVybHM+PC91cmxzPjxlbGVjdHJv
bmljLXJlc291cmNlLW51bT4xMC4xMDE2L2ouc3VyZy4yMDA5LjA2LjA1NTwvZWxlY3Ryb25pYy1y
ZXNvdXJjZS1udW0+PHJlbW90ZS1kYXRhYmFzZS1wcm92aWRlcj5OTE08L3JlbW90ZS1kYXRhYmFz
ZS1wcm92aWRlcj48bGFuZ3VhZ2U+ZW5nPC9sYW5ndWFnZT48L3JlY29yZD48L0NpdGU+PENpdGU+
PEF1dGhvcj5MZWU8L0F1dGhvcj48WWVhcj4yMDA0PC9ZZWFyPjxSZWNOdW0+NDM8L1JlY051bT48
cmVjb3JkPjxyZWMtbnVtYmVyPjQzPC9yZWMtbnVtYmVyPjxmb3JlaWduLWtleXM+PGtleSBhcHA9
IkVOIiBkYi1pZD0ieGVwYTVzeGY5eHd2ZWxlZHBydDV3emVlZXQ1YWEyd3Rhejl0IiB0aW1lc3Rh
bXA9IjE1NTY4OTkxMjYiPjQzPC9rZXk+PC9mb3JlaWduLWtleXM+PHJlZi10eXBlIG5hbWU9Ikpv
dXJuYWwgQXJ0aWNsZSI+MTc8L3JlZi10eXBlPjxjb250cmlidXRvcnM+PGF1dGhvcnM+PGF1dGhv
cj5MZWUsIEUuIFcuPC9hdXRob3I+PGF1dGhvcj5MYWJlcmdlLCBKLiBNLjwvYXV0aG9yPjwvYXV0
aG9ycz48L2NvbnRyaWJ1dG9ycz48YXV0aC1hZGRyZXNzPkRlcHQuIG9mIFBoeXNpb2xvZ3kgYW5k
IEJpb3BoeXNpY3MsIEdlb3JnZXRvd24gVW5pdmVyc2l0eSBNZWRpY2FsIENlbnRlciwgV2FzaGlu
Z3RvbiwgREMsIFVTQS48L2F1dGgtYWRkcmVzcz48dGl0bGVzPjx0aXRsZT5EaWZmZXJlbnRpYWwg
ZGlhZ25vc2lzIG9mIGdhc3Ryb2ludGVzdGluYWwgYmxlZWRpbmc8L3RpdGxlPjxzZWNvbmRhcnkt
dGl0bGU+VGVjaCBWYXNjIEludGVydiBSYWRpb2w8L3NlY29uZGFyeS10aXRsZT48YWx0LXRpdGxl
PlRlY2huaXF1ZXMgaW4gdmFzY3VsYXIgYW5kIGludGVydmVudGlvbmFsIHJhZGlvbG9neTwvYWx0
LXRpdGxlPjwvdGl0bGVzPjxwZXJpb2RpY2FsPjxmdWxsLXRpdGxlPlRlY2ggVmFzYyBJbnRlcnYg
UmFkaW9sPC9mdWxsLXRpdGxlPjxhYmJyLTE+VGVjaG5pcXVlcyBpbiB2YXNjdWxhciBhbmQgaW50
ZXJ2ZW50aW9uYWwgcmFkaW9sb2d5PC9hYmJyLTE+PC9wZXJpb2RpY2FsPjxhbHQtcGVyaW9kaWNh
bD48ZnVsbC10aXRsZT5UZWNoIFZhc2MgSW50ZXJ2IFJhZGlvbDwvZnVsbC10aXRsZT48YWJici0x
PlRlY2huaXF1ZXMgaW4gdmFzY3VsYXIgYW5kIGludGVydmVudGlvbmFsIHJhZGlvbG9neTwvYWJi
ci0xPjwvYWx0LXBlcmlvZGljYWw+PHBhZ2VzPjExMi0yMjwvcGFnZXM+PHZvbHVtZT43PC92b2x1
bWU+PG51bWJlcj4zPC9udW1iZXI+PGVkaXRpb24+MjAwNS8wNy8xNTwvZWRpdGlvbj48a2V5d29y
ZHM+PGtleXdvcmQ+QWxnb3JpdGhtczwva2V5d29yZD48a2V5d29yZD5Db2xvbm9zY29weS9tZXRo
b2RzPC9rZXl3b3JkPjxrZXl3b3JkPkRpYWdub3NpcywgRGlmZmVyZW50aWFsPC9rZXl3b3JkPjxr
ZXl3b3JkPkZlbWFsZTwva2V5d29yZD48a2V5d29yZD5HYXN0cm9pbnRlc3RpbmFsIEhlbW9ycmhh
Z2UvKmRpYWdub3Npcy8qZXRpb2xvZ3k8L2tleXdvcmQ+PGtleXdvcmQ+R2FzdHJvaW50ZXN0aW5h
bCBUcmFjdC8qZGlhZ25vc3RpYyBpbWFnaW5nPC9rZXl3b3JkPjxrZXl3b3JkPkh1bWFuczwva2V5
d29yZD48a2V5d29yZD5NYWduZXRpYyBSZXNvbmFuY2UgQW5naW9ncmFwaHkvbWV0aG9kczwva2V5
d29yZD48a2V5d29yZD5NYWxlPC9rZXl3b3JkPjxrZXl3b3JkPlJhZGlvbnVjbGlkZSBJbWFnaW5n
PC9rZXl3b3JkPjxrZXl3b3JkPlRvbW9ncmFwaHksIFgtUmF5IENvbXB1dGVkL21ldGhvZHM8L2tl
eXdvcmQ+PC9rZXl3b3Jkcz48ZGF0ZXM+PHllYXI+MjAwNDwveWVhcj48cHViLWRhdGVzPjxkYXRl
PlNlcDwvZGF0ZT48L3B1Yi1kYXRlcz48L2RhdGVzPjxpc2JuPjEwODktMjUxNiAoUHJpbnQpJiN4
RDsxNTU3LTk4MDg8L2lzYm4+PGFjY2Vzc2lvbi1udW0+MTYwMTU1NTU8L2FjY2Vzc2lvbi1udW0+
PHVybHM+PC91cmxzPjxyZW1vdGUtZGF0YWJhc2UtcHJvdmlkZXI+TkxNPC9yZW1vdGUtZGF0YWJh
c2UtcHJvdmlkZXI+PGxhbmd1YWdlPmVuZzwvbGFuZ3VhZ2U+PC9yZWNvcmQ+PC9DaXRlPjxDaXRl
PjxBdXRob3I+R29zdG91dDwvQXV0aG9yPjxZZWFyPjE5OTI8L1llYXI+PFJlY051bT40NDwvUmVj
TnVtPjxyZWNvcmQ+PHJlYy1udW1iZXI+NDQ8L3JlYy1udW1iZXI+PGZvcmVpZ24ta2V5cz48a2V5
IGFwcD0iRU4iIGRiLWlkPSJ4ZXBhNXN4Zjl4d3ZlbGVkcHJ0NXd6ZWVldDVhYTJ3dGF6OXQiIHRp
bWVzdGFtcD0iMTU1Njg5OTI5NSI+NDQ8L2tleT48L2ZvcmVpZ24ta2V5cz48cmVmLXR5cGUgbmFt
ZT0iSm91cm5hbCBBcnRpY2xlIj4xNzwvcmVmLXR5cGU+PGNvbnRyaWJ1dG9ycz48YXV0aG9ycz48
YXV0aG9yPkdvc3RvdXQsIEMuIEouPC9hdXRob3I+PGF1dGhvcj5XYW5nLCBLLiBLLjwvYXV0aG9y
PjxhdXRob3I+QWhscXVpc3QsIEQuIEEuPC9hdXRob3I+PGF1dGhvcj5DbGFpbiwgSi4gRS48L2F1
dGhvcj48YXV0aG9yPkh1Z2hlcywgUi4gVy48L2F1dGhvcj48YXV0aG9yPkxhcnNvbiwgTS4gVi48
L2F1dGhvcj48YXV0aG9yPlBldGVyc2VuLCBCLiBULjwvYXV0aG9yPjxhdXRob3I+U2Nocm9lZGVy
LCBLLiBXLjwvYXV0aG9yPjxhdXRob3I+VHJlbWFpbmUsIFcuIEouPC9hdXRob3I+PGF1dGhvcj5W
aWdnaWFubywgVC4gUi48L2F1dGhvcj48YXV0aG9yPmV0IGFsLiw8L2F1dGhvcj48L2F1dGhvcnM+
PC9jb250cmlidXRvcnM+PGF1dGgtYWRkcmVzcz5EaXZpc2lvbiBvZiBHYXN0cm9lbnRlcm9sb2d5
IGFuZCBJbnRlcm5hbCBNZWRpY2luZSwgTWF5byBDbGluaWMsIFJvY2hlc3RlciwgTWlubmVzb3Rh
IDU1OTA1LjwvYXV0aC1hZGRyZXNzPjx0aXRsZXM+PHRpdGxlPkFjdXRlIGdhc3Ryb2ludGVzdGlu
YWwgYmxlZWRpbmcuIEV4cGVyaWVuY2Ugb2YgYSBzcGVjaWFsaXplZCBtYW5hZ2VtZW50IHRlYW0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IENs
aW4gR2FzdHJvZW50ZXJvbDwvZnVsbC10aXRsZT48YWJici0xPkpvdXJuYWwgb2YgY2xpbmljYWwg
Z2FzdHJvZW50ZXJvbG9neTwvYWJici0xPjwvYWx0LXBlcmlvZGljYWw+PHBhZ2VzPjI2MC03PC9w
YWdlcz48dm9sdW1lPjE0PC92b2x1bWU+PG51bWJlcj4zPC9udW1iZXI+PGVkaXRpb24+MTk5Mi8w
NC8wMTwvZWRpdGlvbj48a2V5d29yZHM+PGtleXdvcmQ+QWRvbGVzY2VudDwva2V5d29yZD48a2V5
d29yZD5BZHVsdDwva2V5d29yZD48a2V5d29yZD5BZ2VkPC9rZXl3b3JkPjxrZXl3b3JkPkNvbG9u
b3Njb3B5PC9rZXl3b3JkPjxrZXl3b3JkPkRpdmVydGljdWx1bSwgQ29sb24vY29tcGxpY2F0aW9u
cy9kaWFnbm9zaXM8L2tleXdvcmQ+PGtleXdvcmQ+RHVvZGVuYWwgVWxjZXIvY29tcGxpY2F0aW9u
cy9kaWFnbm9zaXMvdGhlcmFweTwva2V5d29yZD48a2V5d29yZD4qRW5kb3Njb3B5LCBHYXN0cm9p
bnRlc3RpbmFsPC9rZXl3b3JkPjxrZXl3b3JkPkVzb3BoYWdlYWwgYW5kIEdhc3RyaWMgVmFyaWNl
cy9jb21wbGljYXRpb25zL2RpYWdub3Npcy90aGVyYXB5PC9rZXl3b3JkPjxrZXl3b3JkPkZlbWFs
ZTwva2V5d29yZD48a2V5d29yZD4qR2FzdHJvaW50ZXN0aW5hbCBIZW1vcnJoYWdlL2RpYWdub3Np
cy9ldGlvbG9neS90aGVyYXB5PC9rZXl3b3JkPjxrZXl3b3JkPkh1bWFuczwva2V5d29yZD48a2V5
d29yZD5NYWxlPC9rZXl3b3JkPjxrZXl3b3JkPk1pZGRsZSBBZ2VkPC9rZXl3b3JkPjxrZXl3b3Jk
PlBlcHRpYyBVbGNlciBIZW1vcnJoYWdlL2RpYWdub3Npcy90aGVyYXB5PC9rZXl3b3JkPjxrZXl3
b3JkPlByb3NwZWN0aXZlIFN0dWRpZXM8L2tleXdvcmQ+PGtleXdvcmQ+UmVjdXJyZW5jZTwva2V5
d29yZD48a2V5d29yZD5TdG9tYWNoIFVsY2VyL2NvbXBsaWNhdGlvbnMvZGlhZ25vc2lzL3RoZXJh
cHk8L2tleXdvcmQ+PC9rZXl3b3Jkcz48ZGF0ZXM+PHllYXI+MTk5MjwveWVhcj48cHViLWRhdGVz
PjxkYXRlPkFwcjwvZGF0ZT48L3B1Yi1kYXRlcz48L2RhdGVzPjxpc2JuPjAxOTItMDc5MCAoUHJp
bnQpJiN4RDswMTkyLTA3OTA8L2lzYm4+PGFjY2Vzc2lvbi1udW0+MTU2NDMwMzwvYWNjZXNzaW9u
LW51bT48dXJscz48L3VybHM+PHJlbW90ZS1kYXRhYmFzZS1wcm92aWRlcj5OTE08L3JlbW90ZS1k
YXRhYmFzZS1wcm92aWRlcj48bGFuZ3VhZ2U+ZW5nPC9sYW5ndWFnZT48L3JlY29yZD48L0NpdGU+
PC9FbmROb3RlPgB=
</w:fldData>
        </w:fldChar>
      </w:r>
      <w:r w:rsidR="00705475" w:rsidRPr="009B226C">
        <w:rPr>
          <w:rFonts w:ascii="Book Antiqua" w:hAnsi="Book Antiqua" w:cs="Arial"/>
          <w:color w:val="000000" w:themeColor="text1"/>
        </w:rPr>
        <w:instrText xml:space="preserve"> ADDIN EN.CITE </w:instrText>
      </w:r>
      <w:r w:rsidR="00705475" w:rsidRPr="009B226C">
        <w:rPr>
          <w:rFonts w:ascii="Book Antiqua" w:hAnsi="Book Antiqua" w:cs="Arial"/>
          <w:color w:val="000000" w:themeColor="text1"/>
        </w:rPr>
        <w:fldChar w:fldCharType="begin">
          <w:fldData xml:space="preserve">PEVuZE5vdGU+PENpdGU+PEF1dGhvcj5TdHJhdGU8L0F1dGhvcj48WWVhcj4yMDEwPC9ZZWFyPjxS
ZWNOdW0+NDE8L1JlY051bT48RGlzcGxheVRleHQ+PHN0eWxlIGZhY2U9InN1cGVyc2NyaXB0Ij40
LTc8L3N0eWxlPjwvRGlzcGxheVRleHQ+PHJlY29yZD48cmVjLW51bWJlcj40MTwvcmVjLW51bWJl
cj48Zm9yZWlnbi1rZXlzPjxrZXkgYXBwPSJFTiIgZGItaWQ9InhlcGE1c3hmOXh3dmVsZWRwcnQ1
d3plZWV0NWFhMnd0YXo5dCIgdGltZXN0YW1wPSIxNTU2ODk4ODc2Ij40MTwva2V5PjwvZm9yZWln
bi1rZXlzPjxyZWYtdHlwZSBuYW1lPSJKb3VybmFsIEFydGljbGUiPjE3PC9yZWYtdHlwZT48Y29u
dHJpYnV0b3JzPjxhdXRob3JzPjxhdXRob3I+U3RyYXRlLCBMLiBMLjwvYXV0aG9yPjxhdXRob3I+
TmF1bWFubiwgQy4gUi48L2F1dGhvcj48L2F1dGhvcnM+PC9jb250cmlidXRvcnM+PGF1dGgtYWRk
cmVzcz5EZXBhcnRtZW50IG9mIE1lZGljaW5lLCBEaXZpc2lvbiBvZiBHYXN0cm9lbnRlcm9sb2d5
LCBVbml2ZXJzaXR5IG9mIFdhc2hpbmd0b24gU2Nob29sIG9mIE1lZGljaW5lLCBTZWF0dGxlLCBX
YXNoaW5ndG9uLCBVU0EuIGxpc2FzQG1lZGljaW5lLndhc2hpbmd0b24uZWR1PC9hdXRoLWFkZHJl
c3M+PHRpdGxlcz48dGl0bGU+VGhlIHJvbGUgb2YgY29sb25vc2NvcHkgYW5kIHJhZGlvbG9naWNh
bCBwcm9jZWR1cmVzIGluIHRoZSBtYW5hZ2VtZW50IG9mIGFjdXRlIGxvd2VyIGludGVzdGluYWwg
YmxlZWRpbmc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MzMy00MzsgcXVpeiBlNDQ8L3BhZ2VzPjx2b2x1bWU+ODwvdm9sdW1lPjxu
dW1iZXI+NDwvbnVtYmVyPjxlZGl0aW9uPjIwMDkvMTIvMjk8L2VkaXRpb24+PGtleXdvcmRzPjxr
ZXl3b3JkPkFuZ2lvZ3JhcGh5LyptZXRob2RzPC9rZXl3b3JkPjxrZXl3b3JkPipDYXNlIE1hbmFn
ZW1lbnQ8L2tleXdvcmQ+PGtleXdvcmQ+Q29sb25vc2NvcHkvKm1ldGhvZHM8L2tleXdvcmQ+PGtl
eXdvcmQ+R2FzdHJvaW50ZXN0aW5hbCBIZW1vcnJoYWdlLypkaWFnbm9zaXMvKnRoZXJhcHk8L2tl
eXdvcmQ+PGtleXdvcmQ+SHVtYW5zPC9rZXl3b3JkPjxrZXl3b3JkPlJhZGlvbnVjbGlkZSBJbWFn
aW5nLyptZXRob2RzPC9rZXl3b3JkPjxrZXl3b3JkPlRvbW9ncmFwaHkvKm1ldGhvZHM8L2tleXdv
cmQ+PC9rZXl3b3Jkcz48ZGF0ZXM+PHllYXI+MjAxMDwveWVhcj48cHViLWRhdGVzPjxkYXRlPkFw
cjwvZGF0ZT48L3B1Yi1kYXRlcz48L2RhdGVzPjxpc2JuPjE1NDItMzU2NTwvaXNibj48YWNjZXNz
aW9uLW51bT4yMDAzNjc1NzwvYWNjZXNzaW9uLW51bT48dXJscz48L3VybHM+PGVsZWN0cm9uaWMt
cmVzb3VyY2UtbnVtPjEwLjEwMTYvai5jZ2guMjAwOS4xMi4wMTc8L2VsZWN0cm9uaWMtcmVzb3Vy
Y2UtbnVtPjxyZW1vdGUtZGF0YWJhc2UtcHJvdmlkZXI+TkxNPC9yZW1vdGUtZGF0YWJhc2UtcHJv
dmlkZXI+PGxhbmd1YWdlPmVuZzwvbGFuZ3VhZ2U+PC9yZWNvcmQ+PC9DaXRlPjxDaXRlPjxBdXRo
b3I+R2F5ZXI8L0F1dGhvcj48WWVhcj4yMDA5PC9ZZWFyPjxSZWNOdW0+NDI8L1JlY051bT48cmVj
b3JkPjxyZWMtbnVtYmVyPjQyPC9yZWMtbnVtYmVyPjxmb3JlaWduLWtleXM+PGtleSBhcHA9IkVO
IiBkYi1pZD0ieGVwYTVzeGY5eHd2ZWxlZHBydDV3emVlZXQ1YWEyd3Rhejl0IiB0aW1lc3RhbXA9
IjE1NTY4OTg5OTIiPjQyPC9rZXk+PC9mb3JlaWduLWtleXM+PHJlZi10eXBlIG5hbWU9IkpvdXJu
YWwgQXJ0aWNsZSI+MTc8L3JlZi10eXBlPjxjb250cmlidXRvcnM+PGF1dGhvcnM+PGF1dGhvcj5H
YXllciwgQy48L2F1dGhvcj48YXV0aG9yPkNoaW5vLCBBLjwvYXV0aG9yPjxhdXRob3I+THVjYXMs
IEMuPC9hdXRob3I+PGF1dGhvcj5Ub2tpb2thLCBTLjwvYXV0aG9yPjxhdXRob3I+WWFtYXNha2ks
IFQuPC9hdXRob3I+PGF1dGhvcj5FZGVsbWFuLCBELiBBLjwvYXV0aG9yPjxhdXRob3I+U3VnYXdh
LCBDLjwvYXV0aG9yPjwvYXV0aG9ycz48L2NvbnRyaWJ1dG9ycz48YXV0aC1hZGRyZXNzPkRlcGFy
dG1lbnQgb2YgU3VyZ2VyeSwgV2F5bmUgU3RhdGUgVW5pdmVyc2l0eSwgRGV0cm9pdCwgTUkgNDgy
MDEsIFVTQS48L2F1dGgtYWRkcmVzcz48dGl0bGVzPjx0aXRsZT5BY3V0ZSBsb3dlciBnYXN0cm9p
bnRlc3RpbmFsIGJsZWVkaW5nIGluIDEsMTEyIHBhdGllbnRzIGFkbWl0dGVkIHRvIGFuIHVyYmFu
IGVtZXJnZW5jeSBtZWRpY2FsIGNlbnRlcj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NjAwLTY7IGRpc2N1c3Npb24gNjA2LTc8L3BhZ2VzPjx2b2x1bWU+MTQ2PC92b2x1bWU+
PG51bWJlcj40PC9udW1iZXI+PGVkaXRpb24+MjAwOS8xMC8wMTwvZWRpdGlvbj48a2V5d29yZHM+
PGtleXdvcmQ+QWN1dGUgRGlzZWFzZTwva2V5d29yZD48a2V5d29yZD5BZ2VkPC9rZXl3b3JkPjxr
ZXl3b3JkPkVtZXJnZW5jaWVzPC9rZXl3b3JkPjxrZXl3b3JkPkZlbWFsZTwva2V5d29yZD48a2V5
d29yZD5HYXN0cm9pbnRlc3RpbmFsIEhlbW9ycmhhZ2UvZXRpb2xvZ3kvKnRoZXJhcHk8L2tleXdv
cmQ+PGtleXdvcmQ+SHVtYW5zPC9rZXl3b3JkPjxrZXl3b3JkPk1hbGU8L2tleXdvcmQ+PGtleXdv
cmQ+TWlkZGxlIEFnZWQ8L2tleXdvcmQ+PGtleXdvcmQ+UmV0cm9zcGVjdGl2ZSBTdHVkaWVzPC9r
ZXl3b3JkPjwva2V5d29yZHM+PGRhdGVzPjx5ZWFyPjIwMDk8L3llYXI+PHB1Yi1kYXRlcz48ZGF0
ZT5PY3Q8L2RhdGU+PC9wdWItZGF0ZXM+PC9kYXRlcz48aXNibj4wMDM5LTYwNjA8L2lzYm4+PGFj
Y2Vzc2lvbi1udW0+MTk3ODkwMTg8L2FjY2Vzc2lvbi1udW0+PHVybHM+PC91cmxzPjxlbGVjdHJv
bmljLXJlc291cmNlLW51bT4xMC4xMDE2L2ouc3VyZy4yMDA5LjA2LjA1NTwvZWxlY3Ryb25pYy1y
ZXNvdXJjZS1udW0+PHJlbW90ZS1kYXRhYmFzZS1wcm92aWRlcj5OTE08L3JlbW90ZS1kYXRhYmFz
ZS1wcm92aWRlcj48bGFuZ3VhZ2U+ZW5nPC9sYW5ndWFnZT48L3JlY29yZD48L0NpdGU+PENpdGU+
PEF1dGhvcj5MZWU8L0F1dGhvcj48WWVhcj4yMDA0PC9ZZWFyPjxSZWNOdW0+NDM8L1JlY051bT48
cmVjb3JkPjxyZWMtbnVtYmVyPjQzPC9yZWMtbnVtYmVyPjxmb3JlaWduLWtleXM+PGtleSBhcHA9
IkVOIiBkYi1pZD0ieGVwYTVzeGY5eHd2ZWxlZHBydDV3emVlZXQ1YWEyd3Rhejl0IiB0aW1lc3Rh
bXA9IjE1NTY4OTkxMjYiPjQzPC9rZXk+PC9mb3JlaWduLWtleXM+PHJlZi10eXBlIG5hbWU9Ikpv
dXJuYWwgQXJ0aWNsZSI+MTc8L3JlZi10eXBlPjxjb250cmlidXRvcnM+PGF1dGhvcnM+PGF1dGhv
cj5MZWUsIEUuIFcuPC9hdXRob3I+PGF1dGhvcj5MYWJlcmdlLCBKLiBNLjwvYXV0aG9yPjwvYXV0
aG9ycz48L2NvbnRyaWJ1dG9ycz48YXV0aC1hZGRyZXNzPkRlcHQuIG9mIFBoeXNpb2xvZ3kgYW5k
IEJpb3BoeXNpY3MsIEdlb3JnZXRvd24gVW5pdmVyc2l0eSBNZWRpY2FsIENlbnRlciwgV2FzaGlu
Z3RvbiwgREMsIFVTQS48L2F1dGgtYWRkcmVzcz48dGl0bGVzPjx0aXRsZT5EaWZmZXJlbnRpYWwg
ZGlhZ25vc2lzIG9mIGdhc3Ryb2ludGVzdGluYWwgYmxlZWRpbmc8L3RpdGxlPjxzZWNvbmRhcnkt
dGl0bGU+VGVjaCBWYXNjIEludGVydiBSYWRpb2w8L3NlY29uZGFyeS10aXRsZT48YWx0LXRpdGxl
PlRlY2huaXF1ZXMgaW4gdmFzY3VsYXIgYW5kIGludGVydmVudGlvbmFsIHJhZGlvbG9neTwvYWx0
LXRpdGxlPjwvdGl0bGVzPjxwZXJpb2RpY2FsPjxmdWxsLXRpdGxlPlRlY2ggVmFzYyBJbnRlcnYg
UmFkaW9sPC9mdWxsLXRpdGxlPjxhYmJyLTE+VGVjaG5pcXVlcyBpbiB2YXNjdWxhciBhbmQgaW50
ZXJ2ZW50aW9uYWwgcmFkaW9sb2d5PC9hYmJyLTE+PC9wZXJpb2RpY2FsPjxhbHQtcGVyaW9kaWNh
bD48ZnVsbC10aXRsZT5UZWNoIFZhc2MgSW50ZXJ2IFJhZGlvbDwvZnVsbC10aXRsZT48YWJici0x
PlRlY2huaXF1ZXMgaW4gdmFzY3VsYXIgYW5kIGludGVydmVudGlvbmFsIHJhZGlvbG9neTwvYWJi
ci0xPjwvYWx0LXBlcmlvZGljYWw+PHBhZ2VzPjExMi0yMjwvcGFnZXM+PHZvbHVtZT43PC92b2x1
bWU+PG51bWJlcj4zPC9udW1iZXI+PGVkaXRpb24+MjAwNS8wNy8xNTwvZWRpdGlvbj48a2V5d29y
ZHM+PGtleXdvcmQ+QWxnb3JpdGhtczwva2V5d29yZD48a2V5d29yZD5Db2xvbm9zY29weS9tZXRo
b2RzPC9rZXl3b3JkPjxrZXl3b3JkPkRpYWdub3NpcywgRGlmZmVyZW50aWFsPC9rZXl3b3JkPjxr
ZXl3b3JkPkZlbWFsZTwva2V5d29yZD48a2V5d29yZD5HYXN0cm9pbnRlc3RpbmFsIEhlbW9ycmhh
Z2UvKmRpYWdub3Npcy8qZXRpb2xvZ3k8L2tleXdvcmQ+PGtleXdvcmQ+R2FzdHJvaW50ZXN0aW5h
bCBUcmFjdC8qZGlhZ25vc3RpYyBpbWFnaW5nPC9rZXl3b3JkPjxrZXl3b3JkPkh1bWFuczwva2V5
d29yZD48a2V5d29yZD5NYWduZXRpYyBSZXNvbmFuY2UgQW5naW9ncmFwaHkvbWV0aG9kczwva2V5
d29yZD48a2V5d29yZD5NYWxlPC9rZXl3b3JkPjxrZXl3b3JkPlJhZGlvbnVjbGlkZSBJbWFnaW5n
PC9rZXl3b3JkPjxrZXl3b3JkPlRvbW9ncmFwaHksIFgtUmF5IENvbXB1dGVkL21ldGhvZHM8L2tl
eXdvcmQ+PC9rZXl3b3Jkcz48ZGF0ZXM+PHllYXI+MjAwNDwveWVhcj48cHViLWRhdGVzPjxkYXRl
PlNlcDwvZGF0ZT48L3B1Yi1kYXRlcz48L2RhdGVzPjxpc2JuPjEwODktMjUxNiAoUHJpbnQpJiN4
RDsxNTU3LTk4MDg8L2lzYm4+PGFjY2Vzc2lvbi1udW0+MTYwMTU1NTU8L2FjY2Vzc2lvbi1udW0+
PHVybHM+PC91cmxzPjxyZW1vdGUtZGF0YWJhc2UtcHJvdmlkZXI+TkxNPC9yZW1vdGUtZGF0YWJh
c2UtcHJvdmlkZXI+PGxhbmd1YWdlPmVuZzwvbGFuZ3VhZ2U+PC9yZWNvcmQ+PC9DaXRlPjxDaXRl
PjxBdXRob3I+R29zdG91dDwvQXV0aG9yPjxZZWFyPjE5OTI8L1llYXI+PFJlY051bT40NDwvUmVj
TnVtPjxyZWNvcmQ+PHJlYy1udW1iZXI+NDQ8L3JlYy1udW1iZXI+PGZvcmVpZ24ta2V5cz48a2V5
IGFwcD0iRU4iIGRiLWlkPSJ4ZXBhNXN4Zjl4d3ZlbGVkcHJ0NXd6ZWVldDVhYTJ3dGF6OXQiIHRp
bWVzdGFtcD0iMTU1Njg5OTI5NSI+NDQ8L2tleT48L2ZvcmVpZ24ta2V5cz48cmVmLXR5cGUgbmFt
ZT0iSm91cm5hbCBBcnRpY2xlIj4xNzwvcmVmLXR5cGU+PGNvbnRyaWJ1dG9ycz48YXV0aG9ycz48
YXV0aG9yPkdvc3RvdXQsIEMuIEouPC9hdXRob3I+PGF1dGhvcj5XYW5nLCBLLiBLLjwvYXV0aG9y
PjxhdXRob3I+QWhscXVpc3QsIEQuIEEuPC9hdXRob3I+PGF1dGhvcj5DbGFpbiwgSi4gRS48L2F1
dGhvcj48YXV0aG9yPkh1Z2hlcywgUi4gVy48L2F1dGhvcj48YXV0aG9yPkxhcnNvbiwgTS4gVi48
L2F1dGhvcj48YXV0aG9yPlBldGVyc2VuLCBCLiBULjwvYXV0aG9yPjxhdXRob3I+U2Nocm9lZGVy
LCBLLiBXLjwvYXV0aG9yPjxhdXRob3I+VHJlbWFpbmUsIFcuIEouPC9hdXRob3I+PGF1dGhvcj5W
aWdnaWFubywgVC4gUi48L2F1dGhvcj48YXV0aG9yPmV0IGFsLiw8L2F1dGhvcj48L2F1dGhvcnM+
PC9jb250cmlidXRvcnM+PGF1dGgtYWRkcmVzcz5EaXZpc2lvbiBvZiBHYXN0cm9lbnRlcm9sb2d5
IGFuZCBJbnRlcm5hbCBNZWRpY2luZSwgTWF5byBDbGluaWMsIFJvY2hlc3RlciwgTWlubmVzb3Rh
IDU1OTA1LjwvYXV0aC1hZGRyZXNzPjx0aXRsZXM+PHRpdGxlPkFjdXRlIGdhc3Ryb2ludGVzdGlu
YWwgYmxlZWRpbmcuIEV4cGVyaWVuY2Ugb2YgYSBzcGVjaWFsaXplZCBtYW5hZ2VtZW50IHRlYW0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IENs
aW4gR2FzdHJvZW50ZXJvbDwvZnVsbC10aXRsZT48YWJici0xPkpvdXJuYWwgb2YgY2xpbmljYWwg
Z2FzdHJvZW50ZXJvbG9neTwvYWJici0xPjwvYWx0LXBlcmlvZGljYWw+PHBhZ2VzPjI2MC03PC9w
YWdlcz48dm9sdW1lPjE0PC92b2x1bWU+PG51bWJlcj4zPC9udW1iZXI+PGVkaXRpb24+MTk5Mi8w
NC8wMTwvZWRpdGlvbj48a2V5d29yZHM+PGtleXdvcmQ+QWRvbGVzY2VudDwva2V5d29yZD48a2V5
d29yZD5BZHVsdDwva2V5d29yZD48a2V5d29yZD5BZ2VkPC9rZXl3b3JkPjxrZXl3b3JkPkNvbG9u
b3Njb3B5PC9rZXl3b3JkPjxrZXl3b3JkPkRpdmVydGljdWx1bSwgQ29sb24vY29tcGxpY2F0aW9u
cy9kaWFnbm9zaXM8L2tleXdvcmQ+PGtleXdvcmQ+RHVvZGVuYWwgVWxjZXIvY29tcGxpY2F0aW9u
cy9kaWFnbm9zaXMvdGhlcmFweTwva2V5d29yZD48a2V5d29yZD4qRW5kb3Njb3B5LCBHYXN0cm9p
bnRlc3RpbmFsPC9rZXl3b3JkPjxrZXl3b3JkPkVzb3BoYWdlYWwgYW5kIEdhc3RyaWMgVmFyaWNl
cy9jb21wbGljYXRpb25zL2RpYWdub3Npcy90aGVyYXB5PC9rZXl3b3JkPjxrZXl3b3JkPkZlbWFs
ZTwva2V5d29yZD48a2V5d29yZD4qR2FzdHJvaW50ZXN0aW5hbCBIZW1vcnJoYWdlL2RpYWdub3Np
cy9ldGlvbG9neS90aGVyYXB5PC9rZXl3b3JkPjxrZXl3b3JkPkh1bWFuczwva2V5d29yZD48a2V5
d29yZD5NYWxlPC9rZXl3b3JkPjxrZXl3b3JkPk1pZGRsZSBBZ2VkPC9rZXl3b3JkPjxrZXl3b3Jk
PlBlcHRpYyBVbGNlciBIZW1vcnJoYWdlL2RpYWdub3Npcy90aGVyYXB5PC9rZXl3b3JkPjxrZXl3
b3JkPlByb3NwZWN0aXZlIFN0dWRpZXM8L2tleXdvcmQ+PGtleXdvcmQ+UmVjdXJyZW5jZTwva2V5
d29yZD48a2V5d29yZD5TdG9tYWNoIFVsY2VyL2NvbXBsaWNhdGlvbnMvZGlhZ25vc2lzL3RoZXJh
cHk8L2tleXdvcmQ+PC9rZXl3b3Jkcz48ZGF0ZXM+PHllYXI+MTk5MjwveWVhcj48cHViLWRhdGVz
PjxkYXRlPkFwcjwvZGF0ZT48L3B1Yi1kYXRlcz48L2RhdGVzPjxpc2JuPjAxOTItMDc5MCAoUHJp
bnQpJiN4RDswMTkyLTA3OTA8L2lzYm4+PGFjY2Vzc2lvbi1udW0+MTU2NDMwMzwvYWNjZXNzaW9u
LW51bT48dXJscz48L3VybHM+PHJlbW90ZS1kYXRhYmFzZS1wcm92aWRlcj5OTE08L3JlbW90ZS1k
YXRhYmFzZS1wcm92aWRlcj48bGFuZ3VhZ2U+ZW5nPC9sYW5ndWFnZT48L3JlY29yZD48L0NpdGU+
PC9FbmROb3RlPgB=
</w:fldData>
        </w:fldChar>
      </w:r>
      <w:r w:rsidR="00705475" w:rsidRPr="009B226C">
        <w:rPr>
          <w:rFonts w:ascii="Book Antiqua" w:hAnsi="Book Antiqua" w:cs="Arial"/>
          <w:color w:val="000000" w:themeColor="text1"/>
        </w:rPr>
        <w:instrText xml:space="preserve"> ADDIN EN.CITE.DATA </w:instrText>
      </w:r>
      <w:r w:rsidR="00705475" w:rsidRPr="009B226C">
        <w:rPr>
          <w:rFonts w:ascii="Book Antiqua" w:hAnsi="Book Antiqua" w:cs="Arial"/>
          <w:color w:val="000000" w:themeColor="text1"/>
        </w:rPr>
      </w:r>
      <w:r w:rsidR="00705475" w:rsidRPr="009B226C">
        <w:rPr>
          <w:rFonts w:ascii="Book Antiqua" w:hAnsi="Book Antiqua" w:cs="Arial"/>
          <w:color w:val="000000" w:themeColor="text1"/>
        </w:rPr>
        <w:fldChar w:fldCharType="end"/>
      </w:r>
      <w:r w:rsidR="00705475" w:rsidRPr="009B226C">
        <w:rPr>
          <w:rFonts w:ascii="Book Antiqua" w:hAnsi="Book Antiqua" w:cs="Arial"/>
          <w:color w:val="000000" w:themeColor="text1"/>
        </w:rPr>
      </w:r>
      <w:r w:rsidR="00705475" w:rsidRPr="009B226C">
        <w:rPr>
          <w:rFonts w:ascii="Book Antiqua" w:hAnsi="Book Antiqua" w:cs="Arial"/>
          <w:color w:val="000000" w:themeColor="text1"/>
        </w:rPr>
        <w:fldChar w:fldCharType="separate"/>
      </w:r>
      <w:r w:rsidR="00705475" w:rsidRPr="009B226C">
        <w:rPr>
          <w:rFonts w:ascii="Book Antiqua" w:hAnsi="Book Antiqua" w:cs="Arial"/>
          <w:noProof/>
          <w:color w:val="000000" w:themeColor="text1"/>
          <w:vertAlign w:val="superscript"/>
        </w:rPr>
        <w:t>4-7</w:t>
      </w:r>
      <w:r w:rsidR="00705475" w:rsidRPr="009B226C">
        <w:rPr>
          <w:rFonts w:ascii="Book Antiqua" w:hAnsi="Book Antiqua" w:cs="Arial"/>
          <w:color w:val="000000" w:themeColor="text1"/>
        </w:rPr>
        <w:fldChar w:fldCharType="end"/>
      </w:r>
      <w:r w:rsidR="00650F22" w:rsidRPr="009B226C">
        <w:rPr>
          <w:rFonts w:ascii="Book Antiqua" w:hAnsi="Book Antiqua" w:cs="Arial"/>
          <w:color w:val="000000" w:themeColor="text1"/>
          <w:vertAlign w:val="superscript"/>
        </w:rPr>
        <w:t>]</w:t>
      </w:r>
      <w:r w:rsidR="00650F22" w:rsidRPr="009B226C">
        <w:rPr>
          <w:rFonts w:ascii="Book Antiqua" w:hAnsi="Book Antiqua" w:cs="Arial"/>
          <w:color w:val="000000" w:themeColor="text1"/>
        </w:rPr>
        <w:t>.</w:t>
      </w:r>
      <w:r w:rsidRPr="009B226C">
        <w:rPr>
          <w:rFonts w:ascii="Book Antiqua" w:hAnsi="Book Antiqua" w:cs="Arial"/>
          <w:color w:val="000000" w:themeColor="text1"/>
        </w:rPr>
        <w:t xml:space="preserve"> Erosion into the vasa recta that traverse the </w:t>
      </w:r>
      <w:r w:rsidR="006E586E" w:rsidRPr="009B226C">
        <w:rPr>
          <w:rFonts w:ascii="Book Antiqua" w:hAnsi="Book Antiqua" w:cs="Arial"/>
          <w:color w:val="000000" w:themeColor="text1"/>
        </w:rPr>
        <w:lastRenderedPageBreak/>
        <w:t xml:space="preserve">neck and </w:t>
      </w:r>
      <w:r w:rsidRPr="009B226C">
        <w:rPr>
          <w:rFonts w:ascii="Book Antiqua" w:hAnsi="Book Antiqua" w:cs="Arial"/>
          <w:color w:val="000000" w:themeColor="text1"/>
        </w:rPr>
        <w:t xml:space="preserve">dome of diverticula </w:t>
      </w:r>
      <w:r w:rsidR="003E33F8" w:rsidRPr="009B226C">
        <w:rPr>
          <w:rFonts w:ascii="Book Antiqua" w:hAnsi="Book Antiqua" w:cs="Arial"/>
          <w:color w:val="000000" w:themeColor="text1"/>
        </w:rPr>
        <w:t xml:space="preserve">can </w:t>
      </w:r>
      <w:r w:rsidRPr="009B226C">
        <w:rPr>
          <w:rFonts w:ascii="Book Antiqua" w:hAnsi="Book Antiqua" w:cs="Arial"/>
          <w:color w:val="000000" w:themeColor="text1"/>
        </w:rPr>
        <w:t>lead to brisk</w:t>
      </w:r>
      <w:r w:rsidR="00957F27" w:rsidRPr="009B226C">
        <w:rPr>
          <w:rFonts w:ascii="Book Antiqua" w:hAnsi="Book Antiqua" w:cs="Arial"/>
          <w:color w:val="000000" w:themeColor="text1"/>
        </w:rPr>
        <w:t>, dramatic</w:t>
      </w:r>
      <w:r w:rsidRPr="009B226C">
        <w:rPr>
          <w:rFonts w:ascii="Book Antiqua" w:hAnsi="Book Antiqua" w:cs="Arial"/>
          <w:color w:val="000000" w:themeColor="text1"/>
        </w:rPr>
        <w:t xml:space="preserve"> bleeding</w:t>
      </w:r>
      <w:r w:rsidR="00DD7A6D" w:rsidRPr="009B226C">
        <w:rPr>
          <w:rFonts w:ascii="Book Antiqua" w:hAnsi="Book Antiqua" w:cs="Arial"/>
          <w:color w:val="000000" w:themeColor="text1"/>
          <w:vertAlign w:val="superscript"/>
        </w:rPr>
        <w:t>[</w:t>
      </w:r>
      <w:r w:rsidR="00705475" w:rsidRPr="009B226C">
        <w:rPr>
          <w:rFonts w:ascii="Book Antiqua" w:hAnsi="Book Antiqua" w:cs="Arial"/>
          <w:color w:val="000000" w:themeColor="text1"/>
        </w:rPr>
        <w:fldChar w:fldCharType="begin">
          <w:fldData xml:space="preserve">PEVuZE5vdGU+PENpdGU+PEF1dGhvcj5CcmlhbiBXZXN0PC9BdXRob3I+PFllYXI+MjAwNjwvWWVh
cj48UmVjTnVtPjQ8L1JlY051bT48RGlzcGxheVRleHQ+PHN0eWxlIGZhY2U9InN1cGVyc2NyaXB0
Ij4xPC9zdHlsZT48L0Rpc3BsYXlUZXh0PjxyZWNvcmQ+PHJlYy1udW1iZXI+NDwvcmVjLW51bWJl
cj48Zm9yZWlnbi1rZXlzPjxrZXkgYXBwPSJFTiIgZGItaWQ9InhlcGE1c3hmOXh3dmVsZWRwcnQ1
d3plZWV0NWFhMnd0YXo5dCIgdGltZXN0YW1wPSIxNTU0OTEyODg2Ij40PC9rZXk+PC9mb3JlaWdu
LWtleXM+PHJlZi10eXBlIG5hbWU9IkpvdXJuYWwgQXJ0aWNsZSI+MTc8L3JlZi10eXBlPjxjb250
cmlidXRvcnM+PGF1dGhvcnM+PGF1dGhvcj5CcmlhbiBXZXN0LCBBLjwvYXV0aG9yPjwvYXV0aG9y
cz48L2NvbnRyaWJ1dG9ycz48YXV0aC1hZGRyZXNzPkFtZXJpUGF0aCBOZXcgWW9yaywgR2FzdHJv
aW50ZXN0aW5hbCBEaWFnbm9zdGljcywgU2hlbHRvbiwgQ1QgMDY0ODQsIFVTQS4gQnJpYW4ud2Vz
dEBtZWQubnl1LmVkdTwvYXV0aC1hZGRyZXNzPjx0aXRsZXM+PHRpdGxlPlRoZSBwYXRob2xvZ3kg
b2YgZGl2ZXJ0aWN1bG9zaXM6IGNsYXNzaWNhbCBjb25jZXB0cyBhbmQgbXVjb3NhbCBjaGFuZ2Vz
IGluIGRpdmVydGljdWxhPC90aXRsZT48c2Vjb25kYXJ5LXRpdGxlPkogQ2xpbiBHYXN0cm9lbnRl
cm9sPC9zZWNvbmRhcnktdGl0bGU+PGFsdC10aXRsZT5Kb3VybmFsIG9mIGNsaW5pY2FsIGdhc3Ry
b2VudGVyb2xvZ3k8L2FsdC10aXRsZT48L3RpdGxlcz48cGVyaW9kaWNhbD48ZnVsbC10aXRsZT5K
IENsaW4gR2FzdHJvZW50ZXJvbDwvZnVsbC10aXRsZT48YWJici0xPkpvdXJuYWwgb2YgY2xpbmlj
YWwgZ2FzdHJvZW50ZXJvbG9neTwvYWJici0xPjwvcGVyaW9kaWNhbD48YWx0LXBlcmlvZGljYWw+
PGZ1bGwtdGl0bGU+SiBDbGluIEdhc3Ryb2VudGVyb2w8L2Z1bGwtdGl0bGU+PGFiYnItMT5Kb3Vy
bmFsIG9mIGNsaW5pY2FsIGdhc3Ryb2VudGVyb2xvZ3k8L2FiYnItMT48L2FsdC1wZXJpb2RpY2Fs
PjxwYWdlcz5TMTI2LTMxPC9wYWdlcz48dm9sdW1lPjQwIFN1cHBsIDM8L3ZvbHVtZT48ZWRpdGlv
bj4yMDA2LzA4LzA0PC9lZGl0aW9uPjxrZXl3b3Jkcz48a2V5d29yZD5Db2xvbi9wYXRob2xvZ3k8
L2tleXdvcmQ+PGtleXdvcmQ+RGlzZWFzZSBQcm9ncmVzc2lvbjwva2V5d29yZD48a2V5d29yZD5E
aXZlcnRpY3VsaXRpcywgQ29sb25pYy9ldGlvbG9neS9wYXRob2xvZ3k8L2tleXdvcmQ+PGtleXdv
cmQ+RGl2ZXJ0aWN1bG9zaXMsIENvbG9uaWMvY29tcGxpY2F0aW9ucy8qcGF0aG9sb2d5PC9rZXl3
b3JkPjxrZXl3b3JkPkRpdmVydGljdWx1bSwgQ29sb24vKnBhdGhvbG9neTwva2V5d29yZD48a2V5
d29yZD5HYXN0cm9pbnRlc3RpbmFsIEhlbW9ycmhhZ2UvZXRpb2xvZ3k8L2tleXdvcmQ+PGtleXdv
cmQ+SHVtYW5zPC9rZXl3b3JkPjxrZXl3b3JkPkludGVzdGluYWwgRmlzdHVsYS9ldGlvbG9neTwv
a2V5d29yZD48a2V5d29yZD5JbnRlc3RpbmFsIE11Y29zYS8qcGF0aG9sb2d5PC9rZXl3b3JkPjwv
a2V5d29yZHM+PGRhdGVzPjx5ZWFyPjIwMDY8L3llYXI+PHB1Yi1kYXRlcz48ZGF0ZT5BdWc8L2Rh
dGU+PC9wdWItZGF0ZXM+PC9kYXRlcz48aXNibj4wMTkyLTA3OTAgKFByaW50KSYjeEQ7MDE5Mi0w
NzkwPC9pc2JuPjxhY2Nlc3Npb24tbnVtPjE2ODg1Njk1PC9hY2Nlc3Npb24tbnVtPjx1cmxzPjwv
dXJscz48ZWxlY3Ryb25pYy1yZXNvdXJjZS1udW0+MTAuMTA5Ny8wMS5tY2cuMDAwMDIyNTUwOC45
MDQxNy4wNzwvZWxlY3Ryb25pYy1yZXNvdXJjZS1udW0+PHJlbW90ZS1kYXRhYmFzZS1wcm92aWRl
cj5OTE08L3JlbW90ZS1kYXRhYmFzZS1wcm92aWRlcj48bGFuZ3VhZ2U+ZW5nPC9sYW5ndWFnZT48
L3JlY29yZD48L0NpdGU+PENpdGU+PEF1dGhvcj5CcmlhbiBXZXN0PC9BdXRob3I+PFllYXI+MjAw
NjwvWWVhcj48UmVjTnVtPjQ8L1JlY051bT48cmVjb3JkPjxyZWMtbnVtYmVyPjQ8L3JlYy1udW1i
ZXI+PGZvcmVpZ24ta2V5cz48a2V5IGFwcD0iRU4iIGRiLWlkPSJ4ZXBhNXN4Zjl4d3ZlbGVkcHJ0
NXd6ZWVldDVhYTJ3dGF6OXQiIHRpbWVzdGFtcD0iMTU1NDkxMjg4NiI+NDwva2V5PjwvZm9yZWln
bi1rZXlzPjxyZWYtdHlwZSBuYW1lPSJKb3VybmFsIEFydGljbGUiPjE3PC9yZWYtdHlwZT48Y29u
dHJpYnV0b3JzPjxhdXRob3JzPjxhdXRob3I+QnJpYW4gV2VzdCwgQS48L2F1dGhvcj48L2F1dGhv
cnM+PC9jb250cmlidXRvcnM+PGF1dGgtYWRkcmVzcz5BbWVyaVBhdGggTmV3IFlvcmssIEdhc3Ry
b2ludGVzdGluYWwgRGlhZ25vc3RpY3MsIFNoZWx0b24sIENUIDA2NDg0LCBVU0EuIEJyaWFuLndl
c3RAbWVkLm55dS5lZHU8L2F1dGgtYWRkcmVzcz48dGl0bGVzPjx0aXRsZT5UaGUgcGF0aG9sb2d5
IG9mIGRpdmVydGljdWxvc2lzOiBjbGFzc2ljYWwgY29uY2VwdHMgYW5kIG11Y29zYWwgY2hhbmdl
cyBpbiBkaXZlcnRpY3VsY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UzEyNi0zMTwvcGFnZXM+PHZvbHVtZT40MCBTdXBwbCAzPC92b2x1bWU+PGVkaXRp
b24+MjAwNi8wOC8wNDwvZWRpdGlvbj48a2V5d29yZHM+PGtleXdvcmQ+Q29sb24vcGF0aG9sb2d5
PC9rZXl3b3JkPjxrZXl3b3JkPkRpc2Vhc2UgUHJvZ3Jlc3Npb248L2tleXdvcmQ+PGtleXdvcmQ+
RGl2ZXJ0aWN1bGl0aXMsIENvbG9uaWMvZXRpb2xvZ3kvcGF0aG9sb2d5PC9rZXl3b3JkPjxrZXl3
b3JkPkRpdmVydGljdWxvc2lzLCBDb2xvbmljL2NvbXBsaWNhdGlvbnMvKnBhdGhvbG9neTwva2V5
d29yZD48a2V5d29yZD5EaXZlcnRpY3VsdW0sIENvbG9uLypwYXRob2xvZ3k8L2tleXdvcmQ+PGtl
eXdvcmQ+R2FzdHJvaW50ZXN0aW5hbCBIZW1vcnJoYWdlL2V0aW9sb2d5PC9rZXl3b3JkPjxrZXl3
b3JkPkh1bWFuczwva2V5d29yZD48a2V5d29yZD5JbnRlc3RpbmFsIEZpc3R1bGEvZXRpb2xvZ3k8
L2tleXdvcmQ+PGtleXdvcmQ+SW50ZXN0aW5hbCBNdWNvc2EvKnBhdGhvbG9neTwva2V5d29yZD48
L2tleXdvcmRzPjxkYXRlcz48eWVhcj4yMDA2PC95ZWFyPjxwdWItZGF0ZXM+PGRhdGU+QXVnPC9k
YXRlPjwvcHViLWRhdGVzPjwvZGF0ZXM+PGlzYm4+MDE5Mi0wNzkwIChQcmludCkmI3hEOzAxOTIt
MDc5MDwvaXNibj48YWNjZXNzaW9uLW51bT4xNjg4NTY5NTwvYWNjZXNzaW9uLW51bT48dXJscz48
L3VybHM+PGVsZWN0cm9uaWMtcmVzb3VyY2UtbnVtPjEwLjEwOTcvMDEubWNnLjAwMDAyMjU1MDgu
OTA0MTcuMDc8L2VsZWN0cm9uaWMtcmVzb3VyY2UtbnVtPjxyZW1vdGUtZGF0YWJhc2UtcHJvdmlk
ZXI+TkxNPC9yZW1vdGUtZGF0YWJhc2UtcHJvdmlkZXI+PGxhbmd1YWdlPmVuZzwvbGFuZ3VhZ2U+
PC9yZWNvcmQ+PC9DaXRlPjwvRW5kTm90ZT4A
</w:fldData>
        </w:fldChar>
      </w:r>
      <w:r w:rsidR="00705475" w:rsidRPr="009B226C">
        <w:rPr>
          <w:rFonts w:ascii="Book Antiqua" w:hAnsi="Book Antiqua" w:cs="Arial"/>
          <w:color w:val="000000" w:themeColor="text1"/>
        </w:rPr>
        <w:instrText xml:space="preserve"> ADDIN EN.CITE </w:instrText>
      </w:r>
      <w:r w:rsidR="00705475" w:rsidRPr="009B226C">
        <w:rPr>
          <w:rFonts w:ascii="Book Antiqua" w:hAnsi="Book Antiqua" w:cs="Arial"/>
          <w:color w:val="000000" w:themeColor="text1"/>
        </w:rPr>
        <w:fldChar w:fldCharType="begin">
          <w:fldData xml:space="preserve">PEVuZE5vdGU+PENpdGU+PEF1dGhvcj5CcmlhbiBXZXN0PC9BdXRob3I+PFllYXI+MjAwNjwvWWVh
cj48UmVjTnVtPjQ8L1JlY051bT48RGlzcGxheVRleHQ+PHN0eWxlIGZhY2U9InN1cGVyc2NyaXB0
Ij4xPC9zdHlsZT48L0Rpc3BsYXlUZXh0PjxyZWNvcmQ+PHJlYy1udW1iZXI+NDwvcmVjLW51bWJl
cj48Zm9yZWlnbi1rZXlzPjxrZXkgYXBwPSJFTiIgZGItaWQ9InhlcGE1c3hmOXh3dmVsZWRwcnQ1
d3plZWV0NWFhMnd0YXo5dCIgdGltZXN0YW1wPSIxNTU0OTEyODg2Ij40PC9rZXk+PC9mb3JlaWdu
LWtleXM+PHJlZi10eXBlIG5hbWU9IkpvdXJuYWwgQXJ0aWNsZSI+MTc8L3JlZi10eXBlPjxjb250
cmlidXRvcnM+PGF1dGhvcnM+PGF1dGhvcj5CcmlhbiBXZXN0LCBBLjwvYXV0aG9yPjwvYXV0aG9y
cz48L2NvbnRyaWJ1dG9ycz48YXV0aC1hZGRyZXNzPkFtZXJpUGF0aCBOZXcgWW9yaywgR2FzdHJv
aW50ZXN0aW5hbCBEaWFnbm9zdGljcywgU2hlbHRvbiwgQ1QgMDY0ODQsIFVTQS4gQnJpYW4ud2Vz
dEBtZWQubnl1LmVkdTwvYXV0aC1hZGRyZXNzPjx0aXRsZXM+PHRpdGxlPlRoZSBwYXRob2xvZ3kg
b2YgZGl2ZXJ0aWN1bG9zaXM6IGNsYXNzaWNhbCBjb25jZXB0cyBhbmQgbXVjb3NhbCBjaGFuZ2Vz
IGluIGRpdmVydGljdWxhPC90aXRsZT48c2Vjb25kYXJ5LXRpdGxlPkogQ2xpbiBHYXN0cm9lbnRl
cm9sPC9zZWNvbmRhcnktdGl0bGU+PGFsdC10aXRsZT5Kb3VybmFsIG9mIGNsaW5pY2FsIGdhc3Ry
b2VudGVyb2xvZ3k8L2FsdC10aXRsZT48L3RpdGxlcz48cGVyaW9kaWNhbD48ZnVsbC10aXRsZT5K
IENsaW4gR2FzdHJvZW50ZXJvbDwvZnVsbC10aXRsZT48YWJici0xPkpvdXJuYWwgb2YgY2xpbmlj
YWwgZ2FzdHJvZW50ZXJvbG9neTwvYWJici0xPjwvcGVyaW9kaWNhbD48YWx0LXBlcmlvZGljYWw+
PGZ1bGwtdGl0bGU+SiBDbGluIEdhc3Ryb2VudGVyb2w8L2Z1bGwtdGl0bGU+PGFiYnItMT5Kb3Vy
bmFsIG9mIGNsaW5pY2FsIGdhc3Ryb2VudGVyb2xvZ3k8L2FiYnItMT48L2FsdC1wZXJpb2RpY2Fs
PjxwYWdlcz5TMTI2LTMxPC9wYWdlcz48dm9sdW1lPjQwIFN1cHBsIDM8L3ZvbHVtZT48ZWRpdGlv
bj4yMDA2LzA4LzA0PC9lZGl0aW9uPjxrZXl3b3Jkcz48a2V5d29yZD5Db2xvbi9wYXRob2xvZ3k8
L2tleXdvcmQ+PGtleXdvcmQ+RGlzZWFzZSBQcm9ncmVzc2lvbjwva2V5d29yZD48a2V5d29yZD5E
aXZlcnRpY3VsaXRpcywgQ29sb25pYy9ldGlvbG9neS9wYXRob2xvZ3k8L2tleXdvcmQ+PGtleXdv
cmQ+RGl2ZXJ0aWN1bG9zaXMsIENvbG9uaWMvY29tcGxpY2F0aW9ucy8qcGF0aG9sb2d5PC9rZXl3
b3JkPjxrZXl3b3JkPkRpdmVydGljdWx1bSwgQ29sb24vKnBhdGhvbG9neTwva2V5d29yZD48a2V5
d29yZD5HYXN0cm9pbnRlc3RpbmFsIEhlbW9ycmhhZ2UvZXRpb2xvZ3k8L2tleXdvcmQ+PGtleXdv
cmQ+SHVtYW5zPC9rZXl3b3JkPjxrZXl3b3JkPkludGVzdGluYWwgRmlzdHVsYS9ldGlvbG9neTwv
a2V5d29yZD48a2V5d29yZD5JbnRlc3RpbmFsIE11Y29zYS8qcGF0aG9sb2d5PC9rZXl3b3JkPjwv
a2V5d29yZHM+PGRhdGVzPjx5ZWFyPjIwMDY8L3llYXI+PHB1Yi1kYXRlcz48ZGF0ZT5BdWc8L2Rh
dGU+PC9wdWItZGF0ZXM+PC9kYXRlcz48aXNibj4wMTkyLTA3OTAgKFByaW50KSYjeEQ7MDE5Mi0w
NzkwPC9pc2JuPjxhY2Nlc3Npb24tbnVtPjE2ODg1Njk1PC9hY2Nlc3Npb24tbnVtPjx1cmxzPjwv
dXJscz48ZWxlY3Ryb25pYy1yZXNvdXJjZS1udW0+MTAuMTA5Ny8wMS5tY2cuMDAwMDIyNTUwOC45
MDQxNy4wNzwvZWxlY3Ryb25pYy1yZXNvdXJjZS1udW0+PHJlbW90ZS1kYXRhYmFzZS1wcm92aWRl
cj5OTE08L3JlbW90ZS1kYXRhYmFzZS1wcm92aWRlcj48bGFuZ3VhZ2U+ZW5nPC9sYW5ndWFnZT48
L3JlY29yZD48L0NpdGU+PENpdGU+PEF1dGhvcj5CcmlhbiBXZXN0PC9BdXRob3I+PFllYXI+MjAw
NjwvWWVhcj48UmVjTnVtPjQ8L1JlY051bT48cmVjb3JkPjxyZWMtbnVtYmVyPjQ8L3JlYy1udW1i
ZXI+PGZvcmVpZ24ta2V5cz48a2V5IGFwcD0iRU4iIGRiLWlkPSJ4ZXBhNXN4Zjl4d3ZlbGVkcHJ0
NXd6ZWVldDVhYTJ3dGF6OXQiIHRpbWVzdGFtcD0iMTU1NDkxMjg4NiI+NDwva2V5PjwvZm9yZWln
bi1rZXlzPjxyZWYtdHlwZSBuYW1lPSJKb3VybmFsIEFydGljbGUiPjE3PC9yZWYtdHlwZT48Y29u
dHJpYnV0b3JzPjxhdXRob3JzPjxhdXRob3I+QnJpYW4gV2VzdCwgQS48L2F1dGhvcj48L2F1dGhv
cnM+PC9jb250cmlidXRvcnM+PGF1dGgtYWRkcmVzcz5BbWVyaVBhdGggTmV3IFlvcmssIEdhc3Ry
b2ludGVzdGluYWwgRGlhZ25vc3RpY3MsIFNoZWx0b24sIENUIDA2NDg0LCBVU0EuIEJyaWFuLndl
c3RAbWVkLm55dS5lZHU8L2F1dGgtYWRkcmVzcz48dGl0bGVzPjx0aXRsZT5UaGUgcGF0aG9sb2d5
IG9mIGRpdmVydGljdWxvc2lzOiBjbGFzc2ljYWwgY29uY2VwdHMgYW5kIG11Y29zYWwgY2hhbmdl
cyBpbiBkaXZlcnRpY3VsY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UzEyNi0zMTwvcGFnZXM+PHZvbHVtZT40MCBTdXBwbCAzPC92b2x1bWU+PGVkaXRp
b24+MjAwNi8wOC8wNDwvZWRpdGlvbj48a2V5d29yZHM+PGtleXdvcmQ+Q29sb24vcGF0aG9sb2d5
PC9rZXl3b3JkPjxrZXl3b3JkPkRpc2Vhc2UgUHJvZ3Jlc3Npb248L2tleXdvcmQ+PGtleXdvcmQ+
RGl2ZXJ0aWN1bGl0aXMsIENvbG9uaWMvZXRpb2xvZ3kvcGF0aG9sb2d5PC9rZXl3b3JkPjxrZXl3
b3JkPkRpdmVydGljdWxvc2lzLCBDb2xvbmljL2NvbXBsaWNhdGlvbnMvKnBhdGhvbG9neTwva2V5
d29yZD48a2V5d29yZD5EaXZlcnRpY3VsdW0sIENvbG9uLypwYXRob2xvZ3k8L2tleXdvcmQ+PGtl
eXdvcmQ+R2FzdHJvaW50ZXN0aW5hbCBIZW1vcnJoYWdlL2V0aW9sb2d5PC9rZXl3b3JkPjxrZXl3
b3JkPkh1bWFuczwva2V5d29yZD48a2V5d29yZD5JbnRlc3RpbmFsIEZpc3R1bGEvZXRpb2xvZ3k8
L2tleXdvcmQ+PGtleXdvcmQ+SW50ZXN0aW5hbCBNdWNvc2EvKnBhdGhvbG9neTwva2V5d29yZD48
L2tleXdvcmRzPjxkYXRlcz48eWVhcj4yMDA2PC95ZWFyPjxwdWItZGF0ZXM+PGRhdGU+QXVnPC9k
YXRlPjwvcHViLWRhdGVzPjwvZGF0ZXM+PGlzYm4+MDE5Mi0wNzkwIChQcmludCkmI3hEOzAxOTIt
MDc5MDwvaXNibj48YWNjZXNzaW9uLW51bT4xNjg4NTY5NTwvYWNjZXNzaW9uLW51bT48dXJscz48
L3VybHM+PGVsZWN0cm9uaWMtcmVzb3VyY2UtbnVtPjEwLjEwOTcvMDEubWNnLjAwMDAyMjU1MDgu
OTA0MTcuMDc8L2VsZWN0cm9uaWMtcmVzb3VyY2UtbnVtPjxyZW1vdGUtZGF0YWJhc2UtcHJvdmlk
ZXI+TkxNPC9yZW1vdGUtZGF0YWJhc2UtcHJvdmlkZXI+PGxhbmd1YWdlPmVuZzwvbGFuZ3VhZ2U+
PC9yZWNvcmQ+PC9DaXRlPjwvRW5kTm90ZT4A
</w:fldData>
        </w:fldChar>
      </w:r>
      <w:r w:rsidR="00705475" w:rsidRPr="009B226C">
        <w:rPr>
          <w:rFonts w:ascii="Book Antiqua" w:hAnsi="Book Antiqua" w:cs="Arial"/>
          <w:color w:val="000000" w:themeColor="text1"/>
        </w:rPr>
        <w:instrText xml:space="preserve"> ADDIN EN.CITE.DATA </w:instrText>
      </w:r>
      <w:r w:rsidR="00705475" w:rsidRPr="009B226C">
        <w:rPr>
          <w:rFonts w:ascii="Book Antiqua" w:hAnsi="Book Antiqua" w:cs="Arial"/>
          <w:color w:val="000000" w:themeColor="text1"/>
        </w:rPr>
      </w:r>
      <w:r w:rsidR="00705475" w:rsidRPr="009B226C">
        <w:rPr>
          <w:rFonts w:ascii="Book Antiqua" w:hAnsi="Book Antiqua" w:cs="Arial"/>
          <w:color w:val="000000" w:themeColor="text1"/>
        </w:rPr>
        <w:fldChar w:fldCharType="end"/>
      </w:r>
      <w:r w:rsidR="00705475" w:rsidRPr="009B226C">
        <w:rPr>
          <w:rFonts w:ascii="Book Antiqua" w:hAnsi="Book Antiqua" w:cs="Arial"/>
          <w:color w:val="000000" w:themeColor="text1"/>
        </w:rPr>
      </w:r>
      <w:r w:rsidR="00705475" w:rsidRPr="009B226C">
        <w:rPr>
          <w:rFonts w:ascii="Book Antiqua" w:hAnsi="Book Antiqua" w:cs="Arial"/>
          <w:color w:val="000000" w:themeColor="text1"/>
        </w:rPr>
        <w:fldChar w:fldCharType="separate"/>
      </w:r>
      <w:r w:rsidR="00705475" w:rsidRPr="009B226C">
        <w:rPr>
          <w:rFonts w:ascii="Book Antiqua" w:hAnsi="Book Antiqua" w:cs="Arial"/>
          <w:noProof/>
          <w:color w:val="000000" w:themeColor="text1"/>
          <w:vertAlign w:val="superscript"/>
        </w:rPr>
        <w:t>1</w:t>
      </w:r>
      <w:r w:rsidR="00705475" w:rsidRPr="009B226C">
        <w:rPr>
          <w:rFonts w:ascii="Book Antiqua" w:hAnsi="Book Antiqua" w:cs="Arial"/>
          <w:color w:val="000000" w:themeColor="text1"/>
        </w:rPr>
        <w:fldChar w:fldCharType="end"/>
      </w:r>
      <w:r w:rsidR="00850D92" w:rsidRPr="009B226C">
        <w:rPr>
          <w:rFonts w:ascii="Book Antiqua" w:hAnsi="Book Antiqua" w:cs="Arial"/>
          <w:color w:val="000000" w:themeColor="text1"/>
          <w:vertAlign w:val="superscript"/>
        </w:rPr>
        <w:t>]</w:t>
      </w:r>
      <w:r w:rsidR="00850D92" w:rsidRPr="009B226C">
        <w:rPr>
          <w:rFonts w:ascii="Book Antiqua" w:hAnsi="Book Antiqua" w:cs="Arial"/>
          <w:color w:val="000000" w:themeColor="text1"/>
        </w:rPr>
        <w:t>.</w:t>
      </w:r>
      <w:r w:rsidRPr="009B226C">
        <w:rPr>
          <w:rFonts w:ascii="Book Antiqua" w:hAnsi="Book Antiqua" w:cs="Arial"/>
          <w:color w:val="000000" w:themeColor="text1"/>
        </w:rPr>
        <w:t xml:space="preserve"> </w:t>
      </w:r>
      <w:r w:rsidR="00110AFA" w:rsidRPr="009B226C">
        <w:rPr>
          <w:rFonts w:ascii="Book Antiqua" w:hAnsi="Book Antiqua" w:cs="Arial"/>
          <w:color w:val="000000" w:themeColor="text1"/>
        </w:rPr>
        <w:t xml:space="preserve">Endoscopic management of diverticular bleeding can be challenging for multiple reasons including the inconvenience of rapid bowel preparation, the difficulty of carefully examining </w:t>
      </w:r>
      <w:r w:rsidR="00957F27" w:rsidRPr="009B226C">
        <w:rPr>
          <w:rFonts w:ascii="Book Antiqua" w:hAnsi="Book Antiqua" w:cs="Arial"/>
          <w:color w:val="000000" w:themeColor="text1"/>
        </w:rPr>
        <w:t>each</w:t>
      </w:r>
      <w:r w:rsidR="00110AFA" w:rsidRPr="009B226C">
        <w:rPr>
          <w:rFonts w:ascii="Book Antiqua" w:hAnsi="Book Antiqua" w:cs="Arial"/>
          <w:color w:val="000000" w:themeColor="text1"/>
        </w:rPr>
        <w:t xml:space="preserve"> diverticulum in the colon, identification of true stigmata of recent hemorrhage</w:t>
      </w:r>
      <w:r w:rsidR="00316234" w:rsidRPr="009B226C">
        <w:rPr>
          <w:rFonts w:ascii="Book Antiqua" w:hAnsi="Book Antiqua" w:cs="Arial"/>
          <w:color w:val="000000" w:themeColor="text1"/>
        </w:rPr>
        <w:t xml:space="preserve"> (SRH)</w:t>
      </w:r>
      <w:r w:rsidR="00110AFA" w:rsidRPr="009B226C">
        <w:rPr>
          <w:rFonts w:ascii="Book Antiqua" w:hAnsi="Book Antiqua" w:cs="Arial"/>
          <w:color w:val="000000" w:themeColor="text1"/>
        </w:rPr>
        <w:t xml:space="preserve">, and </w:t>
      </w:r>
      <w:r w:rsidR="006F0472" w:rsidRPr="009B226C">
        <w:rPr>
          <w:rFonts w:ascii="Book Antiqua" w:hAnsi="Book Antiqua" w:cs="Arial"/>
          <w:color w:val="000000" w:themeColor="text1"/>
        </w:rPr>
        <w:t xml:space="preserve">achieving </w:t>
      </w:r>
      <w:r w:rsidR="00110AFA" w:rsidRPr="009B226C">
        <w:rPr>
          <w:rFonts w:ascii="Book Antiqua" w:hAnsi="Book Antiqua" w:cs="Arial"/>
          <w:color w:val="000000" w:themeColor="text1"/>
        </w:rPr>
        <w:t xml:space="preserve">hemostasis of </w:t>
      </w:r>
      <w:r w:rsidR="000C70EB" w:rsidRPr="009B226C">
        <w:rPr>
          <w:rFonts w:ascii="Book Antiqua" w:hAnsi="Book Antiqua" w:cs="Arial"/>
          <w:color w:val="000000" w:themeColor="text1"/>
        </w:rPr>
        <w:t xml:space="preserve">such </w:t>
      </w:r>
      <w:r w:rsidR="00110AFA" w:rsidRPr="009B226C">
        <w:rPr>
          <w:rFonts w:ascii="Book Antiqua" w:hAnsi="Book Antiqua" w:cs="Arial"/>
          <w:color w:val="000000" w:themeColor="text1"/>
        </w:rPr>
        <w:t xml:space="preserve">small lesions within diverticula. </w:t>
      </w:r>
    </w:p>
    <w:p w14:paraId="29AE043B" w14:textId="77777777" w:rsidR="0024675C" w:rsidRPr="009B226C" w:rsidRDefault="0024675C" w:rsidP="00B550EB">
      <w:pPr>
        <w:spacing w:line="360" w:lineRule="auto"/>
        <w:jc w:val="both"/>
        <w:rPr>
          <w:rFonts w:ascii="Book Antiqua" w:hAnsi="Book Antiqua" w:cs="Arial"/>
          <w:color w:val="000000" w:themeColor="text1"/>
        </w:rPr>
      </w:pPr>
    </w:p>
    <w:p w14:paraId="58ED9EF0" w14:textId="757C8F12" w:rsidR="0024675C" w:rsidRPr="009B226C" w:rsidRDefault="00D965B5" w:rsidP="00B550EB">
      <w:pPr>
        <w:spacing w:line="360" w:lineRule="auto"/>
        <w:jc w:val="both"/>
        <w:rPr>
          <w:rFonts w:ascii="Book Antiqua" w:hAnsi="Book Antiqua" w:cs="Arial"/>
          <w:color w:val="000000" w:themeColor="text1"/>
          <w:u w:val="single"/>
        </w:rPr>
      </w:pPr>
      <w:r w:rsidRPr="009B226C">
        <w:rPr>
          <w:rFonts w:ascii="Book Antiqua" w:hAnsi="Book Antiqua" w:cs="Arial"/>
          <w:b/>
          <w:color w:val="000000" w:themeColor="text1"/>
          <w:u w:val="single"/>
        </w:rPr>
        <w:t>MANAGEMENT</w:t>
      </w:r>
    </w:p>
    <w:p w14:paraId="2EF737DA" w14:textId="2AD32E52" w:rsidR="003E33F8" w:rsidRPr="009B226C" w:rsidRDefault="0024675C" w:rsidP="00B550EB">
      <w:pPr>
        <w:spacing w:line="360" w:lineRule="auto"/>
        <w:jc w:val="both"/>
        <w:rPr>
          <w:rFonts w:ascii="Book Antiqua" w:hAnsi="Book Antiqua" w:cs="Arial"/>
          <w:b/>
          <w:bCs/>
          <w:i/>
          <w:iCs/>
          <w:color w:val="000000" w:themeColor="text1"/>
        </w:rPr>
      </w:pPr>
      <w:r w:rsidRPr="009B226C">
        <w:rPr>
          <w:rFonts w:ascii="Book Antiqua" w:hAnsi="Book Antiqua" w:cs="Arial"/>
          <w:b/>
          <w:bCs/>
          <w:i/>
          <w:iCs/>
          <w:color w:val="000000" w:themeColor="text1"/>
        </w:rPr>
        <w:t xml:space="preserve">Urgent </w:t>
      </w:r>
      <w:r w:rsidR="00D965B5" w:rsidRPr="009B226C">
        <w:rPr>
          <w:rFonts w:ascii="Book Antiqua" w:hAnsi="Book Antiqua" w:cs="Arial"/>
          <w:b/>
          <w:bCs/>
          <w:i/>
          <w:iCs/>
          <w:color w:val="000000" w:themeColor="text1"/>
        </w:rPr>
        <w:t>e</w:t>
      </w:r>
      <w:r w:rsidRPr="009B226C">
        <w:rPr>
          <w:rFonts w:ascii="Book Antiqua" w:hAnsi="Book Antiqua" w:cs="Arial"/>
          <w:b/>
          <w:bCs/>
          <w:i/>
          <w:iCs/>
          <w:color w:val="000000" w:themeColor="text1"/>
        </w:rPr>
        <w:t>ndoscopy</w:t>
      </w:r>
    </w:p>
    <w:p w14:paraId="27CE792B" w14:textId="147BF355" w:rsidR="00203A9F" w:rsidRPr="009B226C" w:rsidRDefault="00602BD8" w:rsidP="00B550EB">
      <w:pPr>
        <w:spacing w:line="360" w:lineRule="auto"/>
        <w:jc w:val="both"/>
        <w:rPr>
          <w:rFonts w:ascii="Book Antiqua" w:hAnsi="Book Antiqua" w:cs="Arial"/>
          <w:color w:val="000000" w:themeColor="text1"/>
        </w:rPr>
      </w:pPr>
      <w:r w:rsidRPr="009B226C">
        <w:rPr>
          <w:rFonts w:ascii="Book Antiqua" w:hAnsi="Book Antiqua" w:cs="Arial"/>
          <w:color w:val="000000" w:themeColor="text1"/>
        </w:rPr>
        <w:t xml:space="preserve">In </w:t>
      </w:r>
      <w:r w:rsidR="003C149D" w:rsidRPr="009B226C">
        <w:rPr>
          <w:rFonts w:ascii="Book Antiqua" w:hAnsi="Book Antiqua" w:cs="Arial"/>
          <w:color w:val="000000" w:themeColor="text1"/>
        </w:rPr>
        <w:t>hemodynamic</w:t>
      </w:r>
      <w:r w:rsidR="007732BF" w:rsidRPr="009B226C">
        <w:rPr>
          <w:rFonts w:ascii="Book Antiqua" w:hAnsi="Book Antiqua" w:cs="Arial"/>
          <w:color w:val="000000" w:themeColor="text1"/>
        </w:rPr>
        <w:t>ally</w:t>
      </w:r>
      <w:r w:rsidR="003C149D" w:rsidRPr="009B226C">
        <w:rPr>
          <w:rFonts w:ascii="Book Antiqua" w:hAnsi="Book Antiqua" w:cs="Arial"/>
          <w:color w:val="000000" w:themeColor="text1"/>
        </w:rPr>
        <w:t xml:space="preserve"> stab</w:t>
      </w:r>
      <w:r w:rsidRPr="009B226C">
        <w:rPr>
          <w:rFonts w:ascii="Book Antiqua" w:hAnsi="Book Antiqua" w:cs="Arial"/>
          <w:color w:val="000000" w:themeColor="text1"/>
        </w:rPr>
        <w:t>le</w:t>
      </w:r>
      <w:r w:rsidR="003C149D" w:rsidRPr="009B226C">
        <w:rPr>
          <w:rFonts w:ascii="Book Antiqua" w:hAnsi="Book Antiqua" w:cs="Arial"/>
          <w:color w:val="000000" w:themeColor="text1"/>
        </w:rPr>
        <w:t xml:space="preserve"> </w:t>
      </w:r>
      <w:r w:rsidRPr="009B226C">
        <w:rPr>
          <w:rFonts w:ascii="Book Antiqua" w:hAnsi="Book Antiqua" w:cs="Arial"/>
          <w:color w:val="000000" w:themeColor="text1"/>
        </w:rPr>
        <w:t>patients</w:t>
      </w:r>
      <w:r w:rsidR="003B59F2" w:rsidRPr="009B226C">
        <w:rPr>
          <w:rFonts w:ascii="Book Antiqua" w:hAnsi="Book Antiqua" w:cs="Arial"/>
          <w:color w:val="000000" w:themeColor="text1"/>
        </w:rPr>
        <w:t xml:space="preserve"> with lower GI bleeding</w:t>
      </w:r>
      <w:r w:rsidR="003C149D" w:rsidRPr="009B226C">
        <w:rPr>
          <w:rFonts w:ascii="Book Antiqua" w:hAnsi="Book Antiqua" w:cs="Arial"/>
          <w:color w:val="000000" w:themeColor="text1"/>
        </w:rPr>
        <w:t xml:space="preserve">, urgent colonoscopy should be performed within </w:t>
      </w:r>
      <w:r w:rsidR="00931C39" w:rsidRPr="009B226C">
        <w:rPr>
          <w:rFonts w:ascii="Book Antiqua" w:hAnsi="Book Antiqua" w:cs="Arial"/>
          <w:color w:val="000000" w:themeColor="text1"/>
        </w:rPr>
        <w:t xml:space="preserve">8 to </w:t>
      </w:r>
      <w:r w:rsidR="003C149D" w:rsidRPr="009B226C">
        <w:rPr>
          <w:rFonts w:ascii="Book Antiqua" w:hAnsi="Book Antiqua" w:cs="Arial"/>
          <w:color w:val="000000" w:themeColor="text1"/>
        </w:rPr>
        <w:t>24 h of presentation (or sooner, if possible)</w:t>
      </w:r>
      <w:r w:rsidR="0070014F" w:rsidRPr="009B226C">
        <w:rPr>
          <w:rFonts w:ascii="Book Antiqua" w:hAnsi="Book Antiqua" w:cs="Arial"/>
          <w:color w:val="000000" w:themeColor="text1"/>
        </w:rPr>
        <w:t xml:space="preserve"> following </w:t>
      </w:r>
      <w:r w:rsidR="002A6136" w:rsidRPr="009B226C">
        <w:rPr>
          <w:rFonts w:ascii="Book Antiqua" w:hAnsi="Book Antiqua" w:cs="Arial"/>
          <w:color w:val="000000" w:themeColor="text1"/>
        </w:rPr>
        <w:t xml:space="preserve">sufficient </w:t>
      </w:r>
      <w:r w:rsidR="0070014F" w:rsidRPr="009B226C">
        <w:rPr>
          <w:rFonts w:ascii="Book Antiqua" w:hAnsi="Book Antiqua" w:cs="Arial"/>
          <w:color w:val="000000" w:themeColor="text1"/>
        </w:rPr>
        <w:t>bowel preparation</w:t>
      </w:r>
      <w:r w:rsidR="00E85E45" w:rsidRPr="009B226C">
        <w:rPr>
          <w:rFonts w:ascii="Book Antiqua" w:hAnsi="Book Antiqua" w:cs="Arial"/>
          <w:color w:val="000000" w:themeColor="text1"/>
          <w:vertAlign w:val="superscript"/>
        </w:rPr>
        <w:t>[</w:t>
      </w:r>
      <w:r w:rsidR="00705475" w:rsidRPr="009B226C">
        <w:rPr>
          <w:rFonts w:ascii="Book Antiqua" w:hAnsi="Book Antiqua" w:cs="Arial"/>
          <w:color w:val="000000" w:themeColor="text1"/>
        </w:rPr>
        <w:fldChar w:fldCharType="begin">
          <w:fldData xml:space="preserve">PEVuZE5vdGU+PENpdGU+PEF1dGhvcj5QYXNoYTwvQXV0aG9yPjxZZWFyPjIwMTQ8L1llYXI+PFJl
Y051bT4xMjwvUmVjTnVtPjxEaXNwbGF5VGV4dD48c3R5bGUgZmFjZT0ic3VwZXJzY3JpcHQiPjgs
IDk8L3N0eWxlPjwvRGlzcGxheVRleHQ+PHJlY29yZD48cmVjLW51bWJlcj4xMjwvcmVjLW51bWJl
cj48Zm9yZWlnbi1rZXlzPjxrZXkgYXBwPSJFTiIgZGItaWQ9InhlcGE1c3hmOXh3dmVsZWRwcnQ1
d3plZWV0NWFhMnd0YXo5dCIgdGltZXN0YW1wPSIxNTU1Njk2MzQ3Ij4xMjwva2V5PjwvZm9yZWln
bi1rZXlzPjxyZWYtdHlwZSBuYW1lPSJKb3VybmFsIEFydGljbGUiPjE3PC9yZWYtdHlwZT48Y29u
dHJpYnV0b3JzPjxhdXRob3JzPjxhdXRob3I+UGFzaGEsIFMuIEYuPC9hdXRob3I+PGF1dGhvcj5T
aGVyZ2lsbCwgQS48L2F1dGhvcj48YXV0aG9yPkFjb3N0YSwgUi4gRC48L2F1dGhvcj48YXV0aG9y
PkNoYW5kcmFzZWtoYXJhLCBWLjwvYXV0aG9yPjxhdXRob3I+Q2hhdGhhZGksIEsuIFYuPC9hdXRo
b3I+PGF1dGhvcj5FYXJseSwgRC48L2F1dGhvcj48YXV0aG9yPkV2YW5zLCBKLiBBLjwvYXV0aG9y
PjxhdXRob3I+RmlzaGVyLCBELjwvYXV0aG9yPjxhdXRob3I+Rm9ua2Fsc3J1ZCwgTC48L2F1dGhv
cj48YXV0aG9yPkh3YW5nLCBKLiBILjwvYXV0aG9yPjxhdXRob3I+S2hhc2hhYiwgTS4gQS48L2F1
dGhvcj48YXV0aG9yPkxpZ2h0ZGFsZSwgSi4gUi48L2F1dGhvcj48YXV0aG9yPk11dGh1c2FteSwg
Vi4gUi48L2F1dGhvcj48YXV0aG9yPlNhbHR6bWFuLCBKLiBSLjwvYXV0aG9yPjxhdXRob3I+Q2Fz
aCwgQi4gRC48L2F1dGhvcj48L2F1dGhvcnM+PC9jb250cmlidXRvcnM+PHRpdGxlcz48dGl0bGU+
VGhlIHJvbGUgb2YgZW5kb3Njb3B5IGluIHRoZSBwYXRpZW50IHdpdGggbG93ZXIgR0kgYmxlZWRp
bmc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3NS04NTwvcGFnZXM+PHZvbHVtZT43OTwvdm9sdW1lPjxudW1i
ZXI+NjwvbnVtYmVyPjxlZGl0aW9uPjIwMTQvMDQvMDg8L2VkaXRpb24+PGtleXdvcmRzPjxrZXl3
b3JkPkVuZG9zY29weSwgR2FzdHJvaW50ZXN0aW5hbC8qc3RhbmRhcmRzPC9rZXl3b3JkPjxrZXl3
b3JkPkdhc3Ryb2ludGVzdGluYWwgSGVtb3JyaGFnZS8qZGlhZ25vc2lzLyp0aGVyYXB5PC9rZXl3
b3JkPjxrZXl3b3JkPkhlbW9zdGFzaXMsIEVuZG9zY29waWMvKnN0YW5kYXJkczwva2V5d29yZD48
a2V5d29yZD5IdW1hbnM8L2tleXdvcmQ+PC9rZXl3b3Jkcz48ZGF0ZXM+PHllYXI+MjAxNDwveWVh
cj48cHViLWRhdGVzPjxkYXRlPkp1bjwvZGF0ZT48L3B1Yi1kYXRlcz48L2RhdGVzPjxpc2JuPjAw
MTYtNTEwNzwvaXNibj48YWNjZXNzaW9uLW51bT4yNDcwMzA4NDwvYWNjZXNzaW9uLW51bT48dXJs
cz48L3VybHM+PGVsZWN0cm9uaWMtcmVzb3VyY2UtbnVtPjEwLjEwMTYvai5naWUuMjAxMy4xMC4w
Mzk8L2VsZWN0cm9uaWMtcmVzb3VyY2UtbnVtPjxyZW1vdGUtZGF0YWJhc2UtcHJvdmlkZXI+TkxN
PC9yZW1vdGUtZGF0YWJhc2UtcHJvdmlkZXI+PGxhbmd1YWdlPmVuZzwvbGFuZ3VhZ2U+PC9yZWNv
cmQ+PC9DaXRlPjxDaXRlPjxBdXRob3I+U3RyYXRlPC9BdXRob3I+PFllYXI+MjAxNjwvWWVhcj48
UmVjTnVtPjExPC9SZWNOdW0+PHJlY29yZD48cmVjLW51bWJlcj4xMTwvcmVjLW51bWJlcj48Zm9y
ZWlnbi1rZXlzPjxrZXkgYXBwPSJFTiIgZGItaWQ9InhlcGE1c3hmOXh3dmVsZWRwcnQ1d3plZWV0
NWFhMnd0YXo5dCIgdGltZXN0YW1wPSIxNTU1Njk2MjA1Ij4xMTwva2V5PjwvZm9yZWlnbi1rZXlz
PjxyZWYtdHlwZSBuYW1lPSJKb3VybmFsIEFydGljbGUiPjE3PC9yZWYtdHlwZT48Y29udHJpYnV0
b3JzPjxhdXRob3JzPjxhdXRob3I+U3RyYXRlLCBMLiBMLjwvYXV0aG9yPjxhdXRob3I+R3JhbG5l
aywgSS4gTS48L2F1dGhvcj48L2F1dGhvcnM+PC9jb250cmlidXRvcnM+PGF1dGgtYWRkcmVzcz5E
aXZpc2lvbiBvZiBHYXN0cm9lbnRlcm9sb2d5LCBVbml2ZXJzaXR5IG9mIFdhc2hpbmd0b24gU2No
b29sIG9mIE1lZGljaW5lLCBTZWF0dGxlLCBXYXNoaW5ndG9uLCBVU0EuJiN4RDtDaGllZiwgSW5z
dGl0dXRlIG9mIEdhc3Ryb2VudGVyb2xvZ3kgYW5kIEhlcGF0b2xvZ3ksIEhhJmFwb3M7RW1layBN
ZWRpY2FsIENlbnRlciwgQWZ1bGEsIElzcmFlbDsgUmFwcGFwb3J0IEZhY3VsdHkgb2YgTWVkaWNp
bmUsIFRlY2huaW9uLUlzcmFlbCBJbnN0aXR1dGUgb2YgVGVjaG5vbG9neSwgSGFpZmEsIElzcmFl
bC48L2F1dGgtYWRkcmVzcz48dGl0bGVzPjx0aXRsZT5BQ0cgQ2xpbmljYWwgR3VpZGVsaW5lOiBN
YW5hZ2VtZW50IG9mIFBhdGllbnRzIFdpdGggQWN1dGUgTG93ZXIgR2FzdHJvaW50ZXN0aW5hbCBC
bGVlZGluZ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U5LTc0PC9wYWdlcz48dm9sdW1lPjExMTwvdm9sdW1lPjxudW1iZXI+NDwvbnVtYmVy
PjxlZGl0aW9uPjIwMTYvMDMvMDI8L2VkaXRpb24+PGtleXdvcmRzPjxrZXl3b3JkPkFjdXRlIERp
c2Vhc2U8L2tleXdvcmQ+PGtleXdvcmQ+QW50aS1JbmZsYW1tYXRvcnkgQWdlbnRzLCBOb24tU3Rl
cm9pZGFsPC9rZXl3b3JkPjxrZXl3b3JkPkNvbG9ub3Njb3B5PC9rZXl3b3JkPjxrZXl3b3JkPkNv
bnRyYWluZGljYXRpb25zPC9rZXl3b3JkPjxrZXl3b3JkPkRpYWdub3N0aWMgSW1hZ2luZzwva2V5
d29yZD48a2V5d29yZD5FbmRvc2NvcHksIEdhc3Ryb2ludGVzdGluYWw8L2tleXdvcmQ+PGtleXdv
cmQ+R2FzdHJvaW50ZXN0aW5hbCBIZW1vcnJoYWdlLypkaWFnbm9zaXMvZXRpb2xvZ3kvKnRoZXJh
cHk8L2tleXdvcmQ+PGtleXdvcmQ+SGVtb2R5bmFtaWNzPC9rZXl3b3JkPjxrZXl3b3JkPkhlbW9z
dGFzaXMsIEVuZG9zY29waWM8L2tleXdvcmQ+PGtleXdvcmQ+KkhlbW9zdGF0aWMgVGVjaG5pcXVl
czwva2V5d29yZD48a2V5d29yZD5IdW1hbnM8L2tleXdvcmQ+PGtleXdvcmQ+UmVjdXJyZW5jZTwv
a2V5d29yZD48a2V5d29yZD5SZXN1c2NpdGF0aW9uL21ldGhvZHM8L2tleXdvcmQ+PGtleXdvcmQ+
U2Vjb25kYXJ5IFByZXZlbnRpb248L2tleXdvcmQ+PC9rZXl3b3Jkcz48ZGF0ZXM+PHllYXI+MjAx
NjwveWVhcj48cHViLWRhdGVzPjxkYXRlPkFwcjwvZGF0ZT48L3B1Yi1kYXRlcz48L2RhdGVzPjxp
c2JuPjAwMDItOTI3MDwvaXNibj48YWNjZXNzaW9uLW51bT4yNjkyNTg4MzwvYWNjZXNzaW9uLW51
bT48dXJscz48L3VybHM+PGN1c3RvbTI+UE1DNTA5OTA4MTwvY3VzdG9tMj48Y3VzdG9tNj5OSUhN
UzgyNTQyOCBhbmFseXNpcy9pbnRlcnByZXRhdGlvbiBvZiBkYXRhOyBkcmFmdGluZyBhbmQgcmV2
aXNpb24gb2YgdGhlIG1hbnVzY3JpcHQuIFNoZSBhcHByb3ZlZCBmaW5hbCBkcmFmdCBzdWJtaXR0
ZWQuIEwgU3RyYXRlIGhhcyBubyBjb25mbGljdHMgb2YgaW50ZXJlc3QgdG8gZGlzY2xvc2UuIEkg
R3JhbG5lazogcGxhbm5pbmcgYW5kIGNvbmR1Y3RpbmcgcmV2aWV3OyBhbmFseXNpcy9pbnRlcnBy
ZXRhdGlvbiBvZiBkYXRhOyBkcmFmdGluZyBhbmQgcmV2aXNpb24gb2YgdGhlIG1hbnVzY3JpcHQu
IEhlIGFwcHJvdmVkIGZpbmFsIGRyYWZ0IHN1Ym1pdHRlZC4gSSBHcmFsbmVrIGhhcyBzZXJ2ZWQg
YXMgYSBjb25zdWx0YW50IGZvciBFbmRvQ2hvaWNlLCBNb3R1cyBHSSwgRW5kb0FpZCBHSSBWaWV3
IGFuZCBpcyBhIG1lbWJlciBvZiB0aGUgRGF0YSBTYWZldHkgTW9uaXRvcmluZyBCb2FyZCBmb3Ig
SW50ZWMgUGhhcm1hPC9jdXN0b202PjxlbGVjdHJvbmljLXJlc291cmNlLW51bT4xMC4xMDM4L2Fq
Zy4yMDE2LjQxPC9lbGVjdHJvbmljLXJlc291cmNlLW51bT48cmVtb3RlLWRhdGFiYXNlLXByb3Zp
ZGVyPk5MTTwvcmVtb3RlLWRhdGFiYXNlLXByb3ZpZGVyPjxsYW5ndWFnZT5lbmc8L2xhbmd1YWdl
PjwvcmVjb3JkPjwvQ2l0ZT48L0VuZE5vdGU+AG==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QYXNoYTwvQXV0aG9yPjxZZWFyPjIwMTQ8L1llYXI+PFJl
Y051bT4xMjwvUmVjTnVtPjxEaXNwbGF5VGV4dD48c3R5bGUgZmFjZT0ic3VwZXJzY3JpcHQiPjgs
IDk8L3N0eWxlPjwvRGlzcGxheVRleHQ+PHJlY29yZD48cmVjLW51bWJlcj4xMjwvcmVjLW51bWJl
cj48Zm9yZWlnbi1rZXlzPjxrZXkgYXBwPSJFTiIgZGItaWQ9InhlcGE1c3hmOXh3dmVsZWRwcnQ1
d3plZWV0NWFhMnd0YXo5dCIgdGltZXN0YW1wPSIxNTU1Njk2MzQ3Ij4xMjwva2V5PjwvZm9yZWln
bi1rZXlzPjxyZWYtdHlwZSBuYW1lPSJKb3VybmFsIEFydGljbGUiPjE3PC9yZWYtdHlwZT48Y29u
dHJpYnV0b3JzPjxhdXRob3JzPjxhdXRob3I+UGFzaGEsIFMuIEYuPC9hdXRob3I+PGF1dGhvcj5T
aGVyZ2lsbCwgQS48L2F1dGhvcj48YXV0aG9yPkFjb3N0YSwgUi4gRC48L2F1dGhvcj48YXV0aG9y
PkNoYW5kcmFzZWtoYXJhLCBWLjwvYXV0aG9yPjxhdXRob3I+Q2hhdGhhZGksIEsuIFYuPC9hdXRo
b3I+PGF1dGhvcj5FYXJseSwgRC48L2F1dGhvcj48YXV0aG9yPkV2YW5zLCBKLiBBLjwvYXV0aG9y
PjxhdXRob3I+RmlzaGVyLCBELjwvYXV0aG9yPjxhdXRob3I+Rm9ua2Fsc3J1ZCwgTC48L2F1dGhv
cj48YXV0aG9yPkh3YW5nLCBKLiBILjwvYXV0aG9yPjxhdXRob3I+S2hhc2hhYiwgTS4gQS48L2F1
dGhvcj48YXV0aG9yPkxpZ2h0ZGFsZSwgSi4gUi48L2F1dGhvcj48YXV0aG9yPk11dGh1c2FteSwg
Vi4gUi48L2F1dGhvcj48YXV0aG9yPlNhbHR6bWFuLCBKLiBSLjwvYXV0aG9yPjxhdXRob3I+Q2Fz
aCwgQi4gRC48L2F1dGhvcj48L2F1dGhvcnM+PC9jb250cmlidXRvcnM+PHRpdGxlcz48dGl0bGU+
VGhlIHJvbGUgb2YgZW5kb3Njb3B5IGluIHRoZSBwYXRpZW50IHdpdGggbG93ZXIgR0kgYmxlZWRp
bmc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3NS04NTwvcGFnZXM+PHZvbHVtZT43OTwvdm9sdW1lPjxudW1i
ZXI+NjwvbnVtYmVyPjxlZGl0aW9uPjIwMTQvMDQvMDg8L2VkaXRpb24+PGtleXdvcmRzPjxrZXl3
b3JkPkVuZG9zY29weSwgR2FzdHJvaW50ZXN0aW5hbC8qc3RhbmRhcmRzPC9rZXl3b3JkPjxrZXl3
b3JkPkdhc3Ryb2ludGVzdGluYWwgSGVtb3JyaGFnZS8qZGlhZ25vc2lzLyp0aGVyYXB5PC9rZXl3
b3JkPjxrZXl3b3JkPkhlbW9zdGFzaXMsIEVuZG9zY29waWMvKnN0YW5kYXJkczwva2V5d29yZD48
a2V5d29yZD5IdW1hbnM8L2tleXdvcmQ+PC9rZXl3b3Jkcz48ZGF0ZXM+PHllYXI+MjAxNDwveWVh
cj48cHViLWRhdGVzPjxkYXRlPkp1bjwvZGF0ZT48L3B1Yi1kYXRlcz48L2RhdGVzPjxpc2JuPjAw
MTYtNTEwNzwvaXNibj48YWNjZXNzaW9uLW51bT4yNDcwMzA4NDwvYWNjZXNzaW9uLW51bT48dXJs
cz48L3VybHM+PGVsZWN0cm9uaWMtcmVzb3VyY2UtbnVtPjEwLjEwMTYvai5naWUuMjAxMy4xMC4w
Mzk8L2VsZWN0cm9uaWMtcmVzb3VyY2UtbnVtPjxyZW1vdGUtZGF0YWJhc2UtcHJvdmlkZXI+TkxN
PC9yZW1vdGUtZGF0YWJhc2UtcHJvdmlkZXI+PGxhbmd1YWdlPmVuZzwvbGFuZ3VhZ2U+PC9yZWNv
cmQ+PC9DaXRlPjxDaXRlPjxBdXRob3I+U3RyYXRlPC9BdXRob3I+PFllYXI+MjAxNjwvWWVhcj48
UmVjTnVtPjExPC9SZWNOdW0+PHJlY29yZD48cmVjLW51bWJlcj4xMTwvcmVjLW51bWJlcj48Zm9y
ZWlnbi1rZXlzPjxrZXkgYXBwPSJFTiIgZGItaWQ9InhlcGE1c3hmOXh3dmVsZWRwcnQ1d3plZWV0
NWFhMnd0YXo5dCIgdGltZXN0YW1wPSIxNTU1Njk2MjA1Ij4xMTwva2V5PjwvZm9yZWlnbi1rZXlz
PjxyZWYtdHlwZSBuYW1lPSJKb3VybmFsIEFydGljbGUiPjE3PC9yZWYtdHlwZT48Y29udHJpYnV0
b3JzPjxhdXRob3JzPjxhdXRob3I+U3RyYXRlLCBMLiBMLjwvYXV0aG9yPjxhdXRob3I+R3JhbG5l
aywgSS4gTS48L2F1dGhvcj48L2F1dGhvcnM+PC9jb250cmlidXRvcnM+PGF1dGgtYWRkcmVzcz5E
aXZpc2lvbiBvZiBHYXN0cm9lbnRlcm9sb2d5LCBVbml2ZXJzaXR5IG9mIFdhc2hpbmd0b24gU2No
b29sIG9mIE1lZGljaW5lLCBTZWF0dGxlLCBXYXNoaW5ndG9uLCBVU0EuJiN4RDtDaGllZiwgSW5z
dGl0dXRlIG9mIEdhc3Ryb2VudGVyb2xvZ3kgYW5kIEhlcGF0b2xvZ3ksIEhhJmFwb3M7RW1layBN
ZWRpY2FsIENlbnRlciwgQWZ1bGEsIElzcmFlbDsgUmFwcGFwb3J0IEZhY3VsdHkgb2YgTWVkaWNp
bmUsIFRlY2huaW9uLUlzcmFlbCBJbnN0aXR1dGUgb2YgVGVjaG5vbG9neSwgSGFpZmEsIElzcmFl
bC48L2F1dGgtYWRkcmVzcz48dGl0bGVzPjx0aXRsZT5BQ0cgQ2xpbmljYWwgR3VpZGVsaW5lOiBN
YW5hZ2VtZW50IG9mIFBhdGllbnRzIFdpdGggQWN1dGUgTG93ZXIgR2FzdHJvaW50ZXN0aW5hbCBC
bGVlZGluZ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DU5LTc0PC9wYWdlcz48dm9sdW1lPjExMTwvdm9sdW1lPjxudW1iZXI+NDwvbnVtYmVy
PjxlZGl0aW9uPjIwMTYvMDMvMDI8L2VkaXRpb24+PGtleXdvcmRzPjxrZXl3b3JkPkFjdXRlIERp
c2Vhc2U8L2tleXdvcmQ+PGtleXdvcmQ+QW50aS1JbmZsYW1tYXRvcnkgQWdlbnRzLCBOb24tU3Rl
cm9pZGFsPC9rZXl3b3JkPjxrZXl3b3JkPkNvbG9ub3Njb3B5PC9rZXl3b3JkPjxrZXl3b3JkPkNv
bnRyYWluZGljYXRpb25zPC9rZXl3b3JkPjxrZXl3b3JkPkRpYWdub3N0aWMgSW1hZ2luZzwva2V5
d29yZD48a2V5d29yZD5FbmRvc2NvcHksIEdhc3Ryb2ludGVzdGluYWw8L2tleXdvcmQ+PGtleXdv
cmQ+R2FzdHJvaW50ZXN0aW5hbCBIZW1vcnJoYWdlLypkaWFnbm9zaXMvZXRpb2xvZ3kvKnRoZXJh
cHk8L2tleXdvcmQ+PGtleXdvcmQ+SGVtb2R5bmFtaWNzPC9rZXl3b3JkPjxrZXl3b3JkPkhlbW9z
dGFzaXMsIEVuZG9zY29waWM8L2tleXdvcmQ+PGtleXdvcmQ+KkhlbW9zdGF0aWMgVGVjaG5pcXVl
czwva2V5d29yZD48a2V5d29yZD5IdW1hbnM8L2tleXdvcmQ+PGtleXdvcmQ+UmVjdXJyZW5jZTwv
a2V5d29yZD48a2V5d29yZD5SZXN1c2NpdGF0aW9uL21ldGhvZHM8L2tleXdvcmQ+PGtleXdvcmQ+
U2Vjb25kYXJ5IFByZXZlbnRpb248L2tleXdvcmQ+PC9rZXl3b3Jkcz48ZGF0ZXM+PHllYXI+MjAx
NjwveWVhcj48cHViLWRhdGVzPjxkYXRlPkFwcjwvZGF0ZT48L3B1Yi1kYXRlcz48L2RhdGVzPjxp
c2JuPjAwMDItOTI3MDwvaXNibj48YWNjZXNzaW9uLW51bT4yNjkyNTg4MzwvYWNjZXNzaW9uLW51
bT48dXJscz48L3VybHM+PGN1c3RvbTI+UE1DNTA5OTA4MTwvY3VzdG9tMj48Y3VzdG9tNj5OSUhN
UzgyNTQyOCBhbmFseXNpcy9pbnRlcnByZXRhdGlvbiBvZiBkYXRhOyBkcmFmdGluZyBhbmQgcmV2
aXNpb24gb2YgdGhlIG1hbnVzY3JpcHQuIFNoZSBhcHByb3ZlZCBmaW5hbCBkcmFmdCBzdWJtaXR0
ZWQuIEwgU3RyYXRlIGhhcyBubyBjb25mbGljdHMgb2YgaW50ZXJlc3QgdG8gZGlzY2xvc2UuIEkg
R3JhbG5lazogcGxhbm5pbmcgYW5kIGNvbmR1Y3RpbmcgcmV2aWV3OyBhbmFseXNpcy9pbnRlcnBy
ZXRhdGlvbiBvZiBkYXRhOyBkcmFmdGluZyBhbmQgcmV2aXNpb24gb2YgdGhlIG1hbnVzY3JpcHQu
IEhlIGFwcHJvdmVkIGZpbmFsIGRyYWZ0IHN1Ym1pdHRlZC4gSSBHcmFsbmVrIGhhcyBzZXJ2ZWQg
YXMgYSBjb25zdWx0YW50IGZvciBFbmRvQ2hvaWNlLCBNb3R1cyBHSSwgRW5kb0FpZCBHSSBWaWV3
IGFuZCBpcyBhIG1lbWJlciBvZiB0aGUgRGF0YSBTYWZldHkgTW9uaXRvcmluZyBCb2FyZCBmb3Ig
SW50ZWMgUGhhcm1hPC9jdXN0b202PjxlbGVjdHJvbmljLXJlc291cmNlLW51bT4xMC4xMDM4L2Fq
Zy4yMDE2LjQxPC9lbGVjdHJvbmljLXJlc291cmNlLW51bT48cmVtb3RlLWRhdGFiYXNlLXByb3Zp
ZGVyPk5MTTwvcmVtb3RlLWRhdGFiYXNlLXByb3ZpZGVyPjxsYW5ndWFnZT5lbmc8L2xhbmd1YWdl
PjwvcmVjb3JkPjwvQ2l0ZT48L0VuZE5vdGU+AG==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705475" w:rsidRPr="009B226C">
        <w:rPr>
          <w:rFonts w:ascii="Book Antiqua" w:hAnsi="Book Antiqua" w:cs="Arial"/>
          <w:color w:val="000000" w:themeColor="text1"/>
        </w:rPr>
      </w:r>
      <w:r w:rsidR="00705475"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8,9</w:t>
      </w:r>
      <w:r w:rsidR="00705475" w:rsidRPr="009B226C">
        <w:rPr>
          <w:rFonts w:ascii="Book Antiqua" w:hAnsi="Book Antiqua" w:cs="Arial"/>
          <w:color w:val="000000" w:themeColor="text1"/>
        </w:rPr>
        <w:fldChar w:fldCharType="end"/>
      </w:r>
      <w:r w:rsidR="00E85E45" w:rsidRPr="009B226C">
        <w:rPr>
          <w:rFonts w:ascii="Book Antiqua" w:hAnsi="Book Antiqua" w:cs="Arial"/>
          <w:color w:val="000000" w:themeColor="text1"/>
          <w:vertAlign w:val="superscript"/>
        </w:rPr>
        <w:t>]</w:t>
      </w:r>
      <w:r w:rsidR="00E85E45" w:rsidRPr="009B226C">
        <w:rPr>
          <w:rFonts w:ascii="Book Antiqua" w:hAnsi="Book Antiqua" w:cs="Arial"/>
          <w:color w:val="000000" w:themeColor="text1"/>
        </w:rPr>
        <w:t>.</w:t>
      </w:r>
      <w:r w:rsidR="004C6E92" w:rsidRPr="009B226C">
        <w:rPr>
          <w:rFonts w:ascii="Book Antiqua" w:hAnsi="Book Antiqua" w:cs="Arial"/>
          <w:color w:val="000000" w:themeColor="text1"/>
        </w:rPr>
        <w:t xml:space="preserve"> </w:t>
      </w:r>
      <w:r w:rsidR="00342B13" w:rsidRPr="009B226C">
        <w:rPr>
          <w:rFonts w:ascii="Book Antiqua" w:hAnsi="Book Antiqua" w:cs="Arial"/>
          <w:color w:val="000000" w:themeColor="text1"/>
        </w:rPr>
        <w:t xml:space="preserve">The likelihood of identifying </w:t>
      </w:r>
      <w:r w:rsidR="00D965B5" w:rsidRPr="009B226C">
        <w:rPr>
          <w:rFonts w:ascii="Book Antiqua" w:hAnsi="Book Antiqua" w:cs="Arial"/>
          <w:color w:val="000000" w:themeColor="text1"/>
        </w:rPr>
        <w:t>SRH</w:t>
      </w:r>
      <w:r w:rsidR="00342B13" w:rsidRPr="009B226C">
        <w:rPr>
          <w:rFonts w:ascii="Book Antiqua" w:hAnsi="Book Antiqua" w:cs="Arial"/>
          <w:color w:val="000000" w:themeColor="text1"/>
        </w:rPr>
        <w:t xml:space="preserve"> is higher when early colonoscopy is performed</w:t>
      </w:r>
      <w:r w:rsidR="0005289B" w:rsidRPr="009B226C">
        <w:rPr>
          <w:rFonts w:ascii="Book Antiqua" w:hAnsi="Book Antiqua" w:cs="Arial"/>
          <w:color w:val="000000" w:themeColor="text1"/>
        </w:rPr>
        <w:t>, which, in turn, increases the chance for definitive hemostasis</w:t>
      </w:r>
      <w:r w:rsidR="009116B6" w:rsidRPr="009B226C">
        <w:rPr>
          <w:rFonts w:ascii="Book Antiqua" w:hAnsi="Book Antiqua" w:cs="Arial"/>
          <w:color w:val="000000" w:themeColor="text1"/>
          <w:vertAlign w:val="superscript"/>
        </w:rPr>
        <w:t>[</w:t>
      </w:r>
      <w:r w:rsidR="00705475" w:rsidRPr="009B226C">
        <w:rPr>
          <w:rFonts w:ascii="Book Antiqua" w:hAnsi="Book Antiqua" w:cs="Arial"/>
          <w:color w:val="000000" w:themeColor="text1"/>
        </w:rPr>
        <w:fldChar w:fldCharType="begin">
          <w:fldData xml:space="preserve">PEVuZE5vdGU+PENpdGU+PEF1dGhvcj5KZW5zZW48L0F1dGhvcj48WWVhcj4yMDAwPC9ZZWFyPjxS
ZWNOdW0+MzE8L1JlY051bT48RGlzcGxheVRleHQ+PHN0eWxlIGZhY2U9InN1cGVyc2NyaXB0Ij4x
MDwvc3R5bGU+PC9EaXNwbGF5VGV4dD48cmVjb3JkPjxyZWMtbnVtYmVyPjMxPC9yZWMtbnVtYmVy
Pjxmb3JlaWduLWtleXM+PGtleSBhcHA9IkVOIiBkYi1pZD0ieGVwYTVzeGY5eHd2ZWxlZHBydDV3
emVlZXQ1YWEyd3Rhejl0IiB0aW1lc3RhbXA9IjE1NTU3ODM2ODUiPjMxPC9rZXk+PC9mb3JlaWdu
LWtleXM+PHJlZi10eXBlIG5hbWU9IkpvdXJuYWwgQXJ0aWNsZSI+MTc8L3JlZi10eXBlPjxjb250
cmlidXRvcnM+PGF1dGhvcnM+PGF1dGhvcj5KZW5zZW4sIEQuIE0uPC9hdXRob3I+PGF1dGhvcj5N
YWNoaWNhZG8sIEcuIEEuPC9hdXRob3I+PGF1dGhvcj5KdXRhYmhhLCBSLjwvYXV0aG9yPjxhdXRo
b3I+S292YWNzLCBULiBPLjwvYXV0aG9yPjwvYXV0aG9ycz48L2NvbnRyaWJ1dG9ycz48YXV0aC1h
ZGRyZXNzPkRpZ2VzdGl2ZSBEaXNlYXNlIFJlc2VhcmNoIENlbnRlciwgVW5pdmVyc2l0eSBvZiBD
YWxpZm9ybmlhIGF0IExvcyBBbmdlbGVzIENlbnRlciBmb3IgdGhlIEhlYWx0aCBTY2llbmNlcywg
YW5kIHRoZSBWZXRlcmFucyBBZmZhaXJzIEdyZWF0ZXIgTG9zIEFuZ2VsZXMgSGVhbHRoY2FyZSBT
eXN0ZW0sIDkwMDczLTEwMDMsIFVTQS4gZGplbnNlbkBtZWQxLm1lZHNjaC51Y2xhLmVkdTwvYXV0
aC1hZGRyZXNzPjx0aXRsZXM+PHRpdGxlPlVyZ2VudCBjb2xvbm9zY29weSBmb3IgdGhlIGRpYWdu
b3NpcyBhbmQgdHJlYXRtZW50IG9mIHNldmVyZSBkaXZlcnRpY3VsYXIgaGVtb3JyaGFnZ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zgtODI8L3BhZ2VzPjx2b2x1bWU+MzQyPC92b2x1bWU+PG51bWJl
cj4yPC9udW1iZXI+PGVkaXRpb24+MjAwMC8wMS8xMzwvZWRpdGlvbj48a2V5d29yZHM+PGtleXdv
cmQ+QWN1dGUgRGlzZWFzZTwva2V5d29yZD48a2V5d29yZD5BZ2VkPC9rZXl3b3JkPjxrZXl3b3Jk
PkNoaS1TcXVhcmUgRGlzdHJpYnV0aW9uPC9rZXl3b3JkPjxrZXl3b3JkPkNvbGVjdG9teTwva2V5
d29yZD48a2V5d29yZD5Db2xvbmljIERpc2Vhc2VzL2NvbXBsaWNhdGlvbnMvKmRpYWdub3Npcy8q
dGhlcmFweTwva2V5d29yZD48a2V5d29yZD4qQ29sb25vc2NvcHk8L2tleXdvcmQ+PGtleXdvcmQ+
RGl2ZXJ0aWN1bHVtL2NvbXBsaWNhdGlvbnMvKmRpYWdub3Npcy8qdGhlcmFweTwva2V5d29yZD48
a2V5d29yZD5FcGluZXBocmluZS90aGVyYXBldXRpYyB1c2U8L2tleXdvcmQ+PGtleXdvcmQ+R2Fz
dHJvaW50ZXN0aW5hbCBIZW1vcnJoYWdlL2V0aW9sb2d5Lyp0aGVyYXB5PC9rZXl3b3JkPjxrZXl3
b3JkPkhlbW9zdGFzaXMsIEVuZG9zY29waWM8L2tleXdvcmQ+PGtleXdvcmQ+SHVtYW5zPC9rZXl3
b3JkPjxrZXl3b3JkPlByb3NwZWN0aXZlIFN0dWRpZXM8L2tleXdvcmQ+PGtleXdvcmQ+UmVjdXJy
ZW5jZTwva2V5d29yZD48a2V5d29yZD5WYXNvY29uc3RyaWN0b3IgQWdlbnRzL3RoZXJhcGV1dGlj
IHVzZTwva2V5d29yZD48L2tleXdvcmRzPjxkYXRlcz48eWVhcj4yMDAwPC95ZWFyPjxwdWItZGF0
ZXM+PGRhdGU+SmFuIDEzPC9kYXRlPjwvcHViLWRhdGVzPjwvZGF0ZXM+PGlzYm4+MDAyOC00Nzkz
IChQcmludCkmI3hEOzAwMjgtNDc5MzwvaXNibj48YWNjZXNzaW9uLW51bT4xMDYzMTI3NTwvYWNj
ZXNzaW9uLW51bT48dXJscz48L3VybHM+PGVsZWN0cm9uaWMtcmVzb3VyY2UtbnVtPjEwLjEwNTYv
bmVqbTIwMDAwMTEzMzQyMDIwMjwvZWxlY3Ryb25pYy1yZXNvdXJjZS1udW0+PHJlbW90ZS1kYXRh
YmFzZS1wcm92aWRlcj5OTE08L3JlbW90ZS1kYXRhYmFzZS1wcm92aWRlcj48bGFuZ3VhZ2U+ZW5n
PC9sYW5ndWFnZT48L3JlY29yZD48L0NpdGU+PC9FbmROb3RlPn==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KZW5zZW48L0F1dGhvcj48WWVhcj4yMDAwPC9ZZWFyPjxS
ZWNOdW0+MzE8L1JlY051bT48RGlzcGxheVRleHQ+PHN0eWxlIGZhY2U9InN1cGVyc2NyaXB0Ij4x
MDwvc3R5bGU+PC9EaXNwbGF5VGV4dD48cmVjb3JkPjxyZWMtbnVtYmVyPjMxPC9yZWMtbnVtYmVy
Pjxmb3JlaWduLWtleXM+PGtleSBhcHA9IkVOIiBkYi1pZD0ieGVwYTVzeGY5eHd2ZWxlZHBydDV3
emVlZXQ1YWEyd3Rhejl0IiB0aW1lc3RhbXA9IjE1NTU3ODM2ODUiPjMxPC9rZXk+PC9mb3JlaWdu
LWtleXM+PHJlZi10eXBlIG5hbWU9IkpvdXJuYWwgQXJ0aWNsZSI+MTc8L3JlZi10eXBlPjxjb250
cmlidXRvcnM+PGF1dGhvcnM+PGF1dGhvcj5KZW5zZW4sIEQuIE0uPC9hdXRob3I+PGF1dGhvcj5N
YWNoaWNhZG8sIEcuIEEuPC9hdXRob3I+PGF1dGhvcj5KdXRhYmhhLCBSLjwvYXV0aG9yPjxhdXRo
b3I+S292YWNzLCBULiBPLjwvYXV0aG9yPjwvYXV0aG9ycz48L2NvbnRyaWJ1dG9ycz48YXV0aC1h
ZGRyZXNzPkRpZ2VzdGl2ZSBEaXNlYXNlIFJlc2VhcmNoIENlbnRlciwgVW5pdmVyc2l0eSBvZiBD
YWxpZm9ybmlhIGF0IExvcyBBbmdlbGVzIENlbnRlciBmb3IgdGhlIEhlYWx0aCBTY2llbmNlcywg
YW5kIHRoZSBWZXRlcmFucyBBZmZhaXJzIEdyZWF0ZXIgTG9zIEFuZ2VsZXMgSGVhbHRoY2FyZSBT
eXN0ZW0sIDkwMDczLTEwMDMsIFVTQS4gZGplbnNlbkBtZWQxLm1lZHNjaC51Y2xhLmVkdTwvYXV0
aC1hZGRyZXNzPjx0aXRsZXM+PHRpdGxlPlVyZ2VudCBjb2xvbm9zY29weSBmb3IgdGhlIGRpYWdu
b3NpcyBhbmQgdHJlYXRtZW50IG9mIHNldmVyZSBkaXZlcnRpY3VsYXIgaGVtb3JyaGFnZ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zgtODI8L3BhZ2VzPjx2b2x1bWU+MzQyPC92b2x1bWU+PG51bWJl
cj4yPC9udW1iZXI+PGVkaXRpb24+MjAwMC8wMS8xMzwvZWRpdGlvbj48a2V5d29yZHM+PGtleXdv
cmQ+QWN1dGUgRGlzZWFzZTwva2V5d29yZD48a2V5d29yZD5BZ2VkPC9rZXl3b3JkPjxrZXl3b3Jk
PkNoaS1TcXVhcmUgRGlzdHJpYnV0aW9uPC9rZXl3b3JkPjxrZXl3b3JkPkNvbGVjdG9teTwva2V5
d29yZD48a2V5d29yZD5Db2xvbmljIERpc2Vhc2VzL2NvbXBsaWNhdGlvbnMvKmRpYWdub3Npcy8q
dGhlcmFweTwva2V5d29yZD48a2V5d29yZD4qQ29sb25vc2NvcHk8L2tleXdvcmQ+PGtleXdvcmQ+
RGl2ZXJ0aWN1bHVtL2NvbXBsaWNhdGlvbnMvKmRpYWdub3Npcy8qdGhlcmFweTwva2V5d29yZD48
a2V5d29yZD5FcGluZXBocmluZS90aGVyYXBldXRpYyB1c2U8L2tleXdvcmQ+PGtleXdvcmQ+R2Fz
dHJvaW50ZXN0aW5hbCBIZW1vcnJoYWdlL2V0aW9sb2d5Lyp0aGVyYXB5PC9rZXl3b3JkPjxrZXl3
b3JkPkhlbW9zdGFzaXMsIEVuZG9zY29waWM8L2tleXdvcmQ+PGtleXdvcmQ+SHVtYW5zPC9rZXl3
b3JkPjxrZXl3b3JkPlByb3NwZWN0aXZlIFN0dWRpZXM8L2tleXdvcmQ+PGtleXdvcmQ+UmVjdXJy
ZW5jZTwva2V5d29yZD48a2V5d29yZD5WYXNvY29uc3RyaWN0b3IgQWdlbnRzL3RoZXJhcGV1dGlj
IHVzZTwva2V5d29yZD48L2tleXdvcmRzPjxkYXRlcz48eWVhcj4yMDAwPC95ZWFyPjxwdWItZGF0
ZXM+PGRhdGU+SmFuIDEzPC9kYXRlPjwvcHViLWRhdGVzPjwvZGF0ZXM+PGlzYm4+MDAyOC00Nzkz
IChQcmludCkmI3hEOzAwMjgtNDc5MzwvaXNibj48YWNjZXNzaW9uLW51bT4xMDYzMTI3NTwvYWNj
ZXNzaW9uLW51bT48dXJscz48L3VybHM+PGVsZWN0cm9uaWMtcmVzb3VyY2UtbnVtPjEwLjEwNTYv
bmVqbTIwMDAwMTEzMzQyMDIwMjwvZWxlY3Ryb25pYy1yZXNvdXJjZS1udW0+PHJlbW90ZS1kYXRh
YmFzZS1wcm92aWRlcj5OTE08L3JlbW90ZS1kYXRhYmFzZS1wcm92aWRlcj48bGFuZ3VhZ2U+ZW5n
PC9sYW5ndWFnZT48L3JlY29yZD48L0NpdGU+PC9FbmROb3RlPn==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705475" w:rsidRPr="009B226C">
        <w:rPr>
          <w:rFonts w:ascii="Book Antiqua" w:hAnsi="Book Antiqua" w:cs="Arial"/>
          <w:color w:val="000000" w:themeColor="text1"/>
        </w:rPr>
      </w:r>
      <w:r w:rsidR="00705475"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10</w:t>
      </w:r>
      <w:r w:rsidR="00705475" w:rsidRPr="009B226C">
        <w:rPr>
          <w:rFonts w:ascii="Book Antiqua" w:hAnsi="Book Antiqua" w:cs="Arial"/>
          <w:color w:val="000000" w:themeColor="text1"/>
        </w:rPr>
        <w:fldChar w:fldCharType="end"/>
      </w:r>
      <w:r w:rsidR="009116B6" w:rsidRPr="009B226C">
        <w:rPr>
          <w:rFonts w:ascii="Book Antiqua" w:hAnsi="Book Antiqua" w:cs="Arial"/>
          <w:color w:val="000000" w:themeColor="text1"/>
          <w:vertAlign w:val="superscript"/>
        </w:rPr>
        <w:t>]</w:t>
      </w:r>
      <w:r w:rsidR="009116B6" w:rsidRPr="009B226C">
        <w:rPr>
          <w:rFonts w:ascii="Book Antiqua" w:hAnsi="Book Antiqua" w:cs="Arial"/>
          <w:color w:val="000000" w:themeColor="text1"/>
        </w:rPr>
        <w:t>.</w:t>
      </w:r>
      <w:r w:rsidR="00342B13" w:rsidRPr="009B226C">
        <w:rPr>
          <w:rFonts w:ascii="Book Antiqua" w:hAnsi="Book Antiqua" w:cs="Arial"/>
          <w:color w:val="000000" w:themeColor="text1"/>
        </w:rPr>
        <w:t xml:space="preserve"> </w:t>
      </w:r>
      <w:r w:rsidR="004D1AF3" w:rsidRPr="009B226C">
        <w:rPr>
          <w:rFonts w:ascii="Book Antiqua" w:hAnsi="Book Antiqua" w:cs="Arial"/>
          <w:color w:val="000000" w:themeColor="text1"/>
        </w:rPr>
        <w:t xml:space="preserve">Two meta-analyses in 2017 compared early and late colonoscopy for patients presenting with </w:t>
      </w:r>
      <w:r w:rsidR="00D965B5" w:rsidRPr="009B226C">
        <w:rPr>
          <w:rFonts w:ascii="Book Antiqua" w:hAnsi="Book Antiqua" w:cs="Arial"/>
          <w:color w:val="000000" w:themeColor="text1"/>
        </w:rPr>
        <w:t>latent GI bleeding</w:t>
      </w:r>
      <w:r w:rsidR="004D1AF3" w:rsidRPr="009B226C">
        <w:rPr>
          <w:rFonts w:ascii="Book Antiqua" w:hAnsi="Book Antiqua" w:cs="Arial"/>
          <w:color w:val="000000" w:themeColor="text1"/>
        </w:rPr>
        <w:t xml:space="preserve"> and found no reduction in rebleeding rates, transfusion requirements, and other important outcomes, but did show </w:t>
      </w:r>
      <w:r w:rsidR="00F33D0E" w:rsidRPr="009B226C">
        <w:rPr>
          <w:rFonts w:ascii="Book Antiqua" w:hAnsi="Book Antiqua" w:cs="Arial"/>
          <w:color w:val="000000" w:themeColor="text1"/>
        </w:rPr>
        <w:t xml:space="preserve">an </w:t>
      </w:r>
      <w:r w:rsidR="004D1AF3" w:rsidRPr="009B226C">
        <w:rPr>
          <w:rFonts w:ascii="Book Antiqua" w:hAnsi="Book Antiqua" w:cs="Arial"/>
          <w:color w:val="000000" w:themeColor="text1"/>
        </w:rPr>
        <w:t>increased rate of endoscopic intervention</w:t>
      </w:r>
      <w:r w:rsidR="00A63C6C" w:rsidRPr="009B226C">
        <w:rPr>
          <w:rFonts w:ascii="Book Antiqua" w:hAnsi="Book Antiqua" w:cs="Arial"/>
          <w:color w:val="000000" w:themeColor="text1"/>
          <w:vertAlign w:val="superscript"/>
        </w:rPr>
        <w:t>[</w:t>
      </w:r>
      <w:r w:rsidR="004D1AF3" w:rsidRPr="009B226C">
        <w:rPr>
          <w:rFonts w:ascii="Book Antiqua" w:hAnsi="Book Antiqua" w:cs="Arial"/>
          <w:color w:val="000000" w:themeColor="text1"/>
        </w:rPr>
        <w:fldChar w:fldCharType="begin">
          <w:fldData xml:space="preserve">PEVuZE5vdGU+PENpdGU+PEF1dGhvcj5TZW5ndXB0YTwvQXV0aG9yPjxZZWFyPjIwMTc8L1llYXI+
PFJlY051bT40NzwvUmVjTnVtPjxEaXNwbGF5VGV4dD48c3R5bGUgZmFjZT0ic3VwZXJzY3JpcHQi
PjExLCAxMjwvc3R5bGU+PC9EaXNwbGF5VGV4dD48cmVjb3JkPjxyZWMtbnVtYmVyPjQ3PC9yZWMt
bnVtYmVyPjxmb3JlaWduLWtleXM+PGtleSBhcHA9IkVOIiBkYi1pZD0ieGVwYTVzeGY5eHd2ZWxl
ZHBydDV3emVlZXQ1YWEyd3Rhejl0IiB0aW1lc3RhbXA9IjE1NTY5MDAzMjYiPjQ3PC9rZXk+PC9m
b3JlaWduLWtleXM+PHJlZi10eXBlIG5hbWU9IkpvdXJuYWwgQXJ0aWNsZSI+MTc8L3JlZi10eXBl
Pjxjb250cmlidXRvcnM+PGF1dGhvcnM+PGF1dGhvcj5TZW5ndXB0YSwgTi48L2F1dGhvcj48YXV0
aG9yPlRhcHBlciwgRS4gQi48L2F1dGhvcj48YXV0aG9yPkZldWVyc3RlaW4sIEouIEQuPC9hdXRo
b3I+PC9hdXRob3JzPjwvY29udHJpYnV0b3JzPjxhdXRoLWFkZHJlc3M+KkRpdmlzaW9uIG9mIEdh
c3Ryb2VudGVyb2xvZ3ksIFVuaXZlcnNpdHkgb2YgQ2hpY2FnbyBNZWRpY2FsIENlbnRlciwgQ2hp
Y2FnbywgSUwgZGFnZ2VyRGl2aXNpb24gb2YgR2FzdHJvZW50ZXJvbG9neSwgQmV0aCBJc3JhZWwg
RGVhY29uZXNzIE1lZGljYWwgQ2VudGVyLCBCb3N0b24sIE1BLjwvYXV0aC1hZGRyZXNzPjx0aXRs
ZXM+PHRpdGxlPkVhcmx5IFZlcnN1cyBEZWxheWVkIENvbG9ub3Njb3B5IGluIEhvc3BpdGFsaXpl
ZCBQYXRpZW50cyBXaXRoIExvd2VyIEdhc3Ryb2ludGVzdGluYWwgQmxlZWRpbmc6IEEgTWV0YS1B
bmFseXNpcz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MzUyLTM1OTwvcGFnZXM+PHZvbHVtZT41MTwvdm9sdW1lPjxudW1iZXI+NDwvbnVtYmVyPjxlZGl0
aW9uPjIwMTYvMDcvMjk8L2VkaXRpb24+PGtleXdvcmRzPjxrZXl3b3JkPkNvbG9uaWMgRGlzZWFz
ZXMvZGlhZ25vc2lzL2RpYWdub3N0aWMgaW1hZ2luZy9tb3J0YWxpdHkvKnN1cmdlcnk8L2tleXdv
cmQ+PGtleXdvcmQ+Q29sb25vc2NvcHkvKnN0YXRpc3RpY3MgJmFtcDsgbnVtZXJpY2FsIGRhdGE8
L2tleXdvcmQ+PGtleXdvcmQ+RW1lcmdlbmNpZXM8L2tleXdvcmQ+PGtleXdvcmQ+R2FzdHJvaW50
ZXN0aW5hbCBIZW1vcnJoYWdlL2RpYWdub3Npcy9kaWFnbm9zdGljIGltYWdpbmcvbW9ydGFsaXR5
LypzdXJnZXJ5PC9rZXl3b3JkPjxrZXl3b3JkPkhlbW9zdGFzaXMsIEVuZG9zY29waWMvKnN0YXRp
c3RpY3MgJmFtcDsgbnVtZXJpY2FsIGRhdGE8L2tleXdvcmQ+PGtleXdvcmQ+Kkhvc3BpdGFsaXph
dGlvbjwva2V5d29yZD48a2V5d29yZD5IdW1hbnM8L2tleXdvcmQ+PGtleXdvcmQ+VGltZSBGYWN0
b3JzPC9rZXl3b3JkPjxrZXl3b3JkPlVuaXRlZCBTdGF0ZXM8L2tleXdvcmQ+PC9rZXl3b3Jkcz48
ZGF0ZXM+PHllYXI+MjAxNzwveWVhcj48cHViLWRhdGVzPjxkYXRlPkFwcjwvZGF0ZT48L3B1Yi1k
YXRlcz48L2RhdGVzPjxpc2JuPjAxOTItMDc5MDwvaXNibj48YWNjZXNzaW9uLW51bT4yNzQ2NjE2
MzwvYWNjZXNzaW9uLW51bT48dXJscz48L3VybHM+PGVsZWN0cm9uaWMtcmVzb3VyY2UtbnVtPjEw
LjEwOTcvbWNnLjAwMDAwMDAwMDAwMDA2MDI8L2VsZWN0cm9uaWMtcmVzb3VyY2UtbnVtPjxyZW1v
dGUtZGF0YWJhc2UtcHJvdmlkZXI+TkxNPC9yZW1vdGUtZGF0YWJhc2UtcHJvdmlkZXI+PGxhbmd1
YWdlPmVuZzwvbGFuZ3VhZ2U+PC9yZWNvcmQ+PC9DaXRlPjxDaXRlPjxBdXRob3I+S291YW5kYTwv
QXV0aG9yPjxZZWFyPjIwMTc8L1llYXI+PFJlY051bT40ODwvUmVjTnVtPjxyZWNvcmQ+PHJlYy1u
dW1iZXI+NDg8L3JlYy1udW1iZXI+PGZvcmVpZ24ta2V5cz48a2V5IGFwcD0iRU4iIGRiLWlkPSJ4
ZXBhNXN4Zjl4d3ZlbGVkcHJ0NXd6ZWVldDVhYTJ3dGF6OXQiIHRpbWVzdGFtcD0iMTU1NjkwMDQ5
NyI+NDg8L2tleT48L2ZvcmVpZ24ta2V5cz48cmVmLXR5cGUgbmFtZT0iSm91cm5hbCBBcnRpY2xl
Ij4xNzwvcmVmLXR5cGU+PGNvbnRyaWJ1dG9ycz48YXV0aG9ycz48YXV0aG9yPktvdWFuZGEsIEEu
IE0uPC9hdXRob3I+PGF1dGhvcj5Tb21zb3VrLCBNLjwvYXV0aG9yPjxhdXRob3I+U2V3ZWxsLCBK
LiBMLjwvYXV0aG9yPjxhdXRob3I+RGF5LCBMLiBXLjwvYXV0aG9yPjwvYXV0aG9ycz48L2NvbnRy
aWJ1dG9ycz48YXV0aC1hZGRyZXNzPkRlcGFydG1lbnQgb2YgTWVkaWNpbmUsIFVuaXZlcnNpdHkg
b2YgQ2FsaWZvcm5pYSwgU2FuIEZyYW5jaXNjbywgQ2FsaWZvcm5pYSwgVVNBLiYjeEQ7RGl2aXNp
b24gb2YgR2FzdHJvZW50ZXJvbG9neSwgU2FuIEZyYW5jaXNjbyBHZW5lcmFsIEhvc3BpdGFsIGFu
ZCBUcmF1bWEgQ2VudGVyLCBTYW4gRnJhbmNpc2NvLCBDYWxpZm9ybmlhLCBVU0EuPC9hdXRoLWFk
ZHJlc3M+PHRpdGxlcz48dGl0bGU+VXJnZW50IGNvbG9ub3Njb3B5IGluIHBhdGllbnRzIHdpdGgg
bG93ZXIgR0kgYmxlZWRpbmc6IGEgc3lzdGVtYXRpYyByZXZpZXcgYW5kIG1ldGEtYW5hbHlzaX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wNy0xMTcuZTE8L3BhZ2VzPjx2b2x1bWU+ODY8L3ZvbHVtZT48bnVt
YmVyPjE8L251bWJlcj48ZWRpdGlvbj4yMDE3LzAyLzA5PC9lZGl0aW9uPjxrZXl3b3Jkcz48a2V5
d29yZD5CbG9vZCBUcmFuc2Z1c2lvbjwva2V5d29yZD48a2V5d29yZD4qQ29sb25vc2NvcHkvYWR2
ZXJzZSBlZmZlY3RzPC9rZXl3b3JkPjxrZXl3b3JkPkVsZWN0aXZlIFN1cmdpY2FsIFByb2NlZHVy
ZXM8L2tleXdvcmQ+PGtleXdvcmQ+RW1lcmdlbmNpZXM8L2tleXdvcmQ+PGtleXdvcmQ+R2FzdHJv
aW50ZXN0aW5hbCBIZW1vcnJoYWdlLypkaWFnbm9zdGljIGltYWdpbmcvbW9ydGFsaXR5Lyp0aGVy
YXB5PC9rZXl3b3JkPjxrZXl3b3JkPkh1bWFuczwva2V5d29yZD48a2V5d29yZD5MZW5ndGggb2Yg
U3RheS9lY29ub21pY3M8L2tleXdvcmQ+PGtleXdvcmQ+UmVjdXJyZW5jZTwva2V5d29yZD48L2tl
eXdvcmRzPjxkYXRlcz48eWVhcj4yMDE3PC95ZWFyPjxwdWItZGF0ZXM+PGRhdGU+SnVsPC9kYXRl
PjwvcHViLWRhdGVzPjwvZGF0ZXM+PGlzYm4+MDAxNi01MTA3PC9pc2JuPjxhY2Nlc3Npb24tbnVt
PjI4MTc0MTIzPC9hY2Nlc3Npb24tbnVtPjx1cmxzPjwvdXJscz48ZWxlY3Ryb25pYy1yZXNvdXJj
ZS1udW0+MTAuMTAxNi9qLmdpZS4yMDE3LjAxLjAzNTwvZWxlY3Ryb25pYy1yZXNvdXJjZS1udW0+
PHJlbW90ZS1kYXRhYmFzZS1wcm92aWRlcj5OTE08L3JlbW90ZS1kYXRhYmFzZS1wcm92aWRlcj48
bGFuZ3VhZ2U+ZW5nPC9sYW5ndWFnZT48L3JlY29yZD48L0NpdGU+PC9FbmROb3RlPn==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TZW5ndXB0YTwvQXV0aG9yPjxZZWFyPjIwMTc8L1llYXI+
PFJlY051bT40NzwvUmVjTnVtPjxEaXNwbGF5VGV4dD48c3R5bGUgZmFjZT0ic3VwZXJzY3JpcHQi
PjExLCAxMjwvc3R5bGU+PC9EaXNwbGF5VGV4dD48cmVjb3JkPjxyZWMtbnVtYmVyPjQ3PC9yZWMt
bnVtYmVyPjxmb3JlaWduLWtleXM+PGtleSBhcHA9IkVOIiBkYi1pZD0ieGVwYTVzeGY5eHd2ZWxl
ZHBydDV3emVlZXQ1YWEyd3Rhejl0IiB0aW1lc3RhbXA9IjE1NTY5MDAzMjYiPjQ3PC9rZXk+PC9m
b3JlaWduLWtleXM+PHJlZi10eXBlIG5hbWU9IkpvdXJuYWwgQXJ0aWNsZSI+MTc8L3JlZi10eXBl
Pjxjb250cmlidXRvcnM+PGF1dGhvcnM+PGF1dGhvcj5TZW5ndXB0YSwgTi48L2F1dGhvcj48YXV0
aG9yPlRhcHBlciwgRS4gQi48L2F1dGhvcj48YXV0aG9yPkZldWVyc3RlaW4sIEouIEQuPC9hdXRo
b3I+PC9hdXRob3JzPjwvY29udHJpYnV0b3JzPjxhdXRoLWFkZHJlc3M+KkRpdmlzaW9uIG9mIEdh
c3Ryb2VudGVyb2xvZ3ksIFVuaXZlcnNpdHkgb2YgQ2hpY2FnbyBNZWRpY2FsIENlbnRlciwgQ2hp
Y2FnbywgSUwgZGFnZ2VyRGl2aXNpb24gb2YgR2FzdHJvZW50ZXJvbG9neSwgQmV0aCBJc3JhZWwg
RGVhY29uZXNzIE1lZGljYWwgQ2VudGVyLCBCb3N0b24sIE1BLjwvYXV0aC1hZGRyZXNzPjx0aXRs
ZXM+PHRpdGxlPkVhcmx5IFZlcnN1cyBEZWxheWVkIENvbG9ub3Njb3B5IGluIEhvc3BpdGFsaXpl
ZCBQYXRpZW50cyBXaXRoIExvd2VyIEdhc3Ryb2ludGVzdGluYWwgQmxlZWRpbmc6IEEgTWV0YS1B
bmFseXNpcz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MzUyLTM1OTwvcGFnZXM+PHZvbHVtZT41MTwvdm9sdW1lPjxudW1iZXI+NDwvbnVtYmVyPjxlZGl0
aW9uPjIwMTYvMDcvMjk8L2VkaXRpb24+PGtleXdvcmRzPjxrZXl3b3JkPkNvbG9uaWMgRGlzZWFz
ZXMvZGlhZ25vc2lzL2RpYWdub3N0aWMgaW1hZ2luZy9tb3J0YWxpdHkvKnN1cmdlcnk8L2tleXdv
cmQ+PGtleXdvcmQ+Q29sb25vc2NvcHkvKnN0YXRpc3RpY3MgJmFtcDsgbnVtZXJpY2FsIGRhdGE8
L2tleXdvcmQ+PGtleXdvcmQ+RW1lcmdlbmNpZXM8L2tleXdvcmQ+PGtleXdvcmQ+R2FzdHJvaW50
ZXN0aW5hbCBIZW1vcnJoYWdlL2RpYWdub3Npcy9kaWFnbm9zdGljIGltYWdpbmcvbW9ydGFsaXR5
LypzdXJnZXJ5PC9rZXl3b3JkPjxrZXl3b3JkPkhlbW9zdGFzaXMsIEVuZG9zY29waWMvKnN0YXRp
c3RpY3MgJmFtcDsgbnVtZXJpY2FsIGRhdGE8L2tleXdvcmQ+PGtleXdvcmQ+Kkhvc3BpdGFsaXph
dGlvbjwva2V5d29yZD48a2V5d29yZD5IdW1hbnM8L2tleXdvcmQ+PGtleXdvcmQ+VGltZSBGYWN0
b3JzPC9rZXl3b3JkPjxrZXl3b3JkPlVuaXRlZCBTdGF0ZXM8L2tleXdvcmQ+PC9rZXl3b3Jkcz48
ZGF0ZXM+PHllYXI+MjAxNzwveWVhcj48cHViLWRhdGVzPjxkYXRlPkFwcjwvZGF0ZT48L3B1Yi1k
YXRlcz48L2RhdGVzPjxpc2JuPjAxOTItMDc5MDwvaXNibj48YWNjZXNzaW9uLW51bT4yNzQ2NjE2
MzwvYWNjZXNzaW9uLW51bT48dXJscz48L3VybHM+PGVsZWN0cm9uaWMtcmVzb3VyY2UtbnVtPjEw
LjEwOTcvbWNnLjAwMDAwMDAwMDAwMDA2MDI8L2VsZWN0cm9uaWMtcmVzb3VyY2UtbnVtPjxyZW1v
dGUtZGF0YWJhc2UtcHJvdmlkZXI+TkxNPC9yZW1vdGUtZGF0YWJhc2UtcHJvdmlkZXI+PGxhbmd1
YWdlPmVuZzwvbGFuZ3VhZ2U+PC9yZWNvcmQ+PC9DaXRlPjxDaXRlPjxBdXRob3I+S291YW5kYTwv
QXV0aG9yPjxZZWFyPjIwMTc8L1llYXI+PFJlY051bT40ODwvUmVjTnVtPjxyZWNvcmQ+PHJlYy1u
dW1iZXI+NDg8L3JlYy1udW1iZXI+PGZvcmVpZ24ta2V5cz48a2V5IGFwcD0iRU4iIGRiLWlkPSJ4
ZXBhNXN4Zjl4d3ZlbGVkcHJ0NXd6ZWVldDVhYTJ3dGF6OXQiIHRpbWVzdGFtcD0iMTU1NjkwMDQ5
NyI+NDg8L2tleT48L2ZvcmVpZ24ta2V5cz48cmVmLXR5cGUgbmFtZT0iSm91cm5hbCBBcnRpY2xl
Ij4xNzwvcmVmLXR5cGU+PGNvbnRyaWJ1dG9ycz48YXV0aG9ycz48YXV0aG9yPktvdWFuZGEsIEEu
IE0uPC9hdXRob3I+PGF1dGhvcj5Tb21zb3VrLCBNLjwvYXV0aG9yPjxhdXRob3I+U2V3ZWxsLCBK
LiBMLjwvYXV0aG9yPjxhdXRob3I+RGF5LCBMLiBXLjwvYXV0aG9yPjwvYXV0aG9ycz48L2NvbnRy
aWJ1dG9ycz48YXV0aC1hZGRyZXNzPkRlcGFydG1lbnQgb2YgTWVkaWNpbmUsIFVuaXZlcnNpdHkg
b2YgQ2FsaWZvcm5pYSwgU2FuIEZyYW5jaXNjbywgQ2FsaWZvcm5pYSwgVVNBLiYjeEQ7RGl2aXNp
b24gb2YgR2FzdHJvZW50ZXJvbG9neSwgU2FuIEZyYW5jaXNjbyBHZW5lcmFsIEhvc3BpdGFsIGFu
ZCBUcmF1bWEgQ2VudGVyLCBTYW4gRnJhbmNpc2NvLCBDYWxpZm9ybmlhLCBVU0EuPC9hdXRoLWFk
ZHJlc3M+PHRpdGxlcz48dGl0bGU+VXJnZW50IGNvbG9ub3Njb3B5IGluIHBhdGllbnRzIHdpdGgg
bG93ZXIgR0kgYmxlZWRpbmc6IGEgc3lzdGVtYXRpYyByZXZpZXcgYW5kIG1ldGEtYW5hbHlzaX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wNy0xMTcuZTE8L3BhZ2VzPjx2b2x1bWU+ODY8L3ZvbHVtZT48bnVt
YmVyPjE8L251bWJlcj48ZWRpdGlvbj4yMDE3LzAyLzA5PC9lZGl0aW9uPjxrZXl3b3Jkcz48a2V5
d29yZD5CbG9vZCBUcmFuc2Z1c2lvbjwva2V5d29yZD48a2V5d29yZD4qQ29sb25vc2NvcHkvYWR2
ZXJzZSBlZmZlY3RzPC9rZXl3b3JkPjxrZXl3b3JkPkVsZWN0aXZlIFN1cmdpY2FsIFByb2NlZHVy
ZXM8L2tleXdvcmQ+PGtleXdvcmQ+RW1lcmdlbmNpZXM8L2tleXdvcmQ+PGtleXdvcmQ+R2FzdHJv
aW50ZXN0aW5hbCBIZW1vcnJoYWdlLypkaWFnbm9zdGljIGltYWdpbmcvbW9ydGFsaXR5Lyp0aGVy
YXB5PC9rZXl3b3JkPjxrZXl3b3JkPkh1bWFuczwva2V5d29yZD48a2V5d29yZD5MZW5ndGggb2Yg
U3RheS9lY29ub21pY3M8L2tleXdvcmQ+PGtleXdvcmQ+UmVjdXJyZW5jZTwva2V5d29yZD48L2tl
eXdvcmRzPjxkYXRlcz48eWVhcj4yMDE3PC95ZWFyPjxwdWItZGF0ZXM+PGRhdGU+SnVsPC9kYXRl
PjwvcHViLWRhdGVzPjwvZGF0ZXM+PGlzYm4+MDAxNi01MTA3PC9pc2JuPjxhY2Nlc3Npb24tbnVt
PjI4MTc0MTIzPC9hY2Nlc3Npb24tbnVtPjx1cmxzPjwvdXJscz48ZWxlY3Ryb25pYy1yZXNvdXJj
ZS1udW0+MTAuMTAxNi9qLmdpZS4yMDE3LjAxLjAzNTwvZWxlY3Ryb25pYy1yZXNvdXJjZS1udW0+
PHJlbW90ZS1kYXRhYmFzZS1wcm92aWRlcj5OTE08L3JlbW90ZS1kYXRhYmFzZS1wcm92aWRlcj48
bGFuZ3VhZ2U+ZW5nPC9sYW5ndWFnZT48L3JlY29yZD48L0NpdGU+PC9FbmROb3RlPn==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4D1AF3" w:rsidRPr="009B226C">
        <w:rPr>
          <w:rFonts w:ascii="Book Antiqua" w:hAnsi="Book Antiqua" w:cs="Arial"/>
          <w:color w:val="000000" w:themeColor="text1"/>
        </w:rPr>
      </w:r>
      <w:r w:rsidR="004D1AF3"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11,12</w:t>
      </w:r>
      <w:r w:rsidR="004D1AF3" w:rsidRPr="009B226C">
        <w:rPr>
          <w:rFonts w:ascii="Book Antiqua" w:hAnsi="Book Antiqua" w:cs="Arial"/>
          <w:color w:val="000000" w:themeColor="text1"/>
        </w:rPr>
        <w:fldChar w:fldCharType="end"/>
      </w:r>
      <w:r w:rsidR="00A63C6C" w:rsidRPr="009B226C">
        <w:rPr>
          <w:rFonts w:ascii="Book Antiqua" w:hAnsi="Book Antiqua" w:cs="Arial"/>
          <w:color w:val="000000" w:themeColor="text1"/>
          <w:vertAlign w:val="superscript"/>
        </w:rPr>
        <w:t>]</w:t>
      </w:r>
      <w:r w:rsidR="00A63C6C" w:rsidRPr="009B226C">
        <w:rPr>
          <w:rFonts w:ascii="Book Antiqua" w:hAnsi="Book Antiqua" w:cs="Arial"/>
          <w:color w:val="000000" w:themeColor="text1"/>
        </w:rPr>
        <w:t>.</w:t>
      </w:r>
      <w:r w:rsidR="000210E8" w:rsidRPr="009B226C">
        <w:rPr>
          <w:rFonts w:ascii="Book Antiqua" w:hAnsi="Book Antiqua" w:cs="Arial"/>
          <w:color w:val="000000" w:themeColor="text1"/>
        </w:rPr>
        <w:t xml:space="preserve"> Other</w:t>
      </w:r>
      <w:r w:rsidR="00E35AD1" w:rsidRPr="009B226C">
        <w:rPr>
          <w:rFonts w:ascii="Book Antiqua" w:hAnsi="Book Antiqua" w:cs="Arial"/>
          <w:color w:val="000000" w:themeColor="text1"/>
        </w:rPr>
        <w:t xml:space="preserve"> studies have </w:t>
      </w:r>
      <w:r w:rsidR="000210E8" w:rsidRPr="009B226C">
        <w:rPr>
          <w:rFonts w:ascii="Book Antiqua" w:hAnsi="Book Antiqua" w:cs="Arial"/>
          <w:color w:val="000000" w:themeColor="text1"/>
        </w:rPr>
        <w:t xml:space="preserve">also </w:t>
      </w:r>
      <w:r w:rsidR="00E35AD1" w:rsidRPr="009B226C">
        <w:rPr>
          <w:rFonts w:ascii="Book Antiqua" w:hAnsi="Book Antiqua" w:cs="Arial"/>
          <w:color w:val="000000" w:themeColor="text1"/>
        </w:rPr>
        <w:t xml:space="preserve">directed attention toward the possible low impact </w:t>
      </w:r>
      <w:r w:rsidR="0000547C" w:rsidRPr="009B226C">
        <w:rPr>
          <w:rFonts w:ascii="Book Antiqua" w:hAnsi="Book Antiqua" w:cs="Arial"/>
          <w:color w:val="000000" w:themeColor="text1"/>
        </w:rPr>
        <w:t xml:space="preserve">of early colonoscopy </w:t>
      </w:r>
      <w:r w:rsidR="00E35AD1" w:rsidRPr="009B226C">
        <w:rPr>
          <w:rFonts w:ascii="Book Antiqua" w:hAnsi="Book Antiqua" w:cs="Arial"/>
          <w:color w:val="000000" w:themeColor="text1"/>
        </w:rPr>
        <w:t>on</w:t>
      </w:r>
      <w:r w:rsidR="0000547C" w:rsidRPr="009B226C">
        <w:rPr>
          <w:rFonts w:ascii="Book Antiqua" w:hAnsi="Book Antiqua" w:cs="Arial"/>
          <w:color w:val="000000" w:themeColor="text1"/>
        </w:rPr>
        <w:t xml:space="preserve"> patient</w:t>
      </w:r>
      <w:r w:rsidR="00E35AD1" w:rsidRPr="009B226C">
        <w:rPr>
          <w:rFonts w:ascii="Book Antiqua" w:hAnsi="Book Antiqua" w:cs="Arial"/>
          <w:color w:val="000000" w:themeColor="text1"/>
        </w:rPr>
        <w:t xml:space="preserve"> outcome</w:t>
      </w:r>
      <w:r w:rsidR="0000547C" w:rsidRPr="009B226C">
        <w:rPr>
          <w:rFonts w:ascii="Book Antiqua" w:hAnsi="Book Antiqua" w:cs="Arial"/>
          <w:color w:val="000000" w:themeColor="text1"/>
        </w:rPr>
        <w:t>s</w:t>
      </w:r>
      <w:r w:rsidR="00F45B02" w:rsidRPr="009B226C">
        <w:rPr>
          <w:rFonts w:ascii="Book Antiqua" w:hAnsi="Book Antiqua" w:cs="Arial"/>
          <w:color w:val="000000" w:themeColor="text1"/>
        </w:rPr>
        <w:t xml:space="preserve"> in lower GI bleeding</w:t>
      </w:r>
      <w:r w:rsidR="00FA663B" w:rsidRPr="009B226C">
        <w:rPr>
          <w:rFonts w:ascii="Book Antiqua" w:hAnsi="Book Antiqua" w:cs="Arial"/>
          <w:color w:val="000000" w:themeColor="text1"/>
          <w:vertAlign w:val="superscript"/>
        </w:rPr>
        <w:t>[</w:t>
      </w:r>
      <w:r w:rsidR="00F21235" w:rsidRPr="009B226C">
        <w:rPr>
          <w:rFonts w:ascii="Book Antiqua" w:hAnsi="Book Antiqua" w:cs="Arial"/>
          <w:color w:val="000000" w:themeColor="text1"/>
        </w:rPr>
        <w:fldChar w:fldCharType="begin">
          <w:fldData xml:space="preserve">PEVuZE5vdGU+PENpdGU+PEF1dGhvcj5OaWdhbTwvQXV0aG9yPjxZZWFyPjIwMTg8L1llYXI+PFJl
Y051bT4yNjwvUmVjTnVtPjxEaXNwbGF5VGV4dD48c3R5bGUgZmFjZT0ic3VwZXJzY3JpcHQiPjEz
LTE4PC9zdHlsZT48L0Rpc3BsYXlUZXh0PjxyZWNvcmQ+PHJlYy1udW1iZXI+MjY8L3JlYy1udW1i
ZXI+PGZvcmVpZ24ta2V5cz48a2V5IGFwcD0iRU4iIGRiLWlkPSJ4ZXBhNXN4Zjl4d3ZlbGVkcHJ0
NXd6ZWVldDVhYTJ3dGF6OXQiIHRpbWVzdGFtcD0iMTU1NTc4MjIxOCI+MjY8L2tleT48L2ZvcmVp
Z24ta2V5cz48cmVmLXR5cGUgbmFtZT0iSm91cm5hbCBBcnRpY2xlIj4xNzwvcmVmLXR5cGU+PGNv
bnRyaWJ1dG9ycz48YXV0aG9ycz48YXV0aG9yPk5pZ2FtLCBOLjwvYXV0aG9yPjxhdXRob3I+SGFt
LCBTLiBBLjwvYXV0aG9yPjxhdXRob3I+U2VuZ3VwdGEsIE4uPC9hdXRob3I+PC9hdXRob3JzPjwv
Y29udHJpYnV0b3JzPjxhdXRoLWFkZHJlc3M+U2VjdGlvbiBvZiBHYXN0cm9lbnRlcm9sb2d5LCBI
ZXBhdG9sb2d5LCBhbmQgTnV0cml0aW9uLCBVbml2ZXJzaXR5IG9mIENoaWNhZ28gTWVkaWNhbCBD
ZW50ZXIsIENoaWNhZ28sIElsbGlub2lzLiYjeEQ7Q2VudGVyIGZvciBIZWFsdGggYW5kIFNvY2lh
bCBTY2llbmNlcywgVW5pdmVyc2l0eSBvZiBDaGljYWdvIE1lZGljYWwgQ2VudGVyLCBDaGljYWdv
LCBJbGxpbm9pcy4mI3hEO1NlY3Rpb24gb2YgR2FzdHJvZW50ZXJvbG9neSwgSGVwYXRvbG9neSwg
YW5kIE51dHJpdGlvbiwgVW5pdmVyc2l0eSBvZiBDaGljYWdvIE1lZGljYWwgQ2VudGVyLCBDaGlj
YWdvLCBJbGxpbm9pcy4gRWxlY3Ryb25pYyBhZGRyZXNzOiBuc2VuZ3VwdGFAbWVkaWNpbmUuYnNk
LnVjaGljYWdvLmVkdS48L2F1dGgtYWRkcmVzcz48dGl0bGVzPjx0aXRsZT5FYXJseSBDb2xvbm9z
Y29weSBmb3IgRGl2ZXJ0aWN1bGFyIEJsZWVkaW5nIERvZXMgTm90IFJlZHVjZSBSaXNrIG9mIFBv
c3RkaXNjaGFyZ2UgUmVjdXJyZW50IEJsZWVkaW5nOiBBIFByb3BlbnNpdHkgU2NvcmUtTWF0Y2hp
bmcgQ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GVkaXRpb24+MjAxOC8xMC8wOTwvZWRpdGlvbj48a2V5d29yZHM+PGtleXdvcmQ+
Q2tkPC9rZXl3b3JkPjxrZXl3b3JkPkVuZG9zY29weTwva2V5d29yZD48a2V5d29yZD5Mb3dlciBH
YXN0cm9pbnRlc3RpbmFsIEJsZWVkaW5nPC9rZXl3b3JkPjxrZXl3b3JkPlJlc3BvbnNlPC9rZXl3
b3JkPjwva2V5d29yZHM+PGRhdGVzPjx5ZWFyPjIwMTg8L3llYXI+PHB1Yi1kYXRlcz48ZGF0ZT5P
Y3QgNjwvZGF0ZT48L3B1Yi1kYXRlcz48L2RhdGVzPjxpc2JuPjE1NDItMzU2NTwvaXNibj48YWNj
ZXNzaW9uLW51bT4zMDI5NjU5NTwvYWNjZXNzaW9uLW51bT48dXJscz48L3VybHM+PGVsZWN0cm9u
aWMtcmVzb3VyY2UtbnVtPjEwLjEwMTYvai5jZ2guMjAxOC4wOS4wNTA8L2VsZWN0cm9uaWMtcmVz
b3VyY2UtbnVtPjxyZW1vdGUtZGF0YWJhc2UtcHJvdmlkZXI+TkxNPC9yZW1vdGUtZGF0YWJhc2Ut
cHJvdmlkZXI+PGxhbmd1YWdlPmVuZzwvbGFuZ3VhZ2U+PC9yZWNvcmQ+PC9DaXRlPjxDaXRlPjxB
dXRob3I+TGFpbmU8L0F1dGhvcj48WWVhcj4yMDEwPC9ZZWFyPjxSZWNOdW0+NDk8L1JlY051bT48
cmVjb3JkPjxyZWMtbnVtYmVyPjQ5PC9yZWMtbnVtYmVyPjxmb3JlaWduLWtleXM+PGtleSBhcHA9
IkVOIiBkYi1pZD0ieGVwYTVzeGY5eHd2ZWxlZHBydDV3emVlZXQ1YWEyd3Rhejl0IiB0aW1lc3Rh
bXA9IjE1NTY5MDA3MzQiPjQ5PC9rZXk+PC9mb3JlaWduLWtleXM+PHJlZi10eXBlIG5hbWU9Ikpv
dXJuYWwgQXJ0aWNsZSI+MTc8L3JlZi10eXBlPjxjb250cmlidXRvcnM+PGF1dGhvcnM+PGF1dGhv
cj5MYWluZSwgTC48L2F1dGhvcj48YXV0aG9yPlNoYWgsIEEuPC9hdXRob3I+PC9hdXRob3JzPjwv
Y29udHJpYnV0b3JzPjxhdXRoLWFkZHJlc3M+RGl2aXNpb24gb2YgR2FzdHJvaW50ZXN0aW5hbCBh
bmQgTGl2ZXIgRGlzZWFzZXMsIEtlY2sgU2Nob29sIG9mIE1lZGljaW5lLCBVbml2ZXJzaXR5IG9m
IFNvdXRoZXJuIENhbGlmb3JuaWEsIExvcyBBbmdlbGVzLCBDYWxpZm9ybmlhIDkwMDMzLCBVU0Eu
IGxsYWluZUB1c2MuZWR1PC9hdXRoLWFkZHJlc3M+PHRpdGxlcz48dGl0bGU+UmFuZG9taXplZCB0
cmlhbCBvZiB1cmdlbnQgdnMuIGVsZWN0aXZlIGNvbG9ub3Njb3B5IGluIHBhdGllbnRzIGhvc3Bp
dGFsaXplZCB3aXRoIGxvd2VyIEdJIGJsZWVkaW5n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NjM2LTQxOyBxdWl6IDI2NDI8L3BhZ2VzPjx2
b2x1bWU+MTA1PC92b2x1bWU+PG51bWJlcj4xMjwvbnVtYmVyPjxlZGl0aW9uPjIwMTAvMDcvMjI8
L2VkaXRpb24+PGtleXdvcmRzPjxrZXl3b3JkPkNvbG9ub3Njb3B5LyptZXRob2RzPC9rZXl3b3Jk
PjxrZXl3b3JkPkVtZXJnZW5jaWVzPC9rZXl3b3JkPjxrZXl3b3JkPkZlbWFsZTwva2V5d29yZD48
a2V5d29yZD5HYXN0cm9pbnRlc3RpbmFsIEhlbW9ycmhhZ2UvKmRpYWdub3Npczwva2V5d29yZD48
a2V5d29yZD5Ib3NwaXRhbGl6YXRpb24vc3RhdGlzdGljcyAmYW1wOyBudW1lcmljYWwgZGF0YTwv
a2V5d29yZD48a2V5d29yZD5IdW1hbnM8L2tleXdvcmQ+PGtleXdvcmQ+TGVuZ3RoIG9mIFN0YXkv
c3RhdGlzdGljcyAmYW1wOyBudW1lcmljYWwgZGF0YTwva2V5d29yZD48a2V5d29yZD5NYWxlPC9r
ZXl3b3JkPjxrZXl3b3JkPk1pZGRsZSBBZ2VkPC9rZXl3b3JkPjxrZXl3b3JkPlByb3NwZWN0aXZl
IFN0dWRpZXM8L2tleXdvcmQ+PGtleXdvcmQ+UmVjdXJyZW5jZTwva2V5d29yZD48a2V5d29yZD5S
aXNrIEZhY3RvcnM8L2tleXdvcmQ+PGtleXdvcmQ+VHJlYXRtZW50IE91dGNvbWU8L2tleXdvcmQ+
PC9rZXl3b3Jkcz48ZGF0ZXM+PHllYXI+MjAxMDwveWVhcj48cHViLWRhdGVzPjxkYXRlPkRlYzwv
ZGF0ZT48L3B1Yi1kYXRlcz48L2RhdGVzPjxpc2JuPjAwMDItOTI3MDwvaXNibj48YWNjZXNzaW9u
LW51bT4yMDY0ODAwNDwvYWNjZXNzaW9uLW51bT48dXJscz48L3VybHM+PGVsZWN0cm9uaWMtcmVz
b3VyY2UtbnVtPjEwLjEwMzgvYWpnLjIwMTAuMjc3PC9lbGVjdHJvbmljLXJlc291cmNlLW51bT48
cmVtb3RlLWRhdGFiYXNlLXByb3ZpZGVyPk5MTTwvcmVtb3RlLWRhdGFiYXNlLXByb3ZpZGVyPjxs
YW5ndWFnZT5lbmc8L2xhbmd1YWdlPjwvcmVjb3JkPjwvQ2l0ZT48Q2l0ZT48QXV0aG9yPkdyZWVu
PC9BdXRob3I+PFllYXI+MjAwNTwvWWVhcj48UmVjTnVtPjUwPC9SZWNOdW0+PHJlY29yZD48cmVj
LW51bWJlcj41MDwvcmVjLW51bWJlcj48Zm9yZWlnbi1rZXlzPjxrZXkgYXBwPSJFTiIgZGItaWQ9
InhlcGE1c3hmOXh3dmVsZWRwcnQ1d3plZWV0NWFhMnd0YXo5dCIgdGltZXN0YW1wPSIxNTU2OTAw
OTM2Ij41MDwva2V5PjwvZm9yZWlnbi1rZXlzPjxyZWYtdHlwZSBuYW1lPSJKb3VybmFsIEFydGlj
bGUiPjE3PC9yZWYtdHlwZT48Y29udHJpYnV0b3JzPjxhdXRob3JzPjxhdXRob3I+R3JlZW4sIEIu
IFQuPC9hdXRob3I+PGF1dGhvcj5Sb2NrZXksIEQuIEMuPC9hdXRob3I+PGF1dGhvcj5Qb3J0d29v
ZCwgRy48L2F1dGhvcj48YXV0aG9yPlRhcm5hc2t5LCBQLiBSLjwvYXV0aG9yPjxhdXRob3I+R3Vh
cmlzY28sIFMuPC9hdXRob3I+PGF1dGhvcj5CcmFuY2gsIE0uIFMuPC9hdXRob3I+PGF1dGhvcj5M
ZXVuZywgSi48L2F1dGhvcj48YXV0aG9yPkpvd2VsbCwgUC48L2F1dGhvcj48L2F1dGhvcnM+PC9j
b250cmlidXRvcnM+PGF1dGgtYWRkcmVzcz5EaXZpc2lvbiBvZiBHYXN0cm9lbnRlcm9sb2d5LCBE
ZXBhcnRtZW50IG9mIE1lZGljaW5lLCBEdWtlIFVuaXZlcnNpdHkgTWVkaWNhbCBDZW50ZXIsIER1
cmhhbSwgTm9ydGggQ2Fyb2xpbmEsIFVTQS48L2F1dGgtYWRkcmVzcz48dGl0bGVzPjx0aXRsZT5V
cmdlbnQgY29sb25vc2NvcHkgZm9yIGV2YWx1YXRpb24gYW5kIG1hbmFnZW1lbnQgb2YgYWN1dGUg
bG93ZXIgZ2FzdHJvaW50ZXN0aW5hbCBoZW1vcnJoYWdlOiBhIHJhbmRvbWl6ZWQgY29udHJvbGxl
ZCB0cmlhbD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jM5NS00MDI8L3BhZ2VzPjx2b2x1bWU+MTAwPC92b2x1bWU+PG51bWJlcj4xMTwvbnVt
YmVyPjxlZGl0aW9uPjIwMDUvMTEvMTE8L2VkaXRpb24+PGtleXdvcmRzPjxrZXl3b3JkPkFnZWQ8
L2tleXdvcmQ+PGtleXdvcmQ+QW5naW9ncmFwaHk8L2tleXdvcmQ+PGtleXdvcmQ+Qmxvb2QgVHJh
bnNmdXNpb248L2tleXdvcmQ+PGtleXdvcmQ+Q2F0aGFydGljcy9hZG1pbmlzdHJhdGlvbiAmYW1w
OyBkb3NhZ2U8L2tleXdvcmQ+PGtleXdvcmQ+Q29saXRpcywgSXNjaGVtaWMvZGlhZ25vc2lzL3Ro
ZXJhcHk8L2tleXdvcmQ+PGtleXdvcmQ+Q29sb25pYyBEaXNlYXNlcy8qZGlhZ25vc2lzL2RpYWdu
b3N0aWMgaW1hZ2luZy90aGVyYXB5PC9rZXl3b3JkPjxrZXl3b3JkPipDb2xvbm9zY29weTwva2V5
d29yZD48a2V5d29yZD5Dcml0aWNhbCBDYXJlPC9rZXl3b3JkPjxrZXl3b3JkPkRpdmVydGljdWx1
bSwgQ29sb24vZGlhZ25vc2lzL3RoZXJhcHk8L2tleXdvcmQ+PGtleXdvcmQ+RW1lcmdlbmNpZXM8
L2tleXdvcmQ+PGtleXdvcmQ+RmVtYWxlPC9rZXl3b3JkPjxrZXl3b3JkPkZvbGxvdy1VcCBTdHVk
aWVzPC9rZXl3b3JkPjxrZXl3b3JkPkdhc3Ryb2ludGVzdGluYWwgSGVtb3JyaGFnZS8qZGlhZ25v
c2lzL2RpYWdub3N0aWMgaW1hZ2luZy90aGVyYXB5PC9rZXl3b3JkPjxrZXl3b3JkPkhlbW9zdGF0
aWMgVGVjaG5pcXVlczwva2V5d29yZD48a2V5d29yZD5Ib3NwaXRhbGl6YXRpb248L2tleXdvcmQ+
PGtleXdvcmQ+SHVtYW5zPC9rZXl3b3JkPjxrZXl3b3JkPkludGVzdGluYWwgTXVjb3NhL2RpYWdu
b3N0aWMgaW1hZ2luZy9wYXRob2xvZ3k8L2tleXdvcmQ+PGtleXdvcmQ+TGVuZ3RoIG9mIFN0YXk8
L2tleXdvcmQ+PGtleXdvcmQ+TWFsZTwva2V5d29yZD48a2V5d29yZD5Qcm9zcGVjdGl2ZSBTdHVk
aWVzPC9rZXl3b3JkPjxrZXl3b3JkPlJlY3VycmVuY2U8L2tleXdvcmQ+PGtleXdvcmQ+VGVsYW5n
aWVjdGFzaXMvZGlhZ25vc2lzL3RoZXJhcHk8L2tleXdvcmQ+PGtleXdvcmQ+VHJlYXRtZW50IE91
dGNvbWU8L2tleXdvcmQ+PC9rZXl3b3Jkcz48ZGF0ZXM+PHllYXI+MjAwNTwveWVhcj48cHViLWRh
dGVzPjxkYXRlPk5vdjwvZGF0ZT48L3B1Yi1kYXRlcz48L2RhdGVzPjxpc2JuPjAwMDItOTI3MCAo
UHJpbnQpJiN4RDswMDAyLTkyNzA8L2lzYm4+PGFjY2Vzc2lvbi1udW0+MTYyNzk4OTE8L2FjY2Vz
c2lvbi1udW0+PHVybHM+PC91cmxzPjxlbGVjdHJvbmljLXJlc291cmNlLW51bT4xMC4xMTExL2ou
MTU3Mi0wMjQxLjIwMDUuMDAzMDYueDwvZWxlY3Ryb25pYy1yZXNvdXJjZS1udW0+PHJlbW90ZS1k
YXRhYmFzZS1wcm92aWRlcj5OTE08L3JlbW90ZS1kYXRhYmFzZS1wcm92aWRlcj48bGFuZ3VhZ2U+
ZW5nPC9sYW5ndWFnZT48L3JlY29yZD48L0NpdGU+PENpdGU+PEF1dGhvcj5OYWdhdGE8L0F1dGhv
cj48WWVhcj4yMDE2PC9ZZWFyPjxSZWNOdW0+NTE8L1JlY051bT48cmVjb3JkPjxyZWMtbnVtYmVy
PjUxPC9yZWMtbnVtYmVyPjxmb3JlaWduLWtleXM+PGtleSBhcHA9IkVOIiBkYi1pZD0ieGVwYTVz
eGY5eHd2ZWxlZHBydDV3emVlZXQ1YWEyd3Rhejl0IiB0aW1lc3RhbXA9IjE1NTY5MDExMDUiPjUx
PC9rZXk+PC9mb3JlaWduLWtleXM+PHJlZi10eXBlIG5hbWU9IkpvdXJuYWwgQXJ0aWNsZSI+MTc8
L3JlZi10eXBlPjxjb250cmlidXRvcnM+PGF1dGhvcnM+PGF1dGhvcj5OYWdhdGEsIE4uPC9hdXRo
b3I+PGF1dGhvcj5OaWlrdXJhLCBSLjwvYXV0aG9yPjxhdXRob3I+U2FrdXJhaSwgVC48L2F1dGhv
cj48YXV0aG9yPlNoaW1ibywgVC48L2F1dGhvcj48YXV0aG9yPkFva2ksIFQuPC9hdXRob3I+PGF1
dGhvcj5Nb3JpeWFzdSwgUy48L2F1dGhvcj48YXV0aG9yPlNla2luZSwgSy48L2F1dGhvcj48YXV0
aG9yPk9rdWJvLCBILjwvYXV0aG9yPjxhdXRob3I+SW1iZSwgSy48L2F1dGhvcj48YXV0aG9yPldh
dGFuYWJlLCBLLjwvYXV0aG9yPjxhdXRob3I+WW9rb2ksIEMuPC9hdXRob3I+PGF1dGhvcj5ZYW5h
c2UsIE0uPC9hdXRob3I+PGF1dGhvcj5Ba2l5YW1hLCBKLjwvYXV0aG9yPjxhdXRob3I+VWVtdXJh
LCBOLjwvYXV0aG9yPjwvYXV0aG9ycz48L2NvbnRyaWJ1dG9ycz48YXV0aC1hZGRyZXNzPkRlcGFy
dG1lbnQgb2YgR2FzdHJvZW50ZXJvbG9neSBhbmQgSGVwYXRvbG9neSwgTmF0aW9uYWwgQ2VudGVy
IGZvciBHbG9iYWwgSGVhbHRoIGFuZCBNZWRpY2luZSwgVG9reW8sIEphcGFuLiBFbGVjdHJvbmlj
IGFkZHJlc3M6IG5uYWdhdGFfbmNnbUB5YWhvby5jby5qcC4mI3hEO0RlcGFydG1lbnQgb2YgR2Fz
dHJvZW50ZXJvbG9neSBhbmQgSGVwYXRvbG9neSwgTmF0aW9uYWwgQ2VudGVyIGZvciBHbG9iYWwg
SGVhbHRoIGFuZCBNZWRpY2luZSwgVG9reW8sIEphcGFuLiYjeEQ7Q2xpbmljYWwgUmVzZWFyY2gg
YW5kIEluZm9ybWF0aWNzLCBPaHRhIE5pc2hpbm91Y2hpIEhvc3BpdGFsLCBLb3JpeWFtYSwgSmFw
YW4uJiN4RDtEZXBhcnRtZW50IG9mIEdhc3Ryb2VudGVyb2xvZ3kgYW5kIEhlcGF0b2xvZ3ksIE5h
dGlvbmFsIENlbnRlciBmb3IgR2xvYmFsIEhlYWx0aCBhbmQgTWVkaWNpbmUsIEtvaG5vZGFpIEhv
c3BpdGFsLCBDaGliYSwgSmFwYW4uPC9hdXRoLWFkZHJlc3M+PHRpdGxlcz48dGl0bGU+U2FmZXR5
IGFuZCBFZmZlY3RpdmVuZXNzIG9mIEVhcmx5IENvbG9ub3Njb3B5IGluIE1hbmFnZW1lbnQgb2Yg
QWN1dGUgTG93ZXIgR2FzdHJvaW50ZXN0aW5hbCBCbGVlZGluZyBvbiB0aGUgQmFzaXMgb2YgUHJv
cGVuc2l0eSBTY29yZSBNYXRjaGluZyBBbmFseXN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TU4LTY0PC9wYWdlcz48dm9sdW1l
PjE0PC92b2x1bWU+PG51bWJlcj40PC9udW1iZXI+PGVkaXRpb24+MjAxNS8xMC8yNDwvZWRpdGlv
bj48a2V5d29yZHM+PGtleXdvcmQ+QWdlZDwva2V5d29yZD48a2V5d29yZD5BZ2VkLCA4MCBhbmQg
b3Zlcjwva2V5d29yZD48a2V5d29yZD5Db2xvbm9zY29weS9hZHZlcnNlIGVmZmVjdHMvKm1ldGhv
ZHM8L2tleXdvcmQ+PGtleXdvcmQ+RGF0YWJhc2VzLCBGYWN0dWFsPC9rZXl3b3JkPjxrZXl3b3Jk
PkVuZG9zY29weS9hZHZlcnNlIGVmZmVjdHMvKm1ldGhvZHM8L2tleXdvcmQ+PGtleXdvcmQ+RmVt
YWxlPC9rZXl3b3JkPjxrZXl3b3JkPkdhc3Ryb2ludGVzdGluYWwgSGVtb3JyaGFnZS9tb3J0YWxp
dHkvKnN1cmdlcnk8L2tleXdvcmQ+PGtleXdvcmQ+SHVtYW5zPC9rZXl3b3JkPjxrZXl3b3JkPkph
cGFuPC9rZXl3b3JkPjxrZXl3b3JkPk1hbGU8L2tleXdvcmQ+PGtleXdvcmQ+TWlkZGxlIEFnZWQ8
L2tleXdvcmQ+PGtleXdvcmQ+UHJvcGVuc2l0eSBTY29yZTwva2V5d29yZD48a2V5d29yZD5SZXRy
b3NwZWN0aXZlIFN0dWRpZXM8L2tleXdvcmQ+PGtleXdvcmQ+U2Vjb25kYXJ5IFByZXZlbnRpb248
L2tleXdvcmQ+PGtleXdvcmQ+U3Vydml2YWwgQW5hbHlzaXM8L2tleXdvcmQ+PGtleXdvcmQ+VHJl
YXRtZW50IE91dGNvbWU8L2tleXdvcmQ+PGtleXdvcmQ+Q29sb25vc2NvcHkgVGltaW5nPC9rZXl3
b3JkPjxrZXl3b3JkPkNvbXBhcmF0aXZlIEFuYWx5c2lzPC9rZXl3b3JkPjxrZXl3b3JkPkRpdmVy
dGljdWxhciBCbGVlZGluZzwva2V5d29yZD48a2V5d29yZD5Mb3dlciBHYXN0cm9pbnRlc3RpbmFs
IEhlbW9ycmhhZ2U8L2tleXdvcmQ+PGtleXdvcmQ+VXJnZW50IENvbG9ub3Njb3B5PC9rZXl3b3Jk
Pjwva2V5d29yZHM+PGRhdGVzPjx5ZWFyPjIwMTY8L3llYXI+PHB1Yi1kYXRlcz48ZGF0ZT5BcHI8
L2RhdGU+PC9wdWItZGF0ZXM+PC9kYXRlcz48aXNibj4xNTQyLTM1NjU8L2lzYm4+PGFjY2Vzc2lv
bi1udW0+MjY0OTI4NDQ8L2FjY2Vzc2lvbi1udW0+PHVybHM+PC91cmxzPjxlbGVjdHJvbmljLXJl
c291cmNlLW51bT4xMC4xMDE2L2ouY2doLjIwMTUuMTAuMDExPC9lbGVjdHJvbmljLXJlc291cmNl
LW51bT48cmVtb3RlLWRhdGFiYXNlLXByb3ZpZGVyPk5MTTwvcmVtb3RlLWRhdGFiYXNlLXByb3Zp
ZGVyPjxsYW5ndWFnZT5lbmc8L2xhbmd1YWdlPjwvcmVjb3JkPjwvQ2l0ZT48Q2l0ZT48QXV0aG9y
Pk5pZ2FtPC9BdXRob3I+PFllYXI+MjAxODwvWWVhcj48UmVjTnVtPjUyPC9SZWNOdW0+PHJlY29y
ZD48cmVjLW51bWJlcj41MjwvcmVjLW51bWJlcj48Zm9yZWlnbi1rZXlzPjxrZXkgYXBwPSJFTiIg
ZGItaWQ9InhlcGE1c3hmOXh3dmVsZWRwcnQ1d3plZWV0NWFhMnd0YXo5dCIgdGltZXN0YW1wPSIx
NTU2OTAxMjQ4Ij41Mjwva2V5PjwvZm9yZWlnbi1rZXlzPjxyZWYtdHlwZSBuYW1lPSJKb3VybmFs
IEFydGljbGUiPjE3PC9yZWYtdHlwZT48Y29udHJpYnV0b3JzPjxhdXRob3JzPjxhdXRob3I+Tmln
YW0sIE4uPC9hdXRob3I+PGF1dGhvcj5QYXRlbCwgUC48L2F1dGhvcj48YXV0aG9yPlNlbmd1cHRh
LCBOLjwvYXV0aG9yPjwvYXV0aG9ycz48L2NvbnRyaWJ1dG9ycz48YXV0aC1hZGRyZXNzPlNlY3Rp
b24gb2YgR2FzdHJvZW50ZXJvbG9neSwgSGVwYXRvbG9neSwgYW5kIE51dHJpdGlvbi4mI3hEO0Rl
cGFydG1lbnQgb2YgTWVkaWNpbmUsIFVuaXZlcnNpdHkgb2YgQ2hpY2FnbyBNZWRpY2FsIENlbnRl
ciwgQ2hpY2FnbywgSUwuPC9hdXRoLWFkZHJlc3M+PHRpdGxlcz48dGl0bGU+T3V0Y29tZXMgb2Yg
RWFybHkgVmVyc3VzIERlbGF5ZWQgQ29sb25vc2NvcHkgaW4gTG93ZXIgR2FzdHJvaW50ZXN0aW5h
bCBCbGVlZGluZyBVc2luZyBhIEhvc3BpdGFsIEFkbWluaXN0cmF0aXZlIERhdGFiYXNl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3MjEtNzI1PC9wYWdl
cz48dm9sdW1lPjUyPC92b2x1bWU+PG51bWJlcj44PC9udW1iZXI+PGVkaXRpb24+MjAxNy8wOS8z
MDwvZWRpdGlvbj48ZGF0ZXM+PHllYXI+MjAxODwveWVhcj48cHViLWRhdGVzPjxkYXRlPlNlcDwv
ZGF0ZT48L3B1Yi1kYXRlcz48L2RhdGVzPjxpc2JuPjAxOTItMDc5MDwvaXNibj48YWNjZXNzaW9u
LW51bT4yODk2MTU3NTwvYWNjZXNzaW9uLW51bT48dXJscz48L3VybHM+PGVsZWN0cm9uaWMtcmVz
b3VyY2UtbnVtPjEwLjEwOTcvbWNnLjAwMDAwMDAwMDAwMDA5Mzc8L2VsZWN0cm9uaWMtcmVzb3Vy
Y2UtbnVtPjxyZW1vdGUtZGF0YWJhc2UtcHJvdmlkZXI+TkxNPC9yZW1vdGUtZGF0YWJhc2UtcHJv
dmlkZXI+PGxhbmd1YWdlPmVuZzwvbGFuZ3VhZ2U+PC9yZWNvcmQ+PC9DaXRlPjxDaXRlPjxBdXRo
b3I+TmF2YW5lZXRoYW48L0F1dGhvcj48WWVhcj4yMDE0PC9ZZWFyPjxSZWNOdW0+NTM8L1JlY051
bT48cmVjb3JkPjxyZWMtbnVtYmVyPjUzPC9yZWMtbnVtYmVyPjxmb3JlaWduLWtleXM+PGtleSBh
cHA9IkVOIiBkYi1pZD0ieGVwYTVzeGY5eHd2ZWxlZHBydDV3emVlZXQ1YWEyd3Rhejl0IiB0aW1l
c3RhbXA9IjE1NTY5MDEzNjAiPjUzPC9rZXk+PC9mb3JlaWduLWtleXM+PHJlZi10eXBlIG5hbWU9
IkpvdXJuYWwgQXJ0aWNsZSI+MTc8L3JlZi10eXBlPjxjb250cmlidXRvcnM+PGF1dGhvcnM+PGF1
dGhvcj5OYXZhbmVldGhhbiwgVS48L2F1dGhvcj48YXV0aG9yPk5qZWksIEIuPC9hdXRob3I+PGF1
dGhvcj5WZW5rYXRlc2gsIFAuIEcuPC9hdXRob3I+PGF1dGhvcj5TYW5ha2EsIE0uIFIuPC9hdXRo
b3I+PC9hdXRob3JzPjwvY29udHJpYnV0b3JzPjxhdXRoLWFkZHJlc3M+RGlnZXN0aXZlIERpc2Vh
c2UgSW5zdGl0dXRlLCBUaGUgQ2xldmVsYW5kIENsaW5pYywgQ2xldmVsYW5kLCBPaGlvLiYjeEQ7
RGVwYXJ0bWVudCBvZiBNZWRpY2luZSwgVW5pdmVyc2l0eSBvZiBDb25uZWN0aWN1dCBNZWRpY2Fs
IENlbnRlciwgRmFybWluZ3RvbiwgQ29ubmVjdGljdXQuPC9hdXRoLWFkZHJlc3M+PHRpdGxlcz48
dGl0bGU+VGltaW5nIG9mIGNvbG9ub3Njb3B5IGFuZCBvdXRjb21lcyBpbiBwYXRpZW50cyB3aXRo
IGxvd2VyIEdJIGJsZWVkaW5nOiBhIG5hdGlvbndpZGUgcG9wdWxhdGlvbi1iYXNlZCBzdHVk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jk3LTMwNi5lMTI8L3BhZ2VzPjx2b2x1bWU+Nzk8L3ZvbHVtZT48bnVt
YmVyPjI8L251bWJlcj48ZWRpdGlvbj4yMDEzLzA5LzI2PC9lZGl0aW9uPjxrZXl3b3Jkcz48a2V5
d29yZD5BZG9sZXNjZW50PC9rZXl3b3JkPjxrZXl3b3JkPkFkdWx0PC9rZXl3b3JkPjxrZXl3b3Jk
PkFnZWQ8L2tleXdvcmQ+PGtleXdvcmQ+QWdlZCwgODAgYW5kIG92ZXI8L2tleXdvcmQ+PGtleXdv
cmQ+Q29sb25vc2NvcHkvKm1ldGhvZHM8L2tleXdvcmQ+PGtleXdvcmQ+Q29uZmlkZW5jZSBJbnRl
cnZhbHM8L2tleXdvcmQ+PGtleXdvcmQ+Q3Jvc3MtU2VjdGlvbmFsIFN0dWRpZXM8L2tleXdvcmQ+
PGtleXdvcmQ+RmVtYWxlPC9rZXl3b3JkPjxrZXl3b3JkPkZvbGxvdy1VcCBTdHVkaWVzPC9rZXl3
b3JkPjxrZXl3b3JkPkdhc3Ryb2ludGVzdGluYWwgSGVtb3JyaGFnZS9kaWFnbm9zaXMvbW9ydGFs
aXR5LypzdXJnZXJ5PC9rZXl3b3JkPjxrZXl3b3JkPkhlbW9zdGFzaXMsIEVuZG9zY29waWMvKm1l
dGhvZHM8L2tleXdvcmQ+PGtleXdvcmQ+SG9zcGl0YWwgTW9ydGFsaXR5L3RyZW5kczwva2V5d29y
ZD48a2V5d29yZD5IdW1hbnM8L2tleXdvcmQ+PGtleXdvcmQ+KklucGF0aWVudHM8L2tleXdvcmQ+
PGtleXdvcmQ+TGVuZ3RoIG9mIFN0YXkvdHJlbmRzPC9rZXl3b3JkPjxrZXl3b3JkPk1hbGU8L2tl
eXdvcmQ+PGtleXdvcmQ+TWlkZGxlIEFnZWQ8L2tleXdvcmQ+PGtleXdvcmQ+T2RkcyBSYXRpbzwv
a2V5d29yZD48a2V5d29yZD5PaGlvL2VwaWRlbWlvbG9neTwva2V5d29yZD48a2V5d29yZD5PcGVy
YXRpdmUgVGltZTwva2V5d29yZD48a2V5d29yZD4qUG9wdWxhdGlvbiBTdXJ2ZWlsbGFuY2U8L2tl
eXdvcmQ+PGtleXdvcmQ+UHJvZ25vc2lzPC9rZXl3b3JkPjxrZXl3b3JkPlJldHJvc3BlY3RpdmUg
U3R1ZGllczwva2V5d29yZD48a2V5d29yZD5TdXJ2aXZhbCBSYXRlL3RyZW5kczwva2V5d29yZD48
a2V5d29yZD5Zb3VuZyBBZHVsdDwva2V5d29yZD48a2V5d29yZD5DY2k8L2tleXdvcmQ+PGtleXdv
cmQ+Q2k8L2tleXdvcmQ+PGtleXdvcmQ+Q2hhcmxzb24gQ29tb3JiaWRpdHkgSW5kZXg8L2tleXdv
cmQ+PGtleXdvcmQ+SGN1cDwva2V5d29yZD48a2V5d29yZD5IZWFsdGhjYXJlIENvc3QgYW5kIFV0
aWxpemF0aW9uIFByb2plY3Q8L2tleXdvcmQ+PGtleXdvcmQ+SWNkLTktY208L2tleXdvcmQ+PGtl
eXdvcmQ+SW50ZXJuYXRpb25hbCBDbGFzc2lmaWNhdGlvbiBvZiBEaXNlYXNlcywgTmludGggUmV2
aXNpb24sIENsaW5pY2FsIE1vZGlmaWNhdGlvbjwva2V5d29yZD48a2V5d29yZD5MZ2liPC9rZXl3
b3JkPjxrZXl3b3JkPkxvczwva2V5d29yZD48a2V5d29yZD5OaXM8L2tleXdvcmQ+PGtleXdvcmQ+
TmF0aW9ud2lkZSBJbnBhdGllbnQgU2FtcGxlPC9rZXl3b3JkPjxrZXl3b3JkPlJjdDwva2V5d29y
ZD48a2V5d29yZD5hT1I8L2tleXdvcmQ+PGtleXdvcmQ+YWRqdXN0ZWQgb2RkcyByYXRpbzwva2V5
d29yZD48a2V5d29yZD5jb25maWRlbmNlIGludGVydmFsPC9rZXl3b3JkPjxrZXl3b3JkPmxlbmd0
aCBvZiBzdGF5PC9rZXl3b3JkPjxrZXl3b3JkPmxvd2VyIEdJIGJsZWVkaW5nPC9rZXl3b3JkPjxr
ZXl3b3JkPnJhbmRvbWl6ZWQsIGNvbnRyb2xsZWQgdHJpYWw8L2tleXdvcmQ+PC9rZXl3b3Jkcz48
ZGF0ZXM+PHllYXI+MjAxNDwveWVhcj48cHViLWRhdGVzPjxkYXRlPkZlYjwvZGF0ZT48L3B1Yi1k
YXRlcz48L2RhdGVzPjxpc2JuPjAwMTYtNTEwNzwvaXNibj48YWNjZXNzaW9uLW51bT4yNDA2MDUx
ODwvYWNjZXNzaW9uLW51bT48dXJscz48L3VybHM+PGVsZWN0cm9uaWMtcmVzb3VyY2UtbnVtPjEw
LjEwMTYvai5naWUuMjAxMy4wOC4wMDE8L2VsZWN0cm9uaWMtcmVzb3VyY2UtbnVtPjxyZW1vdGUt
ZGF0YWJhc2UtcHJvdmlkZXI+TkxNPC9yZW1vdGUtZGF0YWJhc2UtcHJvdmlkZXI+PGxhbmd1YWdl
PmVuZzwvbGFuZ3VhZ2U+PC9yZWNvcmQ+PC9DaXRlPjwvRW5kTm90ZT4A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OaWdhbTwvQXV0aG9yPjxZZWFyPjIwMTg8L1llYXI+PFJl
Y051bT4yNjwvUmVjTnVtPjxEaXNwbGF5VGV4dD48c3R5bGUgZmFjZT0ic3VwZXJzY3JpcHQiPjEz
LTE4PC9zdHlsZT48L0Rpc3BsYXlUZXh0PjxyZWNvcmQ+PHJlYy1udW1iZXI+MjY8L3JlYy1udW1i
ZXI+PGZvcmVpZ24ta2V5cz48a2V5IGFwcD0iRU4iIGRiLWlkPSJ4ZXBhNXN4Zjl4d3ZlbGVkcHJ0
NXd6ZWVldDVhYTJ3dGF6OXQiIHRpbWVzdGFtcD0iMTU1NTc4MjIxOCI+MjY8L2tleT48L2ZvcmVp
Z24ta2V5cz48cmVmLXR5cGUgbmFtZT0iSm91cm5hbCBBcnRpY2xlIj4xNzwvcmVmLXR5cGU+PGNv
bnRyaWJ1dG9ycz48YXV0aG9ycz48YXV0aG9yPk5pZ2FtLCBOLjwvYXV0aG9yPjxhdXRob3I+SGFt
LCBTLiBBLjwvYXV0aG9yPjxhdXRob3I+U2VuZ3VwdGEsIE4uPC9hdXRob3I+PC9hdXRob3JzPjwv
Y29udHJpYnV0b3JzPjxhdXRoLWFkZHJlc3M+U2VjdGlvbiBvZiBHYXN0cm9lbnRlcm9sb2d5LCBI
ZXBhdG9sb2d5LCBhbmQgTnV0cml0aW9uLCBVbml2ZXJzaXR5IG9mIENoaWNhZ28gTWVkaWNhbCBD
ZW50ZXIsIENoaWNhZ28sIElsbGlub2lzLiYjeEQ7Q2VudGVyIGZvciBIZWFsdGggYW5kIFNvY2lh
bCBTY2llbmNlcywgVW5pdmVyc2l0eSBvZiBDaGljYWdvIE1lZGljYWwgQ2VudGVyLCBDaGljYWdv
LCBJbGxpbm9pcy4mI3hEO1NlY3Rpb24gb2YgR2FzdHJvZW50ZXJvbG9neSwgSGVwYXRvbG9neSwg
YW5kIE51dHJpdGlvbiwgVW5pdmVyc2l0eSBvZiBDaGljYWdvIE1lZGljYWwgQ2VudGVyLCBDaGlj
YWdvLCBJbGxpbm9pcy4gRWxlY3Ryb25pYyBhZGRyZXNzOiBuc2VuZ3VwdGFAbWVkaWNpbmUuYnNk
LnVjaGljYWdvLmVkdS48L2F1dGgtYWRkcmVzcz48dGl0bGVzPjx0aXRsZT5FYXJseSBDb2xvbm9z
Y29weSBmb3IgRGl2ZXJ0aWN1bGFyIEJsZWVkaW5nIERvZXMgTm90IFJlZHVjZSBSaXNrIG9mIFBv
c3RkaXNjaGFyZ2UgUmVjdXJyZW50IEJsZWVkaW5nOiBBIFByb3BlbnNpdHkgU2NvcmUtTWF0Y2hp
bmcgQ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GVkaXRpb24+MjAxOC8xMC8wOTwvZWRpdGlvbj48a2V5d29yZHM+PGtleXdvcmQ+
Q2tkPC9rZXl3b3JkPjxrZXl3b3JkPkVuZG9zY29weTwva2V5d29yZD48a2V5d29yZD5Mb3dlciBH
YXN0cm9pbnRlc3RpbmFsIEJsZWVkaW5nPC9rZXl3b3JkPjxrZXl3b3JkPlJlc3BvbnNlPC9rZXl3
b3JkPjwva2V5d29yZHM+PGRhdGVzPjx5ZWFyPjIwMTg8L3llYXI+PHB1Yi1kYXRlcz48ZGF0ZT5P
Y3QgNjwvZGF0ZT48L3B1Yi1kYXRlcz48L2RhdGVzPjxpc2JuPjE1NDItMzU2NTwvaXNibj48YWNj
ZXNzaW9uLW51bT4zMDI5NjU5NTwvYWNjZXNzaW9uLW51bT48dXJscz48L3VybHM+PGVsZWN0cm9u
aWMtcmVzb3VyY2UtbnVtPjEwLjEwMTYvai5jZ2guMjAxOC4wOS4wNTA8L2VsZWN0cm9uaWMtcmVz
b3VyY2UtbnVtPjxyZW1vdGUtZGF0YWJhc2UtcHJvdmlkZXI+TkxNPC9yZW1vdGUtZGF0YWJhc2Ut
cHJvdmlkZXI+PGxhbmd1YWdlPmVuZzwvbGFuZ3VhZ2U+PC9yZWNvcmQ+PC9DaXRlPjxDaXRlPjxB
dXRob3I+TGFpbmU8L0F1dGhvcj48WWVhcj4yMDEwPC9ZZWFyPjxSZWNOdW0+NDk8L1JlY051bT48
cmVjb3JkPjxyZWMtbnVtYmVyPjQ5PC9yZWMtbnVtYmVyPjxmb3JlaWduLWtleXM+PGtleSBhcHA9
IkVOIiBkYi1pZD0ieGVwYTVzeGY5eHd2ZWxlZHBydDV3emVlZXQ1YWEyd3Rhejl0IiB0aW1lc3Rh
bXA9IjE1NTY5MDA3MzQiPjQ5PC9rZXk+PC9mb3JlaWduLWtleXM+PHJlZi10eXBlIG5hbWU9Ikpv
dXJuYWwgQXJ0aWNsZSI+MTc8L3JlZi10eXBlPjxjb250cmlidXRvcnM+PGF1dGhvcnM+PGF1dGhv
cj5MYWluZSwgTC48L2F1dGhvcj48YXV0aG9yPlNoYWgsIEEuPC9hdXRob3I+PC9hdXRob3JzPjwv
Y29udHJpYnV0b3JzPjxhdXRoLWFkZHJlc3M+RGl2aXNpb24gb2YgR2FzdHJvaW50ZXN0aW5hbCBh
bmQgTGl2ZXIgRGlzZWFzZXMsIEtlY2sgU2Nob29sIG9mIE1lZGljaW5lLCBVbml2ZXJzaXR5IG9m
IFNvdXRoZXJuIENhbGlmb3JuaWEsIExvcyBBbmdlbGVzLCBDYWxpZm9ybmlhIDkwMDMzLCBVU0Eu
IGxsYWluZUB1c2MuZWR1PC9hdXRoLWFkZHJlc3M+PHRpdGxlcz48dGl0bGU+UmFuZG9taXplZCB0
cmlhbCBvZiB1cmdlbnQgdnMuIGVsZWN0aXZlIGNvbG9ub3Njb3B5IGluIHBhdGllbnRzIGhvc3Bp
dGFsaXplZCB3aXRoIGxvd2VyIEdJIGJsZWVkaW5n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NjM2LTQxOyBxdWl6IDI2NDI8L3BhZ2VzPjx2
b2x1bWU+MTA1PC92b2x1bWU+PG51bWJlcj4xMjwvbnVtYmVyPjxlZGl0aW9uPjIwMTAvMDcvMjI8
L2VkaXRpb24+PGtleXdvcmRzPjxrZXl3b3JkPkNvbG9ub3Njb3B5LyptZXRob2RzPC9rZXl3b3Jk
PjxrZXl3b3JkPkVtZXJnZW5jaWVzPC9rZXl3b3JkPjxrZXl3b3JkPkZlbWFsZTwva2V5d29yZD48
a2V5d29yZD5HYXN0cm9pbnRlc3RpbmFsIEhlbW9ycmhhZ2UvKmRpYWdub3Npczwva2V5d29yZD48
a2V5d29yZD5Ib3NwaXRhbGl6YXRpb24vc3RhdGlzdGljcyAmYW1wOyBudW1lcmljYWwgZGF0YTwv
a2V5d29yZD48a2V5d29yZD5IdW1hbnM8L2tleXdvcmQ+PGtleXdvcmQ+TGVuZ3RoIG9mIFN0YXkv
c3RhdGlzdGljcyAmYW1wOyBudW1lcmljYWwgZGF0YTwva2V5d29yZD48a2V5d29yZD5NYWxlPC9r
ZXl3b3JkPjxrZXl3b3JkPk1pZGRsZSBBZ2VkPC9rZXl3b3JkPjxrZXl3b3JkPlByb3NwZWN0aXZl
IFN0dWRpZXM8L2tleXdvcmQ+PGtleXdvcmQ+UmVjdXJyZW5jZTwva2V5d29yZD48a2V5d29yZD5S
aXNrIEZhY3RvcnM8L2tleXdvcmQ+PGtleXdvcmQ+VHJlYXRtZW50IE91dGNvbWU8L2tleXdvcmQ+
PC9rZXl3b3Jkcz48ZGF0ZXM+PHllYXI+MjAxMDwveWVhcj48cHViLWRhdGVzPjxkYXRlPkRlYzwv
ZGF0ZT48L3B1Yi1kYXRlcz48L2RhdGVzPjxpc2JuPjAwMDItOTI3MDwvaXNibj48YWNjZXNzaW9u
LW51bT4yMDY0ODAwNDwvYWNjZXNzaW9uLW51bT48dXJscz48L3VybHM+PGVsZWN0cm9uaWMtcmVz
b3VyY2UtbnVtPjEwLjEwMzgvYWpnLjIwMTAuMjc3PC9lbGVjdHJvbmljLXJlc291cmNlLW51bT48
cmVtb3RlLWRhdGFiYXNlLXByb3ZpZGVyPk5MTTwvcmVtb3RlLWRhdGFiYXNlLXByb3ZpZGVyPjxs
YW5ndWFnZT5lbmc8L2xhbmd1YWdlPjwvcmVjb3JkPjwvQ2l0ZT48Q2l0ZT48QXV0aG9yPkdyZWVu
PC9BdXRob3I+PFllYXI+MjAwNTwvWWVhcj48UmVjTnVtPjUwPC9SZWNOdW0+PHJlY29yZD48cmVj
LW51bWJlcj41MDwvcmVjLW51bWJlcj48Zm9yZWlnbi1rZXlzPjxrZXkgYXBwPSJFTiIgZGItaWQ9
InhlcGE1c3hmOXh3dmVsZWRwcnQ1d3plZWV0NWFhMnd0YXo5dCIgdGltZXN0YW1wPSIxNTU2OTAw
OTM2Ij41MDwva2V5PjwvZm9yZWlnbi1rZXlzPjxyZWYtdHlwZSBuYW1lPSJKb3VybmFsIEFydGlj
bGUiPjE3PC9yZWYtdHlwZT48Y29udHJpYnV0b3JzPjxhdXRob3JzPjxhdXRob3I+R3JlZW4sIEIu
IFQuPC9hdXRob3I+PGF1dGhvcj5Sb2NrZXksIEQuIEMuPC9hdXRob3I+PGF1dGhvcj5Qb3J0d29v
ZCwgRy48L2F1dGhvcj48YXV0aG9yPlRhcm5hc2t5LCBQLiBSLjwvYXV0aG9yPjxhdXRob3I+R3Vh
cmlzY28sIFMuPC9hdXRob3I+PGF1dGhvcj5CcmFuY2gsIE0uIFMuPC9hdXRob3I+PGF1dGhvcj5M
ZXVuZywgSi48L2F1dGhvcj48YXV0aG9yPkpvd2VsbCwgUC48L2F1dGhvcj48L2F1dGhvcnM+PC9j
b250cmlidXRvcnM+PGF1dGgtYWRkcmVzcz5EaXZpc2lvbiBvZiBHYXN0cm9lbnRlcm9sb2d5LCBE
ZXBhcnRtZW50IG9mIE1lZGljaW5lLCBEdWtlIFVuaXZlcnNpdHkgTWVkaWNhbCBDZW50ZXIsIER1
cmhhbSwgTm9ydGggQ2Fyb2xpbmEsIFVTQS48L2F1dGgtYWRkcmVzcz48dGl0bGVzPjx0aXRsZT5V
cmdlbnQgY29sb25vc2NvcHkgZm9yIGV2YWx1YXRpb24gYW5kIG1hbmFnZW1lbnQgb2YgYWN1dGUg
bG93ZXIgZ2FzdHJvaW50ZXN0aW5hbCBoZW1vcnJoYWdlOiBhIHJhbmRvbWl6ZWQgY29udHJvbGxl
ZCB0cmlhbD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jM5NS00MDI8L3BhZ2VzPjx2b2x1bWU+MTAwPC92b2x1bWU+PG51bWJlcj4xMTwvbnVt
YmVyPjxlZGl0aW9uPjIwMDUvMTEvMTE8L2VkaXRpb24+PGtleXdvcmRzPjxrZXl3b3JkPkFnZWQ8
L2tleXdvcmQ+PGtleXdvcmQ+QW5naW9ncmFwaHk8L2tleXdvcmQ+PGtleXdvcmQ+Qmxvb2QgVHJh
bnNmdXNpb248L2tleXdvcmQ+PGtleXdvcmQ+Q2F0aGFydGljcy9hZG1pbmlzdHJhdGlvbiAmYW1w
OyBkb3NhZ2U8L2tleXdvcmQ+PGtleXdvcmQ+Q29saXRpcywgSXNjaGVtaWMvZGlhZ25vc2lzL3Ro
ZXJhcHk8L2tleXdvcmQ+PGtleXdvcmQ+Q29sb25pYyBEaXNlYXNlcy8qZGlhZ25vc2lzL2RpYWdu
b3N0aWMgaW1hZ2luZy90aGVyYXB5PC9rZXl3b3JkPjxrZXl3b3JkPipDb2xvbm9zY29weTwva2V5
d29yZD48a2V5d29yZD5Dcml0aWNhbCBDYXJlPC9rZXl3b3JkPjxrZXl3b3JkPkRpdmVydGljdWx1
bSwgQ29sb24vZGlhZ25vc2lzL3RoZXJhcHk8L2tleXdvcmQ+PGtleXdvcmQ+RW1lcmdlbmNpZXM8
L2tleXdvcmQ+PGtleXdvcmQ+RmVtYWxlPC9rZXl3b3JkPjxrZXl3b3JkPkZvbGxvdy1VcCBTdHVk
aWVzPC9rZXl3b3JkPjxrZXl3b3JkPkdhc3Ryb2ludGVzdGluYWwgSGVtb3JyaGFnZS8qZGlhZ25v
c2lzL2RpYWdub3N0aWMgaW1hZ2luZy90aGVyYXB5PC9rZXl3b3JkPjxrZXl3b3JkPkhlbW9zdGF0
aWMgVGVjaG5pcXVlczwva2V5d29yZD48a2V5d29yZD5Ib3NwaXRhbGl6YXRpb248L2tleXdvcmQ+
PGtleXdvcmQ+SHVtYW5zPC9rZXl3b3JkPjxrZXl3b3JkPkludGVzdGluYWwgTXVjb3NhL2RpYWdu
b3N0aWMgaW1hZ2luZy9wYXRob2xvZ3k8L2tleXdvcmQ+PGtleXdvcmQ+TGVuZ3RoIG9mIFN0YXk8
L2tleXdvcmQ+PGtleXdvcmQ+TWFsZTwva2V5d29yZD48a2V5d29yZD5Qcm9zcGVjdGl2ZSBTdHVk
aWVzPC9rZXl3b3JkPjxrZXl3b3JkPlJlY3VycmVuY2U8L2tleXdvcmQ+PGtleXdvcmQ+VGVsYW5n
aWVjdGFzaXMvZGlhZ25vc2lzL3RoZXJhcHk8L2tleXdvcmQ+PGtleXdvcmQ+VHJlYXRtZW50IE91
dGNvbWU8L2tleXdvcmQ+PC9rZXl3b3Jkcz48ZGF0ZXM+PHllYXI+MjAwNTwveWVhcj48cHViLWRh
dGVzPjxkYXRlPk5vdjwvZGF0ZT48L3B1Yi1kYXRlcz48L2RhdGVzPjxpc2JuPjAwMDItOTI3MCAo
UHJpbnQpJiN4RDswMDAyLTkyNzA8L2lzYm4+PGFjY2Vzc2lvbi1udW0+MTYyNzk4OTE8L2FjY2Vz
c2lvbi1udW0+PHVybHM+PC91cmxzPjxlbGVjdHJvbmljLXJlc291cmNlLW51bT4xMC4xMTExL2ou
MTU3Mi0wMjQxLjIwMDUuMDAzMDYueDwvZWxlY3Ryb25pYy1yZXNvdXJjZS1udW0+PHJlbW90ZS1k
YXRhYmFzZS1wcm92aWRlcj5OTE08L3JlbW90ZS1kYXRhYmFzZS1wcm92aWRlcj48bGFuZ3VhZ2U+
ZW5nPC9sYW5ndWFnZT48L3JlY29yZD48L0NpdGU+PENpdGU+PEF1dGhvcj5OYWdhdGE8L0F1dGhv
cj48WWVhcj4yMDE2PC9ZZWFyPjxSZWNOdW0+NTE8L1JlY051bT48cmVjb3JkPjxyZWMtbnVtYmVy
PjUxPC9yZWMtbnVtYmVyPjxmb3JlaWduLWtleXM+PGtleSBhcHA9IkVOIiBkYi1pZD0ieGVwYTVz
eGY5eHd2ZWxlZHBydDV3emVlZXQ1YWEyd3Rhejl0IiB0aW1lc3RhbXA9IjE1NTY5MDExMDUiPjUx
PC9rZXk+PC9mb3JlaWduLWtleXM+PHJlZi10eXBlIG5hbWU9IkpvdXJuYWwgQXJ0aWNsZSI+MTc8
L3JlZi10eXBlPjxjb250cmlidXRvcnM+PGF1dGhvcnM+PGF1dGhvcj5OYWdhdGEsIE4uPC9hdXRo
b3I+PGF1dGhvcj5OaWlrdXJhLCBSLjwvYXV0aG9yPjxhdXRob3I+U2FrdXJhaSwgVC48L2F1dGhv
cj48YXV0aG9yPlNoaW1ibywgVC48L2F1dGhvcj48YXV0aG9yPkFva2ksIFQuPC9hdXRob3I+PGF1
dGhvcj5Nb3JpeWFzdSwgUy48L2F1dGhvcj48YXV0aG9yPlNla2luZSwgSy48L2F1dGhvcj48YXV0
aG9yPk9rdWJvLCBILjwvYXV0aG9yPjxhdXRob3I+SW1iZSwgSy48L2F1dGhvcj48YXV0aG9yPldh
dGFuYWJlLCBLLjwvYXV0aG9yPjxhdXRob3I+WW9rb2ksIEMuPC9hdXRob3I+PGF1dGhvcj5ZYW5h
c2UsIE0uPC9hdXRob3I+PGF1dGhvcj5Ba2l5YW1hLCBKLjwvYXV0aG9yPjxhdXRob3I+VWVtdXJh
LCBOLjwvYXV0aG9yPjwvYXV0aG9ycz48L2NvbnRyaWJ1dG9ycz48YXV0aC1hZGRyZXNzPkRlcGFy
dG1lbnQgb2YgR2FzdHJvZW50ZXJvbG9neSBhbmQgSGVwYXRvbG9neSwgTmF0aW9uYWwgQ2VudGVy
IGZvciBHbG9iYWwgSGVhbHRoIGFuZCBNZWRpY2luZSwgVG9reW8sIEphcGFuLiBFbGVjdHJvbmlj
IGFkZHJlc3M6IG5uYWdhdGFfbmNnbUB5YWhvby5jby5qcC4mI3hEO0RlcGFydG1lbnQgb2YgR2Fz
dHJvZW50ZXJvbG9neSBhbmQgSGVwYXRvbG9neSwgTmF0aW9uYWwgQ2VudGVyIGZvciBHbG9iYWwg
SGVhbHRoIGFuZCBNZWRpY2luZSwgVG9reW8sIEphcGFuLiYjeEQ7Q2xpbmljYWwgUmVzZWFyY2gg
YW5kIEluZm9ybWF0aWNzLCBPaHRhIE5pc2hpbm91Y2hpIEhvc3BpdGFsLCBLb3JpeWFtYSwgSmFw
YW4uJiN4RDtEZXBhcnRtZW50IG9mIEdhc3Ryb2VudGVyb2xvZ3kgYW5kIEhlcGF0b2xvZ3ksIE5h
dGlvbmFsIENlbnRlciBmb3IgR2xvYmFsIEhlYWx0aCBhbmQgTWVkaWNpbmUsIEtvaG5vZGFpIEhv
c3BpdGFsLCBDaGliYSwgSmFwYW4uPC9hdXRoLWFkZHJlc3M+PHRpdGxlcz48dGl0bGU+U2FmZXR5
IGFuZCBFZmZlY3RpdmVuZXNzIG9mIEVhcmx5IENvbG9ub3Njb3B5IGluIE1hbmFnZW1lbnQgb2Yg
QWN1dGUgTG93ZXIgR2FzdHJvaW50ZXN0aW5hbCBCbGVlZGluZyBvbiB0aGUgQmFzaXMgb2YgUHJv
cGVuc2l0eSBTY29yZSBNYXRjaGluZyBBbmFseXN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TU4LTY0PC9wYWdlcz48dm9sdW1l
PjE0PC92b2x1bWU+PG51bWJlcj40PC9udW1iZXI+PGVkaXRpb24+MjAxNS8xMC8yNDwvZWRpdGlv
bj48a2V5d29yZHM+PGtleXdvcmQ+QWdlZDwva2V5d29yZD48a2V5d29yZD5BZ2VkLCA4MCBhbmQg
b3Zlcjwva2V5d29yZD48a2V5d29yZD5Db2xvbm9zY29weS9hZHZlcnNlIGVmZmVjdHMvKm1ldGhv
ZHM8L2tleXdvcmQ+PGtleXdvcmQ+RGF0YWJhc2VzLCBGYWN0dWFsPC9rZXl3b3JkPjxrZXl3b3Jk
PkVuZG9zY29weS9hZHZlcnNlIGVmZmVjdHMvKm1ldGhvZHM8L2tleXdvcmQ+PGtleXdvcmQ+RmVt
YWxlPC9rZXl3b3JkPjxrZXl3b3JkPkdhc3Ryb2ludGVzdGluYWwgSGVtb3JyaGFnZS9tb3J0YWxp
dHkvKnN1cmdlcnk8L2tleXdvcmQ+PGtleXdvcmQ+SHVtYW5zPC9rZXl3b3JkPjxrZXl3b3JkPkph
cGFuPC9rZXl3b3JkPjxrZXl3b3JkPk1hbGU8L2tleXdvcmQ+PGtleXdvcmQ+TWlkZGxlIEFnZWQ8
L2tleXdvcmQ+PGtleXdvcmQ+UHJvcGVuc2l0eSBTY29yZTwva2V5d29yZD48a2V5d29yZD5SZXRy
b3NwZWN0aXZlIFN0dWRpZXM8L2tleXdvcmQ+PGtleXdvcmQ+U2Vjb25kYXJ5IFByZXZlbnRpb248
L2tleXdvcmQ+PGtleXdvcmQ+U3Vydml2YWwgQW5hbHlzaXM8L2tleXdvcmQ+PGtleXdvcmQ+VHJl
YXRtZW50IE91dGNvbWU8L2tleXdvcmQ+PGtleXdvcmQ+Q29sb25vc2NvcHkgVGltaW5nPC9rZXl3
b3JkPjxrZXl3b3JkPkNvbXBhcmF0aXZlIEFuYWx5c2lzPC9rZXl3b3JkPjxrZXl3b3JkPkRpdmVy
dGljdWxhciBCbGVlZGluZzwva2V5d29yZD48a2V5d29yZD5Mb3dlciBHYXN0cm9pbnRlc3RpbmFs
IEhlbW9ycmhhZ2U8L2tleXdvcmQ+PGtleXdvcmQ+VXJnZW50IENvbG9ub3Njb3B5PC9rZXl3b3Jk
Pjwva2V5d29yZHM+PGRhdGVzPjx5ZWFyPjIwMTY8L3llYXI+PHB1Yi1kYXRlcz48ZGF0ZT5BcHI8
L2RhdGU+PC9wdWItZGF0ZXM+PC9kYXRlcz48aXNibj4xNTQyLTM1NjU8L2lzYm4+PGFjY2Vzc2lv
bi1udW0+MjY0OTI4NDQ8L2FjY2Vzc2lvbi1udW0+PHVybHM+PC91cmxzPjxlbGVjdHJvbmljLXJl
c291cmNlLW51bT4xMC4xMDE2L2ouY2doLjIwMTUuMTAuMDExPC9lbGVjdHJvbmljLXJlc291cmNl
LW51bT48cmVtb3RlLWRhdGFiYXNlLXByb3ZpZGVyPk5MTTwvcmVtb3RlLWRhdGFiYXNlLXByb3Zp
ZGVyPjxsYW5ndWFnZT5lbmc8L2xhbmd1YWdlPjwvcmVjb3JkPjwvQ2l0ZT48Q2l0ZT48QXV0aG9y
Pk5pZ2FtPC9BdXRob3I+PFllYXI+MjAxODwvWWVhcj48UmVjTnVtPjUyPC9SZWNOdW0+PHJlY29y
ZD48cmVjLW51bWJlcj41MjwvcmVjLW51bWJlcj48Zm9yZWlnbi1rZXlzPjxrZXkgYXBwPSJFTiIg
ZGItaWQ9InhlcGE1c3hmOXh3dmVsZWRwcnQ1d3plZWV0NWFhMnd0YXo5dCIgdGltZXN0YW1wPSIx
NTU2OTAxMjQ4Ij41Mjwva2V5PjwvZm9yZWlnbi1rZXlzPjxyZWYtdHlwZSBuYW1lPSJKb3VybmFs
IEFydGljbGUiPjE3PC9yZWYtdHlwZT48Y29udHJpYnV0b3JzPjxhdXRob3JzPjxhdXRob3I+Tmln
YW0sIE4uPC9hdXRob3I+PGF1dGhvcj5QYXRlbCwgUC48L2F1dGhvcj48YXV0aG9yPlNlbmd1cHRh
LCBOLjwvYXV0aG9yPjwvYXV0aG9ycz48L2NvbnRyaWJ1dG9ycz48YXV0aC1hZGRyZXNzPlNlY3Rp
b24gb2YgR2FzdHJvZW50ZXJvbG9neSwgSGVwYXRvbG9neSwgYW5kIE51dHJpdGlvbi4mI3hEO0Rl
cGFydG1lbnQgb2YgTWVkaWNpbmUsIFVuaXZlcnNpdHkgb2YgQ2hpY2FnbyBNZWRpY2FsIENlbnRl
ciwgQ2hpY2FnbywgSUwuPC9hdXRoLWFkZHJlc3M+PHRpdGxlcz48dGl0bGU+T3V0Y29tZXMgb2Yg
RWFybHkgVmVyc3VzIERlbGF5ZWQgQ29sb25vc2NvcHkgaW4gTG93ZXIgR2FzdHJvaW50ZXN0aW5h
bCBCbGVlZGluZyBVc2luZyBhIEhvc3BpdGFsIEFkbWluaXN0cmF0aXZlIERhdGFiYXNl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3MjEtNzI1PC9wYWdl
cz48dm9sdW1lPjUyPC92b2x1bWU+PG51bWJlcj44PC9udW1iZXI+PGVkaXRpb24+MjAxNy8wOS8z
MDwvZWRpdGlvbj48ZGF0ZXM+PHllYXI+MjAxODwveWVhcj48cHViLWRhdGVzPjxkYXRlPlNlcDwv
ZGF0ZT48L3B1Yi1kYXRlcz48L2RhdGVzPjxpc2JuPjAxOTItMDc5MDwvaXNibj48YWNjZXNzaW9u
LW51bT4yODk2MTU3NTwvYWNjZXNzaW9uLW51bT48dXJscz48L3VybHM+PGVsZWN0cm9uaWMtcmVz
b3VyY2UtbnVtPjEwLjEwOTcvbWNnLjAwMDAwMDAwMDAwMDA5Mzc8L2VsZWN0cm9uaWMtcmVzb3Vy
Y2UtbnVtPjxyZW1vdGUtZGF0YWJhc2UtcHJvdmlkZXI+TkxNPC9yZW1vdGUtZGF0YWJhc2UtcHJv
dmlkZXI+PGxhbmd1YWdlPmVuZzwvbGFuZ3VhZ2U+PC9yZWNvcmQ+PC9DaXRlPjxDaXRlPjxBdXRo
b3I+TmF2YW5lZXRoYW48L0F1dGhvcj48WWVhcj4yMDE0PC9ZZWFyPjxSZWNOdW0+NTM8L1JlY051
bT48cmVjb3JkPjxyZWMtbnVtYmVyPjUzPC9yZWMtbnVtYmVyPjxmb3JlaWduLWtleXM+PGtleSBh
cHA9IkVOIiBkYi1pZD0ieGVwYTVzeGY5eHd2ZWxlZHBydDV3emVlZXQ1YWEyd3Rhejl0IiB0aW1l
c3RhbXA9IjE1NTY5MDEzNjAiPjUzPC9rZXk+PC9mb3JlaWduLWtleXM+PHJlZi10eXBlIG5hbWU9
IkpvdXJuYWwgQXJ0aWNsZSI+MTc8L3JlZi10eXBlPjxjb250cmlidXRvcnM+PGF1dGhvcnM+PGF1
dGhvcj5OYXZhbmVldGhhbiwgVS48L2F1dGhvcj48YXV0aG9yPk5qZWksIEIuPC9hdXRob3I+PGF1
dGhvcj5WZW5rYXRlc2gsIFAuIEcuPC9hdXRob3I+PGF1dGhvcj5TYW5ha2EsIE0uIFIuPC9hdXRo
b3I+PC9hdXRob3JzPjwvY29udHJpYnV0b3JzPjxhdXRoLWFkZHJlc3M+RGlnZXN0aXZlIERpc2Vh
c2UgSW5zdGl0dXRlLCBUaGUgQ2xldmVsYW5kIENsaW5pYywgQ2xldmVsYW5kLCBPaGlvLiYjeEQ7
RGVwYXJ0bWVudCBvZiBNZWRpY2luZSwgVW5pdmVyc2l0eSBvZiBDb25uZWN0aWN1dCBNZWRpY2Fs
IENlbnRlciwgRmFybWluZ3RvbiwgQ29ubmVjdGljdXQuPC9hdXRoLWFkZHJlc3M+PHRpdGxlcz48
dGl0bGU+VGltaW5nIG9mIGNvbG9ub3Njb3B5IGFuZCBvdXRjb21lcyBpbiBwYXRpZW50cyB3aXRo
IGxvd2VyIEdJIGJsZWVkaW5nOiBhIG5hdGlvbndpZGUgcG9wdWxhdGlvbi1iYXNlZCBzdHVke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jk3LTMwNi5lMTI8L3BhZ2VzPjx2b2x1bWU+Nzk8L3ZvbHVtZT48bnVt
YmVyPjI8L251bWJlcj48ZWRpdGlvbj4yMDEzLzA5LzI2PC9lZGl0aW9uPjxrZXl3b3Jkcz48a2V5
d29yZD5BZG9sZXNjZW50PC9rZXl3b3JkPjxrZXl3b3JkPkFkdWx0PC9rZXl3b3JkPjxrZXl3b3Jk
PkFnZWQ8L2tleXdvcmQ+PGtleXdvcmQ+QWdlZCwgODAgYW5kIG92ZXI8L2tleXdvcmQ+PGtleXdv
cmQ+Q29sb25vc2NvcHkvKm1ldGhvZHM8L2tleXdvcmQ+PGtleXdvcmQ+Q29uZmlkZW5jZSBJbnRl
cnZhbHM8L2tleXdvcmQ+PGtleXdvcmQ+Q3Jvc3MtU2VjdGlvbmFsIFN0dWRpZXM8L2tleXdvcmQ+
PGtleXdvcmQ+RmVtYWxlPC9rZXl3b3JkPjxrZXl3b3JkPkZvbGxvdy1VcCBTdHVkaWVzPC9rZXl3
b3JkPjxrZXl3b3JkPkdhc3Ryb2ludGVzdGluYWwgSGVtb3JyaGFnZS9kaWFnbm9zaXMvbW9ydGFs
aXR5LypzdXJnZXJ5PC9rZXl3b3JkPjxrZXl3b3JkPkhlbW9zdGFzaXMsIEVuZG9zY29waWMvKm1l
dGhvZHM8L2tleXdvcmQ+PGtleXdvcmQ+SG9zcGl0YWwgTW9ydGFsaXR5L3RyZW5kczwva2V5d29y
ZD48a2V5d29yZD5IdW1hbnM8L2tleXdvcmQ+PGtleXdvcmQ+KklucGF0aWVudHM8L2tleXdvcmQ+
PGtleXdvcmQ+TGVuZ3RoIG9mIFN0YXkvdHJlbmRzPC9rZXl3b3JkPjxrZXl3b3JkPk1hbGU8L2tl
eXdvcmQ+PGtleXdvcmQ+TWlkZGxlIEFnZWQ8L2tleXdvcmQ+PGtleXdvcmQ+T2RkcyBSYXRpbzwv
a2V5d29yZD48a2V5d29yZD5PaGlvL2VwaWRlbWlvbG9neTwva2V5d29yZD48a2V5d29yZD5PcGVy
YXRpdmUgVGltZTwva2V5d29yZD48a2V5d29yZD4qUG9wdWxhdGlvbiBTdXJ2ZWlsbGFuY2U8L2tl
eXdvcmQ+PGtleXdvcmQ+UHJvZ25vc2lzPC9rZXl3b3JkPjxrZXl3b3JkPlJldHJvc3BlY3RpdmUg
U3R1ZGllczwva2V5d29yZD48a2V5d29yZD5TdXJ2aXZhbCBSYXRlL3RyZW5kczwva2V5d29yZD48
a2V5d29yZD5Zb3VuZyBBZHVsdDwva2V5d29yZD48a2V5d29yZD5DY2k8L2tleXdvcmQ+PGtleXdv
cmQ+Q2k8L2tleXdvcmQ+PGtleXdvcmQ+Q2hhcmxzb24gQ29tb3JiaWRpdHkgSW5kZXg8L2tleXdv
cmQ+PGtleXdvcmQ+SGN1cDwva2V5d29yZD48a2V5d29yZD5IZWFsdGhjYXJlIENvc3QgYW5kIFV0
aWxpemF0aW9uIFByb2plY3Q8L2tleXdvcmQ+PGtleXdvcmQ+SWNkLTktY208L2tleXdvcmQ+PGtl
eXdvcmQ+SW50ZXJuYXRpb25hbCBDbGFzc2lmaWNhdGlvbiBvZiBEaXNlYXNlcywgTmludGggUmV2
aXNpb24sIENsaW5pY2FsIE1vZGlmaWNhdGlvbjwva2V5d29yZD48a2V5d29yZD5MZ2liPC9rZXl3
b3JkPjxrZXl3b3JkPkxvczwva2V5d29yZD48a2V5d29yZD5OaXM8L2tleXdvcmQ+PGtleXdvcmQ+
TmF0aW9ud2lkZSBJbnBhdGllbnQgU2FtcGxlPC9rZXl3b3JkPjxrZXl3b3JkPlJjdDwva2V5d29y
ZD48a2V5d29yZD5hT1I8L2tleXdvcmQ+PGtleXdvcmQ+YWRqdXN0ZWQgb2RkcyByYXRpbzwva2V5
d29yZD48a2V5d29yZD5jb25maWRlbmNlIGludGVydmFsPC9rZXl3b3JkPjxrZXl3b3JkPmxlbmd0
aCBvZiBzdGF5PC9rZXl3b3JkPjxrZXl3b3JkPmxvd2VyIEdJIGJsZWVkaW5nPC9rZXl3b3JkPjxr
ZXl3b3JkPnJhbmRvbWl6ZWQsIGNvbnRyb2xsZWQgdHJpYWw8L2tleXdvcmQ+PC9rZXl3b3Jkcz48
ZGF0ZXM+PHllYXI+MjAxNDwveWVhcj48cHViLWRhdGVzPjxkYXRlPkZlYjwvZGF0ZT48L3B1Yi1k
YXRlcz48L2RhdGVzPjxpc2JuPjAwMTYtNTEwNzwvaXNibj48YWNjZXNzaW9uLW51bT4yNDA2MDUx
ODwvYWNjZXNzaW9uLW51bT48dXJscz48L3VybHM+PGVsZWN0cm9uaWMtcmVzb3VyY2UtbnVtPjEw
LjEwMTYvai5naWUuMjAxMy4wOC4wMDE8L2VsZWN0cm9uaWMtcmVzb3VyY2UtbnVtPjxyZW1vdGUt
ZGF0YWJhc2UtcHJvdmlkZXI+TkxNPC9yZW1vdGUtZGF0YWJhc2UtcHJvdmlkZXI+PGxhbmd1YWdl
PmVuZzwvbGFuZ3VhZ2U+PC9yZWNvcmQ+PC9DaXRlPjwvRW5kTm90ZT4A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F21235" w:rsidRPr="009B226C">
        <w:rPr>
          <w:rFonts w:ascii="Book Antiqua" w:hAnsi="Book Antiqua" w:cs="Arial"/>
          <w:color w:val="000000" w:themeColor="text1"/>
        </w:rPr>
      </w:r>
      <w:r w:rsidR="00F21235"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13-18</w:t>
      </w:r>
      <w:r w:rsidR="00F21235" w:rsidRPr="009B226C">
        <w:rPr>
          <w:rFonts w:ascii="Book Antiqua" w:hAnsi="Book Antiqua" w:cs="Arial"/>
          <w:color w:val="000000" w:themeColor="text1"/>
        </w:rPr>
        <w:fldChar w:fldCharType="end"/>
      </w:r>
      <w:r w:rsidR="00FA663B" w:rsidRPr="009B226C">
        <w:rPr>
          <w:rFonts w:ascii="Book Antiqua" w:hAnsi="Book Antiqua" w:cs="Arial"/>
          <w:color w:val="000000" w:themeColor="text1"/>
          <w:vertAlign w:val="superscript"/>
        </w:rPr>
        <w:t>]</w:t>
      </w:r>
      <w:r w:rsidR="00FA663B" w:rsidRPr="009B226C">
        <w:rPr>
          <w:rFonts w:ascii="Book Antiqua" w:hAnsi="Book Antiqua" w:cs="Arial"/>
          <w:color w:val="000000" w:themeColor="text1"/>
        </w:rPr>
        <w:t>,</w:t>
      </w:r>
      <w:r w:rsidR="00E35AD1" w:rsidRPr="009B226C">
        <w:rPr>
          <w:rFonts w:ascii="Book Antiqua" w:hAnsi="Book Antiqua" w:cs="Arial"/>
          <w:color w:val="000000" w:themeColor="text1"/>
        </w:rPr>
        <w:t xml:space="preserve"> but </w:t>
      </w:r>
      <w:r w:rsidR="00AC377D" w:rsidRPr="009B226C">
        <w:rPr>
          <w:rFonts w:ascii="Book Antiqua" w:hAnsi="Book Antiqua" w:cs="Arial"/>
          <w:color w:val="000000" w:themeColor="text1"/>
        </w:rPr>
        <w:t>none of these investigations focused specifically on</w:t>
      </w:r>
      <w:r w:rsidR="00E35AD1" w:rsidRPr="009B226C">
        <w:rPr>
          <w:rFonts w:ascii="Book Antiqua" w:hAnsi="Book Antiqua" w:cs="Arial"/>
          <w:color w:val="000000" w:themeColor="text1"/>
        </w:rPr>
        <w:t xml:space="preserve"> diverticular bleeding</w:t>
      </w:r>
      <w:r w:rsidR="00AC377D" w:rsidRPr="009B226C">
        <w:rPr>
          <w:rFonts w:ascii="Book Antiqua" w:hAnsi="Book Antiqua" w:cs="Arial"/>
          <w:color w:val="000000" w:themeColor="text1"/>
        </w:rPr>
        <w:t>. I</w:t>
      </w:r>
      <w:r w:rsidR="004D6A98" w:rsidRPr="009B226C">
        <w:rPr>
          <w:rFonts w:ascii="Book Antiqua" w:hAnsi="Book Antiqua" w:cs="Arial"/>
          <w:color w:val="000000" w:themeColor="text1"/>
        </w:rPr>
        <w:t>n our experience, i</w:t>
      </w:r>
      <w:r w:rsidR="00AC377D" w:rsidRPr="009B226C">
        <w:rPr>
          <w:rFonts w:ascii="Book Antiqua" w:hAnsi="Book Antiqua" w:cs="Arial"/>
          <w:color w:val="000000" w:themeColor="text1"/>
        </w:rPr>
        <w:t xml:space="preserve">f diverticular bleeding </w:t>
      </w:r>
      <w:r w:rsidR="00E35AD1" w:rsidRPr="009B226C">
        <w:rPr>
          <w:rFonts w:ascii="Book Antiqua" w:hAnsi="Book Antiqua" w:cs="Arial"/>
          <w:color w:val="000000" w:themeColor="text1"/>
        </w:rPr>
        <w:t>can be identified and treated, the benefits are clear.</w:t>
      </w:r>
    </w:p>
    <w:p w14:paraId="534CD9A9" w14:textId="77777777" w:rsidR="0073655E" w:rsidRPr="009B226C" w:rsidRDefault="0073655E" w:rsidP="00B550EB">
      <w:pPr>
        <w:spacing w:line="360" w:lineRule="auto"/>
        <w:jc w:val="both"/>
        <w:rPr>
          <w:rFonts w:ascii="Book Antiqua" w:hAnsi="Book Antiqua" w:cs="Arial"/>
          <w:color w:val="000000" w:themeColor="text1"/>
          <w:u w:val="single"/>
        </w:rPr>
      </w:pPr>
    </w:p>
    <w:p w14:paraId="2EC9EA75" w14:textId="21882F03" w:rsidR="00C5556A" w:rsidRPr="009B226C" w:rsidRDefault="0024675C" w:rsidP="00B550EB">
      <w:pPr>
        <w:spacing w:line="360" w:lineRule="auto"/>
        <w:jc w:val="both"/>
        <w:rPr>
          <w:rFonts w:ascii="Book Antiqua" w:hAnsi="Book Antiqua" w:cs="Arial"/>
          <w:b/>
          <w:bCs/>
          <w:i/>
          <w:iCs/>
          <w:color w:val="000000" w:themeColor="text1"/>
        </w:rPr>
      </w:pPr>
      <w:r w:rsidRPr="009B226C">
        <w:rPr>
          <w:rFonts w:ascii="Book Antiqua" w:hAnsi="Book Antiqua" w:cs="Arial"/>
          <w:b/>
          <w:bCs/>
          <w:i/>
          <w:iCs/>
          <w:color w:val="000000" w:themeColor="text1"/>
        </w:rPr>
        <w:t xml:space="preserve">Visualization and </w:t>
      </w:r>
      <w:r w:rsidR="00D965B5" w:rsidRPr="009B226C">
        <w:rPr>
          <w:rFonts w:ascii="Book Antiqua" w:hAnsi="Book Antiqua" w:cs="Arial"/>
          <w:b/>
          <w:bCs/>
          <w:i/>
          <w:iCs/>
          <w:color w:val="000000" w:themeColor="text1"/>
        </w:rPr>
        <w:t>i</w:t>
      </w:r>
      <w:r w:rsidRPr="009B226C">
        <w:rPr>
          <w:rFonts w:ascii="Book Antiqua" w:hAnsi="Book Antiqua" w:cs="Arial"/>
          <w:b/>
          <w:bCs/>
          <w:i/>
          <w:iCs/>
          <w:color w:val="000000" w:themeColor="text1"/>
        </w:rPr>
        <w:t>dentification</w:t>
      </w:r>
    </w:p>
    <w:p w14:paraId="6BF13AFC" w14:textId="7E27BE97" w:rsidR="005C3E62" w:rsidRPr="009B226C" w:rsidRDefault="00C5556A" w:rsidP="00B550EB">
      <w:pPr>
        <w:spacing w:line="360" w:lineRule="auto"/>
        <w:jc w:val="both"/>
        <w:rPr>
          <w:rFonts w:ascii="Book Antiqua" w:hAnsi="Book Antiqua" w:cs="Arial"/>
          <w:color w:val="000000" w:themeColor="text1"/>
        </w:rPr>
      </w:pPr>
      <w:r w:rsidRPr="009B226C">
        <w:rPr>
          <w:rFonts w:ascii="Book Antiqua" w:hAnsi="Book Antiqua" w:cs="Arial"/>
          <w:color w:val="000000" w:themeColor="text1"/>
        </w:rPr>
        <w:t xml:space="preserve">The </w:t>
      </w:r>
      <w:r w:rsidR="00D965B5" w:rsidRPr="009B226C">
        <w:rPr>
          <w:rFonts w:ascii="Book Antiqua" w:hAnsi="Book Antiqua" w:cs="Arial"/>
          <w:color w:val="000000" w:themeColor="text1"/>
        </w:rPr>
        <w:t>SRH</w:t>
      </w:r>
      <w:r w:rsidRPr="009B226C">
        <w:rPr>
          <w:rFonts w:ascii="Book Antiqua" w:hAnsi="Book Antiqua" w:cs="Arial"/>
          <w:color w:val="000000" w:themeColor="text1"/>
        </w:rPr>
        <w:t xml:space="preserve"> seen in diverticular bleeding </w:t>
      </w:r>
      <w:r w:rsidR="00FC39DF" w:rsidRPr="009B226C">
        <w:rPr>
          <w:rFonts w:ascii="Book Antiqua" w:hAnsi="Book Antiqua" w:cs="Arial"/>
          <w:color w:val="000000" w:themeColor="text1"/>
        </w:rPr>
        <w:t>are</w:t>
      </w:r>
      <w:r w:rsidRPr="009B226C">
        <w:rPr>
          <w:rFonts w:ascii="Book Antiqua" w:hAnsi="Book Antiqua" w:cs="Arial"/>
          <w:color w:val="000000" w:themeColor="text1"/>
        </w:rPr>
        <w:t xml:space="preserve"> similar</w:t>
      </w:r>
      <w:r w:rsidR="00D965B5" w:rsidRPr="009B226C">
        <w:rPr>
          <w:rFonts w:ascii="Book Antiqua" w:hAnsi="Book Antiqua" w:cs="Arial"/>
          <w:color w:val="000000" w:themeColor="text1"/>
        </w:rPr>
        <w:t xml:space="preserve"> </w:t>
      </w:r>
      <w:r w:rsidRPr="009B226C">
        <w:rPr>
          <w:rFonts w:ascii="Book Antiqua" w:hAnsi="Book Antiqua" w:cs="Arial"/>
          <w:color w:val="000000" w:themeColor="text1"/>
        </w:rPr>
        <w:t xml:space="preserve">to </w:t>
      </w:r>
      <w:r w:rsidR="00FC39DF" w:rsidRPr="009B226C">
        <w:rPr>
          <w:rFonts w:ascii="Book Antiqua" w:hAnsi="Book Antiqua" w:cs="Arial"/>
          <w:color w:val="000000" w:themeColor="text1"/>
        </w:rPr>
        <w:t>those</w:t>
      </w:r>
      <w:r w:rsidRPr="009B226C">
        <w:rPr>
          <w:rFonts w:ascii="Book Antiqua" w:hAnsi="Book Antiqua" w:cs="Arial"/>
          <w:color w:val="000000" w:themeColor="text1"/>
        </w:rPr>
        <w:t xml:space="preserve"> seen in the upper GI tract. Active bleeding, visible vessels, adherent clots, and pigmented spots can all be seen associated with diverticula. Localization of such lesions can be difficult given the potential for numerous diverticula</w:t>
      </w:r>
      <w:r w:rsidR="00E11857" w:rsidRPr="009B226C">
        <w:rPr>
          <w:rFonts w:ascii="Book Antiqua" w:hAnsi="Book Antiqua" w:cs="Arial"/>
          <w:color w:val="000000" w:themeColor="text1"/>
        </w:rPr>
        <w:t xml:space="preserve"> throughout the colon that require investigation</w:t>
      </w:r>
      <w:r w:rsidRPr="009B226C">
        <w:rPr>
          <w:rFonts w:ascii="Book Antiqua" w:hAnsi="Book Antiqua" w:cs="Arial"/>
          <w:color w:val="000000" w:themeColor="text1"/>
        </w:rPr>
        <w:t>, inadequate bowel preparation, and the fact that diverticular bleeding frequently stops spontaneously</w:t>
      </w:r>
      <w:r w:rsidR="00651355" w:rsidRPr="009B226C">
        <w:rPr>
          <w:rFonts w:ascii="Book Antiqua" w:hAnsi="Book Antiqua" w:cs="Arial"/>
          <w:color w:val="000000" w:themeColor="text1"/>
        </w:rPr>
        <w:t xml:space="preserve"> or can be intermittent.</w:t>
      </w:r>
      <w:r w:rsidR="003C4643" w:rsidRPr="009B226C">
        <w:rPr>
          <w:rFonts w:ascii="Book Antiqua" w:hAnsi="Book Antiqua" w:cs="Arial"/>
          <w:color w:val="000000" w:themeColor="text1"/>
        </w:rPr>
        <w:t xml:space="preserve"> </w:t>
      </w:r>
      <w:r w:rsidR="00557611" w:rsidRPr="009B226C">
        <w:rPr>
          <w:rFonts w:ascii="Book Antiqua" w:hAnsi="Book Antiqua" w:cs="Arial"/>
          <w:color w:val="000000" w:themeColor="text1"/>
        </w:rPr>
        <w:t xml:space="preserve">Published rates of SRH identification vary widely, with one notable study listing </w:t>
      </w:r>
      <w:r w:rsidR="00A657B8" w:rsidRPr="009B226C">
        <w:rPr>
          <w:rFonts w:ascii="Book Antiqua" w:hAnsi="Book Antiqua" w:cs="Arial"/>
          <w:color w:val="000000" w:themeColor="text1"/>
        </w:rPr>
        <w:t xml:space="preserve">SRH identification in </w:t>
      </w:r>
      <w:r w:rsidR="00557611" w:rsidRPr="009B226C">
        <w:rPr>
          <w:rFonts w:ascii="Book Antiqua" w:hAnsi="Book Antiqua" w:cs="Arial"/>
          <w:color w:val="000000" w:themeColor="text1"/>
        </w:rPr>
        <w:t>17%</w:t>
      </w:r>
      <w:r w:rsidR="00A657B8" w:rsidRPr="009B226C">
        <w:rPr>
          <w:rFonts w:ascii="Book Antiqua" w:hAnsi="Book Antiqua" w:cs="Arial"/>
          <w:color w:val="000000" w:themeColor="text1"/>
        </w:rPr>
        <w:t xml:space="preserve"> of </w:t>
      </w:r>
      <w:proofErr w:type="gramStart"/>
      <w:r w:rsidR="00A657B8" w:rsidRPr="009B226C">
        <w:rPr>
          <w:rFonts w:ascii="Book Antiqua" w:hAnsi="Book Antiqua" w:cs="Arial"/>
          <w:color w:val="000000" w:themeColor="text1"/>
        </w:rPr>
        <w:t>cases</w:t>
      </w:r>
      <w:r w:rsidR="009D18C7" w:rsidRPr="009B226C">
        <w:rPr>
          <w:rFonts w:ascii="Book Antiqua" w:hAnsi="Book Antiqua" w:cs="Arial"/>
          <w:color w:val="000000" w:themeColor="text1"/>
          <w:vertAlign w:val="superscript"/>
        </w:rPr>
        <w:t>[</w:t>
      </w:r>
      <w:proofErr w:type="gramEnd"/>
      <w:r w:rsidR="000613D5" w:rsidRPr="009B226C">
        <w:rPr>
          <w:rFonts w:ascii="Book Antiqua" w:hAnsi="Book Antiqua" w:cs="Arial"/>
          <w:color w:val="000000" w:themeColor="text1"/>
        </w:rPr>
        <w:fldChar w:fldCharType="begin">
          <w:fldData xml:space="preserve">PEVuZE5vdGU+PENpdGU+PEF1dGhvcj5OaWlrdXJhPC9BdXRob3I+PFllYXI+MjAxNTwvWWVhcj48
UmVjTnVtPjM2PC9SZWNOdW0+PERpc3BsYXlUZXh0PjxzdHlsZSBmYWNlPSJzdXBlcnNjcmlwdCI+
MTk8L3N0eWxlPjwvRGlzcGxheVRleHQ+PHJlY29yZD48cmVjLW51bWJlcj4zNjwvcmVjLW51bWJl
cj48Zm9yZWlnbi1rZXlzPjxrZXkgYXBwPSJFTiIgZGItaWQ9InhlcGE1c3hmOXh3dmVsZWRwcnQ1
d3plZWV0NWFhMnd0YXo5dCIgdGltZXN0YW1wPSIxNTU2MDQ0NzU5Ij4zNjwva2V5PjwvZm9yZWln
bi1rZXlzPjxyZWYtdHlwZSBuYW1lPSJKb3VybmFsIEFydGljbGUiPjE3PC9yZWYtdHlwZT48Y29u
dHJpYnV0b3JzPjxhdXRob3JzPjxhdXRob3I+Tmlpa3VyYSwgUi48L2F1dGhvcj48YXV0aG9yPk5h
Z2F0YSwgTi48L2F1dGhvcj48YXV0aG9yPkFva2ksIFQuPC9hdXRob3I+PGF1dGhvcj5TaGltYm8s
IFQuPC9hdXRob3I+PGF1dGhvcj5UYW5ha2EsIFMuPC9hdXRob3I+PGF1dGhvcj5TZWtpbmUsIEsu
PC9hdXRob3I+PGF1dGhvcj5LaXNoaWRhLCBZLjwvYXV0aG9yPjxhdXRob3I+V2F0YW5hYmUsIEsu
PC9hdXRob3I+PGF1dGhvcj5TYWt1cmFpLCBULjwvYXV0aG9yPjxhdXRob3I+WW9rb2ksIEMuPC9h
dXRob3I+PGF1dGhvcj5ZYW5hc2UsIE0uPC9hdXRob3I+PGF1dGhvcj5Ba2l5YW1hLCBKLjwvYXV0
aG9yPjxhdXRob3I+TWl6b2thbWksIE0uPC9hdXRob3I+PGF1dGhvcj5VZW11cmEsIE4uPC9hdXRo
b3I+PC9hdXRob3JzPjwvY29udHJpYnV0b3JzPjxhdXRoLWFkZHJlc3M+RGVwYXJ0bWVudHMgb2Yg
Kkdhc3Ryb2VudGVyb2xvZ3kgYW5kIEhlcGF0b2xvZ3kgZGFnZ2VyQ2xpbmljYWwgUmVzZWFyY2gg
YW5kIEluZm9ybWF0aWNzLCBJbnRlcm5hdGlvbmFsIENsaW5pY2FsIFJlc2VhcmNoIENlbnRlciBS
ZXNlYXJjaCBJbnN0aXR1dGUsIE5hdGlvbmFsIENlbnRlciBmb3IgR2xvYmFsIEhlYWx0aCBhbmQg
TWVkaWNpbmUgKE5DR00pLCBUb2t5byBkb3VibGUgZGFnZ2VyVGhlIFJlc2VhcmNoIENlbnRlciBm
b3IgSGVwYXRpdGlzIGFuZCBJbW11bm9sb2d5IHNlY3Rpb24gc2lnbkRlcGFydG1lbnQgb2YgR2Fz
dHJvZW50ZXJvbG9neSBhbmQgSGVwYXRvbG9neSwgTmF0aW9uYWwgQ2VudGVyIGZvciBHbG9iYWwg
SGVhbHRoIGFuZCBNZWRpY2luZSwgS29obm9kYWkgSG9zcGl0YWwsIENoaWJhLCBKYXBhbi48L2F1
dGgtYWRkcmVzcz48dGl0bGVzPjx0aXRsZT5QcmVkaWN0b3JzIGZvciBpZGVudGlmaWNhdGlvbiBv
ZiBzdGlnbWF0YSBvZiByZWNlbnQgaGVtb3JyaGFnZSBvbiBjb2xvbmljIGRpdmVydGljdWxhIGlu
IGxvd2VyIGdhc3Ryb2ludGVzdGluYWwgYmxlZWRpbmc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mUyNC0zMDwvcGFnZXM+PHZvbHVtZT40OTwvdm9sdW1l
PjxudW1iZXI+MzwvbnVtYmVyPjxlZGl0aW9uPjIwMTQvMDUvMjc8L2VkaXRpb24+PGtleXdvcmRz
PjxrZXl3b3JkPkFnZWQ8L2tleXdvcmQ+PGtleXdvcmQ+QW1idWxhdG9yeSBDYXJlPC9rZXl3b3Jk
PjxrZXl3b3JkPkFyZWEgVW5kZXIgQ3VydmU8L2tleXdvcmQ+PGtleXdvcmQ+Qmxvb2QgVHJhbnNm
dXNpb248L2tleXdvcmQ+PGtleXdvcmQ+Q2hpLVNxdWFyZSBEaXN0cmlidXRpb248L2tleXdvcmQ+
PGtleXdvcmQ+Q2xpbmljYWwgQ29tcGV0ZW5jZTwva2V5d29yZD48a2V5d29yZD5Db2xvbi8qcGF0
aG9sb2d5L3N1cmdlcnk8L2tleXdvcmQ+PGtleXdvcmQ+Q29sb25vc2NvcHkvKm1ldGhvZHM8L2tl
eXdvcmQ+PGtleXdvcmQ+RGl2ZXJ0aWN1bHVtLCBDb2xvbi8qY29tcGxpY2F0aW9ucy8qcGF0aG9s
b2d5L3RoZXJhcHk8L2tleXdvcmQ+PGtleXdvcmQ+RmVtYWxlPC9rZXl3b3JkPjxrZXl3b3JkPkdh
c3Ryb2ludGVzdGluYWwgSGVtb3JyaGFnZS8qZXRpb2xvZ3kvKnBhdGhvbG9neS90aGVyYXB5PC9r
ZXl3b3JkPjxrZXl3b3JkPkhlbW9zdGFzaXM8L2tleXdvcmQ+PGtleXdvcmQ+SHVtYW5zPC9rZXl3
b3JkPjxrZXl3b3JkPkthcGxhbi1NZWllciBFc3RpbWF0ZTwva2V5d29yZD48a2V5d29yZD5MZW5n
dGggb2YgU3RheTwva2V5d29yZD48a2V5d29yZD5Mb2dpc3RpYyBNb2RlbHM8L2tleXdvcmQ+PGtl
eXdvcmQ+TWFsZTwva2V5d29yZD48a2V5d29yZD5NaWRkbGUgQWdlZDwva2V5d29yZD48a2V5d29y
ZD5NdWx0aXZhcmlhdGUgQW5hbHlzaXM8L2tleXdvcmQ+PGtleXdvcmQ+T2RkcyBSYXRpbzwva2V5
d29yZD48a2V5d29yZD5QcmVkaWN0aXZlIFZhbHVlIG9mIFRlc3RzPC9rZXl3b3JkPjxrZXl3b3Jk
PlJPQyBDdXJ2ZTwva2V5d29yZD48a2V5d29yZD5SZWN1cnJlbmNlPC9rZXl3b3JkPjxrZXl3b3Jk
PlJldHJvc3BlY3RpdmUgU3R1ZGllczwva2V5d29yZD48a2V5d29yZD5SaXNrIEZhY3RvcnM8L2tl
eXdvcmQ+PGtleXdvcmQ+VGhlcmFwZXV0aWMgSXJyaWdhdGlvbjwva2V5d29yZD48a2V5d29yZD5U
aW1lIEZhY3RvcnM8L2tleXdvcmQ+PGtleXdvcmQ+VHJlYXRtZW50IE91dGNvbWU8L2tleXdvcmQ+
PC9rZXl3b3Jkcz48ZGF0ZXM+PHllYXI+MjAxNTwveWVhcj48cHViLWRhdGVzPjxkYXRlPk1hcjwv
ZGF0ZT48L3B1Yi1kYXRlcz48L2RhdGVzPjxpc2JuPjAxOTItMDc5MDwvaXNibj48YWNjZXNzaW9u
LW51bT4yNDg1OTcxNDwvYWNjZXNzaW9uLW51bT48dXJscz48L3VybHM+PGVsZWN0cm9uaWMtcmVz
b3VyY2UtbnVtPjEwLjEwOTcvbWNnLjAwMDAwMDAwMDAwMDAxNDA8L2VsZWN0cm9uaWMtcmVzb3Vy
Y2UtbnVtPjxyZW1vdGUtZGF0YWJhc2UtcHJvdmlkZXI+TkxNPC9yZW1vdGUtZGF0YWJhc2UtcHJv
dmlkZXI+PGxhbmd1YWdlPmVuZzwvbGFuZ3VhZ2U+PC9yZWNvcmQ+PC9DaXRlPjwvRW5kTm90ZT4A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OaWlrdXJhPC9BdXRob3I+PFllYXI+MjAxNTwvWWVhcj48
UmVjTnVtPjM2PC9SZWNOdW0+PERpc3BsYXlUZXh0PjxzdHlsZSBmYWNlPSJzdXBlcnNjcmlwdCI+
MTk8L3N0eWxlPjwvRGlzcGxheVRleHQ+PHJlY29yZD48cmVjLW51bWJlcj4zNjwvcmVjLW51bWJl
cj48Zm9yZWlnbi1rZXlzPjxrZXkgYXBwPSJFTiIgZGItaWQ9InhlcGE1c3hmOXh3dmVsZWRwcnQ1
d3plZWV0NWFhMnd0YXo5dCIgdGltZXN0YW1wPSIxNTU2MDQ0NzU5Ij4zNjwva2V5PjwvZm9yZWln
bi1rZXlzPjxyZWYtdHlwZSBuYW1lPSJKb3VybmFsIEFydGljbGUiPjE3PC9yZWYtdHlwZT48Y29u
dHJpYnV0b3JzPjxhdXRob3JzPjxhdXRob3I+Tmlpa3VyYSwgUi48L2F1dGhvcj48YXV0aG9yPk5h
Z2F0YSwgTi48L2F1dGhvcj48YXV0aG9yPkFva2ksIFQuPC9hdXRob3I+PGF1dGhvcj5TaGltYm8s
IFQuPC9hdXRob3I+PGF1dGhvcj5UYW5ha2EsIFMuPC9hdXRob3I+PGF1dGhvcj5TZWtpbmUsIEsu
PC9hdXRob3I+PGF1dGhvcj5LaXNoaWRhLCBZLjwvYXV0aG9yPjxhdXRob3I+V2F0YW5hYmUsIEsu
PC9hdXRob3I+PGF1dGhvcj5TYWt1cmFpLCBULjwvYXV0aG9yPjxhdXRob3I+WW9rb2ksIEMuPC9h
dXRob3I+PGF1dGhvcj5ZYW5hc2UsIE0uPC9hdXRob3I+PGF1dGhvcj5Ba2l5YW1hLCBKLjwvYXV0
aG9yPjxhdXRob3I+TWl6b2thbWksIE0uPC9hdXRob3I+PGF1dGhvcj5VZW11cmEsIE4uPC9hdXRo
b3I+PC9hdXRob3JzPjwvY29udHJpYnV0b3JzPjxhdXRoLWFkZHJlc3M+RGVwYXJ0bWVudHMgb2Yg
Kkdhc3Ryb2VudGVyb2xvZ3kgYW5kIEhlcGF0b2xvZ3kgZGFnZ2VyQ2xpbmljYWwgUmVzZWFyY2gg
YW5kIEluZm9ybWF0aWNzLCBJbnRlcm5hdGlvbmFsIENsaW5pY2FsIFJlc2VhcmNoIENlbnRlciBS
ZXNlYXJjaCBJbnN0aXR1dGUsIE5hdGlvbmFsIENlbnRlciBmb3IgR2xvYmFsIEhlYWx0aCBhbmQg
TWVkaWNpbmUgKE5DR00pLCBUb2t5byBkb3VibGUgZGFnZ2VyVGhlIFJlc2VhcmNoIENlbnRlciBm
b3IgSGVwYXRpdGlzIGFuZCBJbW11bm9sb2d5IHNlY3Rpb24gc2lnbkRlcGFydG1lbnQgb2YgR2Fz
dHJvZW50ZXJvbG9neSBhbmQgSGVwYXRvbG9neSwgTmF0aW9uYWwgQ2VudGVyIGZvciBHbG9iYWwg
SGVhbHRoIGFuZCBNZWRpY2luZSwgS29obm9kYWkgSG9zcGl0YWwsIENoaWJhLCBKYXBhbi48L2F1
dGgtYWRkcmVzcz48dGl0bGVzPjx0aXRsZT5QcmVkaWN0b3JzIGZvciBpZGVudGlmaWNhdGlvbiBv
ZiBzdGlnbWF0YSBvZiByZWNlbnQgaGVtb3JyaGFnZSBvbiBjb2xvbmljIGRpdmVydGljdWxhIGlu
IGxvd2VyIGdhc3Ryb2ludGVzdGluYWwgYmxlZWRpbmc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mUyNC0zMDwvcGFnZXM+PHZvbHVtZT40OTwvdm9sdW1l
PjxudW1iZXI+MzwvbnVtYmVyPjxlZGl0aW9uPjIwMTQvMDUvMjc8L2VkaXRpb24+PGtleXdvcmRz
PjxrZXl3b3JkPkFnZWQ8L2tleXdvcmQ+PGtleXdvcmQ+QW1idWxhdG9yeSBDYXJlPC9rZXl3b3Jk
PjxrZXl3b3JkPkFyZWEgVW5kZXIgQ3VydmU8L2tleXdvcmQ+PGtleXdvcmQ+Qmxvb2QgVHJhbnNm
dXNpb248L2tleXdvcmQ+PGtleXdvcmQ+Q2hpLVNxdWFyZSBEaXN0cmlidXRpb248L2tleXdvcmQ+
PGtleXdvcmQ+Q2xpbmljYWwgQ29tcGV0ZW5jZTwva2V5d29yZD48a2V5d29yZD5Db2xvbi8qcGF0
aG9sb2d5L3N1cmdlcnk8L2tleXdvcmQ+PGtleXdvcmQ+Q29sb25vc2NvcHkvKm1ldGhvZHM8L2tl
eXdvcmQ+PGtleXdvcmQ+RGl2ZXJ0aWN1bHVtLCBDb2xvbi8qY29tcGxpY2F0aW9ucy8qcGF0aG9s
b2d5L3RoZXJhcHk8L2tleXdvcmQ+PGtleXdvcmQ+RmVtYWxlPC9rZXl3b3JkPjxrZXl3b3JkPkdh
c3Ryb2ludGVzdGluYWwgSGVtb3JyaGFnZS8qZXRpb2xvZ3kvKnBhdGhvbG9neS90aGVyYXB5PC9r
ZXl3b3JkPjxrZXl3b3JkPkhlbW9zdGFzaXM8L2tleXdvcmQ+PGtleXdvcmQ+SHVtYW5zPC9rZXl3
b3JkPjxrZXl3b3JkPkthcGxhbi1NZWllciBFc3RpbWF0ZTwva2V5d29yZD48a2V5d29yZD5MZW5n
dGggb2YgU3RheTwva2V5d29yZD48a2V5d29yZD5Mb2dpc3RpYyBNb2RlbHM8L2tleXdvcmQ+PGtl
eXdvcmQ+TWFsZTwva2V5d29yZD48a2V5d29yZD5NaWRkbGUgQWdlZDwva2V5d29yZD48a2V5d29y
ZD5NdWx0aXZhcmlhdGUgQW5hbHlzaXM8L2tleXdvcmQ+PGtleXdvcmQ+T2RkcyBSYXRpbzwva2V5
d29yZD48a2V5d29yZD5QcmVkaWN0aXZlIFZhbHVlIG9mIFRlc3RzPC9rZXl3b3JkPjxrZXl3b3Jk
PlJPQyBDdXJ2ZTwva2V5d29yZD48a2V5d29yZD5SZWN1cnJlbmNlPC9rZXl3b3JkPjxrZXl3b3Jk
PlJldHJvc3BlY3RpdmUgU3R1ZGllczwva2V5d29yZD48a2V5d29yZD5SaXNrIEZhY3RvcnM8L2tl
eXdvcmQ+PGtleXdvcmQ+VGhlcmFwZXV0aWMgSXJyaWdhdGlvbjwva2V5d29yZD48a2V5d29yZD5U
aW1lIEZhY3RvcnM8L2tleXdvcmQ+PGtleXdvcmQ+VHJlYXRtZW50IE91dGNvbWU8L2tleXdvcmQ+
PC9rZXl3b3Jkcz48ZGF0ZXM+PHllYXI+MjAxNTwveWVhcj48cHViLWRhdGVzPjxkYXRlPk1hcjwv
ZGF0ZT48L3B1Yi1kYXRlcz48L2RhdGVzPjxpc2JuPjAxOTItMDc5MDwvaXNibj48YWNjZXNzaW9u
LW51bT4yNDg1OTcxNDwvYWNjZXNzaW9uLW51bT48dXJscz48L3VybHM+PGVsZWN0cm9uaWMtcmVz
b3VyY2UtbnVtPjEwLjEwOTcvbWNnLjAwMDAwMDAwMDAwMDAxNDA8L2VsZWN0cm9uaWMtcmVzb3Vy
Y2UtbnVtPjxyZW1vdGUtZGF0YWJhc2UtcHJvdmlkZXI+TkxNPC9yZW1vdGUtZGF0YWJhc2UtcHJv
dmlkZXI+PGxhbmd1YWdlPmVuZzwvbGFuZ3VhZ2U+PC9yZWNvcmQ+PC9DaXRlPjwvRW5kTm90ZT4A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19</w:t>
      </w:r>
      <w:r w:rsidR="000613D5" w:rsidRPr="009B226C">
        <w:rPr>
          <w:rFonts w:ascii="Book Antiqua" w:hAnsi="Book Antiqua" w:cs="Arial"/>
          <w:color w:val="000000" w:themeColor="text1"/>
        </w:rPr>
        <w:fldChar w:fldCharType="end"/>
      </w:r>
      <w:r w:rsidR="009D18C7" w:rsidRPr="009B226C">
        <w:rPr>
          <w:rFonts w:ascii="Book Antiqua" w:hAnsi="Book Antiqua" w:cs="Arial"/>
          <w:color w:val="000000" w:themeColor="text1"/>
          <w:vertAlign w:val="superscript"/>
        </w:rPr>
        <w:t>]</w:t>
      </w:r>
      <w:r w:rsidR="009D18C7" w:rsidRPr="009B226C">
        <w:rPr>
          <w:rFonts w:ascii="Book Antiqua" w:hAnsi="Book Antiqua" w:cs="Arial"/>
          <w:color w:val="000000" w:themeColor="text1"/>
        </w:rPr>
        <w:t>.</w:t>
      </w:r>
      <w:r w:rsidR="0072730D" w:rsidRPr="009B226C">
        <w:rPr>
          <w:rFonts w:ascii="Book Antiqua" w:hAnsi="Book Antiqua" w:cs="Arial"/>
          <w:color w:val="000000" w:themeColor="text1"/>
        </w:rPr>
        <w:t xml:space="preserve"> The study by </w:t>
      </w:r>
      <w:proofErr w:type="spellStart"/>
      <w:r w:rsidR="0072730D" w:rsidRPr="009B226C">
        <w:rPr>
          <w:rFonts w:ascii="Book Antiqua" w:hAnsi="Book Antiqua" w:cs="Arial"/>
          <w:color w:val="000000" w:themeColor="text1"/>
        </w:rPr>
        <w:lastRenderedPageBreak/>
        <w:t>Niikura</w:t>
      </w:r>
      <w:proofErr w:type="spellEnd"/>
      <w:r w:rsidR="0072730D" w:rsidRPr="009B226C">
        <w:rPr>
          <w:rFonts w:ascii="Book Antiqua" w:hAnsi="Book Antiqua" w:cs="Arial"/>
          <w:color w:val="000000" w:themeColor="text1"/>
        </w:rPr>
        <w:t xml:space="preserve"> </w:t>
      </w:r>
      <w:r w:rsidR="0072730D" w:rsidRPr="009B226C">
        <w:rPr>
          <w:rFonts w:ascii="Book Antiqua" w:hAnsi="Book Antiqua" w:cs="Arial"/>
          <w:i/>
          <w:iCs/>
          <w:color w:val="000000" w:themeColor="text1"/>
        </w:rPr>
        <w:t>et al</w:t>
      </w:r>
      <w:r w:rsidR="00D965B5" w:rsidRPr="009B226C">
        <w:rPr>
          <w:rFonts w:ascii="Book Antiqua" w:hAnsi="Book Antiqua" w:cs="Arial"/>
          <w:color w:val="000000" w:themeColor="text1"/>
          <w:vertAlign w:val="superscript"/>
        </w:rPr>
        <w:t>[</w:t>
      </w:r>
      <w:r w:rsidR="00D965B5" w:rsidRPr="009B226C">
        <w:rPr>
          <w:rFonts w:ascii="Book Antiqua" w:hAnsi="Book Antiqua" w:cs="Arial"/>
          <w:color w:val="000000" w:themeColor="text1"/>
        </w:rPr>
        <w:fldChar w:fldCharType="begin">
          <w:fldData xml:space="preserve">PEVuZE5vdGU+PENpdGU+PEF1dGhvcj5OaWlrdXJhPC9BdXRob3I+PFllYXI+MjAxNTwvWWVhcj48
UmVjTnVtPjM2PC9SZWNOdW0+PERpc3BsYXlUZXh0PjxzdHlsZSBmYWNlPSJzdXBlcnNjcmlwdCI+
MTk8L3N0eWxlPjwvRGlzcGxheVRleHQ+PHJlY29yZD48cmVjLW51bWJlcj4zNjwvcmVjLW51bWJl
cj48Zm9yZWlnbi1rZXlzPjxrZXkgYXBwPSJFTiIgZGItaWQ9InhlcGE1c3hmOXh3dmVsZWRwcnQ1
d3plZWV0NWFhMnd0YXo5dCIgdGltZXN0YW1wPSIxNTU2MDQ0NzU5Ij4zNjwva2V5PjwvZm9yZWln
bi1rZXlzPjxyZWYtdHlwZSBuYW1lPSJKb3VybmFsIEFydGljbGUiPjE3PC9yZWYtdHlwZT48Y29u
dHJpYnV0b3JzPjxhdXRob3JzPjxhdXRob3I+Tmlpa3VyYSwgUi48L2F1dGhvcj48YXV0aG9yPk5h
Z2F0YSwgTi48L2F1dGhvcj48YXV0aG9yPkFva2ksIFQuPC9hdXRob3I+PGF1dGhvcj5TaGltYm8s
IFQuPC9hdXRob3I+PGF1dGhvcj5UYW5ha2EsIFMuPC9hdXRob3I+PGF1dGhvcj5TZWtpbmUsIEsu
PC9hdXRob3I+PGF1dGhvcj5LaXNoaWRhLCBZLjwvYXV0aG9yPjxhdXRob3I+V2F0YW5hYmUsIEsu
PC9hdXRob3I+PGF1dGhvcj5TYWt1cmFpLCBULjwvYXV0aG9yPjxhdXRob3I+WW9rb2ksIEMuPC9h
dXRob3I+PGF1dGhvcj5ZYW5hc2UsIE0uPC9hdXRob3I+PGF1dGhvcj5Ba2l5YW1hLCBKLjwvYXV0
aG9yPjxhdXRob3I+TWl6b2thbWksIE0uPC9hdXRob3I+PGF1dGhvcj5VZW11cmEsIE4uPC9hdXRo
b3I+PC9hdXRob3JzPjwvY29udHJpYnV0b3JzPjxhdXRoLWFkZHJlc3M+RGVwYXJ0bWVudHMgb2Yg
Kkdhc3Ryb2VudGVyb2xvZ3kgYW5kIEhlcGF0b2xvZ3kgZGFnZ2VyQ2xpbmljYWwgUmVzZWFyY2gg
YW5kIEluZm9ybWF0aWNzLCBJbnRlcm5hdGlvbmFsIENsaW5pY2FsIFJlc2VhcmNoIENlbnRlciBS
ZXNlYXJjaCBJbnN0aXR1dGUsIE5hdGlvbmFsIENlbnRlciBmb3IgR2xvYmFsIEhlYWx0aCBhbmQg
TWVkaWNpbmUgKE5DR00pLCBUb2t5byBkb3VibGUgZGFnZ2VyVGhlIFJlc2VhcmNoIENlbnRlciBm
b3IgSGVwYXRpdGlzIGFuZCBJbW11bm9sb2d5IHNlY3Rpb24gc2lnbkRlcGFydG1lbnQgb2YgR2Fz
dHJvZW50ZXJvbG9neSBhbmQgSGVwYXRvbG9neSwgTmF0aW9uYWwgQ2VudGVyIGZvciBHbG9iYWwg
SGVhbHRoIGFuZCBNZWRpY2luZSwgS29obm9kYWkgSG9zcGl0YWwsIENoaWJhLCBKYXBhbi48L2F1
dGgtYWRkcmVzcz48dGl0bGVzPjx0aXRsZT5QcmVkaWN0b3JzIGZvciBpZGVudGlmaWNhdGlvbiBv
ZiBzdGlnbWF0YSBvZiByZWNlbnQgaGVtb3JyaGFnZSBvbiBjb2xvbmljIGRpdmVydGljdWxhIGlu
IGxvd2VyIGdhc3Ryb2ludGVzdGluYWwgYmxlZWRpbmc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mUyNC0zMDwvcGFnZXM+PHZvbHVtZT40OTwvdm9sdW1l
PjxudW1iZXI+MzwvbnVtYmVyPjxlZGl0aW9uPjIwMTQvMDUvMjc8L2VkaXRpb24+PGtleXdvcmRz
PjxrZXl3b3JkPkFnZWQ8L2tleXdvcmQ+PGtleXdvcmQ+QW1idWxhdG9yeSBDYXJlPC9rZXl3b3Jk
PjxrZXl3b3JkPkFyZWEgVW5kZXIgQ3VydmU8L2tleXdvcmQ+PGtleXdvcmQ+Qmxvb2QgVHJhbnNm
dXNpb248L2tleXdvcmQ+PGtleXdvcmQ+Q2hpLVNxdWFyZSBEaXN0cmlidXRpb248L2tleXdvcmQ+
PGtleXdvcmQ+Q2xpbmljYWwgQ29tcGV0ZW5jZTwva2V5d29yZD48a2V5d29yZD5Db2xvbi8qcGF0
aG9sb2d5L3N1cmdlcnk8L2tleXdvcmQ+PGtleXdvcmQ+Q29sb25vc2NvcHkvKm1ldGhvZHM8L2tl
eXdvcmQ+PGtleXdvcmQ+RGl2ZXJ0aWN1bHVtLCBDb2xvbi8qY29tcGxpY2F0aW9ucy8qcGF0aG9s
b2d5L3RoZXJhcHk8L2tleXdvcmQ+PGtleXdvcmQ+RmVtYWxlPC9rZXl3b3JkPjxrZXl3b3JkPkdh
c3Ryb2ludGVzdGluYWwgSGVtb3JyaGFnZS8qZXRpb2xvZ3kvKnBhdGhvbG9neS90aGVyYXB5PC9r
ZXl3b3JkPjxrZXl3b3JkPkhlbW9zdGFzaXM8L2tleXdvcmQ+PGtleXdvcmQ+SHVtYW5zPC9rZXl3
b3JkPjxrZXl3b3JkPkthcGxhbi1NZWllciBFc3RpbWF0ZTwva2V5d29yZD48a2V5d29yZD5MZW5n
dGggb2YgU3RheTwva2V5d29yZD48a2V5d29yZD5Mb2dpc3RpYyBNb2RlbHM8L2tleXdvcmQ+PGtl
eXdvcmQ+TWFsZTwva2V5d29yZD48a2V5d29yZD5NaWRkbGUgQWdlZDwva2V5d29yZD48a2V5d29y
ZD5NdWx0aXZhcmlhdGUgQW5hbHlzaXM8L2tleXdvcmQ+PGtleXdvcmQ+T2RkcyBSYXRpbzwva2V5
d29yZD48a2V5d29yZD5QcmVkaWN0aXZlIFZhbHVlIG9mIFRlc3RzPC9rZXl3b3JkPjxrZXl3b3Jk
PlJPQyBDdXJ2ZTwva2V5d29yZD48a2V5d29yZD5SZWN1cnJlbmNlPC9rZXl3b3JkPjxrZXl3b3Jk
PlJldHJvc3BlY3RpdmUgU3R1ZGllczwva2V5d29yZD48a2V5d29yZD5SaXNrIEZhY3RvcnM8L2tl
eXdvcmQ+PGtleXdvcmQ+VGhlcmFwZXV0aWMgSXJyaWdhdGlvbjwva2V5d29yZD48a2V5d29yZD5U
aW1lIEZhY3RvcnM8L2tleXdvcmQ+PGtleXdvcmQ+VHJlYXRtZW50IE91dGNvbWU8L2tleXdvcmQ+
PC9rZXl3b3Jkcz48ZGF0ZXM+PHllYXI+MjAxNTwveWVhcj48cHViLWRhdGVzPjxkYXRlPk1hcjwv
ZGF0ZT48L3B1Yi1kYXRlcz48L2RhdGVzPjxpc2JuPjAxOTItMDc5MDwvaXNibj48YWNjZXNzaW9u
LW51bT4yNDg1OTcxNDwvYWNjZXNzaW9uLW51bT48dXJscz48L3VybHM+PGVsZWN0cm9uaWMtcmVz
b3VyY2UtbnVtPjEwLjEwOTcvbWNnLjAwMDAwMDAwMDAwMDAxNDA8L2VsZWN0cm9uaWMtcmVzb3Vy
Y2UtbnVtPjxyZW1vdGUtZGF0YWJhc2UtcHJvdmlkZXI+TkxNPC9yZW1vdGUtZGF0YWJhc2UtcHJv
dmlkZXI+PGxhbmd1YWdlPmVuZzwvbGFuZ3VhZ2U+PC9yZWNvcmQ+PC9DaXRlPjwvRW5kTm90ZT4A
</w:fldData>
        </w:fldChar>
      </w:r>
      <w:r w:rsidR="00D965B5" w:rsidRPr="009B226C">
        <w:rPr>
          <w:rFonts w:ascii="Book Antiqua" w:hAnsi="Book Antiqua" w:cs="Arial"/>
          <w:color w:val="000000" w:themeColor="text1"/>
        </w:rPr>
        <w:instrText xml:space="preserve"> ADDIN EN.CITE </w:instrText>
      </w:r>
      <w:r w:rsidR="00D965B5" w:rsidRPr="009B226C">
        <w:rPr>
          <w:rFonts w:ascii="Book Antiqua" w:hAnsi="Book Antiqua" w:cs="Arial"/>
          <w:color w:val="000000" w:themeColor="text1"/>
        </w:rPr>
        <w:fldChar w:fldCharType="begin">
          <w:fldData xml:space="preserve">PEVuZE5vdGU+PENpdGU+PEF1dGhvcj5OaWlrdXJhPC9BdXRob3I+PFllYXI+MjAxNTwvWWVhcj48
UmVjTnVtPjM2PC9SZWNOdW0+PERpc3BsYXlUZXh0PjxzdHlsZSBmYWNlPSJzdXBlcnNjcmlwdCI+
MTk8L3N0eWxlPjwvRGlzcGxheVRleHQ+PHJlY29yZD48cmVjLW51bWJlcj4zNjwvcmVjLW51bWJl
cj48Zm9yZWlnbi1rZXlzPjxrZXkgYXBwPSJFTiIgZGItaWQ9InhlcGE1c3hmOXh3dmVsZWRwcnQ1
d3plZWV0NWFhMnd0YXo5dCIgdGltZXN0YW1wPSIxNTU2MDQ0NzU5Ij4zNjwva2V5PjwvZm9yZWln
bi1rZXlzPjxyZWYtdHlwZSBuYW1lPSJKb3VybmFsIEFydGljbGUiPjE3PC9yZWYtdHlwZT48Y29u
dHJpYnV0b3JzPjxhdXRob3JzPjxhdXRob3I+Tmlpa3VyYSwgUi48L2F1dGhvcj48YXV0aG9yPk5h
Z2F0YSwgTi48L2F1dGhvcj48YXV0aG9yPkFva2ksIFQuPC9hdXRob3I+PGF1dGhvcj5TaGltYm8s
IFQuPC9hdXRob3I+PGF1dGhvcj5UYW5ha2EsIFMuPC9hdXRob3I+PGF1dGhvcj5TZWtpbmUsIEsu
PC9hdXRob3I+PGF1dGhvcj5LaXNoaWRhLCBZLjwvYXV0aG9yPjxhdXRob3I+V2F0YW5hYmUsIEsu
PC9hdXRob3I+PGF1dGhvcj5TYWt1cmFpLCBULjwvYXV0aG9yPjxhdXRob3I+WW9rb2ksIEMuPC9h
dXRob3I+PGF1dGhvcj5ZYW5hc2UsIE0uPC9hdXRob3I+PGF1dGhvcj5Ba2l5YW1hLCBKLjwvYXV0
aG9yPjxhdXRob3I+TWl6b2thbWksIE0uPC9hdXRob3I+PGF1dGhvcj5VZW11cmEsIE4uPC9hdXRo
b3I+PC9hdXRob3JzPjwvY29udHJpYnV0b3JzPjxhdXRoLWFkZHJlc3M+RGVwYXJ0bWVudHMgb2Yg
Kkdhc3Ryb2VudGVyb2xvZ3kgYW5kIEhlcGF0b2xvZ3kgZGFnZ2VyQ2xpbmljYWwgUmVzZWFyY2gg
YW5kIEluZm9ybWF0aWNzLCBJbnRlcm5hdGlvbmFsIENsaW5pY2FsIFJlc2VhcmNoIENlbnRlciBS
ZXNlYXJjaCBJbnN0aXR1dGUsIE5hdGlvbmFsIENlbnRlciBmb3IgR2xvYmFsIEhlYWx0aCBhbmQg
TWVkaWNpbmUgKE5DR00pLCBUb2t5byBkb3VibGUgZGFnZ2VyVGhlIFJlc2VhcmNoIENlbnRlciBm
b3IgSGVwYXRpdGlzIGFuZCBJbW11bm9sb2d5IHNlY3Rpb24gc2lnbkRlcGFydG1lbnQgb2YgR2Fz
dHJvZW50ZXJvbG9neSBhbmQgSGVwYXRvbG9neSwgTmF0aW9uYWwgQ2VudGVyIGZvciBHbG9iYWwg
SGVhbHRoIGFuZCBNZWRpY2luZSwgS29obm9kYWkgSG9zcGl0YWwsIENoaWJhLCBKYXBhbi48L2F1
dGgtYWRkcmVzcz48dGl0bGVzPjx0aXRsZT5QcmVkaWN0b3JzIGZvciBpZGVudGlmaWNhdGlvbiBv
ZiBzdGlnbWF0YSBvZiByZWNlbnQgaGVtb3JyaGFnZSBvbiBjb2xvbmljIGRpdmVydGljdWxhIGlu
IGxvd2VyIGdhc3Ryb2ludGVzdGluYWwgYmxlZWRpbmc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mUyNC0zMDwvcGFnZXM+PHZvbHVtZT40OTwvdm9sdW1l
PjxudW1iZXI+MzwvbnVtYmVyPjxlZGl0aW9uPjIwMTQvMDUvMjc8L2VkaXRpb24+PGtleXdvcmRz
PjxrZXl3b3JkPkFnZWQ8L2tleXdvcmQ+PGtleXdvcmQ+QW1idWxhdG9yeSBDYXJlPC9rZXl3b3Jk
PjxrZXl3b3JkPkFyZWEgVW5kZXIgQ3VydmU8L2tleXdvcmQ+PGtleXdvcmQ+Qmxvb2QgVHJhbnNm
dXNpb248L2tleXdvcmQ+PGtleXdvcmQ+Q2hpLVNxdWFyZSBEaXN0cmlidXRpb248L2tleXdvcmQ+
PGtleXdvcmQ+Q2xpbmljYWwgQ29tcGV0ZW5jZTwva2V5d29yZD48a2V5d29yZD5Db2xvbi8qcGF0
aG9sb2d5L3N1cmdlcnk8L2tleXdvcmQ+PGtleXdvcmQ+Q29sb25vc2NvcHkvKm1ldGhvZHM8L2tl
eXdvcmQ+PGtleXdvcmQ+RGl2ZXJ0aWN1bHVtLCBDb2xvbi8qY29tcGxpY2F0aW9ucy8qcGF0aG9s
b2d5L3RoZXJhcHk8L2tleXdvcmQ+PGtleXdvcmQ+RmVtYWxlPC9rZXl3b3JkPjxrZXl3b3JkPkdh
c3Ryb2ludGVzdGluYWwgSGVtb3JyaGFnZS8qZXRpb2xvZ3kvKnBhdGhvbG9neS90aGVyYXB5PC9r
ZXl3b3JkPjxrZXl3b3JkPkhlbW9zdGFzaXM8L2tleXdvcmQ+PGtleXdvcmQ+SHVtYW5zPC9rZXl3
b3JkPjxrZXl3b3JkPkthcGxhbi1NZWllciBFc3RpbWF0ZTwva2V5d29yZD48a2V5d29yZD5MZW5n
dGggb2YgU3RheTwva2V5d29yZD48a2V5d29yZD5Mb2dpc3RpYyBNb2RlbHM8L2tleXdvcmQ+PGtl
eXdvcmQ+TWFsZTwva2V5d29yZD48a2V5d29yZD5NaWRkbGUgQWdlZDwva2V5d29yZD48a2V5d29y
ZD5NdWx0aXZhcmlhdGUgQW5hbHlzaXM8L2tleXdvcmQ+PGtleXdvcmQ+T2RkcyBSYXRpbzwva2V5
d29yZD48a2V5d29yZD5QcmVkaWN0aXZlIFZhbHVlIG9mIFRlc3RzPC9rZXl3b3JkPjxrZXl3b3Jk
PlJPQyBDdXJ2ZTwva2V5d29yZD48a2V5d29yZD5SZWN1cnJlbmNlPC9rZXl3b3JkPjxrZXl3b3Jk
PlJldHJvc3BlY3RpdmUgU3R1ZGllczwva2V5d29yZD48a2V5d29yZD5SaXNrIEZhY3RvcnM8L2tl
eXdvcmQ+PGtleXdvcmQ+VGhlcmFwZXV0aWMgSXJyaWdhdGlvbjwva2V5d29yZD48a2V5d29yZD5U
aW1lIEZhY3RvcnM8L2tleXdvcmQ+PGtleXdvcmQ+VHJlYXRtZW50IE91dGNvbWU8L2tleXdvcmQ+
PC9rZXl3b3Jkcz48ZGF0ZXM+PHllYXI+MjAxNTwveWVhcj48cHViLWRhdGVzPjxkYXRlPk1hcjwv
ZGF0ZT48L3B1Yi1kYXRlcz48L2RhdGVzPjxpc2JuPjAxOTItMDc5MDwvaXNibj48YWNjZXNzaW9u
LW51bT4yNDg1OTcxNDwvYWNjZXNzaW9uLW51bT48dXJscz48L3VybHM+PGVsZWN0cm9uaWMtcmVz
b3VyY2UtbnVtPjEwLjEwOTcvbWNnLjAwMDAwMDAwMDAwMDAxNDA8L2VsZWN0cm9uaWMtcmVzb3Vy
Y2UtbnVtPjxyZW1vdGUtZGF0YWJhc2UtcHJvdmlkZXI+TkxNPC9yZW1vdGUtZGF0YWJhc2UtcHJv
dmlkZXI+PGxhbmd1YWdlPmVuZzwvbGFuZ3VhZ2U+PC9yZWNvcmQ+PC9DaXRlPjwvRW5kTm90ZT4A
</w:fldData>
        </w:fldChar>
      </w:r>
      <w:r w:rsidR="00D965B5" w:rsidRPr="009B226C">
        <w:rPr>
          <w:rFonts w:ascii="Book Antiqua" w:hAnsi="Book Antiqua" w:cs="Arial"/>
          <w:color w:val="000000" w:themeColor="text1"/>
        </w:rPr>
        <w:instrText xml:space="preserve"> ADDIN EN.CITE.DATA </w:instrText>
      </w:r>
      <w:r w:rsidR="00D965B5" w:rsidRPr="009B226C">
        <w:rPr>
          <w:rFonts w:ascii="Book Antiqua" w:hAnsi="Book Antiqua" w:cs="Arial"/>
          <w:color w:val="000000" w:themeColor="text1"/>
        </w:rPr>
      </w:r>
      <w:r w:rsidR="00D965B5" w:rsidRPr="009B226C">
        <w:rPr>
          <w:rFonts w:ascii="Book Antiqua" w:hAnsi="Book Antiqua" w:cs="Arial"/>
          <w:color w:val="000000" w:themeColor="text1"/>
        </w:rPr>
        <w:fldChar w:fldCharType="end"/>
      </w:r>
      <w:r w:rsidR="00D965B5" w:rsidRPr="009B226C">
        <w:rPr>
          <w:rFonts w:ascii="Book Antiqua" w:hAnsi="Book Antiqua" w:cs="Arial"/>
          <w:color w:val="000000" w:themeColor="text1"/>
        </w:rPr>
      </w:r>
      <w:r w:rsidR="00D965B5" w:rsidRPr="009B226C">
        <w:rPr>
          <w:rFonts w:ascii="Book Antiqua" w:hAnsi="Book Antiqua" w:cs="Arial"/>
          <w:color w:val="000000" w:themeColor="text1"/>
        </w:rPr>
        <w:fldChar w:fldCharType="separate"/>
      </w:r>
      <w:r w:rsidR="00D965B5" w:rsidRPr="009B226C">
        <w:rPr>
          <w:rFonts w:ascii="Book Antiqua" w:hAnsi="Book Antiqua" w:cs="Arial"/>
          <w:noProof/>
          <w:color w:val="000000" w:themeColor="text1"/>
          <w:vertAlign w:val="superscript"/>
        </w:rPr>
        <w:t>19</w:t>
      </w:r>
      <w:r w:rsidR="00D965B5" w:rsidRPr="009B226C">
        <w:rPr>
          <w:rFonts w:ascii="Book Antiqua" w:hAnsi="Book Antiqua" w:cs="Arial"/>
          <w:color w:val="000000" w:themeColor="text1"/>
        </w:rPr>
        <w:fldChar w:fldCharType="end"/>
      </w:r>
      <w:r w:rsidR="00D965B5" w:rsidRPr="009B226C">
        <w:rPr>
          <w:rFonts w:ascii="Book Antiqua" w:hAnsi="Book Antiqua" w:cs="Arial"/>
          <w:color w:val="000000" w:themeColor="text1"/>
          <w:vertAlign w:val="superscript"/>
        </w:rPr>
        <w:t>]</w:t>
      </w:r>
      <w:r w:rsidR="0072730D" w:rsidRPr="009B226C">
        <w:rPr>
          <w:rFonts w:ascii="Book Antiqua" w:hAnsi="Book Antiqua" w:cs="Arial"/>
          <w:color w:val="000000" w:themeColor="text1"/>
        </w:rPr>
        <w:t xml:space="preserve"> also found factors </w:t>
      </w:r>
      <w:r w:rsidR="00F3241E" w:rsidRPr="009B226C">
        <w:rPr>
          <w:rFonts w:ascii="Book Antiqua" w:hAnsi="Book Antiqua" w:cs="Arial"/>
          <w:color w:val="000000" w:themeColor="text1"/>
        </w:rPr>
        <w:t>useful in</w:t>
      </w:r>
      <w:r w:rsidR="0072730D" w:rsidRPr="009B226C">
        <w:rPr>
          <w:rFonts w:ascii="Book Antiqua" w:hAnsi="Book Antiqua" w:cs="Arial"/>
          <w:color w:val="000000" w:themeColor="text1"/>
        </w:rPr>
        <w:t xml:space="preserve"> SRH identification, which included urgent colonoscopy, expert endoscopists, the use of a transparent cap, and water jet use. </w:t>
      </w:r>
      <w:r w:rsidR="00AC7C95" w:rsidRPr="009B226C">
        <w:rPr>
          <w:rFonts w:ascii="Book Antiqua" w:hAnsi="Book Antiqua" w:cs="Arial"/>
          <w:color w:val="000000" w:themeColor="text1"/>
        </w:rPr>
        <w:t xml:space="preserve">Based on current literature and experience, the most reasonable approach is to optimize bowel preparation with use of a nasogastric tube if the patient is unable to tolerate oral prep, and to have a team member confirm </w:t>
      </w:r>
      <w:r w:rsidR="008915C7" w:rsidRPr="009B226C">
        <w:rPr>
          <w:rFonts w:ascii="Book Antiqua" w:hAnsi="Book Antiqua" w:cs="Arial"/>
          <w:color w:val="000000" w:themeColor="text1"/>
        </w:rPr>
        <w:t>successful bowel preparation</w:t>
      </w:r>
      <w:r w:rsidR="00AC7C95" w:rsidRPr="009B226C">
        <w:rPr>
          <w:rFonts w:ascii="Book Antiqua" w:hAnsi="Book Antiqua" w:cs="Arial"/>
          <w:color w:val="000000" w:themeColor="text1"/>
        </w:rPr>
        <w:t xml:space="preserve"> prior to attempting colonoscopy. </w:t>
      </w:r>
      <w:r w:rsidR="00B55A99" w:rsidRPr="009B226C">
        <w:rPr>
          <w:rFonts w:ascii="Book Antiqua" w:hAnsi="Book Antiqua" w:cs="Arial"/>
          <w:color w:val="000000" w:themeColor="text1"/>
        </w:rPr>
        <w:t xml:space="preserve">During colonoscopy, each diverticulum should be carefully examined using a transparent cap attached to the colonoscope and with water washing </w:t>
      </w:r>
      <w:r w:rsidR="00216618" w:rsidRPr="009B226C">
        <w:rPr>
          <w:rFonts w:ascii="Book Antiqua" w:hAnsi="Book Antiqua" w:cs="Arial"/>
          <w:color w:val="000000" w:themeColor="text1"/>
        </w:rPr>
        <w:t xml:space="preserve">and infusion into diverticula </w:t>
      </w:r>
      <w:r w:rsidR="00B55A99" w:rsidRPr="009B226C">
        <w:rPr>
          <w:rFonts w:ascii="Book Antiqua" w:hAnsi="Book Antiqua" w:cs="Arial"/>
          <w:color w:val="000000" w:themeColor="text1"/>
        </w:rPr>
        <w:t xml:space="preserve">as necessary. Another technique that can be attempted is inversion of diverticula by suctioning into the distal cap attachment. </w:t>
      </w:r>
      <w:r w:rsidR="007053E5" w:rsidRPr="009B226C">
        <w:rPr>
          <w:rFonts w:ascii="Book Antiqua" w:hAnsi="Book Antiqua" w:cs="Arial"/>
          <w:color w:val="000000" w:themeColor="text1"/>
        </w:rPr>
        <w:t xml:space="preserve">Using these methods, a satisfactory examination of the colon for stigmata of recent diverticular hemorrhage should be possible. </w:t>
      </w:r>
    </w:p>
    <w:p w14:paraId="535D60A7" w14:textId="77777777" w:rsidR="003A42EA" w:rsidRPr="009B226C" w:rsidRDefault="003A42EA" w:rsidP="00B550EB">
      <w:pPr>
        <w:spacing w:line="360" w:lineRule="auto"/>
        <w:jc w:val="both"/>
        <w:rPr>
          <w:rFonts w:ascii="Book Antiqua" w:hAnsi="Book Antiqua" w:cs="Arial"/>
          <w:color w:val="000000" w:themeColor="text1"/>
        </w:rPr>
      </w:pPr>
    </w:p>
    <w:p w14:paraId="217F2453" w14:textId="67553CB6" w:rsidR="00875936" w:rsidRPr="009B226C" w:rsidRDefault="005078E3" w:rsidP="00B550EB">
      <w:pPr>
        <w:spacing w:line="360" w:lineRule="auto"/>
        <w:jc w:val="both"/>
        <w:rPr>
          <w:rFonts w:ascii="Book Antiqua" w:hAnsi="Book Antiqua" w:cs="Arial"/>
          <w:b/>
          <w:bCs/>
          <w:i/>
          <w:iCs/>
          <w:color w:val="000000" w:themeColor="text1"/>
        </w:rPr>
      </w:pPr>
      <w:r w:rsidRPr="009B226C">
        <w:rPr>
          <w:rFonts w:ascii="Book Antiqua" w:hAnsi="Book Antiqua" w:cs="Arial"/>
          <w:b/>
          <w:bCs/>
          <w:i/>
          <w:iCs/>
          <w:color w:val="000000" w:themeColor="text1"/>
        </w:rPr>
        <w:t xml:space="preserve">Endoscopic </w:t>
      </w:r>
      <w:r w:rsidR="00D965B5" w:rsidRPr="009B226C">
        <w:rPr>
          <w:rFonts w:ascii="Book Antiqua" w:hAnsi="Book Antiqua" w:cs="Arial"/>
          <w:b/>
          <w:bCs/>
          <w:i/>
          <w:iCs/>
          <w:color w:val="000000" w:themeColor="text1"/>
        </w:rPr>
        <w:t>t</w:t>
      </w:r>
      <w:r w:rsidRPr="009B226C">
        <w:rPr>
          <w:rFonts w:ascii="Book Antiqua" w:hAnsi="Book Antiqua" w:cs="Arial"/>
          <w:b/>
          <w:bCs/>
          <w:i/>
          <w:iCs/>
          <w:color w:val="000000" w:themeColor="text1"/>
        </w:rPr>
        <w:t>reatment</w:t>
      </w:r>
    </w:p>
    <w:p w14:paraId="25A154C7" w14:textId="12A12E8F" w:rsidR="00E24823" w:rsidRPr="009B226C" w:rsidRDefault="00E24823" w:rsidP="00D965B5">
      <w:pPr>
        <w:spacing w:line="360" w:lineRule="auto"/>
        <w:jc w:val="both"/>
        <w:rPr>
          <w:rFonts w:ascii="Book Antiqua" w:hAnsi="Book Antiqua" w:cs="Arial"/>
          <w:color w:val="000000" w:themeColor="text1"/>
        </w:rPr>
      </w:pPr>
      <w:r w:rsidRPr="009B226C">
        <w:rPr>
          <w:rFonts w:ascii="Book Antiqua" w:hAnsi="Book Antiqua" w:cs="Arial"/>
          <w:color w:val="000000" w:themeColor="text1"/>
        </w:rPr>
        <w:t xml:space="preserve">Current </w:t>
      </w:r>
      <w:r w:rsidR="00191F03" w:rsidRPr="009B226C">
        <w:rPr>
          <w:rFonts w:ascii="Book Antiqua" w:hAnsi="Book Antiqua" w:cs="Arial"/>
          <w:color w:val="000000" w:themeColor="text1"/>
        </w:rPr>
        <w:t xml:space="preserve">American College of Gastroenterology </w:t>
      </w:r>
      <w:r w:rsidR="00003CF2" w:rsidRPr="009B226C">
        <w:rPr>
          <w:rFonts w:ascii="Book Antiqua" w:hAnsi="Book Antiqua" w:cs="Arial"/>
          <w:color w:val="000000" w:themeColor="text1"/>
        </w:rPr>
        <w:t xml:space="preserve">practice </w:t>
      </w:r>
      <w:r w:rsidRPr="009B226C">
        <w:rPr>
          <w:rFonts w:ascii="Book Antiqua" w:hAnsi="Book Antiqua" w:cs="Arial"/>
          <w:color w:val="000000" w:themeColor="text1"/>
        </w:rPr>
        <w:t xml:space="preserve">guidelines recommend the use of through-the-scope </w:t>
      </w:r>
      <w:r w:rsidR="00D965B5" w:rsidRPr="009B226C">
        <w:rPr>
          <w:rFonts w:ascii="Book Antiqua" w:hAnsi="Book Antiqua" w:cs="Arial"/>
          <w:color w:val="000000" w:themeColor="text1"/>
        </w:rPr>
        <w:t xml:space="preserve">(TTS) </w:t>
      </w:r>
      <w:r w:rsidRPr="009B226C">
        <w:rPr>
          <w:rFonts w:ascii="Book Antiqua" w:hAnsi="Book Antiqua" w:cs="Arial"/>
          <w:color w:val="000000" w:themeColor="text1"/>
        </w:rPr>
        <w:t>clips for the treatment of diverticular bleeding due to the safety and ease of use compared to other modalities like band ligation</w:t>
      </w:r>
      <w:r w:rsidR="009D18C7" w:rsidRPr="009B226C">
        <w:rPr>
          <w:rFonts w:ascii="Book Antiqua" w:hAnsi="Book Antiqua" w:cs="Arial"/>
          <w:color w:val="000000" w:themeColor="text1"/>
          <w:vertAlign w:val="superscript"/>
        </w:rPr>
        <w:t>[</w:t>
      </w:r>
      <w:r w:rsidR="00422818" w:rsidRPr="009B226C">
        <w:rPr>
          <w:rFonts w:ascii="Book Antiqua" w:hAnsi="Book Antiqua" w:cs="Arial"/>
          <w:color w:val="000000" w:themeColor="text1"/>
        </w:rPr>
        <w:fldChar w:fldCharType="begin">
          <w:fldData xml:space="preserve">PEVuZE5vdGU+PENpdGU+PEF1dGhvcj5TdHJhdGU8L0F1dGhvcj48WWVhcj4yMDE2PC9ZZWFyPjxS
ZWNOdW0+MTE8L1JlY051bT48RGlzcGxheVRleHQ+PHN0eWxlIGZhY2U9InN1cGVyc2NyaXB0Ij45
PC9zdHlsZT48L0Rpc3BsYXlUZXh0PjxyZWNvcmQ+PHJlYy1udW1iZXI+MTE8L3JlYy1udW1iZXI+
PGZvcmVpZ24ta2V5cz48a2V5IGFwcD0iRU4iIGRiLWlkPSJ4ZXBhNXN4Zjl4d3ZlbGVkcHJ0NXd6
ZWVldDVhYTJ3dGF6OXQiIHRpbWVzdGFtcD0iMTU1NTY5NjIwNSI+MTE8L2tleT48L2ZvcmVpZ24t
a2V5cz48cmVmLXR5cGUgbmFtZT0iSm91cm5hbCBBcnRpY2xlIj4xNzwvcmVmLXR5cGU+PGNvbnRy
aWJ1dG9ycz48YXV0aG9ycz48YXV0aG9yPlN0cmF0ZSwgTC4gTC48L2F1dGhvcj48YXV0aG9yPkdy
YWxuZWssIEkuIE0uPC9hdXRob3I+PC9hdXRob3JzPjwvY29udHJpYnV0b3JzPjxhdXRoLWFkZHJl
c3M+RGl2aXNpb24gb2YgR2FzdHJvZW50ZXJvbG9neSwgVW5pdmVyc2l0eSBvZiBXYXNoaW5ndG9u
IFNjaG9vbCBvZiBNZWRpY2luZSwgU2VhdHRsZSwgV2FzaGluZ3RvbiwgVVNBLiYjeEQ7Q2hpZWYs
IEluc3RpdHV0ZSBvZiBHYXN0cm9lbnRlcm9sb2d5IGFuZCBIZXBhdG9sb2d5LCBIYSZhcG9zO0Vt
ZWsgTWVkaWNhbCBDZW50ZXIsIEFmdWxhLCBJc3JhZWw7IFJhcHBhcG9ydCBGYWN1bHR5IG9mIE1l
ZGljaW5lLCBUZWNobmlvbi1Jc3JhZWwgSW5zdGl0dXRlIG9mIFRlY2hub2xvZ3ksIEhhaWZhLCBJ
c3JhZWwuPC9hdXRoLWFkZHJlc3M+PHRpdGxlcz48dGl0bGU+QUNHIENsaW5pY2FsIEd1aWRlbGlu
ZTogTWFuYWdlbWVudCBvZiBQYXRpZW50cyBXaXRoIEFjdXRlIExvd2VyIEdhc3Ryb2ludGVzdGlu
YWwgQmxlZWRpbmc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Q1OS03NDwvcGFnZXM+PHZvbHVtZT4xMTE8L3ZvbHVtZT48bnVtYmVyPjQ8L251
bWJlcj48ZWRpdGlvbj4yMDE2LzAzLzAyPC9lZGl0aW9uPjxrZXl3b3Jkcz48a2V5d29yZD5BY3V0
ZSBEaXNlYXNlPC9rZXl3b3JkPjxrZXl3b3JkPkFudGktSW5mbGFtbWF0b3J5IEFnZW50cywgTm9u
LVN0ZXJvaWRhbDwva2V5d29yZD48a2V5d29yZD5Db2xvbm9zY29weTwva2V5d29yZD48a2V5d29y
ZD5Db250cmFpbmRpY2F0aW9uczwva2V5d29yZD48a2V5d29yZD5EaWFnbm9zdGljIEltYWdpbmc8
L2tleXdvcmQ+PGtleXdvcmQ+RW5kb3Njb3B5LCBHYXN0cm9pbnRlc3RpbmFsPC9rZXl3b3JkPjxr
ZXl3b3JkPkdhc3Ryb2ludGVzdGluYWwgSGVtb3JyaGFnZS8qZGlhZ25vc2lzL2V0aW9sb2d5Lyp0
aGVyYXB5PC9rZXl3b3JkPjxrZXl3b3JkPkhlbW9keW5hbWljczwva2V5d29yZD48a2V5d29yZD5I
ZW1vc3Rhc2lzLCBFbmRvc2NvcGljPC9rZXl3b3JkPjxrZXl3b3JkPipIZW1vc3RhdGljIFRlY2hu
aXF1ZXM8L2tleXdvcmQ+PGtleXdvcmQ+SHVtYW5zPC9rZXl3b3JkPjxrZXl3b3JkPlJlY3VycmVu
Y2U8L2tleXdvcmQ+PGtleXdvcmQ+UmVzdXNjaXRhdGlvbi9tZXRob2RzPC9rZXl3b3JkPjxrZXl3
b3JkPlNlY29uZGFyeSBQcmV2ZW50aW9uPC9rZXl3b3JkPjwva2V5d29yZHM+PGRhdGVzPjx5ZWFy
PjIwMTY8L3llYXI+PHB1Yi1kYXRlcz48ZGF0ZT5BcHI8L2RhdGU+PC9wdWItZGF0ZXM+PC9kYXRl
cz48aXNibj4wMDAyLTkyNzA8L2lzYm4+PGFjY2Vzc2lvbi1udW0+MjY5MjU4ODM8L2FjY2Vzc2lv
bi1udW0+PHVybHM+PC91cmxzPjxjdXN0b20yPlBNQzUwOTkwODE8L2N1c3RvbTI+PGN1c3RvbTY+
TklITVM4MjU0MjggYW5hbHlzaXMvaW50ZXJwcmV0YXRpb24gb2YgZGF0YTsgZHJhZnRpbmcgYW5k
IHJldmlzaW9uIG9mIHRoZSBtYW51c2NyaXB0LiBTaGUgYXBwcm92ZWQgZmluYWwgZHJhZnQgc3Vi
bWl0dGVkLiBMIFN0cmF0ZSBoYXMgbm8gY29uZmxpY3RzIG9mIGludGVyZXN0IHRvIGRpc2Nsb3Nl
LiBJIEdyYWxuZWs6IHBsYW5uaW5nIGFuZCBjb25kdWN0aW5nIHJldmlldzsgYW5hbHlzaXMvaW50
ZXJwcmV0YXRpb24gb2YgZGF0YTsgZHJhZnRpbmcgYW5kIHJldmlzaW9uIG9mIHRoZSBtYW51c2Ny
aXB0LiBIZSBhcHByb3ZlZCBmaW5hbCBkcmFmdCBzdWJtaXR0ZWQuIEkgR3JhbG5layBoYXMgc2Vy
dmVkIGFzIGEgY29uc3VsdGFudCBmb3IgRW5kb0Nob2ljZSwgTW90dXMgR0ksIEVuZG9BaWQgR0kg
VmlldyBhbmQgaXMgYSBtZW1iZXIgb2YgdGhlIERhdGEgU2FmZXR5IE1vbml0b3JpbmcgQm9hcmQg
Zm9yIEludGVjIFBoYXJtYTwvY3VzdG9tNj48ZWxlY3Ryb25pYy1yZXNvdXJjZS1udW0+MTAuMTAz
OC9hamcuMjAxNi40MTwvZWxlY3Ryb25pYy1yZXNvdXJjZS1udW0+PHJlbW90ZS1kYXRhYmFzZS1w
cm92aWRlcj5OTE08L3JlbW90ZS1kYXRhYmFzZS1wcm92aWRlcj48bGFuZ3VhZ2U+ZW5nPC9sYW5n
dWFnZT48L3JlY29yZD48L0NpdGU+PC9FbmROb3RlPgB=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TdHJhdGU8L0F1dGhvcj48WWVhcj4yMDE2PC9ZZWFyPjxS
ZWNOdW0+MTE8L1JlY051bT48RGlzcGxheVRleHQ+PHN0eWxlIGZhY2U9InN1cGVyc2NyaXB0Ij45
PC9zdHlsZT48L0Rpc3BsYXlUZXh0PjxyZWNvcmQ+PHJlYy1udW1iZXI+MTE8L3JlYy1udW1iZXI+
PGZvcmVpZ24ta2V5cz48a2V5IGFwcD0iRU4iIGRiLWlkPSJ4ZXBhNXN4Zjl4d3ZlbGVkcHJ0NXd6
ZWVldDVhYTJ3dGF6OXQiIHRpbWVzdGFtcD0iMTU1NTY5NjIwNSI+MTE8L2tleT48L2ZvcmVpZ24t
a2V5cz48cmVmLXR5cGUgbmFtZT0iSm91cm5hbCBBcnRpY2xlIj4xNzwvcmVmLXR5cGU+PGNvbnRy
aWJ1dG9ycz48YXV0aG9ycz48YXV0aG9yPlN0cmF0ZSwgTC4gTC48L2F1dGhvcj48YXV0aG9yPkdy
YWxuZWssIEkuIE0uPC9hdXRob3I+PC9hdXRob3JzPjwvY29udHJpYnV0b3JzPjxhdXRoLWFkZHJl
c3M+RGl2aXNpb24gb2YgR2FzdHJvZW50ZXJvbG9neSwgVW5pdmVyc2l0eSBvZiBXYXNoaW5ndG9u
IFNjaG9vbCBvZiBNZWRpY2luZSwgU2VhdHRsZSwgV2FzaGluZ3RvbiwgVVNBLiYjeEQ7Q2hpZWYs
IEluc3RpdHV0ZSBvZiBHYXN0cm9lbnRlcm9sb2d5IGFuZCBIZXBhdG9sb2d5LCBIYSZhcG9zO0Vt
ZWsgTWVkaWNhbCBDZW50ZXIsIEFmdWxhLCBJc3JhZWw7IFJhcHBhcG9ydCBGYWN1bHR5IG9mIE1l
ZGljaW5lLCBUZWNobmlvbi1Jc3JhZWwgSW5zdGl0dXRlIG9mIFRlY2hub2xvZ3ksIEhhaWZhLCBJ
c3JhZWwuPC9hdXRoLWFkZHJlc3M+PHRpdGxlcz48dGl0bGU+QUNHIENsaW5pY2FsIEd1aWRlbGlu
ZTogTWFuYWdlbWVudCBvZiBQYXRpZW50cyBXaXRoIEFjdXRlIExvd2VyIEdhc3Ryb2ludGVzdGlu
YWwgQmxlZWRpbmc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Q1OS03NDwvcGFnZXM+PHZvbHVtZT4xMTE8L3ZvbHVtZT48bnVtYmVyPjQ8L251
bWJlcj48ZWRpdGlvbj4yMDE2LzAzLzAyPC9lZGl0aW9uPjxrZXl3b3Jkcz48a2V5d29yZD5BY3V0
ZSBEaXNlYXNlPC9rZXl3b3JkPjxrZXl3b3JkPkFudGktSW5mbGFtbWF0b3J5IEFnZW50cywgTm9u
LVN0ZXJvaWRhbDwva2V5d29yZD48a2V5d29yZD5Db2xvbm9zY29weTwva2V5d29yZD48a2V5d29y
ZD5Db250cmFpbmRpY2F0aW9uczwva2V5d29yZD48a2V5d29yZD5EaWFnbm9zdGljIEltYWdpbmc8
L2tleXdvcmQ+PGtleXdvcmQ+RW5kb3Njb3B5LCBHYXN0cm9pbnRlc3RpbmFsPC9rZXl3b3JkPjxr
ZXl3b3JkPkdhc3Ryb2ludGVzdGluYWwgSGVtb3JyaGFnZS8qZGlhZ25vc2lzL2V0aW9sb2d5Lyp0
aGVyYXB5PC9rZXl3b3JkPjxrZXl3b3JkPkhlbW9keW5hbWljczwva2V5d29yZD48a2V5d29yZD5I
ZW1vc3Rhc2lzLCBFbmRvc2NvcGljPC9rZXl3b3JkPjxrZXl3b3JkPipIZW1vc3RhdGljIFRlY2hu
aXF1ZXM8L2tleXdvcmQ+PGtleXdvcmQ+SHVtYW5zPC9rZXl3b3JkPjxrZXl3b3JkPlJlY3VycmVu
Y2U8L2tleXdvcmQ+PGtleXdvcmQ+UmVzdXNjaXRhdGlvbi9tZXRob2RzPC9rZXl3b3JkPjxrZXl3
b3JkPlNlY29uZGFyeSBQcmV2ZW50aW9uPC9rZXl3b3JkPjwva2V5d29yZHM+PGRhdGVzPjx5ZWFy
PjIwMTY8L3llYXI+PHB1Yi1kYXRlcz48ZGF0ZT5BcHI8L2RhdGU+PC9wdWItZGF0ZXM+PC9kYXRl
cz48aXNibj4wMDAyLTkyNzA8L2lzYm4+PGFjY2Vzc2lvbi1udW0+MjY5MjU4ODM8L2FjY2Vzc2lv
bi1udW0+PHVybHM+PC91cmxzPjxjdXN0b20yPlBNQzUwOTkwODE8L2N1c3RvbTI+PGN1c3RvbTY+
TklITVM4MjU0MjggYW5hbHlzaXMvaW50ZXJwcmV0YXRpb24gb2YgZGF0YTsgZHJhZnRpbmcgYW5k
IHJldmlzaW9uIG9mIHRoZSBtYW51c2NyaXB0LiBTaGUgYXBwcm92ZWQgZmluYWwgZHJhZnQgc3Vi
bWl0dGVkLiBMIFN0cmF0ZSBoYXMgbm8gY29uZmxpY3RzIG9mIGludGVyZXN0IHRvIGRpc2Nsb3Nl
LiBJIEdyYWxuZWs6IHBsYW5uaW5nIGFuZCBjb25kdWN0aW5nIHJldmlldzsgYW5hbHlzaXMvaW50
ZXJwcmV0YXRpb24gb2YgZGF0YTsgZHJhZnRpbmcgYW5kIHJldmlzaW9uIG9mIHRoZSBtYW51c2Ny
aXB0LiBIZSBhcHByb3ZlZCBmaW5hbCBkcmFmdCBzdWJtaXR0ZWQuIEkgR3JhbG5layBoYXMgc2Vy
dmVkIGFzIGEgY29uc3VsdGFudCBmb3IgRW5kb0Nob2ljZSwgTW90dXMgR0ksIEVuZG9BaWQgR0kg
VmlldyBhbmQgaXMgYSBtZW1iZXIgb2YgdGhlIERhdGEgU2FmZXR5IE1vbml0b3JpbmcgQm9hcmQg
Zm9yIEludGVjIFBoYXJtYTwvY3VzdG9tNj48ZWxlY3Ryb25pYy1yZXNvdXJjZS1udW0+MTAuMTAz
OC9hamcuMjAxNi40MTwvZWxlY3Ryb25pYy1yZXNvdXJjZS1udW0+PHJlbW90ZS1kYXRhYmFzZS1w
cm92aWRlcj5OTE08L3JlbW90ZS1kYXRhYmFzZS1wcm92aWRlcj48bGFuZ3VhZ2U+ZW5nPC9sYW5n
dWFnZT48L3JlY29yZD48L0NpdGU+PC9FbmROb3RlPgB=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422818" w:rsidRPr="009B226C">
        <w:rPr>
          <w:rFonts w:ascii="Book Antiqua" w:hAnsi="Book Antiqua" w:cs="Arial"/>
          <w:color w:val="000000" w:themeColor="text1"/>
        </w:rPr>
      </w:r>
      <w:r w:rsidR="00422818"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9</w:t>
      </w:r>
      <w:r w:rsidR="00422818" w:rsidRPr="009B226C">
        <w:rPr>
          <w:rFonts w:ascii="Book Antiqua" w:hAnsi="Book Antiqua" w:cs="Arial"/>
          <w:color w:val="000000" w:themeColor="text1"/>
        </w:rPr>
        <w:fldChar w:fldCharType="end"/>
      </w:r>
      <w:r w:rsidR="009D18C7" w:rsidRPr="009B226C">
        <w:rPr>
          <w:rFonts w:ascii="Book Antiqua" w:hAnsi="Book Antiqua" w:cs="Arial"/>
          <w:color w:val="000000" w:themeColor="text1"/>
          <w:vertAlign w:val="superscript"/>
        </w:rPr>
        <w:t>]</w:t>
      </w:r>
      <w:r w:rsidR="009D18C7" w:rsidRPr="009B226C">
        <w:rPr>
          <w:rFonts w:ascii="Book Antiqua" w:hAnsi="Book Antiqua" w:cs="Arial"/>
          <w:color w:val="000000" w:themeColor="text1"/>
        </w:rPr>
        <w:t>.</w:t>
      </w:r>
      <w:r w:rsidR="00B2112C" w:rsidRPr="009B226C">
        <w:rPr>
          <w:rFonts w:ascii="Book Antiqua" w:hAnsi="Book Antiqua" w:cs="Arial"/>
          <w:color w:val="000000" w:themeColor="text1"/>
        </w:rPr>
        <w:t xml:space="preserve"> </w:t>
      </w:r>
      <w:r w:rsidR="00B8544C" w:rsidRPr="009B226C">
        <w:rPr>
          <w:rFonts w:ascii="Book Antiqua" w:hAnsi="Book Antiqua" w:cs="Arial"/>
          <w:color w:val="000000" w:themeColor="text1"/>
        </w:rPr>
        <w:t xml:space="preserve">Current </w:t>
      </w:r>
      <w:r w:rsidR="00E37DA3" w:rsidRPr="009B226C">
        <w:rPr>
          <w:rFonts w:ascii="Book Antiqua" w:hAnsi="Book Antiqua" w:cs="Arial"/>
          <w:color w:val="000000" w:themeColor="text1"/>
        </w:rPr>
        <w:t>American Society of Gastrointestinal Endoscopy</w:t>
      </w:r>
      <w:r w:rsidR="00B50095" w:rsidRPr="009B226C">
        <w:rPr>
          <w:rFonts w:ascii="Book Antiqua" w:hAnsi="Book Antiqua" w:cs="Arial"/>
          <w:color w:val="000000" w:themeColor="text1"/>
        </w:rPr>
        <w:t xml:space="preserve"> </w:t>
      </w:r>
      <w:r w:rsidR="00003CF2" w:rsidRPr="009B226C">
        <w:rPr>
          <w:rFonts w:ascii="Book Antiqua" w:hAnsi="Book Antiqua" w:cs="Arial"/>
          <w:color w:val="000000" w:themeColor="text1"/>
        </w:rPr>
        <w:t xml:space="preserve">practice </w:t>
      </w:r>
      <w:r w:rsidR="00B8544C" w:rsidRPr="009B226C">
        <w:rPr>
          <w:rFonts w:ascii="Book Antiqua" w:hAnsi="Book Antiqua" w:cs="Arial"/>
          <w:color w:val="000000" w:themeColor="text1"/>
        </w:rPr>
        <w:t xml:space="preserve">guidelines suggest the use of </w:t>
      </w:r>
      <w:r w:rsidR="00BE7D6D" w:rsidRPr="009B226C">
        <w:rPr>
          <w:rFonts w:ascii="Book Antiqua" w:hAnsi="Book Antiqua" w:cs="Arial"/>
          <w:color w:val="000000" w:themeColor="text1"/>
        </w:rPr>
        <w:t xml:space="preserve">a </w:t>
      </w:r>
      <w:r w:rsidR="00B8544C" w:rsidRPr="009B226C">
        <w:rPr>
          <w:rFonts w:ascii="Book Antiqua" w:hAnsi="Book Antiqua" w:cs="Arial"/>
          <w:color w:val="000000" w:themeColor="text1"/>
        </w:rPr>
        <w:t>heater probe or bipolar coagulation alone or in combination with epinephrine</w:t>
      </w:r>
      <w:r w:rsidR="0098406F" w:rsidRPr="009B226C">
        <w:rPr>
          <w:rFonts w:ascii="Book Antiqua" w:hAnsi="Book Antiqua" w:cs="Arial"/>
          <w:color w:val="000000" w:themeColor="text1"/>
        </w:rPr>
        <w:t xml:space="preserve"> followed by tattooing near the lesion for future identification in the case of rebleeding. C</w:t>
      </w:r>
      <w:r w:rsidR="00B8544C" w:rsidRPr="009B226C">
        <w:rPr>
          <w:rFonts w:ascii="Book Antiqua" w:hAnsi="Book Antiqua" w:cs="Arial"/>
          <w:color w:val="000000" w:themeColor="text1"/>
        </w:rPr>
        <w:t>lips</w:t>
      </w:r>
      <w:r w:rsidR="0098406F" w:rsidRPr="009B226C">
        <w:rPr>
          <w:rFonts w:ascii="Book Antiqua" w:hAnsi="Book Antiqua" w:cs="Arial"/>
          <w:color w:val="000000" w:themeColor="text1"/>
        </w:rPr>
        <w:t xml:space="preserve"> are suggested as an alternative to thermal coagulation and </w:t>
      </w:r>
      <w:r w:rsidR="00272BCE" w:rsidRPr="009B226C">
        <w:rPr>
          <w:rFonts w:ascii="Book Antiqua" w:hAnsi="Book Antiqua" w:cs="Arial"/>
          <w:color w:val="000000" w:themeColor="text1"/>
        </w:rPr>
        <w:t>endoscopic band ligation</w:t>
      </w:r>
      <w:r w:rsidR="00AF2BE9" w:rsidRPr="009B226C">
        <w:rPr>
          <w:rFonts w:ascii="Book Antiqua" w:hAnsi="Book Antiqua" w:cs="Arial"/>
          <w:color w:val="000000" w:themeColor="text1"/>
        </w:rPr>
        <w:t xml:space="preserve"> </w:t>
      </w:r>
      <w:r w:rsidR="003E3D0C" w:rsidRPr="009B226C">
        <w:rPr>
          <w:rFonts w:ascii="Book Antiqua" w:hAnsi="Book Antiqua" w:cs="Arial"/>
          <w:color w:val="000000" w:themeColor="text1"/>
        </w:rPr>
        <w:t xml:space="preserve">(EBL) </w:t>
      </w:r>
      <w:r w:rsidR="0098406F" w:rsidRPr="009B226C">
        <w:rPr>
          <w:rFonts w:ascii="Book Antiqua" w:hAnsi="Book Antiqua" w:cs="Arial"/>
          <w:color w:val="000000" w:themeColor="text1"/>
        </w:rPr>
        <w:t xml:space="preserve">is also discussed. </w:t>
      </w:r>
      <w:r w:rsidR="00EE1DA8" w:rsidRPr="009B226C">
        <w:rPr>
          <w:rFonts w:ascii="Book Antiqua" w:hAnsi="Book Antiqua" w:cs="Arial"/>
          <w:color w:val="000000" w:themeColor="text1"/>
        </w:rPr>
        <w:t xml:space="preserve">Hemoclip placement near culprit diverticula </w:t>
      </w:r>
      <w:r w:rsidR="00B74A93" w:rsidRPr="009B226C">
        <w:rPr>
          <w:rFonts w:ascii="Book Antiqua" w:hAnsi="Book Antiqua" w:cs="Arial"/>
          <w:color w:val="000000" w:themeColor="text1"/>
        </w:rPr>
        <w:t>can also serve as landmarks during angiography</w:t>
      </w:r>
      <w:r w:rsidR="004E0296" w:rsidRPr="009B226C">
        <w:rPr>
          <w:rFonts w:ascii="Book Antiqua" w:hAnsi="Book Antiqua" w:cs="Arial"/>
          <w:color w:val="000000" w:themeColor="text1"/>
        </w:rPr>
        <w:t xml:space="preserve"> if that becomes necessary</w:t>
      </w:r>
      <w:r w:rsidR="0070028A" w:rsidRPr="009B226C">
        <w:rPr>
          <w:rFonts w:ascii="Book Antiqua" w:hAnsi="Book Antiqua" w:cs="Arial"/>
          <w:color w:val="000000" w:themeColor="text1"/>
          <w:vertAlign w:val="superscript"/>
        </w:rPr>
        <w:t>[</w:t>
      </w:r>
      <w:r w:rsidR="00422818" w:rsidRPr="009B226C">
        <w:rPr>
          <w:rFonts w:ascii="Book Antiqua" w:hAnsi="Book Antiqua" w:cs="Arial"/>
          <w:color w:val="000000" w:themeColor="text1"/>
        </w:rPr>
        <w:fldChar w:fldCharType="begin"/>
      </w:r>
      <w:r w:rsidR="000613D5" w:rsidRPr="009B226C">
        <w:rPr>
          <w:rFonts w:ascii="Book Antiqua" w:hAnsi="Book Antiqua" w:cs="Arial"/>
          <w:color w:val="000000" w:themeColor="text1"/>
        </w:rPr>
        <w:instrText xml:space="preserve"> ADDIN EN.CITE &lt;EndNote&gt;&lt;Cite&gt;&lt;Author&gt;Pasha&lt;/Author&gt;&lt;Year&gt;2014&lt;/Year&gt;&lt;RecNum&gt;12&lt;/RecNum&gt;&lt;DisplayText&gt;&lt;style face="superscript"&gt;8&lt;/style&gt;&lt;/DisplayText&gt;&lt;record&gt;&lt;rec-number&gt;12&lt;/rec-number&gt;&lt;foreign-keys&gt;&lt;key app="EN" db-id="xepa5sxf9xwveledprt5wzeeet5aa2wtaz9t" timestamp="1555696347"&gt;12&lt;/key&gt;&lt;/foreign-keys&gt;&lt;ref-type name="Journal Article"&gt;17&lt;/ref-type&gt;&lt;contributors&gt;&lt;authors&gt;&lt;author&gt;Pasha, S. F.&lt;/author&gt;&lt;author&gt;Shergill, A.&lt;/author&gt;&lt;author&gt;Acosta, R. D.&lt;/author&gt;&lt;author&gt;Chandrasekhara, V.&lt;/author&gt;&lt;author&gt;Chathadi, K. V.&lt;/author&gt;&lt;author&gt;Early, D.&lt;/author&gt;&lt;author&gt;Evans, J. A.&lt;/author&gt;&lt;author&gt;Fisher, D.&lt;/author&gt;&lt;author&gt;Fonkalsrud, L.&lt;/author&gt;&lt;author&gt;Hwang, J. H.&lt;/author&gt;&lt;author&gt;Khashab, M. A.&lt;/author&gt;&lt;author&gt;Lightdale, J. R.&lt;/author&gt;&lt;author&gt;Muthusamy, V. R.&lt;/author&gt;&lt;author&gt;Saltzman, J. R.&lt;/author&gt;&lt;author&gt;Cash, B. D.&lt;/author&gt;&lt;/authors&gt;&lt;/contributors&gt;&lt;titles&gt;&lt;title&gt;The role of endoscopy in the patient with lower GI bleed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75-85&lt;/pages&gt;&lt;volume&gt;79&lt;/volume&gt;&lt;number&gt;6&lt;/number&gt;&lt;edition&gt;2014/04/08&lt;/edition&gt;&lt;keywords&gt;&lt;keyword&gt;Endoscopy, Gastrointestinal/*standards&lt;/keyword&gt;&lt;keyword&gt;Gastrointestinal Hemorrhage/*diagnosis/*therapy&lt;/keyword&gt;&lt;keyword&gt;Hemostasis, Endoscopic/*standards&lt;/keyword&gt;&lt;keyword&gt;Humans&lt;/keyword&gt;&lt;/keywords&gt;&lt;dates&gt;&lt;year&gt;2014&lt;/year&gt;&lt;pub-dates&gt;&lt;date&gt;Jun&lt;/date&gt;&lt;/pub-dates&gt;&lt;/dates&gt;&lt;isbn&gt;0016-5107&lt;/isbn&gt;&lt;accession-num&gt;24703084&lt;/accession-num&gt;&lt;urls&gt;&lt;/urls&gt;&lt;electronic-resource-num&gt;10.1016/j.gie.2013.10.039&lt;/electronic-resource-num&gt;&lt;remote-database-provider&gt;NLM&lt;/remote-database-provider&gt;&lt;language&gt;eng&lt;/language&gt;&lt;/record&gt;&lt;/Cite&gt;&lt;/EndNote&gt;</w:instrText>
      </w:r>
      <w:r w:rsidR="00422818"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8</w:t>
      </w:r>
      <w:r w:rsidR="00422818" w:rsidRPr="009B226C">
        <w:rPr>
          <w:rFonts w:ascii="Book Antiqua" w:hAnsi="Book Antiqua" w:cs="Arial"/>
          <w:color w:val="000000" w:themeColor="text1"/>
        </w:rPr>
        <w:fldChar w:fldCharType="end"/>
      </w:r>
      <w:r w:rsidR="0070028A" w:rsidRPr="009B226C">
        <w:rPr>
          <w:rFonts w:ascii="Book Antiqua" w:hAnsi="Book Antiqua" w:cs="Arial"/>
          <w:color w:val="000000" w:themeColor="text1"/>
          <w:vertAlign w:val="superscript"/>
        </w:rPr>
        <w:t>]</w:t>
      </w:r>
      <w:r w:rsidR="0070028A" w:rsidRPr="009B226C">
        <w:rPr>
          <w:rFonts w:ascii="Book Antiqua" w:hAnsi="Book Antiqua" w:cs="Arial"/>
          <w:color w:val="000000" w:themeColor="text1"/>
        </w:rPr>
        <w:t>.</w:t>
      </w:r>
    </w:p>
    <w:p w14:paraId="1E98FEC1" w14:textId="00107572" w:rsidR="0024161F" w:rsidRPr="009B226C" w:rsidRDefault="00003CF2" w:rsidP="00D965B5">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TTS clips</w:t>
      </w:r>
      <w:r w:rsidR="00154ECE" w:rsidRPr="009B226C">
        <w:rPr>
          <w:rFonts w:ascii="Book Antiqua" w:hAnsi="Book Antiqua" w:cs="Arial"/>
          <w:color w:val="000000" w:themeColor="text1"/>
        </w:rPr>
        <w:t xml:space="preserve"> </w:t>
      </w:r>
      <w:r w:rsidR="00F11C98" w:rsidRPr="009B226C">
        <w:rPr>
          <w:rFonts w:ascii="Book Antiqua" w:hAnsi="Book Antiqua" w:cs="Arial"/>
          <w:color w:val="000000" w:themeColor="text1"/>
        </w:rPr>
        <w:t xml:space="preserve">(Figure 1) </w:t>
      </w:r>
      <w:r w:rsidR="00154ECE" w:rsidRPr="009B226C">
        <w:rPr>
          <w:rFonts w:ascii="Book Antiqua" w:hAnsi="Book Antiqua" w:cs="Arial"/>
          <w:color w:val="000000" w:themeColor="text1"/>
        </w:rPr>
        <w:t xml:space="preserve">are frequently used to treat </w:t>
      </w:r>
      <w:r w:rsidR="009004B4" w:rsidRPr="009B226C">
        <w:rPr>
          <w:rFonts w:ascii="Book Antiqua" w:hAnsi="Book Antiqua" w:cs="Arial"/>
          <w:color w:val="000000" w:themeColor="text1"/>
        </w:rPr>
        <w:t>diverticular hemorrhage</w:t>
      </w:r>
      <w:r w:rsidR="00154ECE" w:rsidRPr="009B226C">
        <w:rPr>
          <w:rFonts w:ascii="Book Antiqua" w:hAnsi="Book Antiqua" w:cs="Arial"/>
          <w:color w:val="000000" w:themeColor="text1"/>
        </w:rPr>
        <w:t>, and they have been shown to provide good primary hemostasis and treatment of rebleeding after initial clipping</w:t>
      </w:r>
      <w:r w:rsidR="00B56BB9" w:rsidRPr="009B226C">
        <w:rPr>
          <w:rFonts w:ascii="Book Antiqua" w:hAnsi="Book Antiqua" w:cs="Arial"/>
          <w:color w:val="000000" w:themeColor="text1"/>
          <w:vertAlign w:val="superscript"/>
        </w:rPr>
        <w:t>[</w:t>
      </w:r>
      <w:r w:rsidR="00422818" w:rsidRPr="009B226C">
        <w:rPr>
          <w:rFonts w:ascii="Book Antiqua" w:hAnsi="Book Antiqua" w:cs="Arial"/>
          <w:color w:val="000000" w:themeColor="text1"/>
        </w:rPr>
        <w:fldChar w:fldCharType="begin">
          <w:fldData xml:space="preserve">PEVuZE5vdGU+PENpdGU+PEF1dGhvcj5LYWx0ZW5iYWNoPC9BdXRob3I+PFllYXI+MjAxMjwvWWVh
cj48UmVjTnVtPjE1PC9SZWNOdW0+PERpc3BsYXlUZXh0PjxzdHlsZSBmYWNlPSJzdXBlcnNjcmlw
dCI+MjA8L3N0eWxlPjwvRGlzcGxheVRleHQ+PHJlY29yZD48cmVjLW51bWJlcj4xNTwvcmVjLW51
bWJlcj48Zm9yZWlnbi1rZXlzPjxrZXkgYXBwPSJFTiIgZGItaWQ9InhlcGE1c3hmOXh3dmVsZWRw
cnQ1d3plZWV0NWFhMnd0YXo5dCIgdGltZXN0YW1wPSIxNTU1Njk4MDgwIj4xNTwva2V5PjwvZm9y
ZWlnbi1rZXlzPjxyZWYtdHlwZSBuYW1lPSJKb3VybmFsIEFydGljbGUiPjE3PC9yZWYtdHlwZT48
Y29udHJpYnV0b3JzPjxhdXRob3JzPjxhdXRob3I+S2FsdGVuYmFjaCwgVC48L2F1dGhvcj48YXV0
aG9yPldhdHNvbiwgUi48L2F1dGhvcj48YXV0aG9yPlNoYWgsIEouPC9hdXRob3I+PGF1dGhvcj5G
cmllZGxhbmQsIFMuPC9hdXRob3I+PGF1dGhvcj5TYXRvLCBULjwvYXV0aG9yPjxhdXRob3I+U2hl
cmdpbGwsIEEuPC9hdXRob3I+PGF1dGhvcj5NY1F1YWlkLCBLLjwvYXV0aG9yPjxhdXRob3I+U29l
dGlrbm8sIFIuPC9hdXRob3I+PC9hdXRob3JzPjwvY29udHJpYnV0b3JzPjxhdXRoLWFkZHJlc3M+
VmV0ZXJhbnMgQWZmYWlycyBQYWxvIEFsdG8sIFN0YW5mb3JkIFVuaXZlcnNpdHkgU2Nob29sIG9m
IE1lZGljaW5lLCBQYWxvIEFsdG8sIENhbGlmb3JuaWEgOTQzMDQsIFVTQS4gZW5kb3Jlc2VjdGlv
bkBtZS5jb208L2F1dGgtYWRkcmVzcz48dGl0bGVzPjx0aXRsZT5Db2xvbm9zY29weSB3aXRoIGNs
aXBwaW5nIGlzIHVzZWZ1bCBpbiB0aGUgZGlhZ25vc2lzIGFuZCB0cmVhdG1lbnQgb2YgZGl2ZXJ0
aWN1bGFyIGJsZWVkaW5n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zEtNzwvcGFnZXM+PHZvbHVtZT4xMDwvdm9sdW1lPjxudW1i
ZXI+MjwvbnVtYmVyPjxlZGl0aW9uPjIwMTEvMTEvMDg8L2VkaXRpb24+PGtleXdvcmRzPjxrZXl3
b3JkPkFnZWQ8L2tleXdvcmQ+PGtleXdvcmQ+QWdlZCwgODAgYW5kIG92ZXI8L2tleXdvcmQ+PGtl
eXdvcmQ+Q29sb25vc2NvcHkvKm1ldGhvZHM8L2tleXdvcmQ+PGtleXdvcmQ+RGl2ZXJ0aWN1bHVt
LCBDb2xvbi8qcGF0aG9sb2d5LypzdXJnZXJ5PC9rZXl3b3JkPjxrZXl3b3JkPkVuZG9zY29weS8q
bWV0aG9kczwva2V5d29yZD48a2V5d29yZD5GZW1hbGU8L2tleXdvcmQ+PGtleXdvcmQ+R2FzdHJv
aW50ZXN0aW5hbCBIZW1vcnJoYWdlLypzdXJnZXJ5PC9rZXl3b3JkPjxrZXl3b3JkPkh1bWFuczwv
a2V5d29yZD48a2V5d29yZD5NYWxlPC9rZXl3b3JkPjxrZXl3b3JkPlJldHJvc3BlY3RpdmUgU3R1
ZGllczwva2V5d29yZD48a2V5d29yZD4qU3VyZ2ljYWwgSW5zdHJ1bWVudHM8L2tleXdvcmQ+PGtl
eXdvcmQ+VHJlYXRtZW50IE91dGNvbWU8L2tleXdvcmQ+PC9rZXl3b3Jkcz48ZGF0ZXM+PHllYXI+
MjAxMjwveWVhcj48cHViLWRhdGVzPjxkYXRlPkZlYjwvZGF0ZT48L3B1Yi1kYXRlcz48L2RhdGVz
Pjxpc2JuPjE1NDItMzU2NTwvaXNibj48YWNjZXNzaW9uLW51bT4yMjA1NjMwMjwvYWNjZXNzaW9u
LW51bT48dXJscz48L3VybHM+PGVsZWN0cm9uaWMtcmVzb3VyY2UtbnVtPjEwLjEwMTYvai5jZ2gu
MjAxMS4xMC4wMjk8L2VsZWN0cm9uaWMtcmVzb3VyY2UtbnVtPjxyZW1vdGUtZGF0YWJhc2UtcHJv
dmlkZXI+TkxNPC9yZW1vdGUtZGF0YWJhc2UtcHJvdmlkZXI+PGxhbmd1YWdlPmVuZzwvbGFuZ3Vh
Z2U+PC9yZWNvcmQ+PC9DaXRlPjwvRW5kTm90ZT4A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LYWx0ZW5iYWNoPC9BdXRob3I+PFllYXI+MjAxMjwvWWVh
cj48UmVjTnVtPjE1PC9SZWNOdW0+PERpc3BsYXlUZXh0PjxzdHlsZSBmYWNlPSJzdXBlcnNjcmlw
dCI+MjA8L3N0eWxlPjwvRGlzcGxheVRleHQ+PHJlY29yZD48cmVjLW51bWJlcj4xNTwvcmVjLW51
bWJlcj48Zm9yZWlnbi1rZXlzPjxrZXkgYXBwPSJFTiIgZGItaWQ9InhlcGE1c3hmOXh3dmVsZWRw
cnQ1d3plZWV0NWFhMnd0YXo5dCIgdGltZXN0YW1wPSIxNTU1Njk4MDgwIj4xNTwva2V5PjwvZm9y
ZWlnbi1rZXlzPjxyZWYtdHlwZSBuYW1lPSJKb3VybmFsIEFydGljbGUiPjE3PC9yZWYtdHlwZT48
Y29udHJpYnV0b3JzPjxhdXRob3JzPjxhdXRob3I+S2FsdGVuYmFjaCwgVC48L2F1dGhvcj48YXV0
aG9yPldhdHNvbiwgUi48L2F1dGhvcj48YXV0aG9yPlNoYWgsIEouPC9hdXRob3I+PGF1dGhvcj5G
cmllZGxhbmQsIFMuPC9hdXRob3I+PGF1dGhvcj5TYXRvLCBULjwvYXV0aG9yPjxhdXRob3I+U2hl
cmdpbGwsIEEuPC9hdXRob3I+PGF1dGhvcj5NY1F1YWlkLCBLLjwvYXV0aG9yPjxhdXRob3I+U29l
dGlrbm8sIFIuPC9hdXRob3I+PC9hdXRob3JzPjwvY29udHJpYnV0b3JzPjxhdXRoLWFkZHJlc3M+
VmV0ZXJhbnMgQWZmYWlycyBQYWxvIEFsdG8sIFN0YW5mb3JkIFVuaXZlcnNpdHkgU2Nob29sIG9m
IE1lZGljaW5lLCBQYWxvIEFsdG8sIENhbGlmb3JuaWEgOTQzMDQsIFVTQS4gZW5kb3Jlc2VjdGlv
bkBtZS5jb208L2F1dGgtYWRkcmVzcz48dGl0bGVzPjx0aXRsZT5Db2xvbm9zY29weSB3aXRoIGNs
aXBwaW5nIGlzIHVzZWZ1bCBpbiB0aGUgZGlhZ25vc2lzIGFuZCB0cmVhdG1lbnQgb2YgZGl2ZXJ0
aWN1bGFyIGJsZWVkaW5n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zEtNzwvcGFnZXM+PHZvbHVtZT4xMDwvdm9sdW1lPjxudW1i
ZXI+MjwvbnVtYmVyPjxlZGl0aW9uPjIwMTEvMTEvMDg8L2VkaXRpb24+PGtleXdvcmRzPjxrZXl3
b3JkPkFnZWQ8L2tleXdvcmQ+PGtleXdvcmQ+QWdlZCwgODAgYW5kIG92ZXI8L2tleXdvcmQ+PGtl
eXdvcmQ+Q29sb25vc2NvcHkvKm1ldGhvZHM8L2tleXdvcmQ+PGtleXdvcmQ+RGl2ZXJ0aWN1bHVt
LCBDb2xvbi8qcGF0aG9sb2d5LypzdXJnZXJ5PC9rZXl3b3JkPjxrZXl3b3JkPkVuZG9zY29weS8q
bWV0aG9kczwva2V5d29yZD48a2V5d29yZD5GZW1hbGU8L2tleXdvcmQ+PGtleXdvcmQ+R2FzdHJv
aW50ZXN0aW5hbCBIZW1vcnJoYWdlLypzdXJnZXJ5PC9rZXl3b3JkPjxrZXl3b3JkPkh1bWFuczwv
a2V5d29yZD48a2V5d29yZD5NYWxlPC9rZXl3b3JkPjxrZXl3b3JkPlJldHJvc3BlY3RpdmUgU3R1
ZGllczwva2V5d29yZD48a2V5d29yZD4qU3VyZ2ljYWwgSW5zdHJ1bWVudHM8L2tleXdvcmQ+PGtl
eXdvcmQ+VHJlYXRtZW50IE91dGNvbWU8L2tleXdvcmQ+PC9rZXl3b3Jkcz48ZGF0ZXM+PHllYXI+
MjAxMjwveWVhcj48cHViLWRhdGVzPjxkYXRlPkZlYjwvZGF0ZT48L3B1Yi1kYXRlcz48L2RhdGVz
Pjxpc2JuPjE1NDItMzU2NTwvaXNibj48YWNjZXNzaW9uLW51bT4yMjA1NjMwMjwvYWNjZXNzaW9u
LW51bT48dXJscz48L3VybHM+PGVsZWN0cm9uaWMtcmVzb3VyY2UtbnVtPjEwLjEwMTYvai5jZ2gu
MjAxMS4xMC4wMjk8L2VsZWN0cm9uaWMtcmVzb3VyY2UtbnVtPjxyZW1vdGUtZGF0YWJhc2UtcHJv
dmlkZXI+TkxNPC9yZW1vdGUtZGF0YWJhc2UtcHJvdmlkZXI+PGxhbmd1YWdlPmVuZzwvbGFuZ3Vh
Z2U+PC9yZWNvcmQ+PC9DaXRlPjwvRW5kTm90ZT4A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422818" w:rsidRPr="009B226C">
        <w:rPr>
          <w:rFonts w:ascii="Book Antiqua" w:hAnsi="Book Antiqua" w:cs="Arial"/>
          <w:color w:val="000000" w:themeColor="text1"/>
        </w:rPr>
      </w:r>
      <w:r w:rsidR="00422818"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20</w:t>
      </w:r>
      <w:r w:rsidR="00422818" w:rsidRPr="009B226C">
        <w:rPr>
          <w:rFonts w:ascii="Book Antiqua" w:hAnsi="Book Antiqua" w:cs="Arial"/>
          <w:color w:val="000000" w:themeColor="text1"/>
        </w:rPr>
        <w:fldChar w:fldCharType="end"/>
      </w:r>
      <w:r w:rsidR="00B56BB9" w:rsidRPr="009B226C">
        <w:rPr>
          <w:rFonts w:ascii="Book Antiqua" w:hAnsi="Book Antiqua" w:cs="Arial"/>
          <w:color w:val="000000" w:themeColor="text1"/>
          <w:vertAlign w:val="superscript"/>
        </w:rPr>
        <w:t>]</w:t>
      </w:r>
      <w:r w:rsidR="00B56BB9" w:rsidRPr="009B226C">
        <w:rPr>
          <w:rFonts w:ascii="Book Antiqua" w:hAnsi="Book Antiqua" w:cs="Arial"/>
          <w:color w:val="000000" w:themeColor="text1"/>
        </w:rPr>
        <w:t>.</w:t>
      </w:r>
      <w:r w:rsidR="00154ECE" w:rsidRPr="009B226C">
        <w:rPr>
          <w:rFonts w:ascii="Book Antiqua" w:hAnsi="Book Antiqua" w:cs="Arial"/>
          <w:color w:val="000000" w:themeColor="text1"/>
        </w:rPr>
        <w:t xml:space="preserve"> </w:t>
      </w:r>
      <w:r w:rsidR="00422818" w:rsidRPr="009B226C">
        <w:rPr>
          <w:rFonts w:ascii="Book Antiqua" w:hAnsi="Book Antiqua" w:cs="Arial"/>
          <w:color w:val="000000" w:themeColor="text1"/>
        </w:rPr>
        <w:t xml:space="preserve">Being mindful of the anatomy of diverticula and nearby arteries is important during hemostasis attempts. </w:t>
      </w:r>
      <w:r w:rsidR="00AC3816" w:rsidRPr="009B226C">
        <w:rPr>
          <w:rFonts w:ascii="Book Antiqua" w:hAnsi="Book Antiqua" w:cs="Arial"/>
          <w:color w:val="000000" w:themeColor="text1"/>
        </w:rPr>
        <w:t xml:space="preserve">Clips can be used in multiple ways like clipping a vessel </w:t>
      </w:r>
      <w:r w:rsidR="00655803" w:rsidRPr="009B226C">
        <w:rPr>
          <w:rFonts w:ascii="Book Antiqua" w:hAnsi="Book Antiqua" w:cs="Arial"/>
          <w:color w:val="000000" w:themeColor="text1"/>
        </w:rPr>
        <w:t>in</w:t>
      </w:r>
      <w:r w:rsidR="00AC3816" w:rsidRPr="009B226C">
        <w:rPr>
          <w:rFonts w:ascii="Book Antiqua" w:hAnsi="Book Antiqua" w:cs="Arial"/>
          <w:color w:val="000000" w:themeColor="text1"/>
        </w:rPr>
        <w:t xml:space="preserve"> the neck or dome of a diverticulum</w:t>
      </w:r>
      <w:r w:rsidR="00E53CC3" w:rsidRPr="009B226C">
        <w:rPr>
          <w:rFonts w:ascii="Book Antiqua" w:hAnsi="Book Antiqua" w:cs="Arial"/>
          <w:color w:val="000000" w:themeColor="text1"/>
        </w:rPr>
        <w:t xml:space="preserve">, or </w:t>
      </w:r>
      <w:r w:rsidR="00AC3816" w:rsidRPr="009B226C">
        <w:rPr>
          <w:rFonts w:ascii="Book Antiqua" w:hAnsi="Book Antiqua" w:cs="Arial"/>
          <w:color w:val="000000" w:themeColor="text1"/>
        </w:rPr>
        <w:t>clipping the mouth of a diverticulum closed.</w:t>
      </w:r>
      <w:r w:rsidR="0024161F" w:rsidRPr="009B226C">
        <w:rPr>
          <w:rFonts w:ascii="Book Antiqua" w:hAnsi="Book Antiqua" w:cs="Arial"/>
          <w:color w:val="000000" w:themeColor="text1"/>
        </w:rPr>
        <w:t xml:space="preserve"> We recommend the use of a </w:t>
      </w:r>
      <w:r w:rsidR="00B61EFC" w:rsidRPr="009B226C">
        <w:rPr>
          <w:rFonts w:ascii="Book Antiqua" w:hAnsi="Book Antiqua" w:cs="Arial"/>
          <w:color w:val="000000" w:themeColor="text1"/>
        </w:rPr>
        <w:t xml:space="preserve">clear </w:t>
      </w:r>
      <w:r w:rsidR="0024161F" w:rsidRPr="009B226C">
        <w:rPr>
          <w:rFonts w:ascii="Book Antiqua" w:hAnsi="Book Antiqua" w:cs="Arial"/>
          <w:color w:val="000000" w:themeColor="text1"/>
        </w:rPr>
        <w:t xml:space="preserve">cap </w:t>
      </w:r>
      <w:r w:rsidR="00B61EFC" w:rsidRPr="009B226C">
        <w:rPr>
          <w:rFonts w:ascii="Book Antiqua" w:hAnsi="Book Antiqua" w:cs="Arial"/>
          <w:color w:val="000000" w:themeColor="text1"/>
        </w:rPr>
        <w:t>(</w:t>
      </w:r>
      <w:r w:rsidR="00B61EFC" w:rsidRPr="009B226C">
        <w:rPr>
          <w:rFonts w:ascii="Book Antiqua" w:hAnsi="Book Antiqua" w:cs="Arial"/>
          <w:i/>
          <w:iCs/>
          <w:color w:val="000000" w:themeColor="text1"/>
        </w:rPr>
        <w:t>i.e</w:t>
      </w:r>
      <w:r w:rsidR="00B61EFC" w:rsidRPr="009B226C">
        <w:rPr>
          <w:rFonts w:ascii="Book Antiqua" w:hAnsi="Book Antiqua" w:cs="Arial"/>
          <w:color w:val="000000" w:themeColor="text1"/>
        </w:rPr>
        <w:t>.</w:t>
      </w:r>
      <w:r w:rsidR="00D965B5" w:rsidRPr="009B226C">
        <w:rPr>
          <w:rFonts w:ascii="Book Antiqua" w:hAnsi="Book Antiqua" w:cs="Arial"/>
          <w:color w:val="000000" w:themeColor="text1"/>
        </w:rPr>
        <w:t>,</w:t>
      </w:r>
      <w:r w:rsidR="00B61EFC" w:rsidRPr="009B226C">
        <w:rPr>
          <w:rFonts w:ascii="Book Antiqua" w:hAnsi="Book Antiqua" w:cs="Arial"/>
          <w:color w:val="000000" w:themeColor="text1"/>
        </w:rPr>
        <w:t xml:space="preserve"> distal attachment) </w:t>
      </w:r>
      <w:r w:rsidR="0024161F" w:rsidRPr="009B226C">
        <w:rPr>
          <w:rFonts w:ascii="Book Antiqua" w:hAnsi="Book Antiqua" w:cs="Arial"/>
          <w:color w:val="000000" w:themeColor="text1"/>
        </w:rPr>
        <w:t xml:space="preserve">for inversion of </w:t>
      </w:r>
      <w:r w:rsidR="0024161F" w:rsidRPr="009B226C">
        <w:rPr>
          <w:rFonts w:ascii="Book Antiqua" w:hAnsi="Book Antiqua" w:cs="Arial"/>
          <w:color w:val="000000" w:themeColor="text1"/>
        </w:rPr>
        <w:lastRenderedPageBreak/>
        <w:t>diverticula for easier identification of SRH</w:t>
      </w:r>
      <w:r w:rsidR="00422818" w:rsidRPr="009B226C">
        <w:rPr>
          <w:rFonts w:ascii="Book Antiqua" w:hAnsi="Book Antiqua" w:cs="Arial"/>
          <w:color w:val="000000" w:themeColor="text1"/>
        </w:rPr>
        <w:t xml:space="preserve"> followed by clipping on both sides of the lesion</w:t>
      </w:r>
      <w:r w:rsidR="002C31EF" w:rsidRPr="009B226C">
        <w:rPr>
          <w:rFonts w:ascii="Book Antiqua" w:hAnsi="Book Antiqua" w:cs="Arial"/>
          <w:color w:val="000000" w:themeColor="text1"/>
          <w:vertAlign w:val="superscript"/>
        </w:rPr>
        <w:t>[</w:t>
      </w:r>
      <w:r w:rsidR="007B65F3" w:rsidRPr="009B226C">
        <w:rPr>
          <w:rFonts w:ascii="Book Antiqua" w:hAnsi="Book Antiqua" w:cs="Arial"/>
          <w:color w:val="000000" w:themeColor="text1"/>
        </w:rPr>
        <w:fldChar w:fldCharType="begin"/>
      </w:r>
      <w:r w:rsidR="000613D5" w:rsidRPr="009B226C">
        <w:rPr>
          <w:rFonts w:ascii="Book Antiqua" w:hAnsi="Book Antiqua" w:cs="Arial"/>
          <w:color w:val="000000" w:themeColor="text1"/>
        </w:rPr>
        <w:instrText xml:space="preserve"> ADDIN EN.CITE &lt;EndNote&gt;&lt;Cite&gt;&lt;Author&gt;Jensen&lt;/Author&gt;&lt;Year&gt;2018&lt;/Year&gt;&lt;RecNum&gt;40&lt;/RecNum&gt;&lt;DisplayText&gt;&lt;style face="superscript"&gt;21&lt;/style&gt;&lt;/DisplayText&gt;&lt;record&gt;&lt;rec-number&gt;40&lt;/rec-number&gt;&lt;foreign-keys&gt;&lt;key app="EN" db-id="xepa5sxf9xwveledprt5wzeeet5aa2wtaz9t" timestamp="1556046439"&gt;40&lt;/key&gt;&lt;/foreign-keys&gt;&lt;ref-type name="Journal Article"&gt;17&lt;/ref-type&gt;&lt;contributors&gt;&lt;authors&gt;&lt;author&gt;Jensen, D. M.&lt;/author&gt;&lt;/authors&gt;&lt;/contributors&gt;&lt;auth-address&gt;CURE Hemostasis Research Group, CURE Digestive Diseases Research Center, Division of Digestive Diseases, Ronald Reagan Medical Center, David Geffen School of Medicine at UCLA, Los Angeles, CA, USA. VA Greater Los Angeles Healthcare System, Los Angeles, CA, USA.&lt;/auth-address&gt;&lt;titles&gt;&lt;title&gt;Diagnosis and treatment of definitive diverticular hemorrhage (DDH)&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570-1573&lt;/pages&gt;&lt;volume&gt;113&lt;/volume&gt;&lt;number&gt;11&lt;/number&gt;&lt;edition&gt;2018/05/12&lt;/edition&gt;&lt;dates&gt;&lt;year&gt;2018&lt;/year&gt;&lt;pub-dates&gt;&lt;date&gt;Nov&lt;/date&gt;&lt;/pub-dates&gt;&lt;/dates&gt;&lt;isbn&gt;0002-9270&lt;/isbn&gt;&lt;accession-num&gt;29748559&lt;/accession-num&gt;&lt;urls&gt;&lt;/urls&gt;&lt;electronic-resource-num&gt;10.1038/s41395-018-0061-4&lt;/electronic-resource-num&gt;&lt;remote-database-provider&gt;NLM&lt;/remote-database-provider&gt;&lt;language&gt;eng&lt;/language&gt;&lt;/record&gt;&lt;/Cite&gt;&lt;/EndNote&gt;</w:instrText>
      </w:r>
      <w:r w:rsidR="007B65F3"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21</w:t>
      </w:r>
      <w:r w:rsidR="007B65F3" w:rsidRPr="009B226C">
        <w:rPr>
          <w:rFonts w:ascii="Book Antiqua" w:hAnsi="Book Antiqua" w:cs="Arial"/>
          <w:color w:val="000000" w:themeColor="text1"/>
        </w:rPr>
        <w:fldChar w:fldCharType="end"/>
      </w:r>
      <w:r w:rsidR="002C31EF" w:rsidRPr="009B226C">
        <w:rPr>
          <w:rFonts w:ascii="Book Antiqua" w:hAnsi="Book Antiqua" w:cs="Arial"/>
          <w:color w:val="000000" w:themeColor="text1"/>
          <w:vertAlign w:val="superscript"/>
        </w:rPr>
        <w:t>]</w:t>
      </w:r>
      <w:r w:rsidR="002C31EF" w:rsidRPr="009B226C">
        <w:rPr>
          <w:rFonts w:ascii="Book Antiqua" w:hAnsi="Book Antiqua" w:cs="Arial"/>
          <w:color w:val="000000" w:themeColor="text1"/>
        </w:rPr>
        <w:t>.</w:t>
      </w:r>
      <w:r w:rsidR="00422818" w:rsidRPr="009B226C">
        <w:rPr>
          <w:rFonts w:ascii="Book Antiqua" w:hAnsi="Book Antiqua" w:cs="Arial"/>
          <w:color w:val="000000" w:themeColor="text1"/>
        </w:rPr>
        <w:t xml:space="preserve"> </w:t>
      </w:r>
    </w:p>
    <w:p w14:paraId="255BC2AE" w14:textId="7ABB0D72" w:rsidR="008A3958" w:rsidRPr="009B226C" w:rsidRDefault="00DD150E" w:rsidP="00D965B5">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 xml:space="preserve">EBL </w:t>
      </w:r>
      <w:r w:rsidR="008A3958" w:rsidRPr="009B226C">
        <w:rPr>
          <w:rFonts w:ascii="Book Antiqua" w:hAnsi="Book Antiqua" w:cs="Arial"/>
          <w:color w:val="000000" w:themeColor="text1"/>
        </w:rPr>
        <w:t xml:space="preserve">is another available treatment modality. </w:t>
      </w:r>
      <w:r w:rsidR="00524B1E" w:rsidRPr="009B226C">
        <w:rPr>
          <w:rFonts w:ascii="Book Antiqua" w:hAnsi="Book Antiqua" w:cs="Arial"/>
          <w:color w:val="000000" w:themeColor="text1"/>
        </w:rPr>
        <w:t xml:space="preserve">If SRH can be identified, then a </w:t>
      </w:r>
      <w:r w:rsidR="00003CF2" w:rsidRPr="009B226C">
        <w:rPr>
          <w:rFonts w:ascii="Book Antiqua" w:hAnsi="Book Antiqua" w:cs="Arial"/>
          <w:color w:val="000000" w:themeColor="text1"/>
        </w:rPr>
        <w:t xml:space="preserve">TTS </w:t>
      </w:r>
      <w:r w:rsidR="00524B1E" w:rsidRPr="009B226C">
        <w:rPr>
          <w:rFonts w:ascii="Book Antiqua" w:hAnsi="Book Antiqua" w:cs="Arial"/>
          <w:color w:val="000000" w:themeColor="text1"/>
        </w:rPr>
        <w:t xml:space="preserve">clip is placed to mark the site, and the colonoscope is withdrawn for placement of a band ligator device. After return to the bleeding site, the diverticulum is inverted into the cap of the ligator and a band is deployed. </w:t>
      </w:r>
      <w:r w:rsidR="00221A02" w:rsidRPr="009B226C">
        <w:rPr>
          <w:rFonts w:ascii="Book Antiqua" w:hAnsi="Book Antiqua" w:cs="Arial"/>
          <w:color w:val="000000" w:themeColor="text1"/>
        </w:rPr>
        <w:t>This technique is limited by the installation of the bang ligation kit on the colonoscope, diverticula with narrow orifices, and with diverticula in the right colon.</w:t>
      </w:r>
    </w:p>
    <w:p w14:paraId="0EF1430E" w14:textId="74FFC2DA" w:rsidR="008B45D5" w:rsidRPr="009B226C" w:rsidRDefault="00F631F7" w:rsidP="003E3D0C">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 xml:space="preserve">A recent meta-analysis comparing coagulation, EBL, and </w:t>
      </w:r>
      <w:r w:rsidR="00003CF2" w:rsidRPr="009B226C">
        <w:rPr>
          <w:rFonts w:ascii="Book Antiqua" w:hAnsi="Book Antiqua" w:cs="Arial"/>
          <w:color w:val="000000" w:themeColor="text1"/>
        </w:rPr>
        <w:t xml:space="preserve">TTS </w:t>
      </w:r>
      <w:r w:rsidRPr="009B226C">
        <w:rPr>
          <w:rFonts w:ascii="Book Antiqua" w:hAnsi="Book Antiqua" w:cs="Arial"/>
          <w:color w:val="000000" w:themeColor="text1"/>
        </w:rPr>
        <w:t>clips in the treatment of diverticular bleeding demonstrated comparable rates of initial hemostasis</w:t>
      </w:r>
      <w:r w:rsidR="00923447" w:rsidRPr="009B226C">
        <w:rPr>
          <w:rFonts w:ascii="Book Antiqua" w:hAnsi="Book Antiqua" w:cs="Arial"/>
          <w:color w:val="000000" w:themeColor="text1"/>
        </w:rPr>
        <w:t xml:space="preserve"> and prevention of early rebleeding </w:t>
      </w:r>
      <w:r w:rsidRPr="009B226C">
        <w:rPr>
          <w:rFonts w:ascii="Book Antiqua" w:hAnsi="Book Antiqua" w:cs="Arial"/>
          <w:color w:val="000000" w:themeColor="text1"/>
        </w:rPr>
        <w:t xml:space="preserve">between the </w:t>
      </w:r>
      <w:r w:rsidR="00923447" w:rsidRPr="009B226C">
        <w:rPr>
          <w:rFonts w:ascii="Book Antiqua" w:hAnsi="Book Antiqua" w:cs="Arial"/>
          <w:color w:val="000000" w:themeColor="text1"/>
        </w:rPr>
        <w:t>three</w:t>
      </w:r>
      <w:r w:rsidRPr="009B226C">
        <w:rPr>
          <w:rFonts w:ascii="Book Antiqua" w:hAnsi="Book Antiqua" w:cs="Arial"/>
          <w:color w:val="000000" w:themeColor="text1"/>
        </w:rPr>
        <w:t xml:space="preserve"> treatment modalities</w:t>
      </w:r>
      <w:r w:rsidR="00923447" w:rsidRPr="009B226C">
        <w:rPr>
          <w:rFonts w:ascii="Book Antiqua" w:hAnsi="Book Antiqua" w:cs="Arial"/>
          <w:color w:val="000000" w:themeColor="text1"/>
        </w:rPr>
        <w:t xml:space="preserve">, and that EBL may be more likely to prevent IR or surgery than </w:t>
      </w:r>
      <w:r w:rsidR="00003CF2" w:rsidRPr="009B226C">
        <w:rPr>
          <w:rFonts w:ascii="Book Antiqua" w:hAnsi="Book Antiqua" w:cs="Arial"/>
          <w:color w:val="000000" w:themeColor="text1"/>
        </w:rPr>
        <w:t xml:space="preserve">TTS </w:t>
      </w:r>
      <w:r w:rsidR="00923447" w:rsidRPr="009B226C">
        <w:rPr>
          <w:rFonts w:ascii="Book Antiqua" w:hAnsi="Book Antiqua" w:cs="Arial"/>
          <w:color w:val="000000" w:themeColor="text1"/>
        </w:rPr>
        <w:t>clip use</w:t>
      </w:r>
      <w:r w:rsidR="00F805E8" w:rsidRPr="009B226C">
        <w:rPr>
          <w:rFonts w:ascii="Book Antiqua" w:hAnsi="Book Antiqua" w:cs="Arial"/>
          <w:color w:val="000000" w:themeColor="text1"/>
          <w:vertAlign w:val="superscript"/>
        </w:rPr>
        <w:t>[</w:t>
      </w:r>
      <w:r w:rsidR="00201D5E" w:rsidRPr="009B226C">
        <w:rPr>
          <w:rFonts w:ascii="Book Antiqua" w:hAnsi="Book Antiqua" w:cs="Arial"/>
          <w:color w:val="000000" w:themeColor="text1"/>
        </w:rPr>
        <w:fldChar w:fldCharType="begin">
          <w:fldData xml:space="preserve">PEVuZE5vdGU+PENpdGU+PEF1dGhvcj5Jc2hpaTwvQXV0aG9yPjxZZWFyPjIwMTg8L1llYXI+PFJl
Y051bT4xNjwvUmVjTnVtPjxEaXNwbGF5VGV4dD48c3R5bGUgZmFjZT0ic3VwZXJzY3JpcHQiPjIy
PC9zdHlsZT48L0Rpc3BsYXlUZXh0PjxyZWNvcmQ+PHJlYy1udW1iZXI+MTY8L3JlYy1udW1iZXI+
PGZvcmVpZ24ta2V5cz48a2V5IGFwcD0iRU4iIGRiLWlkPSJ4ZXBhNXN4Zjl4d3ZlbGVkcHJ0NXd6
ZWVldDVhYTJ3dGF6OXQiIHRpbWVzdGFtcD0iMTU1NTY5ODIzNyI+MTY8L2tleT48L2ZvcmVpZ24t
a2V5cz48cmVmLXR5cGUgbmFtZT0iSm91cm5hbCBBcnRpY2xlIj4xNzwvcmVmLXR5cGU+PGNvbnRy
aWJ1dG9ycz48YXV0aG9ycz48YXV0aG9yPklzaGlpLCBOLjwvYXV0aG9yPjxhdXRob3I+T21hdGEs
IEYuPC9hdXRob3I+PGF1dGhvcj5OYWdhdGEsIE4uPC9hdXRob3I+PGF1dGhvcj5LYWlzZSwgTS48
L2F1dGhvcj48L2F1dGhvcnM+PC9jb250cmlidXRvcnM+PGF1dGgtYWRkcmVzcz5HYXN0cm9lbnRl
cm9sb2d5IERpdmlzaW9uLCBLb2dhIEhvc3BpdGFsLCBLb2dhLCBKYXBhbjsgR2FzdHJvZW50ZXJv
bG9neSBEaXZpc2lvbiwgU3QuIEx1a2UmYXBvcztzIEludGVybmF0aW9uYWwgSG9zcGl0YWwsIFRv
a3lvLCBKYXBhbi4mI3hEO0dhc3Ryb2VudGVyb2xvZ3kgRGl2aXNpb24sIFN0LiBMdWtlJmFwb3M7
cyBJbnRlcm5hdGlvbmFsIEhvc3BpdGFsLCBUb2t5bywgSmFwYW4uJiN4RDtEaXZpc2lvbiBvZiBH
YXN0cm9lbnRlcm9sb2d5IGFuZCBIZXBhdG9sb2d5LCBOYXRpb25hbCBDZW50ZXIgZm9yIEdsb2Jh
bCBIZWFsdGggYW5kIE1lZGljaW5lLCBUb2t5bywgSmFwYW4uJiN4RDtHYXN0cm9lbnRlcm9sb2d5
IERpdmlzaW9uLCBOaXBwb24gTWVkaWNhbCBTY2hvb2wsIFRva3lvLCBKYXBhbi48L2F1dGgtYWRk
cmVzcz48dGl0bGVzPjx0aXRsZT5FZmZlY3RpdmVuZXNzIG9mIGVuZG9zY29waWMgdHJlYXRtZW50
cyBmb3IgY29sb25pYyBkaXZlcnRpY3VsYXIgYmxlZWRpbmc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U4LTY2
PC9wYWdlcz48dm9sdW1lPjg3PC92b2x1bWU+PG51bWJlcj4xPC9udW1iZXI+PGVkaXRpb24+MjAx
Ny8wOC8yODwvZWRpdGlvbj48a2V5d29yZHM+PGtleXdvcmQ+Q29sb25pYyBEaXNlYXNlcy9jb21w
bGljYXRpb25zL3N1cmdlcnk8L2tleXdvcmQ+PGtleXdvcmQ+Q29sb25vc2NvcHkvKm1ldGhvZHM8
L2tleXdvcmQ+PGtleXdvcmQ+RGl2ZXJ0aWN1bHVtLCBDb2xvbi9jb21wbGljYXRpb25zLypzdXJn
ZXJ5PC9rZXl3b3JkPjxrZXl3b3JkPkVtYm9saXphdGlvbiwgVGhlcmFwZXV0aWMvc3RhdGlzdGlj
cyAmYW1wOyBudW1lcmljYWwgZGF0YTwva2V5d29yZD48a2V5d29yZD5HYXN0cm9pbnRlc3RpbmFs
IEhlbW9ycmhhZ2UvY29tcGxpY2F0aW9ucy8qc3VyZ2VyeTwva2V5d29yZD48a2V5d29yZD5IZW1v
c3Rhc2lzLCBTdXJnaWNhbC8qbWV0aG9kczwva2V5d29yZD48a2V5d29yZD5IdW1hbnM8L2tleXdv
cmQ+PGtleXdvcmQ+TGlnYXRpb24vKm1ldGhvZHM8L2tleXdvcmQ+PGtleXdvcmQ+UmVjdXJyZW5j
ZTwva2V5d29yZD48a2V5d29yZD5TdXJnaWNhbCBJbnN0cnVtZW50czwva2V5d29yZD48a2V5d29y
ZD5UcmVhdG1lbnQgT3V0Y29tZTwva2V5d29yZD48L2tleXdvcmRzPjxkYXRlcz48eWVhcj4yMDE4
PC95ZWFyPjxwdWItZGF0ZXM+PGRhdGU+SmFuPC9kYXRlPjwvcHViLWRhdGVzPjwvZGF0ZXM+PGlz
Ym4+MDAxNi01MTA3PC9pc2JuPjxhY2Nlc3Npb24tbnVtPjI4ODQzNTg3PC9hY2Nlc3Npb24tbnVt
Pjx1cmxzPjwvdXJscz48ZWxlY3Ryb25pYy1yZXNvdXJjZS1udW0+MTAuMTAxNi9qLmdpZS4yMDE3
LjA4LjAxMzwvZWxlY3Ryb25pYy1yZXNvdXJjZS1udW0+PHJlbW90ZS1kYXRhYmFzZS1wcm92aWRl
cj5OTE08L3JlbW90ZS1kYXRhYmFzZS1wcm92aWRlcj48bGFuZ3VhZ2U+ZW5nPC9sYW5ndWFnZT48
L3JlY29yZD48L0NpdGU+PC9FbmROb3RlPgB=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Jc2hpaTwvQXV0aG9yPjxZZWFyPjIwMTg8L1llYXI+PFJl
Y051bT4xNjwvUmVjTnVtPjxEaXNwbGF5VGV4dD48c3R5bGUgZmFjZT0ic3VwZXJzY3JpcHQiPjIy
PC9zdHlsZT48L0Rpc3BsYXlUZXh0PjxyZWNvcmQ+PHJlYy1udW1iZXI+MTY8L3JlYy1udW1iZXI+
PGZvcmVpZ24ta2V5cz48a2V5IGFwcD0iRU4iIGRiLWlkPSJ4ZXBhNXN4Zjl4d3ZlbGVkcHJ0NXd6
ZWVldDVhYTJ3dGF6OXQiIHRpbWVzdGFtcD0iMTU1NTY5ODIzNyI+MTY8L2tleT48L2ZvcmVpZ24t
a2V5cz48cmVmLXR5cGUgbmFtZT0iSm91cm5hbCBBcnRpY2xlIj4xNzwvcmVmLXR5cGU+PGNvbnRy
aWJ1dG9ycz48YXV0aG9ycz48YXV0aG9yPklzaGlpLCBOLjwvYXV0aG9yPjxhdXRob3I+T21hdGEs
IEYuPC9hdXRob3I+PGF1dGhvcj5OYWdhdGEsIE4uPC9hdXRob3I+PGF1dGhvcj5LYWlzZSwgTS48
L2F1dGhvcj48L2F1dGhvcnM+PC9jb250cmlidXRvcnM+PGF1dGgtYWRkcmVzcz5HYXN0cm9lbnRl
cm9sb2d5IERpdmlzaW9uLCBLb2dhIEhvc3BpdGFsLCBLb2dhLCBKYXBhbjsgR2FzdHJvZW50ZXJv
bG9neSBEaXZpc2lvbiwgU3QuIEx1a2UmYXBvcztzIEludGVybmF0aW9uYWwgSG9zcGl0YWwsIFRv
a3lvLCBKYXBhbi4mI3hEO0dhc3Ryb2VudGVyb2xvZ3kgRGl2aXNpb24sIFN0LiBMdWtlJmFwb3M7
cyBJbnRlcm5hdGlvbmFsIEhvc3BpdGFsLCBUb2t5bywgSmFwYW4uJiN4RDtEaXZpc2lvbiBvZiBH
YXN0cm9lbnRlcm9sb2d5IGFuZCBIZXBhdG9sb2d5LCBOYXRpb25hbCBDZW50ZXIgZm9yIEdsb2Jh
bCBIZWFsdGggYW5kIE1lZGljaW5lLCBUb2t5bywgSmFwYW4uJiN4RDtHYXN0cm9lbnRlcm9sb2d5
IERpdmlzaW9uLCBOaXBwb24gTWVkaWNhbCBTY2hvb2wsIFRva3lvLCBKYXBhbi48L2F1dGgtYWRk
cmVzcz48dGl0bGVzPjx0aXRsZT5FZmZlY3RpdmVuZXNzIG9mIGVuZG9zY29waWMgdHJlYXRtZW50
cyBmb3IgY29sb25pYyBkaXZlcnRpY3VsYXIgYmxlZWRpbmc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U4LTY2
PC9wYWdlcz48dm9sdW1lPjg3PC92b2x1bWU+PG51bWJlcj4xPC9udW1iZXI+PGVkaXRpb24+MjAx
Ny8wOC8yODwvZWRpdGlvbj48a2V5d29yZHM+PGtleXdvcmQ+Q29sb25pYyBEaXNlYXNlcy9jb21w
bGljYXRpb25zL3N1cmdlcnk8L2tleXdvcmQ+PGtleXdvcmQ+Q29sb25vc2NvcHkvKm1ldGhvZHM8
L2tleXdvcmQ+PGtleXdvcmQ+RGl2ZXJ0aWN1bHVtLCBDb2xvbi9jb21wbGljYXRpb25zLypzdXJn
ZXJ5PC9rZXl3b3JkPjxrZXl3b3JkPkVtYm9saXphdGlvbiwgVGhlcmFwZXV0aWMvc3RhdGlzdGlj
cyAmYW1wOyBudW1lcmljYWwgZGF0YTwva2V5d29yZD48a2V5d29yZD5HYXN0cm9pbnRlc3RpbmFs
IEhlbW9ycmhhZ2UvY29tcGxpY2F0aW9ucy8qc3VyZ2VyeTwva2V5d29yZD48a2V5d29yZD5IZW1v
c3Rhc2lzLCBTdXJnaWNhbC8qbWV0aG9kczwva2V5d29yZD48a2V5d29yZD5IdW1hbnM8L2tleXdv
cmQ+PGtleXdvcmQ+TGlnYXRpb24vKm1ldGhvZHM8L2tleXdvcmQ+PGtleXdvcmQ+UmVjdXJyZW5j
ZTwva2V5d29yZD48a2V5d29yZD5TdXJnaWNhbCBJbnN0cnVtZW50czwva2V5d29yZD48a2V5d29y
ZD5UcmVhdG1lbnQgT3V0Y29tZTwva2V5d29yZD48L2tleXdvcmRzPjxkYXRlcz48eWVhcj4yMDE4
PC95ZWFyPjxwdWItZGF0ZXM+PGRhdGU+SmFuPC9kYXRlPjwvcHViLWRhdGVzPjwvZGF0ZXM+PGlz
Ym4+MDAxNi01MTA3PC9pc2JuPjxhY2Nlc3Npb24tbnVtPjI4ODQzNTg3PC9hY2Nlc3Npb24tbnVt
Pjx1cmxzPjwvdXJscz48ZWxlY3Ryb25pYy1yZXNvdXJjZS1udW0+MTAuMTAxNi9qLmdpZS4yMDE3
LjA4LjAxMzwvZWxlY3Ryb25pYy1yZXNvdXJjZS1udW0+PHJlbW90ZS1kYXRhYmFzZS1wcm92aWRl
cj5OTE08L3JlbW90ZS1kYXRhYmFzZS1wcm92aWRlcj48bGFuZ3VhZ2U+ZW5nPC9sYW5ndWFnZT48
L3JlY29yZD48L0NpdGU+PC9FbmROb3RlPgB=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201D5E" w:rsidRPr="009B226C">
        <w:rPr>
          <w:rFonts w:ascii="Book Antiqua" w:hAnsi="Book Antiqua" w:cs="Arial"/>
          <w:color w:val="000000" w:themeColor="text1"/>
        </w:rPr>
      </w:r>
      <w:r w:rsidR="00201D5E"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22</w:t>
      </w:r>
      <w:r w:rsidR="00201D5E" w:rsidRPr="009B226C">
        <w:rPr>
          <w:rFonts w:ascii="Book Antiqua" w:hAnsi="Book Antiqua" w:cs="Arial"/>
          <w:color w:val="000000" w:themeColor="text1"/>
        </w:rPr>
        <w:fldChar w:fldCharType="end"/>
      </w:r>
      <w:r w:rsidR="00F805E8" w:rsidRPr="009B226C">
        <w:rPr>
          <w:rFonts w:ascii="Book Antiqua" w:hAnsi="Book Antiqua" w:cs="Arial"/>
          <w:color w:val="000000" w:themeColor="text1"/>
          <w:vertAlign w:val="superscript"/>
        </w:rPr>
        <w:t>]</w:t>
      </w:r>
      <w:r w:rsidR="00F805E8" w:rsidRPr="009B226C">
        <w:rPr>
          <w:rFonts w:ascii="Book Antiqua" w:hAnsi="Book Antiqua" w:cs="Arial"/>
          <w:color w:val="000000" w:themeColor="text1"/>
        </w:rPr>
        <w:t>.</w:t>
      </w:r>
      <w:r w:rsidR="00AC2860" w:rsidRPr="009B226C">
        <w:rPr>
          <w:rFonts w:ascii="Book Antiqua" w:hAnsi="Book Antiqua" w:cs="Arial"/>
          <w:color w:val="000000" w:themeColor="text1"/>
        </w:rPr>
        <w:t xml:space="preserve"> </w:t>
      </w:r>
      <w:r w:rsidR="00003CF2" w:rsidRPr="009B226C">
        <w:rPr>
          <w:rFonts w:ascii="Book Antiqua" w:hAnsi="Book Antiqua" w:cs="Arial"/>
          <w:color w:val="000000" w:themeColor="text1"/>
        </w:rPr>
        <w:t xml:space="preserve">A prospective trial comparing TTS </w:t>
      </w:r>
      <w:r w:rsidR="00ED6DF4" w:rsidRPr="009B226C">
        <w:rPr>
          <w:rFonts w:ascii="Book Antiqua" w:hAnsi="Book Antiqua" w:cs="Arial"/>
          <w:color w:val="000000" w:themeColor="text1"/>
        </w:rPr>
        <w:t>clips to EBL showed lower 1 year recurrent bleeding in the EBL group, but no statistically significant difference in early rebleeding</w:t>
      </w:r>
      <w:r w:rsidR="00AE121B" w:rsidRPr="009B226C">
        <w:rPr>
          <w:rFonts w:ascii="Book Antiqua" w:hAnsi="Book Antiqua" w:cs="Arial"/>
          <w:color w:val="000000" w:themeColor="text1"/>
          <w:vertAlign w:val="superscript"/>
        </w:rPr>
        <w:t>[</w:t>
      </w:r>
      <w:r w:rsidR="00ED6DF4" w:rsidRPr="009B226C">
        <w:rPr>
          <w:rFonts w:ascii="Book Antiqua" w:hAnsi="Book Antiqua" w:cs="Arial"/>
          <w:color w:val="000000" w:themeColor="text1"/>
        </w:rPr>
        <w:fldChar w:fldCharType="begin">
          <w:fldData xml:space="preserve">PEVuZE5vdGU+PENpdGU+PEF1dGhvcj5OYWdhdGE8L0F1dGhvcj48WWVhcj4yMDE4PC9ZZWFyPjxS
ZWNOdW0+MjI8L1JlY051bT48RGlzcGxheVRleHQ+PHN0eWxlIGZhY2U9InN1cGVyc2NyaXB0Ij4y
Mzwvc3R5bGU+PC9EaXNwbGF5VGV4dD48cmVjb3JkPjxyZWMtbnVtYmVyPjIyPC9yZWMtbnVtYmVy
Pjxmb3JlaWduLWtleXM+PGtleSBhcHA9IkVOIiBkYi1pZD0ieGVwYTVzeGY5eHd2ZWxlZHBydDV3
emVlZXQ1YWEyd3Rhejl0IiB0aW1lc3RhbXA9IjE1NTU3ODEzNjAiPjIyPC9rZXk+PC9mb3JlaWdu
LWtleXM+PHJlZi10eXBlIG5hbWU9IkpvdXJuYWwgQXJ0aWNsZSI+MTc8L3JlZi10eXBlPjxjb250
cmlidXRvcnM+PGF1dGhvcnM+PGF1dGhvcj5OYWdhdGEsIE4uPC9hdXRob3I+PGF1dGhvcj5Jc2hp
aSwgTi48L2F1dGhvcj48YXV0aG9yPkthaXNlLCBNLjwvYXV0aG9yPjxhdXRob3I+U2hpbWJvLCBU
LjwvYXV0aG9yPjxhdXRob3I+U2FrdXJhaSwgVC48L2F1dGhvcj48YXV0aG9yPkFraXlhbWEsIEou
PC9hdXRob3I+PGF1dGhvcj5VZW11cmEsIE4uPC9hdXRob3I+PC9hdXRob3JzPjwvY29udHJpYnV0
b3JzPjxhdXRoLWFkZHJlc3M+RGVwYXJ0bWVudCBvZiBHYXN0cm9lbnRlcm9sb2d5IGFuZCBIZXBh
dG9sb2d5LCBOYXRpb25hbCBDZW50ZXIgZm9yIEdsb2JhbCBIZWFsdGggYW5kIE1lZGljaW5lLCBU
b2t5bywgSmFwYW4uJiN4RDtHYXN0cm9lbnRlcm9sb2d5IERpdmlzaW9uLCBLb2dhIEhvc3BpdGFs
LCBLb2dhLCBKYXBhbjsgR2FzdHJvZW50ZXJvbG9neSBEaXZpc2lvbiwgU3QuIEx1a2UmYXBvcztz
IEludGVybmF0aW9uYWwgSG9zcGl0YWwsIFRva3lvLCBKYXBhbi4mI3hEO0dhc3Ryb2VudGVyb2xv
Z3kgRGl2aXNpb24sIE5pcHBvbiBNZWRpY2FsIFNjaG9vbCwgVG9reW8sIEphcGFuLiYjeEQ7RGVw
YXJ0bWVudCBvZiBJbnRlcm5hbCBNZWRpY2luZSwgT2h0YSBOaXNoaW5vdWNoaSBIb3NwaXRhbCwg
RnVrdXNoaW1hLCBKYXBhbi4mI3hEO0RlcGFydG1lbnQgb2YgR2FzdHJvZW50ZXJvbG9neSBhbmQg
SGVwYXRvbG9neSwgTmF0aW9uYWwgQ2VudGVyIGZvciBHbG9iYWwgSGVhbHRoIGFuZCBNZWRpY2lu
ZSwgVG9reW8sIEphcGFuOyBEZXBhcnRtZW50IG9mIEdhc3Ryb2VudGVnb2xvZ3ksIFRoZSBKaWtl
aSBVbml2ZXJzaXR5IFNjaG9vbCBvZiBNZWRpY2luZSwgVG9reW8sIEphcGFuLiYjeEQ7RGVwYXJ0
bWVudCBvZiBHYXN0cm9lbnRlcm9sb2d5IGFuZCBIZXBhdG9sb2d5LCBLb2hub2RhaSBIb3NwaXRh
bCwgTmF0aW9uYWwgQ2VudGVyIGZvciBHbG9iYWwgSGVhbHRoIGFuZCBNZWRpY2luZSwgQ2hpYmEs
IEphcGFuLjwvYXV0aC1hZGRyZXNzPjx0aXRsZXM+PHRpdGxlPkxvbmctdGVybSByZWN1cnJlbnQg
YmxlZWRpbmcgcmlzayBhZnRlciBlbmRvc2NvcGljIHRoZXJhcHkgZm9yIGRlZmluaXRpdmUgY29s
b25pYyBkaXZlcnRpY3VsYXIgYmxlZWRpbmc6IGJhbmQgbGlnYXRpb24gdmVyc3VzIGNsaXBwaW5n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DEtODUzLmU0PC9wYWdlcz48dm9sdW1lPjg4PC92b2x1bWU+PG51
bWJlcj41PC9udW1iZXI+PGVkaXRpb24+MjAxOC8wNy8yNDwvZWRpdGlvbj48a2V5d29yZHM+PGtl
eXdvcmQ+QWdlIEZhY3RvcnM8L2tleXdvcmQ+PGtleXdvcmQ+QWdlZDwva2V5d29yZD48a2V5d29y
ZD5BZ2VkLCA4MCBhbmQgb3Zlcjwva2V5d29yZD48a2V5d29yZD5Db2hvcnQgU3R1ZGllczwva2V5
d29yZD48a2V5d29yZD5EaXZlcnRpY3VsdW0sIENvbG9uLypjb21wbGljYXRpb25zL2RpYWdub3N0
aWMgaW1hZ2luZzwva2V5d29yZD48a2V5d29yZD4qRW1lcmdlbmNpZXM8L2tleXdvcmQ+PGtleXdv
cmQ+RW1lcmdlbmN5IFNlcnZpY2UsIEhvc3BpdGFsLypzdGF0aXN0aWNzICZhbXA7IG51bWVyaWNh
bCBkYXRhPC9rZXl3b3JkPjxrZXl3b3JkPkZlbWFsZTwva2V5d29yZD48a2V5d29yZD5Gb2xsb3ct
VXAgU3R1ZGllczwva2V5d29yZD48a2V5d29yZD5HYXN0cm9pbnRlc3RpbmFsIEhlbW9ycmhhZ2Uv
ZGlhZ25vc2lzL2V0aW9sb2d5Lyp0aGVyYXB5PC9rZXl3b3JkPjxrZXl3b3JkPkhlbW9zdGFzaXMs
IEVuZG9zY29waWMvKmFkdmVyc2UgZWZmZWN0cy9tZXRob2RzPC9rZXl3b3JkPjxrZXl3b3JkPkh1
bWFuczwva2V5d29yZD48a2V5d29yZD5KYXBhbjwva2V5d29yZD48a2V5d29yZD5LYXBsYW4tTWVp
ZXIgRXN0aW1hdGU8L2tleXdvcmQ+PGtleXdvcmQ+TGlnYXRpb24vYWR2ZXJzZSBlZmZlY3RzL21l
dGhvZHM8L2tleXdvcmQ+PGtleXdvcmQ+TWFsZTwva2V5d29yZD48a2V5d29yZD5NaWRkbGUgQWdl
ZDwva2V5d29yZD48a2V5d29yZD5QcmVkaWN0aXZlIFZhbHVlIG9mIFRlc3RzPC9rZXl3b3JkPjxr
ZXl3b3JkPlByb3BvcnRpb25hbCBIYXphcmRzIE1vZGVsczwva2V5d29yZD48a2V5d29yZD5SZWN1
cnJlbmNlPC9rZXl3b3JkPjxrZXl3b3JkPlJldHJvc3BlY3RpdmUgU3R1ZGllczwva2V5d29yZD48
a2V5d29yZD5SaXNrIEFzc2Vzc21lbnQ8L2tleXdvcmQ+PGtleXdvcmQ+U2V4IEZhY3RvcnM8L2tl
eXdvcmQ+PGtleXdvcmQ+U3RhdGlzdGljcywgTm9ucGFyYW1ldHJpYzwva2V5d29yZD48a2V5d29y
ZD5TdXJnaWNhbCBJbnN0cnVtZW50cy9hZHZlcnNlIGVmZmVjdHM8L2tleXdvcmQ+PGtleXdvcmQ+
VGltZSBGYWN0b3JzPC9rZXl3b3JkPjxrZXl3b3JkPlRyZWF0bWVudCBPdXRjb21lPC9rZXl3b3Jk
Pjwva2V5d29yZHM+PGRhdGVzPjx5ZWFyPjIwMTg8L3llYXI+PHB1Yi1kYXRlcz48ZGF0ZT5Ob3Y8
L2RhdGU+PC9wdWItZGF0ZXM+PC9kYXRlcz48aXNibj4wMDE2LTUxMDc8L2lzYm4+PGFjY2Vzc2lv
bi1udW0+MzAwMzY1MDU8L2FjY2Vzc2lvbi1udW0+PHVybHM+PC91cmxzPjxlbGVjdHJvbmljLXJl
c291cmNlLW51bT4xMC4xMDE2L2ouZ2llLjIwMTguMDcuMDE4PC9lbGVjdHJvbmljLXJlc291cmNl
LW51bT48cmVtb3RlLWRhdGFiYXNlLXByb3ZpZGVyPk5MTTwvcmVtb3RlLWRhdGFiYXNlLXByb3Zp
ZGVyPjxsYW5ndWFnZT5lbmc8L2xhbmd1YWdlPjwvcmVjb3JkPjwvQ2l0ZT48L0VuZE5vdGU+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OYWdhdGE8L0F1dGhvcj48WWVhcj4yMDE4PC9ZZWFyPjxS
ZWNOdW0+MjI8L1JlY051bT48RGlzcGxheVRleHQ+PHN0eWxlIGZhY2U9InN1cGVyc2NyaXB0Ij4y
Mzwvc3R5bGU+PC9EaXNwbGF5VGV4dD48cmVjb3JkPjxyZWMtbnVtYmVyPjIyPC9yZWMtbnVtYmVy
Pjxmb3JlaWduLWtleXM+PGtleSBhcHA9IkVOIiBkYi1pZD0ieGVwYTVzeGY5eHd2ZWxlZHBydDV3
emVlZXQ1YWEyd3Rhejl0IiB0aW1lc3RhbXA9IjE1NTU3ODEzNjAiPjIyPC9rZXk+PC9mb3JlaWdu
LWtleXM+PHJlZi10eXBlIG5hbWU9IkpvdXJuYWwgQXJ0aWNsZSI+MTc8L3JlZi10eXBlPjxjb250
cmlidXRvcnM+PGF1dGhvcnM+PGF1dGhvcj5OYWdhdGEsIE4uPC9hdXRob3I+PGF1dGhvcj5Jc2hp
aSwgTi48L2F1dGhvcj48YXV0aG9yPkthaXNlLCBNLjwvYXV0aG9yPjxhdXRob3I+U2hpbWJvLCBU
LjwvYXV0aG9yPjxhdXRob3I+U2FrdXJhaSwgVC48L2F1dGhvcj48YXV0aG9yPkFraXlhbWEsIEou
PC9hdXRob3I+PGF1dGhvcj5VZW11cmEsIE4uPC9hdXRob3I+PC9hdXRob3JzPjwvY29udHJpYnV0
b3JzPjxhdXRoLWFkZHJlc3M+RGVwYXJ0bWVudCBvZiBHYXN0cm9lbnRlcm9sb2d5IGFuZCBIZXBh
dG9sb2d5LCBOYXRpb25hbCBDZW50ZXIgZm9yIEdsb2JhbCBIZWFsdGggYW5kIE1lZGljaW5lLCBU
b2t5bywgSmFwYW4uJiN4RDtHYXN0cm9lbnRlcm9sb2d5IERpdmlzaW9uLCBLb2dhIEhvc3BpdGFs
LCBLb2dhLCBKYXBhbjsgR2FzdHJvZW50ZXJvbG9neSBEaXZpc2lvbiwgU3QuIEx1a2UmYXBvcztz
IEludGVybmF0aW9uYWwgSG9zcGl0YWwsIFRva3lvLCBKYXBhbi4mI3hEO0dhc3Ryb2VudGVyb2xv
Z3kgRGl2aXNpb24sIE5pcHBvbiBNZWRpY2FsIFNjaG9vbCwgVG9reW8sIEphcGFuLiYjeEQ7RGVw
YXJ0bWVudCBvZiBJbnRlcm5hbCBNZWRpY2luZSwgT2h0YSBOaXNoaW5vdWNoaSBIb3NwaXRhbCwg
RnVrdXNoaW1hLCBKYXBhbi4mI3hEO0RlcGFydG1lbnQgb2YgR2FzdHJvZW50ZXJvbG9neSBhbmQg
SGVwYXRvbG9neSwgTmF0aW9uYWwgQ2VudGVyIGZvciBHbG9iYWwgSGVhbHRoIGFuZCBNZWRpY2lu
ZSwgVG9reW8sIEphcGFuOyBEZXBhcnRtZW50IG9mIEdhc3Ryb2VudGVnb2xvZ3ksIFRoZSBKaWtl
aSBVbml2ZXJzaXR5IFNjaG9vbCBvZiBNZWRpY2luZSwgVG9reW8sIEphcGFuLiYjeEQ7RGVwYXJ0
bWVudCBvZiBHYXN0cm9lbnRlcm9sb2d5IGFuZCBIZXBhdG9sb2d5LCBLb2hub2RhaSBIb3NwaXRh
bCwgTmF0aW9uYWwgQ2VudGVyIGZvciBHbG9iYWwgSGVhbHRoIGFuZCBNZWRpY2luZSwgQ2hpYmEs
IEphcGFuLjwvYXV0aC1hZGRyZXNzPjx0aXRsZXM+PHRpdGxlPkxvbmctdGVybSByZWN1cnJlbnQg
YmxlZWRpbmcgcmlzayBhZnRlciBlbmRvc2NvcGljIHRoZXJhcHkgZm9yIGRlZmluaXRpdmUgY29s
b25pYyBkaXZlcnRpY3VsYXIgYmxlZWRpbmc6IGJhbmQgbGlnYXRpb24gdmVyc3VzIGNsaXBwaW5n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DEtODUzLmU0PC9wYWdlcz48dm9sdW1lPjg4PC92b2x1bWU+PG51
bWJlcj41PC9udW1iZXI+PGVkaXRpb24+MjAxOC8wNy8yNDwvZWRpdGlvbj48a2V5d29yZHM+PGtl
eXdvcmQ+QWdlIEZhY3RvcnM8L2tleXdvcmQ+PGtleXdvcmQ+QWdlZDwva2V5d29yZD48a2V5d29y
ZD5BZ2VkLCA4MCBhbmQgb3Zlcjwva2V5d29yZD48a2V5d29yZD5Db2hvcnQgU3R1ZGllczwva2V5
d29yZD48a2V5d29yZD5EaXZlcnRpY3VsdW0sIENvbG9uLypjb21wbGljYXRpb25zL2RpYWdub3N0
aWMgaW1hZ2luZzwva2V5d29yZD48a2V5d29yZD4qRW1lcmdlbmNpZXM8L2tleXdvcmQ+PGtleXdv
cmQ+RW1lcmdlbmN5IFNlcnZpY2UsIEhvc3BpdGFsLypzdGF0aXN0aWNzICZhbXA7IG51bWVyaWNh
bCBkYXRhPC9rZXl3b3JkPjxrZXl3b3JkPkZlbWFsZTwva2V5d29yZD48a2V5d29yZD5Gb2xsb3ct
VXAgU3R1ZGllczwva2V5d29yZD48a2V5d29yZD5HYXN0cm9pbnRlc3RpbmFsIEhlbW9ycmhhZ2Uv
ZGlhZ25vc2lzL2V0aW9sb2d5Lyp0aGVyYXB5PC9rZXl3b3JkPjxrZXl3b3JkPkhlbW9zdGFzaXMs
IEVuZG9zY29waWMvKmFkdmVyc2UgZWZmZWN0cy9tZXRob2RzPC9rZXl3b3JkPjxrZXl3b3JkPkh1
bWFuczwva2V5d29yZD48a2V5d29yZD5KYXBhbjwva2V5d29yZD48a2V5d29yZD5LYXBsYW4tTWVp
ZXIgRXN0aW1hdGU8L2tleXdvcmQ+PGtleXdvcmQ+TGlnYXRpb24vYWR2ZXJzZSBlZmZlY3RzL21l
dGhvZHM8L2tleXdvcmQ+PGtleXdvcmQ+TWFsZTwva2V5d29yZD48a2V5d29yZD5NaWRkbGUgQWdl
ZDwva2V5d29yZD48a2V5d29yZD5QcmVkaWN0aXZlIFZhbHVlIG9mIFRlc3RzPC9rZXl3b3JkPjxr
ZXl3b3JkPlByb3BvcnRpb25hbCBIYXphcmRzIE1vZGVsczwva2V5d29yZD48a2V5d29yZD5SZWN1
cnJlbmNlPC9rZXl3b3JkPjxrZXl3b3JkPlJldHJvc3BlY3RpdmUgU3R1ZGllczwva2V5d29yZD48
a2V5d29yZD5SaXNrIEFzc2Vzc21lbnQ8L2tleXdvcmQ+PGtleXdvcmQ+U2V4IEZhY3RvcnM8L2tl
eXdvcmQ+PGtleXdvcmQ+U3RhdGlzdGljcywgTm9ucGFyYW1ldHJpYzwva2V5d29yZD48a2V5d29y
ZD5TdXJnaWNhbCBJbnN0cnVtZW50cy9hZHZlcnNlIGVmZmVjdHM8L2tleXdvcmQ+PGtleXdvcmQ+
VGltZSBGYWN0b3JzPC9rZXl3b3JkPjxrZXl3b3JkPlRyZWF0bWVudCBPdXRjb21lPC9rZXl3b3Jk
Pjwva2V5d29yZHM+PGRhdGVzPjx5ZWFyPjIwMTg8L3llYXI+PHB1Yi1kYXRlcz48ZGF0ZT5Ob3Y8
L2RhdGU+PC9wdWItZGF0ZXM+PC9kYXRlcz48aXNibj4wMDE2LTUxMDc8L2lzYm4+PGFjY2Vzc2lv
bi1udW0+MzAwMzY1MDU8L2FjY2Vzc2lvbi1udW0+PHVybHM+PC91cmxzPjxlbGVjdHJvbmljLXJl
c291cmNlLW51bT4xMC4xMDE2L2ouZ2llLjIwMTguMDcuMDE4PC9lbGVjdHJvbmljLXJlc291cmNl
LW51bT48cmVtb3RlLWRhdGFiYXNlLXByb3ZpZGVyPk5MTTwvcmVtb3RlLWRhdGFiYXNlLXByb3Zp
ZGVyPjxsYW5ndWFnZT5lbmc8L2xhbmd1YWdlPjwvcmVjb3JkPjwvQ2l0ZT48L0VuZE5vdGU+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ED6DF4" w:rsidRPr="009B226C">
        <w:rPr>
          <w:rFonts w:ascii="Book Antiqua" w:hAnsi="Book Antiqua" w:cs="Arial"/>
          <w:color w:val="000000" w:themeColor="text1"/>
        </w:rPr>
      </w:r>
      <w:r w:rsidR="00ED6DF4"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23</w:t>
      </w:r>
      <w:r w:rsidR="00ED6DF4" w:rsidRPr="009B226C">
        <w:rPr>
          <w:rFonts w:ascii="Book Antiqua" w:hAnsi="Book Antiqua" w:cs="Arial"/>
          <w:color w:val="000000" w:themeColor="text1"/>
        </w:rPr>
        <w:fldChar w:fldCharType="end"/>
      </w:r>
      <w:r w:rsidR="00AE121B" w:rsidRPr="009B226C">
        <w:rPr>
          <w:rFonts w:ascii="Book Antiqua" w:hAnsi="Book Antiqua" w:cs="Arial"/>
          <w:color w:val="000000" w:themeColor="text1"/>
          <w:vertAlign w:val="superscript"/>
        </w:rPr>
        <w:t>]</w:t>
      </w:r>
      <w:r w:rsidR="00AE121B" w:rsidRPr="009B226C">
        <w:rPr>
          <w:rFonts w:ascii="Book Antiqua" w:hAnsi="Book Antiqua" w:cs="Arial"/>
          <w:color w:val="000000" w:themeColor="text1"/>
        </w:rPr>
        <w:t>.</w:t>
      </w:r>
    </w:p>
    <w:p w14:paraId="3986CB39" w14:textId="12E30987" w:rsidR="00BE0F2B" w:rsidRPr="009B226C" w:rsidRDefault="0067226F" w:rsidP="003E3D0C">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 xml:space="preserve">A newer technique that has been described is the use of a detachable </w:t>
      </w:r>
      <w:r w:rsidR="00697E59" w:rsidRPr="009B226C">
        <w:rPr>
          <w:rFonts w:ascii="Book Antiqua" w:hAnsi="Book Antiqua" w:cs="Arial"/>
          <w:color w:val="000000" w:themeColor="text1"/>
        </w:rPr>
        <w:t>endoscopic snare</w:t>
      </w:r>
      <w:r w:rsidR="00BA1C9B" w:rsidRPr="009B226C">
        <w:rPr>
          <w:rFonts w:ascii="Book Antiqua" w:hAnsi="Book Antiqua" w:cs="Arial"/>
          <w:color w:val="000000" w:themeColor="text1"/>
        </w:rPr>
        <w:t xml:space="preserve"> (Endoloop, HX-20Q-1; Olympus)</w:t>
      </w:r>
      <w:r w:rsidRPr="009B226C">
        <w:rPr>
          <w:rFonts w:ascii="Book Antiqua" w:hAnsi="Book Antiqua" w:cs="Arial"/>
          <w:color w:val="000000" w:themeColor="text1"/>
        </w:rPr>
        <w:t>, most commonly used for reducing bleeding during resection of large, pedunculated colon polyps</w:t>
      </w:r>
      <w:r w:rsidR="00117DFF" w:rsidRPr="009B226C">
        <w:rPr>
          <w:rFonts w:ascii="Book Antiqua" w:hAnsi="Book Antiqua" w:cs="Arial"/>
          <w:color w:val="000000" w:themeColor="text1"/>
          <w:vertAlign w:val="superscript"/>
        </w:rPr>
        <w:t>[</w:t>
      </w:r>
      <w:r w:rsidR="00893613" w:rsidRPr="009B226C">
        <w:rPr>
          <w:rFonts w:ascii="Book Antiqua" w:hAnsi="Book Antiqua" w:cs="Arial"/>
          <w:color w:val="000000" w:themeColor="text1"/>
        </w:rPr>
        <w:fldChar w:fldCharType="begin"/>
      </w:r>
      <w:r w:rsidR="000613D5" w:rsidRPr="009B226C">
        <w:rPr>
          <w:rFonts w:ascii="Book Antiqua" w:hAnsi="Book Antiqua" w:cs="Arial"/>
          <w:color w:val="000000" w:themeColor="text1"/>
        </w:rPr>
        <w:instrText xml:space="preserve"> ADDIN EN.CITE &lt;EndNote&gt;&lt;Cite&gt;&lt;Author&gt;Hashimoto&lt;/Author&gt;&lt;Year&gt;2016&lt;/Year&gt;&lt;RecNum&gt;25&lt;/RecNum&gt;&lt;DisplayText&gt;&lt;style face="superscript"&gt;24&lt;/style&gt;&lt;/DisplayText&gt;&lt;record&gt;&lt;rec-number&gt;25&lt;/rec-number&gt;&lt;foreign-keys&gt;&lt;key app="EN" db-id="xepa5sxf9xwveledprt5wzeeet5aa2wtaz9t" timestamp="1555782042"&gt;25&lt;/key&gt;&lt;/foreign-keys&gt;&lt;ref-type name="Journal Article"&gt;17&lt;/ref-type&gt;&lt;contributors&gt;&lt;authors&gt;&lt;author&gt;Hashimoto, R.&lt;/author&gt;&lt;author&gt;Hamamoto, H.&lt;/author&gt;&lt;author&gt;Tanuma, T.&lt;/author&gt;&lt;/authors&gt;&lt;/contributors&gt;&lt;auth-address&gt;Department of Gastroenterology, Teine Keijinkai Hospital, Sapporo City, Hokkaido, Japan.&lt;/auth-address&gt;&lt;titles&gt;&lt;title&gt;Endoscopic hemostasis of diverticular bleeding by using detachable snar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79-80&lt;/pages&gt;&lt;volume&gt;84&lt;/volume&gt;&lt;number&gt;2&lt;/number&gt;&lt;edition&gt;2016/01/19&lt;/edition&gt;&lt;keywords&gt;&lt;keyword&gt;Aged&lt;/keyword&gt;&lt;keyword&gt;Atrial Fibrillation/drug therapy&lt;/keyword&gt;&lt;keyword&gt;Colon, Ascending/*surgery&lt;/keyword&gt;&lt;keyword&gt;Colonic Diseases/etiology/surgery&lt;/keyword&gt;&lt;keyword&gt;Colonoscopy/methods&lt;/keyword&gt;&lt;keyword&gt;Diverticulosis, Colonic/*complications&lt;/keyword&gt;&lt;keyword&gt;Factor Xa Inhibitors/*adverse effects&lt;/keyword&gt;&lt;keyword&gt;Gastrointestinal Hemorrhage/etiology/*surgery&lt;/keyword&gt;&lt;keyword&gt;Hemostasis, Endoscopic/*methods&lt;/keyword&gt;&lt;keyword&gt;Humans&lt;/keyword&gt;&lt;keyword&gt;Male&lt;/keyword&gt;&lt;keyword&gt;Pyrazoles/*adverse effects&lt;/keyword&gt;&lt;keyword&gt;Pyridones/*adverse effects&lt;/keyword&gt;&lt;/keywords&gt;&lt;dates&gt;&lt;year&gt;2016&lt;/year&gt;&lt;pub-dates&gt;&lt;date&gt;Aug&lt;/date&gt;&lt;/pub-dates&gt;&lt;/dates&gt;&lt;isbn&gt;0016-5107&lt;/isbn&gt;&lt;accession-num&gt;26775767&lt;/accession-num&gt;&lt;urls&gt;&lt;/urls&gt;&lt;electronic-resource-num&gt;10.1016/j.gie.2016.01.008&lt;/electronic-resource-num&gt;&lt;remote-database-provider&gt;NLM&lt;/remote-database-provider&gt;&lt;language&gt;eng&lt;/language&gt;&lt;/record&gt;&lt;/Cite&gt;&lt;/EndNote&gt;</w:instrText>
      </w:r>
      <w:r w:rsidR="00893613"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24</w:t>
      </w:r>
      <w:r w:rsidR="00893613" w:rsidRPr="009B226C">
        <w:rPr>
          <w:rFonts w:ascii="Book Antiqua" w:hAnsi="Book Antiqua" w:cs="Arial"/>
          <w:color w:val="000000" w:themeColor="text1"/>
        </w:rPr>
        <w:fldChar w:fldCharType="end"/>
      </w:r>
      <w:r w:rsidR="00117DFF" w:rsidRPr="009B226C">
        <w:rPr>
          <w:rFonts w:ascii="Book Antiqua" w:hAnsi="Book Antiqua" w:cs="Arial"/>
          <w:color w:val="000000" w:themeColor="text1"/>
          <w:vertAlign w:val="superscript"/>
        </w:rPr>
        <w:t>]</w:t>
      </w:r>
      <w:r w:rsidR="00117DFF" w:rsidRPr="009B226C">
        <w:rPr>
          <w:rFonts w:ascii="Book Antiqua" w:hAnsi="Book Antiqua" w:cs="Arial"/>
          <w:color w:val="000000" w:themeColor="text1"/>
        </w:rPr>
        <w:t>.</w:t>
      </w:r>
      <w:r w:rsidR="00D4691B" w:rsidRPr="009B226C">
        <w:rPr>
          <w:rFonts w:ascii="Book Antiqua" w:hAnsi="Book Antiqua" w:cs="Arial"/>
          <w:color w:val="000000" w:themeColor="text1"/>
        </w:rPr>
        <w:t xml:space="preserve"> </w:t>
      </w:r>
      <w:r w:rsidR="00577674" w:rsidRPr="009B226C">
        <w:rPr>
          <w:rFonts w:ascii="Book Antiqua" w:hAnsi="Book Antiqua" w:cs="Arial"/>
          <w:color w:val="000000" w:themeColor="text1"/>
        </w:rPr>
        <w:t>The bleeding site is locat</w:t>
      </w:r>
      <w:r w:rsidR="009E51A1" w:rsidRPr="009B226C">
        <w:rPr>
          <w:rFonts w:ascii="Book Antiqua" w:hAnsi="Book Antiqua" w:cs="Arial"/>
          <w:color w:val="000000" w:themeColor="text1"/>
        </w:rPr>
        <w:t>ed</w:t>
      </w:r>
      <w:r w:rsidR="00577674" w:rsidRPr="009B226C">
        <w:rPr>
          <w:rFonts w:ascii="Book Antiqua" w:hAnsi="Book Antiqua" w:cs="Arial"/>
          <w:color w:val="000000" w:themeColor="text1"/>
        </w:rPr>
        <w:t xml:space="preserve"> with a</w:t>
      </w:r>
      <w:r w:rsidR="00D4691B" w:rsidRPr="009B226C">
        <w:rPr>
          <w:rFonts w:ascii="Book Antiqua" w:hAnsi="Book Antiqua" w:cs="Arial"/>
          <w:color w:val="000000" w:themeColor="text1"/>
        </w:rPr>
        <w:t xml:space="preserve"> colonoscope equipped with a transparent cap, and then a clip is </w:t>
      </w:r>
      <w:r w:rsidR="002612FF" w:rsidRPr="009B226C">
        <w:rPr>
          <w:rFonts w:ascii="Book Antiqua" w:hAnsi="Book Antiqua" w:cs="Arial"/>
          <w:color w:val="000000" w:themeColor="text1"/>
        </w:rPr>
        <w:t>used</w:t>
      </w:r>
      <w:r w:rsidR="00D4691B" w:rsidRPr="009B226C">
        <w:rPr>
          <w:rFonts w:ascii="Book Antiqua" w:hAnsi="Book Antiqua" w:cs="Arial"/>
          <w:color w:val="000000" w:themeColor="text1"/>
        </w:rPr>
        <w:t xml:space="preserve"> to mark the site. The SRH is placed at the location of the instrument channel, suction is used to invert the diverticulum into the cap, and then the detachable snare is deployed over the base of the diverticulum to achieve hemostasis. </w:t>
      </w:r>
      <w:r w:rsidR="00E9180D" w:rsidRPr="009B226C">
        <w:rPr>
          <w:rFonts w:ascii="Book Antiqua" w:hAnsi="Book Antiqua" w:cs="Arial"/>
          <w:color w:val="000000" w:themeColor="text1"/>
        </w:rPr>
        <w:t xml:space="preserve">In a large, multicenter prospective study, detachable snare deployment was successful in 82% of the 123 included </w:t>
      </w:r>
      <w:proofErr w:type="gramStart"/>
      <w:r w:rsidR="00E9180D" w:rsidRPr="009B226C">
        <w:rPr>
          <w:rFonts w:ascii="Book Antiqua" w:hAnsi="Book Antiqua" w:cs="Arial"/>
          <w:color w:val="000000" w:themeColor="text1"/>
        </w:rPr>
        <w:t>patients</w:t>
      </w:r>
      <w:r w:rsidR="00117DFF" w:rsidRPr="009B226C">
        <w:rPr>
          <w:rFonts w:ascii="Book Antiqua" w:hAnsi="Book Antiqua" w:cs="Arial"/>
          <w:color w:val="000000" w:themeColor="text1"/>
          <w:vertAlign w:val="superscript"/>
        </w:rPr>
        <w:t>[</w:t>
      </w:r>
      <w:proofErr w:type="gramEnd"/>
      <w:r w:rsidR="00893613" w:rsidRPr="009B226C">
        <w:rPr>
          <w:rFonts w:ascii="Book Antiqua" w:hAnsi="Book Antiqua" w:cs="Arial"/>
          <w:color w:val="000000" w:themeColor="text1"/>
        </w:rPr>
        <w:fldChar w:fldCharType="begin">
          <w:fldData xml:space="preserve">PEVuZE5vdGU+PENpdGU+PEF1dGhvcj5Ba3V0c3U8L0F1dGhvcj48WWVhcj4yMDE4PC9ZZWFyPjxS
ZWNOdW0+Mzk8L1JlY051bT48RGlzcGxheVRleHQ+PHN0eWxlIGZhY2U9InN1cGVyc2NyaXB0Ij4y
NTwvc3R5bGU+PC9EaXNwbGF5VGV4dD48cmVjb3JkPjxyZWMtbnVtYmVyPjM5PC9yZWMtbnVtYmVy
Pjxmb3JlaWduLWtleXM+PGtleSBhcHA9IkVOIiBkYi1pZD0ieGVwYTVzeGY5eHd2ZWxlZHBydDV3
emVlZXQ1YWEyd3Rhejl0IiB0aW1lc3RhbXA9IjE1NTYwNDU1NjQiPjM5PC9rZXk+PC9mb3JlaWdu
LWtleXM+PHJlZi10eXBlIG5hbWU9IkpvdXJuYWwgQXJ0aWNsZSI+MTc8L3JlZi10eXBlPjxjb250
cmlidXRvcnM+PGF1dGhvcnM+PGF1dGhvcj5Ba3V0c3UsIEQuPC9hdXRob3I+PGF1dGhvcj5OYXJh
c2FrYSwgVC48L2F1dGhvcj48YXV0aG9yPktvYmF5YXNoaSwgSy48L2F1dGhvcj48YXV0aG9yPk1h
dHN1ZGEsIEsuPC9hdXRob3I+PGF1dGhvcj5XYWtheWFtYSwgTS48L2F1dGhvcj48YXV0aG9yPkhp
cm9zaGltYSwgWS48L2F1dGhvcj48YXV0aG9yPkVuZG8sIFMuPC9hdXRob3I+PGF1dGhvcj5NYW1p
eWEsIFQuPC9hdXRob3I+PGF1dGhvcj5XYXRhaGlraSwgVC48L2F1dGhvcj48YXV0aG9yPklrZXph
d2EsIEsuPC9hdXRob3I+PGF1dGhvcj5Jc2hpZGEsIEguPC9hdXRob3I+PGF1dGhvcj5IaXJvc2Us
IE0uPC9hdXRob3I+PGF1dGhvcj5NaXpva2FtaSwgWS48L2F1dGhvcj48YXV0aG9yPkh5b2RvLCBJ
LjwvYXV0aG9yPjwvYXV0aG9ycz48L2NvbnRyaWJ1dG9ycz48YXV0aC1hZGRyZXNzPkRlcGFydG1l
bnQgb2YgR2FzdHJvZW50ZXJvbG9neSwgVW5pdmVyc2l0eSBvZiBUc3VrdWJhLCAxLTEtMSwgVGVu
bm9kYWksIFRzdWt1YmEsIEliYXJha2ksIEphcGFuLiBFbGVjdHJvbmljIGFkZHJlc3M6IGRha3V0
c3UxMUB5YWhvby5jby5qcC4mI3hEO0RpdmlzaW9uIG9mIEVuZG9zY29waWMgQ2VudGVyLCBVbml2
ZXJzaXR5IG9mIFRzdWt1YmEgSG9zcGl0YWwsIDItMS0xLCBBbWFrdWJvLCBUc3VrdWJhLCBJYmFy
YWtpLCBKYXBhbi4mI3hEO0RlcGFydG1lbnQgb2YgR2FzdHJvZW50ZXJvbG9neSwgVG9reW8gTWV0
cm9wb2xpdGFuIEJva3V0b2ggSG9zcGl0YWwsIDQtMjMtMTUsIEtvdG9iYXNoaSwgU3VtaWRhLWt1
LCBUb2t5bywgSmFwYW4uJiN4RDtEZXBhcnRtZW50IG9mIEdhc3Ryb2VudGVyb2xvZ3ksIFRzdWt1
YmEgR2FrdWVuIEhvc3BpdGFsLCAyNTczLTEsIEthbWl5b2tvYmEsIFRzdWt1YmEsIEliYXJha2ks
IEphcGFuLiYjeEQ7RGVwYXJ0bWVudCBvZiBHYXN0cm9lbnRlcm9sb2d5LCBLb3lhbWEgTWVtb3Jp
YWwgSG9zcGl0YWwsIDUtMS0yLCBLdXJpeWEsIEthc2hpbWEsIEliYXJha2ksIEphcGFuLiYjeEQ7
RGVwYXJ0bWVudCBvZiBHYXN0cm9lbnRlcm9sb2d5LCBIaXRhY2hpbmFrYSBHZW5lcmFsIEhvc3Bp
dGFsLCAyMC0xLCBJc2hpa2F3YSwgSGl0YWNoaW5ha2EsIEliYXJha2ksIEphcGFuLiYjeEQ7RGVw
YXJ0bWVudCBvZiBHYXN0cm9lbnRlcm9sb2d5LCBTaGlubWF0c3VkbyBDZW50cmFsIEdlbmVyYWwg
SG9zcGl0YWwsIDEtMzgwLCBTaGlubWF0c3VkbywgTWF0c3VkbywgQ2hpYmEsIEphcGFuLiYjeEQ7
RGVwYXJ0bWVudCBvZiBHYXN0cm9lbnRlcm9sb2d5LCBSeXVnYXNha2kgU2Fpc2Vpa2FpIEhvc3Bp
dGFsLCAxLTEsIE5ha2FzYXRvLCBSeXVnYXNha2ksIEliYXJha2ksIEphcGFuLiYjeEQ7RGVwYXJ0
bWVudCBvZiBHYXN0cm9lbnRlcm9sb2d5LCBIaXRhY2hpIEdlbmVyYWwgSG9zcGl0YWwsIDItMS0x
LCBKb2huYW4sIEhpdGFjaGksIEliYXJha2ksIEphcGFuLiYjeEQ7RGVwYXJ0bWVudCBvZiBHYXN0
cm9lbnRlcm9sb2d5LCBUc3VrdWJhIE1lbW9yaWFsIEhvc3BpdGFsLCAxMTg3LTI5OSwgS2FuYW1l
LCBUc3VrdWJhLCBJYmFyYWtpLCBKYXBhbi4mI3hEO0RlcGFydG1lbnQgb2YgR2FzdHJvZW50ZXJv
bG9neSwgTWl0byBNZWRpY2FsIENlbnRlciwgMjgwLCBTYWt1cmFub3NhdG8sIEliYXJha2ltYWNo
aSwgSWJhcmFraSwgSmFwYW4uJiN4RDtEZXBhcnRtZW50IG9mIEdhc3Ryb2VudGVyb2xvZ3ksIEth
c3VtaWdhdXJhIE1lZGljYWwgQ2VudGVyLCAyLTctMTQsIFNoaW1vdGFrYXRzdSwgVHN1Y2hpdXJh
LCBJYmFyYWtpLCBKYXBhbi4mI3hEO0RlcGFydG1lbnQgb2YgR2FzdHJvZW50ZXJvbG9neSwgVW5p
dmVyc2l0eSBvZiBUc3VrdWJhLCAxLTEtMSwgVGVubm9kYWksIFRzdWt1YmEsIEliYXJha2ksIEph
cGFuLjwvYXV0aC1hZGRyZXNzPjx0aXRsZXM+PHRpdGxlPk5ld2x5IGRldmVsb3BlZCBlbmRvc2Nv
cGljIGRldGFjaGFibGUgc25hcmUgbGlnYXRpb24gdGhlcmFweSBmb3IgY29sb25pYyBkaXZlcnRp
Y3VsYXIgaGVtb3JyaGFnZTogYSBtdWx0aWNlbnRlciBwaGFzZSBJSSB0cmlhbCAod2l0aCB2aWRl
b3Mp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NzAtMzc3PC9wYWdlcz48dm9sdW1lPjg4PC92b2x1bWU+PG51
bWJlcj4yPC9udW1iZXI+PGVkaXRpb24+MjAxOC8wNC8yMjwvZWRpdGlvbj48a2V5d29yZHM+PGtl
eXdvcmQ+QWJkb21pbmFsIFBhaW4vZXRpb2xvZ3k8L2tleXdvcmQ+PGtleXdvcmQ+QWdlZDwva2V5
d29yZD48a2V5d29yZD5BZ2VkLCA4MCBhbmQgb3Zlcjwva2V5d29yZD48a2V5d29yZD5Db2xvbm9z
Y29weTwva2V5d29yZD48a2V5d29yZD5EaXZlcnRpY3VsaXRpcywgQ29sb25pYy9ldGlvbG9neTwv
a2V5d29yZD48a2V5d29yZD5EaXZlcnRpY3VsdW0sIENvbG9uLypjb21wbGljYXRpb25zPC9rZXl3
b3JkPjxrZXl3b3JkPkZlbWFsZTwva2V5d29yZD48a2V5d29yZD5HYXN0cm9pbnRlc3RpbmFsIEhl
bW9ycmhhZ2UvZXRpb2xvZ3kvKnN1cmdlcnk8L2tleXdvcmQ+PGtleXdvcmQ+SGVtb3N0YXNpcywg
RW5kb3Njb3BpYy9hZHZlcnNlIGVmZmVjdHMvKm1ldGhvZHM8L2tleXdvcmQ+PGtleXdvcmQ+SHVt
YW5zPC9rZXl3b3JkPjxrZXl3b3JkPkxpZ2F0aW9uL2FkdmVyc2UgZWZmZWN0czwva2V5d29yZD48
a2V5d29yZD5NYWxlPC9rZXl3b3JkPjxrZXl3b3JkPk1pZGRsZSBBZ2VkPC9rZXl3b3JkPjxrZXl3
b3JkPk9wZXJhdGl2ZSBUaW1lPC9rZXl3b3JkPjxrZXl3b3JkPlByb3NwZWN0aXZlIFN0dWRpZXM8
L2tleXdvcmQ+PGtleXdvcmQ+UmVjdXJyZW5jZTwva2V5d29yZD48L2tleXdvcmRzPjxkYXRlcz48
eWVhcj4yMDE4PC95ZWFyPjxwdWItZGF0ZXM+PGRhdGU+QXVnPC9kYXRlPjwvcHViLWRhdGVzPjwv
ZGF0ZXM+PGlzYm4+MDAxNi01MTA3PC9pc2JuPjxhY2Nlc3Npb24tbnVtPjI5Njc5NjkxPC9hY2Nl
c3Npb24tbnVtPjx1cmxzPjwvdXJscz48ZWxlY3Ryb25pYy1yZXNvdXJjZS1udW0+MTAuMTAxNi9q
LmdpZS4yMDE4LjA0LjIzMzc8L2VsZWN0cm9uaWMtcmVzb3VyY2UtbnVtPjxyZW1vdGUtZGF0YWJh
c2UtcHJvdmlkZXI+TkxNPC9yZW1vdGUtZGF0YWJhc2UtcHJvdmlkZXI+PGxhbmd1YWdlPmVuZzwv
bGFuZ3VhZ2U+PC9yZWNvcmQ+PC9DaXRlPjwvRW5kTm90ZT4A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Ba3V0c3U8L0F1dGhvcj48WWVhcj4yMDE4PC9ZZWFyPjxS
ZWNOdW0+Mzk8L1JlY051bT48RGlzcGxheVRleHQ+PHN0eWxlIGZhY2U9InN1cGVyc2NyaXB0Ij4y
NTwvc3R5bGU+PC9EaXNwbGF5VGV4dD48cmVjb3JkPjxyZWMtbnVtYmVyPjM5PC9yZWMtbnVtYmVy
Pjxmb3JlaWduLWtleXM+PGtleSBhcHA9IkVOIiBkYi1pZD0ieGVwYTVzeGY5eHd2ZWxlZHBydDV3
emVlZXQ1YWEyd3Rhejl0IiB0aW1lc3RhbXA9IjE1NTYwNDU1NjQiPjM5PC9rZXk+PC9mb3JlaWdu
LWtleXM+PHJlZi10eXBlIG5hbWU9IkpvdXJuYWwgQXJ0aWNsZSI+MTc8L3JlZi10eXBlPjxjb250
cmlidXRvcnM+PGF1dGhvcnM+PGF1dGhvcj5Ba3V0c3UsIEQuPC9hdXRob3I+PGF1dGhvcj5OYXJh
c2FrYSwgVC48L2F1dGhvcj48YXV0aG9yPktvYmF5YXNoaSwgSy48L2F1dGhvcj48YXV0aG9yPk1h
dHN1ZGEsIEsuPC9hdXRob3I+PGF1dGhvcj5XYWtheWFtYSwgTS48L2F1dGhvcj48YXV0aG9yPkhp
cm9zaGltYSwgWS48L2F1dGhvcj48YXV0aG9yPkVuZG8sIFMuPC9hdXRob3I+PGF1dGhvcj5NYW1p
eWEsIFQuPC9hdXRob3I+PGF1dGhvcj5XYXRhaGlraSwgVC48L2F1dGhvcj48YXV0aG9yPklrZXph
d2EsIEsuPC9hdXRob3I+PGF1dGhvcj5Jc2hpZGEsIEguPC9hdXRob3I+PGF1dGhvcj5IaXJvc2Us
IE0uPC9hdXRob3I+PGF1dGhvcj5NaXpva2FtaSwgWS48L2F1dGhvcj48YXV0aG9yPkh5b2RvLCBJ
LjwvYXV0aG9yPjwvYXV0aG9ycz48L2NvbnRyaWJ1dG9ycz48YXV0aC1hZGRyZXNzPkRlcGFydG1l
bnQgb2YgR2FzdHJvZW50ZXJvbG9neSwgVW5pdmVyc2l0eSBvZiBUc3VrdWJhLCAxLTEtMSwgVGVu
bm9kYWksIFRzdWt1YmEsIEliYXJha2ksIEphcGFuLiBFbGVjdHJvbmljIGFkZHJlc3M6IGRha3V0
c3UxMUB5YWhvby5jby5qcC4mI3hEO0RpdmlzaW9uIG9mIEVuZG9zY29waWMgQ2VudGVyLCBVbml2
ZXJzaXR5IG9mIFRzdWt1YmEgSG9zcGl0YWwsIDItMS0xLCBBbWFrdWJvLCBUc3VrdWJhLCBJYmFy
YWtpLCBKYXBhbi4mI3hEO0RlcGFydG1lbnQgb2YgR2FzdHJvZW50ZXJvbG9neSwgVG9reW8gTWV0
cm9wb2xpdGFuIEJva3V0b2ggSG9zcGl0YWwsIDQtMjMtMTUsIEtvdG9iYXNoaSwgU3VtaWRhLWt1
LCBUb2t5bywgSmFwYW4uJiN4RDtEZXBhcnRtZW50IG9mIEdhc3Ryb2VudGVyb2xvZ3ksIFRzdWt1
YmEgR2FrdWVuIEhvc3BpdGFsLCAyNTczLTEsIEthbWl5b2tvYmEsIFRzdWt1YmEsIEliYXJha2ks
IEphcGFuLiYjeEQ7RGVwYXJ0bWVudCBvZiBHYXN0cm9lbnRlcm9sb2d5LCBLb3lhbWEgTWVtb3Jp
YWwgSG9zcGl0YWwsIDUtMS0yLCBLdXJpeWEsIEthc2hpbWEsIEliYXJha2ksIEphcGFuLiYjeEQ7
RGVwYXJ0bWVudCBvZiBHYXN0cm9lbnRlcm9sb2d5LCBIaXRhY2hpbmFrYSBHZW5lcmFsIEhvc3Bp
dGFsLCAyMC0xLCBJc2hpa2F3YSwgSGl0YWNoaW5ha2EsIEliYXJha2ksIEphcGFuLiYjeEQ7RGVw
YXJ0bWVudCBvZiBHYXN0cm9lbnRlcm9sb2d5LCBTaGlubWF0c3VkbyBDZW50cmFsIEdlbmVyYWwg
SG9zcGl0YWwsIDEtMzgwLCBTaGlubWF0c3VkbywgTWF0c3VkbywgQ2hpYmEsIEphcGFuLiYjeEQ7
RGVwYXJ0bWVudCBvZiBHYXN0cm9lbnRlcm9sb2d5LCBSeXVnYXNha2kgU2Fpc2Vpa2FpIEhvc3Bp
dGFsLCAxLTEsIE5ha2FzYXRvLCBSeXVnYXNha2ksIEliYXJha2ksIEphcGFuLiYjeEQ7RGVwYXJ0
bWVudCBvZiBHYXN0cm9lbnRlcm9sb2d5LCBIaXRhY2hpIEdlbmVyYWwgSG9zcGl0YWwsIDItMS0x
LCBKb2huYW4sIEhpdGFjaGksIEliYXJha2ksIEphcGFuLiYjeEQ7RGVwYXJ0bWVudCBvZiBHYXN0
cm9lbnRlcm9sb2d5LCBUc3VrdWJhIE1lbW9yaWFsIEhvc3BpdGFsLCAxMTg3LTI5OSwgS2FuYW1l
LCBUc3VrdWJhLCBJYmFyYWtpLCBKYXBhbi4mI3hEO0RlcGFydG1lbnQgb2YgR2FzdHJvZW50ZXJv
bG9neSwgTWl0byBNZWRpY2FsIENlbnRlciwgMjgwLCBTYWt1cmFub3NhdG8sIEliYXJha2ltYWNo
aSwgSWJhcmFraSwgSmFwYW4uJiN4RDtEZXBhcnRtZW50IG9mIEdhc3Ryb2VudGVyb2xvZ3ksIEth
c3VtaWdhdXJhIE1lZGljYWwgQ2VudGVyLCAyLTctMTQsIFNoaW1vdGFrYXRzdSwgVHN1Y2hpdXJh
LCBJYmFyYWtpLCBKYXBhbi4mI3hEO0RlcGFydG1lbnQgb2YgR2FzdHJvZW50ZXJvbG9neSwgVW5p
dmVyc2l0eSBvZiBUc3VrdWJhLCAxLTEtMSwgVGVubm9kYWksIFRzdWt1YmEsIEliYXJha2ksIEph
cGFuLjwvYXV0aC1hZGRyZXNzPjx0aXRsZXM+PHRpdGxlPk5ld2x5IGRldmVsb3BlZCBlbmRvc2Nv
cGljIGRldGFjaGFibGUgc25hcmUgbGlnYXRpb24gdGhlcmFweSBmb3IgY29sb25pYyBkaXZlcnRp
Y3VsYXIgaGVtb3JyaGFnZTogYSBtdWx0aWNlbnRlciBwaGFzZSBJSSB0cmlhbCAod2l0aCB2aWRl
b3Mp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NzAtMzc3PC9wYWdlcz48dm9sdW1lPjg4PC92b2x1bWU+PG51
bWJlcj4yPC9udW1iZXI+PGVkaXRpb24+MjAxOC8wNC8yMjwvZWRpdGlvbj48a2V5d29yZHM+PGtl
eXdvcmQ+QWJkb21pbmFsIFBhaW4vZXRpb2xvZ3k8L2tleXdvcmQ+PGtleXdvcmQ+QWdlZDwva2V5
d29yZD48a2V5d29yZD5BZ2VkLCA4MCBhbmQgb3Zlcjwva2V5d29yZD48a2V5d29yZD5Db2xvbm9z
Y29weTwva2V5d29yZD48a2V5d29yZD5EaXZlcnRpY3VsaXRpcywgQ29sb25pYy9ldGlvbG9neTwv
a2V5d29yZD48a2V5d29yZD5EaXZlcnRpY3VsdW0sIENvbG9uLypjb21wbGljYXRpb25zPC9rZXl3
b3JkPjxrZXl3b3JkPkZlbWFsZTwva2V5d29yZD48a2V5d29yZD5HYXN0cm9pbnRlc3RpbmFsIEhl
bW9ycmhhZ2UvZXRpb2xvZ3kvKnN1cmdlcnk8L2tleXdvcmQ+PGtleXdvcmQ+SGVtb3N0YXNpcywg
RW5kb3Njb3BpYy9hZHZlcnNlIGVmZmVjdHMvKm1ldGhvZHM8L2tleXdvcmQ+PGtleXdvcmQ+SHVt
YW5zPC9rZXl3b3JkPjxrZXl3b3JkPkxpZ2F0aW9uL2FkdmVyc2UgZWZmZWN0czwva2V5d29yZD48
a2V5d29yZD5NYWxlPC9rZXl3b3JkPjxrZXl3b3JkPk1pZGRsZSBBZ2VkPC9rZXl3b3JkPjxrZXl3
b3JkPk9wZXJhdGl2ZSBUaW1lPC9rZXl3b3JkPjxrZXl3b3JkPlByb3NwZWN0aXZlIFN0dWRpZXM8
L2tleXdvcmQ+PGtleXdvcmQ+UmVjdXJyZW5jZTwva2V5d29yZD48L2tleXdvcmRzPjxkYXRlcz48
eWVhcj4yMDE4PC95ZWFyPjxwdWItZGF0ZXM+PGRhdGU+QXVnPC9kYXRlPjwvcHViLWRhdGVzPjwv
ZGF0ZXM+PGlzYm4+MDAxNi01MTA3PC9pc2JuPjxhY2Nlc3Npb24tbnVtPjI5Njc5NjkxPC9hY2Nl
c3Npb24tbnVtPjx1cmxzPjwvdXJscz48ZWxlY3Ryb25pYy1yZXNvdXJjZS1udW0+MTAuMTAxNi9q
LmdpZS4yMDE4LjA0LjIzMzc8L2VsZWN0cm9uaWMtcmVzb3VyY2UtbnVtPjxyZW1vdGUtZGF0YWJh
c2UtcHJvdmlkZXI+TkxNPC9yZW1vdGUtZGF0YWJhc2UtcHJvdmlkZXI+PGxhbmd1YWdlPmVuZzwv
bGFuZ3VhZ2U+PC9yZWNvcmQ+PC9DaXRlPjwvRW5kTm90ZT4A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893613" w:rsidRPr="009B226C">
        <w:rPr>
          <w:rFonts w:ascii="Book Antiqua" w:hAnsi="Book Antiqua" w:cs="Arial"/>
          <w:color w:val="000000" w:themeColor="text1"/>
        </w:rPr>
      </w:r>
      <w:r w:rsidR="00893613"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25</w:t>
      </w:r>
      <w:r w:rsidR="00893613" w:rsidRPr="009B226C">
        <w:rPr>
          <w:rFonts w:ascii="Book Antiqua" w:hAnsi="Book Antiqua" w:cs="Arial"/>
          <w:color w:val="000000" w:themeColor="text1"/>
        </w:rPr>
        <w:fldChar w:fldCharType="end"/>
      </w:r>
      <w:r w:rsidR="00117DFF" w:rsidRPr="009B226C">
        <w:rPr>
          <w:rFonts w:ascii="Book Antiqua" w:hAnsi="Book Antiqua" w:cs="Arial"/>
          <w:color w:val="000000" w:themeColor="text1"/>
          <w:vertAlign w:val="superscript"/>
        </w:rPr>
        <w:t>]</w:t>
      </w:r>
      <w:r w:rsidR="00117DFF" w:rsidRPr="009B226C">
        <w:rPr>
          <w:rFonts w:ascii="Book Antiqua" w:hAnsi="Book Antiqua" w:cs="Arial"/>
          <w:color w:val="000000" w:themeColor="text1"/>
        </w:rPr>
        <w:t>.</w:t>
      </w:r>
      <w:r w:rsidR="002E3608" w:rsidRPr="009B226C">
        <w:rPr>
          <w:rFonts w:ascii="Book Antiqua" w:hAnsi="Book Antiqua" w:cs="Arial"/>
          <w:color w:val="000000" w:themeColor="text1"/>
        </w:rPr>
        <w:t xml:space="preserve"> </w:t>
      </w:r>
      <w:r w:rsidR="00BB7426" w:rsidRPr="009B226C">
        <w:rPr>
          <w:rFonts w:ascii="Book Antiqua" w:hAnsi="Book Antiqua" w:cs="Arial"/>
          <w:color w:val="000000" w:themeColor="text1"/>
        </w:rPr>
        <w:t xml:space="preserve">The most common reason for failed treatment was insufficient suction. </w:t>
      </w:r>
      <w:r w:rsidR="009C182E" w:rsidRPr="009B226C">
        <w:rPr>
          <w:rFonts w:ascii="Book Antiqua" w:hAnsi="Book Antiqua" w:cs="Arial"/>
          <w:color w:val="000000" w:themeColor="text1"/>
        </w:rPr>
        <w:t xml:space="preserve">Early recurrent bleeding occurred in 7.9% of patients treated with detachable snare ligation. </w:t>
      </w:r>
      <w:r w:rsidR="00DE2A9C" w:rsidRPr="009B226C">
        <w:rPr>
          <w:rFonts w:ascii="Book Antiqua" w:hAnsi="Book Antiqua" w:cs="Arial"/>
          <w:color w:val="000000" w:themeColor="text1"/>
        </w:rPr>
        <w:t>There was one episode of diverticulitis related to the treatment.</w:t>
      </w:r>
    </w:p>
    <w:p w14:paraId="441170E9" w14:textId="537834AE" w:rsidR="00FE6C04" w:rsidRPr="009B226C" w:rsidRDefault="00BE0F2B" w:rsidP="003E3D0C">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In cases of rebleeding after initial hemostasis attempts, repeat colonoscopy should be performed for another careful examination of the entire colon and terminal ileum. If a bleeding site can be identified, then treatment should be performed.</w:t>
      </w:r>
      <w:r w:rsidR="00563E61" w:rsidRPr="009B226C">
        <w:rPr>
          <w:rFonts w:ascii="Book Antiqua" w:hAnsi="Book Antiqua" w:cs="Arial"/>
          <w:color w:val="000000" w:themeColor="text1"/>
        </w:rPr>
        <w:t xml:space="preserve"> </w:t>
      </w:r>
    </w:p>
    <w:p w14:paraId="69647DBC" w14:textId="77777777" w:rsidR="005C3E62" w:rsidRPr="009B226C" w:rsidRDefault="005C3E62" w:rsidP="00B550EB">
      <w:pPr>
        <w:spacing w:line="360" w:lineRule="auto"/>
        <w:jc w:val="both"/>
        <w:rPr>
          <w:rFonts w:ascii="Book Antiqua" w:hAnsi="Book Antiqua" w:cs="Arial"/>
          <w:color w:val="000000" w:themeColor="text1"/>
        </w:rPr>
      </w:pPr>
    </w:p>
    <w:p w14:paraId="6C25620D" w14:textId="0AD9ADE1" w:rsidR="00893613" w:rsidRPr="009B226C" w:rsidRDefault="00BF5E15" w:rsidP="00B550EB">
      <w:pPr>
        <w:spacing w:line="360" w:lineRule="auto"/>
        <w:jc w:val="both"/>
        <w:rPr>
          <w:rFonts w:ascii="Book Antiqua" w:hAnsi="Book Antiqua" w:cs="Arial"/>
          <w:color w:val="000000" w:themeColor="text1"/>
          <w:u w:val="single"/>
        </w:rPr>
      </w:pPr>
      <w:r w:rsidRPr="009B226C">
        <w:rPr>
          <w:rFonts w:ascii="Book Antiqua" w:hAnsi="Book Antiqua" w:cs="Arial"/>
          <w:b/>
          <w:color w:val="000000" w:themeColor="text1"/>
          <w:u w:val="single"/>
        </w:rPr>
        <w:lastRenderedPageBreak/>
        <w:t xml:space="preserve">LARGE BOWEL </w:t>
      </w:r>
      <w:r w:rsidR="005C3E62" w:rsidRPr="009B226C">
        <w:rPr>
          <w:rFonts w:ascii="Book Antiqua" w:hAnsi="Book Antiqua" w:cs="Arial"/>
          <w:b/>
          <w:color w:val="000000" w:themeColor="text1"/>
          <w:u w:val="single"/>
        </w:rPr>
        <w:t>OBSTRUCTION FROM ACUTE DIVERTICULITIS</w:t>
      </w:r>
    </w:p>
    <w:p w14:paraId="46894580" w14:textId="2AF13BEA" w:rsidR="00642E27" w:rsidRPr="009B226C" w:rsidRDefault="00E8067D" w:rsidP="003E3D0C">
      <w:pPr>
        <w:spacing w:line="360" w:lineRule="auto"/>
        <w:jc w:val="both"/>
        <w:rPr>
          <w:rFonts w:ascii="Book Antiqua" w:hAnsi="Book Antiqua" w:cs="Arial"/>
          <w:color w:val="000000" w:themeColor="text1"/>
        </w:rPr>
      </w:pPr>
      <w:r w:rsidRPr="009B226C">
        <w:rPr>
          <w:rFonts w:ascii="Book Antiqua" w:hAnsi="Book Antiqua" w:cs="Arial"/>
          <w:color w:val="000000" w:themeColor="text1"/>
        </w:rPr>
        <w:t xml:space="preserve">Diverticular disease can cause colonic </w:t>
      </w:r>
      <w:r w:rsidR="00BF5E15" w:rsidRPr="009B226C">
        <w:rPr>
          <w:rFonts w:ascii="Book Antiqua" w:hAnsi="Book Antiqua" w:cs="Arial"/>
          <w:color w:val="000000" w:themeColor="text1"/>
        </w:rPr>
        <w:t xml:space="preserve">stenoses and/or </w:t>
      </w:r>
      <w:r w:rsidRPr="009B226C">
        <w:rPr>
          <w:rFonts w:ascii="Book Antiqua" w:hAnsi="Book Antiqua" w:cs="Arial"/>
          <w:color w:val="000000" w:themeColor="text1"/>
        </w:rPr>
        <w:t>strictures leading to partial or complete bowel obstruction</w:t>
      </w:r>
      <w:r w:rsidR="002B1E85" w:rsidRPr="009B226C">
        <w:rPr>
          <w:rFonts w:ascii="Book Antiqua" w:hAnsi="Book Antiqua" w:cs="Arial"/>
          <w:color w:val="000000" w:themeColor="text1"/>
        </w:rPr>
        <w:t xml:space="preserve"> with a</w:t>
      </w:r>
      <w:r w:rsidR="00F64B8E" w:rsidRPr="009B226C">
        <w:rPr>
          <w:rFonts w:ascii="Book Antiqua" w:hAnsi="Book Antiqua" w:cs="Arial"/>
          <w:color w:val="000000" w:themeColor="text1"/>
        </w:rPr>
        <w:t xml:space="preserve"> clinical presentation </w:t>
      </w:r>
      <w:r w:rsidR="002B1E85" w:rsidRPr="009B226C">
        <w:rPr>
          <w:rFonts w:ascii="Book Antiqua" w:hAnsi="Book Antiqua" w:cs="Arial"/>
          <w:color w:val="000000" w:themeColor="text1"/>
        </w:rPr>
        <w:t>that</w:t>
      </w:r>
      <w:r w:rsidR="00BF5E15" w:rsidRPr="009B226C">
        <w:rPr>
          <w:rFonts w:ascii="Book Antiqua" w:hAnsi="Book Antiqua" w:cs="Arial"/>
          <w:color w:val="000000" w:themeColor="text1"/>
        </w:rPr>
        <w:t xml:space="preserve"> can be </w:t>
      </w:r>
      <w:r w:rsidR="00F64B8E" w:rsidRPr="009B226C">
        <w:rPr>
          <w:rFonts w:ascii="Book Antiqua" w:hAnsi="Book Antiqua" w:cs="Arial"/>
          <w:color w:val="000000" w:themeColor="text1"/>
        </w:rPr>
        <w:t>similar to other etiologies of</w:t>
      </w:r>
      <w:r w:rsidR="005D79AD" w:rsidRPr="009B226C">
        <w:rPr>
          <w:rFonts w:ascii="Book Antiqua" w:hAnsi="Book Antiqua" w:cs="Arial"/>
          <w:color w:val="000000" w:themeColor="text1"/>
        </w:rPr>
        <w:t xml:space="preserve"> </w:t>
      </w:r>
      <w:r w:rsidR="00F64B8E" w:rsidRPr="009B226C">
        <w:rPr>
          <w:rFonts w:ascii="Book Antiqua" w:hAnsi="Book Antiqua" w:cs="Arial"/>
          <w:color w:val="000000" w:themeColor="text1"/>
        </w:rPr>
        <w:t xml:space="preserve">obstruction </w:t>
      </w:r>
      <w:r w:rsidR="00F5662B" w:rsidRPr="009B226C">
        <w:rPr>
          <w:rFonts w:ascii="Book Antiqua" w:hAnsi="Book Antiqua" w:cs="Arial"/>
          <w:color w:val="000000" w:themeColor="text1"/>
        </w:rPr>
        <w:t>such as</w:t>
      </w:r>
      <w:r w:rsidR="00F64B8E" w:rsidRPr="009B226C">
        <w:rPr>
          <w:rFonts w:ascii="Book Antiqua" w:hAnsi="Book Antiqua" w:cs="Arial"/>
          <w:color w:val="000000" w:themeColor="text1"/>
        </w:rPr>
        <w:t xml:space="preserve"> malignancy, volvulus, and inflammatory bowel disease</w:t>
      </w:r>
      <w:r w:rsidRPr="009B226C">
        <w:rPr>
          <w:rFonts w:ascii="Book Antiqua" w:hAnsi="Book Antiqua" w:cs="Arial"/>
          <w:color w:val="000000" w:themeColor="text1"/>
        </w:rPr>
        <w:t xml:space="preserve">. Large bowel obstruction is thought to be caused by diverticular disease </w:t>
      </w:r>
      <w:r w:rsidR="00BF5E15" w:rsidRPr="009B226C">
        <w:rPr>
          <w:rFonts w:ascii="Book Antiqua" w:hAnsi="Book Antiqua" w:cs="Arial"/>
          <w:color w:val="000000" w:themeColor="text1"/>
        </w:rPr>
        <w:t xml:space="preserve">in approximately </w:t>
      </w:r>
      <w:r w:rsidRPr="009B226C">
        <w:rPr>
          <w:rFonts w:ascii="Book Antiqua" w:hAnsi="Book Antiqua" w:cs="Arial"/>
          <w:color w:val="000000" w:themeColor="text1"/>
        </w:rPr>
        <w:t>10</w:t>
      </w:r>
      <w:r w:rsidR="00BF5E15" w:rsidRPr="009B226C">
        <w:rPr>
          <w:rFonts w:ascii="Book Antiqua" w:hAnsi="Book Antiqua" w:cs="Arial"/>
          <w:color w:val="000000" w:themeColor="text1"/>
        </w:rPr>
        <w:t>%</w:t>
      </w:r>
      <w:r w:rsidRPr="009B226C">
        <w:rPr>
          <w:rFonts w:ascii="Book Antiqua" w:hAnsi="Book Antiqua" w:cs="Arial"/>
          <w:color w:val="000000" w:themeColor="text1"/>
        </w:rPr>
        <w:t xml:space="preserve"> of </w:t>
      </w:r>
      <w:r w:rsidR="00BF5E15" w:rsidRPr="009B226C">
        <w:rPr>
          <w:rFonts w:ascii="Book Antiqua" w:hAnsi="Book Antiqua" w:cs="Arial"/>
          <w:color w:val="000000" w:themeColor="text1"/>
        </w:rPr>
        <w:t>cases, though this figure can vary considerably depending on practice environment</w:t>
      </w:r>
      <w:r w:rsidR="00117DFF" w:rsidRPr="009B226C">
        <w:rPr>
          <w:rFonts w:ascii="Book Antiqua" w:hAnsi="Book Antiqua" w:cs="Arial"/>
          <w:color w:val="000000" w:themeColor="text1"/>
          <w:vertAlign w:val="superscript"/>
        </w:rPr>
        <w:t>[</w:t>
      </w:r>
      <w:r w:rsidR="002B0E8C" w:rsidRPr="009B226C">
        <w:rPr>
          <w:rFonts w:ascii="Book Antiqua" w:hAnsi="Book Antiqua" w:cs="Arial"/>
          <w:color w:val="000000" w:themeColor="text1"/>
        </w:rPr>
        <w:fldChar w:fldCharType="begin">
          <w:fldData xml:space="preserve">PEVuZE5vdGU+PENpdGU+PEF1dGhvcj5CeXJuZTwvQXV0aG9yPjxZZWFyPjE5NjA8L1llYXI+PFJl
Y051bT43MzwvUmVjTnVtPjxEaXNwbGF5VGV4dD48c3R5bGUgZmFjZT0ic3VwZXJzY3JpcHQiPjI2
LCAyNzwvc3R5bGU+PC9EaXNwbGF5VGV4dD48cmVjb3JkPjxyZWMtbnVtYmVyPjczPC9yZWMtbnVt
YmVyPjxmb3JlaWduLWtleXM+PGtleSBhcHA9IkVOIiBkYi1pZD0ieGVwYTVzeGY5eHd2ZWxlZHBy
dDV3emVlZXQ1YWEyd3Rhejl0IiB0aW1lc3RhbXA9IjE1NTcyNzc1NDgiPjczPC9rZXk+PC9mb3Jl
aWduLWtleXM+PHJlZi10eXBlIG5hbWU9IkpvdXJuYWwgQXJ0aWNsZSI+MTc8L3JlZi10eXBlPjxj
b250cmlidXRvcnM+PGF1dGhvcnM+PGF1dGhvcj5CeXJuZSwgSi4gSi48L2F1dGhvcj48L2F1dGhv
cnM+PC9jb250cmlidXRvcnM+PHRpdGxlcz48dGl0bGU+TGFyZ2UgYm93ZWwgb2JzdHJ1Y3Rpb248
L3RpdGxlPjxzZWNvbmRhcnktdGl0bGU+QW0gSiBTdXJnPC9zZWNvbmRhcnktdGl0bGU+PGFsdC10
aXRsZT5BbWVyaWNhbiBqb3VybmFsIG9mIHN1cmdlcnk8L2FsdC10aXRsZT48L3RpdGxlcz48cGVy
aW9kaWNhbD48ZnVsbC10aXRsZT5BbSBKIFN1cmc8L2Z1bGwtdGl0bGU+PGFiYnItMT5BbWVyaWNh
biBqb3VybmFsIG9mIHN1cmdlcnk8L2FiYnItMT48L3BlcmlvZGljYWw+PGFsdC1wZXJpb2RpY2Fs
PjxmdWxsLXRpdGxlPkFtIEogU3VyZzwvZnVsbC10aXRsZT48YWJici0xPkFtZXJpY2FuIGpvdXJu
YWwgb2Ygc3VyZ2VyeTwvYWJici0xPjwvYWx0LXBlcmlvZGljYWw+PHBhZ2VzPjE2OC03ODwvcGFn
ZXM+PHZvbHVtZT45OTwvdm9sdW1lPjxlZGl0aW9uPjE5NjAvMDIvMDE8L2VkaXRpb24+PGtleXdv
cmRzPjxrZXl3b3JkPkh1bWFuczwva2V5d29yZD48a2V5d29yZD4qSW50ZXN0aW5hbCBPYnN0cnVj
dGlvbjwva2V5d29yZD48L2tleXdvcmRzPjxkYXRlcz48eWVhcj4xOTYwPC95ZWFyPjxwdWItZGF0
ZXM+PGRhdGU+RmViPC9kYXRlPjwvcHViLWRhdGVzPjwvZGF0ZXM+PGlzYm4+MDAwMi05NjEwIChQ
cmludCkmI3hEOzAwMDItOTYxMDwvaXNibj48YWNjZXNzaW9uLW51bT4xMzgwNjYzNzwvYWNjZXNz
aW9uLW51bT48dXJscz48L3VybHM+PHJlbW90ZS1kYXRhYmFzZS1wcm92aWRlcj5OTE08L3JlbW90
ZS1kYXRhYmFzZS1wcm92aWRlcj48bGFuZ3VhZ2U+ZW5nPC9sYW5ndWFnZT48L3JlY29yZD48L0Np
dGU+PENpdGU+PEF1dGhvcj5HcmVlbmxlZTwvQXV0aG9yPjxZZWFyPjE5NzQ8L1llYXI+PFJlY051
bT43MjwvUmVjTnVtPjxyZWNvcmQ+PHJlYy1udW1iZXI+NzI8L3JlYy1udW1iZXI+PGZvcmVpZ24t
a2V5cz48a2V5IGFwcD0iRU4iIGRiLWlkPSJ4ZXBhNXN4Zjl4d3ZlbGVkcHJ0NXd6ZWVldDVhYTJ3
dGF6OXQiIHRpbWVzdGFtcD0iMTU1NzI3NzI0OCI+NzI8L2tleT48L2ZvcmVpZ24ta2V5cz48cmVm
LXR5cGUgbmFtZT0iSm91cm5hbCBBcnRpY2xlIj4xNzwvcmVmLXR5cGU+PGNvbnRyaWJ1dG9ycz48
YXV0aG9ycz48YXV0aG9yPkdyZWVubGVlLCBILiBCLjwvYXV0aG9yPjxhdXRob3I+UGllbmtvcywg
RS4gSi48L2F1dGhvcj48YXV0aG9yPlZhbmRlcmJpbHQsIFAuIEMuPC9hdXRob3I+PGF1dGhvcj5C
eXJuZSwgTS4gUC48L2F1dGhvcj48YXV0aG9yPk1hc29uLCBKLiBILjwvYXV0aG9yPjxhdXRob3I+
QmFuaWNoLCBGLiBFLjwvYXV0aG9yPjxhdXRob3I+RnJlZWFyaywgUi4gSi48L2F1dGhvcj48L2F1
dGhvcnM+PC9jb250cmlidXRvcnM+PHRpdGxlcz48dGl0bGU+UHJvY2VlZGluZ3M6IEFjdXRlIGxh
cmdlIGJvd2VsIG9ic3RydWN0aW9uLiBDb21wYXJpc29uIG9mIGNvdW50eSwgVmV0ZXJhbnMgQWRt
aW5pc3RyYXRpb24sIGFuZCBjb21tdW5pdHkgaG9zcGl0YWwgcG9wdWxhdGlvbnM8L3RpdGxlPjxz
ZWNvbmRhcnktdGl0bGU+QXJjaCBTdXJnPC9zZWNvbmRhcnktdGl0bGU+PGFsdC10aXRsZT5BcmNo
aXZlcyBvZiBzdXJnZXJ5IChDaGljYWdvLCBJbGwuIDogMTk2MCk8L2FsdC10aXRsZT48L3RpdGxl
cz48cGVyaW9kaWNhbD48ZnVsbC10aXRsZT5BcmNoIFN1cmc8L2Z1bGwtdGl0bGU+PGFiYnItMT5B
cmNoaXZlcyBvZiBzdXJnZXJ5IChDaGljYWdvLCBJbGwuIDogMTk2MCk8L2FiYnItMT48L3Blcmlv
ZGljYWw+PGFsdC1wZXJpb2RpY2FsPjxmdWxsLXRpdGxlPkFyY2ggU3VyZzwvZnVsbC10aXRsZT48
YWJici0xPkFyY2hpdmVzIG9mIHN1cmdlcnkgKENoaWNhZ28sIElsbC4gOiAxOTYwKTwvYWJici0x
PjwvYWx0LXBlcmlvZGljYWw+PHBhZ2VzPjQ3MC02PC9wYWdlcz48dm9sdW1lPjEwODwvdm9sdW1l
PjxudW1iZXI+NDwvbnVtYmVyPjxlZGl0aW9uPjE5NzQvMDQvMDE8L2VkaXRpb24+PGtleXdvcmRz
PjxrZXl3b3JkPkFkdWx0PC9rZXl3b3JkPjxrZXl3b3JkPkFnZSBGYWN0b3JzPC9rZXl3b3JkPjxr
ZXl3b3JkPkFnZWQ8L2tleXdvcmQ+PGtleXdvcmQ+Q29sZWN0b215PC9rZXl3b3JkPjxrZXl3b3Jk
PkNvbG9uaWMgRGlzZWFzZXMvZGlhZ25vc3RpYyBpbWFnaW5nL2V0aW9sb2d5L21vcnRhbGl0eS8q
c3VyZ2VyeTwva2V5d29yZD48a2V5d29yZD5Db2xvbmljIE5lb3BsYXNtcy9jb21wbGljYXRpb25z
L21vcnRhbGl0eTwva2V5d29yZD48a2V5d29yZD5Db2xvc3RvbXk8L2tleXdvcmQ+PGtleXdvcmQ+
RGl2ZXJ0aWN1bGl0aXMsIENvbG9uaWMvY29tcGxpY2F0aW9uczwva2V5d29yZD48a2V5d29yZD5G
ZW1hbGU8L2tleXdvcmQ+PGtleXdvcmQ+SG9zcGl0YWxzLCBDb21tdW5pdHk8L2tleXdvcmQ+PGtl
eXdvcmQ+SG9zcGl0YWxzLCBHZW5lcmFsPC9rZXl3b3JkPjxrZXl3b3JkPkhvc3BpdGFscywgVmV0
ZXJhbnM8L2tleXdvcmQ+PGtleXdvcmQ+SHVtYW5zPC9rZXl3b3JkPjxrZXl3b3JkPkludGVzdGlu
YWwgT2JzdHJ1Y3Rpb24vZGlhZ25vc3RpYyBpbWFnaW5nL2V0aW9sb2d5L21vcnRhbGl0eS8qc3Vy
Z2VyeTwva2V5d29yZD48a2V5d29yZD5JbnRlc3RpbmFsIFBlcmZvcmF0aW9uL2V0aW9sb2d5PC9r
ZXl3b3JkPjxrZXl3b3JkPk1hbGU8L2tleXdvcmQ+PGtleXdvcmQ+Kk1lZGljYWwgQXVkaXQ8L2tl
eXdvcmQ+PGtleXdvcmQ+TWlkZGxlIEFnZWQ8L2tleXdvcmQ+PGtleXdvcmQ+UmFkaW9ncmFwaHk8
L2tleXdvcmQ+PGtleXdvcmQ+U2lnbW9pZCBOZW9wbGFzbXMvY29tcGxpY2F0aW9ucy9tb3J0YWxp
dHk8L2tleXdvcmQ+PGtleXdvcmQ+U2lnbW9pZG9zY29weTwva2V5d29yZD48L2tleXdvcmRzPjxk
YXRlcz48eWVhcj4xOTc0PC95ZWFyPjxwdWItZGF0ZXM+PGRhdGU+QXByPC9kYXRlPjwvcHViLWRh
dGVzPjwvZGF0ZXM+PGlzYm4+MDAwNC0wMDEwIChQcmludCkmI3hEOzAwMDQtMDAxMDwvaXNibj48
YWNjZXNzaW9uLW51bT40ODE1OTIxPC9hY2Nlc3Npb24tbnVtPjx1cmxzPjwvdXJscz48cmVtb3Rl
LWRhdGFiYXNlLXByb3ZpZGVyPk5MTTwvcmVtb3RlLWRhdGFiYXNlLXByb3ZpZGVyPjxsYW5ndWFn
ZT5lbmc8L2xhbmd1YWdlPjwvcmVjb3JkPjwvQ2l0ZT48L0VuZE5vdGU+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CeXJuZTwvQXV0aG9yPjxZZWFyPjE5NjA8L1llYXI+PFJl
Y051bT43MzwvUmVjTnVtPjxEaXNwbGF5VGV4dD48c3R5bGUgZmFjZT0ic3VwZXJzY3JpcHQiPjI2
LCAyNzwvc3R5bGU+PC9EaXNwbGF5VGV4dD48cmVjb3JkPjxyZWMtbnVtYmVyPjczPC9yZWMtbnVt
YmVyPjxmb3JlaWduLWtleXM+PGtleSBhcHA9IkVOIiBkYi1pZD0ieGVwYTVzeGY5eHd2ZWxlZHBy
dDV3emVlZXQ1YWEyd3Rhejl0IiB0aW1lc3RhbXA9IjE1NTcyNzc1NDgiPjczPC9rZXk+PC9mb3Jl
aWduLWtleXM+PHJlZi10eXBlIG5hbWU9IkpvdXJuYWwgQXJ0aWNsZSI+MTc8L3JlZi10eXBlPjxj
b250cmlidXRvcnM+PGF1dGhvcnM+PGF1dGhvcj5CeXJuZSwgSi4gSi48L2F1dGhvcj48L2F1dGhv
cnM+PC9jb250cmlidXRvcnM+PHRpdGxlcz48dGl0bGU+TGFyZ2UgYm93ZWwgb2JzdHJ1Y3Rpb248
L3RpdGxlPjxzZWNvbmRhcnktdGl0bGU+QW0gSiBTdXJnPC9zZWNvbmRhcnktdGl0bGU+PGFsdC10
aXRsZT5BbWVyaWNhbiBqb3VybmFsIG9mIHN1cmdlcnk8L2FsdC10aXRsZT48L3RpdGxlcz48cGVy
aW9kaWNhbD48ZnVsbC10aXRsZT5BbSBKIFN1cmc8L2Z1bGwtdGl0bGU+PGFiYnItMT5BbWVyaWNh
biBqb3VybmFsIG9mIHN1cmdlcnk8L2FiYnItMT48L3BlcmlvZGljYWw+PGFsdC1wZXJpb2RpY2Fs
PjxmdWxsLXRpdGxlPkFtIEogU3VyZzwvZnVsbC10aXRsZT48YWJici0xPkFtZXJpY2FuIGpvdXJu
YWwgb2Ygc3VyZ2VyeTwvYWJici0xPjwvYWx0LXBlcmlvZGljYWw+PHBhZ2VzPjE2OC03ODwvcGFn
ZXM+PHZvbHVtZT45OTwvdm9sdW1lPjxlZGl0aW9uPjE5NjAvMDIvMDE8L2VkaXRpb24+PGtleXdv
cmRzPjxrZXl3b3JkPkh1bWFuczwva2V5d29yZD48a2V5d29yZD4qSW50ZXN0aW5hbCBPYnN0cnVj
dGlvbjwva2V5d29yZD48L2tleXdvcmRzPjxkYXRlcz48eWVhcj4xOTYwPC95ZWFyPjxwdWItZGF0
ZXM+PGRhdGU+RmViPC9kYXRlPjwvcHViLWRhdGVzPjwvZGF0ZXM+PGlzYm4+MDAwMi05NjEwIChQ
cmludCkmI3hEOzAwMDItOTYxMDwvaXNibj48YWNjZXNzaW9uLW51bT4xMzgwNjYzNzwvYWNjZXNz
aW9uLW51bT48dXJscz48L3VybHM+PHJlbW90ZS1kYXRhYmFzZS1wcm92aWRlcj5OTE08L3JlbW90
ZS1kYXRhYmFzZS1wcm92aWRlcj48bGFuZ3VhZ2U+ZW5nPC9sYW5ndWFnZT48L3JlY29yZD48L0Np
dGU+PENpdGU+PEF1dGhvcj5HcmVlbmxlZTwvQXV0aG9yPjxZZWFyPjE5NzQ8L1llYXI+PFJlY051
bT43MjwvUmVjTnVtPjxyZWNvcmQ+PHJlYy1udW1iZXI+NzI8L3JlYy1udW1iZXI+PGZvcmVpZ24t
a2V5cz48a2V5IGFwcD0iRU4iIGRiLWlkPSJ4ZXBhNXN4Zjl4d3ZlbGVkcHJ0NXd6ZWVldDVhYTJ3
dGF6OXQiIHRpbWVzdGFtcD0iMTU1NzI3NzI0OCI+NzI8L2tleT48L2ZvcmVpZ24ta2V5cz48cmVm
LXR5cGUgbmFtZT0iSm91cm5hbCBBcnRpY2xlIj4xNzwvcmVmLXR5cGU+PGNvbnRyaWJ1dG9ycz48
YXV0aG9ycz48YXV0aG9yPkdyZWVubGVlLCBILiBCLjwvYXV0aG9yPjxhdXRob3I+UGllbmtvcywg
RS4gSi48L2F1dGhvcj48YXV0aG9yPlZhbmRlcmJpbHQsIFAuIEMuPC9hdXRob3I+PGF1dGhvcj5C
eXJuZSwgTS4gUC48L2F1dGhvcj48YXV0aG9yPk1hc29uLCBKLiBILjwvYXV0aG9yPjxhdXRob3I+
QmFuaWNoLCBGLiBFLjwvYXV0aG9yPjxhdXRob3I+RnJlZWFyaywgUi4gSi48L2F1dGhvcj48L2F1
dGhvcnM+PC9jb250cmlidXRvcnM+PHRpdGxlcz48dGl0bGU+UHJvY2VlZGluZ3M6IEFjdXRlIGxh
cmdlIGJvd2VsIG9ic3RydWN0aW9uLiBDb21wYXJpc29uIG9mIGNvdW50eSwgVmV0ZXJhbnMgQWRt
aW5pc3RyYXRpb24sIGFuZCBjb21tdW5pdHkgaG9zcGl0YWwgcG9wdWxhdGlvbnM8L3RpdGxlPjxz
ZWNvbmRhcnktdGl0bGU+QXJjaCBTdXJnPC9zZWNvbmRhcnktdGl0bGU+PGFsdC10aXRsZT5BcmNo
aXZlcyBvZiBzdXJnZXJ5IChDaGljYWdvLCBJbGwuIDogMTk2MCk8L2FsdC10aXRsZT48L3RpdGxl
cz48cGVyaW9kaWNhbD48ZnVsbC10aXRsZT5BcmNoIFN1cmc8L2Z1bGwtdGl0bGU+PGFiYnItMT5B
cmNoaXZlcyBvZiBzdXJnZXJ5IChDaGljYWdvLCBJbGwuIDogMTk2MCk8L2FiYnItMT48L3Blcmlv
ZGljYWw+PGFsdC1wZXJpb2RpY2FsPjxmdWxsLXRpdGxlPkFyY2ggU3VyZzwvZnVsbC10aXRsZT48
YWJici0xPkFyY2hpdmVzIG9mIHN1cmdlcnkgKENoaWNhZ28sIElsbC4gOiAxOTYwKTwvYWJici0x
PjwvYWx0LXBlcmlvZGljYWw+PHBhZ2VzPjQ3MC02PC9wYWdlcz48dm9sdW1lPjEwODwvdm9sdW1l
PjxudW1iZXI+NDwvbnVtYmVyPjxlZGl0aW9uPjE5NzQvMDQvMDE8L2VkaXRpb24+PGtleXdvcmRz
PjxrZXl3b3JkPkFkdWx0PC9rZXl3b3JkPjxrZXl3b3JkPkFnZSBGYWN0b3JzPC9rZXl3b3JkPjxr
ZXl3b3JkPkFnZWQ8L2tleXdvcmQ+PGtleXdvcmQ+Q29sZWN0b215PC9rZXl3b3JkPjxrZXl3b3Jk
PkNvbG9uaWMgRGlzZWFzZXMvZGlhZ25vc3RpYyBpbWFnaW5nL2V0aW9sb2d5L21vcnRhbGl0eS8q
c3VyZ2VyeTwva2V5d29yZD48a2V5d29yZD5Db2xvbmljIE5lb3BsYXNtcy9jb21wbGljYXRpb25z
L21vcnRhbGl0eTwva2V5d29yZD48a2V5d29yZD5Db2xvc3RvbXk8L2tleXdvcmQ+PGtleXdvcmQ+
RGl2ZXJ0aWN1bGl0aXMsIENvbG9uaWMvY29tcGxpY2F0aW9uczwva2V5d29yZD48a2V5d29yZD5G
ZW1hbGU8L2tleXdvcmQ+PGtleXdvcmQ+SG9zcGl0YWxzLCBDb21tdW5pdHk8L2tleXdvcmQ+PGtl
eXdvcmQ+SG9zcGl0YWxzLCBHZW5lcmFsPC9rZXl3b3JkPjxrZXl3b3JkPkhvc3BpdGFscywgVmV0
ZXJhbnM8L2tleXdvcmQ+PGtleXdvcmQ+SHVtYW5zPC9rZXl3b3JkPjxrZXl3b3JkPkludGVzdGlu
YWwgT2JzdHJ1Y3Rpb24vZGlhZ25vc3RpYyBpbWFnaW5nL2V0aW9sb2d5L21vcnRhbGl0eS8qc3Vy
Z2VyeTwva2V5d29yZD48a2V5d29yZD5JbnRlc3RpbmFsIFBlcmZvcmF0aW9uL2V0aW9sb2d5PC9r
ZXl3b3JkPjxrZXl3b3JkPk1hbGU8L2tleXdvcmQ+PGtleXdvcmQ+Kk1lZGljYWwgQXVkaXQ8L2tl
eXdvcmQ+PGtleXdvcmQ+TWlkZGxlIEFnZWQ8L2tleXdvcmQ+PGtleXdvcmQ+UmFkaW9ncmFwaHk8
L2tleXdvcmQ+PGtleXdvcmQ+U2lnbW9pZCBOZW9wbGFzbXMvY29tcGxpY2F0aW9ucy9tb3J0YWxp
dHk8L2tleXdvcmQ+PGtleXdvcmQ+U2lnbW9pZG9zY29weTwva2V5d29yZD48L2tleXdvcmRzPjxk
YXRlcz48eWVhcj4xOTc0PC95ZWFyPjxwdWItZGF0ZXM+PGRhdGU+QXByPC9kYXRlPjwvcHViLWRh
dGVzPjwvZGF0ZXM+PGlzYm4+MDAwNC0wMDEwIChQcmludCkmI3hEOzAwMDQtMDAxMDwvaXNibj48
YWNjZXNzaW9uLW51bT40ODE1OTIxPC9hY2Nlc3Npb24tbnVtPjx1cmxzPjwvdXJscz48cmVtb3Rl
LWRhdGFiYXNlLXByb3ZpZGVyPk5MTTwvcmVtb3RlLWRhdGFiYXNlLXByb3ZpZGVyPjxsYW5ndWFn
ZT5lbmc8L2xhbmd1YWdlPjwvcmVjb3JkPjwvQ2l0ZT48L0VuZE5vdGU+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2B0E8C" w:rsidRPr="009B226C">
        <w:rPr>
          <w:rFonts w:ascii="Book Antiqua" w:hAnsi="Book Antiqua" w:cs="Arial"/>
          <w:color w:val="000000" w:themeColor="text1"/>
        </w:rPr>
      </w:r>
      <w:r w:rsidR="002B0E8C"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26,27</w:t>
      </w:r>
      <w:r w:rsidR="002B0E8C" w:rsidRPr="009B226C">
        <w:rPr>
          <w:rFonts w:ascii="Book Antiqua" w:hAnsi="Book Antiqua" w:cs="Arial"/>
          <w:color w:val="000000" w:themeColor="text1"/>
        </w:rPr>
        <w:fldChar w:fldCharType="end"/>
      </w:r>
      <w:r w:rsidR="00117DFF" w:rsidRPr="009B226C">
        <w:rPr>
          <w:rFonts w:ascii="Book Antiqua" w:hAnsi="Book Antiqua" w:cs="Arial"/>
          <w:color w:val="000000" w:themeColor="text1"/>
          <w:vertAlign w:val="superscript"/>
        </w:rPr>
        <w:t>]</w:t>
      </w:r>
      <w:r w:rsidR="00117DFF" w:rsidRPr="009B226C">
        <w:rPr>
          <w:rFonts w:ascii="Book Antiqua" w:hAnsi="Book Antiqua" w:cs="Arial"/>
          <w:color w:val="000000" w:themeColor="text1"/>
        </w:rPr>
        <w:t>.</w:t>
      </w:r>
      <w:r w:rsidR="002B0E8C" w:rsidRPr="009B226C">
        <w:rPr>
          <w:rFonts w:ascii="Book Antiqua" w:hAnsi="Book Antiqua" w:cs="Arial"/>
          <w:color w:val="000000" w:themeColor="text1"/>
        </w:rPr>
        <w:t xml:space="preserve"> </w:t>
      </w:r>
      <w:r w:rsidR="00F64B8E" w:rsidRPr="009B226C">
        <w:rPr>
          <w:rFonts w:ascii="Book Antiqua" w:hAnsi="Book Antiqua" w:cs="Arial"/>
          <w:color w:val="000000" w:themeColor="text1"/>
        </w:rPr>
        <w:t xml:space="preserve">The mechanism by </w:t>
      </w:r>
      <w:r w:rsidR="00E93F43" w:rsidRPr="009B226C">
        <w:rPr>
          <w:rFonts w:ascii="Book Antiqua" w:hAnsi="Book Antiqua" w:cs="Arial"/>
          <w:color w:val="000000" w:themeColor="text1"/>
        </w:rPr>
        <w:t xml:space="preserve">which </w:t>
      </w:r>
      <w:r w:rsidR="00BF5E15" w:rsidRPr="009B226C">
        <w:rPr>
          <w:rFonts w:ascii="Book Antiqua" w:hAnsi="Book Antiqua" w:cs="Arial"/>
          <w:color w:val="000000" w:themeColor="text1"/>
        </w:rPr>
        <w:t>diverticular disease causes large bowel obstruction</w:t>
      </w:r>
      <w:r w:rsidR="00F64B8E" w:rsidRPr="009B226C">
        <w:rPr>
          <w:rFonts w:ascii="Book Antiqua" w:hAnsi="Book Antiqua" w:cs="Arial"/>
          <w:color w:val="000000" w:themeColor="text1"/>
        </w:rPr>
        <w:t xml:space="preserve"> is most likely </w:t>
      </w:r>
      <w:r w:rsidR="00BF5E15" w:rsidRPr="009B226C">
        <w:rPr>
          <w:rFonts w:ascii="Book Antiqua" w:hAnsi="Book Antiqua" w:cs="Arial"/>
          <w:color w:val="000000" w:themeColor="text1"/>
        </w:rPr>
        <w:t xml:space="preserve">via </w:t>
      </w:r>
      <w:r w:rsidR="00F64B8E" w:rsidRPr="009B226C">
        <w:rPr>
          <w:rFonts w:ascii="Book Antiqua" w:hAnsi="Book Antiqua" w:cs="Arial"/>
          <w:color w:val="000000" w:themeColor="text1"/>
        </w:rPr>
        <w:t xml:space="preserve">recurrent episodes of </w:t>
      </w:r>
      <w:r w:rsidR="00BF5E15" w:rsidRPr="009B226C">
        <w:rPr>
          <w:rFonts w:ascii="Book Antiqua" w:hAnsi="Book Antiqua" w:cs="Arial"/>
          <w:color w:val="000000" w:themeColor="text1"/>
        </w:rPr>
        <w:t xml:space="preserve">acute </w:t>
      </w:r>
      <w:r w:rsidR="00F64B8E" w:rsidRPr="009B226C">
        <w:rPr>
          <w:rFonts w:ascii="Book Antiqua" w:hAnsi="Book Antiqua" w:cs="Arial"/>
          <w:color w:val="000000" w:themeColor="text1"/>
        </w:rPr>
        <w:t xml:space="preserve">diverticulitis triggering fibrosis of a </w:t>
      </w:r>
      <w:r w:rsidR="00BF5E15" w:rsidRPr="009B226C">
        <w:rPr>
          <w:rFonts w:ascii="Book Antiqua" w:hAnsi="Book Antiqua" w:cs="Arial"/>
          <w:color w:val="000000" w:themeColor="text1"/>
        </w:rPr>
        <w:t xml:space="preserve">segment </w:t>
      </w:r>
      <w:r w:rsidR="00F64B8E" w:rsidRPr="009B226C">
        <w:rPr>
          <w:rFonts w:ascii="Book Antiqua" w:hAnsi="Book Antiqua" w:cs="Arial"/>
          <w:color w:val="000000" w:themeColor="text1"/>
        </w:rPr>
        <w:t>of colon, most frequently the sigmoid colon.</w:t>
      </w:r>
      <w:r w:rsidR="0054245D" w:rsidRPr="009B226C">
        <w:rPr>
          <w:rFonts w:ascii="Book Antiqua" w:hAnsi="Book Antiqua" w:cs="Arial"/>
          <w:color w:val="000000" w:themeColor="text1"/>
        </w:rPr>
        <w:t xml:space="preserve"> </w:t>
      </w:r>
      <w:r w:rsidR="00BF5E15" w:rsidRPr="009B226C">
        <w:rPr>
          <w:rFonts w:ascii="Book Antiqua" w:hAnsi="Book Antiqua" w:cs="Arial"/>
          <w:color w:val="000000" w:themeColor="text1"/>
        </w:rPr>
        <w:t>It should be mentioned that in a subset of patients, there will not be a preceding clinical diagnosis of acute diverticulitis (though upon questioning, patients may report a history of left lower quadrant pain compatible with diverticulitis).</w:t>
      </w:r>
    </w:p>
    <w:p w14:paraId="6A0EFA4C" w14:textId="6848850D" w:rsidR="00F2688F" w:rsidRPr="009B226C" w:rsidRDefault="0054245D" w:rsidP="003E3D0C">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Medical management of diverticul</w:t>
      </w:r>
      <w:r w:rsidR="00BF5E15" w:rsidRPr="009B226C">
        <w:rPr>
          <w:rFonts w:ascii="Book Antiqua" w:hAnsi="Book Antiqua" w:cs="Arial"/>
          <w:color w:val="000000" w:themeColor="text1"/>
        </w:rPr>
        <w:t>itis-associated</w:t>
      </w:r>
      <w:r w:rsidRPr="009B226C">
        <w:rPr>
          <w:rFonts w:ascii="Book Antiqua" w:hAnsi="Book Antiqua" w:cs="Arial"/>
          <w:color w:val="000000" w:themeColor="text1"/>
        </w:rPr>
        <w:t xml:space="preserve"> strictures includes nasogastric tube placement, bowel rest, antibiotics if acute diverticulitis is suspected, and a multidisciplinary discussion including gastroenterology and surgery teams. </w:t>
      </w:r>
      <w:r w:rsidR="00C810FD" w:rsidRPr="009B226C">
        <w:rPr>
          <w:rFonts w:ascii="Book Antiqua" w:hAnsi="Book Antiqua" w:cs="Arial"/>
          <w:color w:val="000000" w:themeColor="text1"/>
        </w:rPr>
        <w:t>Diagnostic colonoscopy may be considered if the diagnosis is uncertain and there is a need to rule out malignant obstruction (</w:t>
      </w:r>
      <w:r w:rsidR="00C810FD" w:rsidRPr="009B226C">
        <w:rPr>
          <w:rFonts w:ascii="Book Antiqua" w:hAnsi="Book Antiqua" w:cs="Arial"/>
          <w:i/>
          <w:iCs/>
          <w:color w:val="000000" w:themeColor="text1"/>
        </w:rPr>
        <w:t>e.g</w:t>
      </w:r>
      <w:r w:rsidR="00C810FD" w:rsidRPr="009B226C">
        <w:rPr>
          <w:rFonts w:ascii="Book Antiqua" w:hAnsi="Book Antiqua" w:cs="Arial"/>
          <w:color w:val="000000" w:themeColor="text1"/>
        </w:rPr>
        <w:t>.</w:t>
      </w:r>
      <w:r w:rsidR="003E3D0C" w:rsidRPr="009B226C">
        <w:rPr>
          <w:rFonts w:ascii="Book Antiqua" w:hAnsi="Book Antiqua" w:cs="Arial"/>
          <w:color w:val="000000" w:themeColor="text1"/>
        </w:rPr>
        <w:t>,</w:t>
      </w:r>
      <w:r w:rsidR="00C810FD" w:rsidRPr="009B226C">
        <w:rPr>
          <w:rFonts w:ascii="Book Antiqua" w:hAnsi="Book Antiqua" w:cs="Arial"/>
          <w:color w:val="000000" w:themeColor="text1"/>
        </w:rPr>
        <w:t xml:space="preserve"> for surgical planning); this typically reveals nonspecific inflammatory changes, including friability, and purulent fluid may also be seen. </w:t>
      </w:r>
      <w:r w:rsidRPr="009B226C">
        <w:rPr>
          <w:rFonts w:ascii="Book Antiqua" w:hAnsi="Book Antiqua" w:cs="Arial"/>
          <w:color w:val="000000" w:themeColor="text1"/>
        </w:rPr>
        <w:t xml:space="preserve">Definitive treatment historically involved urgent surgery to relieve acute bowel obstruction, but frequently resulted in </w:t>
      </w:r>
      <w:r w:rsidR="00C810FD" w:rsidRPr="009B226C">
        <w:rPr>
          <w:rFonts w:ascii="Book Antiqua" w:hAnsi="Book Antiqua" w:cs="Arial"/>
          <w:color w:val="000000" w:themeColor="text1"/>
        </w:rPr>
        <w:t>col</w:t>
      </w:r>
      <w:r w:rsidRPr="009B226C">
        <w:rPr>
          <w:rFonts w:ascii="Book Antiqua" w:hAnsi="Book Antiqua" w:cs="Arial"/>
          <w:color w:val="000000" w:themeColor="text1"/>
        </w:rPr>
        <w:t xml:space="preserve">ostomy </w:t>
      </w:r>
      <w:r w:rsidR="00C810FD" w:rsidRPr="009B226C">
        <w:rPr>
          <w:rFonts w:ascii="Book Antiqua" w:hAnsi="Book Antiqua" w:cs="Arial"/>
          <w:color w:val="000000" w:themeColor="text1"/>
        </w:rPr>
        <w:t xml:space="preserve">creation </w:t>
      </w:r>
      <w:r w:rsidRPr="009B226C">
        <w:rPr>
          <w:rFonts w:ascii="Book Antiqua" w:hAnsi="Book Antiqua" w:cs="Arial"/>
          <w:color w:val="000000" w:themeColor="text1"/>
        </w:rPr>
        <w:t>due to the inability to prep the colon prior to surgery.</w:t>
      </w:r>
    </w:p>
    <w:p w14:paraId="54C5DA8B" w14:textId="10C9390B" w:rsidR="00167373" w:rsidRPr="009B226C" w:rsidRDefault="00B81934" w:rsidP="003E3D0C">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 xml:space="preserve">Several studies have touched upon the use of colonic stents </w:t>
      </w:r>
      <w:r w:rsidR="00F5662B" w:rsidRPr="009B226C">
        <w:rPr>
          <w:rFonts w:ascii="Book Antiqua" w:hAnsi="Book Antiqua" w:cs="Arial"/>
          <w:color w:val="000000" w:themeColor="text1"/>
        </w:rPr>
        <w:t>for diverticul</w:t>
      </w:r>
      <w:r w:rsidR="00BF5E15" w:rsidRPr="009B226C">
        <w:rPr>
          <w:rFonts w:ascii="Book Antiqua" w:hAnsi="Book Antiqua" w:cs="Arial"/>
          <w:color w:val="000000" w:themeColor="text1"/>
        </w:rPr>
        <w:t>itis-associated</w:t>
      </w:r>
      <w:r w:rsidR="00F5662B" w:rsidRPr="009B226C">
        <w:rPr>
          <w:rFonts w:ascii="Book Antiqua" w:hAnsi="Book Antiqua" w:cs="Arial"/>
          <w:color w:val="000000" w:themeColor="text1"/>
        </w:rPr>
        <w:t xml:space="preserve"> strictures </w:t>
      </w:r>
      <w:r w:rsidRPr="009B226C">
        <w:rPr>
          <w:rFonts w:ascii="Book Antiqua" w:hAnsi="Book Antiqua" w:cs="Arial"/>
          <w:color w:val="000000" w:themeColor="text1"/>
        </w:rPr>
        <w:t xml:space="preserve">either as a bridge to surgery or for palliation in patients who are poor surgical candidates. </w:t>
      </w:r>
      <w:r w:rsidR="004B55A3" w:rsidRPr="009B226C">
        <w:rPr>
          <w:rFonts w:ascii="Book Antiqua" w:hAnsi="Book Antiqua" w:cs="Arial"/>
          <w:color w:val="000000" w:themeColor="text1"/>
        </w:rPr>
        <w:t>The majority of literature on this topic ha</w:t>
      </w:r>
      <w:r w:rsidR="001548ED" w:rsidRPr="009B226C">
        <w:rPr>
          <w:rFonts w:ascii="Book Antiqua" w:hAnsi="Book Antiqua" w:cs="Arial"/>
          <w:color w:val="000000" w:themeColor="text1"/>
        </w:rPr>
        <w:t>s</w:t>
      </w:r>
      <w:r w:rsidR="004B55A3" w:rsidRPr="009B226C">
        <w:rPr>
          <w:rFonts w:ascii="Book Antiqua" w:hAnsi="Book Antiqua" w:cs="Arial"/>
          <w:color w:val="000000" w:themeColor="text1"/>
        </w:rPr>
        <w:t xml:space="preserve"> </w:t>
      </w:r>
      <w:r w:rsidR="00FF643A" w:rsidRPr="009B226C">
        <w:rPr>
          <w:rFonts w:ascii="Book Antiqua" w:hAnsi="Book Antiqua" w:cs="Arial"/>
          <w:color w:val="000000" w:themeColor="text1"/>
        </w:rPr>
        <w:t>combined</w:t>
      </w:r>
      <w:r w:rsidR="004B55A3" w:rsidRPr="009B226C">
        <w:rPr>
          <w:rFonts w:ascii="Book Antiqua" w:hAnsi="Book Antiqua" w:cs="Arial"/>
          <w:color w:val="000000" w:themeColor="text1"/>
        </w:rPr>
        <w:t xml:space="preserve"> strictures </w:t>
      </w:r>
      <w:r w:rsidR="00C810FD" w:rsidRPr="009B226C">
        <w:rPr>
          <w:rFonts w:ascii="Book Antiqua" w:hAnsi="Book Antiqua" w:cs="Arial"/>
          <w:color w:val="000000" w:themeColor="text1"/>
        </w:rPr>
        <w:t xml:space="preserve">associated with </w:t>
      </w:r>
      <w:r w:rsidR="004B55A3" w:rsidRPr="009B226C">
        <w:rPr>
          <w:rFonts w:ascii="Book Antiqua" w:hAnsi="Book Antiqua" w:cs="Arial"/>
          <w:color w:val="000000" w:themeColor="text1"/>
        </w:rPr>
        <w:t xml:space="preserve">diverticular disease </w:t>
      </w:r>
      <w:r w:rsidR="00FF643A" w:rsidRPr="009B226C">
        <w:rPr>
          <w:rFonts w:ascii="Book Antiqua" w:hAnsi="Book Antiqua" w:cs="Arial"/>
          <w:color w:val="000000" w:themeColor="text1"/>
        </w:rPr>
        <w:t>with</w:t>
      </w:r>
      <w:r w:rsidR="004B55A3" w:rsidRPr="009B226C">
        <w:rPr>
          <w:rFonts w:ascii="Book Antiqua" w:hAnsi="Book Antiqua" w:cs="Arial"/>
          <w:color w:val="000000" w:themeColor="text1"/>
        </w:rPr>
        <w:t xml:space="preserve"> a larger cohort of patients with other benign and often also malignant etiologies </w:t>
      </w:r>
      <w:r w:rsidR="00C810FD" w:rsidRPr="009B226C">
        <w:rPr>
          <w:rFonts w:ascii="Book Antiqua" w:hAnsi="Book Antiqua" w:cs="Arial"/>
          <w:color w:val="000000" w:themeColor="text1"/>
        </w:rPr>
        <w:t>of</w:t>
      </w:r>
      <w:r w:rsidR="004B55A3" w:rsidRPr="009B226C">
        <w:rPr>
          <w:rFonts w:ascii="Book Antiqua" w:hAnsi="Book Antiqua" w:cs="Arial"/>
          <w:color w:val="000000" w:themeColor="text1"/>
        </w:rPr>
        <w:t xml:space="preserve"> strictures</w:t>
      </w:r>
      <w:r w:rsidR="00C810FD" w:rsidRPr="009B226C">
        <w:rPr>
          <w:rFonts w:ascii="Book Antiqua" w:hAnsi="Book Antiqua" w:cs="Arial"/>
          <w:color w:val="000000" w:themeColor="text1"/>
        </w:rPr>
        <w:t>, thus confounding interpretability</w:t>
      </w:r>
      <w:r w:rsidR="004B55A3" w:rsidRPr="009B226C">
        <w:rPr>
          <w:rFonts w:ascii="Book Antiqua" w:hAnsi="Book Antiqua" w:cs="Arial"/>
          <w:color w:val="000000" w:themeColor="text1"/>
        </w:rPr>
        <w:t xml:space="preserve">. </w:t>
      </w:r>
      <w:r w:rsidR="00FF643A" w:rsidRPr="009B226C">
        <w:rPr>
          <w:rFonts w:ascii="Book Antiqua" w:hAnsi="Book Antiqua" w:cs="Arial"/>
          <w:color w:val="000000" w:themeColor="text1"/>
        </w:rPr>
        <w:t xml:space="preserve">A meta-analysis examining technical and clinical success of self-expanding metal stents </w:t>
      </w:r>
      <w:r w:rsidR="000F1F45" w:rsidRPr="009B226C">
        <w:rPr>
          <w:rFonts w:ascii="Book Antiqua" w:hAnsi="Book Antiqua" w:cs="Arial"/>
          <w:color w:val="000000" w:themeColor="text1"/>
        </w:rPr>
        <w:t xml:space="preserve">(SEMS) </w:t>
      </w:r>
      <w:r w:rsidR="00FF643A" w:rsidRPr="009B226C">
        <w:rPr>
          <w:rFonts w:ascii="Book Antiqua" w:hAnsi="Book Antiqua" w:cs="Arial"/>
          <w:color w:val="000000" w:themeColor="text1"/>
        </w:rPr>
        <w:t xml:space="preserve">for benign etiologies of colorectal obstruction concluded that </w:t>
      </w:r>
      <w:r w:rsidR="003C7829" w:rsidRPr="009B226C">
        <w:rPr>
          <w:rFonts w:ascii="Book Antiqua" w:hAnsi="Book Antiqua" w:cs="Arial"/>
          <w:color w:val="000000" w:themeColor="text1"/>
        </w:rPr>
        <w:t xml:space="preserve">the </w:t>
      </w:r>
      <w:r w:rsidR="00FF643A" w:rsidRPr="009B226C">
        <w:rPr>
          <w:rFonts w:ascii="Book Antiqua" w:hAnsi="Book Antiqua" w:cs="Arial"/>
          <w:color w:val="000000" w:themeColor="text1"/>
        </w:rPr>
        <w:t xml:space="preserve">complication rate for stenting of benign obstruction </w:t>
      </w:r>
      <w:r w:rsidR="003C7829" w:rsidRPr="009B226C">
        <w:rPr>
          <w:rFonts w:ascii="Book Antiqua" w:hAnsi="Book Antiqua" w:cs="Arial"/>
          <w:color w:val="000000" w:themeColor="text1"/>
        </w:rPr>
        <w:t>is</w:t>
      </w:r>
      <w:r w:rsidR="00FF643A" w:rsidRPr="009B226C">
        <w:rPr>
          <w:rFonts w:ascii="Book Antiqua" w:hAnsi="Book Antiqua" w:cs="Arial"/>
          <w:color w:val="000000" w:themeColor="text1"/>
        </w:rPr>
        <w:t xml:space="preserve"> too high to warrant its use. </w:t>
      </w:r>
      <w:r w:rsidR="00FA6D71" w:rsidRPr="009B226C">
        <w:rPr>
          <w:rFonts w:ascii="Book Antiqua" w:hAnsi="Book Antiqua" w:cs="Arial"/>
          <w:color w:val="000000" w:themeColor="text1"/>
        </w:rPr>
        <w:t xml:space="preserve">The study included </w:t>
      </w:r>
      <w:r w:rsidR="00FA6D71" w:rsidRPr="009B226C">
        <w:rPr>
          <w:rFonts w:ascii="Book Antiqua" w:hAnsi="Book Antiqua" w:cs="Arial"/>
          <w:color w:val="000000" w:themeColor="text1"/>
        </w:rPr>
        <w:lastRenderedPageBreak/>
        <w:t>a large number of patients with diverticul</w:t>
      </w:r>
      <w:r w:rsidR="00BF5E15" w:rsidRPr="009B226C">
        <w:rPr>
          <w:rFonts w:ascii="Book Antiqua" w:hAnsi="Book Antiqua" w:cs="Arial"/>
          <w:color w:val="000000" w:themeColor="text1"/>
        </w:rPr>
        <w:t>itis-associated</w:t>
      </w:r>
      <w:r w:rsidR="00FA6D71" w:rsidRPr="009B226C">
        <w:rPr>
          <w:rFonts w:ascii="Book Antiqua" w:hAnsi="Book Antiqua" w:cs="Arial"/>
          <w:color w:val="000000" w:themeColor="text1"/>
        </w:rPr>
        <w:t xml:space="preserve"> stricture</w:t>
      </w:r>
      <w:r w:rsidR="000F1F45" w:rsidRPr="009B226C">
        <w:rPr>
          <w:rFonts w:ascii="Book Antiqua" w:hAnsi="Book Antiqua" w:cs="Arial"/>
          <w:color w:val="000000" w:themeColor="text1"/>
        </w:rPr>
        <w:t>s</w:t>
      </w:r>
      <w:r w:rsidR="00FA6D71" w:rsidRPr="009B226C">
        <w:rPr>
          <w:rFonts w:ascii="Book Antiqua" w:hAnsi="Book Antiqua" w:cs="Arial"/>
          <w:color w:val="000000" w:themeColor="text1"/>
        </w:rPr>
        <w:t xml:space="preserve"> (66 of 122, 54%</w:t>
      </w:r>
      <w:proofErr w:type="gramStart"/>
      <w:r w:rsidR="00FA6D71" w:rsidRPr="009B226C">
        <w:rPr>
          <w:rFonts w:ascii="Book Antiqua" w:hAnsi="Book Antiqua" w:cs="Arial"/>
          <w:color w:val="000000" w:themeColor="text1"/>
        </w:rPr>
        <w:t>)</w:t>
      </w:r>
      <w:r w:rsidR="00997A02" w:rsidRPr="009B226C">
        <w:rPr>
          <w:rFonts w:ascii="Book Antiqua" w:hAnsi="Book Antiqua" w:cs="Arial"/>
          <w:color w:val="000000" w:themeColor="text1"/>
          <w:vertAlign w:val="superscript"/>
        </w:rPr>
        <w:t>[</w:t>
      </w:r>
      <w:proofErr w:type="gramEnd"/>
      <w:r w:rsidR="00F917B8" w:rsidRPr="009B226C">
        <w:rPr>
          <w:rFonts w:ascii="Book Antiqua" w:hAnsi="Book Antiqua" w:cs="Arial"/>
          <w:color w:val="000000" w:themeColor="text1"/>
        </w:rPr>
        <w:fldChar w:fldCharType="begin">
          <w:fldData xml:space="preserve">PEVuZE5vdGU+PENpdGU+PEF1dGhvcj5DdXJyaWU8L0F1dGhvcj48WWVhcj4yMDE0PC9ZZWFyPjxS
ZWNOdW0+NjE8L1JlY051bT48RGlzcGxheVRleHQ+PHN0eWxlIGZhY2U9InN1cGVyc2NyaXB0Ij4y
ODwvc3R5bGU+PC9EaXNwbGF5VGV4dD48cmVjb3JkPjxyZWMtbnVtYmVyPjYxPC9yZWMtbnVtYmVy
Pjxmb3JlaWduLWtleXM+PGtleSBhcHA9IkVOIiBkYi1pZD0ieGVwYTVzeGY5eHd2ZWxlZHBydDV3
emVlZXQ1YWEyd3Rhejl0IiB0aW1lc3RhbXA9IjE1NTcwODI5MDMiPjYxPC9rZXk+PC9mb3JlaWdu
LWtleXM+PHJlZi10eXBlIG5hbWU9IkpvdXJuYWwgQXJ0aWNsZSI+MTc8L3JlZi10eXBlPjxjb250
cmlidXRvcnM+PGF1dGhvcnM+PGF1dGhvcj5DdXJyaWUsIEEuPC9hdXRob3I+PGF1dGhvcj5DaHJp
c3RtYXMsIEMuPC9hdXRob3I+PGF1dGhvcj5BbGRlYW4sIEguPC9hdXRob3I+PGF1dGhvcj5Nb2Jh
c2hlcmksIE0uPC9hdXRob3I+PGF1dGhvcj5CbG9vbSwgSS4gVC48L2F1dGhvcj48L2F1dGhvcnM+
PC9jb250cmlidXRvcnM+PGF1dGgtYWRkcmVzcz5EZXBhcnRtZW50IG9mIENvbG9yZWN0YWwgU3Vy
Z2VyeSwgS2luZ3N0b24gSG9zcGl0YWwsIEtpbmdzdG9uLXVwb24tVGhhbWVzLCBTdXJyZXksIFVL
LjwvYXV0aC1hZGRyZXNzPjx0aXRsZXM+PHRpdGxlPlN5c3RlbWF0aWMgcmV2aWV3IG9mIHNlbGYt
ZXhwYW5kaW5nIHN0ZW50cyBpbiB0aGUgbWFuYWdlbWVudCBvZiBiZW5pZ24gY29sb3JlY3RhbCBv
YnN0cnVjdGlvbj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MjM5LTQ1PC9wYWdlcz48dm9sdW1lPjE2PC92b2x1
bWU+PG51bWJlcj40PC9udW1iZXI+PGVkaXRpb24+MjAxMy8wOS8xNzwvZWRpdGlvbj48a2V5d29y
ZHM+PGtleXdvcmQ+QW5hc3RvbW9zaXMsIFN1cmdpY2FsPC9rZXl3b3JkPjxrZXl3b3JkPkNvbGl0
aXMsIElzY2hlbWljL2NvbXBsaWNhdGlvbnM8L2tleXdvcmQ+PGtleXdvcmQ+Q29sb25pYyBEaXNl
YXNlcy9ldGlvbG9neS8qc3VyZ2VyeTwva2V5d29yZD48a2V5d29yZD5Db25zdHJpY3Rpb24sIFBh
dGhvbG9naWMvY29tcGxpY2F0aW9uczwva2V5d29yZD48a2V5d29yZD5Dcm9obiBEaXNlYXNlL2Nv
bXBsaWNhdGlvbnM8L2tleXdvcmQ+PGtleXdvcmQ+RGl2ZXJ0aWN1bGl0aXMvY29tcGxpY2F0aW9u
czwva2V5d29yZD48a2V5d29yZD5IdW1hbnM8L2tleXdvcmQ+PGtleXdvcmQ+SW50ZXN0aW5hbCBP
YnN0cnVjdGlvbi9ldGlvbG9neS8qc3VyZ2VyeTwva2V5d29yZD48a2V5d29yZD5Qb3N0b3BlcmF0
aXZlIENvbXBsaWNhdGlvbnM8L2tleXdvcmQ+PGtleXdvcmQ+UHJvc3RoZXNpcyBJbXBsYW50YXRp
b248L2tleXdvcmQ+PGtleXdvcmQ+UmFkaWF0aW9uIEluanVyaWVzL2NvbXBsaWNhdGlvbnM8L2tl
eXdvcmQ+PGtleXdvcmQ+UmVjdGFsIERpc2Vhc2VzL2V0aW9sb2d5LypzdXJnZXJ5PC9rZXl3b3Jk
PjxrZXl3b3JkPipTdGVudHM8L2tleXdvcmQ+PGtleXdvcmQ+VHJlYXRtZW50IE91dGNvbWU8L2tl
eXdvcmQ+PGtleXdvcmQ+QmVuaWduIGRpc2Vhc2U8L2tleXdvcmQ+PGtleXdvcmQ+Y29sb3JlY3Rh
bCBvYnN0cnVjdGlvbjwva2V5d29yZD48a2V5d29yZD5lZmZpY2FjeTwva2V5d29yZD48a2V5d29y
ZD5zYWZldHk8L2tleXdvcmQ+PGtleXdvcmQ+c3RlbnQ8L2tleXdvcmQ+PC9rZXl3b3Jkcz48ZGF0
ZXM+PHllYXI+MjAxNDwveWVhcj48cHViLWRhdGVzPjxkYXRlPkFwcjwvZGF0ZT48L3B1Yi1kYXRl
cz48L2RhdGVzPjxpc2JuPjE0NjItODkxMDwvaXNibj48YWNjZXNzaW9uLW51bT4yNDAzMzk4OTwv
YWNjZXNzaW9uLW51bT48dXJscz48L3VybHM+PGVsZWN0cm9uaWMtcmVzb3VyY2UtbnVtPjEwLjEx
MTEvY29kaS4xMjM4OTwvZWxlY3Ryb25pYy1yZXNvdXJjZS1udW0+PHJlbW90ZS1kYXRhYmFzZS1w
cm92aWRlcj5OTE08L3JlbW90ZS1kYXRhYmFzZS1wcm92aWRlcj48bGFuZ3VhZ2U+ZW5nPC9sYW5n
dWFnZT48L3JlY29yZD48L0NpdGU+PC9FbmROb3RlPgB=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DdXJyaWU8L0F1dGhvcj48WWVhcj4yMDE0PC9ZZWFyPjxS
ZWNOdW0+NjE8L1JlY051bT48RGlzcGxheVRleHQ+PHN0eWxlIGZhY2U9InN1cGVyc2NyaXB0Ij4y
ODwvc3R5bGU+PC9EaXNwbGF5VGV4dD48cmVjb3JkPjxyZWMtbnVtYmVyPjYxPC9yZWMtbnVtYmVy
Pjxmb3JlaWduLWtleXM+PGtleSBhcHA9IkVOIiBkYi1pZD0ieGVwYTVzeGY5eHd2ZWxlZHBydDV3
emVlZXQ1YWEyd3Rhejl0IiB0aW1lc3RhbXA9IjE1NTcwODI5MDMiPjYxPC9rZXk+PC9mb3JlaWdu
LWtleXM+PHJlZi10eXBlIG5hbWU9IkpvdXJuYWwgQXJ0aWNsZSI+MTc8L3JlZi10eXBlPjxjb250
cmlidXRvcnM+PGF1dGhvcnM+PGF1dGhvcj5DdXJyaWUsIEEuPC9hdXRob3I+PGF1dGhvcj5DaHJp
c3RtYXMsIEMuPC9hdXRob3I+PGF1dGhvcj5BbGRlYW4sIEguPC9hdXRob3I+PGF1dGhvcj5Nb2Jh
c2hlcmksIE0uPC9hdXRob3I+PGF1dGhvcj5CbG9vbSwgSS4gVC48L2F1dGhvcj48L2F1dGhvcnM+
PC9jb250cmlidXRvcnM+PGF1dGgtYWRkcmVzcz5EZXBhcnRtZW50IG9mIENvbG9yZWN0YWwgU3Vy
Z2VyeSwgS2luZ3N0b24gSG9zcGl0YWwsIEtpbmdzdG9uLXVwb24tVGhhbWVzLCBTdXJyZXksIFVL
LjwvYXV0aC1hZGRyZXNzPjx0aXRsZXM+PHRpdGxlPlN5c3RlbWF0aWMgcmV2aWV3IG9mIHNlbGYt
ZXhwYW5kaW5nIHN0ZW50cyBpbiB0aGUgbWFuYWdlbWVudCBvZiBiZW5pZ24gY29sb3JlY3RhbCBv
YnN0cnVjdGlvbj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MjM5LTQ1PC9wYWdlcz48dm9sdW1lPjE2PC92b2x1
bWU+PG51bWJlcj40PC9udW1iZXI+PGVkaXRpb24+MjAxMy8wOS8xNzwvZWRpdGlvbj48a2V5d29y
ZHM+PGtleXdvcmQ+QW5hc3RvbW9zaXMsIFN1cmdpY2FsPC9rZXl3b3JkPjxrZXl3b3JkPkNvbGl0
aXMsIElzY2hlbWljL2NvbXBsaWNhdGlvbnM8L2tleXdvcmQ+PGtleXdvcmQ+Q29sb25pYyBEaXNl
YXNlcy9ldGlvbG9neS8qc3VyZ2VyeTwva2V5d29yZD48a2V5d29yZD5Db25zdHJpY3Rpb24sIFBh
dGhvbG9naWMvY29tcGxpY2F0aW9uczwva2V5d29yZD48a2V5d29yZD5Dcm9obiBEaXNlYXNlL2Nv
bXBsaWNhdGlvbnM8L2tleXdvcmQ+PGtleXdvcmQ+RGl2ZXJ0aWN1bGl0aXMvY29tcGxpY2F0aW9u
czwva2V5d29yZD48a2V5d29yZD5IdW1hbnM8L2tleXdvcmQ+PGtleXdvcmQ+SW50ZXN0aW5hbCBP
YnN0cnVjdGlvbi9ldGlvbG9neS8qc3VyZ2VyeTwva2V5d29yZD48a2V5d29yZD5Qb3N0b3BlcmF0
aXZlIENvbXBsaWNhdGlvbnM8L2tleXdvcmQ+PGtleXdvcmQ+UHJvc3RoZXNpcyBJbXBsYW50YXRp
b248L2tleXdvcmQ+PGtleXdvcmQ+UmFkaWF0aW9uIEluanVyaWVzL2NvbXBsaWNhdGlvbnM8L2tl
eXdvcmQ+PGtleXdvcmQ+UmVjdGFsIERpc2Vhc2VzL2V0aW9sb2d5LypzdXJnZXJ5PC9rZXl3b3Jk
PjxrZXl3b3JkPipTdGVudHM8L2tleXdvcmQ+PGtleXdvcmQ+VHJlYXRtZW50IE91dGNvbWU8L2tl
eXdvcmQ+PGtleXdvcmQ+QmVuaWduIGRpc2Vhc2U8L2tleXdvcmQ+PGtleXdvcmQ+Y29sb3JlY3Rh
bCBvYnN0cnVjdGlvbjwva2V5d29yZD48a2V5d29yZD5lZmZpY2FjeTwva2V5d29yZD48a2V5d29y
ZD5zYWZldHk8L2tleXdvcmQ+PGtleXdvcmQ+c3RlbnQ8L2tleXdvcmQ+PC9rZXl3b3Jkcz48ZGF0
ZXM+PHllYXI+MjAxNDwveWVhcj48cHViLWRhdGVzPjxkYXRlPkFwcjwvZGF0ZT48L3B1Yi1kYXRl
cz48L2RhdGVzPjxpc2JuPjE0NjItODkxMDwvaXNibj48YWNjZXNzaW9uLW51bT4yNDAzMzk4OTwv
YWNjZXNzaW9uLW51bT48dXJscz48L3VybHM+PGVsZWN0cm9uaWMtcmVzb3VyY2UtbnVtPjEwLjEx
MTEvY29kaS4xMjM4OTwvZWxlY3Ryb25pYy1yZXNvdXJjZS1udW0+PHJlbW90ZS1kYXRhYmFzZS1w
cm92aWRlcj5OTE08L3JlbW90ZS1kYXRhYmFzZS1wcm92aWRlcj48bGFuZ3VhZ2U+ZW5nPC9sYW5n
dWFnZT48L3JlY29yZD48L0NpdGU+PC9FbmROb3RlPgB=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F917B8" w:rsidRPr="009B226C">
        <w:rPr>
          <w:rFonts w:ascii="Book Antiqua" w:hAnsi="Book Antiqua" w:cs="Arial"/>
          <w:color w:val="000000" w:themeColor="text1"/>
        </w:rPr>
      </w:r>
      <w:r w:rsidR="00F917B8"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28</w:t>
      </w:r>
      <w:r w:rsidR="00F917B8" w:rsidRPr="009B226C">
        <w:rPr>
          <w:rFonts w:ascii="Book Antiqua" w:hAnsi="Book Antiqua" w:cs="Arial"/>
          <w:color w:val="000000" w:themeColor="text1"/>
        </w:rPr>
        <w:fldChar w:fldCharType="end"/>
      </w:r>
      <w:r w:rsidR="00997A02" w:rsidRPr="009B226C">
        <w:rPr>
          <w:rFonts w:ascii="Book Antiqua" w:hAnsi="Book Antiqua" w:cs="Arial"/>
          <w:color w:val="000000" w:themeColor="text1"/>
          <w:vertAlign w:val="superscript"/>
        </w:rPr>
        <w:t>]</w:t>
      </w:r>
      <w:r w:rsidR="00997A02" w:rsidRPr="009B226C">
        <w:rPr>
          <w:rFonts w:ascii="Book Antiqua" w:hAnsi="Book Antiqua" w:cs="Arial"/>
          <w:color w:val="000000" w:themeColor="text1"/>
        </w:rPr>
        <w:t>.</w:t>
      </w:r>
      <w:r w:rsidR="00453320" w:rsidRPr="009B226C">
        <w:rPr>
          <w:rFonts w:ascii="Book Antiqua" w:hAnsi="Book Antiqua" w:cs="Arial"/>
          <w:color w:val="000000" w:themeColor="text1"/>
        </w:rPr>
        <w:t xml:space="preserve"> </w:t>
      </w:r>
      <w:r w:rsidR="000F1F45" w:rsidRPr="009B226C">
        <w:rPr>
          <w:rFonts w:ascii="Book Antiqua" w:hAnsi="Book Antiqua" w:cs="Arial"/>
          <w:color w:val="000000" w:themeColor="text1"/>
        </w:rPr>
        <w:t>Based on this study, the use of SEMS for diverticul</w:t>
      </w:r>
      <w:r w:rsidR="00BF5E15" w:rsidRPr="009B226C">
        <w:rPr>
          <w:rFonts w:ascii="Book Antiqua" w:hAnsi="Book Antiqua" w:cs="Arial"/>
          <w:color w:val="000000" w:themeColor="text1"/>
        </w:rPr>
        <w:t>itis-associated</w:t>
      </w:r>
      <w:r w:rsidR="000F1F45" w:rsidRPr="009B226C">
        <w:rPr>
          <w:rFonts w:ascii="Book Antiqua" w:hAnsi="Book Antiqua" w:cs="Arial"/>
          <w:color w:val="000000" w:themeColor="text1"/>
        </w:rPr>
        <w:t xml:space="preserve"> stricture</w:t>
      </w:r>
      <w:r w:rsidR="00BF5E15" w:rsidRPr="009B226C">
        <w:rPr>
          <w:rFonts w:ascii="Book Antiqua" w:hAnsi="Book Antiqua" w:cs="Arial"/>
          <w:color w:val="000000" w:themeColor="text1"/>
        </w:rPr>
        <w:t>s</w:t>
      </w:r>
      <w:r w:rsidR="000F1F45" w:rsidRPr="009B226C">
        <w:rPr>
          <w:rFonts w:ascii="Book Antiqua" w:hAnsi="Book Antiqua" w:cs="Arial"/>
          <w:color w:val="000000" w:themeColor="text1"/>
        </w:rPr>
        <w:t xml:space="preserve"> should not be </w:t>
      </w:r>
      <w:r w:rsidR="00BF5E15" w:rsidRPr="009B226C">
        <w:rPr>
          <w:rFonts w:ascii="Book Antiqua" w:hAnsi="Book Antiqua" w:cs="Arial"/>
          <w:color w:val="000000" w:themeColor="text1"/>
        </w:rPr>
        <w:t xml:space="preserve">deemed to be </w:t>
      </w:r>
      <w:r w:rsidR="000F1F45" w:rsidRPr="009B226C">
        <w:rPr>
          <w:rFonts w:ascii="Book Antiqua" w:hAnsi="Book Antiqua" w:cs="Arial"/>
          <w:color w:val="000000" w:themeColor="text1"/>
        </w:rPr>
        <w:t>standard therapy</w:t>
      </w:r>
      <w:r w:rsidR="00BF5E15" w:rsidRPr="009B226C">
        <w:rPr>
          <w:rFonts w:ascii="Book Antiqua" w:hAnsi="Book Antiqua" w:cs="Arial"/>
          <w:color w:val="000000" w:themeColor="text1"/>
        </w:rPr>
        <w:t>; rather,</w:t>
      </w:r>
      <w:r w:rsidR="000F1F45" w:rsidRPr="009B226C">
        <w:rPr>
          <w:rFonts w:ascii="Book Antiqua" w:hAnsi="Book Antiqua" w:cs="Arial"/>
          <w:color w:val="000000" w:themeColor="text1"/>
        </w:rPr>
        <w:t xml:space="preserve"> </w:t>
      </w:r>
      <w:r w:rsidR="00BF5E15" w:rsidRPr="009B226C">
        <w:rPr>
          <w:rFonts w:ascii="Book Antiqua" w:hAnsi="Book Antiqua" w:cs="Arial"/>
          <w:color w:val="000000" w:themeColor="text1"/>
        </w:rPr>
        <w:t xml:space="preserve">it should be considered in select cases, and </w:t>
      </w:r>
      <w:r w:rsidR="000F1F45" w:rsidRPr="009B226C">
        <w:rPr>
          <w:rFonts w:ascii="Book Antiqua" w:hAnsi="Book Antiqua" w:cs="Arial"/>
          <w:color w:val="000000" w:themeColor="text1"/>
        </w:rPr>
        <w:t xml:space="preserve">more studies should be conducted on this subject to determine if SEMS can be used </w:t>
      </w:r>
      <w:r w:rsidR="00BF5E15" w:rsidRPr="009B226C">
        <w:rPr>
          <w:rFonts w:ascii="Book Antiqua" w:hAnsi="Book Antiqua" w:cs="Arial"/>
          <w:color w:val="000000" w:themeColor="text1"/>
        </w:rPr>
        <w:t xml:space="preserve">(and in which patients) </w:t>
      </w:r>
      <w:r w:rsidR="00626C10" w:rsidRPr="009B226C">
        <w:rPr>
          <w:rFonts w:ascii="Book Antiqua" w:hAnsi="Book Antiqua" w:cs="Arial"/>
          <w:color w:val="000000" w:themeColor="text1"/>
        </w:rPr>
        <w:t xml:space="preserve">for short periods of time </w:t>
      </w:r>
      <w:r w:rsidR="000F1F45" w:rsidRPr="009B226C">
        <w:rPr>
          <w:rFonts w:ascii="Book Antiqua" w:hAnsi="Book Antiqua" w:cs="Arial"/>
          <w:color w:val="000000" w:themeColor="text1"/>
        </w:rPr>
        <w:t>as a bridge to surgery or for palliation in patients who will not be surgical candidates.</w:t>
      </w:r>
    </w:p>
    <w:p w14:paraId="29D13E23" w14:textId="7DB16BBA" w:rsidR="008D0BD1" w:rsidRPr="009B226C" w:rsidRDefault="00BF5E15" w:rsidP="003E3D0C">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Our experience with colonic stenting of diverticulitis-associated strictures has been largely very favorable; in &gt;</w:t>
      </w:r>
      <w:r w:rsidR="003E3D0C" w:rsidRPr="009B226C">
        <w:rPr>
          <w:rFonts w:ascii="Book Antiqua" w:hAnsi="Book Antiqua" w:cs="Arial"/>
          <w:color w:val="000000" w:themeColor="text1"/>
        </w:rPr>
        <w:t xml:space="preserve"> </w:t>
      </w:r>
      <w:r w:rsidRPr="009B226C">
        <w:rPr>
          <w:rFonts w:ascii="Book Antiqua" w:hAnsi="Book Antiqua" w:cs="Arial"/>
          <w:color w:val="000000" w:themeColor="text1"/>
        </w:rPr>
        <w:t xml:space="preserve">75% of patients, it has permitted colonic decompression and prepping followed by 1-stage segmental resection in lieu of emergency colostomy followed by stoma takedown and </w:t>
      </w:r>
      <w:proofErr w:type="spellStart"/>
      <w:r w:rsidRPr="009B226C">
        <w:rPr>
          <w:rFonts w:ascii="Book Antiqua" w:hAnsi="Book Antiqua" w:cs="Arial"/>
          <w:color w:val="000000" w:themeColor="text1"/>
        </w:rPr>
        <w:t>colo</w:t>
      </w:r>
      <w:proofErr w:type="spellEnd"/>
      <w:r w:rsidRPr="009B226C">
        <w:rPr>
          <w:rFonts w:ascii="Book Antiqua" w:hAnsi="Book Antiqua" w:cs="Arial"/>
          <w:color w:val="000000" w:themeColor="text1"/>
        </w:rPr>
        <w:t>-colonic anastomosis</w:t>
      </w:r>
      <w:r w:rsidR="00E81F66" w:rsidRPr="009B226C">
        <w:rPr>
          <w:rFonts w:ascii="Book Antiqua" w:hAnsi="Book Antiqua" w:cs="Arial"/>
          <w:color w:val="000000" w:themeColor="text1"/>
        </w:rPr>
        <w:t xml:space="preserve"> (Figure 2)</w:t>
      </w:r>
      <w:r w:rsidRPr="009B226C">
        <w:rPr>
          <w:rFonts w:ascii="Book Antiqua" w:hAnsi="Book Antiqua" w:cs="Arial"/>
          <w:color w:val="000000" w:themeColor="text1"/>
        </w:rPr>
        <w:t>.</w:t>
      </w:r>
      <w:r w:rsidR="0081218D" w:rsidRPr="009B226C">
        <w:rPr>
          <w:rFonts w:ascii="Book Antiqua" w:hAnsi="Book Antiqua" w:cs="Arial"/>
          <w:color w:val="000000" w:themeColor="text1"/>
        </w:rPr>
        <w:t xml:space="preserve"> </w:t>
      </w:r>
      <w:r w:rsidRPr="009B226C">
        <w:rPr>
          <w:rFonts w:ascii="Book Antiqua" w:hAnsi="Book Antiqua" w:cs="Arial"/>
          <w:color w:val="000000" w:themeColor="text1"/>
        </w:rPr>
        <w:t xml:space="preserve">It should be noted, however, that these strictures tend to be </w:t>
      </w:r>
      <w:r w:rsidR="00167373" w:rsidRPr="009B226C">
        <w:rPr>
          <w:rFonts w:ascii="Book Antiqua" w:hAnsi="Book Antiqua" w:cs="Arial"/>
          <w:color w:val="000000" w:themeColor="text1"/>
        </w:rPr>
        <w:t>relatively rigid, and that despite the radial forces of SEMS, full expansion is typically not seen.</w:t>
      </w:r>
      <w:r w:rsidR="0081218D" w:rsidRPr="009B226C">
        <w:rPr>
          <w:rFonts w:ascii="Book Antiqua" w:hAnsi="Book Antiqua" w:cs="Arial"/>
          <w:color w:val="000000" w:themeColor="text1"/>
        </w:rPr>
        <w:t xml:space="preserve"> </w:t>
      </w:r>
      <w:r w:rsidR="00C810FD" w:rsidRPr="009B226C">
        <w:rPr>
          <w:rFonts w:ascii="Book Antiqua" w:hAnsi="Book Antiqua" w:cs="Arial"/>
          <w:color w:val="000000" w:themeColor="text1"/>
        </w:rPr>
        <w:t xml:space="preserve">Placing a SEMS within the existing SEMS may be considered (though of considerable cost and unclear benefit), as may cautious balloon dilation within the SEMS, though the effect is often only </w:t>
      </w:r>
      <w:r w:rsidR="00C3350D" w:rsidRPr="009B226C">
        <w:rPr>
          <w:rFonts w:ascii="Book Antiqua" w:hAnsi="Book Antiqua" w:cs="Arial"/>
          <w:color w:val="000000" w:themeColor="text1"/>
        </w:rPr>
        <w:t>temporary,</w:t>
      </w:r>
      <w:r w:rsidR="00C810FD" w:rsidRPr="009B226C">
        <w:rPr>
          <w:rFonts w:ascii="Book Antiqua" w:hAnsi="Book Antiqua" w:cs="Arial"/>
          <w:color w:val="000000" w:themeColor="text1"/>
        </w:rPr>
        <w:t xml:space="preserve"> </w:t>
      </w:r>
      <w:r w:rsidR="00821686" w:rsidRPr="009B226C">
        <w:rPr>
          <w:rFonts w:ascii="Book Antiqua" w:hAnsi="Book Antiqua" w:cs="Arial"/>
          <w:color w:val="000000" w:themeColor="text1"/>
        </w:rPr>
        <w:t xml:space="preserve">and </w:t>
      </w:r>
      <w:r w:rsidR="00C810FD" w:rsidRPr="009B226C">
        <w:rPr>
          <w:rFonts w:ascii="Book Antiqua" w:hAnsi="Book Antiqua" w:cs="Arial"/>
          <w:color w:val="000000" w:themeColor="text1"/>
        </w:rPr>
        <w:t>the stricture/SEMS has a tendency to return to the pre-dilation diameter</w:t>
      </w:r>
      <w:r w:rsidR="00821686" w:rsidRPr="009B226C">
        <w:rPr>
          <w:rFonts w:ascii="Book Antiqua" w:hAnsi="Book Antiqua" w:cs="Arial"/>
          <w:color w:val="000000" w:themeColor="text1"/>
        </w:rPr>
        <w:t xml:space="preserve">. </w:t>
      </w:r>
      <w:r w:rsidR="00167373" w:rsidRPr="009B226C">
        <w:rPr>
          <w:rFonts w:ascii="Book Antiqua" w:hAnsi="Book Antiqua" w:cs="Arial"/>
          <w:color w:val="000000" w:themeColor="text1"/>
        </w:rPr>
        <w:t>In addition, given there is essentially no mucosal abnormality (</w:t>
      </w:r>
      <w:r w:rsidR="00167373" w:rsidRPr="009B226C">
        <w:rPr>
          <w:rFonts w:ascii="Book Antiqua" w:hAnsi="Book Antiqua" w:cs="Arial"/>
          <w:i/>
          <w:iCs/>
          <w:color w:val="000000" w:themeColor="text1"/>
        </w:rPr>
        <w:t>i.e</w:t>
      </w:r>
      <w:r w:rsidR="00167373" w:rsidRPr="009B226C">
        <w:rPr>
          <w:rFonts w:ascii="Book Antiqua" w:hAnsi="Book Antiqua" w:cs="Arial"/>
          <w:color w:val="000000" w:themeColor="text1"/>
        </w:rPr>
        <w:t>.</w:t>
      </w:r>
      <w:r w:rsidR="003E3D0C" w:rsidRPr="009B226C">
        <w:rPr>
          <w:rFonts w:ascii="Book Antiqua" w:hAnsi="Book Antiqua" w:cs="Arial"/>
          <w:color w:val="000000" w:themeColor="text1"/>
        </w:rPr>
        <w:t>,</w:t>
      </w:r>
      <w:r w:rsidR="00167373" w:rsidRPr="009B226C">
        <w:rPr>
          <w:rFonts w:ascii="Book Antiqua" w:hAnsi="Book Antiqua" w:cs="Arial"/>
          <w:color w:val="000000" w:themeColor="text1"/>
        </w:rPr>
        <w:t xml:space="preserve"> neoplasm) onto which the stent can readily grip, despite use of uncovered SEMS, there can be “yo-yoing” of a stent distally or proximally depending on anatomic, placement, and other factors</w:t>
      </w:r>
      <w:r w:rsidR="001E312F" w:rsidRPr="009B226C">
        <w:rPr>
          <w:rFonts w:ascii="Book Antiqua" w:hAnsi="Book Antiqua" w:cs="Arial"/>
          <w:color w:val="000000" w:themeColor="text1"/>
        </w:rPr>
        <w:t>. T</w:t>
      </w:r>
      <w:r w:rsidR="00167373" w:rsidRPr="009B226C">
        <w:rPr>
          <w:rFonts w:ascii="Book Antiqua" w:hAnsi="Book Antiqua" w:cs="Arial"/>
          <w:color w:val="000000" w:themeColor="text1"/>
        </w:rPr>
        <w:t>hus, TTS clipping of the distal end with multiple clips is advisable</w:t>
      </w:r>
      <w:r w:rsidR="00C810FD" w:rsidRPr="009B226C">
        <w:rPr>
          <w:rFonts w:ascii="Book Antiqua" w:hAnsi="Book Antiqua" w:cs="Arial"/>
          <w:color w:val="000000" w:themeColor="text1"/>
        </w:rPr>
        <w:t xml:space="preserve"> </w:t>
      </w:r>
      <w:r w:rsidR="00167373" w:rsidRPr="009B226C">
        <w:rPr>
          <w:rFonts w:ascii="Book Antiqua" w:hAnsi="Book Antiqua" w:cs="Arial"/>
          <w:color w:val="000000" w:themeColor="text1"/>
        </w:rPr>
        <w:t>so as to mitigate the risk of stent dislodgment.</w:t>
      </w:r>
    </w:p>
    <w:p w14:paraId="2743B606" w14:textId="77777777" w:rsidR="005C3E62" w:rsidRPr="009B226C" w:rsidRDefault="005C3E62" w:rsidP="00B550EB">
      <w:pPr>
        <w:spacing w:line="360" w:lineRule="auto"/>
        <w:jc w:val="both"/>
        <w:rPr>
          <w:rFonts w:ascii="Book Antiqua" w:hAnsi="Book Antiqua" w:cs="Arial"/>
          <w:color w:val="000000" w:themeColor="text1"/>
        </w:rPr>
      </w:pPr>
    </w:p>
    <w:p w14:paraId="5B49805B" w14:textId="567B35BE" w:rsidR="00A40C14" w:rsidRPr="009B226C" w:rsidRDefault="00003CF2" w:rsidP="00B550EB">
      <w:pPr>
        <w:spacing w:line="360" w:lineRule="auto"/>
        <w:jc w:val="both"/>
        <w:rPr>
          <w:rFonts w:ascii="Book Antiqua" w:hAnsi="Book Antiqua" w:cs="Arial"/>
          <w:color w:val="000000" w:themeColor="text1"/>
          <w:u w:val="single"/>
        </w:rPr>
      </w:pPr>
      <w:r w:rsidRPr="009B226C">
        <w:rPr>
          <w:rFonts w:ascii="Book Antiqua" w:hAnsi="Book Antiqua" w:cs="Arial"/>
          <w:b/>
          <w:color w:val="000000" w:themeColor="text1"/>
          <w:u w:val="single"/>
        </w:rPr>
        <w:t xml:space="preserve">COLONOSCOPIC </w:t>
      </w:r>
      <w:r w:rsidR="005C3E62" w:rsidRPr="009B226C">
        <w:rPr>
          <w:rFonts w:ascii="Book Antiqua" w:hAnsi="Book Antiqua" w:cs="Arial"/>
          <w:b/>
          <w:color w:val="000000" w:themeColor="text1"/>
          <w:u w:val="single"/>
        </w:rPr>
        <w:t>AFTER</w:t>
      </w:r>
      <w:r w:rsidRPr="009B226C">
        <w:rPr>
          <w:rFonts w:ascii="Book Antiqua" w:hAnsi="Book Antiqua" w:cs="Arial"/>
          <w:b/>
          <w:color w:val="000000" w:themeColor="text1"/>
          <w:u w:val="single"/>
        </w:rPr>
        <w:t>CARE FOLLOWING</w:t>
      </w:r>
      <w:r w:rsidR="005C3E62" w:rsidRPr="009B226C">
        <w:rPr>
          <w:rFonts w:ascii="Book Antiqua" w:hAnsi="Book Antiqua" w:cs="Arial"/>
          <w:b/>
          <w:color w:val="000000" w:themeColor="text1"/>
          <w:u w:val="single"/>
        </w:rPr>
        <w:t xml:space="preserve"> AN ACUTE DIVERTICULITIS EPISODE</w:t>
      </w:r>
    </w:p>
    <w:p w14:paraId="486402A9" w14:textId="36A198A8" w:rsidR="007E33FE" w:rsidRPr="009B226C" w:rsidRDefault="009040C2" w:rsidP="003E3D0C">
      <w:pPr>
        <w:spacing w:line="360" w:lineRule="auto"/>
        <w:jc w:val="both"/>
        <w:rPr>
          <w:rFonts w:ascii="Book Antiqua" w:hAnsi="Book Antiqua" w:cs="Arial"/>
          <w:color w:val="000000" w:themeColor="text1"/>
        </w:rPr>
      </w:pPr>
      <w:r w:rsidRPr="009B226C">
        <w:rPr>
          <w:rFonts w:ascii="Book Antiqua" w:hAnsi="Book Antiqua" w:cs="Arial"/>
          <w:color w:val="000000" w:themeColor="text1"/>
        </w:rPr>
        <w:t xml:space="preserve">Current </w:t>
      </w:r>
      <w:r w:rsidR="00341CAA" w:rsidRPr="009B226C">
        <w:rPr>
          <w:rFonts w:ascii="Book Antiqua" w:hAnsi="Book Antiqua" w:cs="Arial"/>
          <w:color w:val="000000" w:themeColor="text1"/>
        </w:rPr>
        <w:t xml:space="preserve">treatment </w:t>
      </w:r>
      <w:r w:rsidRPr="009B226C">
        <w:rPr>
          <w:rFonts w:ascii="Book Antiqua" w:hAnsi="Book Antiqua" w:cs="Arial"/>
          <w:color w:val="000000" w:themeColor="text1"/>
        </w:rPr>
        <w:t xml:space="preserve">guidelines recommend colonoscopy after resolution of acute diverticulitis if no recent colonoscopy has been </w:t>
      </w:r>
      <w:proofErr w:type="gramStart"/>
      <w:r w:rsidRPr="009B226C">
        <w:rPr>
          <w:rFonts w:ascii="Book Antiqua" w:hAnsi="Book Antiqua" w:cs="Arial"/>
          <w:color w:val="000000" w:themeColor="text1"/>
        </w:rPr>
        <w:t>completed</w:t>
      </w:r>
      <w:r w:rsidR="001D38B9" w:rsidRPr="009B226C">
        <w:rPr>
          <w:rFonts w:ascii="Book Antiqua" w:hAnsi="Book Antiqua" w:cs="Arial"/>
          <w:color w:val="000000" w:themeColor="text1"/>
          <w:vertAlign w:val="superscript"/>
        </w:rPr>
        <w:t>[</w:t>
      </w:r>
      <w:proofErr w:type="gramEnd"/>
      <w:r w:rsidR="00D9028D" w:rsidRPr="009B226C">
        <w:rPr>
          <w:rFonts w:ascii="Book Antiqua" w:hAnsi="Book Antiqua" w:cs="Arial"/>
          <w:color w:val="000000" w:themeColor="text1"/>
        </w:rPr>
        <w:fldChar w:fldCharType="begin">
          <w:fldData xml:space="preserve">PEVuZE5vdGU+PENpdGU+PEF1dGhvcj5GZWluZ29sZDwvQXV0aG9yPjxZZWFyPjIwMTQ8L1llYXI+
PFJlY051bT44MjwvUmVjTnVtPjxEaXNwbGF5VGV4dD48c3R5bGUgZmFjZT0ic3VwZXJzY3JpcHQi
PjI5LCAzMDwvc3R5bGU+PC9EaXNwbGF5VGV4dD48cmVjb3JkPjxyZWMtbnVtYmVyPjgyPC9yZWMt
bnVtYmVyPjxmb3JlaWduLWtleXM+PGtleSBhcHA9IkVOIiBkYi1pZD0ieGVwYTVzeGY5eHd2ZWxl
ZHBydDV3emVlZXQ1YWEyd3Rhejl0IiB0aW1lc3RhbXA9IjE1NTc4NjkxOTkiPjgyPC9rZXk+PC9m
b3JlaWduLWtleXM+PHJlZi10eXBlIG5hbWU9IkpvdXJuYWwgQXJ0aWNsZSI+MTc8L3JlZi10eXBl
Pjxjb250cmlidXRvcnM+PGF1dGhvcnM+PGF1dGhvcj5GZWluZ29sZCwgRC48L2F1dGhvcj48YXV0
aG9yPlN0ZWVsZSwgUy4gUi48L2F1dGhvcj48YXV0aG9yPkxlZSwgUy48L2F1dGhvcj48YXV0aG9y
PkthaXNlciwgQS48L2F1dGhvcj48YXV0aG9yPkJvdXNoZXksIFIuPC9hdXRob3I+PGF1dGhvcj5C
dWllLCBXLiBELjwvYXV0aG9yPjxhdXRob3I+UmFmZmVydHksIEouIEYuPC9hdXRob3I+PC9hdXRo
b3JzPjwvY29udHJpYnV0b3JzPjxhdXRoLWFkZHJlc3M+UHJlcGFyZWQgYnkgdGhlIENsaW5pY2Fs
IFByYWN0aWNlIEd1aWRlbGluZSBUYXNrIEZvcmNlIG9mIHRoZSBBbWVyaWNhbiBTb2NpZXR5IG9m
IENvbG9uIGFuZCBSZWN0YWwgU3VyZ2VvbnMuPC9hdXRoLWFkZHJlc3M+PHRpdGxlcz48dGl0bGU+
UHJhY3RpY2UgcGFyYW1ldGVycyBmb3IgdGhlIHRyZWF0bWVudCBvZiBzaWdtb2lkIGRpdmVydGlj
dWxpdGlz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yODQtOTQ8L3BhZ2VzPjx2b2x1bWU+NTc8
L3ZvbHVtZT48bnVtYmVyPjM8L251bWJlcj48ZWRpdGlvbj4yMDE0LzAyLzExPC9lZGl0aW9uPjxr
ZXl3b3Jkcz48a2V5d29yZD5Db2xvcmVjdGFsIFN1cmdlcnk8L2tleXdvcmQ+PGtleXdvcmQ+RGlh
Z25vc3RpYyBJbWFnaW5nPC9rZXl3b3JkPjxrZXl3b3JkPkRpdmVydGljdWxpdGlzLCBDb2xvbmlj
LypkaWFnbm9zaXMvZXBpZGVtaW9sb2d5Lyp0aGVyYXB5PC9rZXl3b3JkPjxrZXl3b3JkPkh1bWFu
czwva2V5d29yZD48a2V5d29yZD5TaWdtb2lkIERpc2Vhc2VzLypkaWFnbm9zaXMvZXBpZGVtaW9s
b2d5Lyp0aGVyYXB5PC9rZXl3b3JkPjwva2V5d29yZHM+PGRhdGVzPjx5ZWFyPjIwMTQ8L3llYXI+
PHB1Yi1kYXRlcz48ZGF0ZT5NYXI8L2RhdGU+PC9wdWItZGF0ZXM+PC9kYXRlcz48aXNibj4wMDEy
LTM3MDY8L2lzYm4+PGFjY2Vzc2lvbi1udW0+MjQ1MDk0NDk8L2FjY2Vzc2lvbi1udW0+PHVybHM+
PC91cmxzPjxlbGVjdHJvbmljLXJlc291cmNlLW51bT4xMC4xMDk3L2Rjci4wMDAwMDAwMDAwMDAw
MDc1PC9lbGVjdHJvbmljLXJlc291cmNlLW51bT48cmVtb3RlLWRhdGFiYXNlLXByb3ZpZGVyPk5M
TTwvcmVtb3RlLWRhdGFiYXNlLXByb3ZpZGVyPjxsYW5ndWFnZT5lbmc8L2xhbmd1YWdlPjwvcmVj
b3JkPjwvQ2l0ZT48Q2l0ZT48QXV0aG9yPlN0b2xsbWFuPC9BdXRob3I+PFllYXI+MjAxNTwvWWVh
cj48UmVjTnVtPjgzPC9SZWNOdW0+PHJlY29yZD48cmVjLW51bWJlcj44MzwvcmVjLW51bWJlcj48
Zm9yZWlnbi1rZXlzPjxrZXkgYXBwPSJFTiIgZGItaWQ9InhlcGE1c3hmOXh3dmVsZWRwcnQ1d3pl
ZWV0NWFhMnd0YXo5dCIgdGltZXN0YW1wPSIxNTU3ODY5NjIzIj44Mzwva2V5PjwvZm9yZWlnbi1r
ZXlzPjxyZWYtdHlwZSBuYW1lPSJKb3VybmFsIEFydGljbGUiPjE3PC9yZWYtdHlwZT48Y29udHJp
YnV0b3JzPjxhdXRob3JzPjxhdXRob3I+U3RvbGxtYW4sIE4uPC9hdXRob3I+PGF1dGhvcj5TbWFs
bGV5LCBXLjwvYXV0aG9yPjxhdXRob3I+SGlyYW5vLCBJLjwvYXV0aG9yPjwvYXV0aG9ycz48L2Nv
bnRyaWJ1dG9ycz48YXV0aC1hZGRyZXNzPkFsdGEgQmF0ZXMgU3VtbWl0IE1lZGljYWwgQ2VudGVy
LCBPYWtsYW5kLCBDYWxpZm9ybmlhLiYjeEQ7RGVwYXJ0bWVudCBvZiBNZWRpY2luZSwgRGl2aXNp
b24gb2YgR2FzdHJvZW50ZXJvbG9neSwgSGVwYXRvbG9neSwgYW5kIE51dHJpdGlvbiwgVmFuZGVy
YmlsdCBVbml2ZXJzaXR5IFNjaG9vbCBvZiBNZWRpY2luZSwgTmFzaHZpbGxlLCBUZW5uZXNzZWU7
IFZBIFRlbm5lc3NlZSBWYWxsZXkgSGVhbHRoY2FyZSBTeXN0ZW0sIE5hc2h2aWxsZSwgVGVubmVz
c2VlLiYjeEQ7RGl2aXNpb24gb2YgR2FzdHJvZW50ZXJvbG9neSwgTm9ydGh3ZXN0ZXJuIFVuaXZl
cnNpdHkgRmVpbmJlcmcgU2Nob29sIG9mIE1lZGljaW5lLCBDaGljYWdvLCBJbGxpbm9pcy48L2F1
dGgtYWRkcmVzcz48dGl0bGVzPjx0aXRsZT5BbWVyaWNhbiBHYXN0cm9lbnRlcm9sb2dpY2FsIEFz
c29jaWF0aW9uIEluc3RpdHV0ZSBHdWlkZWxpbmUgb24gdGhlIE1hbmFnZW1lbnQgb2YgQWN1dGUg
RGl2ZXJ0aWN1b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5NDQtOTwv
cGFnZXM+PHZvbHVtZT4xNDk8L3ZvbHVtZT48bnVtYmVyPjc8L251bWJlcj48ZWRpdGlvbj4yMDE1
LzEwLzExPC9lZGl0aW9uPjxrZXl3b3Jkcz48a2V5d29yZD5BY3V0ZSBEaXNlYXNlPC9rZXl3b3Jk
PjxrZXl3b3JkPkFudGktQmFjdGVyaWFsIEFnZW50cy9hZHZlcnNlIGVmZmVjdHMvKnRoZXJhcGV1
dGljIHVzZTwva2V5d29yZD48a2V5d29yZD5BbnRpLUluZmxhbW1hdG9yeSBBZ2VudHMsIE5vbi1T
dGVyb2lkYWwvYWR2ZXJzZSBlZmZlY3RzLyp0aGVyYXBldXRpYyB1c2U8L2tleXdvcmQ+PGtleXdv
cmQ+Q29sZWN0b215L2FkdmVyc2UgZWZmZWN0cy8qc3RhbmRhcmRzPC9rZXl3b3JkPjxrZXl3b3Jk
PkNvbG9ub3Njb3B5L3N0YW5kYXJkczwva2V5d29yZD48a2V5d29yZD5Db25zZW5zdXM8L2tleXdv
cmQ+PGtleXdvcmQ+RGlldC9hZHZlcnNlIGVmZmVjdHMvKnN0YW5kYXJkczwva2V5d29yZD48a2V5
d29yZD5EaWV0YXJ5IEZpYmVyL2FkbWluaXN0cmF0aW9uICZhbXA7IGRvc2FnZTwva2V5d29yZD48
a2V5d29yZD5EaXZlcnRpY3VsaXRpcy9kaWFnbm9zaXMvKnRoZXJhcHk8L2tleXdvcmQ+PGtleXdv
cmQ+RWxlY3RpdmUgU3VyZ2ljYWwgUHJvY2VkdXJlczwva2V5d29yZD48a2V5d29yZD5HYXN0cm9l
bnRlcm9sb2d5LypzdGFuZGFyZHM8L2tleXdvcmQ+PGtleXdvcmQ+R2FzdHJvaW50ZXN0aW5hbCBB
Z2VudHMvYWR2ZXJzZSBlZmZlY3RzLyp0aGVyYXBldXRpYyB1c2U8L2tleXdvcmQ+PGtleXdvcmQ+
SHVtYW5zPC9rZXl3b3JkPjxrZXl3b3JkPk1lc2FsYW1pbmUvYWR2ZXJzZSBlZmZlY3RzLyp0aGVy
YXBldXRpYyB1c2U8L2tleXdvcmQ+PGtleXdvcmQ+UGF0aWVudCBTZWxlY3Rpb248L2tleXdvcmQ+
PGtleXdvcmQ+UHJlZGljdGl2ZSBWYWx1ZSBvZiBUZXN0czwva2V5d29yZD48a2V5d29yZD5SaXNr
IEFzc2Vzc21lbnQ8L2tleXdvcmQ+PGtleXdvcmQ+UmlzayBGYWN0b3JzPC9rZXl3b3JkPjxrZXl3
b3JkPlRvbW9ncmFwaHksIFgtUmF5IENvbXB1dGVkL3N0YW5kYXJkczwva2V5d29yZD48a2V5d29y
ZD5UcmVhdG1lbnQgT3V0Y29tZTwva2V5d29yZD48L2tleXdvcmRzPjxkYXRlcz48eWVhcj4yMDE1
PC95ZWFyPjxwdWItZGF0ZXM+PGRhdGU+RGVjPC9kYXRlPjwvcHViLWRhdGVzPjwvZGF0ZXM+PGlz
Ym4+MDAxNi01MDg1PC9pc2JuPjxhY2Nlc3Npb24tbnVtPjI2NDUzNzc3PC9hY2Nlc3Npb24tbnVt
Pjx1cmxzPjwvdXJscz48ZWxlY3Ryb25pYy1yZXNvdXJjZS1udW0+MTAuMTA1My9qLmdhc3Ryby4y
MDE1LjEwLjAwMzwvZWxlY3Ryb25pYy1yZXNvdXJjZS1udW0+PHJlbW90ZS1kYXRhYmFzZS1wcm92
aWRlcj5OTE08L3JlbW90ZS1kYXRhYmFzZS1wcm92aWRlcj48bGFuZ3VhZ2U+ZW5nPC9sYW5ndWFn
ZT48L3JlY29yZD48L0NpdGU+PC9FbmROb3RlPn==
</w:fldData>
        </w:fldChar>
      </w:r>
      <w:r w:rsidR="000613D5" w:rsidRPr="009B226C">
        <w:rPr>
          <w:rFonts w:ascii="Book Antiqua" w:hAnsi="Book Antiqua" w:cs="Arial"/>
          <w:color w:val="000000" w:themeColor="text1"/>
        </w:rPr>
        <w:instrText xml:space="preserve"> ADDIN EN.CITE </w:instrText>
      </w:r>
      <w:r w:rsidR="000613D5" w:rsidRPr="009B226C">
        <w:rPr>
          <w:rFonts w:ascii="Book Antiqua" w:hAnsi="Book Antiqua" w:cs="Arial"/>
          <w:color w:val="000000" w:themeColor="text1"/>
        </w:rPr>
        <w:fldChar w:fldCharType="begin">
          <w:fldData xml:space="preserve">PEVuZE5vdGU+PENpdGU+PEF1dGhvcj5GZWluZ29sZDwvQXV0aG9yPjxZZWFyPjIwMTQ8L1llYXI+
PFJlY051bT44MjwvUmVjTnVtPjxEaXNwbGF5VGV4dD48c3R5bGUgZmFjZT0ic3VwZXJzY3JpcHQi
PjI5LCAzMDwvc3R5bGU+PC9EaXNwbGF5VGV4dD48cmVjb3JkPjxyZWMtbnVtYmVyPjgyPC9yZWMt
bnVtYmVyPjxmb3JlaWduLWtleXM+PGtleSBhcHA9IkVOIiBkYi1pZD0ieGVwYTVzeGY5eHd2ZWxl
ZHBydDV3emVlZXQ1YWEyd3Rhejl0IiB0aW1lc3RhbXA9IjE1NTc4NjkxOTkiPjgyPC9rZXk+PC9m
b3JlaWduLWtleXM+PHJlZi10eXBlIG5hbWU9IkpvdXJuYWwgQXJ0aWNsZSI+MTc8L3JlZi10eXBl
Pjxjb250cmlidXRvcnM+PGF1dGhvcnM+PGF1dGhvcj5GZWluZ29sZCwgRC48L2F1dGhvcj48YXV0
aG9yPlN0ZWVsZSwgUy4gUi48L2F1dGhvcj48YXV0aG9yPkxlZSwgUy48L2F1dGhvcj48YXV0aG9y
PkthaXNlciwgQS48L2F1dGhvcj48YXV0aG9yPkJvdXNoZXksIFIuPC9hdXRob3I+PGF1dGhvcj5C
dWllLCBXLiBELjwvYXV0aG9yPjxhdXRob3I+UmFmZmVydHksIEouIEYuPC9hdXRob3I+PC9hdXRo
b3JzPjwvY29udHJpYnV0b3JzPjxhdXRoLWFkZHJlc3M+UHJlcGFyZWQgYnkgdGhlIENsaW5pY2Fs
IFByYWN0aWNlIEd1aWRlbGluZSBUYXNrIEZvcmNlIG9mIHRoZSBBbWVyaWNhbiBTb2NpZXR5IG9m
IENvbG9uIGFuZCBSZWN0YWwgU3VyZ2VvbnMuPC9hdXRoLWFkZHJlc3M+PHRpdGxlcz48dGl0bGU+
UHJhY3RpY2UgcGFyYW1ldGVycyBmb3IgdGhlIHRyZWF0bWVudCBvZiBzaWdtb2lkIGRpdmVydGlj
dWxpdGlz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yODQtOTQ8L3BhZ2VzPjx2b2x1bWU+NTc8
L3ZvbHVtZT48bnVtYmVyPjM8L251bWJlcj48ZWRpdGlvbj4yMDE0LzAyLzExPC9lZGl0aW9uPjxr
ZXl3b3Jkcz48a2V5d29yZD5Db2xvcmVjdGFsIFN1cmdlcnk8L2tleXdvcmQ+PGtleXdvcmQ+RGlh
Z25vc3RpYyBJbWFnaW5nPC9rZXl3b3JkPjxrZXl3b3JkPkRpdmVydGljdWxpdGlzLCBDb2xvbmlj
LypkaWFnbm9zaXMvZXBpZGVtaW9sb2d5Lyp0aGVyYXB5PC9rZXl3b3JkPjxrZXl3b3JkPkh1bWFu
czwva2V5d29yZD48a2V5d29yZD5TaWdtb2lkIERpc2Vhc2VzLypkaWFnbm9zaXMvZXBpZGVtaW9s
b2d5Lyp0aGVyYXB5PC9rZXl3b3JkPjwva2V5d29yZHM+PGRhdGVzPjx5ZWFyPjIwMTQ8L3llYXI+
PHB1Yi1kYXRlcz48ZGF0ZT5NYXI8L2RhdGU+PC9wdWItZGF0ZXM+PC9kYXRlcz48aXNibj4wMDEy
LTM3MDY8L2lzYm4+PGFjY2Vzc2lvbi1udW0+MjQ1MDk0NDk8L2FjY2Vzc2lvbi1udW0+PHVybHM+
PC91cmxzPjxlbGVjdHJvbmljLXJlc291cmNlLW51bT4xMC4xMDk3L2Rjci4wMDAwMDAwMDAwMDAw
MDc1PC9lbGVjdHJvbmljLXJlc291cmNlLW51bT48cmVtb3RlLWRhdGFiYXNlLXByb3ZpZGVyPk5M
TTwvcmVtb3RlLWRhdGFiYXNlLXByb3ZpZGVyPjxsYW5ndWFnZT5lbmc8L2xhbmd1YWdlPjwvcmVj
b3JkPjwvQ2l0ZT48Q2l0ZT48QXV0aG9yPlN0b2xsbWFuPC9BdXRob3I+PFllYXI+MjAxNTwvWWVh
cj48UmVjTnVtPjgzPC9SZWNOdW0+PHJlY29yZD48cmVjLW51bWJlcj44MzwvcmVjLW51bWJlcj48
Zm9yZWlnbi1rZXlzPjxrZXkgYXBwPSJFTiIgZGItaWQ9InhlcGE1c3hmOXh3dmVsZWRwcnQ1d3pl
ZWV0NWFhMnd0YXo5dCIgdGltZXN0YW1wPSIxNTU3ODY5NjIzIj44Mzwva2V5PjwvZm9yZWlnbi1r
ZXlzPjxyZWYtdHlwZSBuYW1lPSJKb3VybmFsIEFydGljbGUiPjE3PC9yZWYtdHlwZT48Y29udHJp
YnV0b3JzPjxhdXRob3JzPjxhdXRob3I+U3RvbGxtYW4sIE4uPC9hdXRob3I+PGF1dGhvcj5TbWFs
bGV5LCBXLjwvYXV0aG9yPjxhdXRob3I+SGlyYW5vLCBJLjwvYXV0aG9yPjwvYXV0aG9ycz48L2Nv
bnRyaWJ1dG9ycz48YXV0aC1hZGRyZXNzPkFsdGEgQmF0ZXMgU3VtbWl0IE1lZGljYWwgQ2VudGVy
LCBPYWtsYW5kLCBDYWxpZm9ybmlhLiYjeEQ7RGVwYXJ0bWVudCBvZiBNZWRpY2luZSwgRGl2aXNp
b24gb2YgR2FzdHJvZW50ZXJvbG9neSwgSGVwYXRvbG9neSwgYW5kIE51dHJpdGlvbiwgVmFuZGVy
YmlsdCBVbml2ZXJzaXR5IFNjaG9vbCBvZiBNZWRpY2luZSwgTmFzaHZpbGxlLCBUZW5uZXNzZWU7
IFZBIFRlbm5lc3NlZSBWYWxsZXkgSGVhbHRoY2FyZSBTeXN0ZW0sIE5hc2h2aWxsZSwgVGVubmVz
c2VlLiYjeEQ7RGl2aXNpb24gb2YgR2FzdHJvZW50ZXJvbG9neSwgTm9ydGh3ZXN0ZXJuIFVuaXZl
cnNpdHkgRmVpbmJlcmcgU2Nob29sIG9mIE1lZGljaW5lLCBDaGljYWdvLCBJbGxpbm9pcy48L2F1
dGgtYWRkcmVzcz48dGl0bGVzPjx0aXRsZT5BbWVyaWNhbiBHYXN0cm9lbnRlcm9sb2dpY2FsIEFz
c29jaWF0aW9uIEluc3RpdHV0ZSBHdWlkZWxpbmUgb24gdGhlIE1hbmFnZW1lbnQgb2YgQWN1dGUg
RGl2ZXJ0aWN1b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5NDQtOTwv
cGFnZXM+PHZvbHVtZT4xNDk8L3ZvbHVtZT48bnVtYmVyPjc8L251bWJlcj48ZWRpdGlvbj4yMDE1
LzEwLzExPC9lZGl0aW9uPjxrZXl3b3Jkcz48a2V5d29yZD5BY3V0ZSBEaXNlYXNlPC9rZXl3b3Jk
PjxrZXl3b3JkPkFudGktQmFjdGVyaWFsIEFnZW50cy9hZHZlcnNlIGVmZmVjdHMvKnRoZXJhcGV1
dGljIHVzZTwva2V5d29yZD48a2V5d29yZD5BbnRpLUluZmxhbW1hdG9yeSBBZ2VudHMsIE5vbi1T
dGVyb2lkYWwvYWR2ZXJzZSBlZmZlY3RzLyp0aGVyYXBldXRpYyB1c2U8L2tleXdvcmQ+PGtleXdv
cmQ+Q29sZWN0b215L2FkdmVyc2UgZWZmZWN0cy8qc3RhbmRhcmRzPC9rZXl3b3JkPjxrZXl3b3Jk
PkNvbG9ub3Njb3B5L3N0YW5kYXJkczwva2V5d29yZD48a2V5d29yZD5Db25zZW5zdXM8L2tleXdv
cmQ+PGtleXdvcmQ+RGlldC9hZHZlcnNlIGVmZmVjdHMvKnN0YW5kYXJkczwva2V5d29yZD48a2V5
d29yZD5EaWV0YXJ5IEZpYmVyL2FkbWluaXN0cmF0aW9uICZhbXA7IGRvc2FnZTwva2V5d29yZD48
a2V5d29yZD5EaXZlcnRpY3VsaXRpcy9kaWFnbm9zaXMvKnRoZXJhcHk8L2tleXdvcmQ+PGtleXdv
cmQ+RWxlY3RpdmUgU3VyZ2ljYWwgUHJvY2VkdXJlczwva2V5d29yZD48a2V5d29yZD5HYXN0cm9l
bnRlcm9sb2d5LypzdGFuZGFyZHM8L2tleXdvcmQ+PGtleXdvcmQ+R2FzdHJvaW50ZXN0aW5hbCBB
Z2VudHMvYWR2ZXJzZSBlZmZlY3RzLyp0aGVyYXBldXRpYyB1c2U8L2tleXdvcmQ+PGtleXdvcmQ+
SHVtYW5zPC9rZXl3b3JkPjxrZXl3b3JkPk1lc2FsYW1pbmUvYWR2ZXJzZSBlZmZlY3RzLyp0aGVy
YXBldXRpYyB1c2U8L2tleXdvcmQ+PGtleXdvcmQ+UGF0aWVudCBTZWxlY3Rpb248L2tleXdvcmQ+
PGtleXdvcmQ+UHJlZGljdGl2ZSBWYWx1ZSBvZiBUZXN0czwva2V5d29yZD48a2V5d29yZD5SaXNr
IEFzc2Vzc21lbnQ8L2tleXdvcmQ+PGtleXdvcmQ+UmlzayBGYWN0b3JzPC9rZXl3b3JkPjxrZXl3
b3JkPlRvbW9ncmFwaHksIFgtUmF5IENvbXB1dGVkL3N0YW5kYXJkczwva2V5d29yZD48a2V5d29y
ZD5UcmVhdG1lbnQgT3V0Y29tZTwva2V5d29yZD48L2tleXdvcmRzPjxkYXRlcz48eWVhcj4yMDE1
PC95ZWFyPjxwdWItZGF0ZXM+PGRhdGU+RGVjPC9kYXRlPjwvcHViLWRhdGVzPjwvZGF0ZXM+PGlz
Ym4+MDAxNi01MDg1PC9pc2JuPjxhY2Nlc3Npb24tbnVtPjI2NDUzNzc3PC9hY2Nlc3Npb24tbnVt
Pjx1cmxzPjwvdXJscz48ZWxlY3Ryb25pYy1yZXNvdXJjZS1udW0+MTAuMTA1My9qLmdhc3Ryby4y
MDE1LjEwLjAwMzwvZWxlY3Ryb25pYy1yZXNvdXJjZS1udW0+PHJlbW90ZS1kYXRhYmFzZS1wcm92
aWRlcj5OTE08L3JlbW90ZS1kYXRhYmFzZS1wcm92aWRlcj48bGFuZ3VhZ2U+ZW5nPC9sYW5ndWFn
ZT48L3JlY29yZD48L0NpdGU+PC9FbmROb3RlPn==
</w:fldData>
        </w:fldChar>
      </w:r>
      <w:r w:rsidR="000613D5" w:rsidRPr="009B226C">
        <w:rPr>
          <w:rFonts w:ascii="Book Antiqua" w:hAnsi="Book Antiqua" w:cs="Arial"/>
          <w:color w:val="000000" w:themeColor="text1"/>
        </w:rPr>
        <w:instrText xml:space="preserve"> ADDIN EN.CITE.DATA </w:instrText>
      </w:r>
      <w:r w:rsidR="000613D5" w:rsidRPr="009B226C">
        <w:rPr>
          <w:rFonts w:ascii="Book Antiqua" w:hAnsi="Book Antiqua" w:cs="Arial"/>
          <w:color w:val="000000" w:themeColor="text1"/>
        </w:rPr>
      </w:r>
      <w:r w:rsidR="000613D5" w:rsidRPr="009B226C">
        <w:rPr>
          <w:rFonts w:ascii="Book Antiqua" w:hAnsi="Book Antiqua" w:cs="Arial"/>
          <w:color w:val="000000" w:themeColor="text1"/>
        </w:rPr>
        <w:fldChar w:fldCharType="end"/>
      </w:r>
      <w:r w:rsidR="00D9028D" w:rsidRPr="009B226C">
        <w:rPr>
          <w:rFonts w:ascii="Book Antiqua" w:hAnsi="Book Antiqua" w:cs="Arial"/>
          <w:color w:val="000000" w:themeColor="text1"/>
        </w:rPr>
      </w:r>
      <w:r w:rsidR="00D9028D" w:rsidRPr="009B226C">
        <w:rPr>
          <w:rFonts w:ascii="Book Antiqua" w:hAnsi="Book Antiqua" w:cs="Arial"/>
          <w:color w:val="000000" w:themeColor="text1"/>
        </w:rPr>
        <w:fldChar w:fldCharType="separate"/>
      </w:r>
      <w:r w:rsidR="000613D5" w:rsidRPr="009B226C">
        <w:rPr>
          <w:rFonts w:ascii="Book Antiqua" w:hAnsi="Book Antiqua" w:cs="Arial"/>
          <w:noProof/>
          <w:color w:val="000000" w:themeColor="text1"/>
          <w:vertAlign w:val="superscript"/>
        </w:rPr>
        <w:t>29,30</w:t>
      </w:r>
      <w:r w:rsidR="00D9028D" w:rsidRPr="009B226C">
        <w:rPr>
          <w:rFonts w:ascii="Book Antiqua" w:hAnsi="Book Antiqua" w:cs="Arial"/>
          <w:color w:val="000000" w:themeColor="text1"/>
        </w:rPr>
        <w:fldChar w:fldCharType="end"/>
      </w:r>
      <w:r w:rsidR="001D38B9" w:rsidRPr="009B226C">
        <w:rPr>
          <w:rFonts w:ascii="Book Antiqua" w:hAnsi="Book Antiqua" w:cs="Arial"/>
          <w:color w:val="000000" w:themeColor="text1"/>
          <w:vertAlign w:val="superscript"/>
        </w:rPr>
        <w:t>]</w:t>
      </w:r>
      <w:r w:rsidR="001D38B9" w:rsidRPr="009B226C">
        <w:rPr>
          <w:rFonts w:ascii="Book Antiqua" w:hAnsi="Book Antiqua" w:cs="Arial"/>
          <w:color w:val="000000" w:themeColor="text1"/>
        </w:rPr>
        <w:t>.</w:t>
      </w:r>
      <w:r w:rsidR="00D9028D" w:rsidRPr="009B226C">
        <w:rPr>
          <w:rFonts w:ascii="Book Antiqua" w:hAnsi="Book Antiqua" w:cs="Arial"/>
          <w:color w:val="000000" w:themeColor="text1"/>
        </w:rPr>
        <w:t xml:space="preserve"> </w:t>
      </w:r>
      <w:r w:rsidR="00F96A5A" w:rsidRPr="009B226C">
        <w:rPr>
          <w:rFonts w:ascii="Book Antiqua" w:hAnsi="Book Antiqua" w:cs="Arial"/>
          <w:color w:val="000000" w:themeColor="text1"/>
        </w:rPr>
        <w:t>C</w:t>
      </w:r>
      <w:r w:rsidR="00357174" w:rsidRPr="009B226C">
        <w:rPr>
          <w:rFonts w:ascii="Book Antiqua" w:hAnsi="Book Antiqua" w:cs="Arial"/>
          <w:color w:val="000000" w:themeColor="text1"/>
        </w:rPr>
        <w:t>olon wall thickening seen on imaging may also be from processes other than diverticulitis such as ischemia, inflammatory bowel disease, or malignancy</w:t>
      </w:r>
      <w:r w:rsidR="00F96A5A" w:rsidRPr="009B226C">
        <w:rPr>
          <w:rFonts w:ascii="Book Antiqua" w:hAnsi="Book Antiqua" w:cs="Arial"/>
          <w:color w:val="000000" w:themeColor="text1"/>
        </w:rPr>
        <w:t xml:space="preserve">. The </w:t>
      </w:r>
      <w:r w:rsidR="00CA4770" w:rsidRPr="009B226C">
        <w:rPr>
          <w:rFonts w:ascii="Book Antiqua" w:hAnsi="Book Antiqua" w:cs="Arial"/>
          <w:color w:val="000000" w:themeColor="text1"/>
        </w:rPr>
        <w:t>rationale</w:t>
      </w:r>
      <w:r w:rsidR="00F96A5A" w:rsidRPr="009B226C">
        <w:rPr>
          <w:rFonts w:ascii="Book Antiqua" w:hAnsi="Book Antiqua" w:cs="Arial"/>
          <w:color w:val="000000" w:themeColor="text1"/>
        </w:rPr>
        <w:t xml:space="preserve"> behind a follow-up colonoscopy is to avoid missing a diagnosis of any of these conditions</w:t>
      </w:r>
      <w:r w:rsidR="000D475A" w:rsidRPr="009B226C">
        <w:rPr>
          <w:rFonts w:ascii="Book Antiqua" w:hAnsi="Book Antiqua" w:cs="Arial"/>
          <w:color w:val="000000" w:themeColor="text1"/>
        </w:rPr>
        <w:t xml:space="preserve">, particularly malignancy. </w:t>
      </w:r>
      <w:r w:rsidR="006668D3" w:rsidRPr="009B226C">
        <w:rPr>
          <w:rFonts w:ascii="Book Antiqua" w:hAnsi="Book Antiqua" w:cs="Arial"/>
          <w:color w:val="000000" w:themeColor="text1"/>
        </w:rPr>
        <w:t xml:space="preserve">This is generally done 6-8 weeks following improvement of an episodes of </w:t>
      </w:r>
      <w:r w:rsidR="006668D3" w:rsidRPr="009B226C">
        <w:rPr>
          <w:rFonts w:ascii="Book Antiqua" w:hAnsi="Book Antiqua" w:cs="Arial"/>
          <w:color w:val="000000" w:themeColor="text1"/>
        </w:rPr>
        <w:lastRenderedPageBreak/>
        <w:t>acute diverticulitis</w:t>
      </w:r>
      <w:r w:rsidR="00C810FD" w:rsidRPr="009B226C">
        <w:rPr>
          <w:rFonts w:ascii="Book Antiqua" w:hAnsi="Book Antiqua" w:cs="Arial"/>
          <w:color w:val="000000" w:themeColor="text1"/>
        </w:rPr>
        <w:t xml:space="preserve"> in patients who have not had a high-quality colonoscopy in the antecedent two years</w:t>
      </w:r>
      <w:r w:rsidR="006668D3" w:rsidRPr="009B226C">
        <w:rPr>
          <w:rFonts w:ascii="Book Antiqua" w:hAnsi="Book Antiqua" w:cs="Arial"/>
          <w:color w:val="000000" w:themeColor="text1"/>
        </w:rPr>
        <w:t xml:space="preserve">, </w:t>
      </w:r>
      <w:r w:rsidR="00C810FD" w:rsidRPr="009B226C">
        <w:rPr>
          <w:rFonts w:ascii="Book Antiqua" w:hAnsi="Book Antiqua" w:cs="Arial"/>
          <w:color w:val="000000" w:themeColor="text1"/>
        </w:rPr>
        <w:t xml:space="preserve">though </w:t>
      </w:r>
      <w:r w:rsidR="006668D3" w:rsidRPr="009B226C">
        <w:rPr>
          <w:rFonts w:ascii="Book Antiqua" w:hAnsi="Book Antiqua" w:cs="Arial"/>
          <w:color w:val="000000" w:themeColor="text1"/>
        </w:rPr>
        <w:t xml:space="preserve">the </w:t>
      </w:r>
      <w:r w:rsidR="00C810FD" w:rsidRPr="009B226C">
        <w:rPr>
          <w:rFonts w:ascii="Book Antiqua" w:hAnsi="Book Antiqua" w:cs="Arial"/>
          <w:color w:val="000000" w:themeColor="text1"/>
        </w:rPr>
        <w:t>optimal</w:t>
      </w:r>
      <w:r w:rsidR="006668D3" w:rsidRPr="009B226C">
        <w:rPr>
          <w:rFonts w:ascii="Book Antiqua" w:hAnsi="Book Antiqua" w:cs="Arial"/>
          <w:color w:val="000000" w:themeColor="text1"/>
        </w:rPr>
        <w:t xml:space="preserve"> time for colonoscopy is </w:t>
      </w:r>
      <w:r w:rsidR="00C810FD" w:rsidRPr="009B226C">
        <w:rPr>
          <w:rFonts w:ascii="Book Antiqua" w:hAnsi="Book Antiqua" w:cs="Arial"/>
          <w:color w:val="000000" w:themeColor="text1"/>
        </w:rPr>
        <w:t xml:space="preserve">as yet </w:t>
      </w:r>
      <w:r w:rsidR="006668D3" w:rsidRPr="009B226C">
        <w:rPr>
          <w:rFonts w:ascii="Book Antiqua" w:hAnsi="Book Antiqua" w:cs="Arial"/>
          <w:color w:val="000000" w:themeColor="text1"/>
        </w:rPr>
        <w:t>not clear.</w:t>
      </w:r>
    </w:p>
    <w:p w14:paraId="2C8842C8" w14:textId="77777777" w:rsidR="005C3E62" w:rsidRPr="009B226C" w:rsidRDefault="005C3E62" w:rsidP="00B550EB">
      <w:pPr>
        <w:spacing w:line="360" w:lineRule="auto"/>
        <w:jc w:val="both"/>
        <w:rPr>
          <w:rFonts w:ascii="Book Antiqua" w:hAnsi="Book Antiqua" w:cs="Arial"/>
          <w:color w:val="000000" w:themeColor="text1"/>
        </w:rPr>
      </w:pPr>
    </w:p>
    <w:p w14:paraId="4A7CB32B" w14:textId="4FC98BB2" w:rsidR="007E33FE" w:rsidRPr="009B226C" w:rsidRDefault="005C3E62" w:rsidP="00B550EB">
      <w:pPr>
        <w:spacing w:line="360" w:lineRule="auto"/>
        <w:jc w:val="both"/>
        <w:rPr>
          <w:rFonts w:ascii="Book Antiqua" w:hAnsi="Book Antiqua" w:cs="Arial"/>
          <w:color w:val="000000" w:themeColor="text1"/>
          <w:u w:val="single"/>
        </w:rPr>
      </w:pPr>
      <w:r w:rsidRPr="009B226C">
        <w:rPr>
          <w:rFonts w:ascii="Book Antiqua" w:hAnsi="Book Antiqua" w:cs="Arial"/>
          <w:b/>
          <w:color w:val="000000" w:themeColor="text1"/>
          <w:u w:val="single"/>
        </w:rPr>
        <w:t>GENERAL TENETS PERTAINING TO COLONOSCOPY IN PATIENTS WITH DIVERTICULOSIS</w:t>
      </w:r>
    </w:p>
    <w:p w14:paraId="2CF265DE" w14:textId="59E415AF" w:rsidR="007E33FE" w:rsidRPr="009B226C" w:rsidRDefault="007E33FE" w:rsidP="003E3D0C">
      <w:pPr>
        <w:spacing w:line="360" w:lineRule="auto"/>
        <w:jc w:val="both"/>
        <w:rPr>
          <w:rFonts w:ascii="Book Antiqua" w:hAnsi="Book Antiqua" w:cs="Arial"/>
          <w:color w:val="000000" w:themeColor="text1"/>
        </w:rPr>
      </w:pPr>
      <w:r w:rsidRPr="009B226C">
        <w:rPr>
          <w:rFonts w:ascii="Book Antiqua" w:hAnsi="Book Antiqua" w:cs="Arial"/>
          <w:color w:val="000000" w:themeColor="text1"/>
        </w:rPr>
        <w:t xml:space="preserve">Diverticular disease can increase the difficulty of colonoscopy due to </w:t>
      </w:r>
      <w:r w:rsidR="008272FC" w:rsidRPr="009B226C">
        <w:rPr>
          <w:rFonts w:ascii="Book Antiqua" w:hAnsi="Book Antiqua" w:cs="Arial"/>
          <w:color w:val="000000" w:themeColor="text1"/>
        </w:rPr>
        <w:t xml:space="preserve">luminal narrowing, </w:t>
      </w:r>
      <w:r w:rsidR="009F69E6" w:rsidRPr="009B226C">
        <w:rPr>
          <w:rFonts w:ascii="Book Antiqua" w:hAnsi="Book Antiqua" w:cs="Arial"/>
          <w:color w:val="000000" w:themeColor="text1"/>
        </w:rPr>
        <w:t xml:space="preserve">angulations, </w:t>
      </w:r>
      <w:r w:rsidR="005B3E6D" w:rsidRPr="009B226C">
        <w:rPr>
          <w:rFonts w:ascii="Book Antiqua" w:hAnsi="Book Antiqua" w:cs="Arial"/>
          <w:color w:val="000000" w:themeColor="text1"/>
        </w:rPr>
        <w:t xml:space="preserve">colon </w:t>
      </w:r>
      <w:r w:rsidRPr="009B226C">
        <w:rPr>
          <w:rFonts w:ascii="Book Antiqua" w:hAnsi="Book Antiqua" w:cs="Arial"/>
          <w:color w:val="000000" w:themeColor="text1"/>
        </w:rPr>
        <w:t xml:space="preserve">spasm, </w:t>
      </w:r>
      <w:r w:rsidR="005B3E6D" w:rsidRPr="009B226C">
        <w:rPr>
          <w:rFonts w:ascii="Book Antiqua" w:hAnsi="Book Antiqua" w:cs="Arial"/>
          <w:color w:val="000000" w:themeColor="text1"/>
        </w:rPr>
        <w:t xml:space="preserve">and </w:t>
      </w:r>
      <w:r w:rsidRPr="009B226C">
        <w:rPr>
          <w:rFonts w:ascii="Book Antiqua" w:hAnsi="Book Antiqua" w:cs="Arial"/>
          <w:color w:val="000000" w:themeColor="text1"/>
        </w:rPr>
        <w:t xml:space="preserve">difficulty with insufflation. Standard technique with an adult colonoscope </w:t>
      </w:r>
      <w:r w:rsidR="005A1E55" w:rsidRPr="009B226C">
        <w:rPr>
          <w:rFonts w:ascii="Book Antiqua" w:hAnsi="Book Antiqua" w:cs="Arial"/>
          <w:color w:val="000000" w:themeColor="text1"/>
        </w:rPr>
        <w:t>using</w:t>
      </w:r>
      <w:r w:rsidRPr="009B226C">
        <w:rPr>
          <w:rFonts w:ascii="Book Antiqua" w:hAnsi="Book Antiqua" w:cs="Arial"/>
          <w:color w:val="000000" w:themeColor="text1"/>
        </w:rPr>
        <w:t xml:space="preserve"> air insufflation may not be </w:t>
      </w:r>
      <w:r w:rsidR="00850C15" w:rsidRPr="009B226C">
        <w:rPr>
          <w:rFonts w:ascii="Book Antiqua" w:hAnsi="Book Antiqua" w:cs="Arial"/>
          <w:color w:val="000000" w:themeColor="text1"/>
        </w:rPr>
        <w:t>sufficient</w:t>
      </w:r>
      <w:r w:rsidRPr="009B226C">
        <w:rPr>
          <w:rFonts w:ascii="Book Antiqua" w:hAnsi="Book Antiqua" w:cs="Arial"/>
          <w:color w:val="000000" w:themeColor="text1"/>
        </w:rPr>
        <w:t xml:space="preserve"> </w:t>
      </w:r>
      <w:r w:rsidR="00850C15" w:rsidRPr="009B226C">
        <w:rPr>
          <w:rFonts w:ascii="Book Antiqua" w:hAnsi="Book Antiqua" w:cs="Arial"/>
          <w:color w:val="000000" w:themeColor="text1"/>
        </w:rPr>
        <w:t>for</w:t>
      </w:r>
      <w:r w:rsidRPr="009B226C">
        <w:rPr>
          <w:rFonts w:ascii="Book Antiqua" w:hAnsi="Book Antiqua" w:cs="Arial"/>
          <w:color w:val="000000" w:themeColor="text1"/>
        </w:rPr>
        <w:t xml:space="preserve"> achiev</w:t>
      </w:r>
      <w:r w:rsidR="00850C15" w:rsidRPr="009B226C">
        <w:rPr>
          <w:rFonts w:ascii="Book Antiqua" w:hAnsi="Book Antiqua" w:cs="Arial"/>
          <w:color w:val="000000" w:themeColor="text1"/>
        </w:rPr>
        <w:t>ing</w:t>
      </w:r>
      <w:r w:rsidRPr="009B226C">
        <w:rPr>
          <w:rFonts w:ascii="Book Antiqua" w:hAnsi="Book Antiqua" w:cs="Arial"/>
          <w:color w:val="000000" w:themeColor="text1"/>
        </w:rPr>
        <w:t xml:space="preserve"> cecal intubation. Use of a pediatric colonoscope, which is suitable for sharper angulation, may be beneficial. The addition of a transparent cap to the end of the colonoscope can also be helpful. Instead of using air insufflation, water </w:t>
      </w:r>
      <w:r w:rsidR="00985264" w:rsidRPr="009B226C">
        <w:rPr>
          <w:rFonts w:ascii="Book Antiqua" w:hAnsi="Book Antiqua" w:cs="Arial"/>
          <w:color w:val="000000" w:themeColor="text1"/>
        </w:rPr>
        <w:t>infusion</w:t>
      </w:r>
      <w:r w:rsidRPr="009B226C">
        <w:rPr>
          <w:rFonts w:ascii="Book Antiqua" w:hAnsi="Book Antiqua" w:cs="Arial"/>
          <w:color w:val="000000" w:themeColor="text1"/>
        </w:rPr>
        <w:t xml:space="preserve"> during intubation can help </w:t>
      </w:r>
      <w:r w:rsidR="00985264" w:rsidRPr="009B226C">
        <w:rPr>
          <w:rFonts w:ascii="Book Antiqua" w:hAnsi="Book Antiqua" w:cs="Arial"/>
          <w:color w:val="000000" w:themeColor="text1"/>
        </w:rPr>
        <w:t>facilitate</w:t>
      </w:r>
      <w:r w:rsidRPr="009B226C">
        <w:rPr>
          <w:rFonts w:ascii="Book Antiqua" w:hAnsi="Book Antiqua" w:cs="Arial"/>
          <w:color w:val="000000" w:themeColor="text1"/>
        </w:rPr>
        <w:t xml:space="preserve"> </w:t>
      </w:r>
      <w:r w:rsidR="00FC0F4B" w:rsidRPr="009B226C">
        <w:rPr>
          <w:rFonts w:ascii="Book Antiqua" w:hAnsi="Book Antiqua" w:cs="Arial"/>
          <w:color w:val="000000" w:themeColor="text1"/>
        </w:rPr>
        <w:t>movement</w:t>
      </w:r>
      <w:r w:rsidRPr="009B226C">
        <w:rPr>
          <w:rFonts w:ascii="Book Antiqua" w:hAnsi="Book Antiqua" w:cs="Arial"/>
          <w:color w:val="000000" w:themeColor="text1"/>
        </w:rPr>
        <w:t xml:space="preserve"> through a narrow sigmoid</w:t>
      </w:r>
      <w:r w:rsidR="001F59B3" w:rsidRPr="009B226C">
        <w:rPr>
          <w:rFonts w:ascii="Book Antiqua" w:hAnsi="Book Antiqua" w:cs="Arial"/>
          <w:color w:val="000000" w:themeColor="text1"/>
        </w:rPr>
        <w:t xml:space="preserve"> colon</w:t>
      </w:r>
      <w:r w:rsidRPr="009B226C">
        <w:rPr>
          <w:rFonts w:ascii="Book Antiqua" w:hAnsi="Book Antiqua" w:cs="Arial"/>
          <w:color w:val="000000" w:themeColor="text1"/>
        </w:rPr>
        <w:t xml:space="preserve">. In more challenging cases, fluoroscopy can be used to help navigate the colonoscope. Of course, patient positioning and directed abdominal pressure are always useful </w:t>
      </w:r>
      <w:r w:rsidR="004851ED" w:rsidRPr="009B226C">
        <w:rPr>
          <w:rFonts w:ascii="Book Antiqua" w:hAnsi="Book Antiqua" w:cs="Arial"/>
          <w:color w:val="000000" w:themeColor="text1"/>
        </w:rPr>
        <w:t>adjunct maneuvers</w:t>
      </w:r>
      <w:r w:rsidRPr="009B226C">
        <w:rPr>
          <w:rFonts w:ascii="Book Antiqua" w:hAnsi="Book Antiqua" w:cs="Arial"/>
          <w:color w:val="000000" w:themeColor="text1"/>
        </w:rPr>
        <w:t>.</w:t>
      </w:r>
    </w:p>
    <w:p w14:paraId="5CCC2C6B" w14:textId="706A3188" w:rsidR="00EE7AAB" w:rsidRPr="009B226C" w:rsidRDefault="000D6431" w:rsidP="003E3D0C">
      <w:pPr>
        <w:spacing w:line="360" w:lineRule="auto"/>
        <w:ind w:firstLineChars="100" w:firstLine="240"/>
        <w:jc w:val="both"/>
        <w:rPr>
          <w:rFonts w:ascii="Book Antiqua" w:hAnsi="Book Antiqua" w:cs="Arial"/>
          <w:color w:val="000000" w:themeColor="text1"/>
        </w:rPr>
      </w:pPr>
      <w:r w:rsidRPr="009B226C">
        <w:rPr>
          <w:rFonts w:ascii="Book Antiqua" w:hAnsi="Book Antiqua" w:cs="Arial"/>
          <w:color w:val="000000" w:themeColor="text1"/>
        </w:rPr>
        <w:t>The distribution and severity of diverticulosis and related colonic changes are different in each patient; therefore, w</w:t>
      </w:r>
      <w:r w:rsidR="00985264" w:rsidRPr="009B226C">
        <w:rPr>
          <w:rFonts w:ascii="Book Antiqua" w:hAnsi="Book Antiqua" w:cs="Arial"/>
          <w:color w:val="000000" w:themeColor="text1"/>
        </w:rPr>
        <w:t xml:space="preserve">e suggest </w:t>
      </w:r>
      <w:r w:rsidRPr="009B226C">
        <w:rPr>
          <w:rFonts w:ascii="Book Antiqua" w:hAnsi="Book Antiqua" w:cs="Arial"/>
          <w:color w:val="000000" w:themeColor="text1"/>
        </w:rPr>
        <w:t>using</w:t>
      </w:r>
      <w:r w:rsidR="00985264" w:rsidRPr="009B226C">
        <w:rPr>
          <w:rFonts w:ascii="Book Antiqua" w:hAnsi="Book Antiqua" w:cs="Arial"/>
          <w:color w:val="000000" w:themeColor="text1"/>
        </w:rPr>
        <w:t xml:space="preserve"> detailed descriptions of the location and extent of diverticulosis when writing each colonoscopy report. This will provide richer information to physicians caring for the </w:t>
      </w:r>
      <w:r w:rsidR="00EB2D95" w:rsidRPr="009B226C">
        <w:rPr>
          <w:rFonts w:ascii="Book Antiqua" w:hAnsi="Book Antiqua" w:cs="Arial"/>
          <w:color w:val="000000" w:themeColor="text1"/>
        </w:rPr>
        <w:t>patient’s</w:t>
      </w:r>
      <w:r w:rsidR="00985264" w:rsidRPr="009B226C">
        <w:rPr>
          <w:rFonts w:ascii="Book Antiqua" w:hAnsi="Book Antiqua" w:cs="Arial"/>
          <w:color w:val="000000" w:themeColor="text1"/>
        </w:rPr>
        <w:t xml:space="preserve"> diverticular bleed, diverticulosis, or </w:t>
      </w:r>
      <w:r w:rsidR="002B2976" w:rsidRPr="009B226C">
        <w:rPr>
          <w:rFonts w:ascii="Book Antiqua" w:hAnsi="Book Antiqua" w:cs="Arial"/>
          <w:color w:val="000000" w:themeColor="text1"/>
        </w:rPr>
        <w:t>diverticulitis in the future.</w:t>
      </w:r>
    </w:p>
    <w:p w14:paraId="2AB82AA8" w14:textId="77777777" w:rsidR="00E71AE3" w:rsidRPr="009B226C" w:rsidRDefault="00E71AE3" w:rsidP="00B550EB">
      <w:pPr>
        <w:spacing w:line="360" w:lineRule="auto"/>
        <w:jc w:val="both"/>
        <w:rPr>
          <w:rFonts w:ascii="Book Antiqua" w:hAnsi="Book Antiqua" w:cs="Arial"/>
          <w:color w:val="000000" w:themeColor="text1"/>
        </w:rPr>
      </w:pPr>
    </w:p>
    <w:p w14:paraId="2FED84E3" w14:textId="3627101B" w:rsidR="00EE7AAB" w:rsidRPr="009B226C" w:rsidRDefault="005C3E62" w:rsidP="00B550EB">
      <w:pPr>
        <w:spacing w:line="360" w:lineRule="auto"/>
        <w:jc w:val="both"/>
        <w:rPr>
          <w:rFonts w:ascii="Book Antiqua" w:hAnsi="Book Antiqua" w:cs="Arial"/>
          <w:color w:val="000000" w:themeColor="text1"/>
          <w:u w:val="single"/>
        </w:rPr>
      </w:pPr>
      <w:r w:rsidRPr="009B226C">
        <w:rPr>
          <w:rFonts w:ascii="Book Antiqua" w:hAnsi="Book Antiqua" w:cs="Arial"/>
          <w:b/>
          <w:color w:val="000000" w:themeColor="text1"/>
          <w:u w:val="single"/>
        </w:rPr>
        <w:t>CONCLUSION</w:t>
      </w:r>
    </w:p>
    <w:p w14:paraId="460FC7AA" w14:textId="2E5638C2" w:rsidR="00A40C14" w:rsidRPr="009B226C" w:rsidRDefault="00EA7FE0" w:rsidP="003E3D0C">
      <w:pPr>
        <w:spacing w:line="360" w:lineRule="auto"/>
        <w:jc w:val="both"/>
        <w:rPr>
          <w:rFonts w:ascii="Book Antiqua" w:hAnsi="Book Antiqua" w:cs="Arial"/>
          <w:color w:val="000000" w:themeColor="text1"/>
        </w:rPr>
      </w:pPr>
      <w:r w:rsidRPr="009B226C">
        <w:rPr>
          <w:rFonts w:ascii="Book Antiqua" w:hAnsi="Book Antiqua" w:cs="Arial"/>
          <w:color w:val="000000" w:themeColor="text1"/>
        </w:rPr>
        <w:t xml:space="preserve">In this editorial, we have summarized </w:t>
      </w:r>
      <w:r w:rsidR="00E71AE3" w:rsidRPr="009B226C">
        <w:rPr>
          <w:rFonts w:ascii="Book Antiqua" w:hAnsi="Book Antiqua" w:cs="Arial"/>
          <w:color w:val="000000" w:themeColor="text1"/>
        </w:rPr>
        <w:t xml:space="preserve">the </w:t>
      </w:r>
      <w:r w:rsidRPr="009B226C">
        <w:rPr>
          <w:rFonts w:ascii="Book Antiqua" w:hAnsi="Book Antiqua" w:cs="Arial"/>
          <w:color w:val="000000" w:themeColor="text1"/>
        </w:rPr>
        <w:t xml:space="preserve">current </w:t>
      </w:r>
      <w:r w:rsidR="00E71AE3" w:rsidRPr="009B226C">
        <w:rPr>
          <w:rFonts w:ascii="Book Antiqua" w:hAnsi="Book Antiqua" w:cs="Arial"/>
          <w:color w:val="000000" w:themeColor="text1"/>
        </w:rPr>
        <w:t xml:space="preserve">state of colonoscopic </w:t>
      </w:r>
      <w:r w:rsidRPr="009B226C">
        <w:rPr>
          <w:rFonts w:ascii="Book Antiqua" w:hAnsi="Book Antiqua" w:cs="Arial"/>
          <w:color w:val="000000" w:themeColor="text1"/>
        </w:rPr>
        <w:t>management of diverticular disease</w:t>
      </w:r>
      <w:r w:rsidR="00E71AE3" w:rsidRPr="009B226C">
        <w:rPr>
          <w:rFonts w:ascii="Book Antiqua" w:hAnsi="Book Antiqua" w:cs="Arial"/>
          <w:color w:val="000000" w:themeColor="text1"/>
        </w:rPr>
        <w:t>,</w:t>
      </w:r>
      <w:r w:rsidRPr="009B226C">
        <w:rPr>
          <w:rFonts w:ascii="Book Antiqua" w:hAnsi="Book Antiqua" w:cs="Arial"/>
          <w:color w:val="000000" w:themeColor="text1"/>
        </w:rPr>
        <w:t xml:space="preserve"> with</w:t>
      </w:r>
      <w:r w:rsidR="00E71AE3" w:rsidRPr="009B226C">
        <w:rPr>
          <w:rFonts w:ascii="Book Antiqua" w:hAnsi="Book Antiqua" w:cs="Arial"/>
          <w:color w:val="000000" w:themeColor="text1"/>
        </w:rPr>
        <w:t xml:space="preserve"> an</w:t>
      </w:r>
      <w:r w:rsidRPr="009B226C">
        <w:rPr>
          <w:rFonts w:ascii="Book Antiqua" w:hAnsi="Book Antiqua" w:cs="Arial"/>
          <w:color w:val="000000" w:themeColor="text1"/>
        </w:rPr>
        <w:t xml:space="preserve"> emphasis on the </w:t>
      </w:r>
      <w:r w:rsidR="000D6431" w:rsidRPr="009B226C">
        <w:rPr>
          <w:rFonts w:ascii="Book Antiqua" w:hAnsi="Book Antiqua" w:cs="Arial"/>
          <w:color w:val="000000" w:themeColor="text1"/>
        </w:rPr>
        <w:t>treatment</w:t>
      </w:r>
      <w:r w:rsidRPr="009B226C">
        <w:rPr>
          <w:rFonts w:ascii="Book Antiqua" w:hAnsi="Book Antiqua" w:cs="Arial"/>
          <w:color w:val="000000" w:themeColor="text1"/>
        </w:rPr>
        <w:t xml:space="preserve"> of diverticular bleeding and stenting for strictures related to </w:t>
      </w:r>
      <w:r w:rsidR="00E71AE3" w:rsidRPr="009B226C">
        <w:rPr>
          <w:rFonts w:ascii="Book Antiqua" w:hAnsi="Book Antiqua" w:cs="Arial"/>
          <w:color w:val="000000" w:themeColor="text1"/>
        </w:rPr>
        <w:t>prior acute diverticulitis</w:t>
      </w:r>
      <w:r w:rsidRPr="009B226C">
        <w:rPr>
          <w:rFonts w:ascii="Book Antiqua" w:hAnsi="Book Antiqua" w:cs="Arial"/>
          <w:color w:val="000000" w:themeColor="text1"/>
        </w:rPr>
        <w:t xml:space="preserve">. </w:t>
      </w:r>
      <w:r w:rsidR="000D6431" w:rsidRPr="009B226C">
        <w:rPr>
          <w:rFonts w:ascii="Book Antiqua" w:hAnsi="Book Antiqua" w:cs="Arial"/>
          <w:color w:val="000000" w:themeColor="text1"/>
        </w:rPr>
        <w:t>We are encouraged by the refinement of techniques for treating diverticular bleeding</w:t>
      </w:r>
      <w:r w:rsidR="00E71AE3" w:rsidRPr="009B226C">
        <w:rPr>
          <w:rFonts w:ascii="Book Antiqua" w:hAnsi="Book Antiqua" w:cs="Arial"/>
          <w:color w:val="000000" w:themeColor="text1"/>
        </w:rPr>
        <w:t>; for diverticulitis</w:t>
      </w:r>
      <w:r w:rsidR="000D6431" w:rsidRPr="009B226C">
        <w:rPr>
          <w:rFonts w:ascii="Book Antiqua" w:hAnsi="Book Antiqua" w:cs="Arial"/>
          <w:color w:val="000000" w:themeColor="text1"/>
        </w:rPr>
        <w:t>-related strictures</w:t>
      </w:r>
      <w:r w:rsidR="00E71AE3" w:rsidRPr="009B226C">
        <w:rPr>
          <w:rFonts w:ascii="Book Antiqua" w:hAnsi="Book Antiqua" w:cs="Arial"/>
          <w:color w:val="000000" w:themeColor="text1"/>
        </w:rPr>
        <w:t>, emerging data appear promising for the use of colonic stents as a temporizing measure, but further research remains needed with regard to utility and optimal application/patient selection</w:t>
      </w:r>
      <w:r w:rsidR="000D6431" w:rsidRPr="009B226C">
        <w:rPr>
          <w:rFonts w:ascii="Book Antiqua" w:hAnsi="Book Antiqua" w:cs="Arial"/>
          <w:color w:val="000000" w:themeColor="text1"/>
        </w:rPr>
        <w:t xml:space="preserve">. </w:t>
      </w:r>
    </w:p>
    <w:p w14:paraId="666B9E5F" w14:textId="34FB19B4" w:rsidR="005C3E62" w:rsidRPr="009B226C" w:rsidRDefault="005C3E62" w:rsidP="00B550EB">
      <w:pPr>
        <w:spacing w:line="360" w:lineRule="auto"/>
        <w:jc w:val="both"/>
        <w:rPr>
          <w:rFonts w:ascii="Book Antiqua" w:hAnsi="Book Antiqua" w:cs="Arial"/>
          <w:color w:val="000000" w:themeColor="text1"/>
        </w:rPr>
      </w:pPr>
    </w:p>
    <w:p w14:paraId="1CB8598B" w14:textId="2015EC6E" w:rsidR="005C3E62" w:rsidRPr="009B226C" w:rsidRDefault="005C3E62" w:rsidP="00B550EB">
      <w:pPr>
        <w:spacing w:line="360" w:lineRule="auto"/>
        <w:jc w:val="both"/>
        <w:rPr>
          <w:rFonts w:ascii="Book Antiqua" w:hAnsi="Book Antiqua" w:cs="Arial"/>
          <w:b/>
          <w:color w:val="000000" w:themeColor="text1"/>
        </w:rPr>
      </w:pPr>
      <w:r w:rsidRPr="009B226C">
        <w:rPr>
          <w:rFonts w:ascii="Book Antiqua" w:hAnsi="Book Antiqua" w:cs="Arial"/>
          <w:b/>
          <w:color w:val="000000" w:themeColor="text1"/>
        </w:rPr>
        <w:lastRenderedPageBreak/>
        <w:t>REFERENCES</w:t>
      </w:r>
    </w:p>
    <w:p w14:paraId="712A5D86" w14:textId="1A7EC8AA"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1 </w:t>
      </w:r>
      <w:r w:rsidRPr="009B226C">
        <w:rPr>
          <w:rFonts w:ascii="Book Antiqua" w:eastAsia="等线" w:hAnsi="Book Antiqua" w:cs="Times New Roman"/>
          <w:b/>
          <w:kern w:val="2"/>
          <w:lang w:eastAsia="zh-CN"/>
        </w:rPr>
        <w:t>Brian West A</w:t>
      </w:r>
      <w:r w:rsidRPr="009B226C">
        <w:rPr>
          <w:rFonts w:ascii="Book Antiqua" w:eastAsia="等线" w:hAnsi="Book Antiqua" w:cs="Times New Roman"/>
          <w:kern w:val="2"/>
          <w:lang w:eastAsia="zh-CN"/>
        </w:rPr>
        <w:t xml:space="preserve">. The pathology of diverticulosis: classical concepts and mucosal changes in diverticula. </w:t>
      </w:r>
      <w:r w:rsidRPr="009B226C">
        <w:rPr>
          <w:rFonts w:ascii="Book Antiqua" w:eastAsia="等线" w:hAnsi="Book Antiqua" w:cs="Times New Roman"/>
          <w:i/>
          <w:kern w:val="2"/>
          <w:lang w:eastAsia="zh-CN"/>
        </w:rPr>
        <w:t>J Clin Gastroenterol</w:t>
      </w:r>
      <w:r w:rsidRPr="009B226C">
        <w:rPr>
          <w:rFonts w:ascii="Book Antiqua" w:eastAsia="等线" w:hAnsi="Book Antiqua" w:cs="Times New Roman"/>
          <w:kern w:val="2"/>
          <w:lang w:eastAsia="zh-CN"/>
        </w:rPr>
        <w:t xml:space="preserve"> 2006; </w:t>
      </w:r>
      <w:r w:rsidRPr="009B226C">
        <w:rPr>
          <w:rFonts w:ascii="Book Antiqua" w:eastAsia="等线" w:hAnsi="Book Antiqua" w:cs="Times New Roman"/>
          <w:b/>
          <w:kern w:val="2"/>
          <w:lang w:eastAsia="zh-CN"/>
        </w:rPr>
        <w:t>40</w:t>
      </w:r>
      <w:r w:rsidRPr="009B226C">
        <w:rPr>
          <w:rFonts w:ascii="Book Antiqua" w:eastAsia="等线" w:hAnsi="Book Antiqua" w:cs="Times New Roman"/>
          <w:kern w:val="2"/>
          <w:lang w:eastAsia="zh-CN"/>
        </w:rPr>
        <w:t>: S126-S131 [PMID: 16885695 DOI: 10.1097/01.mcg.0000225508.90417.07]</w:t>
      </w:r>
    </w:p>
    <w:p w14:paraId="0152D86B"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 </w:t>
      </w:r>
      <w:r w:rsidRPr="009B226C">
        <w:rPr>
          <w:rFonts w:ascii="Book Antiqua" w:eastAsia="等线" w:hAnsi="Book Antiqua" w:cs="Times New Roman"/>
          <w:b/>
          <w:kern w:val="2"/>
          <w:lang w:eastAsia="zh-CN"/>
        </w:rPr>
        <w:t>Everhart JE</w:t>
      </w:r>
      <w:r w:rsidRPr="009B226C">
        <w:rPr>
          <w:rFonts w:ascii="Book Antiqua" w:eastAsia="等线" w:hAnsi="Book Antiqua" w:cs="Times New Roman"/>
          <w:kern w:val="2"/>
          <w:lang w:eastAsia="zh-CN"/>
        </w:rPr>
        <w:t xml:space="preserve">, Ruhl CE. Burden of digestive diseases in the United States part II: lower gastrointestinal diseases. </w:t>
      </w:r>
      <w:r w:rsidRPr="009B226C">
        <w:rPr>
          <w:rFonts w:ascii="Book Antiqua" w:eastAsia="等线" w:hAnsi="Book Antiqua" w:cs="Times New Roman"/>
          <w:i/>
          <w:kern w:val="2"/>
          <w:lang w:eastAsia="zh-CN"/>
        </w:rPr>
        <w:t>Gastroenterology</w:t>
      </w:r>
      <w:r w:rsidRPr="009B226C">
        <w:rPr>
          <w:rFonts w:ascii="Book Antiqua" w:eastAsia="等线" w:hAnsi="Book Antiqua" w:cs="Times New Roman"/>
          <w:kern w:val="2"/>
          <w:lang w:eastAsia="zh-CN"/>
        </w:rPr>
        <w:t xml:space="preserve"> 2009; </w:t>
      </w:r>
      <w:r w:rsidRPr="009B226C">
        <w:rPr>
          <w:rFonts w:ascii="Book Antiqua" w:eastAsia="等线" w:hAnsi="Book Antiqua" w:cs="Times New Roman"/>
          <w:b/>
          <w:kern w:val="2"/>
          <w:lang w:eastAsia="zh-CN"/>
        </w:rPr>
        <w:t>136</w:t>
      </w:r>
      <w:r w:rsidRPr="009B226C">
        <w:rPr>
          <w:rFonts w:ascii="Book Antiqua" w:eastAsia="等线" w:hAnsi="Book Antiqua" w:cs="Times New Roman"/>
          <w:kern w:val="2"/>
          <w:lang w:eastAsia="zh-CN"/>
        </w:rPr>
        <w:t>: 741-754 [PMID: 19166855 DOI: 10.1053/j.gastro.2009.01.015]</w:t>
      </w:r>
    </w:p>
    <w:p w14:paraId="6245225D"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3 </w:t>
      </w:r>
      <w:r w:rsidRPr="009B226C">
        <w:rPr>
          <w:rFonts w:ascii="Book Antiqua" w:eastAsia="等线" w:hAnsi="Book Antiqua" w:cs="Times New Roman"/>
          <w:b/>
          <w:kern w:val="2"/>
          <w:lang w:eastAsia="zh-CN"/>
        </w:rPr>
        <w:t>Peery AF</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Dellon</w:t>
      </w:r>
      <w:proofErr w:type="spellEnd"/>
      <w:r w:rsidRPr="009B226C">
        <w:rPr>
          <w:rFonts w:ascii="Book Antiqua" w:eastAsia="等线" w:hAnsi="Book Antiqua" w:cs="Times New Roman"/>
          <w:kern w:val="2"/>
          <w:lang w:eastAsia="zh-CN"/>
        </w:rPr>
        <w:t xml:space="preserve"> ES, Lund J, Crockett SD, McGowan CE, </w:t>
      </w:r>
      <w:proofErr w:type="spellStart"/>
      <w:r w:rsidRPr="009B226C">
        <w:rPr>
          <w:rFonts w:ascii="Book Antiqua" w:eastAsia="等线" w:hAnsi="Book Antiqua" w:cs="Times New Roman"/>
          <w:kern w:val="2"/>
          <w:lang w:eastAsia="zh-CN"/>
        </w:rPr>
        <w:t>Bulsiewicz</w:t>
      </w:r>
      <w:proofErr w:type="spellEnd"/>
      <w:r w:rsidRPr="009B226C">
        <w:rPr>
          <w:rFonts w:ascii="Book Antiqua" w:eastAsia="等线" w:hAnsi="Book Antiqua" w:cs="Times New Roman"/>
          <w:kern w:val="2"/>
          <w:lang w:eastAsia="zh-CN"/>
        </w:rPr>
        <w:t xml:space="preserve"> WJ, </w:t>
      </w:r>
      <w:proofErr w:type="spellStart"/>
      <w:r w:rsidRPr="009B226C">
        <w:rPr>
          <w:rFonts w:ascii="Book Antiqua" w:eastAsia="等线" w:hAnsi="Book Antiqua" w:cs="Times New Roman"/>
          <w:kern w:val="2"/>
          <w:lang w:eastAsia="zh-CN"/>
        </w:rPr>
        <w:t>Gangarosa</w:t>
      </w:r>
      <w:proofErr w:type="spellEnd"/>
      <w:r w:rsidRPr="009B226C">
        <w:rPr>
          <w:rFonts w:ascii="Book Antiqua" w:eastAsia="等线" w:hAnsi="Book Antiqua" w:cs="Times New Roman"/>
          <w:kern w:val="2"/>
          <w:lang w:eastAsia="zh-CN"/>
        </w:rPr>
        <w:t xml:space="preserve"> LM, </w:t>
      </w:r>
      <w:proofErr w:type="spellStart"/>
      <w:r w:rsidRPr="009B226C">
        <w:rPr>
          <w:rFonts w:ascii="Book Antiqua" w:eastAsia="等线" w:hAnsi="Book Antiqua" w:cs="Times New Roman"/>
          <w:kern w:val="2"/>
          <w:lang w:eastAsia="zh-CN"/>
        </w:rPr>
        <w:t>Thiny</w:t>
      </w:r>
      <w:proofErr w:type="spellEnd"/>
      <w:r w:rsidRPr="009B226C">
        <w:rPr>
          <w:rFonts w:ascii="Book Antiqua" w:eastAsia="等线" w:hAnsi="Book Antiqua" w:cs="Times New Roman"/>
          <w:kern w:val="2"/>
          <w:lang w:eastAsia="zh-CN"/>
        </w:rPr>
        <w:t xml:space="preserve"> MT, </w:t>
      </w:r>
      <w:proofErr w:type="spellStart"/>
      <w:r w:rsidRPr="009B226C">
        <w:rPr>
          <w:rFonts w:ascii="Book Antiqua" w:eastAsia="等线" w:hAnsi="Book Antiqua" w:cs="Times New Roman"/>
          <w:kern w:val="2"/>
          <w:lang w:eastAsia="zh-CN"/>
        </w:rPr>
        <w:t>Stizenberg</w:t>
      </w:r>
      <w:proofErr w:type="spellEnd"/>
      <w:r w:rsidRPr="009B226C">
        <w:rPr>
          <w:rFonts w:ascii="Book Antiqua" w:eastAsia="等线" w:hAnsi="Book Antiqua" w:cs="Times New Roman"/>
          <w:kern w:val="2"/>
          <w:lang w:eastAsia="zh-CN"/>
        </w:rPr>
        <w:t xml:space="preserve"> K, Morgan DR, </w:t>
      </w:r>
      <w:proofErr w:type="spellStart"/>
      <w:r w:rsidRPr="009B226C">
        <w:rPr>
          <w:rFonts w:ascii="Book Antiqua" w:eastAsia="等线" w:hAnsi="Book Antiqua" w:cs="Times New Roman"/>
          <w:kern w:val="2"/>
          <w:lang w:eastAsia="zh-CN"/>
        </w:rPr>
        <w:t>Ringel</w:t>
      </w:r>
      <w:proofErr w:type="spellEnd"/>
      <w:r w:rsidRPr="009B226C">
        <w:rPr>
          <w:rFonts w:ascii="Book Antiqua" w:eastAsia="等线" w:hAnsi="Book Antiqua" w:cs="Times New Roman"/>
          <w:kern w:val="2"/>
          <w:lang w:eastAsia="zh-CN"/>
        </w:rPr>
        <w:t xml:space="preserve"> Y, Kim HP, </w:t>
      </w:r>
      <w:proofErr w:type="spellStart"/>
      <w:r w:rsidRPr="009B226C">
        <w:rPr>
          <w:rFonts w:ascii="Book Antiqua" w:eastAsia="等线" w:hAnsi="Book Antiqua" w:cs="Times New Roman"/>
          <w:kern w:val="2"/>
          <w:lang w:eastAsia="zh-CN"/>
        </w:rPr>
        <w:t>DiBonaventura</w:t>
      </w:r>
      <w:proofErr w:type="spellEnd"/>
      <w:r w:rsidRPr="009B226C">
        <w:rPr>
          <w:rFonts w:ascii="Book Antiqua" w:eastAsia="等线" w:hAnsi="Book Antiqua" w:cs="Times New Roman"/>
          <w:kern w:val="2"/>
          <w:lang w:eastAsia="zh-CN"/>
        </w:rPr>
        <w:t xml:space="preserve"> MD, Carroll CF, Allen JK, Cook SF, Sandler RS, </w:t>
      </w:r>
      <w:proofErr w:type="spellStart"/>
      <w:r w:rsidRPr="009B226C">
        <w:rPr>
          <w:rFonts w:ascii="Book Antiqua" w:eastAsia="等线" w:hAnsi="Book Antiqua" w:cs="Times New Roman"/>
          <w:kern w:val="2"/>
          <w:lang w:eastAsia="zh-CN"/>
        </w:rPr>
        <w:t>Kappelman</w:t>
      </w:r>
      <w:proofErr w:type="spellEnd"/>
      <w:r w:rsidRPr="009B226C">
        <w:rPr>
          <w:rFonts w:ascii="Book Antiqua" w:eastAsia="等线" w:hAnsi="Book Antiqua" w:cs="Times New Roman"/>
          <w:kern w:val="2"/>
          <w:lang w:eastAsia="zh-CN"/>
        </w:rPr>
        <w:t xml:space="preserve"> MD, </w:t>
      </w:r>
      <w:proofErr w:type="spellStart"/>
      <w:r w:rsidRPr="009B226C">
        <w:rPr>
          <w:rFonts w:ascii="Book Antiqua" w:eastAsia="等线" w:hAnsi="Book Antiqua" w:cs="Times New Roman"/>
          <w:kern w:val="2"/>
          <w:lang w:eastAsia="zh-CN"/>
        </w:rPr>
        <w:t>Shaheen</w:t>
      </w:r>
      <w:proofErr w:type="spellEnd"/>
      <w:r w:rsidRPr="009B226C">
        <w:rPr>
          <w:rFonts w:ascii="Book Antiqua" w:eastAsia="等线" w:hAnsi="Book Antiqua" w:cs="Times New Roman"/>
          <w:kern w:val="2"/>
          <w:lang w:eastAsia="zh-CN"/>
        </w:rPr>
        <w:t xml:space="preserve"> NJ. Burden of gastrointestinal disease in the United States: 2012 update. </w:t>
      </w:r>
      <w:r w:rsidRPr="009B226C">
        <w:rPr>
          <w:rFonts w:ascii="Book Antiqua" w:eastAsia="等线" w:hAnsi="Book Antiqua" w:cs="Times New Roman"/>
          <w:i/>
          <w:kern w:val="2"/>
          <w:lang w:eastAsia="zh-CN"/>
        </w:rPr>
        <w:t>Gastroenterology</w:t>
      </w:r>
      <w:r w:rsidRPr="009B226C">
        <w:rPr>
          <w:rFonts w:ascii="Book Antiqua" w:eastAsia="等线" w:hAnsi="Book Antiqua" w:cs="Times New Roman"/>
          <w:kern w:val="2"/>
          <w:lang w:eastAsia="zh-CN"/>
        </w:rPr>
        <w:t xml:space="preserve"> 2012; </w:t>
      </w:r>
      <w:r w:rsidRPr="009B226C">
        <w:rPr>
          <w:rFonts w:ascii="Book Antiqua" w:eastAsia="等线" w:hAnsi="Book Antiqua" w:cs="Times New Roman"/>
          <w:b/>
          <w:kern w:val="2"/>
          <w:lang w:eastAsia="zh-CN"/>
        </w:rPr>
        <w:t>143</w:t>
      </w:r>
      <w:r w:rsidRPr="009B226C">
        <w:rPr>
          <w:rFonts w:ascii="Book Antiqua" w:eastAsia="等线" w:hAnsi="Book Antiqua" w:cs="Times New Roman"/>
          <w:kern w:val="2"/>
          <w:lang w:eastAsia="zh-CN"/>
        </w:rPr>
        <w:t>: 1179-1187.e3 [PMID: 22885331 DOI: 10.1053/j.gastro.2012.08.002]</w:t>
      </w:r>
    </w:p>
    <w:p w14:paraId="11442B0C"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4 </w:t>
      </w:r>
      <w:proofErr w:type="spellStart"/>
      <w:r w:rsidRPr="009B226C">
        <w:rPr>
          <w:rFonts w:ascii="Book Antiqua" w:eastAsia="等线" w:hAnsi="Book Antiqua" w:cs="Times New Roman"/>
          <w:b/>
          <w:kern w:val="2"/>
          <w:lang w:eastAsia="zh-CN"/>
        </w:rPr>
        <w:t>Strate</w:t>
      </w:r>
      <w:proofErr w:type="spellEnd"/>
      <w:r w:rsidRPr="009B226C">
        <w:rPr>
          <w:rFonts w:ascii="Book Antiqua" w:eastAsia="等线" w:hAnsi="Book Antiqua" w:cs="Times New Roman"/>
          <w:b/>
          <w:kern w:val="2"/>
          <w:lang w:eastAsia="zh-CN"/>
        </w:rPr>
        <w:t xml:space="preserve"> LL</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Naumann</w:t>
      </w:r>
      <w:proofErr w:type="spellEnd"/>
      <w:r w:rsidRPr="009B226C">
        <w:rPr>
          <w:rFonts w:ascii="Book Antiqua" w:eastAsia="等线" w:hAnsi="Book Antiqua" w:cs="Times New Roman"/>
          <w:kern w:val="2"/>
          <w:lang w:eastAsia="zh-CN"/>
        </w:rPr>
        <w:t xml:space="preserve"> CR. The role of colonoscopy and radiological procedures in the management of acute lower intestinal bleeding. </w:t>
      </w:r>
      <w:proofErr w:type="spellStart"/>
      <w:r w:rsidRPr="009B226C">
        <w:rPr>
          <w:rFonts w:ascii="Book Antiqua" w:eastAsia="等线" w:hAnsi="Book Antiqua" w:cs="Times New Roman"/>
          <w:i/>
          <w:kern w:val="2"/>
          <w:lang w:eastAsia="zh-CN"/>
        </w:rPr>
        <w:t>Clin</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Gastroenterol</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Hepatol</w:t>
      </w:r>
      <w:proofErr w:type="spellEnd"/>
      <w:r w:rsidRPr="009B226C">
        <w:rPr>
          <w:rFonts w:ascii="Book Antiqua" w:eastAsia="等线" w:hAnsi="Book Antiqua" w:cs="Times New Roman"/>
          <w:kern w:val="2"/>
          <w:lang w:eastAsia="zh-CN"/>
        </w:rPr>
        <w:t xml:space="preserve"> 2010; </w:t>
      </w:r>
      <w:r w:rsidRPr="009B226C">
        <w:rPr>
          <w:rFonts w:ascii="Book Antiqua" w:eastAsia="等线" w:hAnsi="Book Antiqua" w:cs="Times New Roman"/>
          <w:b/>
          <w:kern w:val="2"/>
          <w:lang w:eastAsia="zh-CN"/>
        </w:rPr>
        <w:t>8</w:t>
      </w:r>
      <w:r w:rsidRPr="009B226C">
        <w:rPr>
          <w:rFonts w:ascii="Book Antiqua" w:eastAsia="等线" w:hAnsi="Book Antiqua" w:cs="Times New Roman"/>
          <w:kern w:val="2"/>
          <w:lang w:eastAsia="zh-CN"/>
        </w:rPr>
        <w:t>: 333-43; quiz e44 [PMID: 20036757 DOI: 10.1016/j.cgh.2009.12.017]</w:t>
      </w:r>
    </w:p>
    <w:p w14:paraId="7F342174"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5 </w:t>
      </w:r>
      <w:r w:rsidRPr="009B226C">
        <w:rPr>
          <w:rFonts w:ascii="Book Antiqua" w:eastAsia="等线" w:hAnsi="Book Antiqua" w:cs="Times New Roman"/>
          <w:b/>
          <w:kern w:val="2"/>
          <w:lang w:eastAsia="zh-CN"/>
        </w:rPr>
        <w:t>Gayer C</w:t>
      </w:r>
      <w:r w:rsidRPr="009B226C">
        <w:rPr>
          <w:rFonts w:ascii="Book Antiqua" w:eastAsia="等线" w:hAnsi="Book Antiqua" w:cs="Times New Roman"/>
          <w:kern w:val="2"/>
          <w:lang w:eastAsia="zh-CN"/>
        </w:rPr>
        <w:t xml:space="preserve">, Chino A, Lucas C, </w:t>
      </w:r>
      <w:proofErr w:type="spellStart"/>
      <w:r w:rsidRPr="009B226C">
        <w:rPr>
          <w:rFonts w:ascii="Book Antiqua" w:eastAsia="等线" w:hAnsi="Book Antiqua" w:cs="Times New Roman"/>
          <w:kern w:val="2"/>
          <w:lang w:eastAsia="zh-CN"/>
        </w:rPr>
        <w:t>Tokioka</w:t>
      </w:r>
      <w:proofErr w:type="spellEnd"/>
      <w:r w:rsidRPr="009B226C">
        <w:rPr>
          <w:rFonts w:ascii="Book Antiqua" w:eastAsia="等线" w:hAnsi="Book Antiqua" w:cs="Times New Roman"/>
          <w:kern w:val="2"/>
          <w:lang w:eastAsia="zh-CN"/>
        </w:rPr>
        <w:t xml:space="preserve"> S, Yamasaki T, Edelman DA, </w:t>
      </w:r>
      <w:proofErr w:type="spellStart"/>
      <w:r w:rsidRPr="009B226C">
        <w:rPr>
          <w:rFonts w:ascii="Book Antiqua" w:eastAsia="等线" w:hAnsi="Book Antiqua" w:cs="Times New Roman"/>
          <w:kern w:val="2"/>
          <w:lang w:eastAsia="zh-CN"/>
        </w:rPr>
        <w:t>Sugawa</w:t>
      </w:r>
      <w:proofErr w:type="spellEnd"/>
      <w:r w:rsidRPr="009B226C">
        <w:rPr>
          <w:rFonts w:ascii="Book Antiqua" w:eastAsia="等线" w:hAnsi="Book Antiqua" w:cs="Times New Roman"/>
          <w:kern w:val="2"/>
          <w:lang w:eastAsia="zh-CN"/>
        </w:rPr>
        <w:t xml:space="preserve"> C. Acute lower gastrointestinal bleeding in 1,112 patients admitted to an urban emergency medical center. </w:t>
      </w:r>
      <w:r w:rsidRPr="009B226C">
        <w:rPr>
          <w:rFonts w:ascii="Book Antiqua" w:eastAsia="等线" w:hAnsi="Book Antiqua" w:cs="Times New Roman"/>
          <w:i/>
          <w:kern w:val="2"/>
          <w:lang w:eastAsia="zh-CN"/>
        </w:rPr>
        <w:t>Surgery</w:t>
      </w:r>
      <w:r w:rsidRPr="009B226C">
        <w:rPr>
          <w:rFonts w:ascii="Book Antiqua" w:eastAsia="等线" w:hAnsi="Book Antiqua" w:cs="Times New Roman"/>
          <w:kern w:val="2"/>
          <w:lang w:eastAsia="zh-CN"/>
        </w:rPr>
        <w:t xml:space="preserve"> 2009; </w:t>
      </w:r>
      <w:r w:rsidRPr="009B226C">
        <w:rPr>
          <w:rFonts w:ascii="Book Antiqua" w:eastAsia="等线" w:hAnsi="Book Antiqua" w:cs="Times New Roman"/>
          <w:b/>
          <w:kern w:val="2"/>
          <w:lang w:eastAsia="zh-CN"/>
        </w:rPr>
        <w:t>146</w:t>
      </w:r>
      <w:r w:rsidRPr="009B226C">
        <w:rPr>
          <w:rFonts w:ascii="Book Antiqua" w:eastAsia="等线" w:hAnsi="Book Antiqua" w:cs="Times New Roman"/>
          <w:kern w:val="2"/>
          <w:lang w:eastAsia="zh-CN"/>
        </w:rPr>
        <w:t>: 600-6; discussion 606-7 [PMID: 19789018 DOI: 10.1016/j.surg.2009.06.055]</w:t>
      </w:r>
    </w:p>
    <w:p w14:paraId="0DF464E4"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6 </w:t>
      </w:r>
      <w:r w:rsidRPr="009B226C">
        <w:rPr>
          <w:rFonts w:ascii="Book Antiqua" w:eastAsia="等线" w:hAnsi="Book Antiqua" w:cs="Times New Roman"/>
          <w:b/>
          <w:kern w:val="2"/>
          <w:lang w:eastAsia="zh-CN"/>
        </w:rPr>
        <w:t>Lee EW</w:t>
      </w:r>
      <w:r w:rsidRPr="009B226C">
        <w:rPr>
          <w:rFonts w:ascii="Book Antiqua" w:eastAsia="等线" w:hAnsi="Book Antiqua" w:cs="Times New Roman"/>
          <w:kern w:val="2"/>
          <w:lang w:eastAsia="zh-CN"/>
        </w:rPr>
        <w:t xml:space="preserve">, Laberge JM. Differential diagnosis of gastrointestinal bleeding. </w:t>
      </w:r>
      <w:r w:rsidRPr="009B226C">
        <w:rPr>
          <w:rFonts w:ascii="Book Antiqua" w:eastAsia="等线" w:hAnsi="Book Antiqua" w:cs="Times New Roman"/>
          <w:i/>
          <w:kern w:val="2"/>
          <w:lang w:eastAsia="zh-CN"/>
        </w:rPr>
        <w:t xml:space="preserve">Tech </w:t>
      </w:r>
      <w:proofErr w:type="spellStart"/>
      <w:r w:rsidRPr="009B226C">
        <w:rPr>
          <w:rFonts w:ascii="Book Antiqua" w:eastAsia="等线" w:hAnsi="Book Antiqua" w:cs="Times New Roman"/>
          <w:i/>
          <w:kern w:val="2"/>
          <w:lang w:eastAsia="zh-CN"/>
        </w:rPr>
        <w:t>Vasc</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Interv</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Radiol</w:t>
      </w:r>
      <w:proofErr w:type="spellEnd"/>
      <w:r w:rsidRPr="009B226C">
        <w:rPr>
          <w:rFonts w:ascii="Book Antiqua" w:eastAsia="等线" w:hAnsi="Book Antiqua" w:cs="Times New Roman"/>
          <w:kern w:val="2"/>
          <w:lang w:eastAsia="zh-CN"/>
        </w:rPr>
        <w:t xml:space="preserve"> 2004; </w:t>
      </w:r>
      <w:r w:rsidRPr="009B226C">
        <w:rPr>
          <w:rFonts w:ascii="Book Antiqua" w:eastAsia="等线" w:hAnsi="Book Antiqua" w:cs="Times New Roman"/>
          <w:b/>
          <w:kern w:val="2"/>
          <w:lang w:eastAsia="zh-CN"/>
        </w:rPr>
        <w:t>7</w:t>
      </w:r>
      <w:r w:rsidRPr="009B226C">
        <w:rPr>
          <w:rFonts w:ascii="Book Antiqua" w:eastAsia="等线" w:hAnsi="Book Antiqua" w:cs="Times New Roman"/>
          <w:kern w:val="2"/>
          <w:lang w:eastAsia="zh-CN"/>
        </w:rPr>
        <w:t>: 112-122 [PMID: 16015555 DOI: 10.1053/j.tvir.2004.12.001]</w:t>
      </w:r>
    </w:p>
    <w:p w14:paraId="73CF3B24"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7 </w:t>
      </w:r>
      <w:proofErr w:type="spellStart"/>
      <w:r w:rsidRPr="009B226C">
        <w:rPr>
          <w:rFonts w:ascii="Book Antiqua" w:eastAsia="等线" w:hAnsi="Book Antiqua" w:cs="Times New Roman"/>
          <w:b/>
          <w:kern w:val="2"/>
          <w:lang w:eastAsia="zh-CN"/>
        </w:rPr>
        <w:t>Gostout</w:t>
      </w:r>
      <w:proofErr w:type="spellEnd"/>
      <w:r w:rsidRPr="009B226C">
        <w:rPr>
          <w:rFonts w:ascii="Book Antiqua" w:eastAsia="等线" w:hAnsi="Book Antiqua" w:cs="Times New Roman"/>
          <w:b/>
          <w:kern w:val="2"/>
          <w:lang w:eastAsia="zh-CN"/>
        </w:rPr>
        <w:t xml:space="preserve"> CJ</w:t>
      </w:r>
      <w:r w:rsidRPr="009B226C">
        <w:rPr>
          <w:rFonts w:ascii="Book Antiqua" w:eastAsia="等线" w:hAnsi="Book Antiqua" w:cs="Times New Roman"/>
          <w:kern w:val="2"/>
          <w:lang w:eastAsia="zh-CN"/>
        </w:rPr>
        <w:t xml:space="preserve">, Wang KK, </w:t>
      </w:r>
      <w:proofErr w:type="spellStart"/>
      <w:r w:rsidRPr="009B226C">
        <w:rPr>
          <w:rFonts w:ascii="Book Antiqua" w:eastAsia="等线" w:hAnsi="Book Antiqua" w:cs="Times New Roman"/>
          <w:kern w:val="2"/>
          <w:lang w:eastAsia="zh-CN"/>
        </w:rPr>
        <w:t>Ahlquist</w:t>
      </w:r>
      <w:proofErr w:type="spellEnd"/>
      <w:r w:rsidRPr="009B226C">
        <w:rPr>
          <w:rFonts w:ascii="Book Antiqua" w:eastAsia="等线" w:hAnsi="Book Antiqua" w:cs="Times New Roman"/>
          <w:kern w:val="2"/>
          <w:lang w:eastAsia="zh-CN"/>
        </w:rPr>
        <w:t xml:space="preserve"> DA, </w:t>
      </w:r>
      <w:proofErr w:type="spellStart"/>
      <w:r w:rsidRPr="009B226C">
        <w:rPr>
          <w:rFonts w:ascii="Book Antiqua" w:eastAsia="等线" w:hAnsi="Book Antiqua" w:cs="Times New Roman"/>
          <w:kern w:val="2"/>
          <w:lang w:eastAsia="zh-CN"/>
        </w:rPr>
        <w:t>Clain</w:t>
      </w:r>
      <w:proofErr w:type="spellEnd"/>
      <w:r w:rsidRPr="009B226C">
        <w:rPr>
          <w:rFonts w:ascii="Book Antiqua" w:eastAsia="等线" w:hAnsi="Book Antiqua" w:cs="Times New Roman"/>
          <w:kern w:val="2"/>
          <w:lang w:eastAsia="zh-CN"/>
        </w:rPr>
        <w:t xml:space="preserve"> JE, Hughes RW, Larson MV, Petersen BT, Schroeder KW, Tremaine WJ, </w:t>
      </w:r>
      <w:proofErr w:type="spellStart"/>
      <w:r w:rsidRPr="009B226C">
        <w:rPr>
          <w:rFonts w:ascii="Book Antiqua" w:eastAsia="等线" w:hAnsi="Book Antiqua" w:cs="Times New Roman"/>
          <w:kern w:val="2"/>
          <w:lang w:eastAsia="zh-CN"/>
        </w:rPr>
        <w:t>Viggiano</w:t>
      </w:r>
      <w:proofErr w:type="spellEnd"/>
      <w:r w:rsidRPr="009B226C">
        <w:rPr>
          <w:rFonts w:ascii="Book Antiqua" w:eastAsia="等线" w:hAnsi="Book Antiqua" w:cs="Times New Roman"/>
          <w:kern w:val="2"/>
          <w:lang w:eastAsia="zh-CN"/>
        </w:rPr>
        <w:t xml:space="preserve"> TR. Acute gastrointestinal bleeding. Experience of a specialized management team. </w:t>
      </w:r>
      <w:r w:rsidRPr="009B226C">
        <w:rPr>
          <w:rFonts w:ascii="Book Antiqua" w:eastAsia="等线" w:hAnsi="Book Antiqua" w:cs="Times New Roman"/>
          <w:i/>
          <w:kern w:val="2"/>
          <w:lang w:eastAsia="zh-CN"/>
        </w:rPr>
        <w:t>J Clin Gastroenterol</w:t>
      </w:r>
      <w:r w:rsidRPr="009B226C">
        <w:rPr>
          <w:rFonts w:ascii="Book Antiqua" w:eastAsia="等线" w:hAnsi="Book Antiqua" w:cs="Times New Roman"/>
          <w:kern w:val="2"/>
          <w:lang w:eastAsia="zh-CN"/>
        </w:rPr>
        <w:t xml:space="preserve"> 1992; </w:t>
      </w:r>
      <w:r w:rsidRPr="009B226C">
        <w:rPr>
          <w:rFonts w:ascii="Book Antiqua" w:eastAsia="等线" w:hAnsi="Book Antiqua" w:cs="Times New Roman"/>
          <w:b/>
          <w:kern w:val="2"/>
          <w:lang w:eastAsia="zh-CN"/>
        </w:rPr>
        <w:t>14</w:t>
      </w:r>
      <w:r w:rsidRPr="009B226C">
        <w:rPr>
          <w:rFonts w:ascii="Book Antiqua" w:eastAsia="等线" w:hAnsi="Book Antiqua" w:cs="Times New Roman"/>
          <w:kern w:val="2"/>
          <w:lang w:eastAsia="zh-CN"/>
        </w:rPr>
        <w:t>: 260-267 [PMID: 1564303 DOI: 10.1097/00004836-199204000-00014]</w:t>
      </w:r>
    </w:p>
    <w:p w14:paraId="701CDCBF"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8 </w:t>
      </w:r>
      <w:r w:rsidRPr="009B226C">
        <w:rPr>
          <w:rFonts w:ascii="Book Antiqua" w:eastAsia="等线" w:hAnsi="Book Antiqua" w:cs="Times New Roman"/>
          <w:b/>
          <w:kern w:val="2"/>
          <w:lang w:eastAsia="zh-CN"/>
        </w:rPr>
        <w:t>ASGE Standards of Practice Committee.</w:t>
      </w:r>
      <w:r w:rsidRPr="009B226C">
        <w:rPr>
          <w:rFonts w:ascii="Book Antiqua" w:eastAsia="等线" w:hAnsi="Book Antiqua" w:cs="Times New Roman"/>
          <w:kern w:val="2"/>
          <w:lang w:eastAsia="zh-CN"/>
        </w:rPr>
        <w:t xml:space="preserve">, Pasha SF, </w:t>
      </w:r>
      <w:proofErr w:type="spellStart"/>
      <w:r w:rsidRPr="009B226C">
        <w:rPr>
          <w:rFonts w:ascii="Book Antiqua" w:eastAsia="等线" w:hAnsi="Book Antiqua" w:cs="Times New Roman"/>
          <w:kern w:val="2"/>
          <w:lang w:eastAsia="zh-CN"/>
        </w:rPr>
        <w:t>Shergill</w:t>
      </w:r>
      <w:proofErr w:type="spellEnd"/>
      <w:r w:rsidRPr="009B226C">
        <w:rPr>
          <w:rFonts w:ascii="Book Antiqua" w:eastAsia="等线" w:hAnsi="Book Antiqua" w:cs="Times New Roman"/>
          <w:kern w:val="2"/>
          <w:lang w:eastAsia="zh-CN"/>
        </w:rPr>
        <w:t xml:space="preserve"> A, Acosta RD, </w:t>
      </w:r>
      <w:proofErr w:type="spellStart"/>
      <w:r w:rsidRPr="009B226C">
        <w:rPr>
          <w:rFonts w:ascii="Book Antiqua" w:eastAsia="等线" w:hAnsi="Book Antiqua" w:cs="Times New Roman"/>
          <w:kern w:val="2"/>
          <w:lang w:eastAsia="zh-CN"/>
        </w:rPr>
        <w:t>Chandrasekhara</w:t>
      </w:r>
      <w:proofErr w:type="spellEnd"/>
      <w:r w:rsidRPr="009B226C">
        <w:rPr>
          <w:rFonts w:ascii="Book Antiqua" w:eastAsia="等线" w:hAnsi="Book Antiqua" w:cs="Times New Roman"/>
          <w:kern w:val="2"/>
          <w:lang w:eastAsia="zh-CN"/>
        </w:rPr>
        <w:t xml:space="preserve"> V, </w:t>
      </w:r>
      <w:proofErr w:type="spellStart"/>
      <w:r w:rsidRPr="009B226C">
        <w:rPr>
          <w:rFonts w:ascii="Book Antiqua" w:eastAsia="等线" w:hAnsi="Book Antiqua" w:cs="Times New Roman"/>
          <w:kern w:val="2"/>
          <w:lang w:eastAsia="zh-CN"/>
        </w:rPr>
        <w:t>Chathadi</w:t>
      </w:r>
      <w:proofErr w:type="spellEnd"/>
      <w:r w:rsidRPr="009B226C">
        <w:rPr>
          <w:rFonts w:ascii="Book Antiqua" w:eastAsia="等线" w:hAnsi="Book Antiqua" w:cs="Times New Roman"/>
          <w:kern w:val="2"/>
          <w:lang w:eastAsia="zh-CN"/>
        </w:rPr>
        <w:t xml:space="preserve"> KV, Early D, Evans JA, Fisher D, </w:t>
      </w:r>
      <w:proofErr w:type="spellStart"/>
      <w:r w:rsidRPr="009B226C">
        <w:rPr>
          <w:rFonts w:ascii="Book Antiqua" w:eastAsia="等线" w:hAnsi="Book Antiqua" w:cs="Times New Roman"/>
          <w:kern w:val="2"/>
          <w:lang w:eastAsia="zh-CN"/>
        </w:rPr>
        <w:t>Fonkalsrud</w:t>
      </w:r>
      <w:proofErr w:type="spellEnd"/>
      <w:r w:rsidRPr="009B226C">
        <w:rPr>
          <w:rFonts w:ascii="Book Antiqua" w:eastAsia="等线" w:hAnsi="Book Antiqua" w:cs="Times New Roman"/>
          <w:kern w:val="2"/>
          <w:lang w:eastAsia="zh-CN"/>
        </w:rPr>
        <w:t xml:space="preserve"> L, Hwang JH, </w:t>
      </w:r>
      <w:proofErr w:type="spellStart"/>
      <w:r w:rsidRPr="009B226C">
        <w:rPr>
          <w:rFonts w:ascii="Book Antiqua" w:eastAsia="等线" w:hAnsi="Book Antiqua" w:cs="Times New Roman"/>
          <w:kern w:val="2"/>
          <w:lang w:eastAsia="zh-CN"/>
        </w:rPr>
        <w:t>Khashab</w:t>
      </w:r>
      <w:proofErr w:type="spellEnd"/>
      <w:r w:rsidRPr="009B226C">
        <w:rPr>
          <w:rFonts w:ascii="Book Antiqua" w:eastAsia="等线" w:hAnsi="Book Antiqua" w:cs="Times New Roman"/>
          <w:kern w:val="2"/>
          <w:lang w:eastAsia="zh-CN"/>
        </w:rPr>
        <w:t xml:space="preserve"> MA, </w:t>
      </w:r>
      <w:proofErr w:type="spellStart"/>
      <w:r w:rsidRPr="009B226C">
        <w:rPr>
          <w:rFonts w:ascii="Book Antiqua" w:eastAsia="等线" w:hAnsi="Book Antiqua" w:cs="Times New Roman"/>
          <w:kern w:val="2"/>
          <w:lang w:eastAsia="zh-CN"/>
        </w:rPr>
        <w:t>Lightdale</w:t>
      </w:r>
      <w:proofErr w:type="spellEnd"/>
      <w:r w:rsidRPr="009B226C">
        <w:rPr>
          <w:rFonts w:ascii="Book Antiqua" w:eastAsia="等线" w:hAnsi="Book Antiqua" w:cs="Times New Roman"/>
          <w:kern w:val="2"/>
          <w:lang w:eastAsia="zh-CN"/>
        </w:rPr>
        <w:t xml:space="preserve"> JR, Muthusamy VR, Saltzman JR, Cash BD. The role of endoscopy in the patient with lower GI bleeding. </w:t>
      </w:r>
      <w:proofErr w:type="spellStart"/>
      <w:r w:rsidRPr="009B226C">
        <w:rPr>
          <w:rFonts w:ascii="Book Antiqua" w:eastAsia="等线" w:hAnsi="Book Antiqua" w:cs="Times New Roman"/>
          <w:i/>
          <w:kern w:val="2"/>
          <w:lang w:eastAsia="zh-CN"/>
        </w:rPr>
        <w:t>Gastrointest</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Endosc</w:t>
      </w:r>
      <w:proofErr w:type="spellEnd"/>
      <w:r w:rsidRPr="009B226C">
        <w:rPr>
          <w:rFonts w:ascii="Book Antiqua" w:eastAsia="等线" w:hAnsi="Book Antiqua" w:cs="Times New Roman"/>
          <w:kern w:val="2"/>
          <w:lang w:eastAsia="zh-CN"/>
        </w:rPr>
        <w:t xml:space="preserve"> 2014; </w:t>
      </w:r>
      <w:r w:rsidRPr="009B226C">
        <w:rPr>
          <w:rFonts w:ascii="Book Antiqua" w:eastAsia="等线" w:hAnsi="Book Antiqua" w:cs="Times New Roman"/>
          <w:b/>
          <w:kern w:val="2"/>
          <w:lang w:eastAsia="zh-CN"/>
        </w:rPr>
        <w:t>79</w:t>
      </w:r>
      <w:r w:rsidRPr="009B226C">
        <w:rPr>
          <w:rFonts w:ascii="Book Antiqua" w:eastAsia="等线" w:hAnsi="Book Antiqua" w:cs="Times New Roman"/>
          <w:kern w:val="2"/>
          <w:lang w:eastAsia="zh-CN"/>
        </w:rPr>
        <w:t xml:space="preserve">: 875-885 </w:t>
      </w:r>
      <w:r w:rsidRPr="009B226C">
        <w:rPr>
          <w:rFonts w:ascii="Book Antiqua" w:eastAsia="等线" w:hAnsi="Book Antiqua" w:cs="Times New Roman"/>
          <w:kern w:val="2"/>
          <w:lang w:eastAsia="zh-CN"/>
        </w:rPr>
        <w:lastRenderedPageBreak/>
        <w:t>[PMID: 24703084 DOI: 10.1016/j.gie.2013.10.039]</w:t>
      </w:r>
    </w:p>
    <w:p w14:paraId="1E4D7137"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9 </w:t>
      </w:r>
      <w:proofErr w:type="spellStart"/>
      <w:r w:rsidRPr="009B226C">
        <w:rPr>
          <w:rFonts w:ascii="Book Antiqua" w:eastAsia="等线" w:hAnsi="Book Antiqua" w:cs="Times New Roman"/>
          <w:b/>
          <w:kern w:val="2"/>
          <w:lang w:eastAsia="zh-CN"/>
        </w:rPr>
        <w:t>Strate</w:t>
      </w:r>
      <w:proofErr w:type="spellEnd"/>
      <w:r w:rsidRPr="009B226C">
        <w:rPr>
          <w:rFonts w:ascii="Book Antiqua" w:eastAsia="等线" w:hAnsi="Book Antiqua" w:cs="Times New Roman"/>
          <w:b/>
          <w:kern w:val="2"/>
          <w:lang w:eastAsia="zh-CN"/>
        </w:rPr>
        <w:t xml:space="preserve"> LL</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Gralnek</w:t>
      </w:r>
      <w:proofErr w:type="spellEnd"/>
      <w:r w:rsidRPr="009B226C">
        <w:rPr>
          <w:rFonts w:ascii="Book Antiqua" w:eastAsia="等线" w:hAnsi="Book Antiqua" w:cs="Times New Roman"/>
          <w:kern w:val="2"/>
          <w:lang w:eastAsia="zh-CN"/>
        </w:rPr>
        <w:t xml:space="preserve"> IM. ACG Clinical Guideline: Management of Patients </w:t>
      </w:r>
      <w:proofErr w:type="gramStart"/>
      <w:r w:rsidRPr="009B226C">
        <w:rPr>
          <w:rFonts w:ascii="Book Antiqua" w:eastAsia="等线" w:hAnsi="Book Antiqua" w:cs="Times New Roman"/>
          <w:kern w:val="2"/>
          <w:lang w:eastAsia="zh-CN"/>
        </w:rPr>
        <w:t>With</w:t>
      </w:r>
      <w:proofErr w:type="gramEnd"/>
      <w:r w:rsidRPr="009B226C">
        <w:rPr>
          <w:rFonts w:ascii="Book Antiqua" w:eastAsia="等线" w:hAnsi="Book Antiqua" w:cs="Times New Roman"/>
          <w:kern w:val="2"/>
          <w:lang w:eastAsia="zh-CN"/>
        </w:rPr>
        <w:t xml:space="preserve"> Acute Lower Gastrointestinal Bleeding. </w:t>
      </w:r>
      <w:r w:rsidRPr="009B226C">
        <w:rPr>
          <w:rFonts w:ascii="Book Antiqua" w:eastAsia="等线" w:hAnsi="Book Antiqua" w:cs="Times New Roman"/>
          <w:i/>
          <w:kern w:val="2"/>
          <w:lang w:eastAsia="zh-CN"/>
        </w:rPr>
        <w:t>Am J Gastroenterol</w:t>
      </w:r>
      <w:r w:rsidRPr="009B226C">
        <w:rPr>
          <w:rFonts w:ascii="Book Antiqua" w:eastAsia="等线" w:hAnsi="Book Antiqua" w:cs="Times New Roman"/>
          <w:kern w:val="2"/>
          <w:lang w:eastAsia="zh-CN"/>
        </w:rPr>
        <w:t xml:space="preserve"> 2016; </w:t>
      </w:r>
      <w:r w:rsidRPr="009B226C">
        <w:rPr>
          <w:rFonts w:ascii="Book Antiqua" w:eastAsia="等线" w:hAnsi="Book Antiqua" w:cs="Times New Roman"/>
          <w:b/>
          <w:kern w:val="2"/>
          <w:lang w:eastAsia="zh-CN"/>
        </w:rPr>
        <w:t>111</w:t>
      </w:r>
      <w:r w:rsidRPr="009B226C">
        <w:rPr>
          <w:rFonts w:ascii="Book Antiqua" w:eastAsia="等线" w:hAnsi="Book Antiqua" w:cs="Times New Roman"/>
          <w:kern w:val="2"/>
          <w:lang w:eastAsia="zh-CN"/>
        </w:rPr>
        <w:t>: 755 [PMID: 27151132 DOI: 10.1038/ajg.2016.155]</w:t>
      </w:r>
    </w:p>
    <w:p w14:paraId="1BFD1F21"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10 </w:t>
      </w:r>
      <w:r w:rsidRPr="009B226C">
        <w:rPr>
          <w:rFonts w:ascii="Book Antiqua" w:eastAsia="等线" w:hAnsi="Book Antiqua" w:cs="Times New Roman"/>
          <w:b/>
          <w:kern w:val="2"/>
          <w:lang w:eastAsia="zh-CN"/>
        </w:rPr>
        <w:t>Jensen DM</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Machicado</w:t>
      </w:r>
      <w:proofErr w:type="spellEnd"/>
      <w:r w:rsidRPr="009B226C">
        <w:rPr>
          <w:rFonts w:ascii="Book Antiqua" w:eastAsia="等线" w:hAnsi="Book Antiqua" w:cs="Times New Roman"/>
          <w:kern w:val="2"/>
          <w:lang w:eastAsia="zh-CN"/>
        </w:rPr>
        <w:t xml:space="preserve"> GA, </w:t>
      </w:r>
      <w:proofErr w:type="spellStart"/>
      <w:r w:rsidRPr="009B226C">
        <w:rPr>
          <w:rFonts w:ascii="Book Antiqua" w:eastAsia="等线" w:hAnsi="Book Antiqua" w:cs="Times New Roman"/>
          <w:kern w:val="2"/>
          <w:lang w:eastAsia="zh-CN"/>
        </w:rPr>
        <w:t>Jutabha</w:t>
      </w:r>
      <w:proofErr w:type="spellEnd"/>
      <w:r w:rsidRPr="009B226C">
        <w:rPr>
          <w:rFonts w:ascii="Book Antiqua" w:eastAsia="等线" w:hAnsi="Book Antiqua" w:cs="Times New Roman"/>
          <w:kern w:val="2"/>
          <w:lang w:eastAsia="zh-CN"/>
        </w:rPr>
        <w:t xml:space="preserve"> R, Kovacs TO. Urgent colonoscopy for the diagnosis and treatment of severe diverticular hemorrhage. </w:t>
      </w:r>
      <w:r w:rsidRPr="009B226C">
        <w:rPr>
          <w:rFonts w:ascii="Book Antiqua" w:eastAsia="等线" w:hAnsi="Book Antiqua" w:cs="Times New Roman"/>
          <w:i/>
          <w:kern w:val="2"/>
          <w:lang w:eastAsia="zh-CN"/>
        </w:rPr>
        <w:t xml:space="preserve">N </w:t>
      </w:r>
      <w:proofErr w:type="spellStart"/>
      <w:r w:rsidRPr="009B226C">
        <w:rPr>
          <w:rFonts w:ascii="Book Antiqua" w:eastAsia="等线" w:hAnsi="Book Antiqua" w:cs="Times New Roman"/>
          <w:i/>
          <w:kern w:val="2"/>
          <w:lang w:eastAsia="zh-CN"/>
        </w:rPr>
        <w:t>Engl</w:t>
      </w:r>
      <w:proofErr w:type="spellEnd"/>
      <w:r w:rsidRPr="009B226C">
        <w:rPr>
          <w:rFonts w:ascii="Book Antiqua" w:eastAsia="等线" w:hAnsi="Book Antiqua" w:cs="Times New Roman"/>
          <w:i/>
          <w:kern w:val="2"/>
          <w:lang w:eastAsia="zh-CN"/>
        </w:rPr>
        <w:t xml:space="preserve"> J Med</w:t>
      </w:r>
      <w:r w:rsidRPr="009B226C">
        <w:rPr>
          <w:rFonts w:ascii="Book Antiqua" w:eastAsia="等线" w:hAnsi="Book Antiqua" w:cs="Times New Roman"/>
          <w:kern w:val="2"/>
          <w:lang w:eastAsia="zh-CN"/>
        </w:rPr>
        <w:t xml:space="preserve"> 2000; </w:t>
      </w:r>
      <w:r w:rsidRPr="009B226C">
        <w:rPr>
          <w:rFonts w:ascii="Book Antiqua" w:eastAsia="等线" w:hAnsi="Book Antiqua" w:cs="Times New Roman"/>
          <w:b/>
          <w:kern w:val="2"/>
          <w:lang w:eastAsia="zh-CN"/>
        </w:rPr>
        <w:t>342</w:t>
      </w:r>
      <w:r w:rsidRPr="009B226C">
        <w:rPr>
          <w:rFonts w:ascii="Book Antiqua" w:eastAsia="等线" w:hAnsi="Book Antiqua" w:cs="Times New Roman"/>
          <w:kern w:val="2"/>
          <w:lang w:eastAsia="zh-CN"/>
        </w:rPr>
        <w:t>: 78-82 [PMID: 10631275 DOI: 10.1056/NEJM200001133420202]</w:t>
      </w:r>
    </w:p>
    <w:p w14:paraId="589FE7CA"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11 </w:t>
      </w:r>
      <w:r w:rsidRPr="009B226C">
        <w:rPr>
          <w:rFonts w:ascii="Book Antiqua" w:eastAsia="等线" w:hAnsi="Book Antiqua" w:cs="Times New Roman"/>
          <w:b/>
          <w:kern w:val="2"/>
          <w:lang w:eastAsia="zh-CN"/>
        </w:rPr>
        <w:t>Sengupta N</w:t>
      </w:r>
      <w:r w:rsidRPr="009B226C">
        <w:rPr>
          <w:rFonts w:ascii="Book Antiqua" w:eastAsia="等线" w:hAnsi="Book Antiqua" w:cs="Times New Roman"/>
          <w:kern w:val="2"/>
          <w:lang w:eastAsia="zh-CN"/>
        </w:rPr>
        <w:t xml:space="preserve">, Tapper EB, Feuerstein JD. Early Versus Delayed Colonoscopy in Hospitalized Patients </w:t>
      </w:r>
      <w:proofErr w:type="gramStart"/>
      <w:r w:rsidRPr="009B226C">
        <w:rPr>
          <w:rFonts w:ascii="Book Antiqua" w:eastAsia="等线" w:hAnsi="Book Antiqua" w:cs="Times New Roman"/>
          <w:kern w:val="2"/>
          <w:lang w:eastAsia="zh-CN"/>
        </w:rPr>
        <w:t>With</w:t>
      </w:r>
      <w:proofErr w:type="gramEnd"/>
      <w:r w:rsidRPr="009B226C">
        <w:rPr>
          <w:rFonts w:ascii="Book Antiqua" w:eastAsia="等线" w:hAnsi="Book Antiqua" w:cs="Times New Roman"/>
          <w:kern w:val="2"/>
          <w:lang w:eastAsia="zh-CN"/>
        </w:rPr>
        <w:t xml:space="preserve"> Lower Gastrointestinal Bleeding: A Meta-Analysis. </w:t>
      </w:r>
      <w:r w:rsidRPr="009B226C">
        <w:rPr>
          <w:rFonts w:ascii="Book Antiqua" w:eastAsia="等线" w:hAnsi="Book Antiqua" w:cs="Times New Roman"/>
          <w:i/>
          <w:kern w:val="2"/>
          <w:lang w:eastAsia="zh-CN"/>
        </w:rPr>
        <w:t>J Clin Gastroenterol</w:t>
      </w:r>
      <w:r w:rsidRPr="009B226C">
        <w:rPr>
          <w:rFonts w:ascii="Book Antiqua" w:eastAsia="等线" w:hAnsi="Book Antiqua" w:cs="Times New Roman"/>
          <w:kern w:val="2"/>
          <w:lang w:eastAsia="zh-CN"/>
        </w:rPr>
        <w:t xml:space="preserve"> 2017; </w:t>
      </w:r>
      <w:r w:rsidRPr="009B226C">
        <w:rPr>
          <w:rFonts w:ascii="Book Antiqua" w:eastAsia="等线" w:hAnsi="Book Antiqua" w:cs="Times New Roman"/>
          <w:b/>
          <w:kern w:val="2"/>
          <w:lang w:eastAsia="zh-CN"/>
        </w:rPr>
        <w:t>51</w:t>
      </w:r>
      <w:r w:rsidRPr="009B226C">
        <w:rPr>
          <w:rFonts w:ascii="Book Antiqua" w:eastAsia="等线" w:hAnsi="Book Antiqua" w:cs="Times New Roman"/>
          <w:kern w:val="2"/>
          <w:lang w:eastAsia="zh-CN"/>
        </w:rPr>
        <w:t>: 352-359 [PMID: 27466163 DOI: 10.1097/MCG.0000000000000602]</w:t>
      </w:r>
    </w:p>
    <w:p w14:paraId="098C1012"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12 </w:t>
      </w:r>
      <w:proofErr w:type="spellStart"/>
      <w:r w:rsidRPr="009B226C">
        <w:rPr>
          <w:rFonts w:ascii="Book Antiqua" w:eastAsia="等线" w:hAnsi="Book Antiqua" w:cs="Times New Roman"/>
          <w:b/>
          <w:kern w:val="2"/>
          <w:lang w:eastAsia="zh-CN"/>
        </w:rPr>
        <w:t>Kouanda</w:t>
      </w:r>
      <w:proofErr w:type="spellEnd"/>
      <w:r w:rsidRPr="009B226C">
        <w:rPr>
          <w:rFonts w:ascii="Book Antiqua" w:eastAsia="等线" w:hAnsi="Book Antiqua" w:cs="Times New Roman"/>
          <w:b/>
          <w:kern w:val="2"/>
          <w:lang w:eastAsia="zh-CN"/>
        </w:rPr>
        <w:t xml:space="preserve"> AM</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Somsouk</w:t>
      </w:r>
      <w:proofErr w:type="spellEnd"/>
      <w:r w:rsidRPr="009B226C">
        <w:rPr>
          <w:rFonts w:ascii="Book Antiqua" w:eastAsia="等线" w:hAnsi="Book Antiqua" w:cs="Times New Roman"/>
          <w:kern w:val="2"/>
          <w:lang w:eastAsia="zh-CN"/>
        </w:rPr>
        <w:t xml:space="preserve"> M, Sewell JL, Day LW. Urgent colonoscopy in patients with lower GI bleeding: a systematic review and meta-analysis. </w:t>
      </w:r>
      <w:proofErr w:type="spellStart"/>
      <w:r w:rsidRPr="009B226C">
        <w:rPr>
          <w:rFonts w:ascii="Book Antiqua" w:eastAsia="等线" w:hAnsi="Book Antiqua" w:cs="Times New Roman"/>
          <w:i/>
          <w:kern w:val="2"/>
          <w:lang w:eastAsia="zh-CN"/>
        </w:rPr>
        <w:t>Gastrointest</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Endosc</w:t>
      </w:r>
      <w:proofErr w:type="spellEnd"/>
      <w:r w:rsidRPr="009B226C">
        <w:rPr>
          <w:rFonts w:ascii="Book Antiqua" w:eastAsia="等线" w:hAnsi="Book Antiqua" w:cs="Times New Roman"/>
          <w:kern w:val="2"/>
          <w:lang w:eastAsia="zh-CN"/>
        </w:rPr>
        <w:t xml:space="preserve"> 2017; </w:t>
      </w:r>
      <w:r w:rsidRPr="009B226C">
        <w:rPr>
          <w:rFonts w:ascii="Book Antiqua" w:eastAsia="等线" w:hAnsi="Book Antiqua" w:cs="Times New Roman"/>
          <w:b/>
          <w:kern w:val="2"/>
          <w:lang w:eastAsia="zh-CN"/>
        </w:rPr>
        <w:t>86</w:t>
      </w:r>
      <w:r w:rsidRPr="009B226C">
        <w:rPr>
          <w:rFonts w:ascii="Book Antiqua" w:eastAsia="等线" w:hAnsi="Book Antiqua" w:cs="Times New Roman"/>
          <w:kern w:val="2"/>
          <w:lang w:eastAsia="zh-CN"/>
        </w:rPr>
        <w:t>: 107-117.e1 [PMID: 28174123 DOI: 10.1016/j.gie.2017.01.035]</w:t>
      </w:r>
    </w:p>
    <w:p w14:paraId="5D51344A"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13 </w:t>
      </w:r>
      <w:r w:rsidRPr="009B226C">
        <w:rPr>
          <w:rFonts w:ascii="Book Antiqua" w:eastAsia="等线" w:hAnsi="Book Antiqua" w:cs="Times New Roman"/>
          <w:b/>
          <w:kern w:val="2"/>
          <w:lang w:eastAsia="zh-CN"/>
        </w:rPr>
        <w:t>Nigam N</w:t>
      </w:r>
      <w:r w:rsidRPr="009B226C">
        <w:rPr>
          <w:rFonts w:ascii="Book Antiqua" w:eastAsia="等线" w:hAnsi="Book Antiqua" w:cs="Times New Roman"/>
          <w:kern w:val="2"/>
          <w:lang w:eastAsia="zh-CN"/>
        </w:rPr>
        <w:t xml:space="preserve">, Ham SA, Sengupta N. Early Colonoscopy for Diverticular Bleeding Does Not Reduce Risk of </w:t>
      </w:r>
      <w:proofErr w:type="spellStart"/>
      <w:r w:rsidRPr="009B226C">
        <w:rPr>
          <w:rFonts w:ascii="Book Antiqua" w:eastAsia="等线" w:hAnsi="Book Antiqua" w:cs="Times New Roman"/>
          <w:kern w:val="2"/>
          <w:lang w:eastAsia="zh-CN"/>
        </w:rPr>
        <w:t>Postdischarge</w:t>
      </w:r>
      <w:proofErr w:type="spellEnd"/>
      <w:r w:rsidRPr="009B226C">
        <w:rPr>
          <w:rFonts w:ascii="Book Antiqua" w:eastAsia="等线" w:hAnsi="Book Antiqua" w:cs="Times New Roman"/>
          <w:kern w:val="2"/>
          <w:lang w:eastAsia="zh-CN"/>
        </w:rPr>
        <w:t xml:space="preserve"> Recurrent Bleeding: A Propensity Score Matching Analysis. </w:t>
      </w:r>
      <w:proofErr w:type="spellStart"/>
      <w:r w:rsidRPr="009B226C">
        <w:rPr>
          <w:rFonts w:ascii="Book Antiqua" w:eastAsia="等线" w:hAnsi="Book Antiqua" w:cs="Times New Roman"/>
          <w:i/>
          <w:kern w:val="2"/>
          <w:lang w:eastAsia="zh-CN"/>
        </w:rPr>
        <w:t>Clin</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Gastroenterol</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Hepatol</w:t>
      </w:r>
      <w:proofErr w:type="spellEnd"/>
      <w:r w:rsidRPr="009B226C">
        <w:rPr>
          <w:rFonts w:ascii="Book Antiqua" w:eastAsia="等线" w:hAnsi="Book Antiqua" w:cs="Times New Roman"/>
          <w:kern w:val="2"/>
          <w:lang w:eastAsia="zh-CN"/>
        </w:rPr>
        <w:t xml:space="preserve"> 2019; </w:t>
      </w:r>
      <w:r w:rsidRPr="009B226C">
        <w:rPr>
          <w:rFonts w:ascii="Book Antiqua" w:eastAsia="等线" w:hAnsi="Book Antiqua" w:cs="Times New Roman"/>
          <w:b/>
          <w:kern w:val="2"/>
          <w:lang w:eastAsia="zh-CN"/>
        </w:rPr>
        <w:t>17</w:t>
      </w:r>
      <w:r w:rsidRPr="009B226C">
        <w:rPr>
          <w:rFonts w:ascii="Book Antiqua" w:eastAsia="等线" w:hAnsi="Book Antiqua" w:cs="Times New Roman"/>
          <w:kern w:val="2"/>
          <w:lang w:eastAsia="zh-CN"/>
        </w:rPr>
        <w:t>: 1105-1111.e1 [PMID: 30296595 DOI: 10.1016/j.cgh.2018.09.050]</w:t>
      </w:r>
    </w:p>
    <w:p w14:paraId="0F4FEC1A"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14 </w:t>
      </w:r>
      <w:r w:rsidRPr="009B226C">
        <w:rPr>
          <w:rFonts w:ascii="Book Antiqua" w:eastAsia="等线" w:hAnsi="Book Antiqua" w:cs="Times New Roman"/>
          <w:b/>
          <w:kern w:val="2"/>
          <w:lang w:eastAsia="zh-CN"/>
        </w:rPr>
        <w:t>Laine L</w:t>
      </w:r>
      <w:r w:rsidRPr="009B226C">
        <w:rPr>
          <w:rFonts w:ascii="Book Antiqua" w:eastAsia="等线" w:hAnsi="Book Antiqua" w:cs="Times New Roman"/>
          <w:kern w:val="2"/>
          <w:lang w:eastAsia="zh-CN"/>
        </w:rPr>
        <w:t xml:space="preserve">, Shah A. Randomized trial of urgent vs. elective colonoscopy in patients hospitalized with lower GI bleeding. </w:t>
      </w:r>
      <w:r w:rsidRPr="009B226C">
        <w:rPr>
          <w:rFonts w:ascii="Book Antiqua" w:eastAsia="等线" w:hAnsi="Book Antiqua" w:cs="Times New Roman"/>
          <w:i/>
          <w:kern w:val="2"/>
          <w:lang w:eastAsia="zh-CN"/>
        </w:rPr>
        <w:t>Am J Gastroenterol</w:t>
      </w:r>
      <w:r w:rsidRPr="009B226C">
        <w:rPr>
          <w:rFonts w:ascii="Book Antiqua" w:eastAsia="等线" w:hAnsi="Book Antiqua" w:cs="Times New Roman"/>
          <w:kern w:val="2"/>
          <w:lang w:eastAsia="zh-CN"/>
        </w:rPr>
        <w:t xml:space="preserve"> 2010; </w:t>
      </w:r>
      <w:r w:rsidRPr="009B226C">
        <w:rPr>
          <w:rFonts w:ascii="Book Antiqua" w:eastAsia="等线" w:hAnsi="Book Antiqua" w:cs="Times New Roman"/>
          <w:b/>
          <w:kern w:val="2"/>
          <w:lang w:eastAsia="zh-CN"/>
        </w:rPr>
        <w:t>105</w:t>
      </w:r>
      <w:r w:rsidRPr="009B226C">
        <w:rPr>
          <w:rFonts w:ascii="Book Antiqua" w:eastAsia="等线" w:hAnsi="Book Antiqua" w:cs="Times New Roman"/>
          <w:kern w:val="2"/>
          <w:lang w:eastAsia="zh-CN"/>
        </w:rPr>
        <w:t>: 2636-41; quiz 2642 [PMID: 20648004 DOI: 10.1038/ajg.2010.277]</w:t>
      </w:r>
    </w:p>
    <w:p w14:paraId="08216688"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15 </w:t>
      </w:r>
      <w:r w:rsidRPr="009B226C">
        <w:rPr>
          <w:rFonts w:ascii="Book Antiqua" w:eastAsia="等线" w:hAnsi="Book Antiqua" w:cs="Times New Roman"/>
          <w:b/>
          <w:kern w:val="2"/>
          <w:lang w:eastAsia="zh-CN"/>
        </w:rPr>
        <w:t>Green BT</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Rockey</w:t>
      </w:r>
      <w:proofErr w:type="spellEnd"/>
      <w:r w:rsidRPr="009B226C">
        <w:rPr>
          <w:rFonts w:ascii="Book Antiqua" w:eastAsia="等线" w:hAnsi="Book Antiqua" w:cs="Times New Roman"/>
          <w:kern w:val="2"/>
          <w:lang w:eastAsia="zh-CN"/>
        </w:rPr>
        <w:t xml:space="preserve"> DC, </w:t>
      </w:r>
      <w:proofErr w:type="spellStart"/>
      <w:r w:rsidRPr="009B226C">
        <w:rPr>
          <w:rFonts w:ascii="Book Antiqua" w:eastAsia="等线" w:hAnsi="Book Antiqua" w:cs="Times New Roman"/>
          <w:kern w:val="2"/>
          <w:lang w:eastAsia="zh-CN"/>
        </w:rPr>
        <w:t>Portwood</w:t>
      </w:r>
      <w:proofErr w:type="spellEnd"/>
      <w:r w:rsidRPr="009B226C">
        <w:rPr>
          <w:rFonts w:ascii="Book Antiqua" w:eastAsia="等线" w:hAnsi="Book Antiqua" w:cs="Times New Roman"/>
          <w:kern w:val="2"/>
          <w:lang w:eastAsia="zh-CN"/>
        </w:rPr>
        <w:t xml:space="preserve"> G, </w:t>
      </w:r>
      <w:proofErr w:type="spellStart"/>
      <w:r w:rsidRPr="009B226C">
        <w:rPr>
          <w:rFonts w:ascii="Book Antiqua" w:eastAsia="等线" w:hAnsi="Book Antiqua" w:cs="Times New Roman"/>
          <w:kern w:val="2"/>
          <w:lang w:eastAsia="zh-CN"/>
        </w:rPr>
        <w:t>Tarnasky</w:t>
      </w:r>
      <w:proofErr w:type="spellEnd"/>
      <w:r w:rsidRPr="009B226C">
        <w:rPr>
          <w:rFonts w:ascii="Book Antiqua" w:eastAsia="等线" w:hAnsi="Book Antiqua" w:cs="Times New Roman"/>
          <w:kern w:val="2"/>
          <w:lang w:eastAsia="zh-CN"/>
        </w:rPr>
        <w:t xml:space="preserve"> PR, </w:t>
      </w:r>
      <w:proofErr w:type="spellStart"/>
      <w:r w:rsidRPr="009B226C">
        <w:rPr>
          <w:rFonts w:ascii="Book Antiqua" w:eastAsia="等线" w:hAnsi="Book Antiqua" w:cs="Times New Roman"/>
          <w:kern w:val="2"/>
          <w:lang w:eastAsia="zh-CN"/>
        </w:rPr>
        <w:t>Guarisco</w:t>
      </w:r>
      <w:proofErr w:type="spellEnd"/>
      <w:r w:rsidRPr="009B226C">
        <w:rPr>
          <w:rFonts w:ascii="Book Antiqua" w:eastAsia="等线" w:hAnsi="Book Antiqua" w:cs="Times New Roman"/>
          <w:kern w:val="2"/>
          <w:lang w:eastAsia="zh-CN"/>
        </w:rPr>
        <w:t xml:space="preserve"> S, Branch MS, Leung J, Jowell P. Urgent colonoscopy for evaluation and management of acute lower gastrointestinal hemorrhage: a randomized controlled trial. </w:t>
      </w:r>
      <w:r w:rsidRPr="009B226C">
        <w:rPr>
          <w:rFonts w:ascii="Book Antiqua" w:eastAsia="等线" w:hAnsi="Book Antiqua" w:cs="Times New Roman"/>
          <w:i/>
          <w:kern w:val="2"/>
          <w:lang w:eastAsia="zh-CN"/>
        </w:rPr>
        <w:t>Am J Gastroenterol</w:t>
      </w:r>
      <w:r w:rsidRPr="009B226C">
        <w:rPr>
          <w:rFonts w:ascii="Book Antiqua" w:eastAsia="等线" w:hAnsi="Book Antiqua" w:cs="Times New Roman"/>
          <w:kern w:val="2"/>
          <w:lang w:eastAsia="zh-CN"/>
        </w:rPr>
        <w:t xml:space="preserve"> 2005; </w:t>
      </w:r>
      <w:r w:rsidRPr="009B226C">
        <w:rPr>
          <w:rFonts w:ascii="Book Antiqua" w:eastAsia="等线" w:hAnsi="Book Antiqua" w:cs="Times New Roman"/>
          <w:b/>
          <w:kern w:val="2"/>
          <w:lang w:eastAsia="zh-CN"/>
        </w:rPr>
        <w:t>100</w:t>
      </w:r>
      <w:r w:rsidRPr="009B226C">
        <w:rPr>
          <w:rFonts w:ascii="Book Antiqua" w:eastAsia="等线" w:hAnsi="Book Antiqua" w:cs="Times New Roman"/>
          <w:kern w:val="2"/>
          <w:lang w:eastAsia="zh-CN"/>
        </w:rPr>
        <w:t>: 2395-2402 [PMID: 16279891 DOI: 10.1111/j.1572-0241.2005.00306.x]</w:t>
      </w:r>
    </w:p>
    <w:p w14:paraId="04673505"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16 </w:t>
      </w:r>
      <w:r w:rsidRPr="009B226C">
        <w:rPr>
          <w:rFonts w:ascii="Book Antiqua" w:eastAsia="等线" w:hAnsi="Book Antiqua" w:cs="Times New Roman"/>
          <w:b/>
          <w:kern w:val="2"/>
          <w:lang w:eastAsia="zh-CN"/>
        </w:rPr>
        <w:t>Nagata N</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Niikura</w:t>
      </w:r>
      <w:proofErr w:type="spellEnd"/>
      <w:r w:rsidRPr="009B226C">
        <w:rPr>
          <w:rFonts w:ascii="Book Antiqua" w:eastAsia="等线" w:hAnsi="Book Antiqua" w:cs="Times New Roman"/>
          <w:kern w:val="2"/>
          <w:lang w:eastAsia="zh-CN"/>
        </w:rPr>
        <w:t xml:space="preserve"> R, Sakurai T, </w:t>
      </w:r>
      <w:proofErr w:type="spellStart"/>
      <w:r w:rsidRPr="009B226C">
        <w:rPr>
          <w:rFonts w:ascii="Book Antiqua" w:eastAsia="等线" w:hAnsi="Book Antiqua" w:cs="Times New Roman"/>
          <w:kern w:val="2"/>
          <w:lang w:eastAsia="zh-CN"/>
        </w:rPr>
        <w:t>Shimbo</w:t>
      </w:r>
      <w:proofErr w:type="spellEnd"/>
      <w:r w:rsidRPr="009B226C">
        <w:rPr>
          <w:rFonts w:ascii="Book Antiqua" w:eastAsia="等线" w:hAnsi="Book Antiqua" w:cs="Times New Roman"/>
          <w:kern w:val="2"/>
          <w:lang w:eastAsia="zh-CN"/>
        </w:rPr>
        <w:t xml:space="preserve"> T, Aoki T, </w:t>
      </w:r>
      <w:proofErr w:type="spellStart"/>
      <w:r w:rsidRPr="009B226C">
        <w:rPr>
          <w:rFonts w:ascii="Book Antiqua" w:eastAsia="等线" w:hAnsi="Book Antiqua" w:cs="Times New Roman"/>
          <w:kern w:val="2"/>
          <w:lang w:eastAsia="zh-CN"/>
        </w:rPr>
        <w:t>Moriyasu</w:t>
      </w:r>
      <w:proofErr w:type="spellEnd"/>
      <w:r w:rsidRPr="009B226C">
        <w:rPr>
          <w:rFonts w:ascii="Book Antiqua" w:eastAsia="等线" w:hAnsi="Book Antiqua" w:cs="Times New Roman"/>
          <w:kern w:val="2"/>
          <w:lang w:eastAsia="zh-CN"/>
        </w:rPr>
        <w:t xml:space="preserve"> S, </w:t>
      </w:r>
      <w:proofErr w:type="spellStart"/>
      <w:r w:rsidRPr="009B226C">
        <w:rPr>
          <w:rFonts w:ascii="Book Antiqua" w:eastAsia="等线" w:hAnsi="Book Antiqua" w:cs="Times New Roman"/>
          <w:kern w:val="2"/>
          <w:lang w:eastAsia="zh-CN"/>
        </w:rPr>
        <w:t>Sekine</w:t>
      </w:r>
      <w:proofErr w:type="spellEnd"/>
      <w:r w:rsidRPr="009B226C">
        <w:rPr>
          <w:rFonts w:ascii="Book Antiqua" w:eastAsia="等线" w:hAnsi="Book Antiqua" w:cs="Times New Roman"/>
          <w:kern w:val="2"/>
          <w:lang w:eastAsia="zh-CN"/>
        </w:rPr>
        <w:t xml:space="preserve"> K, Okubo H, </w:t>
      </w:r>
      <w:proofErr w:type="spellStart"/>
      <w:r w:rsidRPr="009B226C">
        <w:rPr>
          <w:rFonts w:ascii="Book Antiqua" w:eastAsia="等线" w:hAnsi="Book Antiqua" w:cs="Times New Roman"/>
          <w:kern w:val="2"/>
          <w:lang w:eastAsia="zh-CN"/>
        </w:rPr>
        <w:t>Imbe</w:t>
      </w:r>
      <w:proofErr w:type="spellEnd"/>
      <w:r w:rsidRPr="009B226C">
        <w:rPr>
          <w:rFonts w:ascii="Book Antiqua" w:eastAsia="等线" w:hAnsi="Book Antiqua" w:cs="Times New Roman"/>
          <w:kern w:val="2"/>
          <w:lang w:eastAsia="zh-CN"/>
        </w:rPr>
        <w:t xml:space="preserve"> K, Watanabe K, Yokoi C, Yanase M, Akiyama J, </w:t>
      </w:r>
      <w:proofErr w:type="spellStart"/>
      <w:r w:rsidRPr="009B226C">
        <w:rPr>
          <w:rFonts w:ascii="Book Antiqua" w:eastAsia="等线" w:hAnsi="Book Antiqua" w:cs="Times New Roman"/>
          <w:kern w:val="2"/>
          <w:lang w:eastAsia="zh-CN"/>
        </w:rPr>
        <w:t>Uemura</w:t>
      </w:r>
      <w:proofErr w:type="spellEnd"/>
      <w:r w:rsidRPr="009B226C">
        <w:rPr>
          <w:rFonts w:ascii="Book Antiqua" w:eastAsia="等线" w:hAnsi="Book Antiqua" w:cs="Times New Roman"/>
          <w:kern w:val="2"/>
          <w:lang w:eastAsia="zh-CN"/>
        </w:rPr>
        <w:t xml:space="preserve"> N. Safety and Effectiveness of Early Colonoscopy in Management of Acute Lower Gastrointestinal Bleeding on the Basis of Propensity Score Matching Analysis. </w:t>
      </w:r>
      <w:proofErr w:type="spellStart"/>
      <w:r w:rsidRPr="009B226C">
        <w:rPr>
          <w:rFonts w:ascii="Book Antiqua" w:eastAsia="等线" w:hAnsi="Book Antiqua" w:cs="Times New Roman"/>
          <w:i/>
          <w:kern w:val="2"/>
          <w:lang w:eastAsia="zh-CN"/>
        </w:rPr>
        <w:t>Clin</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Gastroenterol</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Hepatol</w:t>
      </w:r>
      <w:proofErr w:type="spellEnd"/>
      <w:r w:rsidRPr="009B226C">
        <w:rPr>
          <w:rFonts w:ascii="Book Antiqua" w:eastAsia="等线" w:hAnsi="Book Antiqua" w:cs="Times New Roman"/>
          <w:kern w:val="2"/>
          <w:lang w:eastAsia="zh-CN"/>
        </w:rPr>
        <w:t xml:space="preserve"> 2016; </w:t>
      </w:r>
      <w:r w:rsidRPr="009B226C">
        <w:rPr>
          <w:rFonts w:ascii="Book Antiqua" w:eastAsia="等线" w:hAnsi="Book Antiqua" w:cs="Times New Roman"/>
          <w:b/>
          <w:kern w:val="2"/>
          <w:lang w:eastAsia="zh-CN"/>
        </w:rPr>
        <w:t>14</w:t>
      </w:r>
      <w:r w:rsidRPr="009B226C">
        <w:rPr>
          <w:rFonts w:ascii="Book Antiqua" w:eastAsia="等线" w:hAnsi="Book Antiqua" w:cs="Times New Roman"/>
          <w:kern w:val="2"/>
          <w:lang w:eastAsia="zh-CN"/>
        </w:rPr>
        <w:t>: 558-564 [PMID: 26492844 DOI: 10.1016/j.cgh.2015.10.011]</w:t>
      </w:r>
    </w:p>
    <w:p w14:paraId="0669AA7B"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lastRenderedPageBreak/>
        <w:t xml:space="preserve">17 </w:t>
      </w:r>
      <w:r w:rsidRPr="009B226C">
        <w:rPr>
          <w:rFonts w:ascii="Book Antiqua" w:eastAsia="等线" w:hAnsi="Book Antiqua" w:cs="Times New Roman"/>
          <w:b/>
          <w:kern w:val="2"/>
          <w:lang w:eastAsia="zh-CN"/>
        </w:rPr>
        <w:t>Nigam N</w:t>
      </w:r>
      <w:r w:rsidRPr="009B226C">
        <w:rPr>
          <w:rFonts w:ascii="Book Antiqua" w:eastAsia="等线" w:hAnsi="Book Antiqua" w:cs="Times New Roman"/>
          <w:kern w:val="2"/>
          <w:lang w:eastAsia="zh-CN"/>
        </w:rPr>
        <w:t xml:space="preserve">, Patel P, Sengupta N. Outcomes of Early Versus Delayed Colonoscopy in Lower Gastrointestinal Bleeding Using a Hospital Administrative Database. </w:t>
      </w:r>
      <w:r w:rsidRPr="009B226C">
        <w:rPr>
          <w:rFonts w:ascii="Book Antiqua" w:eastAsia="等线" w:hAnsi="Book Antiqua" w:cs="Times New Roman"/>
          <w:i/>
          <w:kern w:val="2"/>
          <w:lang w:eastAsia="zh-CN"/>
        </w:rPr>
        <w:t>J Clin Gastroenterol</w:t>
      </w:r>
      <w:r w:rsidRPr="009B226C">
        <w:rPr>
          <w:rFonts w:ascii="Book Antiqua" w:eastAsia="等线" w:hAnsi="Book Antiqua" w:cs="Times New Roman"/>
          <w:kern w:val="2"/>
          <w:lang w:eastAsia="zh-CN"/>
        </w:rPr>
        <w:t xml:space="preserve"> 2018; </w:t>
      </w:r>
      <w:r w:rsidRPr="009B226C">
        <w:rPr>
          <w:rFonts w:ascii="Book Antiqua" w:eastAsia="等线" w:hAnsi="Book Antiqua" w:cs="Times New Roman"/>
          <w:b/>
          <w:kern w:val="2"/>
          <w:lang w:eastAsia="zh-CN"/>
        </w:rPr>
        <w:t>52</w:t>
      </w:r>
      <w:r w:rsidRPr="009B226C">
        <w:rPr>
          <w:rFonts w:ascii="Book Antiqua" w:eastAsia="等线" w:hAnsi="Book Antiqua" w:cs="Times New Roman"/>
          <w:kern w:val="2"/>
          <w:lang w:eastAsia="zh-CN"/>
        </w:rPr>
        <w:t>: 721-725 [PMID: 28961575 DOI: 10.1097/MCG.0000000000000937]</w:t>
      </w:r>
    </w:p>
    <w:p w14:paraId="1EBDE3DD"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18 </w:t>
      </w:r>
      <w:r w:rsidRPr="009B226C">
        <w:rPr>
          <w:rFonts w:ascii="Book Antiqua" w:eastAsia="等线" w:hAnsi="Book Antiqua" w:cs="Times New Roman"/>
          <w:b/>
          <w:kern w:val="2"/>
          <w:lang w:eastAsia="zh-CN"/>
        </w:rPr>
        <w:t>Navaneethan U</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Njei</w:t>
      </w:r>
      <w:proofErr w:type="spellEnd"/>
      <w:r w:rsidRPr="009B226C">
        <w:rPr>
          <w:rFonts w:ascii="Book Antiqua" w:eastAsia="等线" w:hAnsi="Book Antiqua" w:cs="Times New Roman"/>
          <w:kern w:val="2"/>
          <w:lang w:eastAsia="zh-CN"/>
        </w:rPr>
        <w:t xml:space="preserve"> B, </w:t>
      </w:r>
      <w:proofErr w:type="spellStart"/>
      <w:r w:rsidRPr="009B226C">
        <w:rPr>
          <w:rFonts w:ascii="Book Antiqua" w:eastAsia="等线" w:hAnsi="Book Antiqua" w:cs="Times New Roman"/>
          <w:kern w:val="2"/>
          <w:lang w:eastAsia="zh-CN"/>
        </w:rPr>
        <w:t>Venkatesh</w:t>
      </w:r>
      <w:proofErr w:type="spellEnd"/>
      <w:r w:rsidRPr="009B226C">
        <w:rPr>
          <w:rFonts w:ascii="Book Antiqua" w:eastAsia="等线" w:hAnsi="Book Antiqua" w:cs="Times New Roman"/>
          <w:kern w:val="2"/>
          <w:lang w:eastAsia="zh-CN"/>
        </w:rPr>
        <w:t xml:space="preserve"> PG, </w:t>
      </w:r>
      <w:proofErr w:type="spellStart"/>
      <w:r w:rsidRPr="009B226C">
        <w:rPr>
          <w:rFonts w:ascii="Book Antiqua" w:eastAsia="等线" w:hAnsi="Book Antiqua" w:cs="Times New Roman"/>
          <w:kern w:val="2"/>
          <w:lang w:eastAsia="zh-CN"/>
        </w:rPr>
        <w:t>Sanaka</w:t>
      </w:r>
      <w:proofErr w:type="spellEnd"/>
      <w:r w:rsidRPr="009B226C">
        <w:rPr>
          <w:rFonts w:ascii="Book Antiqua" w:eastAsia="等线" w:hAnsi="Book Antiqua" w:cs="Times New Roman"/>
          <w:kern w:val="2"/>
          <w:lang w:eastAsia="zh-CN"/>
        </w:rPr>
        <w:t xml:space="preserve"> MR. Timing of colonoscopy and outcomes in patients with lower GI bleeding: a nationwide population-based study. </w:t>
      </w:r>
      <w:proofErr w:type="spellStart"/>
      <w:r w:rsidRPr="009B226C">
        <w:rPr>
          <w:rFonts w:ascii="Book Antiqua" w:eastAsia="等线" w:hAnsi="Book Antiqua" w:cs="Times New Roman"/>
          <w:i/>
          <w:kern w:val="2"/>
          <w:lang w:eastAsia="zh-CN"/>
        </w:rPr>
        <w:t>Gastrointest</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Endosc</w:t>
      </w:r>
      <w:proofErr w:type="spellEnd"/>
      <w:r w:rsidRPr="009B226C">
        <w:rPr>
          <w:rFonts w:ascii="Book Antiqua" w:eastAsia="等线" w:hAnsi="Book Antiqua" w:cs="Times New Roman"/>
          <w:kern w:val="2"/>
          <w:lang w:eastAsia="zh-CN"/>
        </w:rPr>
        <w:t xml:space="preserve"> 2014; </w:t>
      </w:r>
      <w:r w:rsidRPr="009B226C">
        <w:rPr>
          <w:rFonts w:ascii="Book Antiqua" w:eastAsia="等线" w:hAnsi="Book Antiqua" w:cs="Times New Roman"/>
          <w:b/>
          <w:kern w:val="2"/>
          <w:lang w:eastAsia="zh-CN"/>
        </w:rPr>
        <w:t>79</w:t>
      </w:r>
      <w:r w:rsidRPr="009B226C">
        <w:rPr>
          <w:rFonts w:ascii="Book Antiqua" w:eastAsia="等线" w:hAnsi="Book Antiqua" w:cs="Times New Roman"/>
          <w:kern w:val="2"/>
          <w:lang w:eastAsia="zh-CN"/>
        </w:rPr>
        <w:t>: 297-306.e12 [PMID: 24060518 DOI: 10.1016/j.gie.2013.08.001]</w:t>
      </w:r>
    </w:p>
    <w:p w14:paraId="75DB4B15"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19 </w:t>
      </w:r>
      <w:proofErr w:type="spellStart"/>
      <w:r w:rsidRPr="009B226C">
        <w:rPr>
          <w:rFonts w:ascii="Book Antiqua" w:eastAsia="等线" w:hAnsi="Book Antiqua" w:cs="Times New Roman"/>
          <w:b/>
          <w:kern w:val="2"/>
          <w:lang w:eastAsia="zh-CN"/>
        </w:rPr>
        <w:t>Niikura</w:t>
      </w:r>
      <w:proofErr w:type="spellEnd"/>
      <w:r w:rsidRPr="009B226C">
        <w:rPr>
          <w:rFonts w:ascii="Book Antiqua" w:eastAsia="等线" w:hAnsi="Book Antiqua" w:cs="Times New Roman"/>
          <w:b/>
          <w:kern w:val="2"/>
          <w:lang w:eastAsia="zh-CN"/>
        </w:rPr>
        <w:t xml:space="preserve"> R</w:t>
      </w:r>
      <w:r w:rsidRPr="009B226C">
        <w:rPr>
          <w:rFonts w:ascii="Book Antiqua" w:eastAsia="等线" w:hAnsi="Book Antiqua" w:cs="Times New Roman"/>
          <w:kern w:val="2"/>
          <w:lang w:eastAsia="zh-CN"/>
        </w:rPr>
        <w:t xml:space="preserve">, Nagata N, Aoki T, </w:t>
      </w:r>
      <w:proofErr w:type="spellStart"/>
      <w:r w:rsidRPr="009B226C">
        <w:rPr>
          <w:rFonts w:ascii="Book Antiqua" w:eastAsia="等线" w:hAnsi="Book Antiqua" w:cs="Times New Roman"/>
          <w:kern w:val="2"/>
          <w:lang w:eastAsia="zh-CN"/>
        </w:rPr>
        <w:t>Shimbo</w:t>
      </w:r>
      <w:proofErr w:type="spellEnd"/>
      <w:r w:rsidRPr="009B226C">
        <w:rPr>
          <w:rFonts w:ascii="Book Antiqua" w:eastAsia="等线" w:hAnsi="Book Antiqua" w:cs="Times New Roman"/>
          <w:kern w:val="2"/>
          <w:lang w:eastAsia="zh-CN"/>
        </w:rPr>
        <w:t xml:space="preserve"> T, Tanaka S, </w:t>
      </w:r>
      <w:proofErr w:type="spellStart"/>
      <w:r w:rsidRPr="009B226C">
        <w:rPr>
          <w:rFonts w:ascii="Book Antiqua" w:eastAsia="等线" w:hAnsi="Book Antiqua" w:cs="Times New Roman"/>
          <w:kern w:val="2"/>
          <w:lang w:eastAsia="zh-CN"/>
        </w:rPr>
        <w:t>Sekine</w:t>
      </w:r>
      <w:proofErr w:type="spellEnd"/>
      <w:r w:rsidRPr="009B226C">
        <w:rPr>
          <w:rFonts w:ascii="Book Antiqua" w:eastAsia="等线" w:hAnsi="Book Antiqua" w:cs="Times New Roman"/>
          <w:kern w:val="2"/>
          <w:lang w:eastAsia="zh-CN"/>
        </w:rPr>
        <w:t xml:space="preserve"> K, </w:t>
      </w:r>
      <w:proofErr w:type="spellStart"/>
      <w:r w:rsidRPr="009B226C">
        <w:rPr>
          <w:rFonts w:ascii="Book Antiqua" w:eastAsia="等线" w:hAnsi="Book Antiqua" w:cs="Times New Roman"/>
          <w:kern w:val="2"/>
          <w:lang w:eastAsia="zh-CN"/>
        </w:rPr>
        <w:t>Kishida</w:t>
      </w:r>
      <w:proofErr w:type="spellEnd"/>
      <w:r w:rsidRPr="009B226C">
        <w:rPr>
          <w:rFonts w:ascii="Book Antiqua" w:eastAsia="等线" w:hAnsi="Book Antiqua" w:cs="Times New Roman"/>
          <w:kern w:val="2"/>
          <w:lang w:eastAsia="zh-CN"/>
        </w:rPr>
        <w:t xml:space="preserve"> Y, Watanabe K, Sakurai T, Yokoi C, Yanase M, Akiyama J, </w:t>
      </w:r>
      <w:proofErr w:type="spellStart"/>
      <w:r w:rsidRPr="009B226C">
        <w:rPr>
          <w:rFonts w:ascii="Book Antiqua" w:eastAsia="等线" w:hAnsi="Book Antiqua" w:cs="Times New Roman"/>
          <w:kern w:val="2"/>
          <w:lang w:eastAsia="zh-CN"/>
        </w:rPr>
        <w:t>Mizokami</w:t>
      </w:r>
      <w:proofErr w:type="spellEnd"/>
      <w:r w:rsidRPr="009B226C">
        <w:rPr>
          <w:rFonts w:ascii="Book Antiqua" w:eastAsia="等线" w:hAnsi="Book Antiqua" w:cs="Times New Roman"/>
          <w:kern w:val="2"/>
          <w:lang w:eastAsia="zh-CN"/>
        </w:rPr>
        <w:t xml:space="preserve"> M, </w:t>
      </w:r>
      <w:proofErr w:type="spellStart"/>
      <w:r w:rsidRPr="009B226C">
        <w:rPr>
          <w:rFonts w:ascii="Book Antiqua" w:eastAsia="等线" w:hAnsi="Book Antiqua" w:cs="Times New Roman"/>
          <w:kern w:val="2"/>
          <w:lang w:eastAsia="zh-CN"/>
        </w:rPr>
        <w:t>Uemura</w:t>
      </w:r>
      <w:proofErr w:type="spellEnd"/>
      <w:r w:rsidRPr="009B226C">
        <w:rPr>
          <w:rFonts w:ascii="Book Antiqua" w:eastAsia="等线" w:hAnsi="Book Antiqua" w:cs="Times New Roman"/>
          <w:kern w:val="2"/>
          <w:lang w:eastAsia="zh-CN"/>
        </w:rPr>
        <w:t xml:space="preserve"> N. Predictors for identification of stigmata of recent hemorrhage on colonic diverticula in lower gastrointestinal bleeding. </w:t>
      </w:r>
      <w:r w:rsidRPr="009B226C">
        <w:rPr>
          <w:rFonts w:ascii="Book Antiqua" w:eastAsia="等线" w:hAnsi="Book Antiqua" w:cs="Times New Roman"/>
          <w:i/>
          <w:kern w:val="2"/>
          <w:lang w:eastAsia="zh-CN"/>
        </w:rPr>
        <w:t>J Clin Gastroenterol</w:t>
      </w:r>
      <w:r w:rsidRPr="009B226C">
        <w:rPr>
          <w:rFonts w:ascii="Book Antiqua" w:eastAsia="等线" w:hAnsi="Book Antiqua" w:cs="Times New Roman"/>
          <w:kern w:val="2"/>
          <w:lang w:eastAsia="zh-CN"/>
        </w:rPr>
        <w:t xml:space="preserve"> 2015; </w:t>
      </w:r>
      <w:r w:rsidRPr="009B226C">
        <w:rPr>
          <w:rFonts w:ascii="Book Antiqua" w:eastAsia="等线" w:hAnsi="Book Antiqua" w:cs="Times New Roman"/>
          <w:b/>
          <w:kern w:val="2"/>
          <w:lang w:eastAsia="zh-CN"/>
        </w:rPr>
        <w:t>49</w:t>
      </w:r>
      <w:r w:rsidRPr="009B226C">
        <w:rPr>
          <w:rFonts w:ascii="Book Antiqua" w:eastAsia="等线" w:hAnsi="Book Antiqua" w:cs="Times New Roman"/>
          <w:kern w:val="2"/>
          <w:lang w:eastAsia="zh-CN"/>
        </w:rPr>
        <w:t>: e24-e30 [PMID: 24859714 DOI: 10.1097/MCG.0000000000000140]</w:t>
      </w:r>
    </w:p>
    <w:p w14:paraId="78DC4E80"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0 </w:t>
      </w:r>
      <w:r w:rsidRPr="009B226C">
        <w:rPr>
          <w:rFonts w:ascii="Book Antiqua" w:eastAsia="等线" w:hAnsi="Book Antiqua" w:cs="Times New Roman"/>
          <w:b/>
          <w:kern w:val="2"/>
          <w:lang w:eastAsia="zh-CN"/>
        </w:rPr>
        <w:t>Kaltenbach T</w:t>
      </w:r>
      <w:r w:rsidRPr="009B226C">
        <w:rPr>
          <w:rFonts w:ascii="Book Antiqua" w:eastAsia="等线" w:hAnsi="Book Antiqua" w:cs="Times New Roman"/>
          <w:kern w:val="2"/>
          <w:lang w:eastAsia="zh-CN"/>
        </w:rPr>
        <w:t xml:space="preserve">, Watson R, Shah J, Friedland S, Sato T, </w:t>
      </w:r>
      <w:proofErr w:type="spellStart"/>
      <w:r w:rsidRPr="009B226C">
        <w:rPr>
          <w:rFonts w:ascii="Book Antiqua" w:eastAsia="等线" w:hAnsi="Book Antiqua" w:cs="Times New Roman"/>
          <w:kern w:val="2"/>
          <w:lang w:eastAsia="zh-CN"/>
        </w:rPr>
        <w:t>Shergill</w:t>
      </w:r>
      <w:proofErr w:type="spellEnd"/>
      <w:r w:rsidRPr="009B226C">
        <w:rPr>
          <w:rFonts w:ascii="Book Antiqua" w:eastAsia="等线" w:hAnsi="Book Antiqua" w:cs="Times New Roman"/>
          <w:kern w:val="2"/>
          <w:lang w:eastAsia="zh-CN"/>
        </w:rPr>
        <w:t xml:space="preserve"> A, </w:t>
      </w:r>
      <w:proofErr w:type="spellStart"/>
      <w:r w:rsidRPr="009B226C">
        <w:rPr>
          <w:rFonts w:ascii="Book Antiqua" w:eastAsia="等线" w:hAnsi="Book Antiqua" w:cs="Times New Roman"/>
          <w:kern w:val="2"/>
          <w:lang w:eastAsia="zh-CN"/>
        </w:rPr>
        <w:t>McQuaid</w:t>
      </w:r>
      <w:proofErr w:type="spellEnd"/>
      <w:r w:rsidRPr="009B226C">
        <w:rPr>
          <w:rFonts w:ascii="Book Antiqua" w:eastAsia="等线" w:hAnsi="Book Antiqua" w:cs="Times New Roman"/>
          <w:kern w:val="2"/>
          <w:lang w:eastAsia="zh-CN"/>
        </w:rPr>
        <w:t xml:space="preserve"> K, </w:t>
      </w:r>
      <w:proofErr w:type="spellStart"/>
      <w:r w:rsidRPr="009B226C">
        <w:rPr>
          <w:rFonts w:ascii="Book Antiqua" w:eastAsia="等线" w:hAnsi="Book Antiqua" w:cs="Times New Roman"/>
          <w:kern w:val="2"/>
          <w:lang w:eastAsia="zh-CN"/>
        </w:rPr>
        <w:t>Soetikno</w:t>
      </w:r>
      <w:proofErr w:type="spellEnd"/>
      <w:r w:rsidRPr="009B226C">
        <w:rPr>
          <w:rFonts w:ascii="Book Antiqua" w:eastAsia="等线" w:hAnsi="Book Antiqua" w:cs="Times New Roman"/>
          <w:kern w:val="2"/>
          <w:lang w:eastAsia="zh-CN"/>
        </w:rPr>
        <w:t xml:space="preserve"> R. Colonoscopy with clipping is useful in the diagnosis and treatment of diverticular bleeding. </w:t>
      </w:r>
      <w:proofErr w:type="spellStart"/>
      <w:r w:rsidRPr="009B226C">
        <w:rPr>
          <w:rFonts w:ascii="Book Antiqua" w:eastAsia="等线" w:hAnsi="Book Antiqua" w:cs="Times New Roman"/>
          <w:i/>
          <w:kern w:val="2"/>
          <w:lang w:eastAsia="zh-CN"/>
        </w:rPr>
        <w:t>Clin</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Gastroenterol</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Hepatol</w:t>
      </w:r>
      <w:proofErr w:type="spellEnd"/>
      <w:r w:rsidRPr="009B226C">
        <w:rPr>
          <w:rFonts w:ascii="Book Antiqua" w:eastAsia="等线" w:hAnsi="Book Antiqua" w:cs="Times New Roman"/>
          <w:kern w:val="2"/>
          <w:lang w:eastAsia="zh-CN"/>
        </w:rPr>
        <w:t xml:space="preserve"> 2012; </w:t>
      </w:r>
      <w:r w:rsidRPr="009B226C">
        <w:rPr>
          <w:rFonts w:ascii="Book Antiqua" w:eastAsia="等线" w:hAnsi="Book Antiqua" w:cs="Times New Roman"/>
          <w:b/>
          <w:kern w:val="2"/>
          <w:lang w:eastAsia="zh-CN"/>
        </w:rPr>
        <w:t>10</w:t>
      </w:r>
      <w:r w:rsidRPr="009B226C">
        <w:rPr>
          <w:rFonts w:ascii="Book Antiqua" w:eastAsia="等线" w:hAnsi="Book Antiqua" w:cs="Times New Roman"/>
          <w:kern w:val="2"/>
          <w:lang w:eastAsia="zh-CN"/>
        </w:rPr>
        <w:t>: 131-137 [PMID: 22056302 DOI: 10.1016/j.cgh.2011.10.029]</w:t>
      </w:r>
    </w:p>
    <w:p w14:paraId="36BC77AA"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1 </w:t>
      </w:r>
      <w:r w:rsidRPr="009B226C">
        <w:rPr>
          <w:rFonts w:ascii="Book Antiqua" w:eastAsia="等线" w:hAnsi="Book Antiqua" w:cs="Times New Roman"/>
          <w:b/>
          <w:kern w:val="2"/>
          <w:lang w:eastAsia="zh-CN"/>
        </w:rPr>
        <w:t>Jensen DM</w:t>
      </w:r>
      <w:r w:rsidRPr="009B226C">
        <w:rPr>
          <w:rFonts w:ascii="Book Antiqua" w:eastAsia="等线" w:hAnsi="Book Antiqua" w:cs="Times New Roman"/>
          <w:kern w:val="2"/>
          <w:lang w:eastAsia="zh-CN"/>
        </w:rPr>
        <w:t xml:space="preserve">. Diagnosis and treatment of definitive diverticular hemorrhage (DDH). </w:t>
      </w:r>
      <w:r w:rsidRPr="009B226C">
        <w:rPr>
          <w:rFonts w:ascii="Book Antiqua" w:eastAsia="等线" w:hAnsi="Book Antiqua" w:cs="Times New Roman"/>
          <w:i/>
          <w:kern w:val="2"/>
          <w:lang w:eastAsia="zh-CN"/>
        </w:rPr>
        <w:t>Am J Gastroenterol</w:t>
      </w:r>
      <w:r w:rsidRPr="009B226C">
        <w:rPr>
          <w:rFonts w:ascii="Book Antiqua" w:eastAsia="等线" w:hAnsi="Book Antiqua" w:cs="Times New Roman"/>
          <w:kern w:val="2"/>
          <w:lang w:eastAsia="zh-CN"/>
        </w:rPr>
        <w:t xml:space="preserve"> 2018; </w:t>
      </w:r>
      <w:r w:rsidRPr="009B226C">
        <w:rPr>
          <w:rFonts w:ascii="Book Antiqua" w:eastAsia="等线" w:hAnsi="Book Antiqua" w:cs="Times New Roman"/>
          <w:b/>
          <w:kern w:val="2"/>
          <w:lang w:eastAsia="zh-CN"/>
        </w:rPr>
        <w:t>113</w:t>
      </w:r>
      <w:r w:rsidRPr="009B226C">
        <w:rPr>
          <w:rFonts w:ascii="Book Antiqua" w:eastAsia="等线" w:hAnsi="Book Antiqua" w:cs="Times New Roman"/>
          <w:kern w:val="2"/>
          <w:lang w:eastAsia="zh-CN"/>
        </w:rPr>
        <w:t>: 1570-1573 [PMID: 29748559 DOI: 10.1038/s41395-018-0061-4]</w:t>
      </w:r>
    </w:p>
    <w:p w14:paraId="774795A3"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2 </w:t>
      </w:r>
      <w:r w:rsidRPr="009B226C">
        <w:rPr>
          <w:rFonts w:ascii="Book Antiqua" w:eastAsia="等线" w:hAnsi="Book Antiqua" w:cs="Times New Roman"/>
          <w:b/>
          <w:kern w:val="2"/>
          <w:lang w:eastAsia="zh-CN"/>
        </w:rPr>
        <w:t>Ishii N</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Omata</w:t>
      </w:r>
      <w:proofErr w:type="spellEnd"/>
      <w:r w:rsidRPr="009B226C">
        <w:rPr>
          <w:rFonts w:ascii="Book Antiqua" w:eastAsia="等线" w:hAnsi="Book Antiqua" w:cs="Times New Roman"/>
          <w:kern w:val="2"/>
          <w:lang w:eastAsia="zh-CN"/>
        </w:rPr>
        <w:t xml:space="preserve"> F, Nagata N, </w:t>
      </w:r>
      <w:proofErr w:type="spellStart"/>
      <w:r w:rsidRPr="009B226C">
        <w:rPr>
          <w:rFonts w:ascii="Book Antiqua" w:eastAsia="等线" w:hAnsi="Book Antiqua" w:cs="Times New Roman"/>
          <w:kern w:val="2"/>
          <w:lang w:eastAsia="zh-CN"/>
        </w:rPr>
        <w:t>Kaise</w:t>
      </w:r>
      <w:proofErr w:type="spellEnd"/>
      <w:r w:rsidRPr="009B226C">
        <w:rPr>
          <w:rFonts w:ascii="Book Antiqua" w:eastAsia="等线" w:hAnsi="Book Antiqua" w:cs="Times New Roman"/>
          <w:kern w:val="2"/>
          <w:lang w:eastAsia="zh-CN"/>
        </w:rPr>
        <w:t xml:space="preserve"> M. Effectiveness of endoscopic treatments for colonic diverticular bleeding. </w:t>
      </w:r>
      <w:proofErr w:type="spellStart"/>
      <w:r w:rsidRPr="009B226C">
        <w:rPr>
          <w:rFonts w:ascii="Book Antiqua" w:eastAsia="等线" w:hAnsi="Book Antiqua" w:cs="Times New Roman"/>
          <w:i/>
          <w:kern w:val="2"/>
          <w:lang w:eastAsia="zh-CN"/>
        </w:rPr>
        <w:t>Gastrointest</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Endosc</w:t>
      </w:r>
      <w:proofErr w:type="spellEnd"/>
      <w:r w:rsidRPr="009B226C">
        <w:rPr>
          <w:rFonts w:ascii="Book Antiqua" w:eastAsia="等线" w:hAnsi="Book Antiqua" w:cs="Times New Roman"/>
          <w:kern w:val="2"/>
          <w:lang w:eastAsia="zh-CN"/>
        </w:rPr>
        <w:t xml:space="preserve"> 2018; </w:t>
      </w:r>
      <w:r w:rsidRPr="009B226C">
        <w:rPr>
          <w:rFonts w:ascii="Book Antiqua" w:eastAsia="等线" w:hAnsi="Book Antiqua" w:cs="Times New Roman"/>
          <w:b/>
          <w:kern w:val="2"/>
          <w:lang w:eastAsia="zh-CN"/>
        </w:rPr>
        <w:t>87</w:t>
      </w:r>
      <w:r w:rsidRPr="009B226C">
        <w:rPr>
          <w:rFonts w:ascii="Book Antiqua" w:eastAsia="等线" w:hAnsi="Book Antiqua" w:cs="Times New Roman"/>
          <w:kern w:val="2"/>
          <w:lang w:eastAsia="zh-CN"/>
        </w:rPr>
        <w:t>: 58-66 [PMID: 28843587 DOI: 10.1016/j.gie.2017.08.013]</w:t>
      </w:r>
    </w:p>
    <w:p w14:paraId="1044891A"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3 </w:t>
      </w:r>
      <w:r w:rsidRPr="009B226C">
        <w:rPr>
          <w:rFonts w:ascii="Book Antiqua" w:eastAsia="等线" w:hAnsi="Book Antiqua" w:cs="Times New Roman"/>
          <w:b/>
          <w:kern w:val="2"/>
          <w:lang w:eastAsia="zh-CN"/>
        </w:rPr>
        <w:t>Nagata N</w:t>
      </w:r>
      <w:r w:rsidRPr="009B226C">
        <w:rPr>
          <w:rFonts w:ascii="Book Antiqua" w:eastAsia="等线" w:hAnsi="Book Antiqua" w:cs="Times New Roman"/>
          <w:kern w:val="2"/>
          <w:lang w:eastAsia="zh-CN"/>
        </w:rPr>
        <w:t xml:space="preserve">, Ishii N, </w:t>
      </w:r>
      <w:proofErr w:type="spellStart"/>
      <w:r w:rsidRPr="009B226C">
        <w:rPr>
          <w:rFonts w:ascii="Book Antiqua" w:eastAsia="等线" w:hAnsi="Book Antiqua" w:cs="Times New Roman"/>
          <w:kern w:val="2"/>
          <w:lang w:eastAsia="zh-CN"/>
        </w:rPr>
        <w:t>Kaise</w:t>
      </w:r>
      <w:proofErr w:type="spellEnd"/>
      <w:r w:rsidRPr="009B226C">
        <w:rPr>
          <w:rFonts w:ascii="Book Antiqua" w:eastAsia="等线" w:hAnsi="Book Antiqua" w:cs="Times New Roman"/>
          <w:kern w:val="2"/>
          <w:lang w:eastAsia="zh-CN"/>
        </w:rPr>
        <w:t xml:space="preserve"> M, </w:t>
      </w:r>
      <w:proofErr w:type="spellStart"/>
      <w:r w:rsidRPr="009B226C">
        <w:rPr>
          <w:rFonts w:ascii="Book Antiqua" w:eastAsia="等线" w:hAnsi="Book Antiqua" w:cs="Times New Roman"/>
          <w:kern w:val="2"/>
          <w:lang w:eastAsia="zh-CN"/>
        </w:rPr>
        <w:t>Shimbo</w:t>
      </w:r>
      <w:proofErr w:type="spellEnd"/>
      <w:r w:rsidRPr="009B226C">
        <w:rPr>
          <w:rFonts w:ascii="Book Antiqua" w:eastAsia="等线" w:hAnsi="Book Antiqua" w:cs="Times New Roman"/>
          <w:kern w:val="2"/>
          <w:lang w:eastAsia="zh-CN"/>
        </w:rPr>
        <w:t xml:space="preserve"> T, Sakurai T, Akiyama J, </w:t>
      </w:r>
      <w:proofErr w:type="spellStart"/>
      <w:r w:rsidRPr="009B226C">
        <w:rPr>
          <w:rFonts w:ascii="Book Antiqua" w:eastAsia="等线" w:hAnsi="Book Antiqua" w:cs="Times New Roman"/>
          <w:kern w:val="2"/>
          <w:lang w:eastAsia="zh-CN"/>
        </w:rPr>
        <w:t>Uemura</w:t>
      </w:r>
      <w:proofErr w:type="spellEnd"/>
      <w:r w:rsidRPr="009B226C">
        <w:rPr>
          <w:rFonts w:ascii="Book Antiqua" w:eastAsia="等线" w:hAnsi="Book Antiqua" w:cs="Times New Roman"/>
          <w:kern w:val="2"/>
          <w:lang w:eastAsia="zh-CN"/>
        </w:rPr>
        <w:t xml:space="preserve"> N. Long-term recurrent bleeding risk after endoscopic therapy for definitive colonic diverticular bleeding: band ligation versus clipping. </w:t>
      </w:r>
      <w:proofErr w:type="spellStart"/>
      <w:r w:rsidRPr="009B226C">
        <w:rPr>
          <w:rFonts w:ascii="Book Antiqua" w:eastAsia="等线" w:hAnsi="Book Antiqua" w:cs="Times New Roman"/>
          <w:i/>
          <w:kern w:val="2"/>
          <w:lang w:eastAsia="zh-CN"/>
        </w:rPr>
        <w:t>Gastrointest</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Endosc</w:t>
      </w:r>
      <w:proofErr w:type="spellEnd"/>
      <w:r w:rsidRPr="009B226C">
        <w:rPr>
          <w:rFonts w:ascii="Book Antiqua" w:eastAsia="等线" w:hAnsi="Book Antiqua" w:cs="Times New Roman"/>
          <w:kern w:val="2"/>
          <w:lang w:eastAsia="zh-CN"/>
        </w:rPr>
        <w:t xml:space="preserve"> 2018; </w:t>
      </w:r>
      <w:r w:rsidRPr="009B226C">
        <w:rPr>
          <w:rFonts w:ascii="Book Antiqua" w:eastAsia="等线" w:hAnsi="Book Antiqua" w:cs="Times New Roman"/>
          <w:b/>
          <w:kern w:val="2"/>
          <w:lang w:eastAsia="zh-CN"/>
        </w:rPr>
        <w:t>88</w:t>
      </w:r>
      <w:r w:rsidRPr="009B226C">
        <w:rPr>
          <w:rFonts w:ascii="Book Antiqua" w:eastAsia="等线" w:hAnsi="Book Antiqua" w:cs="Times New Roman"/>
          <w:kern w:val="2"/>
          <w:lang w:eastAsia="zh-CN"/>
        </w:rPr>
        <w:t>: 841-853.e4 [PMID: 30036505 DOI: 10.1016/j.gie.2018.07.018]</w:t>
      </w:r>
    </w:p>
    <w:p w14:paraId="304C59BA"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4 </w:t>
      </w:r>
      <w:r w:rsidRPr="009B226C">
        <w:rPr>
          <w:rFonts w:ascii="Book Antiqua" w:eastAsia="等线" w:hAnsi="Book Antiqua" w:cs="Times New Roman"/>
          <w:b/>
          <w:kern w:val="2"/>
          <w:lang w:eastAsia="zh-CN"/>
        </w:rPr>
        <w:t>Hashimoto R</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Hamamoto</w:t>
      </w:r>
      <w:proofErr w:type="spellEnd"/>
      <w:r w:rsidRPr="009B226C">
        <w:rPr>
          <w:rFonts w:ascii="Book Antiqua" w:eastAsia="等线" w:hAnsi="Book Antiqua" w:cs="Times New Roman"/>
          <w:kern w:val="2"/>
          <w:lang w:eastAsia="zh-CN"/>
        </w:rPr>
        <w:t xml:space="preserve"> H, </w:t>
      </w:r>
      <w:proofErr w:type="spellStart"/>
      <w:r w:rsidRPr="009B226C">
        <w:rPr>
          <w:rFonts w:ascii="Book Antiqua" w:eastAsia="等线" w:hAnsi="Book Antiqua" w:cs="Times New Roman"/>
          <w:kern w:val="2"/>
          <w:lang w:eastAsia="zh-CN"/>
        </w:rPr>
        <w:t>Tanuma</w:t>
      </w:r>
      <w:proofErr w:type="spellEnd"/>
      <w:r w:rsidRPr="009B226C">
        <w:rPr>
          <w:rFonts w:ascii="Book Antiqua" w:eastAsia="等线" w:hAnsi="Book Antiqua" w:cs="Times New Roman"/>
          <w:kern w:val="2"/>
          <w:lang w:eastAsia="zh-CN"/>
        </w:rPr>
        <w:t xml:space="preserve"> T. Endoscopic hemostasis of diverticular bleeding by using detachable snares. </w:t>
      </w:r>
      <w:proofErr w:type="spellStart"/>
      <w:r w:rsidRPr="009B226C">
        <w:rPr>
          <w:rFonts w:ascii="Book Antiqua" w:eastAsia="等线" w:hAnsi="Book Antiqua" w:cs="Times New Roman"/>
          <w:i/>
          <w:kern w:val="2"/>
          <w:lang w:eastAsia="zh-CN"/>
        </w:rPr>
        <w:t>Gastrointest</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Endosc</w:t>
      </w:r>
      <w:proofErr w:type="spellEnd"/>
      <w:r w:rsidRPr="009B226C">
        <w:rPr>
          <w:rFonts w:ascii="Book Antiqua" w:eastAsia="等线" w:hAnsi="Book Antiqua" w:cs="Times New Roman"/>
          <w:kern w:val="2"/>
          <w:lang w:eastAsia="zh-CN"/>
        </w:rPr>
        <w:t xml:space="preserve"> 2016; </w:t>
      </w:r>
      <w:r w:rsidRPr="009B226C">
        <w:rPr>
          <w:rFonts w:ascii="Book Antiqua" w:eastAsia="等线" w:hAnsi="Book Antiqua" w:cs="Times New Roman"/>
          <w:b/>
          <w:kern w:val="2"/>
          <w:lang w:eastAsia="zh-CN"/>
        </w:rPr>
        <w:t>84</w:t>
      </w:r>
      <w:r w:rsidRPr="009B226C">
        <w:rPr>
          <w:rFonts w:ascii="Book Antiqua" w:eastAsia="等线" w:hAnsi="Book Antiqua" w:cs="Times New Roman"/>
          <w:kern w:val="2"/>
          <w:lang w:eastAsia="zh-CN"/>
        </w:rPr>
        <w:t>: 379-380 [PMID: 26775767 DOI: 10.1016/j.gie.2016.01.008]</w:t>
      </w:r>
    </w:p>
    <w:p w14:paraId="7C1AFFA5"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5 </w:t>
      </w:r>
      <w:proofErr w:type="spellStart"/>
      <w:r w:rsidRPr="009B226C">
        <w:rPr>
          <w:rFonts w:ascii="Book Antiqua" w:eastAsia="等线" w:hAnsi="Book Antiqua" w:cs="Times New Roman"/>
          <w:b/>
          <w:kern w:val="2"/>
          <w:lang w:eastAsia="zh-CN"/>
        </w:rPr>
        <w:t>Akutsu</w:t>
      </w:r>
      <w:proofErr w:type="spellEnd"/>
      <w:r w:rsidRPr="009B226C">
        <w:rPr>
          <w:rFonts w:ascii="Book Antiqua" w:eastAsia="等线" w:hAnsi="Book Antiqua" w:cs="Times New Roman"/>
          <w:b/>
          <w:kern w:val="2"/>
          <w:lang w:eastAsia="zh-CN"/>
        </w:rPr>
        <w:t xml:space="preserve"> D</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Narasaka</w:t>
      </w:r>
      <w:proofErr w:type="spellEnd"/>
      <w:r w:rsidRPr="009B226C">
        <w:rPr>
          <w:rFonts w:ascii="Book Antiqua" w:eastAsia="等线" w:hAnsi="Book Antiqua" w:cs="Times New Roman"/>
          <w:kern w:val="2"/>
          <w:lang w:eastAsia="zh-CN"/>
        </w:rPr>
        <w:t xml:space="preserve"> T, Kobayashi K, Matsuda K, Wakayama M, Hiroshima Y, Endo </w:t>
      </w:r>
      <w:r w:rsidRPr="009B226C">
        <w:rPr>
          <w:rFonts w:ascii="Book Antiqua" w:eastAsia="等线" w:hAnsi="Book Antiqua" w:cs="Times New Roman"/>
          <w:kern w:val="2"/>
          <w:lang w:eastAsia="zh-CN"/>
        </w:rPr>
        <w:lastRenderedPageBreak/>
        <w:t xml:space="preserve">S, Mamiya T, </w:t>
      </w:r>
      <w:proofErr w:type="spellStart"/>
      <w:r w:rsidRPr="009B226C">
        <w:rPr>
          <w:rFonts w:ascii="Book Antiqua" w:eastAsia="等线" w:hAnsi="Book Antiqua" w:cs="Times New Roman"/>
          <w:kern w:val="2"/>
          <w:lang w:eastAsia="zh-CN"/>
        </w:rPr>
        <w:t>Watahiki</w:t>
      </w:r>
      <w:proofErr w:type="spellEnd"/>
      <w:r w:rsidRPr="009B226C">
        <w:rPr>
          <w:rFonts w:ascii="Book Antiqua" w:eastAsia="等线" w:hAnsi="Book Antiqua" w:cs="Times New Roman"/>
          <w:kern w:val="2"/>
          <w:lang w:eastAsia="zh-CN"/>
        </w:rPr>
        <w:t xml:space="preserve"> T, </w:t>
      </w:r>
      <w:proofErr w:type="spellStart"/>
      <w:r w:rsidRPr="009B226C">
        <w:rPr>
          <w:rFonts w:ascii="Book Antiqua" w:eastAsia="等线" w:hAnsi="Book Antiqua" w:cs="Times New Roman"/>
          <w:kern w:val="2"/>
          <w:lang w:eastAsia="zh-CN"/>
        </w:rPr>
        <w:t>Ikezawa</w:t>
      </w:r>
      <w:proofErr w:type="spellEnd"/>
      <w:r w:rsidRPr="009B226C">
        <w:rPr>
          <w:rFonts w:ascii="Book Antiqua" w:eastAsia="等线" w:hAnsi="Book Antiqua" w:cs="Times New Roman"/>
          <w:kern w:val="2"/>
          <w:lang w:eastAsia="zh-CN"/>
        </w:rPr>
        <w:t xml:space="preserve"> K, Ishida H, Hirose M, </w:t>
      </w:r>
      <w:proofErr w:type="spellStart"/>
      <w:r w:rsidRPr="009B226C">
        <w:rPr>
          <w:rFonts w:ascii="Book Antiqua" w:eastAsia="等线" w:hAnsi="Book Antiqua" w:cs="Times New Roman"/>
          <w:kern w:val="2"/>
          <w:lang w:eastAsia="zh-CN"/>
        </w:rPr>
        <w:t>Mizokami</w:t>
      </w:r>
      <w:proofErr w:type="spellEnd"/>
      <w:r w:rsidRPr="009B226C">
        <w:rPr>
          <w:rFonts w:ascii="Book Antiqua" w:eastAsia="等线" w:hAnsi="Book Antiqua" w:cs="Times New Roman"/>
          <w:kern w:val="2"/>
          <w:lang w:eastAsia="zh-CN"/>
        </w:rPr>
        <w:t xml:space="preserve"> Y, </w:t>
      </w:r>
      <w:proofErr w:type="spellStart"/>
      <w:r w:rsidRPr="009B226C">
        <w:rPr>
          <w:rFonts w:ascii="Book Antiqua" w:eastAsia="等线" w:hAnsi="Book Antiqua" w:cs="Times New Roman"/>
          <w:kern w:val="2"/>
          <w:lang w:eastAsia="zh-CN"/>
        </w:rPr>
        <w:t>Hyodo</w:t>
      </w:r>
      <w:proofErr w:type="spellEnd"/>
      <w:r w:rsidRPr="009B226C">
        <w:rPr>
          <w:rFonts w:ascii="Book Antiqua" w:eastAsia="等线" w:hAnsi="Book Antiqua" w:cs="Times New Roman"/>
          <w:kern w:val="2"/>
          <w:lang w:eastAsia="zh-CN"/>
        </w:rPr>
        <w:t xml:space="preserve"> I. Newly developed endoscopic detachable snare ligation therapy for colonic diverticular hemorrhage: a multicenter phase II trial (with videos). </w:t>
      </w:r>
      <w:proofErr w:type="spellStart"/>
      <w:r w:rsidRPr="009B226C">
        <w:rPr>
          <w:rFonts w:ascii="Book Antiqua" w:eastAsia="等线" w:hAnsi="Book Antiqua" w:cs="Times New Roman"/>
          <w:i/>
          <w:kern w:val="2"/>
          <w:lang w:eastAsia="zh-CN"/>
        </w:rPr>
        <w:t>Gastrointest</w:t>
      </w:r>
      <w:proofErr w:type="spellEnd"/>
      <w:r w:rsidRPr="009B226C">
        <w:rPr>
          <w:rFonts w:ascii="Book Antiqua" w:eastAsia="等线" w:hAnsi="Book Antiqua" w:cs="Times New Roman"/>
          <w:i/>
          <w:kern w:val="2"/>
          <w:lang w:eastAsia="zh-CN"/>
        </w:rPr>
        <w:t xml:space="preserve"> </w:t>
      </w:r>
      <w:proofErr w:type="spellStart"/>
      <w:r w:rsidRPr="009B226C">
        <w:rPr>
          <w:rFonts w:ascii="Book Antiqua" w:eastAsia="等线" w:hAnsi="Book Antiqua" w:cs="Times New Roman"/>
          <w:i/>
          <w:kern w:val="2"/>
          <w:lang w:eastAsia="zh-CN"/>
        </w:rPr>
        <w:t>Endosc</w:t>
      </w:r>
      <w:proofErr w:type="spellEnd"/>
      <w:r w:rsidRPr="009B226C">
        <w:rPr>
          <w:rFonts w:ascii="Book Antiqua" w:eastAsia="等线" w:hAnsi="Book Antiqua" w:cs="Times New Roman"/>
          <w:kern w:val="2"/>
          <w:lang w:eastAsia="zh-CN"/>
        </w:rPr>
        <w:t xml:space="preserve"> 2018; </w:t>
      </w:r>
      <w:r w:rsidRPr="009B226C">
        <w:rPr>
          <w:rFonts w:ascii="Book Antiqua" w:eastAsia="等线" w:hAnsi="Book Antiqua" w:cs="Times New Roman"/>
          <w:b/>
          <w:kern w:val="2"/>
          <w:lang w:eastAsia="zh-CN"/>
        </w:rPr>
        <w:t>88</w:t>
      </w:r>
      <w:r w:rsidRPr="009B226C">
        <w:rPr>
          <w:rFonts w:ascii="Book Antiqua" w:eastAsia="等线" w:hAnsi="Book Antiqua" w:cs="Times New Roman"/>
          <w:kern w:val="2"/>
          <w:lang w:eastAsia="zh-CN"/>
        </w:rPr>
        <w:t>: 370-377 [PMID: 29679691 DOI: 10.1016/j.gie.2018.04.2337]</w:t>
      </w:r>
    </w:p>
    <w:p w14:paraId="32CE5D4B"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6 </w:t>
      </w:r>
      <w:r w:rsidRPr="009B226C">
        <w:rPr>
          <w:rFonts w:ascii="Book Antiqua" w:eastAsia="等线" w:hAnsi="Book Antiqua" w:cs="Times New Roman"/>
          <w:b/>
          <w:kern w:val="2"/>
          <w:lang w:eastAsia="zh-CN"/>
        </w:rPr>
        <w:t>Byrne JJ</w:t>
      </w:r>
      <w:r w:rsidRPr="009B226C">
        <w:rPr>
          <w:rFonts w:ascii="Book Antiqua" w:eastAsia="等线" w:hAnsi="Book Antiqua" w:cs="Times New Roman"/>
          <w:kern w:val="2"/>
          <w:lang w:eastAsia="zh-CN"/>
        </w:rPr>
        <w:t xml:space="preserve">. Large bowel obstruction. </w:t>
      </w:r>
      <w:r w:rsidRPr="009B226C">
        <w:rPr>
          <w:rFonts w:ascii="Book Antiqua" w:eastAsia="等线" w:hAnsi="Book Antiqua" w:cs="Times New Roman"/>
          <w:i/>
          <w:kern w:val="2"/>
          <w:lang w:eastAsia="zh-CN"/>
        </w:rPr>
        <w:t>Am J Surg</w:t>
      </w:r>
      <w:r w:rsidRPr="009B226C">
        <w:rPr>
          <w:rFonts w:ascii="Book Antiqua" w:eastAsia="等线" w:hAnsi="Book Antiqua" w:cs="Times New Roman"/>
          <w:kern w:val="2"/>
          <w:lang w:eastAsia="zh-CN"/>
        </w:rPr>
        <w:t xml:space="preserve"> 1960; </w:t>
      </w:r>
      <w:r w:rsidRPr="009B226C">
        <w:rPr>
          <w:rFonts w:ascii="Book Antiqua" w:eastAsia="等线" w:hAnsi="Book Antiqua" w:cs="Times New Roman"/>
          <w:b/>
          <w:kern w:val="2"/>
          <w:lang w:eastAsia="zh-CN"/>
        </w:rPr>
        <w:t>99</w:t>
      </w:r>
      <w:r w:rsidRPr="009B226C">
        <w:rPr>
          <w:rFonts w:ascii="Book Antiqua" w:eastAsia="等线" w:hAnsi="Book Antiqua" w:cs="Times New Roman"/>
          <w:kern w:val="2"/>
          <w:lang w:eastAsia="zh-CN"/>
        </w:rPr>
        <w:t>: 168-178 [PMID: 13806637 DOI: 10.1016/0002-9610(60)90111-2]</w:t>
      </w:r>
    </w:p>
    <w:p w14:paraId="31DDE5EE"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7 </w:t>
      </w:r>
      <w:r w:rsidRPr="009B226C">
        <w:rPr>
          <w:rFonts w:ascii="Book Antiqua" w:eastAsia="等线" w:hAnsi="Book Antiqua" w:cs="Times New Roman"/>
          <w:b/>
          <w:kern w:val="2"/>
          <w:lang w:eastAsia="zh-CN"/>
        </w:rPr>
        <w:t>Greenlee HB</w:t>
      </w:r>
      <w:r w:rsidRPr="009B226C">
        <w:rPr>
          <w:rFonts w:ascii="Book Antiqua" w:eastAsia="等线" w:hAnsi="Book Antiqua" w:cs="Times New Roman"/>
          <w:kern w:val="2"/>
          <w:lang w:eastAsia="zh-CN"/>
        </w:rPr>
        <w:t xml:space="preserve">, </w:t>
      </w:r>
      <w:proofErr w:type="spellStart"/>
      <w:r w:rsidRPr="009B226C">
        <w:rPr>
          <w:rFonts w:ascii="Book Antiqua" w:eastAsia="等线" w:hAnsi="Book Antiqua" w:cs="Times New Roman"/>
          <w:kern w:val="2"/>
          <w:lang w:eastAsia="zh-CN"/>
        </w:rPr>
        <w:t>Pienkos</w:t>
      </w:r>
      <w:proofErr w:type="spellEnd"/>
      <w:r w:rsidRPr="009B226C">
        <w:rPr>
          <w:rFonts w:ascii="Book Antiqua" w:eastAsia="等线" w:hAnsi="Book Antiqua" w:cs="Times New Roman"/>
          <w:kern w:val="2"/>
          <w:lang w:eastAsia="zh-CN"/>
        </w:rPr>
        <w:t xml:space="preserve"> EJ, Vanderbilt PC, Byrne MP, Mason JH, </w:t>
      </w:r>
      <w:proofErr w:type="spellStart"/>
      <w:r w:rsidRPr="009B226C">
        <w:rPr>
          <w:rFonts w:ascii="Book Antiqua" w:eastAsia="等线" w:hAnsi="Book Antiqua" w:cs="Times New Roman"/>
          <w:kern w:val="2"/>
          <w:lang w:eastAsia="zh-CN"/>
        </w:rPr>
        <w:t>Banich</w:t>
      </w:r>
      <w:proofErr w:type="spellEnd"/>
      <w:r w:rsidRPr="009B226C">
        <w:rPr>
          <w:rFonts w:ascii="Book Antiqua" w:eastAsia="等线" w:hAnsi="Book Antiqua" w:cs="Times New Roman"/>
          <w:kern w:val="2"/>
          <w:lang w:eastAsia="zh-CN"/>
        </w:rPr>
        <w:t xml:space="preserve"> FE, </w:t>
      </w:r>
      <w:proofErr w:type="spellStart"/>
      <w:r w:rsidRPr="009B226C">
        <w:rPr>
          <w:rFonts w:ascii="Book Antiqua" w:eastAsia="等线" w:hAnsi="Book Antiqua" w:cs="Times New Roman"/>
          <w:kern w:val="2"/>
          <w:lang w:eastAsia="zh-CN"/>
        </w:rPr>
        <w:t>Freeark</w:t>
      </w:r>
      <w:proofErr w:type="spellEnd"/>
      <w:r w:rsidRPr="009B226C">
        <w:rPr>
          <w:rFonts w:ascii="Book Antiqua" w:eastAsia="等线" w:hAnsi="Book Antiqua" w:cs="Times New Roman"/>
          <w:kern w:val="2"/>
          <w:lang w:eastAsia="zh-CN"/>
        </w:rPr>
        <w:t xml:space="preserve"> RJ. Proceedings: Acute large bowel obstruction. Comparison of county, Veterans Administration, and community hospital populations. </w:t>
      </w:r>
      <w:r w:rsidRPr="009B226C">
        <w:rPr>
          <w:rFonts w:ascii="Book Antiqua" w:eastAsia="等线" w:hAnsi="Book Antiqua" w:cs="Times New Roman"/>
          <w:i/>
          <w:kern w:val="2"/>
          <w:lang w:eastAsia="zh-CN"/>
        </w:rPr>
        <w:t>Arch Surg</w:t>
      </w:r>
      <w:r w:rsidRPr="009B226C">
        <w:rPr>
          <w:rFonts w:ascii="Book Antiqua" w:eastAsia="等线" w:hAnsi="Book Antiqua" w:cs="Times New Roman"/>
          <w:kern w:val="2"/>
          <w:lang w:eastAsia="zh-CN"/>
        </w:rPr>
        <w:t xml:space="preserve"> 1974; </w:t>
      </w:r>
      <w:r w:rsidRPr="009B226C">
        <w:rPr>
          <w:rFonts w:ascii="Book Antiqua" w:eastAsia="等线" w:hAnsi="Book Antiqua" w:cs="Times New Roman"/>
          <w:b/>
          <w:kern w:val="2"/>
          <w:lang w:eastAsia="zh-CN"/>
        </w:rPr>
        <w:t>108</w:t>
      </w:r>
      <w:r w:rsidRPr="009B226C">
        <w:rPr>
          <w:rFonts w:ascii="Book Antiqua" w:eastAsia="等线" w:hAnsi="Book Antiqua" w:cs="Times New Roman"/>
          <w:kern w:val="2"/>
          <w:lang w:eastAsia="zh-CN"/>
        </w:rPr>
        <w:t>: 470-476 [PMID: 4815921 DOI: 10.1001/archsurg.1974.01350280076013]</w:t>
      </w:r>
    </w:p>
    <w:p w14:paraId="28CAB394"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8 </w:t>
      </w:r>
      <w:r w:rsidRPr="009B226C">
        <w:rPr>
          <w:rFonts w:ascii="Book Antiqua" w:eastAsia="等线" w:hAnsi="Book Antiqua" w:cs="Times New Roman"/>
          <w:b/>
          <w:kern w:val="2"/>
          <w:lang w:eastAsia="zh-CN"/>
        </w:rPr>
        <w:t>Currie A</w:t>
      </w:r>
      <w:r w:rsidRPr="009B226C">
        <w:rPr>
          <w:rFonts w:ascii="Book Antiqua" w:eastAsia="等线" w:hAnsi="Book Antiqua" w:cs="Times New Roman"/>
          <w:kern w:val="2"/>
          <w:lang w:eastAsia="zh-CN"/>
        </w:rPr>
        <w:t xml:space="preserve">, Christmas C, </w:t>
      </w:r>
      <w:proofErr w:type="spellStart"/>
      <w:r w:rsidRPr="009B226C">
        <w:rPr>
          <w:rFonts w:ascii="Book Antiqua" w:eastAsia="等线" w:hAnsi="Book Antiqua" w:cs="Times New Roman"/>
          <w:kern w:val="2"/>
          <w:lang w:eastAsia="zh-CN"/>
        </w:rPr>
        <w:t>Aldean</w:t>
      </w:r>
      <w:proofErr w:type="spellEnd"/>
      <w:r w:rsidRPr="009B226C">
        <w:rPr>
          <w:rFonts w:ascii="Book Antiqua" w:eastAsia="等线" w:hAnsi="Book Antiqua" w:cs="Times New Roman"/>
          <w:kern w:val="2"/>
          <w:lang w:eastAsia="zh-CN"/>
        </w:rPr>
        <w:t xml:space="preserve"> H, </w:t>
      </w:r>
      <w:proofErr w:type="spellStart"/>
      <w:r w:rsidRPr="009B226C">
        <w:rPr>
          <w:rFonts w:ascii="Book Antiqua" w:eastAsia="等线" w:hAnsi="Book Antiqua" w:cs="Times New Roman"/>
          <w:kern w:val="2"/>
          <w:lang w:eastAsia="zh-CN"/>
        </w:rPr>
        <w:t>Mobasheri</w:t>
      </w:r>
      <w:proofErr w:type="spellEnd"/>
      <w:r w:rsidRPr="009B226C">
        <w:rPr>
          <w:rFonts w:ascii="Book Antiqua" w:eastAsia="等线" w:hAnsi="Book Antiqua" w:cs="Times New Roman"/>
          <w:kern w:val="2"/>
          <w:lang w:eastAsia="zh-CN"/>
        </w:rPr>
        <w:t xml:space="preserve"> M, Bloom IT. Systematic review of self-expanding stents in the management of benign colorectal obstruction. </w:t>
      </w:r>
      <w:r w:rsidRPr="009B226C">
        <w:rPr>
          <w:rFonts w:ascii="Book Antiqua" w:eastAsia="等线" w:hAnsi="Book Antiqua" w:cs="Times New Roman"/>
          <w:i/>
          <w:kern w:val="2"/>
          <w:lang w:eastAsia="zh-CN"/>
        </w:rPr>
        <w:t>Colorectal Dis</w:t>
      </w:r>
      <w:r w:rsidRPr="009B226C">
        <w:rPr>
          <w:rFonts w:ascii="Book Antiqua" w:eastAsia="等线" w:hAnsi="Book Antiqua" w:cs="Times New Roman"/>
          <w:kern w:val="2"/>
          <w:lang w:eastAsia="zh-CN"/>
        </w:rPr>
        <w:t xml:space="preserve"> 2014; </w:t>
      </w:r>
      <w:r w:rsidRPr="009B226C">
        <w:rPr>
          <w:rFonts w:ascii="Book Antiqua" w:eastAsia="等线" w:hAnsi="Book Antiqua" w:cs="Times New Roman"/>
          <w:b/>
          <w:kern w:val="2"/>
          <w:lang w:eastAsia="zh-CN"/>
        </w:rPr>
        <w:t>16</w:t>
      </w:r>
      <w:r w:rsidRPr="009B226C">
        <w:rPr>
          <w:rFonts w:ascii="Book Antiqua" w:eastAsia="等线" w:hAnsi="Book Antiqua" w:cs="Times New Roman"/>
          <w:kern w:val="2"/>
          <w:lang w:eastAsia="zh-CN"/>
        </w:rPr>
        <w:t>: 239-245 [PMID: 24033989 DOI: 10.1111/codi.12389]</w:t>
      </w:r>
    </w:p>
    <w:p w14:paraId="0357FF9F" w14:textId="77777777" w:rsidR="00091E11"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29 </w:t>
      </w:r>
      <w:r w:rsidRPr="009B226C">
        <w:rPr>
          <w:rFonts w:ascii="Book Antiqua" w:eastAsia="等线" w:hAnsi="Book Antiqua" w:cs="Times New Roman"/>
          <w:b/>
          <w:kern w:val="2"/>
          <w:lang w:eastAsia="zh-CN"/>
        </w:rPr>
        <w:t>Feingold D</w:t>
      </w:r>
      <w:r w:rsidRPr="009B226C">
        <w:rPr>
          <w:rFonts w:ascii="Book Antiqua" w:eastAsia="等线" w:hAnsi="Book Antiqua" w:cs="Times New Roman"/>
          <w:kern w:val="2"/>
          <w:lang w:eastAsia="zh-CN"/>
        </w:rPr>
        <w:t xml:space="preserve">, Steele SR, Lee S, Kaiser A, </w:t>
      </w:r>
      <w:proofErr w:type="spellStart"/>
      <w:r w:rsidRPr="009B226C">
        <w:rPr>
          <w:rFonts w:ascii="Book Antiqua" w:eastAsia="等线" w:hAnsi="Book Antiqua" w:cs="Times New Roman"/>
          <w:kern w:val="2"/>
          <w:lang w:eastAsia="zh-CN"/>
        </w:rPr>
        <w:t>Boushey</w:t>
      </w:r>
      <w:proofErr w:type="spellEnd"/>
      <w:r w:rsidRPr="009B226C">
        <w:rPr>
          <w:rFonts w:ascii="Book Antiqua" w:eastAsia="等线" w:hAnsi="Book Antiqua" w:cs="Times New Roman"/>
          <w:kern w:val="2"/>
          <w:lang w:eastAsia="zh-CN"/>
        </w:rPr>
        <w:t xml:space="preserve"> R, </w:t>
      </w:r>
      <w:proofErr w:type="spellStart"/>
      <w:r w:rsidRPr="009B226C">
        <w:rPr>
          <w:rFonts w:ascii="Book Antiqua" w:eastAsia="等线" w:hAnsi="Book Antiqua" w:cs="Times New Roman"/>
          <w:kern w:val="2"/>
          <w:lang w:eastAsia="zh-CN"/>
        </w:rPr>
        <w:t>Buie</w:t>
      </w:r>
      <w:proofErr w:type="spellEnd"/>
      <w:r w:rsidRPr="009B226C">
        <w:rPr>
          <w:rFonts w:ascii="Book Antiqua" w:eastAsia="等线" w:hAnsi="Book Antiqua" w:cs="Times New Roman"/>
          <w:kern w:val="2"/>
          <w:lang w:eastAsia="zh-CN"/>
        </w:rPr>
        <w:t xml:space="preserve"> WD, Rafferty JF. Practice parameters for the treatment of sigmoid diverticulitis. </w:t>
      </w:r>
      <w:r w:rsidRPr="009B226C">
        <w:rPr>
          <w:rFonts w:ascii="Book Antiqua" w:eastAsia="等线" w:hAnsi="Book Antiqua" w:cs="Times New Roman"/>
          <w:i/>
          <w:kern w:val="2"/>
          <w:lang w:eastAsia="zh-CN"/>
        </w:rPr>
        <w:t>Dis Colon Rectum</w:t>
      </w:r>
      <w:r w:rsidRPr="009B226C">
        <w:rPr>
          <w:rFonts w:ascii="Book Antiqua" w:eastAsia="等线" w:hAnsi="Book Antiqua" w:cs="Times New Roman"/>
          <w:kern w:val="2"/>
          <w:lang w:eastAsia="zh-CN"/>
        </w:rPr>
        <w:t xml:space="preserve"> 2014; </w:t>
      </w:r>
      <w:r w:rsidRPr="009B226C">
        <w:rPr>
          <w:rFonts w:ascii="Book Antiqua" w:eastAsia="等线" w:hAnsi="Book Antiqua" w:cs="Times New Roman"/>
          <w:b/>
          <w:kern w:val="2"/>
          <w:lang w:eastAsia="zh-CN"/>
        </w:rPr>
        <w:t>57</w:t>
      </w:r>
      <w:r w:rsidRPr="009B226C">
        <w:rPr>
          <w:rFonts w:ascii="Book Antiqua" w:eastAsia="等线" w:hAnsi="Book Antiqua" w:cs="Times New Roman"/>
          <w:kern w:val="2"/>
          <w:lang w:eastAsia="zh-CN"/>
        </w:rPr>
        <w:t>: 284-294 [PMID: 24509449 DOI: 10.1097/DCR.0000000000000075]</w:t>
      </w:r>
    </w:p>
    <w:p w14:paraId="302F51F7" w14:textId="7D9E265C" w:rsidR="00347099" w:rsidRPr="009B226C" w:rsidRDefault="00091E11" w:rsidP="00091E11">
      <w:pPr>
        <w:widowControl w:val="0"/>
        <w:spacing w:line="360" w:lineRule="auto"/>
        <w:jc w:val="both"/>
        <w:rPr>
          <w:rFonts w:ascii="Book Antiqua" w:eastAsia="等线" w:hAnsi="Book Antiqua" w:cs="Times New Roman"/>
          <w:kern w:val="2"/>
          <w:lang w:eastAsia="zh-CN"/>
        </w:rPr>
      </w:pPr>
      <w:r w:rsidRPr="009B226C">
        <w:rPr>
          <w:rFonts w:ascii="Book Antiqua" w:eastAsia="等线" w:hAnsi="Book Antiqua" w:cs="Times New Roman"/>
          <w:kern w:val="2"/>
          <w:lang w:eastAsia="zh-CN"/>
        </w:rPr>
        <w:t xml:space="preserve">30 </w:t>
      </w:r>
      <w:proofErr w:type="spellStart"/>
      <w:r w:rsidRPr="009B226C">
        <w:rPr>
          <w:rFonts w:ascii="Book Antiqua" w:eastAsia="等线" w:hAnsi="Book Antiqua" w:cs="Times New Roman"/>
          <w:b/>
          <w:kern w:val="2"/>
          <w:lang w:eastAsia="zh-CN"/>
        </w:rPr>
        <w:t>Stollman</w:t>
      </w:r>
      <w:proofErr w:type="spellEnd"/>
      <w:r w:rsidRPr="009B226C">
        <w:rPr>
          <w:rFonts w:ascii="Book Antiqua" w:eastAsia="等线" w:hAnsi="Book Antiqua" w:cs="Times New Roman"/>
          <w:b/>
          <w:kern w:val="2"/>
          <w:lang w:eastAsia="zh-CN"/>
        </w:rPr>
        <w:t xml:space="preserve"> N</w:t>
      </w:r>
      <w:r w:rsidRPr="009B226C">
        <w:rPr>
          <w:rFonts w:ascii="Book Antiqua" w:eastAsia="等线" w:hAnsi="Book Antiqua" w:cs="Times New Roman"/>
          <w:kern w:val="2"/>
          <w:lang w:eastAsia="zh-CN"/>
        </w:rPr>
        <w:t xml:space="preserve">, Smalley W, Hirano I; AGA Institute Clinical Guidelines Committee. American Gastroenterological Association Institute Guideline on the Management of Acute Diverticulitis. </w:t>
      </w:r>
      <w:r w:rsidRPr="009B226C">
        <w:rPr>
          <w:rFonts w:ascii="Book Antiqua" w:eastAsia="等线" w:hAnsi="Book Antiqua" w:cs="Times New Roman"/>
          <w:i/>
          <w:kern w:val="2"/>
          <w:lang w:eastAsia="zh-CN"/>
        </w:rPr>
        <w:t>Gastroenterology</w:t>
      </w:r>
      <w:r w:rsidRPr="009B226C">
        <w:rPr>
          <w:rFonts w:ascii="Book Antiqua" w:eastAsia="等线" w:hAnsi="Book Antiqua" w:cs="Times New Roman"/>
          <w:kern w:val="2"/>
          <w:lang w:eastAsia="zh-CN"/>
        </w:rPr>
        <w:t xml:space="preserve"> 2015; </w:t>
      </w:r>
      <w:r w:rsidRPr="009B226C">
        <w:rPr>
          <w:rFonts w:ascii="Book Antiqua" w:eastAsia="等线" w:hAnsi="Book Antiqua" w:cs="Times New Roman"/>
          <w:b/>
          <w:kern w:val="2"/>
          <w:lang w:eastAsia="zh-CN"/>
        </w:rPr>
        <w:t>149</w:t>
      </w:r>
      <w:r w:rsidRPr="009B226C">
        <w:rPr>
          <w:rFonts w:ascii="Book Antiqua" w:eastAsia="等线" w:hAnsi="Book Antiqua" w:cs="Times New Roman"/>
          <w:kern w:val="2"/>
          <w:lang w:eastAsia="zh-CN"/>
        </w:rPr>
        <w:t>: 1944-1949 [PMID: 26453777 DOI: 10.1053/j.gastro.2015.10.003]</w:t>
      </w:r>
    </w:p>
    <w:p w14:paraId="55BDC6E2" w14:textId="44505671" w:rsidR="00091E11" w:rsidRPr="009B226C" w:rsidRDefault="00091E11">
      <w:pPr>
        <w:rPr>
          <w:rFonts w:ascii="Book Antiqua" w:hAnsi="Book Antiqua" w:cs="Arial"/>
          <w:color w:val="000000" w:themeColor="text1"/>
        </w:rPr>
      </w:pPr>
      <w:r w:rsidRPr="009B226C">
        <w:rPr>
          <w:rFonts w:ascii="Book Antiqua" w:hAnsi="Book Antiqua" w:cs="Arial"/>
          <w:color w:val="000000" w:themeColor="text1"/>
        </w:rPr>
        <w:br w:type="page"/>
      </w:r>
    </w:p>
    <w:p w14:paraId="285A849E" w14:textId="77777777" w:rsidR="00091E11" w:rsidRPr="009B226C" w:rsidRDefault="00091E11" w:rsidP="00091E11">
      <w:pPr>
        <w:adjustRightInd w:val="0"/>
        <w:snapToGrid w:val="0"/>
        <w:spacing w:line="360" w:lineRule="auto"/>
        <w:jc w:val="both"/>
        <w:rPr>
          <w:rFonts w:ascii="Book Antiqua" w:eastAsia="宋体" w:hAnsi="Book Antiqua" w:cs="Calibri"/>
          <w:b/>
        </w:rPr>
      </w:pPr>
      <w:r w:rsidRPr="009B226C">
        <w:rPr>
          <w:rFonts w:ascii="Book Antiqua" w:eastAsia="宋体" w:hAnsi="Book Antiqua" w:cs="Calibri"/>
          <w:b/>
        </w:rPr>
        <w:lastRenderedPageBreak/>
        <w:t>Footnotes</w:t>
      </w:r>
    </w:p>
    <w:p w14:paraId="75F57A5B" w14:textId="590FF044" w:rsidR="004073DF" w:rsidRPr="009B226C" w:rsidRDefault="00091E11" w:rsidP="004073DF">
      <w:pPr>
        <w:spacing w:line="360" w:lineRule="auto"/>
        <w:jc w:val="both"/>
        <w:rPr>
          <w:rFonts w:ascii="Book Antiqua" w:hAnsi="Book Antiqua" w:cs="Arial"/>
          <w:color w:val="000000" w:themeColor="text1"/>
        </w:rPr>
      </w:pPr>
      <w:r w:rsidRPr="009B226C">
        <w:rPr>
          <w:rFonts w:ascii="Book Antiqua" w:hAnsi="Book Antiqua" w:cs="Times New Roman"/>
          <w:b/>
          <w:bCs/>
          <w:iCs/>
          <w:color w:val="000000" w:themeColor="text1"/>
          <w:lang w:eastAsia="zh-CN"/>
        </w:rPr>
        <w:t>Conflict-of-interest statement:</w:t>
      </w:r>
      <w:r w:rsidRPr="009B226C">
        <w:rPr>
          <w:rFonts w:ascii="Book Antiqua" w:hAnsi="Book Antiqua" w:cs="Arial" w:hint="eastAsia"/>
          <w:color w:val="000000" w:themeColor="text1"/>
          <w:lang w:eastAsia="zh-CN"/>
        </w:rPr>
        <w:t xml:space="preserve"> </w:t>
      </w:r>
      <w:r w:rsidR="004073DF" w:rsidRPr="009B226C">
        <w:rPr>
          <w:rFonts w:ascii="Book Antiqua" w:hAnsi="Book Antiqua" w:cs="Arial"/>
          <w:color w:val="000000" w:themeColor="text1"/>
        </w:rPr>
        <w:t>No potential conflicts of interest, no financial support.</w:t>
      </w:r>
    </w:p>
    <w:p w14:paraId="0C2A23A2" w14:textId="47A5B7EC" w:rsidR="002F5893" w:rsidRPr="009B226C" w:rsidRDefault="002F5893" w:rsidP="00B550EB">
      <w:pPr>
        <w:spacing w:line="360" w:lineRule="auto"/>
        <w:jc w:val="both"/>
        <w:rPr>
          <w:rFonts w:ascii="Book Antiqua" w:hAnsi="Book Antiqua" w:cs="Arial"/>
          <w:color w:val="000000" w:themeColor="text1"/>
        </w:rPr>
      </w:pPr>
    </w:p>
    <w:p w14:paraId="17F1A423" w14:textId="77777777" w:rsidR="00091E11" w:rsidRPr="009B226C" w:rsidRDefault="00091E11" w:rsidP="00091E11">
      <w:pPr>
        <w:spacing w:line="360" w:lineRule="auto"/>
        <w:jc w:val="both"/>
        <w:rPr>
          <w:rFonts w:ascii="Book Antiqua" w:eastAsia="MS Mincho" w:hAnsi="Book Antiqua" w:cs="Times New Roman"/>
          <w:b/>
          <w:color w:val="000000"/>
          <w:lang w:eastAsia="it-IT"/>
        </w:rPr>
      </w:pPr>
      <w:bookmarkStart w:id="27" w:name="_Hlk27641068"/>
      <w:r w:rsidRPr="009B226C">
        <w:rPr>
          <w:rFonts w:ascii="Book Antiqua" w:eastAsia="MS Mincho" w:hAnsi="Book Antiqua" w:cs="Times New Roman"/>
          <w:b/>
          <w:color w:val="000000"/>
          <w:lang w:eastAsia="it-IT"/>
        </w:rPr>
        <w:t xml:space="preserve">Open-Access: </w:t>
      </w:r>
      <w:r w:rsidRPr="009B226C">
        <w:rPr>
          <w:rFonts w:ascii="Book Antiqua" w:eastAsia="MS Mincho" w:hAnsi="Book Antiqua" w:cs="Times New Roman"/>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7"/>
    <w:p w14:paraId="2C32A37D" w14:textId="77777777" w:rsidR="00091E11" w:rsidRPr="009B226C" w:rsidRDefault="00091E11" w:rsidP="00091E11">
      <w:pPr>
        <w:widowControl w:val="0"/>
        <w:adjustRightInd w:val="0"/>
        <w:snapToGrid w:val="0"/>
        <w:spacing w:line="360" w:lineRule="auto"/>
        <w:ind w:left="361" w:right="120" w:hangingChars="150" w:hanging="361"/>
        <w:rPr>
          <w:rFonts w:ascii="Book Antiqua" w:eastAsia="宋体" w:hAnsi="Book Antiqua" w:cs="Times New Roman"/>
          <w:b/>
          <w:bCs/>
          <w:color w:val="000000"/>
          <w:kern w:val="2"/>
          <w:lang w:eastAsia="zh-CN"/>
        </w:rPr>
      </w:pPr>
    </w:p>
    <w:p w14:paraId="1BF1A1D7" w14:textId="6DB6442C" w:rsidR="00091E11" w:rsidRPr="009B226C" w:rsidRDefault="00091E11" w:rsidP="00091E11">
      <w:pPr>
        <w:adjustRightInd w:val="0"/>
        <w:snapToGrid w:val="0"/>
        <w:spacing w:line="360" w:lineRule="auto"/>
        <w:jc w:val="both"/>
        <w:rPr>
          <w:rFonts w:ascii="Book Antiqua" w:eastAsia="宋体" w:hAnsi="Book Antiqua" w:cs="Calibri"/>
          <w:b/>
          <w:bCs/>
          <w:color w:val="000000"/>
          <w:lang w:eastAsia="zh-CN"/>
        </w:rPr>
      </w:pPr>
      <w:r w:rsidRPr="009B226C">
        <w:rPr>
          <w:rFonts w:ascii="Book Antiqua" w:eastAsia="宋体" w:hAnsi="Book Antiqua" w:cs="Calibri"/>
          <w:b/>
          <w:bCs/>
          <w:color w:val="000000"/>
          <w:lang w:eastAsia="pl-PL"/>
        </w:rPr>
        <w:t>Manuscript source:</w:t>
      </w:r>
      <w:r w:rsidRPr="009B226C">
        <w:rPr>
          <w:rFonts w:ascii="Book Antiqua" w:eastAsia="宋体" w:hAnsi="Book Antiqua" w:cs="Calibri"/>
          <w:b/>
          <w:bCs/>
          <w:color w:val="000000"/>
          <w:lang w:eastAsia="zh-CN"/>
        </w:rPr>
        <w:t xml:space="preserve"> </w:t>
      </w:r>
      <w:r w:rsidRPr="009B226C">
        <w:rPr>
          <w:rFonts w:ascii="Book Antiqua" w:eastAsia="宋体" w:hAnsi="Book Antiqua" w:cs="Calibri" w:hint="eastAsia"/>
          <w:bCs/>
          <w:color w:val="000000"/>
          <w:lang w:eastAsia="zh-CN"/>
        </w:rPr>
        <w:t>Invited</w:t>
      </w:r>
      <w:r w:rsidRPr="009B226C">
        <w:rPr>
          <w:rFonts w:ascii="Book Antiqua" w:eastAsia="宋体" w:hAnsi="Book Antiqua" w:cs="Calibri"/>
          <w:bCs/>
          <w:color w:val="000000"/>
          <w:lang w:eastAsia="pl-PL"/>
        </w:rPr>
        <w:t> manuscript</w:t>
      </w:r>
    </w:p>
    <w:p w14:paraId="1FDA84FB" w14:textId="77777777" w:rsidR="00091E11" w:rsidRPr="009B226C" w:rsidRDefault="00091E11" w:rsidP="00091E11">
      <w:pPr>
        <w:widowControl w:val="0"/>
        <w:adjustRightInd w:val="0"/>
        <w:snapToGrid w:val="0"/>
        <w:spacing w:line="360" w:lineRule="auto"/>
        <w:jc w:val="both"/>
        <w:rPr>
          <w:rFonts w:ascii="Book Antiqua" w:eastAsia="宋体" w:hAnsi="Book Antiqua" w:cs="Times New Roman"/>
          <w:b/>
          <w:color w:val="000000"/>
          <w:kern w:val="2"/>
          <w:lang w:eastAsia="zh-CN"/>
        </w:rPr>
      </w:pPr>
    </w:p>
    <w:p w14:paraId="1D2C5CCA" w14:textId="6C6B3AF7" w:rsidR="00091E11" w:rsidRPr="009B226C" w:rsidRDefault="00091E11" w:rsidP="00091E11">
      <w:pPr>
        <w:widowControl w:val="0"/>
        <w:adjustRightInd w:val="0"/>
        <w:snapToGrid w:val="0"/>
        <w:spacing w:line="360" w:lineRule="auto"/>
        <w:jc w:val="both"/>
        <w:rPr>
          <w:rFonts w:ascii="Book Antiqua" w:eastAsia="宋体" w:hAnsi="Book Antiqua" w:cs="Times New Roman"/>
          <w:color w:val="000000"/>
          <w:kern w:val="2"/>
          <w:lang w:eastAsia="zh-CN"/>
        </w:rPr>
      </w:pPr>
      <w:r w:rsidRPr="009B226C">
        <w:rPr>
          <w:rFonts w:ascii="Book Antiqua" w:eastAsia="宋体" w:hAnsi="Book Antiqua" w:cs="Times New Roman"/>
          <w:b/>
          <w:color w:val="000000"/>
          <w:kern w:val="2"/>
          <w:lang w:eastAsia="zh-CN"/>
        </w:rPr>
        <w:t>Peer-review started:</w:t>
      </w:r>
      <w:r w:rsidRPr="009B226C">
        <w:rPr>
          <w:rFonts w:ascii="Book Antiqua" w:eastAsia="宋体" w:hAnsi="Book Antiqua" w:cs="Times New Roman"/>
          <w:color w:val="000000"/>
          <w:kern w:val="2"/>
          <w:lang w:eastAsia="zh-CN"/>
        </w:rPr>
        <w:t xml:space="preserve"> </w:t>
      </w:r>
      <w:r w:rsidRPr="009B226C">
        <w:rPr>
          <w:rFonts w:ascii="Book Antiqua" w:eastAsia="宋体" w:hAnsi="Book Antiqua" w:cs="Arial"/>
          <w:color w:val="000000"/>
          <w:lang w:eastAsia="zh-CN"/>
        </w:rPr>
        <w:t>October 15</w:t>
      </w:r>
      <w:r w:rsidRPr="009B226C">
        <w:rPr>
          <w:rFonts w:ascii="Book Antiqua" w:eastAsia="宋体" w:hAnsi="Book Antiqua" w:cs="Arial" w:hint="eastAsia"/>
          <w:color w:val="000000"/>
          <w:lang w:eastAsia="zh-CN"/>
        </w:rPr>
        <w:t>, 201</w:t>
      </w:r>
      <w:r w:rsidRPr="009B226C">
        <w:rPr>
          <w:rFonts w:ascii="Book Antiqua" w:eastAsia="宋体" w:hAnsi="Book Antiqua" w:cs="Arial"/>
          <w:color w:val="000000"/>
          <w:lang w:eastAsia="zh-CN"/>
        </w:rPr>
        <w:t>9</w:t>
      </w:r>
    </w:p>
    <w:p w14:paraId="49F06F6C" w14:textId="46933580" w:rsidR="00091E11" w:rsidRPr="009B226C" w:rsidRDefault="00091E11" w:rsidP="00091E11">
      <w:pPr>
        <w:widowControl w:val="0"/>
        <w:adjustRightInd w:val="0"/>
        <w:snapToGrid w:val="0"/>
        <w:spacing w:line="360" w:lineRule="auto"/>
        <w:jc w:val="both"/>
        <w:rPr>
          <w:rFonts w:ascii="Book Antiqua" w:eastAsia="宋体" w:hAnsi="Book Antiqua" w:cs="Times New Roman"/>
          <w:color w:val="000000"/>
          <w:kern w:val="2"/>
          <w:lang w:eastAsia="zh-CN"/>
        </w:rPr>
      </w:pPr>
      <w:r w:rsidRPr="009B226C">
        <w:rPr>
          <w:rFonts w:ascii="Book Antiqua" w:eastAsia="宋体" w:hAnsi="Book Antiqua" w:cs="Times New Roman"/>
          <w:b/>
          <w:color w:val="000000"/>
          <w:kern w:val="2"/>
          <w:lang w:eastAsia="zh-CN"/>
        </w:rPr>
        <w:t>First decision:</w:t>
      </w:r>
      <w:r w:rsidRPr="009B226C">
        <w:rPr>
          <w:rFonts w:ascii="Book Antiqua" w:eastAsia="宋体" w:hAnsi="Book Antiqua" w:cs="Times New Roman"/>
          <w:color w:val="000000"/>
          <w:kern w:val="2"/>
          <w:lang w:eastAsia="zh-CN"/>
        </w:rPr>
        <w:t xml:space="preserve"> November 21, 2019</w:t>
      </w:r>
    </w:p>
    <w:p w14:paraId="27EF6B5C" w14:textId="290ECBEF" w:rsidR="00091E11" w:rsidRPr="009B226C" w:rsidRDefault="00091E11" w:rsidP="00091E11">
      <w:pPr>
        <w:widowControl w:val="0"/>
        <w:adjustRightInd w:val="0"/>
        <w:snapToGrid w:val="0"/>
        <w:spacing w:line="360" w:lineRule="auto"/>
        <w:jc w:val="both"/>
        <w:rPr>
          <w:rFonts w:ascii="Book Antiqua" w:eastAsia="宋体" w:hAnsi="Book Antiqua" w:cs="Times New Roman"/>
          <w:b/>
          <w:color w:val="000000"/>
          <w:kern w:val="2"/>
          <w:lang w:eastAsia="zh-CN"/>
        </w:rPr>
      </w:pPr>
      <w:r w:rsidRPr="009B226C">
        <w:rPr>
          <w:rFonts w:ascii="Book Antiqua" w:eastAsia="宋体" w:hAnsi="Book Antiqua" w:cs="Times New Roman"/>
          <w:b/>
          <w:color w:val="000000"/>
          <w:kern w:val="2"/>
          <w:lang w:eastAsia="zh-CN"/>
        </w:rPr>
        <w:t>Article in press:</w:t>
      </w:r>
      <w:r w:rsidR="00EA7D02" w:rsidRPr="009B226C">
        <w:rPr>
          <w:rFonts w:ascii="Book Antiqua" w:eastAsia="宋体" w:hAnsi="Book Antiqua" w:cs="Times New Roman"/>
          <w:color w:val="000000"/>
          <w:kern w:val="2"/>
          <w:lang w:eastAsia="zh-CN"/>
        </w:rPr>
        <w:t xml:space="preserve"> </w:t>
      </w:r>
      <w:r w:rsidR="00C72F78" w:rsidRPr="009B226C">
        <w:rPr>
          <w:rFonts w:ascii="Book Antiqua" w:eastAsia="宋体" w:hAnsi="Book Antiqua" w:cs="Times New Roman"/>
          <w:color w:val="000000"/>
          <w:kern w:val="2"/>
          <w:lang w:eastAsia="zh-CN"/>
        </w:rPr>
        <w:t>December 23, 2019</w:t>
      </w:r>
    </w:p>
    <w:p w14:paraId="26F67C32" w14:textId="77777777" w:rsidR="00091E11" w:rsidRPr="009B226C" w:rsidRDefault="00091E11" w:rsidP="00091E11">
      <w:pPr>
        <w:widowControl w:val="0"/>
        <w:adjustRightInd w:val="0"/>
        <w:snapToGrid w:val="0"/>
        <w:spacing w:line="360" w:lineRule="auto"/>
        <w:jc w:val="both"/>
        <w:rPr>
          <w:rFonts w:ascii="Book Antiqua" w:eastAsia="宋体" w:hAnsi="Book Antiqua" w:cs="Times New Roman"/>
          <w:b/>
          <w:color w:val="000000"/>
          <w:kern w:val="2"/>
          <w:lang w:eastAsia="zh-CN"/>
        </w:rPr>
      </w:pPr>
    </w:p>
    <w:p w14:paraId="5907407C" w14:textId="77777777" w:rsidR="00091E11" w:rsidRPr="009B226C" w:rsidRDefault="00091E11" w:rsidP="00091E11">
      <w:pPr>
        <w:widowControl w:val="0"/>
        <w:adjustRightInd w:val="0"/>
        <w:snapToGrid w:val="0"/>
        <w:spacing w:line="360" w:lineRule="auto"/>
        <w:jc w:val="both"/>
        <w:rPr>
          <w:rFonts w:ascii="Book Antiqua" w:eastAsia="微软雅黑" w:hAnsi="Book Antiqua" w:cs="宋体"/>
          <w:lang w:eastAsia="zh-CN"/>
        </w:rPr>
      </w:pPr>
      <w:r w:rsidRPr="009B226C">
        <w:rPr>
          <w:rFonts w:ascii="Book Antiqua" w:eastAsia="宋体" w:hAnsi="Book Antiqua" w:cs="宋体"/>
          <w:b/>
          <w:lang w:eastAsia="zh-CN"/>
        </w:rPr>
        <w:t xml:space="preserve">Specialty type: </w:t>
      </w:r>
      <w:r w:rsidRPr="009B226C">
        <w:rPr>
          <w:rFonts w:ascii="Book Antiqua" w:eastAsia="微软雅黑" w:hAnsi="Book Antiqua" w:cs="宋体"/>
          <w:lang w:eastAsia="zh-CN"/>
        </w:rPr>
        <w:t>Gastroenterology and hepatology</w:t>
      </w:r>
    </w:p>
    <w:p w14:paraId="0641C957" w14:textId="77777777" w:rsidR="00091E11" w:rsidRPr="009B226C" w:rsidRDefault="00091E11" w:rsidP="00091E11">
      <w:pPr>
        <w:widowControl w:val="0"/>
        <w:adjustRightInd w:val="0"/>
        <w:snapToGrid w:val="0"/>
        <w:spacing w:line="360" w:lineRule="auto"/>
        <w:jc w:val="both"/>
        <w:rPr>
          <w:rFonts w:ascii="Book Antiqua" w:eastAsia="宋体" w:hAnsi="Book Antiqua" w:cs="宋体"/>
          <w:lang w:eastAsia="zh-CN"/>
        </w:rPr>
      </w:pPr>
      <w:r w:rsidRPr="009B226C">
        <w:rPr>
          <w:rFonts w:ascii="Book Antiqua" w:eastAsia="宋体" w:hAnsi="Book Antiqua" w:cs="宋体"/>
          <w:b/>
          <w:lang w:eastAsia="zh-CN"/>
        </w:rPr>
        <w:t xml:space="preserve">Country of origin: </w:t>
      </w:r>
      <w:r w:rsidRPr="009B226C">
        <w:rPr>
          <w:rFonts w:ascii="Book Antiqua" w:eastAsia="宋体" w:hAnsi="Book Antiqua" w:cs="宋体" w:hint="eastAsia"/>
          <w:lang w:eastAsia="zh-CN"/>
        </w:rPr>
        <w:t>United States</w:t>
      </w:r>
    </w:p>
    <w:p w14:paraId="24D5BE7D" w14:textId="77777777" w:rsidR="00091E11" w:rsidRPr="009B226C" w:rsidRDefault="00091E11" w:rsidP="00091E11">
      <w:pPr>
        <w:widowControl w:val="0"/>
        <w:adjustRightInd w:val="0"/>
        <w:snapToGrid w:val="0"/>
        <w:spacing w:line="360" w:lineRule="auto"/>
        <w:jc w:val="both"/>
        <w:rPr>
          <w:rFonts w:ascii="Book Antiqua" w:eastAsia="宋体" w:hAnsi="Book Antiqua" w:cs="宋体"/>
          <w:b/>
          <w:lang w:eastAsia="zh-CN"/>
        </w:rPr>
      </w:pPr>
      <w:r w:rsidRPr="009B226C">
        <w:rPr>
          <w:rFonts w:ascii="Book Antiqua" w:eastAsia="宋体" w:hAnsi="Book Antiqua" w:cs="宋体"/>
          <w:b/>
          <w:lang w:eastAsia="zh-CN"/>
        </w:rPr>
        <w:t>Peer-review report classification</w:t>
      </w:r>
    </w:p>
    <w:p w14:paraId="36F97782" w14:textId="577D58FA" w:rsidR="00091E11" w:rsidRPr="009B226C" w:rsidRDefault="00091E11" w:rsidP="00091E11">
      <w:pPr>
        <w:widowControl w:val="0"/>
        <w:adjustRightInd w:val="0"/>
        <w:snapToGrid w:val="0"/>
        <w:spacing w:line="360" w:lineRule="auto"/>
        <w:jc w:val="both"/>
        <w:rPr>
          <w:rFonts w:ascii="Book Antiqua" w:eastAsia="宋体" w:hAnsi="Book Antiqua" w:cs="宋体"/>
          <w:lang w:eastAsia="zh-CN"/>
        </w:rPr>
      </w:pPr>
      <w:r w:rsidRPr="009B226C">
        <w:rPr>
          <w:rFonts w:ascii="Book Antiqua" w:eastAsia="宋体" w:hAnsi="Book Antiqua" w:cs="宋体"/>
          <w:lang w:eastAsia="zh-CN"/>
        </w:rPr>
        <w:t>Grade A (Excellent): 0</w:t>
      </w:r>
    </w:p>
    <w:p w14:paraId="1B6A959D" w14:textId="0C698053" w:rsidR="00091E11" w:rsidRPr="009B226C" w:rsidRDefault="00091E11" w:rsidP="00091E11">
      <w:pPr>
        <w:widowControl w:val="0"/>
        <w:adjustRightInd w:val="0"/>
        <w:snapToGrid w:val="0"/>
        <w:spacing w:line="360" w:lineRule="auto"/>
        <w:jc w:val="both"/>
        <w:rPr>
          <w:rFonts w:ascii="Book Antiqua" w:eastAsia="宋体" w:hAnsi="Book Antiqua" w:cs="宋体"/>
          <w:lang w:eastAsia="zh-CN"/>
        </w:rPr>
      </w:pPr>
      <w:r w:rsidRPr="009B226C">
        <w:rPr>
          <w:rFonts w:ascii="Book Antiqua" w:eastAsia="宋体" w:hAnsi="Book Antiqua" w:cs="宋体"/>
          <w:lang w:eastAsia="zh-CN"/>
        </w:rPr>
        <w:t xml:space="preserve">Grade B (Very good): </w:t>
      </w:r>
      <w:r w:rsidRPr="009B226C">
        <w:rPr>
          <w:rFonts w:ascii="Book Antiqua" w:eastAsia="宋体" w:hAnsi="Book Antiqua" w:cs="宋体" w:hint="eastAsia"/>
          <w:lang w:eastAsia="zh-CN"/>
        </w:rPr>
        <w:t>B</w:t>
      </w:r>
      <w:r w:rsidRPr="009B226C">
        <w:rPr>
          <w:rFonts w:ascii="Book Antiqua" w:eastAsia="宋体" w:hAnsi="Book Antiqua" w:cs="宋体"/>
          <w:lang w:eastAsia="zh-CN"/>
        </w:rPr>
        <w:t>, B</w:t>
      </w:r>
    </w:p>
    <w:p w14:paraId="62FA6447" w14:textId="5326EE21" w:rsidR="00091E11" w:rsidRPr="009B226C" w:rsidRDefault="00091E11" w:rsidP="00091E11">
      <w:pPr>
        <w:widowControl w:val="0"/>
        <w:adjustRightInd w:val="0"/>
        <w:snapToGrid w:val="0"/>
        <w:spacing w:line="360" w:lineRule="auto"/>
        <w:jc w:val="both"/>
        <w:rPr>
          <w:rFonts w:ascii="Book Antiqua" w:eastAsia="宋体" w:hAnsi="Book Antiqua" w:cs="宋体"/>
          <w:lang w:eastAsia="zh-CN"/>
        </w:rPr>
      </w:pPr>
      <w:r w:rsidRPr="009B226C">
        <w:rPr>
          <w:rFonts w:ascii="Book Antiqua" w:eastAsia="宋体" w:hAnsi="Book Antiqua" w:cs="宋体"/>
          <w:lang w:eastAsia="zh-CN"/>
        </w:rPr>
        <w:t>Grade C (Good): D</w:t>
      </w:r>
    </w:p>
    <w:p w14:paraId="3AE5D322" w14:textId="77777777" w:rsidR="00091E11" w:rsidRPr="009B226C" w:rsidRDefault="00091E11" w:rsidP="00091E11">
      <w:pPr>
        <w:widowControl w:val="0"/>
        <w:adjustRightInd w:val="0"/>
        <w:snapToGrid w:val="0"/>
        <w:spacing w:line="360" w:lineRule="auto"/>
        <w:jc w:val="both"/>
        <w:rPr>
          <w:rFonts w:ascii="Book Antiqua" w:eastAsia="宋体" w:hAnsi="Book Antiqua" w:cs="宋体"/>
          <w:lang w:eastAsia="zh-CN"/>
        </w:rPr>
      </w:pPr>
      <w:r w:rsidRPr="009B226C">
        <w:rPr>
          <w:rFonts w:ascii="Book Antiqua" w:eastAsia="宋体" w:hAnsi="Book Antiqua" w:cs="宋体"/>
          <w:lang w:eastAsia="zh-CN"/>
        </w:rPr>
        <w:t>Grade D (Fair): 0</w:t>
      </w:r>
    </w:p>
    <w:p w14:paraId="1DE182F0" w14:textId="77777777" w:rsidR="00091E11" w:rsidRPr="009B226C" w:rsidRDefault="00091E11" w:rsidP="00091E11">
      <w:pPr>
        <w:widowControl w:val="0"/>
        <w:adjustRightInd w:val="0"/>
        <w:snapToGrid w:val="0"/>
        <w:spacing w:line="360" w:lineRule="auto"/>
        <w:jc w:val="both"/>
        <w:rPr>
          <w:rFonts w:ascii="Book Antiqua" w:eastAsia="等线" w:hAnsi="Book Antiqua" w:cs="Calibri"/>
          <w:kern w:val="2"/>
          <w:lang w:val="hu-HU" w:eastAsia="zh-CN"/>
        </w:rPr>
      </w:pPr>
      <w:r w:rsidRPr="009B226C">
        <w:rPr>
          <w:rFonts w:ascii="Book Antiqua" w:eastAsia="宋体" w:hAnsi="Book Antiqua" w:cs="宋体"/>
          <w:lang w:eastAsia="zh-CN"/>
        </w:rPr>
        <w:t>Grade E (Poor): 0</w:t>
      </w:r>
    </w:p>
    <w:p w14:paraId="6F6904E1" w14:textId="77777777" w:rsidR="00091E11" w:rsidRPr="009B226C" w:rsidRDefault="00091E11" w:rsidP="00091E11">
      <w:pPr>
        <w:widowControl w:val="0"/>
        <w:adjustRightInd w:val="0"/>
        <w:snapToGrid w:val="0"/>
        <w:spacing w:line="360" w:lineRule="auto"/>
        <w:jc w:val="both"/>
        <w:rPr>
          <w:rFonts w:ascii="Book Antiqua" w:eastAsia="宋体" w:hAnsi="Book Antiqua" w:cs="Times New Roman"/>
          <w:b/>
          <w:color w:val="000000"/>
          <w:kern w:val="2"/>
          <w:lang w:val="hu-HU" w:eastAsia="zh-CN"/>
        </w:rPr>
      </w:pPr>
    </w:p>
    <w:p w14:paraId="2AED27D2" w14:textId="77777777" w:rsidR="00091E11" w:rsidRPr="009B226C" w:rsidRDefault="00091E11" w:rsidP="00091E11">
      <w:pPr>
        <w:widowControl w:val="0"/>
        <w:adjustRightInd w:val="0"/>
        <w:snapToGrid w:val="0"/>
        <w:spacing w:line="360" w:lineRule="auto"/>
        <w:ind w:left="361" w:hangingChars="150" w:hanging="361"/>
        <w:jc w:val="right"/>
        <w:rPr>
          <w:rFonts w:ascii="Book Antiqua" w:eastAsia="宋体" w:hAnsi="Book Antiqua" w:cs="Times New Roman"/>
          <w:b/>
          <w:bCs/>
          <w:color w:val="000000"/>
          <w:kern w:val="2"/>
          <w:szCs w:val="22"/>
          <w:lang w:eastAsia="zh-CN"/>
        </w:rPr>
      </w:pPr>
    </w:p>
    <w:p w14:paraId="671D7555" w14:textId="77777777" w:rsidR="00091E11" w:rsidRPr="009B226C" w:rsidRDefault="00091E11" w:rsidP="00091E11">
      <w:pPr>
        <w:widowControl w:val="0"/>
        <w:adjustRightInd w:val="0"/>
        <w:snapToGrid w:val="0"/>
        <w:spacing w:line="360" w:lineRule="auto"/>
        <w:ind w:left="361" w:hangingChars="150" w:hanging="361"/>
        <w:jc w:val="right"/>
        <w:rPr>
          <w:rFonts w:ascii="Book Antiqua" w:eastAsia="宋体" w:hAnsi="Book Antiqua" w:cs="Times New Roman"/>
          <w:b/>
          <w:bCs/>
          <w:color w:val="000000"/>
          <w:kern w:val="2"/>
          <w:szCs w:val="22"/>
          <w:lang w:eastAsia="zh-CN"/>
        </w:rPr>
      </w:pPr>
    </w:p>
    <w:p w14:paraId="7272AB5F" w14:textId="3C3181EE" w:rsidR="00091E11" w:rsidRPr="009B226C" w:rsidRDefault="00091E11" w:rsidP="00091E11">
      <w:pPr>
        <w:widowControl w:val="0"/>
        <w:adjustRightInd w:val="0"/>
        <w:snapToGrid w:val="0"/>
        <w:spacing w:line="360" w:lineRule="auto"/>
        <w:ind w:left="361" w:hangingChars="150" w:hanging="361"/>
        <w:rPr>
          <w:rFonts w:ascii="Book Antiqua" w:eastAsia="宋体" w:hAnsi="Book Antiqua" w:cs="Times New Roman"/>
          <w:b/>
          <w:bCs/>
          <w:color w:val="000000"/>
          <w:kern w:val="2"/>
          <w:szCs w:val="22"/>
          <w:lang w:eastAsia="zh-CN"/>
        </w:rPr>
      </w:pPr>
      <w:r w:rsidRPr="009B226C">
        <w:rPr>
          <w:rFonts w:ascii="Book Antiqua" w:eastAsia="宋体" w:hAnsi="Book Antiqua" w:cs="Times New Roman"/>
          <w:b/>
          <w:bCs/>
          <w:color w:val="000000"/>
          <w:kern w:val="2"/>
          <w:szCs w:val="22"/>
          <w:lang w:eastAsia="zh-CN"/>
        </w:rPr>
        <w:t>P-Reviewer:</w:t>
      </w:r>
      <w:r w:rsidRPr="009B226C">
        <w:rPr>
          <w:rFonts w:ascii="Book Antiqua" w:eastAsia="宋体" w:hAnsi="Book Antiqua" w:cs="Times New Roman" w:hint="eastAsia"/>
          <w:bCs/>
          <w:color w:val="000000"/>
          <w:kern w:val="2"/>
          <w:szCs w:val="22"/>
          <w:lang w:eastAsia="zh-CN"/>
        </w:rPr>
        <w:t xml:space="preserve"> </w:t>
      </w:r>
      <w:r w:rsidRPr="009B226C">
        <w:rPr>
          <w:rFonts w:ascii="Book Antiqua" w:eastAsia="宋体" w:hAnsi="Book Antiqua" w:cs="Times New Roman"/>
          <w:bCs/>
          <w:color w:val="000000"/>
          <w:kern w:val="2"/>
          <w:szCs w:val="22"/>
          <w:lang w:eastAsia="zh-CN"/>
        </w:rPr>
        <w:t xml:space="preserve">Chen CY, Han JH, Matsui T </w:t>
      </w:r>
      <w:r w:rsidRPr="009B226C">
        <w:rPr>
          <w:rFonts w:ascii="Book Antiqua" w:eastAsia="宋体" w:hAnsi="Book Antiqua" w:cs="Times New Roman"/>
          <w:b/>
          <w:bCs/>
          <w:color w:val="000000"/>
          <w:kern w:val="2"/>
          <w:szCs w:val="22"/>
          <w:lang w:eastAsia="zh-CN"/>
        </w:rPr>
        <w:t>S-Editor:</w:t>
      </w:r>
      <w:r w:rsidRPr="009B226C">
        <w:rPr>
          <w:rFonts w:ascii="Book Antiqua" w:eastAsia="宋体" w:hAnsi="Book Antiqua" w:cs="Times New Roman" w:hint="eastAsia"/>
          <w:b/>
          <w:bCs/>
          <w:color w:val="000000"/>
          <w:kern w:val="2"/>
          <w:szCs w:val="22"/>
          <w:lang w:eastAsia="zh-CN"/>
        </w:rPr>
        <w:t xml:space="preserve"> </w:t>
      </w:r>
      <w:r w:rsidRPr="009B226C">
        <w:rPr>
          <w:rFonts w:ascii="Book Antiqua" w:eastAsia="宋体" w:hAnsi="Book Antiqua" w:cs="Times New Roman"/>
          <w:bCs/>
          <w:color w:val="000000"/>
          <w:kern w:val="2"/>
          <w:szCs w:val="22"/>
          <w:lang w:eastAsia="zh-CN"/>
        </w:rPr>
        <w:t>Yan JP</w:t>
      </w:r>
      <w:r w:rsidRPr="009B226C">
        <w:rPr>
          <w:rFonts w:ascii="Book Antiqua" w:eastAsia="宋体" w:hAnsi="Book Antiqua" w:cs="Times New Roman" w:hint="eastAsia"/>
          <w:bCs/>
          <w:color w:val="000000"/>
          <w:kern w:val="2"/>
          <w:szCs w:val="22"/>
          <w:lang w:eastAsia="zh-CN"/>
        </w:rPr>
        <w:t xml:space="preserve"> </w:t>
      </w:r>
      <w:r w:rsidRPr="009B226C">
        <w:rPr>
          <w:rFonts w:ascii="Book Antiqua" w:eastAsia="宋体" w:hAnsi="Book Antiqua" w:cs="Times New Roman"/>
          <w:b/>
          <w:bCs/>
          <w:color w:val="000000"/>
          <w:kern w:val="2"/>
          <w:szCs w:val="22"/>
          <w:lang w:eastAsia="zh-CN"/>
        </w:rPr>
        <w:t>L-Editor:</w:t>
      </w:r>
      <w:r w:rsidRPr="009B226C">
        <w:rPr>
          <w:rFonts w:ascii="Book Antiqua" w:eastAsia="宋体" w:hAnsi="Book Antiqua" w:cs="Times New Roman"/>
          <w:color w:val="000000"/>
          <w:kern w:val="2"/>
          <w:szCs w:val="22"/>
          <w:lang w:eastAsia="zh-CN"/>
        </w:rPr>
        <w:t xml:space="preserve"> </w:t>
      </w:r>
      <w:r w:rsidR="00732E62" w:rsidRPr="009B226C">
        <w:rPr>
          <w:rFonts w:ascii="Book Antiqua" w:eastAsia="宋体" w:hAnsi="Book Antiqua" w:cs="Times New Roman" w:hint="eastAsia"/>
          <w:color w:val="000000"/>
          <w:kern w:val="2"/>
          <w:szCs w:val="22"/>
          <w:lang w:eastAsia="zh-CN"/>
        </w:rPr>
        <w:t xml:space="preserve">A </w:t>
      </w:r>
      <w:r w:rsidRPr="009B226C">
        <w:rPr>
          <w:rFonts w:ascii="Book Antiqua" w:eastAsia="宋体" w:hAnsi="Book Antiqua" w:cs="Times New Roman"/>
          <w:b/>
          <w:bCs/>
          <w:color w:val="000000"/>
          <w:kern w:val="2"/>
          <w:szCs w:val="22"/>
          <w:lang w:eastAsia="zh-CN"/>
        </w:rPr>
        <w:t>E-Editor:</w:t>
      </w:r>
      <w:r w:rsidR="00732E62" w:rsidRPr="009B226C">
        <w:rPr>
          <w:rFonts w:ascii="Book Antiqua" w:eastAsia="宋体" w:hAnsi="Book Antiqua" w:cs="Times New Roman" w:hint="eastAsia"/>
          <w:bCs/>
          <w:color w:val="000000"/>
          <w:kern w:val="2"/>
          <w:szCs w:val="22"/>
          <w:lang w:eastAsia="zh-CN"/>
        </w:rPr>
        <w:t xml:space="preserve"> Qi LL</w:t>
      </w:r>
      <w:r w:rsidRPr="009B226C">
        <w:rPr>
          <w:rFonts w:ascii="Book Antiqua" w:eastAsia="宋体" w:hAnsi="Book Antiqua" w:cs="Times New Roman"/>
          <w:b/>
          <w:bCs/>
          <w:color w:val="000000"/>
          <w:kern w:val="2"/>
          <w:szCs w:val="22"/>
          <w:lang w:eastAsia="zh-CN"/>
        </w:rPr>
        <w:br w:type="page"/>
      </w:r>
    </w:p>
    <w:p w14:paraId="766BDBBF" w14:textId="060AC868" w:rsidR="00091E11" w:rsidRPr="009B226C" w:rsidRDefault="00091E11" w:rsidP="00091E11">
      <w:pPr>
        <w:adjustRightInd w:val="0"/>
        <w:snapToGrid w:val="0"/>
        <w:spacing w:line="360" w:lineRule="auto"/>
        <w:jc w:val="both"/>
        <w:rPr>
          <w:rFonts w:ascii="Book Antiqua" w:eastAsia="宋体" w:hAnsi="Book Antiqua" w:cs="Calibri"/>
          <w:b/>
        </w:rPr>
      </w:pPr>
      <w:r w:rsidRPr="009B226C">
        <w:rPr>
          <w:rFonts w:ascii="Book Antiqua" w:eastAsia="宋体" w:hAnsi="Book Antiqua" w:cs="Calibri"/>
          <w:b/>
        </w:rPr>
        <w:lastRenderedPageBreak/>
        <w:t>Figure Legends</w:t>
      </w:r>
    </w:p>
    <w:p w14:paraId="66B6E0FF" w14:textId="77777777" w:rsidR="00B71AB2" w:rsidRPr="009B226C" w:rsidRDefault="00B71AB2" w:rsidP="00091E11">
      <w:pPr>
        <w:adjustRightInd w:val="0"/>
        <w:snapToGrid w:val="0"/>
        <w:spacing w:line="360" w:lineRule="auto"/>
        <w:jc w:val="both"/>
        <w:rPr>
          <w:rFonts w:ascii="Book Antiqua" w:eastAsia="宋体" w:hAnsi="Book Antiqua" w:cs="Calibri"/>
          <w:b/>
          <w:lang w:eastAsia="zh-CN"/>
        </w:rPr>
      </w:pPr>
    </w:p>
    <w:p w14:paraId="603097EA" w14:textId="46573B20" w:rsidR="0053790E" w:rsidRPr="009B226C" w:rsidRDefault="00023DDA" w:rsidP="00B550EB">
      <w:pPr>
        <w:spacing w:line="360" w:lineRule="auto"/>
        <w:jc w:val="both"/>
        <w:rPr>
          <w:rFonts w:ascii="Book Antiqua" w:hAnsi="Book Antiqua" w:cs="Arial"/>
          <w:color w:val="000000" w:themeColor="text1"/>
        </w:rPr>
      </w:pPr>
      <w:r w:rsidRPr="009B226C">
        <w:rPr>
          <w:rFonts w:ascii="Book Antiqua" w:hAnsi="Book Antiqua" w:cs="Arial"/>
          <w:noProof/>
          <w:color w:val="000000" w:themeColor="text1"/>
          <w:lang w:eastAsia="zh-CN"/>
        </w:rPr>
        <mc:AlternateContent>
          <mc:Choice Requires="wpg">
            <w:drawing>
              <wp:inline distT="0" distB="0" distL="0" distR="0" wp14:anchorId="7329C55E" wp14:editId="22D5FAFF">
                <wp:extent cx="5475861" cy="5080313"/>
                <wp:effectExtent l="0" t="0" r="0" b="6350"/>
                <wp:docPr id="3" name="Group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AAE2FB6-3386-3B48-945D-0FDE91638BEB}"/>
                    </a:ext>
                  </a:extLst>
                </wp:docPr>
                <wp:cNvGraphicFramePr/>
                <a:graphic xmlns:a="http://schemas.openxmlformats.org/drawingml/2006/main">
                  <a:graphicData uri="http://schemas.microsoft.com/office/word/2010/wordprocessingGroup">
                    <wpg:wgp>
                      <wpg:cNvGrpSpPr/>
                      <wpg:grpSpPr>
                        <a:xfrm>
                          <a:off x="0" y="0"/>
                          <a:ext cx="5475861" cy="5080313"/>
                          <a:chOff x="851211" y="0"/>
                          <a:chExt cx="7232270" cy="5687242"/>
                        </a:xfrm>
                      </wpg:grpSpPr>
                      <pic:pic xmlns:pic="http://schemas.openxmlformats.org/drawingml/2006/picture">
                        <pic:nvPicPr>
                          <pic:cNvPr id="4" name="Picture 4">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852F573-242C-4E4A-9B59-772853E3DF1C}"/>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205300" y="0"/>
                            <a:ext cx="2995612" cy="2671762"/>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 name="Picture 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A04A1F1-F274-B647-8BFB-004C9A5FCD19}"/>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917688" y="0"/>
                            <a:ext cx="2692400" cy="267652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6" name="Picture 6">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BB8C065-C2AD-5D4A-A151-C64D5F349538}"/>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205300" y="2697582"/>
                            <a:ext cx="3006725" cy="294322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7" name="Picture 7">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B294C65-F094-684D-9913-BC83D39A41D3}"/>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851331" y="2744017"/>
                            <a:ext cx="3232150" cy="294322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8" name="TextBox 1">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32016E-6A6A-174D-8459-2E1C516E3350}"/>
                            </a:ext>
                          </a:extLst>
                        </wps:cNvPr>
                        <wps:cNvSpPr txBox="1"/>
                        <wps:spPr>
                          <a:xfrm>
                            <a:off x="851211" y="98486"/>
                            <a:ext cx="354090" cy="276999"/>
                          </a:xfrm>
                          <a:prstGeom prst="rect">
                            <a:avLst/>
                          </a:prstGeom>
                          <a:noFill/>
                        </wps:spPr>
                        <wps:txbx>
                          <w:txbxContent>
                            <w:p w14:paraId="389DA736" w14:textId="77777777" w:rsidR="0053790E" w:rsidRDefault="0053790E" w:rsidP="0053790E">
                              <w:pPr>
                                <w:pStyle w:val="a9"/>
                                <w:spacing w:before="0" w:beforeAutospacing="0" w:after="0" w:afterAutospacing="0"/>
                              </w:pPr>
                              <w:r>
                                <w:rPr>
                                  <w:rFonts w:asciiTheme="minorHAnsi" w:hAnsi="Calibri" w:cstheme="minorBidi"/>
                                  <w:color w:val="000000" w:themeColor="text1"/>
                                  <w:kern w:val="24"/>
                                </w:rPr>
                                <w:t>A.</w:t>
                              </w:r>
                            </w:p>
                          </w:txbxContent>
                        </wps:txbx>
                        <wps:bodyPr wrap="square" rtlCol="0">
                          <a:noAutofit/>
                        </wps:bodyPr>
                      </wps:wsp>
                      <wps:wsp>
                        <wps:cNvPr id="9" name="TextBox 7">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3B59F7B-C337-C349-A0FB-95A1EF683F47}"/>
                            </a:ext>
                          </a:extLst>
                        </wps:cNvPr>
                        <wps:cNvSpPr txBox="1"/>
                        <wps:spPr>
                          <a:xfrm>
                            <a:off x="4563598" y="2655468"/>
                            <a:ext cx="354090" cy="276999"/>
                          </a:xfrm>
                          <a:prstGeom prst="rect">
                            <a:avLst/>
                          </a:prstGeom>
                          <a:noFill/>
                        </wps:spPr>
                        <wps:txbx>
                          <w:txbxContent>
                            <w:p w14:paraId="7F36DECD" w14:textId="77777777" w:rsidR="0053790E" w:rsidRDefault="0053790E" w:rsidP="0053790E">
                              <w:pPr>
                                <w:pStyle w:val="a9"/>
                                <w:spacing w:before="0" w:beforeAutospacing="0" w:after="0" w:afterAutospacing="0"/>
                              </w:pPr>
                              <w:r>
                                <w:rPr>
                                  <w:rFonts w:asciiTheme="minorHAnsi" w:hAnsi="Calibri" w:cstheme="minorBidi"/>
                                  <w:color w:val="000000" w:themeColor="text1"/>
                                  <w:kern w:val="24"/>
                                </w:rPr>
                                <w:t>D.</w:t>
                              </w:r>
                            </w:p>
                          </w:txbxContent>
                        </wps:txbx>
                        <wps:bodyPr wrap="square" rtlCol="0">
                          <a:noAutofit/>
                        </wps:bodyPr>
                      </wps:wsp>
                      <wps:wsp>
                        <wps:cNvPr id="10" name="TextBox 8">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42F5FB2-9DE8-D348-998A-558916C0EDA0}"/>
                            </a:ext>
                          </a:extLst>
                        </wps:cNvPr>
                        <wps:cNvSpPr txBox="1"/>
                        <wps:spPr>
                          <a:xfrm>
                            <a:off x="851211" y="2681904"/>
                            <a:ext cx="354090" cy="276999"/>
                          </a:xfrm>
                          <a:prstGeom prst="rect">
                            <a:avLst/>
                          </a:prstGeom>
                          <a:noFill/>
                        </wps:spPr>
                        <wps:txbx>
                          <w:txbxContent>
                            <w:p w14:paraId="7C8C8D97" w14:textId="77777777" w:rsidR="0053790E" w:rsidRDefault="0053790E" w:rsidP="0053790E">
                              <w:pPr>
                                <w:pStyle w:val="a9"/>
                                <w:spacing w:before="0" w:beforeAutospacing="0" w:after="0" w:afterAutospacing="0"/>
                              </w:pPr>
                              <w:r>
                                <w:rPr>
                                  <w:rFonts w:asciiTheme="minorHAnsi" w:hAnsi="Calibri" w:cstheme="minorBidi"/>
                                  <w:color w:val="000000" w:themeColor="text1"/>
                                  <w:kern w:val="24"/>
                                </w:rPr>
                                <w:t>C.</w:t>
                              </w:r>
                            </w:p>
                          </w:txbxContent>
                        </wps:txbx>
                        <wps:bodyPr wrap="square" rtlCol="0">
                          <a:noAutofit/>
                        </wps:bodyPr>
                      </wps:wsp>
                      <wps:wsp>
                        <wps:cNvPr id="11" name="TextBox 9">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6BA84C7-33CF-0044-8663-0F82509DBDC5}"/>
                            </a:ext>
                          </a:extLst>
                        </wps:cNvPr>
                        <wps:cNvSpPr txBox="1"/>
                        <wps:spPr>
                          <a:xfrm>
                            <a:off x="4563598" y="0"/>
                            <a:ext cx="354090" cy="276999"/>
                          </a:xfrm>
                          <a:prstGeom prst="rect">
                            <a:avLst/>
                          </a:prstGeom>
                          <a:noFill/>
                        </wps:spPr>
                        <wps:txbx>
                          <w:txbxContent>
                            <w:p w14:paraId="010152B8" w14:textId="77777777" w:rsidR="0053790E" w:rsidRDefault="0053790E" w:rsidP="0053790E">
                              <w:pPr>
                                <w:pStyle w:val="a9"/>
                                <w:spacing w:before="0" w:beforeAutospacing="0" w:after="0" w:afterAutospacing="0"/>
                              </w:pPr>
                              <w:r>
                                <w:rPr>
                                  <w:rFonts w:asciiTheme="minorHAnsi" w:hAnsi="Calibri" w:cstheme="minorBidi"/>
                                  <w:color w:val="000000" w:themeColor="text1"/>
                                  <w:kern w:val="24"/>
                                </w:rPr>
                                <w:t>B.</w:t>
                              </w:r>
                            </w:p>
                          </w:txbxContent>
                        </wps:txbx>
                        <wps:bodyPr wrap="square" rtlCol="0">
                          <a:noAutofit/>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329C55E" id="Group 2" o:spid="_x0000_s1026" style="width:431.15pt;height:400pt;mso-position-horizontal-relative:char;mso-position-vertical-relative:line" coordorigin="8512" coordsize="72322,56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9595f2EUGANhFBgAUAAAAZHJzL21lZGlhL2ltYWdlMi5wbmeJUE5HDQoa&#10;CgAAAA1JSERSAAAB4QAAAd4IAgAAACMEJCEAAAABc1JHQgCuzhzpAAD/yklEQVR4XtT9CZSs6XaW&#10;B0ZkRGREZEbkfM6pOjXXrao7CV2urtq0hivLLSZdCQkExsbGmFkCw3K37W6b7pZAGLfXYujVq9vL&#10;dtOAzZJ72WDkVtsYbBAIEBJXRgxGdx6r6t6qM+cYkREZkRHRz/PuyJJsMEhC0lqdVXUqT2bEH///&#10;ffvbw7vfvXez0Wz8rL/Ofuz7trZ6y+VyOp2urudcZ7m4brfbvXZrdH7R7bQai+vzk9PlbN7b7M6v&#10;ZqvFYqPRbG+slvPZ6nrRbDZXi+VGo8GvNjc3r67mrebGYna1XMz5xcaGv72ezRrLFVeeTWfdbre9&#10;ap6fn3c2OnytVquNjfZqeX11dTWbXnG16+vrjQ2u17i+XvpQzdZqteCHjSW/bLZaHf6czWYbDW7Z&#10;++TjJleXy2WD7zeam/X22XzKzbRavuXKa0/8rtns8P5Wm9tutTe6nQ1e3Ov1Ntqt+kSuuFr5Mi7l&#10;gsyng/7WcnV9cXGx2elttBr8stVq8Ssuw9dkcuUd8gR5e8MHnfJEe4d7vJClWCwWXGo8Hm+03SFv&#10;oNdpLPiUVavlWzY2vBq3Opt5qavZhGfgav1+/3q5Gl1O+RTucNXkvSuelxcPBgNul1viTrj+fLbY&#10;7HVr9+eLa7aS956NLlbz2XI554N4u7fharRWS2+DH07n1356/s5f2ZTxxYgXcLe8eDZf8Ln8nqfY&#10;aLVYpc5mdmGGeGzwcbxyvpxfXU641SxIY7Pd4Zb4LS92d/j5Bhdrc43WRnN5vei23Wt2gh82N3j8&#10;Vm9ri2Xknhc81moxvZysmvx/2W5vuoOzeXPZHF1ccrV+f3s+ny9WDb7vdLp8xOZmjytsrLj8aqs/&#10;mIzGLsV80Wy3uPnVhjvYaG5cL64QPH61Wsy3etutRpNNKUlob7Tmi9lwuI3ssao8Gxfk9paLxka7&#10;4yLMZoOtPnu6Wi64c5aLNdnZ3aulRvp5Mfc7GOywNdxer78Z+WzxPf+bXl32+ttcubvV52ameXB+&#10;NVsomasNRIkNXba67E/PU9Ny5ZF2np2Nrt3cPjjo9nvz6+smt7RcbnTai5VvYQsWHMvFqrfdYzWu&#10;l0ra/HqqgG2yPsvN3lZJcqvNPjau57PpZO6JaK6QSrYbieItXPAdya/bc91WG3zDIuROPIPL6/nW&#10;lgdhOr7kV36fn/MCRGLV4POvudo167k98Fe89HrJ7rBuHqVr9MCG2xB5bbWbdfDnswkLyE3m9de1&#10;oWqJqyuEp8kL5nN+1e2iVa6u51fcNi/wlRv+OZ9OZqvV9tZmk3vtb/FEHErXbT5nfaaNOU+3ajc2&#10;+53RfLTqNRvbra//tj/7Vj7iF/4L2ftZfujjv/4fb/d7bOFsMpmMR51uZ2urv7232+5uorE6rSab&#10;ii6+Un17bjc3O11Pe4NlYucQ7cX1FS/odjY7nfZ0cjm7nLLtHQ4IaqWxQnHzQkSaRef4sY/dTpv/&#10;tdUGUe8cqI3mdDJerZaoQP6rd7LH6hQ1SKPb7XWimtHm/JBv2AZODj/gtchug1ey0cvm5fSS08NN&#10;1svUgyhWv5achM12m++8eoNH2xgOB+w62oeHvMaiqK58Cwf26gpVy73ExqxUqe0OSoqz70fy0Tz4&#10;BhdSRzQWq2tugs9Fi3k+N1btTZZiwuv7/Z6HZMM7QKK3tre5IMeQdeZRrjn83LT6NxqcN0ZBs84u&#10;DWK9Wvp6ZRg1seCM8S1ruJzP2TI+caPFQvOAy8tLDMGIPeAjeKZrfocotzf6vV4TPYl5iWLh33ZL&#10;BcRisRr5WVmYJj90wVconQEn7vLyEvPHX9n7DjvlBdUw2EG+Y9G8EW15q9fpaI+bTe6BO+eRuSsu&#10;ubW9xeniLRhRtf+GO8IHqp37XY6Tz7haolN4RmVpiT1zQz3PGI/lin0sM8yz88buZnur3+cSKH11&#10;S6O52WljkLgBXsl2cQU+iiuwieyQ70V7YvxWy/ZGh+OdpcQs+QiqlMVsG3XDaZ9HvDHeWAg2rNVC&#10;QaMD2SWkutdh2Rt8nAtwdTW+HPMO7hmrgz5CADgd7J0K63rGr7j5BS+9mmGsEBe2i13GIHuXHqE2&#10;hoTLxTFAEnp81iaLgC1cINLePMvOCzHbPBGXwq3g0M2vZ0hHKVwehUOBPCwWy4sxDgT3zglT4fMC&#10;ftjBIrI+XS0ZS8Qm8+mcOeSXF1zNsB9b3AZry29ZKIwYv2FfEJXm5iZ7x8HWeM6v+70ud8854W9c&#10;kBXeYPE5X9y9cqGu7m/3uUNlvKU4bnDHGy2E2/MS0eJF3KS7z3ubulMsHc/IbbPmF+fnZd7wAvPg&#10;Mz9E279gkXzM5Zxnx19ss3+sMLeSzUBwdnd2cAJZbe4Fq4JlYGGwwM0NTtdidn3V2mzOG/PWTu/g&#10;2Wd/33/4XX/o//IDiMov/NfPUkc/+qH/8BrP7XI8HY00oS02rMsK6lDMZm1k4XI8u7ycjScqwsWc&#10;M91EUFim+Xx8cT6bTJEXbWBUBqd2Mp5g3Vh5ddXsitVvcPpmLKauLIvOcvMnr0f18wp2UCcbI3nt&#10;C/AXok8VUA4StxGnjGuhNK4Rhhli7zGZ6cesGnwqgsj+++slClMty96Xb6jWa6Nw9Vg5Geop9wbJ&#10;VEoUhk0eEUHkIjf+XVOB0JJzRJvKkOdN5dW+muCkqGeyu3oo0XlIodKENCC4KOz2Zoe74HTxdL4z&#10;zgNah3dsDweItesym6IfSkxxfvggFPyqufIItdo8R0UnuEY6ougtJI/7UIXxFnZiyYrxAm+srRzz&#10;4KpZNFdno7/Vx7j5yY1rPryhT7bgebklFIhHfrFkqePnbnAdzZcXZC+4D7/iQXtgdPfQlS0Uoi4e&#10;N67nVQFHnDT+r07BIcXf0bjiHK62B8PB9rA2kVey3RxUQx42kWAoW8NC8g1mgNAtNs9bKudap35T&#10;35D9XauBJkqjO9wZcFmU/mSCS8ptI1ox4A1WCxWzGk/GV4rKjI3gM3lk7WjcfI4/L8Yr5xbyQ/cO&#10;seVPpGk6HfM2dBCbnqfmtpEIFCsqHmFfsXmsGzcZ7bPhXqE4Wh1EBxccpRx3lU9xsytQiAPCs7g4&#10;fMp4NMYJUqTbLdRZWxem0e5iqHS9edaEL7qiset9PpYHUQiVBQwukovsujucB3aaB7yeL7hO7FwD&#10;1XaFQl+p0dgQFgWx50hy2Piep8XQIqhsgSqeU7ZsoM2R22yHQaq+Aq8wkpjxSJ12i+3WGODxYKm4&#10;AmfYINul48QiVK4JC+BOzVnf9YnDYl1OXD9ua2Hk6/4q3Sseh8XO+dGDxp/jbnmjP5/N9ZGNtZXQ&#10;eFUNjgZHmv9re1EmyDlR6mSMEdCqXl1Fl3ggefXlZIxZcM3wrjDVPD+HpkkwROBPcDRr9Tt7d59u&#10;H9357u/+jd/7vX/m/z909P/ze377+1+6O70cI6SGW/3+cDjs9vvsP3oAGWlim8aTsyfH8+nVxvwK&#10;BY3QsTbYpsXVlDVCghGJeAMb11dT1pQ1Q/XxEzQaIofo4y6yr6ydHgq6Bq2xaKCPF/PF+HIStYoP&#10;65Fgr9eKj7PEiUDH6KjhlbieiELcZ4U4aAZHAn0Xv6nVVk5ADzbV7PiJm70+4sCPcIKiUD2qXIuP&#10;4wCosluoHTeYA8AF9MqDCejQ6Yt5KDQncSS5gQTH9aB+Lv+i3/mFymKDENgD5s8JL9p6cJ5h3u7P&#10;MWezdmcTBcryxpsWQeDeOL0cD8/ejXIsdyPhBLpeU8EdihXgHxGc8tY2Uqj/bujAz3NE1YP4Wb0+&#10;WqLNraDHo75Rqls40frgGi23SoXNiVTLYxA4GFNUMz4Pb+JQtrVYyHXUGmtIBOAOx46yQ1o1DACv&#10;U1PzUxUhqyqGlSUhyIljjkHbbF9OphxjbkbPsS0Ahf7kyXyXH6VaVwflGVU97K/aj31vdntdboSn&#10;VnMsiWA62Ilut5/ouglcRsgXdYZaAdSacWC5i4vRSB1wBfyie46BmuNVJPBiTyMF6FfvE51ULiDy&#10;wDNo3tnE2CE9uxYwi7gT3jxvj0pR+br3eKdEEHkEhVxghFCGS+Y62mQRB73mBH38obbGZPJ4+Lab&#10;m6xJp7epUVks8U+5ncQrhhTRtlpigydQmjlhkJ/OawNSGWFi7i7HuMBAjqwedlr7x8tQuFxRl2KJ&#10;NHa1mtHvbD3yxQZhvssGqy5zV7FdG+BL3Fihddyeytp4T5QK/AC59QQhTnGhdF+a6Enho7K13Fu8&#10;FXbOw84L0J7cwGZ3k3uYxACv39vt5n4qElXDIBFGV/En2HHccAOhCGfUuhAVW8R18eWNt6IEsLK9&#10;IHv8mi0rlw6vP+vQETjhWGHtQYRwqjmk2MJ+ezK/bGxtHr30fHPnqWbj8OVXnv6B/8/f/AVW0z9j&#10;P/prP/juP/Zv/SuXozG70N/aOjg87G31jTvYUOIbNCx2/+xsicifj0CRkTw1Fm7gBC/wssMqBEVt&#10;sgaxei7lYklUyPfAyuWdsbjIJgKnAuXALxvTMbhwC+edn6uGsdwR0BhyTiNCoExwCKOtVCBcqXxJ&#10;1VuphkizS8xpRHdwG5znnCIEEi28f3AwnVzp5KKV0IMem+vSU72uQBjiF+dOKAOJET2I/5hwVWMQ&#10;qa2DE6yBUDGxuQIUR5IzxuGcxJ8tudej1JlSkjb7IobIKpCiK8QPF0I3yCXf659y5KJqEWfWgPOM&#10;jUTRsCQc9U3i2H4vL2Bd8Xk9TywZixYPGm2ry4ni9tQlchTV0d/cBP/zPheEyUt0NOo73ryaMyoV&#10;FZCVw5fB5eS9Lc0JCCNLzZ2gzXgBao9HVod5MGbRPYut4bDX7fMgeLKFMgWU8DU+GnsZ9NkYYorm&#10;NL+QlcEw6/ivtWqMHWc4ofSiQmZ8QP0zw2IBUN6EQndhPbVgMl12E5E4P7/IGhDYsiZiQbweEcNe&#10;cRNcDRlW+YG24wPGZ2dvePDsGo+Gm6nmNCYLxISVGg53VBRKFSbTPWLrK87ogp/wIbFZ/IFRBUfi&#10;texpRKIitjU4plS4e0BJBn9sLxquzF3JTButRTSDb7jRxNPUpRV3Udux2zHe/MZVrTuP6c3RWCy3&#10;B9ssSEyFJn+zszm+uCgnF8F2W5UrbRDmsT6RfTZCxJ1S05lwwa+IgYn+3di4nEz4u7izbhL3iVcA&#10;kB2dK4DWRFD8KSYfNBNtGwgO9+ZqOgMn4ZN4QOO3iB+IME+DIAHIkCpgEXiu6WQqfJR8gOfcs4z/&#10;4YOyWtwbPnAdn0iy4AX/cfPxhto6eawXYQpLlNCnTvz6TgyPlBbDYXBngxviyG58mrbOjmELl2m0&#10;xaZnZHgOXnixObjVaNz+xV/54b/yQ//1m2+c/EKq6Z+xjv74f/3HxqMRq7e7t7tz+wjhbRCdY1XP&#10;LwA3Ls9OL09Pxscn19PJBukL0zhkEEgeLieXl+hrnA3svC7w9fV0esWpQXupGjjQU5UJ64iUaAY5&#10;MrrJAV2Bm3Mpw7EVCgXsrIkCIKjHLIrkGh565s3b3HyfQyeiWm6m+lEU3J8iNJ429x2/zEA3HiAo&#10;ZZtjb/pOwyr8wZ8qMrCEDVWbYKax9hgRS0TpoSs3KgpaSDxBK6dUzHl9IKOjfUx+a+pDTADJFjXT&#10;D02OLL4P76kYH+/RuISjGIybL27TBJUOi+oSA4mw8kG4qCxaPHoPLe/mxTmuRnbcJLEtyskH0JTi&#10;ZraD5mjb9EeQy5XuRvA+Qw2+x1j6dhYGjOgKWFaz5xuDQfMWQgcepx4cRasvGTAlUI9Hi/2MX4Pa&#10;mqpq84Wzmn3A5hq965trtMxE8VNuG8PC+ZkhGVNt7WRMsqG2LtmAuJgBUryNAlj4K0YC04SixvhV&#10;EBYYHY+Sx78ejy9Ho0s1NKGV2SGxXdW8D6XJ5L17e/vEgwUH6faicMvL90tcWMDXZEmyJWJMmkV2&#10;ytMel0G30/zVAksPUM5io95Yc8QRXYmO5o3TafLPeSIUD59lHiPJD5SFLiSKUt9WaFVHxQdpoK0m&#10;IvscVTS+3iUnKAoXO6rfoPedmKZcgcgMzqCBEbeMe81vkWoUdE6U/gs3XpEWKXEEjOuhpHgwXCD8&#10;ZKMit3DBkfRyYujc8DqxOSLn3N7c3h54LURIJdvkNHHZ7NMK/ZDwF9zDXCKikg3ks66w6PFe1IGJ&#10;CPlzzuLijPGBwfcLtxE0T3K9o2+Ry7LkXNBlubqMc4dd9LrIFbCOtznLUyx19VglsqEGvpsdrH4Q&#10;7aiU3LO3qr/cvsTmmUgUrueejfzisamJhNqvk35pHdy929xBR5PSGPzW3/yb/+Af+r8FTP8F+vqZ&#10;6eirn/gvIvfTg/19ncftnbP790bHx7PxaDq+wOe5nl5dT6biG62G0SIKl4Q+qwZg12yyQ5x5xVre&#10;hXh/XwCRbJJuVI4DguvxQ5A4M6L3ngA9R/2SgBuIGmsMgIi3JYAgmufKliJGYkodsMidnmLHx+lF&#10;spFxWs37gAIreMsRugzFp8rzQ5GnSbLPeqCtDSIjhBmP0g0F0Oh2SYrqZiAd0jM4oXgQuLz4Mh51&#10;ND62m7cIjkeq1AtoscTCCDG/MizAKYiCNlCNq80vfeSmCHWurDdAcFH5OnSQKcVCMxJa8nHb+GWt&#10;FhJmiDznQ3VLQ0cBFpzysIJ0wROwUYUncPOlHwVk44Llb+Aerl70qeCpIFJWwzSsLhUXx6NBQ7dI&#10;CfI4Aq/dNkc0SLcaTS+PKwS04UCytD7U9Qwbp+na2ABALNeY29d6GXPl1Aa6KQNZqh9QXqdRqBqL&#10;JXpCWBDlxYd2sZQIgxmveNPcKDEEriL4LI7w9nAbv0icXeUhEAt5BvnGm46BR8txYLuYRPSgeQgQ&#10;lMT73DPLdXR0xHV5hMFgKO4JphqXXDnXuSOh1GOzkWE+lNsrjV+6O7lkQ4xARrhurMMWWbLohDUr&#10;gU1hlRGa/OA6GJQyzd7G8TdEW+MhsQxcEaPGN25rIT+8p9vn2TmBo4vR2clJ4CAeWU0dy7F2PHn6&#10;/taAN6Fz4cAAz2uLSTk2mwP4KIMhr8YjYefanW4QmxZotVgZ8sZikCQnkCLhBqbckRoxmVyGtIV7&#10;IfimScj9l+eReIt92er2fWrRKoTBvdtiBTCBkVy3PM+V8DnGNSmlqdhxgmdtvRYUxHEb7FTpNbOu&#10;kGD2/FelD5Jj2CrosgHpRbPHz7VYHKjGBv4M280TE8r0uyD4LAJkD/cR+RLCJn9m4OuiGoIjMD6C&#10;0stFDelUUAJhmtXZtLHZ2r/7VHP/1kajv2oM+Ijv+Z7/7ff+u79wavpnoKNnn/j+8cUZ2m6wtd3F&#10;L7hePHnj9dGTByTyjX4vJ1cQxZCV63mf5ao07fUSfBnBuRxf9Nn6bvfi/AzjnETi9XwyESabXLIJ&#10;rKlqVNRrRUo8Ol0Fpks4gwzQLjBxcjll4ZL5CS/KzfaAmDjKlwKAXgpIynYAKYiWkobnRJZyRa2E&#10;KTVZXPc4/K2NMbie2hMvSAUkXYNcvgidqCh2NLDicnR+NrkchblxlWySX2wzZ4OcGq4qakjvTG9A&#10;P5d/uXnVIH43mLvarYO955bLYKDYyzFMzp8Q2ysjfBIZAaxJro5NSaGdTG8UiQLWQZ4aQbm4GG1v&#10;q034CAQ78UcZG0HbcsRwh5KDEn5B29b1CRb8VFFRUjRBTiQT4Lz6VeFIMlG6ipwQ7IF+YhDJqG7v&#10;vYyjLKbphN/wAObp1TVzg2PvF5uBmdY+BKIRzdashdIgAU3ryF4breilN1aYQxxISSmcMdNQ+nv8&#10;TFlB728Y0xh5hKNWIKY5AFALkre4RY3VxcW5z0yyQY+ygSflvbpaUQ2G5m2dXkFbJUHv/Kd88chq&#10;Uj0pP5uNi8lBV86xT24NmD5EhV4XcSKDx6W1x+ID4ldGjDqhy4vRGLPEhWM11yy0CpX29na5J5ar&#10;NihkDK2RNlhKmWixqS1sevRWxEYgjtdot3wuLJ9rQlBCdIeyxhflw6eXl+GQgKgoM+SZV01zmChZ&#10;U3b6SeyRKDbpfS47vSQyIztNMm2Cgbk4O2eZ8TkAm6Ks2tvD3dhL9Zep3bU1leTIY4ahZLrCh88y&#10;8hOcBiwYAFKhfYhTBWq6uWCJXReTS+lWYMI15Ii5qpDziv0xmcmL4d7hX18veLu+M0kjAmvMIbr2&#10;apqDYKBJiAbCbuTD9UA/EJtlZTVzV2RQoTQmr8Ox5SFrO0S8iNuUHAU6iP8c/qUoqGvFbzZnIaVE&#10;k5n+Gk3Pu1ud4QtPLZtEgRBjUAjT3/89v/MPfu8f/4VxpEMn+2l8nf4Pf4oV2sJW9vpYRk7D8f23&#10;nzx4qGnT7TXJJiZg7mwBX9pdRb9okYL2gtVGlj0Apt3VqsZBiVsXc2Ph5TzJXJMohdsuUPTxE0n+&#10;Jge0ctdDG9JuV2RnfgBlkfcGAuTEIpNq49JZbgxEjjhrotUhwPLXvb2919797p3trc9/5rNPHj/C&#10;ovcMgnE/1yG/LmQQ7dCRRU6TmgpOEFjDM4ZnF75nffHz4JLJoy+vUfaeMaItea8BTBNM+LC4VPni&#10;c5O7BveVc2zwHcXCRaYYM/yadmjOcfZNGt7wrOsKXI03cOr4LTrdxUSdCdfjyoXxnSRblJ3CV/pX&#10;zCiaztsL/3rt3RBKS2Rep+M67S6v6W5tc2dlFzlIcxiTcfY1JDGNuvbL0KTeSSvFUHj84jRl2cxy&#10;RhLq0TAGi9KAaDbMgA9m9oz4gaN7nRRcS8g8i8nGcdeq26CK8KmBFLIryTdIkGixUCNQOD6lIbAL&#10;ds06m8O4Xl7CGgpdsVQGIpAN8qHYcVIMalsQu+mU9CwXiSXr7e7ulslUowVXRffy587ODmbOt+Oo&#10;X02QcDZadzsCyW1wqeI7YvZ5fT0LP8Qh94fmMIQBAysZ77s4CVB4O2668Jf3uf45v4q+m0jn0F/s&#10;4gvzE9YkmT+tL1iBj5xDyIO6Mnj6SznLBCNbgwHvIzDgLWgh7ofjwXX4IGRXDj5RF3+Bl0Japbkq&#10;V5prcM+FcbMjtWtEM6RM3P2QiirU8MOSqcbgsxA8dd0V+8tOFQyYnEsLki4PixekIwyoNZOXzdVQ&#10;lB4fYm+BJl00ADOtFNqjoRJAaRKtIKvv1GGgQFELLiwXEV1POIJbCK8sASinQFh6dmnaKUR1ZAa/&#10;wK1cGZ76KVU64calNgLMp7fJCZFODkO4uZiupmfX470Xn3rtf/Ph1Z07EGEgS68aW43GxXJ0Mtz7&#10;zdOffzbeT8uPPjw6+M7v+PA2Md5gGzx1/OT49NGDy/MLXF24+io2FECyCgHyrCoxzYJe6IaUGpck&#10;+tvgVlWVdLyJcJRcfDQ4G5xzLuKR041i6dXyOd0ezUqUuweRbGkea70IcKGrFLxSJitomqioNGxp&#10;8Lh8SC0YMzJi1QApIHnQCJtA1fnF2d7B3vZ2H+gTAS9enHYYNSST1PvR0avsVmgJEabkS/SjxfhU&#10;T7m3kpLSX9yo9xkeRUJSycZB2DzDXsR8lSQ3HVSVqqnkYBHcowkT4tDy/QjyjN3jAFZIyxvw2nBw&#10;cIu4IMgDEC5RhiYN/7RsRLiDhZt5DKKHy7rUjVaS02sKH8ECtCyA1D837Iq2u7rNSCs4pkRIPU9P&#10;SywtF1EdrJbA4qClkHU9XvG/uOLa2c/VXYrcg86XG2dQmSskC+c9CFm570nTcQ7LSuXd3Cu5nTYR&#10;sQAivlMeDMuEWoeQ77FGxSZ6gpoRnMY8Fk67PqVIkbQWVA12MIiOX1X0UdbUuxJDE2DmZYWhJQPm&#10;TrGwu7t7t+88/exzzxOB48AhSFkFXUNeT1zPkisJ8Se8YwOKkBCMbKQh8EEFvt08qLGDOWGt+3pD&#10;C8dSrAxA2bU1mJbt0ra5YlhQ2TVSkbQ04WVWSFekQI8fi5GFw4sxTYqozWax8bBQcHrkcBt5UD/C&#10;MchvEXLBJdDzKNk8QtRWTp6h5M2X/ooszxxzqEhxpGqdkzrsmiBV5o3baoXjtFKJs+afsOkYoJJM&#10;YwIdXlmGosdzOQI5GuI2KRpIkVrkB9UveE08BQYopFkBmZGVWRn9mzUeiCgUbSNhJGnP5LHqJCYJ&#10;7O6BXEXV8EFyf4tP7UP54ZxIvjFHEkMBpRWa8d4QX3obsjfudYzXZHT/7T/w73zHv/vH/tt31ufn&#10;6Zuflo5+++/9+Z3mdW+wTWrg4tGTB2+/SYxHWoRQQhsVRg5BQh1goAlWsxhLQImcLlQmmsO18QBA&#10;kPS0lxoxKYHfZLVh8F0WV5SeEFiQIeUCJjEAGPFYEuTD68M7wGfxI6LRSuGUdjP2VInH30Q7o5xM&#10;EibC4o5wQG7fvk1Al1fNT06OkdFbB/sEB+PRefBYa8PKkWb/DdKt7TPW9J4jiwpigEbMCp+CReBX&#10;McVr5oYGmTMJymzFQRPPxWRd5L4kPoSNkISCFuu4mxD3icTagh3mjCvHyFy/t2XmRyqdYG7RBFU9&#10;LKxUsw00NeWXqOnCWGJIzJB4eoNGS57TZQB2sO7Dc7jRlmZg8shtNBzOx1FmRrIAuNEjlJQ3W4r+&#10;T757AcChBsfFYJV0hvSbopnFElEe+Hp8DBvMN6IWCebXZTC8jq3kjWUYwrWL4rbWTeVduEGVctzE&#10;SVGpyZ3G+KkHGw10tH5rm3yD6FrZOurwYiRcGXnP8eB5XkJh1K6KKRWSXhAfrtY3glqKm4qTULtM&#10;U4fHbBqD+wGIYp/wnfcPDp966mnQ6r19qh/2CP4sUgWH3QSGBXiFOeNpX3OHlD4Th7wXI6cMLVTW&#10;MgeMtwXzVXbJQBjZiLBJSUxSi8+VVuyPydShWaST8jJOazjmwUZ46mQuZV6vEZWwpBQ2NwJvmBgL&#10;dSM9huVB0Vm4BCAAYgMjGBc4J8hA0axll4txg3r9QGcGMdFrFQnlT5+uWLBIFbbUr2JS4I/HSNxQ&#10;muItuXFsv4ITW+L+1gmKl+O/YE8t/Q/2C9cdYQZW6lP4Fz8FSbekU861SyOIVQVousiJP+LtITDq&#10;/QhNeW/FBzOVqpvVx/MQoAh2yrpxk7lOYkF9RRLv6+IGT3plp92KlgQl6l+ovokS3+aHSLXw+vLi&#10;0YMnb34Jjucf/o//2s+Tan7nsv9kHf35n/iRpxYP5uPJ5Ozi8vjJ5amQNBnlAHCcRNIs5pt5YGqC&#10;IUajpLdMo0EDV8mSFBAGJsqWDkboQRTDsytGlYJXpyTplzVtSWBIYTfihUSX0sFbAXuqI008wsfp&#10;eUueN6mo3OSLd+l8I2rmeYKols+pvfCLDdDC48VQ3woDabkEJWADrfIScbOyOIyOcINlufn2Og+e&#10;3XC644+GTOKt5T94JzfbH7HmspZycUrI8CjB3kPJvDBNnqvuK9wlPMFYeO9TKfdWw0uVnGAWZbNL&#10;9s6kVwtDKFIWFUYujtCbgM9KB/y7nIUyXYpjTjs3E1XrsUAQLRSUe9AbCLcFdlNvoFhzP6Uxy7+u&#10;9fS5BPj0WISLySUZ6soM4V9ug/0GmbUSZ33vJhiT0JFEVeiH2l+yjg9r9b+gUc53tHdUoUTqtS+j&#10;dXEjokY94KVY80RrTACHYITdoE4Kuj0FMqYDFKS8rKjcocyvmlxIlJ2MpaQLSSPx9GMX10TMenBC&#10;nDKBa4ZW/ZZbgi8IgfrJkyej8YVaXprmcm93VwLcYjXcHbCkwAdVDySRR86mYU85HVxPMD1bE7Y1&#10;3AlrsirnbI0rviqZUnN/6qwIhprR5BhepHpY2++ORHK89RgtlyVyyDkCSLW+KV+cDm6Fsp3KUesv&#10;hzmPnhNf1VrAxtI+xO8ubnthyklh3yBdJqJzfOqrgkuFP442ilxnFy84UIaPHHi3JKfcjsQT+iul&#10;prm3CrP0TELlM9tpEGNBJcF4FVQRrsMz0WFHEojvEiqlGteb5IIJScFLk2sMwqYrrx+NFbSgOFQc&#10;D39CNK+TL41u+QyCjSl+1j8gsUEiNGwbVtvSSjYlcqdnQ2nVcJuVIt02m86BTTtsP7U25+PT+08a&#10;s+Uf/e7f+Af/H3/h51VN/xN09F/76z+0e+9HFtOr43v3YD1PLs7ZgVAXiS8kwPOcVU9F7uLi5DRe&#10;jUR6DqiMHvwvmHbJCdixwfjFBXAVXWSrAKLz1H0eD7KxMnklmdVf1USgViTfIF11ARZYNIQVL0NL&#10;yDsrrEZbS+MzCCK3uy50DseatLtkthIOXnly/FjLAKupSHV2Arm6Iu25DPGggr3SWNmzCmDrr+qU&#10;uGcF25QxVy4TaUbgwSdUT1TMQX7II6o2k9qKAK4FPaBGBaqyjIVWC0AQplORmF0sT5aa4/h0yD39&#10;EOKEqWdpr7GF42ZtVdCPqHq9b0+AZQR4kD2EN0dSDw4h562ji3H4MKS/rbDEWYuWT8F48lSxa3ie&#10;k2JAa36pyMip6G73+Wtve8sEnxxSPKA1wuvjGDEALGiPqyCz0ByNED6UV43Sj2WSAebDhsRWuVkX&#10;qgX5RIfLTheaNPF6X1BgydqhK3s8HlnEXkVribfUC0H2tZnGrP4fNFneYuJjVpvyMj0maQlSO3ze&#10;6JQkCeNVW2zWpPqf0gY/MDpLT+345MnD+4/evvcWqYsnjx+X88sj7wx2dSmB0XZ2uA5iibChNQWm&#10;IGsSjlh6CgPENURVcibUMjqhks+4y5JMbx7ZEp8LCE+Akgp4Anl+EBdb5AS/uk5LIhd/mIhwKVFa&#10;nyY1VPElMaZG+oqc91eyh5Yp+qAIWjbGqoZYRG1n0r6uSap1QAPDul7TzPg2ZFdkSZ8Dh9v7z8mV&#10;k57rBy7IFuQOpb6YSbLIiL2ezkm0bqX1gXutICQg0OioJW0EYN8MmII0IRHX0nTYAQL1muRwyvhF&#10;RPks7GLYqIY67naouqxK6CKVg/XOdYr0dDgeZAI4U4RKhm2WkBorePD4bWTMO+pu9Wh9ktSIq8ei&#10;tLtElsDc6DFb9VxdXC5Hs81Va3Y531i2hr2tf+mXv+8/+DMf/flT0/84Hf27fvd3fdPBo/GTx6hm&#10;wGYKdaPF9LT4huiPzCnJZepZQDPOjk9QIMDSVjpBg+XgpSkSMTjrCmupuK6GQBZnrB0Za5Da9tkR&#10;M1mHRVZGZenDUQospYK2eK9N0qPK2Ty45CXgSLgHirh0CkTTimqdyaoNj/cWGDC4Hl/IDVkdxQSd&#10;ws/LTU7MFJwqOjo6ASS26sg9guXRmbyuxGYKrixLQ1jxKZRa7hAFLQHARE2otvmjhFyxTuxat7S2&#10;S0kkVgUzksGtkHxJBLB+DS8DKoERyM2RGynWgR+KU1zMDbgoN0SinNmoH/RBu0ORhY6z2jHIzHLj&#10;7Aziqr2NRiPOi/541lL/ArtVrGYL962np/YmvRPiWkGSTvWw6GHpS9ZFtAGskZ4tYRyG9Kay5DyW&#10;7ovj47ktWmtYIp5pVpn7LwyUBSpGsF4YJyDFNVGweqNVLO493hR0sDXoVtJ6mGpdAe4yoUhUsJoo&#10;sR10SQN8roJ+DNPdTADgMtB2TCyZ2+0CTIXXwoEr7DvFlBZGB1HFyTD7DVRrqSRptNVyNDofjQkq&#10;TXYlu7gaDne3tgZP3b1jgk3CeJtoUQhCtRs1YQQmohS+i96nKJPBkFLszcczLdtSTqgqVUxJdU2O&#10;TjsaCk652FV8FNfQJ/6phj8gmtVAxF4suLtrAiYSKL1SB5qlNXhnHeh6FvEujztIt+yjUH3Q+6Af&#10;7hoioBG9AdCCYCAJIdirZI0SeMJazzXShgC0kqgPboSsymahg4eZ3vRdKsAhDhAPqIWPP7Q+pGQI&#10;A4hIYDcEVYpTGWXyj31OYtACBYEdbL+QYaIA6R5JX1cY5ALLTbLliGw8pYobMqDRi1C2gWujMBJG&#10;BKMVrYa2yxMBFYhKs0RdBBnLjRukRJCBnsJ36A/620ICNrHY+Jt//82fJzX9v6ijn3r6zh/9DR9c&#10;XU1QmYOtwbPPPqszJXLEce3gJ4Ltgj+cPDm+ODu9mo7przSIxwcMcnl+ZsV9GtpBf0MEZtC8InTl&#10;48S5EJxmmwMuu6xX5J5weeJq+y3INcVXcQEKO/Rd85CgiUkDDLhhEVT8gcIBoxjd+GKc2epI26ze&#10;L84Jj1BMSaBiVbhSZvMd3Rb7IhmBWnWdYm5TfQnlOJ9x0wpJ9hHi5aiI+DmvMbRqpCWFpl49nh4F&#10;6/CwnLtYCIu7yOGgC5X19HgyJE+4HfBGlxl8WXGPpmNlWGRUp+5tko0p/YKAOOtCosqRTtTmRxTn&#10;OubJY1llMmaujJ0rTReythicTonKPEVx/CnKbAeSBoyXVA6Kewh95hK+IGXorragtqo2W9MCh1Jx&#10;pFDFsjhIAgmbuIfr2QSINKfCktwU1Pm9TXM8/IL95m83IYEI5ppQXdH10EWOGqIXnXWeqtGoan2i&#10;QFsBBtJyxPTp2hXlXVzDcFWPVcOHGAn+0mUCZjEHNVlKLlId8ohFJJJrHK9lL0obx67hLqjH+bOa&#10;E7FUW6S/wXoAJdJOyCwLRVdT2fQXo3PeaeZcYLpLrZYcmChjeKXa+HCc/btKVxzGaps46vEqzOjw&#10;heQjRWqr/LLChWJGKwbWEBUYYmF3ZVksSowwn56e+jcyCRFInld3UnYzYAKUPrNnQrqW31EjmugA&#10;5RV6uEtN2jAEVsAv+G1ypa2lItei1WXdrQHJwY3/rkXM4senEbfQfhecHeA3pKy00CrYLjXWiiSf&#10;BcKuA5Qv00vJuAaRqYx0QCqtak423pj36fX1dpPb1asQn7G+MAJp36hYOILFpPcjIdr49GvkV5ht&#10;ZNsshQpXWpMAvU1y2DMAa1YuGsXcfZMU2dbOLi4Mn8ZvC8fntTysKwnziEj/ClZSHxbyyfE5uuqf&#10;ec9z/+Vf/9j5qEq0fo6//tE6Gg/6T/zOr4Xuf3Cwf/eZZ2698OL548f4y2nZswEzHIk9Oz1HqwI3&#10;b2/1dgdDdLTtVJBK+kzifs4W4/MzDC7uA/+gkOOuBt5lta6vAufL04TnKzv3qtgaFuPSAlGOlWRW&#10;HOfL9F0yl60eN+ceJCJAB0Au+oDIvAQ6OrGMeeJiRVwnWKxfJNRsFYcS5SSMRcYZPoPuuiCJoaPS&#10;FW8h6gntvrVNyQC0JHAxL7V3sJ/QDwck+bscV+7LGBp8DkEpg0EdTRI+vNbjWpUO8QtYB/PRDVt8&#10;cLfYJDYdQeTnCIRlu83WhL508F7hml7yU1NpqaPBFZWvFYC7JY0WsmCPDpZ+ZtBug0WQkiIV8YWX&#10;R2W1AaL96ugpiraSWqAW3t8b7m8P9nd6A8oFeugMWqH0hz36/Rzd2re8KrkzFgPVjAspfaINcxFH&#10;3kJtb3VG1yw8igWZgi0aoVGsP2UXaBcmW5WoM7Q2ARd9IFfYRCSnja0UPoqXy+KHCSa6Pdjf3z06&#10;2trd0dbRLVY6dOLTEL/KZ8SqelgkP5jpEqFh10F8QgYIckDSWOAirdRgp1nYDRGYOsPR6CK2XhXD&#10;/Z+ePoY2h5tsWx/ENH34QBxN8yYDzUeAVFDwgdbeGeJ0Y3NxKYw4qD7iBcDKVluEPnh2enx2dgo9&#10;jlti27gHlm64s8MGhRqsI82dcDdxTDWVEWpzsIiHKcIN2gMAs1BSRLBvfgP6KAuNKOrcJnMDYh0f&#10;p2AK9lSoCnQoIJVtDs3HoogXM0NQ6X36FAj/Nq9hp0KgtsrGOMkPZcEAf7ng+ekZSSBb0SLnql8b&#10;p/BXA6lQsVJpiW1zH7p98Vn9p2yc9sNibnr5SVhKB6VrqMlaZSLR7F0lGFM3kDtLOXG50jltlj65&#10;CGyGzWwJdIkRYRtxaikot4DQo0lytC1Vl8/wo/U14gZFGfhEBgoAL+TqPc0x51TcsOcW/bKGCIpG&#10;PSkQ1jA9a0VOQjHUFQG09/+B8ngZ2+suoK2m1/2t7cHW0L20W+31+RMK98anjx+je4jcqKD61//l&#10;X4ac/OCPfernWENjcv5hfvSzzz3zn/3eX4qksplHt2919/YRkMf33mK3bAYBzNnrJfXXoEWyjR1s&#10;KNCgvJDmouCYGOHrqX1a4yYkHsIHCLIbUl3cYXmll1gjTkLYCE18kCSv0yohiR30VzinvlH8WN2s&#10;h1iRb3W3QYaQIjxufSvSVhJ6QhBpbRCtsCsFAIcmQBdpa0lphYiFgYyDc82+YllM7hEIWwqssXDn&#10;Y9uLEMbR9OPWKWP599arFSxo1KjlRzOSldLFuEG9U9lIkUX86/R7tI0ZLjwVroJf62JCubzJq6mK&#10;0cfpb1ZyvJgp0EgnkH8hs1H6+hrSJ+gN3cd+9FjPot+WN40jxwGPP6toViAvzQs/OkgEO3bn6du3&#10;nroF7rZzsKdzidGiFZvFbGkuGI8PVZyat8Qbcc9FS2wM25nE3FYNiLkXbjOaB22rM2g7pHXmTauX&#10;jjncAyXr7tGao7hGA03xI1SWRELeQwSg/ZF5HhOWIgTVBw7Csv2bCmLB3+djcPrUL2E/llkVyKaj&#10;NKtinZQllClZT288dY3UvIAPacdkGzYgmnh26TKR9j2sj/FGSF/sCfoFQeGzcEH4XEwjQqKXDRqz&#10;ACSFqtyOKHUH2wMrGFP9FBKY7Zv11iXk2i65IgBvFkAMAn4OsebCvl3Kv5BQ4m7+0LOWB/2Ou2p2&#10;DxWDcqAGJC0lXDTMkujNQApElf6X4gt6I7uOxeCJdnZ3EdYUP0sxQrGGBopzre5G4uxQCWKjcG1i&#10;VKKFMaZBjWJfxWTj9XLhJAY9ne6/BeJiUySNg+Ft0qHSOs5un5A2mX4DPrV2mvNJLMCJpldwdTpN&#10;KMCfLCCbQ+Bo2Kc/ZHYkUYWfxn8Aqqpvu5EgSNeb8JdzQvSQeDQdtQ6NDU3hXC89X9ahdDBvbRqF&#10;t1miHR4fHcrjoHl5QeisllmaoOh1bQrQBJx0Q3IAxeY4SzSZaVMoub3baqPuKGrdMP+hJgcFglJs&#10;FWWn1buaU4G8ZaF8q/31H3rvn/vBH398alj5c/j1j9DRf/P/9X9cXJ7tD3e2BwPOzfXk8sm9e+gr&#10;AGhkF5uMFMuZs1Pm5cXp8fT8FAU9IRt1fo5OoZm3jcN0h0wbrmRSwWHE7XIb5uThp2BJBbnK2XRT&#10;U+qiexUgn+0FhkYpayLLQxTeqiSJbD+Ew1qXdPskNMPh1YSytiQV4/1hSHxNWgtJI1HwdNs4Qzjo&#10;uPpEfNxDuofqXOukmL/yy+Yz1zQ8pP839eh4SXaTkC2CSkqBMIJTyRORRoyTRAmrsBBQgmGiIDzN&#10;Qtw0zLn/AOKJUnPA+NUNYVZC0unpGT+zOZGZPmF3ehhIVNDhQvdpQxLtWuEtFz1FyWIafoDUK97n&#10;IudxgJXioVpPwGXj9nqefZBNzyHqSY+exsehjtIntywQn8KNuaRQawh7o1ySwaJJN5yB0LygaG32&#10;RDxp4qG/IQsrSyF0iKpK/owY1midyFv4lAgUIxR0pSPhVHqcrTVr9S0ZF9lUeKbT04cPTx8/Eg9I&#10;7+bx6ELKWgjm3Iw8cfD3YhO6peIC7DuOrQyBMCR53vTnW52fniKhHGCgj0Dbal9T1REkVL03mpkP&#10;xtqJvtEwOll8YrUfEV7OtYIFAZuiLMK+t2APOXO0hJX37LmpghuEqUEsyPfmVwKSBh/QBVbv+iCx&#10;OPqn+mSlsJAfM2fp+ZnYhRyamk6iW5kRG3tqemk/Qr/vuhQ/hc+DsNX66MEEKNBphRrIrukrUt4Z&#10;lZ0iGptQ+DOhCfwfArkInVaB3JJQgz0/bVBnU0YogG6E7TgEJOFCbILPFnPGVmiSnbhjXXj72Xou&#10;gblsUC4qWiZHtpx4esZrmIiGA6OOLyZ58aTKq6gDiIrUILsgvMUkZ45SaLhpDqKXYtvHNJWvnmpm&#10;uZJ0WdlfPmQ7c0YcjJw7u6qxU9wbe+WRp/IFf1EXEHMl5FIKWg8yVXRqcEofuNl2V4qQmfzWVn9o&#10;FQLmJEkGBAIlT99ILuXbQcaupr/t277mD3/fX/k5VNBc6n+uo//mD/ynWydfGGxv7+7umLGdXjFR&#10;hT9R0FvYZBPnDZrb5UTRHnrE9xlpIW2Z+lfETa4MWdqkWQEMUCt4afZLgksUNijX4IyyuUiGTSGy&#10;kU5pCQGzHF88EXS3ZAO7wAC6qZc5bNYymCkOVVqhNGQ2PZ1EtTBCUd/TBV9SdloLVTCFt1lTKi7H&#10;oxwY1bi2JL2AlWzTWZiVa9yjo1tHPHJ5Q6QBebsOGAJdTTY09aGPmUhXIZpSCxBsW+dUNtvCJs06&#10;PK10OxLRVlLrEHme14MzjDqT5RNTw82ow1BQiV5Hv7ezhy8AkZ4MiV86noFuXZlIMOtTqLEQLKdL&#10;a4UiXpPbBP3FHUiaQfFEB4mUCCDb3xy8QivDN+brFtJdQj9ETBPZBEzhG1kiqJtOF8cE2efwVCMk&#10;toxcnJss+OOXqkcXKUzb6CfuUB88mDJeVWXqHOSRmKkOZ3mC5IRZZ61UrNmNY/iOjutQMciDxtUL&#10;BK+mTmcBTKtd8pUuKPYTqFK2xOzu7x8kMlMOVdZEEnZxUYTQWahY20bZoVQxoCVm4aF8LjcTRQnT&#10;Q6p7mbHSwuKbQgQ+lFTROQgfmBz+6DkXUxkVdhe/QDc4j8+VeVnaKMYk2L5cUClYp1JEjBokyurH&#10;d8oOeBvMlNpl6ZXmb+2bChSq4ww0YheO8p1tW6DhQroWQjFVbZ/OJCn2x6w6o8CkhzSqdIuEaLHD&#10;SbfzNe1NcLRGYe3r0rJqvJfLEXvJDpQ3pMpTi8mUEKU1bruph6zokGcWopLx5a5xM3zAjVtd5TCi&#10;/3JpVKE2wKtylaTc7SoVOL64SQikrsF2ErzeNNlCOxWTA7SAyyMW2S62E6o1tUsi+0T8KUJRF8M6&#10;5LigRxJI4U7BIt1SAls8PhXzuGLUYQH16A7LqdVY0hAG4d8Y7O4nYUgzHXGyaBiWm2vbwA/l0d3e&#10;MZ5PqRSeKqrw3/4tv/KPfN8P/hyq6f+5jv59v+K1XrcH/TMselpS6Xro2hnwL0dn53QcnU3Gsws7&#10;KKUhLjMOQNPVSkgc33MSMEy0pfSXwZXxy5TR4uvwv5RLUQnuRqWeWFUYJ1rHSuqvvw1CoRCnsWgF&#10;guu5DAi6djaRc37j6ke5x+mJxxqKgiBaiPrmOjAH1SmRT+Ch2OZkLzUDOM4m+uh9FbQbXUaIzSuP&#10;j48RAiA/1E0oyZ66ODtpWKG3pS8RZe2pDr5Ws6wqBa8uxq3A7Y5ja0yta39DgQ671PAwoIQ5O58l&#10;bdXQcwnmVHP1lGJzRXKJEOeXdt6wZiyfVXrEKzivRGyhzB7vYvu4dUkd0hTFF1MGtEK1mC9h5Rx6&#10;YrM9O9XYtlv/JU2q9VUt8rSCHxdWe8jnsHtpxmHjSEAAHks7Yassk6VOcgn0S2IcL54Vty9vznBy&#10;DVHMABrRT8V4sRdR9EJoNEgKjeRp3OKQBdQB61j2kgU0vZTGGuWritmHGR2G9Qpn8OJ8dHF2xmUw&#10;HnC30XEc/20wCyvm3UTbt8d/Z61MJOaLR6hUrTeZsMk2iJmtE8fCGzC/bWVK25k1DufRexW3tZGW&#10;+Tg8lXC+UkGuT4rFMlCrjcC3sftuEm3B060GDDxqMowQKTTNdApMyyGkgtXjiQTu00Y5J5+ZD9SC&#10;b+S9SOM6+lGqk8LlJygs3u5L5R5pw/THQ6iQlA3PIUgxqz/c2U10X41VZ+dnJyj3hCxEZtJcsM0K&#10;KEigJ84DIsmVT0kxF3voTWZr6k/NdlgABoEtEjOSdIvNgtxqV0LmScsNk428vjKlgTC9lEY6ou6y&#10;V0FyeEHIhi3ILbJ3Fo9N5+2uruZUUaR3a0CjVDAas/LpVq5Rp+AAo/h51met0WqNjY25cRblp81S&#10;GWTS0JvFcdaPbu7tH+JuJIYM39Q7kQrCG8W4yZsYO5rJCnVSiBV85Pv/5F98UtSIn4uv/4mO/sJ/&#10;+r/Hy9gd7gISYXrZ8Lh19N1nnMoK7Xx+fEwPFhsSp7kJ5xmy3Vp1Wiso2sVRH52Z78Zv5cn4pno6&#10;Wzza2sBNCoqoAcCLqQdXq5oSMg1gGZn8DQJfGoTa7tE4nYtbW1FTqTyPP0UB+dfS1HWWkFG/D7FE&#10;dSbNyBW2k1WyNFI4woVyL0Kz8oJuv5olh9ReE7oVI9oLqFm4Lzw3wU5HGjANKCYHukhSX/HnVIjF&#10;5cjN+EPEIrojzTEy+AjfXrprnKuE2Gb8aeqU1EqSVal0IksC/1fkMb4m/AFekNFE9XErS26EU2hk&#10;roun8Y9bxwtuOB4/adL0YR3WZ1MqCaQ9TzUKFsetlFs1IuHERtenXd+V3YGj0EyS8qmcnG6nVwRH&#10;/LJ4lsWxUQFVnUI1aeF01tAZNxPrlDJo3ZYqxAgEX+F7PD7R6oqf/LtK0L5n1iqkk1QpdD4j+kV1&#10;Ur5nXOiqPNZ3jt0yMUWr6MuLMW8j+tka6OXxNOC2qFT5QB1bTpPnxDD1t3qDncH+wT47isFmd9hf&#10;1iT+LItg5i3cQ715/oyYKRuqMHFp0tXoB/Mzg6EIEp9ovRGIVxiEodzonGapgCOqELlABs0TKr1K&#10;1cP3V1Gn7BQ4e0G7NeEiKREuI4+AIZQhJxShHoyGlTxeYi8fJvAa3xQPBLXKC5KaFkSxWE5Oi7o7&#10;060Ao8HB9bPdskBw7ACyrZLDuXKwwNogqa8zN0NFBlVmdoW/K06dSZIoaxN9eMTML0lbSlN/QjAA&#10;TbYzqx5kERL3WrT9JrSSOXrzlSaL65k1pdkimWlpGanTZfYkZvfVE+plXS7i8rQ2YxkrV4Swlb9S&#10;a+KBVy0p5NUTAroszAT2IWWYyB6Hok82TYqBWDZ8dpoiUIrX1xgYVaadSZFDZDRadjBb2HWaJRb0&#10;kUCmo4F9wsX+Hb/tm//En/gLzH35Ofn6SR395f/s943PRzQuzDNWoIKPxoiZMciGcz9JPcGA3mjT&#10;aJwmW6hVuvkPt7bZD0biSCO1uw3pY0YIMd3HVs7E1GoD23Q5X6ji8RvnzuiSiLeUjo6w2QkFxTSj&#10;iGN1gJA+4fHIyxT2aO460qWPbKeSmicBj5QGqF9UnEH4gLeSchG9JaK0u6OJT2VXiMRLGWeZK+Pc&#10;Oo4IVcHG8GYRzBwTHRwjMsa2DvEcdZjoMe0teACyeYqOrZrj6Bq0pi+EjwYkur1FHBf7EZtQwSZL&#10;FGLyKcVBtkmjwso+nOw4ETj/mI2L7ka38JPygOJbkCZyzi4CowZNbrZkOlrOot5kz+0vVm6gFjJT&#10;pmSSeYqx/wSMtheqAkjWHbtRzdG9T2dR2B7B45F+OkVyqo9AOVZDXrdSWD9ItNOLAgRkhOA6rfpT&#10;dlwFbeZOR7u2aqvfQ1jETCslm0mJLNfWcBADoH9dPQZ4Qtc6QBCvtEEoZyMPF4NqhJvDT5Mp+gdt&#10;HhweHN4+6g92UDRcYrhHSMtG2Ana8bfMKBDPbe3uMQkWFrnJWMQdtH9rGx29ub9PXxfByEohcp7D&#10;WeS9rkzxOZGf8vW4Pe5na2tIO1DaMMFKpVFqmsfbsq6gObOj2XQeAsXBlgiwYHdpJsWVdagVMDaO&#10;c1e6DGdfGRZgjo03ohVLB2OrgkluR2Q/xbcJX1S5RR7lfSj9YFCmRrlFHV9dE3S344Twl3g1iW0j&#10;BloEDba5HdTTwcGhqDwsCxAz6IkWj0CiIEIytSIlRW+xOqqjwWN05W71YI9LHzI5bOmgIIl0WDAD&#10;M88V3Wpl2Y2kiNWtql2dYj8ovVy0wOlNaka0uibiN8SJK0ItB65CYVQA19UBtx+ppYlpSUbO0MEX&#10;jhlCLpkb4KAMTgTJv76sg5VQntkbghJ8MvSPhtZon+NJAES9PwIq4RJ3k5QF45uTFGJDOd4aOwO8&#10;Hm9DmIy4ydLtH9ot1tvLqV9lsHK783/4Pb/u3/+PfqA8zn/Kr7WO/m+/+1/c3YRUR1INw0DWcjWi&#10;/wOTB0+ezC8vt8j2xztFssj9PX74EEgTtYxjBj9jOh4BxqFyCMpg94/PL7gCG8SS2dzObinzi+CM&#10;fGMykPwhow4poAp1itcIRwO6meiwiSiPBK/LTcocaNsghLrvSS6xUD34Vz21m28QclRnnAXOgNGJ&#10;QV/6oZebhm8iYzTtmAkEOLT8Fs6Andc32pek2hrroCaEDnPd9i1j7Rksm4PNTYJ+UJXD1TIVSfQQ&#10;odzbP2BUXrVr8OVMvYJ8OL+m2EGyRhJTNR+kGGNFLTDIsOs9noiWnqM2tBO8MSzPB1EZQcFnAcDl&#10;eXGL6kk9t/HSUcK8GblllwBXpbvFmfVIpuWFWnwarm6smxlUNDBTSjsdPpRXpVGRKwRywOtJJ1ye&#10;j8yYI/1S+3hcBsep3g1y/NIVErCvOWTyx3Uoa0GkV6ViJXPhZrRzwQ/PY8Z/sQexMsCmUt5oGiqT&#10;pLnLs7Oz8pd5GZcOv1Z+iBoxcQNnOmYGP8D2qrpXzY2z0zMq4K1itYtiTUhJ3o/Wx/AttnroDcRH&#10;55RiigX9NqXOauLJew8H9J2+4cYQOEOza3OD/GvitOXsUWiXusOZxIYUp6RU+wqdEenl0yRc2pK/&#10;qpmX7BROZRokkDihE4C5SjQ+NoB+pE/ffWpnZwjiGT6DqUjVVvptWAuaRHe6HWWasDQngFHAbvzW&#10;cPL1FrUGMn/FuNdlMlI+UoVYOJuxfLWp07dYw+VxQx2gYY04WtM2FJpndko6JHkLMj1b2456RFzo&#10;n24/zgAUiQaRofPzM3SfSWA97jCmcsCi9FOnUzCd4d+Mkl12mlXDXWM78fBYdBs5JIzyRIOVpX/O&#10;TcDnxzjDMzVrbK54SKaGBwzxKdgOHt4ESV6BSCB4JA8ct+MGKSr+m4pQLsXKV0fGQIhygUj0WvRb&#10;E38Y/rBcOloeHNGygAYuFCOnxfSS48GASVNxkKN9FdlZWDyQInCkxDltbDvjiAKhaACgRbU7TPvh&#10;1jIziBqu5ejinOv8+l/2/v/o+3/0n1JB64zyz6f+r7+d/JgU8WZjf5/Qb1vm/3xKIgn4jDbGel8J&#10;Kzjydg24niKbKtwcMw9ewC/CaKTKsCt0On4Ipfo8jdmQbDN+yaHzFmu7i/Fe5U8lWzLzROpsD2Fm&#10;AynxZKYUf53J4ZxXbKTPRWmMZ15kQwHIVHahqDVROmx2uoiML6t4wZBfDlLCd2ZNYlduONpeoS27&#10;QzA9MXhQV/QLQZx+J+pR8U6VWhkGVUa4nwhoMSLMxmQESVGv4m8qma5MDbfX10zQN58CeaffXQUE&#10;67AAhzxs6RYmjSOqq8UJJnALPMpR5ldOOA48V/21sZMlBDfIg4vDpxf/usJMgm9ZvZCcTOfqdcUd&#10;9uMHwx6paSFFfGaDFamjukYOMZH1wdJx2ur+K2JV6V+b4ZmaHV335CWwwoVk0ezLXS0xlzMunMlT&#10;ag1jc2DEeP0bMLw7lr9z/1ejUXDM4vNkU0xpbKNVWPbK8tUD4qkyaZaJo7Jl/TIe9xkvGd20ybue&#10;HB9zBdiiGQpuNYYclJ5ws7Rf7UkPwbNZuSlrdIq0Xa5v0jvwBREjf2bGmLvNY6KLSdq+/dZDLD5p&#10;71DE7GDJ5+7t7quF+32Y0WVdWOQ9PPYhcIErzCNYrJQ4PQoKL379UFeT2emTY25mYi2AsJzcoWoY&#10;kD661S4m7Y8pi00mVuKEp0Abkq/dPZQ+ULgkxToCFbtYi1sz2lPx9I5d11ewi9YGcDaOIW7vJNCz&#10;EV7aI/LKOqSjyzH1OjjXCUBXRDrYGfiSiIhKrQyGlFNJ6Ga+Sf7fNIb0F8yI2XQyQFWueNxoabnl&#10;4B4cjkzwEUqvo8ELLJWsxn7viHHcGmsvtrcLRlO5G9CoecmAVHDAn8LeHsJ0jrYjnWcEwavebXVS&#10;ouvT4DReHTqYAEEwDcsYvqn3HOoRk9s97OEp2SYXZAbwd1tZJeDj+Pe2BogxF4GBim9jQ0HooTs7&#10;rLmr3dT2CBg2Nw5v3yK2wH258/W/10Ey/xRfrb/wb/2aZw72QOEQJT4Svh1lkuPT48nJ+cXx8fj0&#10;FJnAPsD9xIlGWYDLm3w1h1bzI4wf7dW5MjeVlFvjYnRJbM7iwQkxOlpjNRJLCUHkIBOCCDca/6kU&#10;8gy8s2Ildj2ccrVGlJ0MpkT/s9RaVeGmitxNEjgQ34o590twO+hhpD+OSEJww2S2kDF9uqgpQ3Lq&#10;h3il5b9qKiPH+M1aS2UP7FYbIEyCj4gFUjDUDBkkTCgQWLQazmnDMGnWcRG9ZnyP8hc/i85uxuXc&#10;GDxlaROYliBr1ehRCof0VVlKljCYzpY3YmKQDyCxbhMfT77TV9PVwHQW3kupUfy2ymTyY7RBON0G&#10;yWgrwm+AWdzwwd5wsAMsC+RqCyT2kvWJH7zpvMHtQRknnhSAASWCWY4rvAAal4iKmzA+ZyiaJZ0y&#10;PzCorh7ga9pRmc0r3BxXwg2xOeY70JbWSRgr4Iqdh+xnLVVG80NrMWvtXIck5YhNxXM5figpvfmU&#10;HpDNKHe78sBG9GXk0qHEU6QKv8LJIN/LUWFCFooYz4NKMnHbsGgSNTiRm3smmJDfPZdMQjswvEhO&#10;gZ5pECFdBIEgpwyz6Wz82TlTlE9GY3vjl3igCGi3RD5N7nAaWVTa2WYysn1JVcnxwNJneoHl1Pab&#10;ljRGtmMkUANIHTwalVExJa+hgpdVZRUkw5kxCMkldHBJY2KiReU2aCAjCu4WOxfC5U0WnY2N+guw&#10;Ft+Zi4if3KQNEm+5oEj35Yg5dgIs1jGY8yQmM1GpmIHkiqV4SFh8AfRgXJX5DNZn9jwHTwsT6AIb&#10;KQ4VicXL0Qtm07WUTLTIHANvSc3oqVHYY8PqGnHw06o4Z5PH5llMEcf71t8KvsE6G7Q5wtwaq4D1&#10;qmBVf1ARcCSzJVyNZXdSaB99bP4c3UVgivMRDIpPMuyIXTfHaF6MzASGRCk159lJa1nxRGKIHkUv&#10;NuXB0aaZV0CcHuHScCgcFNqYjnh6pWKC0XW/5Vf9r/6D//KH/ylUdKP1h37th1N6hJPIlPtdWofQ&#10;5osSmpOHjwlb8OV4GE6WjGU6OTBAXsKcOaLC5iL3Egh1PR2Rfk1cE2+3Q6EcvaIKw6m2LWyAYFza&#10;36gOguVJe4pJq2J5ZKjcbcQtEqmuU4hvQGqPuEhxKAbZkBg9o0btYbJ/CcEkGcu8cQOFk8Pc9TMi&#10;CkqDVOtIWIaKrJNsxoZxQJKCSL/21CqhuSwKLD3hiNVMeIfuGwpO1AVuAr6D8BFv4Jh7jKSe4aXm&#10;EdLlIGKNvFqQY+cZEo91QwKXgXN9sSEX3eftayGG3iNPgKpFr3E9VAnuoZmPBl4JtLfK7QhnE2Vn&#10;GeWWVL5P0Nk8YYDKEKgI7YUy5YXokZ2dXyh0pu/74ireYms2MZEgoY2MRLAm+/uGIMc1eABpkVgj&#10;ki2dDhhJVmzdmk7cOD3gJdJqfIyvDQzDWNfqaKS8uYzdtnobe4Th1lxE+nFdPMNWwmmteBuKkrdi&#10;AnleD7M023UwLqtQS9Mb7u4MdvYYBIVUyunRd0gvAbV5qWjBTd6IJNTIPjYXrA6MArwFf+L+vfuQ&#10;j/lUS8smU34C/sETkGI5Ox9BY1e0YSsmg0WQKc43HpeypsNTTY5/xx/0Ggz4QGAg2lOenmIqjAPl&#10;R9W9DiRUFk8lYLLlosPL5c5wj63nfXC5VOfEKxEDfPaIepXsW99REIHHIZRrq0IUPSsM7OOH+KTR&#10;cvg4pojjc9qkTOMk94lWJF0+mtrIaslQs9JDvTczJvMvmRKRNQnRqmYB2WrXl4ubI4nHKi0avJus&#10;QLJzRQII+mf3D96pbwHskMPlG+344VNogGMO3dnwfMCrkBNPFXaCXgU5FKopGAqhMBvoJZmbD0ob&#10;XgkeElgrx1vino3Sj0KoeMC0KfOs85A+lJGUQYCzA1KVJRqz0SCHjwh6otc167Y4RmIJysiImErx&#10;6MkysR2CqcJNyplQlVFo1ZO9ejeq7WDx7k5e/8GPPf5Zq+nWv/MdH1b9BGMqeR2fXVA+e356gjIk&#10;g+IMSqsHnVHmtOzUmCXBQZ6XvJkCipqWPowTqTOl3NhSI4wImR4BRipAK4P/jo4ura1fmnRKQj0V&#10;N1pFGcJJF2RMz+VkAKN2dMgsK8gQPw6ypUwSI5OMiik23uITY10FppUUFcS6QVck9Z29NCMRojWf&#10;COdPLl6+t/2epTTWiaQlvWW78Zfjy8j1qaY5MqhkQChy6TZtvjjRnF65s38ykLM8BT0G9YtXsl1A&#10;UnzaH97F60Ih8NZCdHVVcPw0gK2NMA5AMKzWzZd+Hh60r1moSqCXASIUy8HCXBStBQjcG75AB5MR&#10;Xy+AtfVjclrskMIwsyUkPLYYzhwZeWt4UMzx4yssiXaNbUmGJ0wes4ueSV5QNDgOkDkL+6kWH0O2&#10;U0U12ZOwWPhh10R5sHjL38ET1unlGzg1hBwpdCxQ2LFOM2AxxPtmUAUoM0svlDyFw1KtiJGc7rDX&#10;Lk7DOrpn8flJt7ct3FmE+tx2wh3mt8WiiE5ZRYna5R4f3H9gANvfwnbyxE5hdFrQjG+Yo4pSzgxe&#10;gydE2pUTmBYiR0FnUIvPWR/Ea226LUIIO0u4LInktG1L26wIgPRRy+49F4n51sCIA1UGOxibNvqC&#10;sZ88JgJFH6h1JTfdB8likR7IcL/UYliykdSxORUNpCBv2K1RRqBuO/s74PSypiWRVLc7K2DzWgrw&#10;PKfcc7Z8XW8lBh7SNavBe1ywqGn8rEQ8ulaIALaEw5gWrLFCOexpsOcpK9Z+hFnI15YlOtRxy9Ib&#10;IL64qtPS//htNdu+Mo1shcUT9kVyFmVy2EKaKg1rkUwv5YB5GS5if49QYm4Oo3eSRqnJv/qwTpBR&#10;V2/2OEtOpwR9dQNw9i2uVjmH5otF8diigkWiHGchlJrV5c6FttNypE4iOoJDxKzkQu1UfZYZ69R9&#10;zdd+zV/+vr/4dgG3P/Ov1h/8Td8SdizjVsdEfTyugeClnAGb0OgoN50Ghu70DOM8pRuknI0svcfX&#10;ps+AG9QNSLgQ2dAm15HmiUiXKw7ha5Xp4xRq8sOHL34r/pOKMsIjcUM80ahZdRwFWiLOG9ZQr7UY&#10;3g57bLeCKtsPCCKlQZe09tHAPIcjebYKhawScl/LJzaFGHc+CQ3JqihU9Ae9SAQiHGwhIu5ZilJO&#10;kZKSGE/RU2fCSjym5m4I4xgYon0tY61+8xmCGep0cBgfvkj+iU9FOeJ/NTmZeJOV2c9YaS9um5s1&#10;343aSwkPMRrU29B9LS6ppe0SldGT5EZYcL4JQe6aroIhY1mupI7uOE/T2FM5496Si5vNIBSPz2lM&#10;mBnYmiA3rBLuAlsStpz7CSsg6Ww5f+smCZiQZAiCmqY7WgaUILdsoAraGyx6dIINi8DStcPCCuc6&#10;BTtS6PkjURMtNK0VTMrKDLNG1GnQ9sThzgXEM0o3EJeEBak96U9KHI04lZbkV1uDISXv/CWqNaxB&#10;81FA2I5tLHsvQa0/YAYcdVts7s5w5+DoCPYO/J8QOWj1RU8PTazFO8wtE4K2OTjxC0skPOL22Xw8&#10;kJg4RDpMpGZPbW55pCFc6G1hgTrrIn01zcGzKh6scNoCIWyARvN4SM/ewcHewSF3ifvDmcLiQPgm&#10;gcaDW5VqwgbjJFOC24fQwl1yBQnOLk3h1LqKwf3k6vFX+pZAT5TMmnxj3MAMSYnlZ1uMZqpe1xMj&#10;zILtZemTIkZ/pQ+ZVXbybYBuqK1N8nxlIXw7da3o0OCObFwOlt+ncW74ywTKFFCn7CFNQWMDynpt&#10;An+Zjo5ml1LFrzBB2vKqLcISpOmot5oWu1WjULllKQM3NtJHTgO1FISqc/hclKw5nogRHjddNoqU&#10;hb6xfEmE2RLzDv1npOfZWSHBgiPey/c3Po66kO5lqygtImkP1VpoWtwIghEzg5iYItYzWC5/22/7&#10;tv/kT/6F0c8KmG79gX/pl5PNxQJwi1Y3pfiJg+HsNc6z6QtTSOZ/SBLJ0F+R6Yh/YV8SdDN3z8ko&#10;FWP9q5S4dPYL9M6lEFADJfPq6/CE55HwEYtkTYcKS9BHxvRNyVmMuWsceMT9UJukA4jfuJ45sT+l&#10;g7i5IB3SNZaSIIubTG735mqIj21roq+NFvWg0kSJgiiAxWy585CqMYiERw2yLkMK8PT0w6r2gKUT&#10;eWJJdZS+sE8ofpcW2rzfiYLcvhhLnLgo5UzyNirEKXZOHechhGvThSRJMDAJsaW7+XoYUuCSPgjC&#10;nZ+7tvj7fH5GwNDZ2bonmjs7qNzuTnQhWOqMoORxuByx7Lg29Rq37+AYHSiRd7QLMirF1RG3l3Cd&#10;LB+wPp7LOKHAboDyIexBwelVlUxtOZ2CLnYviqeQbPn8bQDzeCTQH6EEeLcef7FCv41etm+nxMJU&#10;ildrjlLfAZSgcWqGE4fZ7MOilajcArJy4O0kTrqOuCJAsFof8YhhNn4OVuzTcrh0NhUrneB1BpU9&#10;VSFlynBS+aYcxcclZe4d3NpJhUjGSjA43lYYgyEJ0d2DwyMWE7AYDS7giPOhrkRno7LbtITa2x/w&#10;LZuZvjTVKL4ajaqXtdxxXwWJuBeH6Zmh5Zbtm8EuI9JGNy4X+lr8odNm5Oadd73a22iQxxOSsvWe&#10;3UGSRau+KBa5SSft0HqiYBDdhcCG6ZCPTkzrgpOz074NHnY57fZU6PVzKp0zokilD59+OvmJAc1P&#10;JAoWCsxtCN0a3Bvd22/JSno5yC5pOkiGJi+gpITFC+OJuFHr5m0f393Ae9CPVVZKYxY1gC9F0QpA&#10;D40ecWYhKti+UvlUZydP4NHKP8i2vlmos9HyjgaPRdFL0Iio1fVmkjbTrUZYa6R6IgP1psRHq8HU&#10;4okqwqCwSbXYnJNx6OuT3iPam7hT3pu63P4Keh/xdHDFdO+wMTL/yF5DI1GJB2fzS89tufo3vuvb&#10;/70/+bMZrNX63/3KD6nI0uBRxg+eCJjbZEzyCL3FTpFJD5IqTGwzBDqoTcKdsvZxekq7r6hpHvzG&#10;nYItqO7Dfczjg/5Yt5KNMd/g8iW440vPy+d3ropeeer3VHMhhsYdYJWrq5kq3f3AQRAjdXpxkf+r&#10;ouEG8I3ij9emEAND1PC9eIJVz2tRTE6Qvb49/hW/uMRoDjwczgOfgiCGHK2NDdBCJtOeO9l1O8Ik&#10;bQJNR6w3NeJpP5SpV1w09GQziyyFEqaLZViXcMnwEyEgYyWzMkCPAthsgm+OafWXEdqR5DVGGSc1&#10;AyBTrGgi7WqaueZ+uKpc6SE1KRxGPpAbI08YwN3ex8HsyLZ37LxhDxOvrEOxWg235OoLhoRlrDN7&#10;pY4W5CWFDYmQeSdye3DbF2TM0In46uUnod24K4RCoQ0zjIRETKMkycJtCtdiKW4O57r+3qyDpBX1&#10;I2tFcwmeEDaBJTPFf09NUFGGyvqqjzqbhPwIKpeXpR7lW/1C1558Gy5UlaUp0mQInMMyvuSR7YMR&#10;koSGIT1g+LIyKLVDwdmUOhzB87PjJwztPDnmcfjEg1t3dvb3eTMPmqNIBeM2LxF3alABSOOe7t1n&#10;nr5z5w7pymRTzIi6pZ5Ps68cbHitku0krF6iPkjbZFhMC2qHLn4UpDGiOQoygTOMxIhOk43VM889&#10;23vpXdMnj0haml42qWrbAO7YclyQh2uSQLbxiCHHUiozkQGdvjqeqBOYp699x6/tfuQjSEb3cszH&#10;2IUxCETAevVnz6Gl4gwVppgrcwyjDfX5LZ5Y6kozMjYpUHGqlRPKiSdAPOxIp5knKRcGVVEDOTlw&#10;nVPjl/QPgQUUBGGNCm6gvqXbMAftSn2dToeFBZeKUEFFN1eWjy2nV1QcW0sWuYSUHZzfSFv57ars&#10;VO+Igwdr0lalgI538ZBi98l+mRTG843IRYQ6SdWmekNeTUL/EJNiYrWs3upkgjRxgrATon+R9grx&#10;i3ByOb4IDxCqGE9qRwFu7A//6f/eg/cz/Gr9m7/yq9AlVK9YFAQcdTGeo6EWkjfICJnhncxHTPcF&#10;pJ6IBmJLeDhTXjFNrE6SNr1Ug6OODQsfnZzm2M4vmG+CqxgGVmqE0sEu7eWCdK2reB1bpeoWtxDE&#10;d5tECiEpxHmleMkO6yH5wx/KODV2TserQ5qIvCoRC+fdNrXMTr1OKXnavrC4ybPPwPWi0z2NejU3&#10;oEeVNfvZ13NOJdvvfjjwQt0H4Ya9Sl9Gp5EK119eloHBvHMftvtcrXhMblfQMyVl7JOkb/rBTyaY&#10;HSIsQhJ3PflVDQNkbdjTkMQh5OGUQI3IKBA97vRxRTQ5WtyzDoINEnmP7MtEe/ZjYolYfdS0c5cJ&#10;RVNSzIuT/AE1Wk9WbPc620NA6vZsQW0YuRd9AJ2UYGfRvEIKaUSgKzUFlbb6GNaBvid0B/C1wNLm&#10;QKK15SIRYtklUn7enNayEIOBZh3olQ73Qeo4wK3gd5y++HQFdGhqZQsYsekxuiPRy9oGVRKJstwY&#10;s4y5iNB5CEIimOmWUHgFTYVYIhnpae7BCZFBJSbgIYlK0jaYoMv8RszV088+gwucGu6eJn4qhKJb&#10;QjVAZtY5S+HqErnFSSn31MNJm1OQkO0tPgmsMdbCK+tEQFQ92L/99FM7u0NV4eyKAS2gglSO8Ov4&#10;atY6AlCEvknZwebB0S1QCbaY5ULmoc+TykENCm8LbtqE3u7zEub9GOoO3rp3/5Of/tRhr/Pub/7m&#10;5fnFG2++AauEN+Ixno/Hj09O4O0Am/O9lHsBlID0S4DHKao8ag4JX1DDwNl5/uDw+sHDxWc/pxpy&#10;IgfNMdbFWYl1RJNTrwAwYuxHhrZHdIkZSyoSLan8C3cWpZv0gjvIC+RiysQ3/58OPaE8BlZAHAwf&#10;5gukRNuBkW+skA2OHSR0xBEbql5H5UUtplgq5YUhUUlPyJAtR6PRE4jJ4svFyfGTTCU1jx2GohXk&#10;vCvd+PS4dQtSLeGA8yRU40clXWwiTdKhvC+sLGTfsPrwp7h9fktoy1u2BkbVImgxgQKGslOSL8TP&#10;S+TN8qAi8P3Aeaj04zhXLzZ9yar+Bf8Qn3BwM/L2+3/Xr/67n3r9s28+/Blp6eYnvufXQ63XXmWw&#10;cfjnutWlC2o2Cr/lrxweA4R+/8nZGRLJD3NoZYA60li6SXJMzgrCSawpPvLq0VyZI6HpLccwBsf4&#10;mo2UgWvSzVcSliImxJzFb3e+iexpe0r5LmhaViV40rkOr0EX2x3RNnUcRZnajCzhgh5sfaJ1Qw/B&#10;R8OxNZYPwhYNLN1CJyvxbF2Tx/GGPaM6QeTtc//ia3wjx7lNr4aBCQH4DJAikxmUtkn/ZRLEAOu2&#10;aHFNeCWrBH2v3AH0gqKWnEUACpujAkrwp7fKeUiLIha/+K1AAPhTXKq6bCNzZszE4+a2v4zHh+Xk&#10;HSCp+gL9Pk4c2tfEBQVBtulUNxDdGjFcX/E3T4hD2zWZSWe1rFbYZL42B3H7ciQpez6l8fd4q7eN&#10;5qtkIB/NbsbfIcZ312rFKPKob3KHqTig8Wa8MoI87oTtgx8KK7rI2jLrJYpIQufFea/rj5JAIYon&#10;Jm2IneCzuCX0umxlWo1DGU5bcFR79kgmFg9YR5c1NIQu2crhZHnLbafzvfqu2dwGvxgOqew3NldC&#10;Gw/f9pykeYMcLK7JGvARJe08Pq/k5mMSlql58Z4rJiMXawKG1qmbHah+vEt00NDOvlSwHJ20OJr6&#10;6Rsb73rlRafOT+1XuTXY4QXcRvxTyIWL+/dOYAwCBQAqG2MB3VyvKozD5zGAazTG0wmr8dzdZx49&#10;fHhxesadSK4PEdjSOLtRckpt0oumSko4HAzKNBAe7AGU8MBN4pnNJfxxf5KBsLamu1kxST+EXLRj&#10;VXSco2ibob69usiRoJM5a7wYH4OlxnHA+cVocSvwkIGAqIIBxHEkvZ4pcFm0pDVrDWidDvbcHrJG&#10;BD5I/ltvvcW6lclmiZA0PbfGBpkAXXVrGi4KPeAB1Q/XS7bv+NFDgjM8Lt6VQModT5Gq0So2DV/N&#10;+Kk68QU4oy92KYpAN2KX6T8Mg5Rw8Bp4UCRQxpGuBOgSr3Hm0Vz6EDKDA8RniSumh48XPD/lI7bN&#10;yqiG2Ozz8UgPVbzXIriDo9tYLsu1CFivrU5QnAbb3AMbbrtK9MMv+c6fkY5u/davesGab5vMcICY&#10;d4eHkj7Nq+bZ2TlLzBmF7GGBsg3ApMoYGa1bolgXa5ZGiFYDUsVhpYbqeOdKxmecPcL4ZECDLiX1&#10;yQtEHhY2MxQAg3yt0fFrzUtXiWiCEps4Xs/WxgbFthuWtCsTdhxoDN9Ix8qKvxTL2vvNbIZeN59j&#10;FYi1rQZ1HoDQUOwVKaYpViMjPlOc0Y5YAph2hPaCJuJhghjJFajcs98tPgWyWola+sMI2GG3eQJB&#10;auQplBKOiyRZUw2Vwjb+IKLExdOXtBeFkZQBrAlGM7IGAcU7y3yA4t4TFwT70UcMg8JrAVB62OV9&#10;myesnh61sETzvIsUEXEEd1rovEsIikqrIUZrx/fkMthIpIpecdDLAEPYIfBe83DBhpCnNB3ViS+D&#10;4aiq5L+Kk7N/eEjaTV4Ketm6/yW2RXKITfEj5OlSoaHKgA8eNs6aUSnblUIYGX16UsYDjuoIyiQh&#10;St0eZJcLUSzARdZkO62pgsht4FfKXLipM+aVN9cXc3NV59cX5xdnJ6eX5xdmn5yUpEeCvFyMwJZs&#10;qcHLkiC2R5X3ulzu7h/wiZJkzb7YwMTdMsWSdJ+Kluo1OV9G0JTp6nZ2SbcS1yLt6OhsK4uGjuqj&#10;3dfxsvY7jEihrQmWAMEgbrGoIjQMIDUsAMbBLIgA34oD+PDhw3QrlO/GjfB6Gu6Jqoe6h+QjP0ZI&#10;BZIGPOPMyqQzUQwC4U0KvNE8KwhAmrZY01A1AVFqRYJU5SFyyCWATMgVmV0ijECDJ/hdafEaID8Z&#10;mioQFdeTAUELPS5izoWQlOgHDUZttw2POsPdzf29Dm3wrgwf7TcYd40dKS4g051C0EpaOcckJHqL&#10;aZFuTIJLRPfRtEnx8CaoSX0vpp1Jvp5QuZX58onwS+JNJ+2ssraoeE3J0IRwtxhColDzB+lUE9qT&#10;XrnJNQ1Y1BT0xNEYD9CJIog183es0dVHTqM+WYapkG3SW6AixvR3SqcnkSRHL6JjrZxpbnzP7/j2&#10;P/Qn/5ufvppufecveU2pTSig1PHAxZgJrx6fw9R20IAkoEUn0Bah7AQQF4vxexbVzKG4BNTCdSPH&#10;Sg2zDRVZpAzffqRJASXFbeMh0821rKaD4llXryIHBImrpPLKRla2iUiVBq0++1ZkVmrAqn1z0xmR&#10;rAXXiGcnuG8noRml6RhXWk9GgjQdSbtpO2A2gxcHL7f2X7ZwH98Here6Htox25B2Ofwm3m68e8dM&#10;RfT9DhdPNV3ZiSYDeAt95jaEf8IClNqcDB5VxhY4JK3qUpjBsBEw8anWAMccYgPocEBtZbRlf3FZ&#10;iam3scNDJlY4cAthxbOu/kNFHEVQdpiw1w/5WnYwCrniaP6KaubZghVqsVgNNLXK2Bu0nTdr48ER&#10;MyU4ysSK5HBk6Qa1r3A1iIotbExL5bOjjFVtyS5as2f3ercesVbHuRTWHPpnRMKzBDJQASnZuE1I&#10;b+Gp8W8Yz7qW/AkATY5osLvD9zbIpE1g2gHGLpok4N6koyYJUQg1NwPzl9nYghj0ybQ/sq0gdMbD&#10;sbBCTBJLuqnQaANfj/mwUdM3eUjby3Fj7DgKN6fOHt+xcFvdLe/N9BoLvQ1/ZLtQS+VQCMhkDDKB&#10;m4k0IEg8jZz6KERcaNSgEFOGMZoW22TAnIqS0i9dtoFNMnkWyQamTxA5GXt7w122L37lNUpZgN4W&#10;mksANyAI7JxPZD8m+hxEv1QOzOHiPpcZrXXGO/VESTYWvTekftxfW4+aaqv8WQBf0CEPOgQMnYw0&#10;X7bIQ/SLTWKL1W2LJQ0J2AXH33gepaWrQ02nU9UNmjFBEvQZ6OrFdj51p31w1CI0oZ9fh8y2h5ET&#10;ypZT+lhzh2l17M2HiGyxezWw1DWwsoybtuM+i5VWqzyC847VK57L6sxUfAwb/yZ9X0ogeTLHuGA5&#10;SCGGhW3H8HqXKAWNoiAgpne8oXawQbNSmWRhj9a01bSpLS10JGQTOxKt7oXBiQMRAqZnTba/dHLY&#10;omZ4NWnJo1ql8Pt+67f8e3/qz/801XTru77m3X5OyonsVxKCLaYNZJN7kkakVUnzwChWSN7+6SQU&#10;xi9hG+xrlqE+9hDA/ttNJn18ypWWQhjdZ95Rl9rqUtZLToXrrskXB5EHKd+/mAOICz+X7War+DVM&#10;kTIWqC26cjmZws1aksCaljMFKa5yQXN8kCUtGAs3WW9xQVKDW8XkWF8fb0taazJxObTpIBKWIKsf&#10;To+d+w0t0yjdWFv/zia2PCmRIKhM8j3RYpkYOwKgupqe44CQFaTCrRoPCdqY7tCdcWwdN0BJ4kwS&#10;W3yQuH4c3gVAio9msYxNA3glKy/EKH1B7YlspESfh1gATVbPpMQPErpCRbVhYaW/xcBZB7MuWW29&#10;JaGAwnZYTdZQpXalh44UoW+wRFyMoMoiPY2E4xr4iBC5rIbkcxDBAkxMX2WcqLYj+BUXo9BDyNHS&#10;Blm0TgG2RYmlZZEoZSPwsSvJsZQuF8OjWxUXlbt0QpcUwqq7UWfD/jYGSkccFdOEMvJRkepMjRLD&#10;BbuU+xzsLFZH76HGPtVr1uGa08FtjaJyJoYVJxDujtimPay2RwKPqA0sCxo/2SFTC51mPVqX6BSx&#10;Ham+KXHjZQYxTeqepKhKvzBNQhKS/LYoir4l3LIkryUXQiWihRnJxLbgnv0tBKedoyYjZbmiiDHh&#10;HbS2jsSSfRpSbg53h2nBpp6qHYz75Ghw49f06SKD4ikIHMRTlDctJQOdkmPizWh9/RQT3QL94boq&#10;wx5F7gfnwEGTEO2TwRPlCAxoj2ysdxXN4qWqaYSxWF02JQGHUudMZFlYDcL++Gws7TXFn+3GQmY1&#10;IMb+QWuHhlabVHzq9uvsGEtzk4nX10BlbspAKuusf12OBTJvqqrsovaGw+IUi9yhUiQSsq6FVhcl&#10;SaEzEUoV7UcMjROLKpayrWyckK2EUokt7G6ybMhzSmwy/8G9KEVoaCX6tzVAO+kBEJZFc4R7TvgY&#10;QCFIDmLDcTVX73gBM+qy+5eLr37vC3/2B//OT0dNt37v130Fd8pBUH2BWmASAVPmc0bAiQCzxUmn&#10;ogrxCyz5TqqAlUSPo1smZAnDMFovqiU9qG9pwpJkY4LRET5qaI+qFAu+0eOG5Dag8kwm/Wr17bqg&#10;M82d7bnl0sqw9jBUQxz2CttpcKTDLGbi9aVeiMGklLUYJrIF5EjmS5Q286uKeUN6ClEjKYcY8S5u&#10;yQaMpNToGcXsAidmqUeoXPN4O5LHrmNJnRE++wxoyeSNM1A5i6ZGsOWjaX22jfAW1ZLjsJ7N6qEC&#10;L2a/rq5IGBbhNFnG1EZKHfFUOz4DH9Y0iorD9jETuj65qv5JfsPe7dDhfNIAIXbMiTiKGtt3EAM7&#10;hTYgY8SWpGOQMuWfjQrTxER/hhyqSiAExMmVfAYqbRCjBx2DaSehqucw0mBrcRsj7q5DKWIpzKGF&#10;ZuJ4hfNg3nO8IbSGjZsz2k4bsOafBEq3tEcCoiYlJKqUa0rG4J5xXkOfE8lneb1jEhUOiLBLNX+5&#10;pATQ8dxj3g6QMNwZkNlLyQxHYz1yVOxyLqYc84/ODQ07oQBq1GgGOBIygBNng7mHP6CX5fgC+V7O&#10;5kurrNH5GTYppRBFM9Qkq507ulTYTbssrTvEpo4tk21TVd+WJOskGikccfM5WxL6XXOJZZYOlivD&#10;o2oqCOqp2yytkeZ/BF37+3u3jw7pqWfusb/F8+KMZs2dqMutOqmnyu0KvDIDhMnRJ5K2qdAKyzkD&#10;O+xPeUdVoZAX8xFq0NASAhLo2uar6gqMUCSThR2RNbfyxZgSMj50Q7sO2PsbOURLmqOzo1mMQXSL&#10;eLnl7GpJMLWLk1PqF+2d2t9mrAAzMYnt6s6TgRAlN/JIdhax1BvLtARJcXIwBBlIEmB2OGXGAQlH&#10;uP/YVHURjybQFFgS2SKaXiOEBsE4T9jOROeB4/nScclIpmQWjeK4AnvPUdf5K7FO4+QskZQVvFIz&#10;ebTrgQqSQRnG4ur4sPXSHcFEXaAPUhQ4hBKK4r5y8Xc9e+tzX374iS/e/yeq6dbv+NC7HFbCzFDq&#10;zRorimJRN2x8osL1vA8hY1BoE6lLCAmCD2paSYlilFv2XjHXLGxEv5xMZTdQEofKLVXrWC2Ye5ms&#10;e2koEu3Y/rLPKVoT54I6wJEIX1jXNfFyYJUEXGwTUsk3+gjVUaVaLNWUtgxPtpviYklqRyfUHkbB&#10;+4I88DKLGNPXkbtF4i08sPqBFJD7gzd0A2fZOUFfowEGZcZc+EwEPDoJUFvnOqGxMWbmlYTwJ5CB&#10;j00cKpvQ4EsVCVTX70kwT5toPhqGfOgoLfwB66FDq7J2zS7P6+kq2oaQi8vfCVJB/1IC7QiseR75&#10;0LiDXJ6F4BOFQZc0r5DEbsMwIyGDCbzSNMNl5WCtiNhQEapjHEIoihOllQc3HcChhMYjmhGBNWhN&#10;DYK12glTqq+FLrzmXB6xNYoz2rkAAEilQGvUpDGiQ/kVYAa0r3QKlMNJMQ48FCiBHlVAM/vxhx4g&#10;TmtvJkxgGNRru4I8KB7cJA+ImYs46e5lrRAAYDT55rhDHiFYJRQgiI8JUZEdsmSelCaaS4JrBlAk&#10;ySwfAEUghGXQ4JEOGdS+a6uN8cUFGyLpLX0yi8IVtMF2iZxUp7qEx56tNx/gKoseiBhavJzsN/sS&#10;agcaWeif5r3prJC6rQy6Vpg9A0JtWsFU8ztNp9elbR46+mBvz8E1SV9wRqzRJxIj604onZL3aIeM&#10;xcomiuZTip1OoYL8Pm5mkyPPC1w/UVSb5ac0TJwwfE1L+QwRTGZw3tQmpcil/dp0hTU0oSISUvMy&#10;ZUqYtEqGykXCJRceMKTzQAcdtt9cunbozzntzErR0clJC/fh9JxbID0SJapQx+mF4AgDWheaM5iG&#10;mQLNdjUIfYjfFNMhbbKdSea0U13I9fTIGDxRkdxqall0aTXDlu9nkE90dJkfv1h9hw3pZeo5Gd2H&#10;Bsq7jA9SYeRKJOK05U6/z/Z6nBMkVeCui5NSZBt2m3Wn0NfQX7Z1wlheKYye5Nu3f/gD//73/ZPZ&#10;eK3f/JUvcBZwBCxpNW9EVxeerY94KeshIRk74QDOri7GI+4RvweVJ1pqpbYcFH5LQ0NHemfKmXrA&#10;2k37B+KrssS8yz9TUFQdG8SWEsdlJ4RPSHBXHyLtZGAQpEGeKXNpMw2AFUQu+MT4O0ByvtxC2GDD&#10;nlWl0wC/POL0aHBJKw3lyXEXNbAKfyogbKahfp6dj854wWBn1/tB39ApCWobPPG002M7XSKLgRcE&#10;pphNnsKB8HEq2SojHAwl029Djxcss6DZlDqSJ9KQmdJp6GEJuHG0YBZI1o6UaOKAeCuXLGyYhVku&#10;y14QFR6strbiCVsnB96NaOFZoAD7eAunJ2dafnvQsMJyitkFHhFNLWZlcwaHrsajtVtCWp24dCZL&#10;WXgJUhSAiTXj1CALGWGG8jVwRvASRQosyKUxc2EdU1V9hYFgda+xko6MPnJyAbINK2WqspcHZBJc&#10;BJ/4RIy0Sx0b2eTsqS1qYRbRDBN2nfy2ZAu5R3tbmfcyVtej0T9zOAvrADEUIwGXmdPPdXB7zezX&#10;IJ7V6rnnX9i/dUQvfxYP3YhypILHgVuEPrTcK6p7ZlDyvNwdbLmdvV2hmAhnhQvYPwFM5z/Bz8N1&#10;FQS7oCWsM3qES2y4DEbf6VisGLAM2cAZJa9QtIqYExdAcYgbbuSQoUXmyIXvRzhJGoBOa7Cz45yU&#10;hfPgwel1KgxpSNgR+Y2QVo4hkhhGs8FW8N8citQKYJTWUYvjGaEPCh9AduV7Ka0IvF5W7AoNduYM&#10;9lQdEY5XgByVjY/cS29bOkDpravCFFCVFN+El+LEFNN9kHMFx9kR13x8cUa/Opt+pGED3D01gIii&#10;V+ca4QtTljXxUJEGpMuSQbZuPE8jmoQ/jsNEsh18DKIFbweFyF0lgpGwzMtOT04V1Js+lznU4OPs&#10;8RTPPTrFWIT7umQAWKZd8+JAbcqwPcVABVv69YXe8yt+7kCSRc5vvvgIZKnK3BNXCODzcy10rC+f&#10;xwamxDHSz8eNx+mlY1MLbieGWdIrt82T8itzO6x7iof/7X/5l/6R//yv/uNd6eZHf+c326shU+Zs&#10;lCjko3RyP54Oh7Qn3Ycnb4/dKw+VdVDS3S44EuG9gXvAxokPr4di2UuCggIfc50Ub8QQgeahrnA0&#10;q8siK8WWEkbyp78Nrc22+glekqOgYwnZFaK8zXNKWUdTJBtTQJCeY+Oh5Trx/9oSm8KQA4LhTnDm&#10;Kpax9tbRMPqnpeB4jcSv6qkoUV+Wjy3H+puoYzow8CtZdElzV+11uUVcgWRlmGRoZsiIxs2lxD2K&#10;mY5BwJzmMpZIyBgQWpfxraoyqd85Px9h2A4PD9//vl90cnLyyY9/AtqpJCFRhjRrjoypmunRlaG3&#10;WQrD9vLm4m2syTOIg1u2FMoEtkTRcHFOgFV7egoqSjjNSU9qUGsSGNchW53+KtKQq9OFKdl26+jw&#10;NmsyvrgkRKZxLo08YwTNftQi8C7q1vQsaE0XzhzvxRvlGy3N5Yhd3tvbwemHk8SmcEBEFyCT9OQs&#10;ch2AYGyTPi39hUV+XKG4ISgFFtf+wtGV5rB4sZH1Sk3Ecj15ckJTKRG4xOE8GAqDR+P6jDkr2IE3&#10;knfifnb399S7u/uPH9P5/CGrVCkNHrDkBzEoh/rpZ54F9u3vOG0ZEbn/xhvHT06dXMClpt4P/WLN&#10;kIiHigUgwuixvb09ja5GyH0xS0BnsRE6SHycfSrLKksSQqE5ZJGM9PfYGO4O4sFBG5BxmKasgLb+&#10;KlusNgnMHYlYLGCDWTyfNMM2cwhJHkxp3LAmonCjupqMGVMvJ18NGy+Qfr09VYd+o2fHX8RGltyc&#10;6jTtBELKUhWw4B7elcTKIslk/83nw5gWUY/jD3xobonTSj+ZwVAtHDoTkf0WyEyvN3zmOdC9s4tT&#10;NAh4uy5Xggabgnb7mDuDBwa4pKSrO3AonX3QojqigtQcN9+rEEDu+WtaiwcevgEf1ssYtn6ldj0v&#10;OmdG//Fm1u2uMmO2QJ7k3cMUSsynNNkZJdAGe6G1CMszboZ5ItaMV0L0zpFUhCSPRat4kzED6iJD&#10;hyWQI99zGPkIwTGnB8g0LdPikJBgCTzC0bf/n/8xarr1r37wFU7/+cVFEgN2B3dUnWEMM2Pw4q1r&#10;RLOydfhPQtI13cu4JSV8YcUajEf/6kSEsJFmOFFMIpoa7cLLCv6JuQZaFeOpehP+XlaLc6kPewlM&#10;YXgmscTJGSbZQJQNz1OzX2mEZAtN7AZBXhAHuM5JO+gtmkygUerIrHSWqWqp1cgCIKJRxdNIzTf7&#10;pA1PS0IgeN3xJ3hnoUooCTweSy+nBjhbF8zq/vAP7LuYCfb58AYOos/CfHjZYDbQSWNB6QoJuQSz&#10;zNMhB1uDV197N7f+xutfRMeKwuScAyGVXKbtdRbHaC1VmzbZyAKk97kvDpaiMyY9Ai0AP13vGxEU&#10;OWPMBDqFZJN1L+VgOSM8oXGKJ8IehR3G2TN/Jd9eIBxYNZ6EgmuuUyHXned9aW14mSYquLhCTPym&#10;Uou6D2oWo8WDo4NbT9/GE8SWK/jYCR+pgc+YogOqz+nPWWXxpuF4AthXYDJ8xNb2VlUbufZkCB3I&#10;PGXaHjdNC7qkspEWikSGBDdYAivcUrPKJooRV+dCc4c1v35y/OQxqt1eJfT/otVDZtLXN6YXrHiy&#10;uhJtzcKyO/e+9CX7Nwb4YuBozrK57kxxs4kY7qp9U6eUEdllNI1uDCrQtrRZPzu9wJZwjNU8w0H2&#10;TYKTBAyjYGve9EbDlLCAwmANETKQZjVS7GfP3vRqVPVNr+zQvT1gdLL1ilVjYpqdDgGzKYxdKas0&#10;CYq7m/Cu1LGchAh1gNL4XjyRmjFRlMc10S2fGlRAt2wt6+ZIAJ0EVepQGHuZFhalFZ8JsmfMLLBD&#10;vmTW3rSeHq70WqtKAGwQgEhExf2II0xAG4jGBEzyL9Qc6tZU67/CiCwniXr2iEv3EnJhA/g7Vxae&#10;sp1GBvTc6GjVKxqT7WcR4parLsPZCGpRV7Alb85x9d8oHovdSiPmkkfruVhFIgnVdyj5YqEpPrS5&#10;R6bxsU+qXef/rX35qHUZKXaRTu+KSqkY38cMo2K8DbmSGWiHWTLGltH+3q3RD/y9t/6X1HTrV794&#10;UJguOiR6VrwAQDM95yLiaB8UR+rWiwiRl/uQSf4Is2hUY9Y4PFJ3PagCvlqedFhH9lLaL3SlAczq&#10;EwgIogQ5qvsrL4w94LyjQ4EOZFBIgTN0Qb7tSh5UuogiJnYyHyWb4ZdNRsKH43d1UIGEkv2XacvR&#10;TsTkFF02k3vXksQb0/UgT21ObV6FD2h6dJHIjKx8lTEfST8aAQ07GnbLudNnj1NBgoweElbNimM5&#10;4U3RT6Pnwgjjkds1gi9M/e7egaSIxfL+vXvHT07MrQbGNRwhg9qyXmtAYotqvUCzZmksz9O6CJho&#10;h9aRF5/oPaSJTPiHyiLNjmPXjcHskhNClY8Fw8FG9XQxTIwXkqJfMHlFlqTocasFLsm8tPQeFp2J&#10;+yB0WnFtg6RJafn26E5qP83+FsyZ5jq8EIRZqoINOoCkTDeDZr9TMcTTSYsJcwBgWhmTR4G1ACVw&#10;5mmo6zY2E0sZg5hBI7rG/7p9+6iA3eHeLlV2eM7gtUOc9t2hSHFq23iLBmt7iw1lm/B9ai/Qfp4c&#10;Da9kdvE0IsUERGzhBA19NXv8+NG9e/cePnrEzB1iNZBVYU0qCW10l+5hzDRJbYjtlljV8KzNT9u/&#10;F3EVjLVYyNyDbpemxhyArRz5V3hNn8sK2GTnyoGARmmntISvzpaMyTF5EAzM/g90WKJZCHEeC8uj&#10;U50EQrNNVxbnJdtVw47GTnYXw1P+7fQknIqZFhhJyg6ZSU4oiUpVqG5VuoyGhbfua5g2wfoS5kK4&#10;Ae7ZlOzatMCgV5Vzi2wiT0E/WMvLoY6mQwsTZwSaRCwZd7JtfxTQIopE4BRbm9eV0ZzBeKqtnPo4&#10;XbIQSgWp29InsdzMLEJqg28aGrMw6WTtU1SnDlQkr4wbzlhIEyc2BUzQU/ibz5Jy8JKEuIWmT8uZ&#10;ra4QvBAZTzrXvh1JAkmKTVc/zS1MAI+/qUuHuCNPAZ0w88o/uYT40WowA5qkjr1zZz1zwxzt0CGd&#10;FNwGbHAHosje+573vvk3/upPXPyjtXTr1716h1OLRg71mb2yvWR4wRb5oB7teIHKDjCXou3qU5Zy&#10;x8Kn4mwFl6gu4LaIXTtgSXZ5etNVQKZtEtzcp6BYWnCkF1gYZPHZBJoz8oDX+xarFm1iwH4Chjip&#10;0LatwSkF42x06XiIcDztdBAcEChGFCyUo0yQlC7jdIAbE6rgpj2Vs5RE/THzToGzw1waJ5E4lUVk&#10;3N+THqsbhC9jc0p+SBxEVI2/gLdp3JWYi5CSpmS+0J0PylNTWWl2k34U/OskTotOrw4OD59++i6O&#10;2sOHDx49esi+8V6pFzo+ujwoEsKWAOz2gxWzQGmu++SZtgpypHpVtgN2m0euviiKMpQbmJROvUOk&#10;wjoKESZCEq9B6kh46Em0xk2G1mPYnjA2P9Cmom+wzJYGVU1KSbJD7ToQMb2sZFJTW9wjLniyc+Q/&#10;PQRR72CR3rCnMTZVjZmeCbwgbQE1OcYtNhLzTtHsYaxrjLUxWDwAbjucQ0GDJbyrW9ft6HT3ibqW&#10;RAnbQxUxogsQAjmd+8N8pgJiJmTMNFiYhfaKEw10uzLA1FmkNs61sRrqK41wKS51WKTHM037WAr4&#10;H4Kw6ehm78pULLAUHsUkCUBxPAx2mgbXrlLpdIVOAY44P6YunCI/+YZJrR+n7jC+Cb9MP92PdQSI&#10;IQCKKrsppYGbZWIiRi79oBqU+FO+mInsQFXSsYY7wxq+wEZJmElnYFKl7B5xBhyWAXNVyiElDLfZ&#10;Pw1kHDXiYTL7AqAn20QfNl9h6ykyIYwrX3F+XRZ8VTaaRXD69OyqT3fzV99zdUzNJOAVjGk9rVzB&#10;Eh5DJsaaAUJOr7hhLsI6QAZgxYrjL4/TiFx3wekuuouMcyPbJtkkPDZRrSpNQSp1wz3IjpHgcyrL&#10;Wqe11H25UEkSCpiJ2aTdk4hAFeysQwRMmvmkG2+98G47Edq0OjBsXpzgVyfGgRshphlVuF+2AHcM&#10;bu7cHoEaFxorhsZXxiNtJOnuzOOIUHvx/IqxEjzU2otqNL71V/1zf/4//yEVwT/01foNX/kyG2Xv&#10;CCBpjxYZXtVtaAaqZgRIk1gnvJrxJ0DgRvnAAhA9RqliIF6Vxmt/0ego77GCIXwWTq17b1wU6o85&#10;/cwcKRWtJx6HUX+w2p0YOOholOxCf5Orxx3qiXurSlH6CwctScM5qiLT56z4vFyDX0WjOdqu2OwB&#10;2uWWqFlVorZAZ2WBU5Bv1p/Q8+ICXtfSwgomfhGbpyYqEZyZ6zLvHFEsQc26NziA7iMUKW3TOitr&#10;UqAm6r8bf8yuQIGJhkj43AAjy+PjE+tNKX9PtC92RsGYM/GCKmgYzWjyJ1oDx1IXcP0lo0odl5aM&#10;bIB9e1xbZZTQh3VLwyOVL4i5flAlltHpbk4FTFL6XXZFXnOEL1NRmCfAXDFmNblRUg5mOhbUkzjD&#10;JXO8Kk/CPfJrHu3pZ+4GMAhsF+8n8qdrg8qO3VFYkdQqjY0vqy/JxjNfSgtrDpHK1ZTFKBs+lHwD&#10;ZU0GRbq9Ol0Un4HyaUuWk+x0gLdcV7JMGadnH0ch3UquFr7DDQk1TMagIh5aG7qn+i7NCQyapNqI&#10;5jkEYWODJqXk7irNGQKaQUxltFhnNjRl+ps4tmGkGBcT/2DL0FNR0DVCyD4nNekDHV18dpR67F/m&#10;fEflpUOLytiBtkBJuuKGJjduoKchsIEFTWxvmvq5sBT3SIdXg2wwoEP7kYHfinnElLkH6A2zyvCM&#10;oPw7mEZYI8QcmxOpHMOewSUH8OTomDJfx8RB22RxkPJaR2kykeU4uiUYLV1jH6U7fM97zsnHnp+a&#10;KqQfZMrsEGNWDGSME0R2BB8/bcEkQ7H5gaJtT2oHZ1vriSKWwuCJkr6uPKUa0CO7bl2pVKxPXKJE&#10;+8zVMLkULdeLc+dZ3lAT7Jta/S9rzlx0fTSpd+jOBQFPTOyJiLJ2+2SZb8rQUF2EnsjCqpQo0nEo&#10;dGbsGiYK58Se6Q9F6tyEnJLqJmago5pOJ9W43uvGfuWEcae/6dd9+E//2b/xD08Tb33He58rSEFC&#10;Pk3f7cAL5V4EKwFHDClKkFhMsy5gXZi3S6YYmSYOACqPqxzh3JPUHwGj+JilXMoF1yAX+pztR/zc&#10;dcf0JBVsd1PVX57WRkW6ir4Tvw8VLJkkULS8av0dWgtZuIUEWAAZlC/TV1DpekrV8UPEQ69HbFhL&#10;h3djLCetA+0vymwUOym76gYbe2Uv49dPUCVcsY56Jn01SNGiXqlvr42P1bVAD9WMaKHCoL7QrZKY&#10;6+T0hJ9z1J9//nni7tOTEzSnJF873I1REhwtKuGow8XTB/fiarqEqUWIhdOvdz5sAg7+mri1UkDW&#10;Wayxv/jGHidjFF37KGjpq/iPKppgLtaOyxUNhRzy2fwKR2YtW5lzmNgzU1TiavOBFt0z5g4CQJsG&#10;bxTU8VtvIzWQumz4s5BVGRNzRZM5mDBVDpba0bhNngfg1DiwuoTemKSMdLTh0HZaITijHxV0b9rb&#10;s2GF3O/MAuDOcq68bAY0F9dLqTFQxctOqnk9GBG+KjORE1WWNJaa5sBAocmvDKm00rBXtWyi2IC5&#10;rkmsGr/oDwSyyron9dTe3pKDYcFRzA81NY4QAAju6V5VHFg1inGcpbJpa9eVRDoZEBQIqckZ2Dsp&#10;LogCQ8U2/ZTj+iSzAlOFDnYOnVo7MebDJbnQ8wBNyhbzLHqLjlAXUTWZRxPnTApHBjFksncsu3B2&#10;x2Bnm5A8nA6ZDHhRWBRMixVCyW9zDzgT5AzGo3PDyuBjFdUGvUyY6BoKbel+uSlmozwptMQDX5rP&#10;qICen5wy1SYerloY/9EmeW30lDfjZ2X8vPw4iwNdau00Sd2j273X3t25+8z140cygKNq9M+q0MGa&#10;Cd8YyCcmL9VlroP7pfNXSjb+n8ap7HH9sP6sBqcWpuk/KS2cHfOBwtfO+RRjCSVOYnWSW7wxwZ+U&#10;bRVRwi99Ge1fhp2HQBbpUBmWPY6uW1sUaa9O7bG5IGseP8gzJnaU8Rm+MpFisFJjrt/1a7/uj/65&#10;H67EwDtfrW979Q4xHPdHBQPvRg5SeJ6wKwYt67CBGubeRAyzCmWjbPRWZl80R5SnloZIgvuX2lJx&#10;eh4gK+wzlN+NyMRls0zItdO3SSFhiIrlafJhyoHjHqIvqIQUJxXPQQ+LIBpNNnGadNxtBm09ZAXI&#10;eoeheVbrC2chyuXIjNTkE/TtQTzbXTakOIJ8vlVxFgeL/au07U9E9ygdCp5ZmoHTC0Xkvey6wi1o&#10;s0ZoxakSPhFSnx8d3frWb/v2rdtPf/pjH+P5t7d6t24dZW4yjYDt7BfPFW+quaXSkviKIojW82zz&#10;K9Yk7fURkRilrB0/x38rdWViV5x3qaT1yfkYKKcnevEf5diiSnDzkurUuN6gbPpHOeqpcLU6w8tr&#10;fpxFJiDsGUj1agIdh44jzWhSNX6cfkP7yRhnnSAakRNopnjFxhFi8JEwr5xwSxIfWp2b7vQ2mS6c&#10;HKGeMu/lYSG/xRG2V5k4WBqMxWJY32So64wr6Wt6aSI/xk3RHSZmg1Pbu44VjXbrIiucNFK7ArKp&#10;4LfnpuOiaQhHYtmhHhqn6GTnq27T7WiTJnRFM0VB19l2HmsSR8I3pqBZGYtK+lsMDue8EAuuAbTY&#10;xdDeqU8TxL8yPSTbzJjAuCETLCveE7YPrCTtzLPueQ1z2Rg2iRaLif3QWLhMnzHm5znkQSadahJS&#10;XWn5Io/BMbSFB03623R1n7KcfCg6h3wGz1hcJo8XwRXpTmwSTIy+nA0wsd52/8WXX3zmxee3doYc&#10;MRHKhm0F4wNlDo7tnrQEKkmzESlxhlqXcgdw+ftvv00PW9InyFn8Wdlv9rOB92WLNMuLEL5g1B7G&#10;ytJwP64ajvgzz7XoETid0QXJKZnRZ4HmNEjBUdfjQag4UkPDN09/orSyq5cbQb7jI1dcrqoJVqaD&#10;rjSaK1q/humOzi3LUCH7NfplAOGcMM9RTPW6UVcJg/KQoBA5MbDRMIuGV96LxSVW4JW2vovmFoUN&#10;UxBZ5wWoE/SDnngUtAD6GgrX6nCPCsn17IM7kz/39+/9VB3d/OMf+WB1E9bdEFspkplwnqonVppH&#10;RXe4x/Hakh9UdcJQRrYQYIRDBM6nFRCop2XZeKOJ7GSkuGNvXXcnU5lBYJO7YC9qD+pRo1nWRcPV&#10;3wtX3MR3qpbtXn0loJksgK0jy1GqP3M1jKrDSrJnvtILqvWs4PXeMu2UxBTuBisznlw9ePQQLU/x&#10;DgAzVghlN6AqZ7U6OT3jkEi/i1vKU7DsuoTpRoiqItp20RJwOCg9S0T0J9pwPf/ABz7wvq/4ih//&#10;8R//4uc/y2F4/rnnXnjhBbT/pz/5qbfffhu+b6Joj6UzH6LnpQbMlBseofyCAivyieuMvDKSeK20&#10;sBDMfA7U4IGUPSlNO3alwh2uwFHsoxl3923+VvR1BFH3E1YsU2IXV86rxG93JrkRPzotKcM05cCb&#10;IGGSlgXjywv9/U7n4uwcxBRkiHIShJnLhkjTpFQkwgfhjP31DmvwNt/jZl9eMepCzwXJ3dkdABK7&#10;UDavWeLDUZwDbQ6tChZNcWC4X8tiohBwpPJY9WwUXIXsICKmGVt7B/v4Z9pFUxMLkAe0DrOrCGSM&#10;qaY8XRvdYQwPRENiINiUVhX4QjgIBaq/nFM0fXz8BFd+Z38PH1Wx5zjiD9qr+go7SuQwHNLGY8DN&#10;XE5okukeocjSrwU1qipExXJovvKXfRNOy9/4r74/o8RBEua3bt3i9Twau0P7xpqNi5+VCMyl5hlx&#10;bXk9zRB5C/LuxrU3zs5OWE++d9gVrEHLi6Ata1z5NPtMpUrl7OwCP56DSRkjTwQJJL6RSQsQHr0N&#10;2i7v7Bwc7un1q2vpCXON2LMUd198/pmPfOvq9u2yrM0HD5avv/7wk5/50htfppOIrpj8PwYDedgB&#10;7OBTph+3qift3QVBdd1SomCjiGXGZTlUXhyA3E+hNypWPGsnwLIj8+3hHraIciNcDG4RHQJio3za&#10;IsFl8ft8IXWFdVBhaqgKPIjvMRSMqjHtbHX0Y5eOCDwUy8tbkCv+LKiaF7Am4aSaRkbSrJALk49T&#10;wIayHbw+J85+jVAqUZ1xyLyTckDrarw49E18lKv9vUO73F1NCBkQCbXZ1Wxnfxdo0RrXINfoa6HX&#10;zM1SZd9orUAFNmy6ifZwTxwuzsfd/g1/WPgjX62PvHy7KFOGk7YisAUNOQC21waAyYFq15LA4QGS&#10;ghNF4r4oHVb32Zeupikb/waAV/XUg3lEjQWCtqXoKGuddjyUaGcSHG5UABE7G5hPSOvueBM8AmaY&#10;qUWQGcwVp9f7emAl0/pUnZnZU1hKJTJT1aOHzgGHUWa2mrgu9RI6PplUywbzMlYM9/nR48cxPMbo&#10;IAOYi+Ai6koussYN1FPCLxYMWZ6Y6TiqycARceO1NFCzJWXricPT/NjH/sHpyWNcRVby3e9+94uv&#10;vnZxevrml76Ef4F22IHaYbWCoDu3DgijUtYvEKGriqnSvMlw6CaYoaq2Nc7xMjtpE0VIEeHScLcA&#10;sqlEczSXUBJZUEoeYIeNxwCsZvpUIORjWQdaSw+j6lrM3WAQFKchVIRMPKEMbHRhlaCEyy76FLgD&#10;krHAoiaA5meBiYOvoehCSLCG03Ta2ohra432QG9squvphaWChBrKrOh10K18Gj5l1RbjjiV1oa9D&#10;XQmyYZ/xoJK7e3v2uqJWh4dNNTA/j3emJ1WdCdBIug6JO5HedPtqHt66Y9m0hUsrBxSIdsdVaLVp&#10;hITl8GXFX8yXyUDsNNlgyftaR2t8Q29IaW8D8BlZArrhrPLgPFYBIHqFkkm65xcjFvGZ197b/Lqv&#10;fW44PIRyvzM8Pj5l42wMG4YS6psf8kSm6G4S0amQcuAWZfQIW6Taj3Mcl4VIkFloVHIzbS53yltA&#10;mSxYTbbccm+HhfdgYto5h5EOVxQPe5TORmcXk9FN5aHZUBInbIdRmmmn2Vt/72/PPvPxjdc/t3n/&#10;bb3Al15ZHt6+1d9+/pVXO0e3Lk9orc7Bt1V0kv8pMtSDdTGlfQqyi/6uB89LSU4eabMNJGRMlIxx&#10;/Aahcn7oAyqiGCwrU6rsKBrQBsj6EhI5aEM4C9gGR4hqlAuOiTR8+T+GA1xEfCzoaykMlghmETJU&#10;Pp8dzDIJlBBN5kzH9js64KYuCQkwujuIg1lfC9+MVFhq0A5S0/ZRuJru7qnZ+UQbwRu6WgAXHozj&#10;KYQ/uJbZdQSyLYF1U6VX5AKoBREeY3zuR3nLnMOCKGQom+KyOtY5gXTHno44xxzqr7u78f/+sTfW&#10;OvpbXrrFa3An+s5gMP+rds/Tqqjs0yNWUF3rWMi09DLLhDjwMKoqHJD4ubgA5daFJ2CrKrWGFSXu&#10;CoY7alGjYVFDs4Hu4GqeZOFzj43KJx4xGTYyIlgG3s7LzkcXmdKWdk4pISlPsJxKkArRg5y+0trq&#10;9qLKs4ZF7gnkYXGBhI1r1dZodHJ+9vjRE1LOtucILrkNW4ORwEHHddlsiV0xoylzY4tA24EaRITQ&#10;Mfh6/BzdbSPNlDNZOA3lIS8CsUQB5kPn5ycnX/7yl+kQxpZA0jN6pbkSBR3hvZRIaxWImEJuwXfj&#10;rjHI6YBOvzB7GkBMxq5RoMX3PLWN/yUCO4RKv08ftoZsrbtdV4dCVkFrL6vEriyZ9jJBGrlFJNUW&#10;jnaF9lLWbZMKNyMPLmTogBwiYjaFoe8uFf/VnTlD0yvxXccjyKGfopumjnFMClEcd88IKXYBxoPn&#10;TgTWVrRynz1VWnO0FZvrFC7xAVU5Wp9jczE+5/uk1e1fAjWGYXx69xpVACVvmEcOJ6SMtDJg06kZ&#10;vCu7wXA1HtiCSGg56jAhRNQNFBGOWmDc9MNK1yokhSUi70del1wBcoePbNhH7zq78lvJhrYAn5KM&#10;uNCr4mOx/o5jLzbu9fze/Yen5+f33ni9/cUvnD94+NRrr/EZT46PcWaFkcJeZzfRHa6BrZMdqKqC&#10;oHclwFcog4BX6JYUJJCET1bUeGuN4yGZYQHL8QLEMS2WyN5CLZINSZ+iQzgXT44fj2fT137R+7/i&#10;Ix852Oq/ef8Bfg1K0dnK6dqBBc3KTxhh/uj+gy+9/sYXP/v5tz/16ZOPf6px78EFpwOa99tvnzw5&#10;M90U3BN1E6q1WpSNEZ6xLaX9rniWqhZ1cQTw7C7LoiF3GSHGby6Nmck2pe8Hco6t4XhJ3CETiJCg&#10;Q1JeiG/CglBjJTIgDrqiu78BMYg/WRRoIuMRp8SVl+lRoZXnUV4FLHVmeqRRmj13x5doaXPeCDmN&#10;FhKZhfOlq2rbXtAnQS7vnT2xgbtNZ2zEWtGG7nYyUumO5Bhgu1/Z2hS3DwNvfUYSHGL1YoME/1EF&#10;iqlenNidqxTUlVEqFl6yIoQjlhOAnLAMdmJSaHV0Gndu3/ojP/DRtY7+Va/c3WZi5WCILlAOdLKc&#10;iBl/uZEkmspLqFqiMjLRtYd3MgoZV+w/orspSym/T9WW7icx4cEZ0pe9fN4K0k1xpEZxb7gTIRPx&#10;CREqYxfEiSpfx5GxzIm3BAQ3+RsXxlRYRW02L6fSKR8UIsF6wg0GM70rr4Hqzs5JOzMUxiMqdU+B&#10;W3cit/1ToDNuDxMdroLTpLzP5F4LXbULMGz8THSO0+//OUf2N5fubuE0iwAEYjsh+qpJlga/deoH&#10;16F3DFI1vThlb4rFwQeZFi/GVdJ9WpcgDGxZSBnrfs383AwVl5rR7I2+40tgC1ZjDTJW5O+sEznp&#10;ql07/K47pkZ1ml5K8w09Xh6SHFRYOj4DAq8b7tSbLpFmde1IzSE5E0+gqbmkF/JlQXmRygVe07SW&#10;SxJE229+d0ctTE12Ci624MM5ddAZprghdlIVmAMcmOqFmApXl3A/ITWYMkOF8gv8W2vjbHvHgw+k&#10;suNLdjetlsaTHW7z4Cko6FITiJeU1ttBrhPJoYLZHaAOajzQA0gtnhYfgCQB9aRYwsQH/ge9p2yH&#10;tNIn4LcyDjY6yDkxbDobB/cLcDe1+EWllt5btmHC7nLDNqgJ3Mem82g40aT/WLrR+fnj42N03/Pv&#10;e2/3xRdGb385vWdweU085hCo51hoWQ2mP03xEaGzhiwZ8SzuG2ctwNU03ESzC2axwq7y/CQuASUo&#10;3IvfGpVeUl1F/24KbHFFKQ/dmC2v3/fBr25+6EOD93+g/8LLd7ubt+8889RTT2Oj7j77HFkTrEWF&#10;HYf7hzicydU2T5+c0HGbXvgnxycsu15h/DaeUdFNUohPte9HoFvW3zx/srHSPeW6rg0MZgCvErHE&#10;AwU5ImbCm0qKYZ2SwS7ipuAHucLSNzehw+vnBrFVwRSHNcwKfgKwwI8JjVmBUJ+MqJIwMOdc4V05&#10;De6daVl8OKdzIhjv4KgWFjaW+NdsRUEFhjdJcsjeqVaaOS4hIJkTruRE4BdQfticuPNGEtFmVexq&#10;F0Bu2KYF6YYmBS5dz7BYpQnRHNgGHb5O+sElEuHFlbfPbVQGbfkvfPgX/fG/9Hd9kO947dmatWqr&#10;hPRCspQzo54wBMI3di3WUYmNbvY5MxYXJVwKBpT8hp10+BidpGDziSkYGuQNcRPFfy61YolKhLTA&#10;ddAZAor6SdCKAsQpdkDgVNGqxfWsAJF/G68Eyw9zklslYaiKtUTiZtK2Stx0/zx0OiDXuc1cNxmr&#10;DC1ByJVFjHOU0VCZPM0WhmhgE05RpHQxkJyQIL3uljUFG8GEIsXyGaKMQ1exG0bGCTTwmjMaYwkA&#10;BJGOh+ADUr2/pETMdIpJCa2Us8E0v4IZPH4AO6fHG/g7fkL0AGgyg2VBOQRRy3XiUJkIYgyNQ4bM&#10;uSarmfExxno1hsOf8MVSVPERf0P4qBSHV9CmktoKlOpTFN8zZSkF+SlMhixZ1YhLEhC0H7EE1gRi&#10;fCfUc8ZwO+PZyZW+0YG2JBJJRO3s7Qx2QRIcSMqFCINKL+tUgLZDo7xp2C1poRqPzYxvTDXrs5kK&#10;Yz+rnhUB4EFA+rhvNJfS12wBIIpj9TTVEtetLcp040waC/2HJvqXb9+/Tz8UslccCCFjai4yzira&#10;HP6UtabcOsrbnLORn6TGFK5L7dB2WCBvcy4emVOCtTWPjVr0gK3ZkGyEoeSE7g0efmQM3w00iZ9u&#10;Xo7A06SjZSJaHHNCOtcuqWZtPrKXNJqhvVrHeTqXx8dPiBuSTS8fqJqULDlswIN8SpUsxvVTqRFS&#10;mPpm3keCcfTLU3efOrpzh25Ag/e+h1s9JR79whfh4+NJpbhB6Evv0nYx9JCD9aw9hHtts38aWSjZ&#10;dCI1iJHYGuXCWpSKdtcSqidW9qEM2tRRxso20YwMpf9iCK+kau2sZS1isqPxgRg0c3GOJJoSUf6J&#10;XGEomEoNeWcjA4xsxsDNYDMwj0b5q8bO/oHwSyhf1YsGv1ITHGNW8HGhiGkk4qrGjdFMK1eWiUGW&#10;x0c2akQwrM4P9R0sIodCnymJCkt2uYZZNFfEY1LaYI3PzKaIJaFjFVIKoKSewCfkYAMJpEisABZf&#10;AlXU6/j4+ehUP9Qpq+7NAU4HjCFttv7Wp7/c+uff/6KoZTIs0cjMJbK8GquHYCC18M4IYDzuhYxa&#10;lywvzDXPeS4s2JPLZPj0IqHQSBwz5Z6YULcqa8dPUBZ8wwpadZxqF6dbG/uYkFxPPciJNZsUt5ez&#10;YnViDCN/ChOzWwxGvXbyYwApLa1G7ya9yduJu2mTRHqHQXa3n7rz/AsvPfPss3heJ2dnlfNN5iEA&#10;ZrNJje3+7o7DgrJY+LmpJceB8+CgLss8s0bEhB5yxrm2adYlnKdVt1WNGp17u3V0gEDj/1v8YQRw&#10;jdSHTsb0A/S2n0fKJTpZ7gq0Na6c2H2Os5SD6i3VKJUkfVKnJOhm2GdBWkq3TalLPHBHgk0hUtBU&#10;JKAGL5O4UQFQ7ZTdeWy20AVTF/KmV/QAcyuQ4oHKNlU049gD99tApyKhcti5xyKTcrUwfb22g/5I&#10;vM4dSacTJ2oPntvvD3DxbEuuepWvhoWmZQewIElCuG5O7EhYY+imfqExCE23jeilDOlx01osYAVW&#10;gd2oZjdukRB6im7Q+LrDmHzdeXSBSxQnEwUYD7eFlb//8BEuLc/H48epWeCu2osIYc4UZ314h3On&#10;DEggwrCAVnP94UC6dIylzMVQ5YLw4kuGKy2N16Vz8/zGzN7W9lAP0WbcjjKkQunN17+AKHD64qC4&#10;kiYD5dWavPFXthzR/bOS1qbYthmj2R75Ma6MSHDpVGA69BabzIlQ7NdxJ1mmkJdcgevUbVozxSl2&#10;bsLu8M5TT927f+/0H/yD4fnp6U987OH9+298/nNABdPx6PGDR4zWFbehDF3hjM2JgitFHM+mQ4de&#10;Oj3hqKLekBd8FJ07cR5KhSHJWIYUl0JIynwHmy58r48bfhrhJgi7G8TysNTELwB4CSSsINPnsm2U&#10;lRM8BfENU+7RCmY5Aph4CRLI9g7SfZbovVhg/4iLwghUPnOpjBqXa7zaYm5kjeByjIATC/EMdIbU&#10;iVbSx4uX/KOd40PTe710C+qVG2G7uZZBDDeQHH7xJjIT0WbI6STFpdZf7K3Ocri79svOXCKLs1NM&#10;ZE41uAqrYKkvS7SygQTny1kBqRKSsBzUnkcAIWGjv/EXvfSn/urfb33bK09TiQQ6afc9vqNwCHDd&#10;KBNY1iFmoQwbClmqnJ2T+p5UaYJsNS/HpvrbmGPJMLq4y+Cza7pFGdvKihbttAxR1MJSBxTxCOZY&#10;7L0bpqNuovVs4YOAXVhcQ0od0IphH/iYRltuUrE1WFZ5dZnrwQbfun3rAx/4yq/9X3/Na6+++uIL&#10;z9++dfv87Owzn/2c7r8NdqlT2CUa3x0ysG0IPRenGNkECwQPRNdwn2D8SEyMqsgdLrlph3br8GA3&#10;qlRQrtBY5YMWi9vbLzz/3OX5OTThejSelANfhtGGFetFc9v4sq9ZOCR2dCK4J/5Z95aU0qtNUuD4&#10;c91Cho8p9t52f9uCV7ySLUrg9BTy1N4weTVcQKe9xbdFoeFZozk4OfafQ8pB3Htd5qWypDYgtgaS&#10;ZtMaDDlmNibVceCqxoBUKhpt+iCqqjjmJPeIEGwPTc8KZ4VIaCU8L84sY1/2jw5JnqD/WC41X3wT&#10;/scNI7kAQPhTwlkOxmM+qfx3/C30IAcvtWEpiBeYZr6tpHhRSO5QYqX0rSy4YYDjki9H2BLMtCxg&#10;c4Pp1BGSItACCpfHPzk55+DAQuR+QnrrKXA6EdaQqZnDE0boOS1sIh667V4z85jnMr7M4Ateho6g&#10;ohIJxvSqmjXDnqmw8jGT0dEmAIz2GTrM+N50DnL6nu0N6JdmKgW4OZ2jLd20yD4okNUZNw6N9i8J&#10;F7uwcEE2usN0wXBSqydvmOdpigtQ4GM6CJyKGosGJ+icm9IqpgKdn96799bnP/c5atvsaGah62zM&#10;dGkVk5muCmB1vNb1pWhbI0sohjhgw8EQZUOWG9nEtmKeyxkymSCz0lS2TgKhSaCu+BxGEjX0xuYe&#10;/hnz6MTMOQ0V/AX5XiuD7RCtFlMVGkCjkR07J4iQKh5b3+ggynpMN5vCxHj+aueRAyik4askSume&#10;6jPhyU0v1Yl+W3+KAcYSGMEQFzq95ydJvzo2xX8VaSSjY03wFevg7TU4F0R3eX8TvIXuSHy8d4gd&#10;yXgtGURRzarEcAf1noS2hFvA95qMeNGdgCPkCxBplYYQpQUQjpHjh0nRpLYgXKPf/Ss+1Prn7g5g&#10;aGBJL8HjLChI+aS9wM0mWQ8anNSLOq3CMJRn8NDasd5nLlcUE3BDilr3jiF6NPEdL66UVCjiycWp&#10;iNcnTdgvrZeSdGkwcDMlzT5htsAQ0odnUu+WfQ6RAFMlHboWCDZ47KEfWIOQSk1Gmdj8zCj11dde&#10;efHFlw5v3Ub5YaYfPLz/xS++/uD+PaBd1oIraJM3Nky20hDOiHzGsQxiKA7Ik/HQ5u60xvq9/OcL&#10;rAS37bc3HDpB6QVFstXa39m+oBZAOJP0ndjR888/xyFHlUSsrR9hBYCwMzfTllNSWduUSPgTLyvz&#10;VYNluZrhB7SRJWA2mUEpxFnPGlDFd4g4ixxGZxx5J+qoDSm1q96hYZGbRx1PGMjmBA1UJ1wDEBn8&#10;KrqA4r3ShgIRS6Gfzt1ZphoSpIm/J3q1Aj+Amh40looB3qwzIxl1f+AhOBkgZsJuIThfXB+jnhJc&#10;34QLJbq02QH75hxs7dBwXO6ojZzI4Dtf1zYdEGAcfhEUMs5p5vY6wTpalKcA5ajpODnxnArKvllq&#10;lWlV84u/mfYJOGCFGLKM8PGMTMMiD7O/t8/GjDkqaR1nPwHPmDRw3sD6m6IMXQGfkQPK2pmitf7U&#10;ykpjxMEAHU0LELYsTB7nrSR1Zldum21hJ5KCxuPW21pmfq7e1bqXW+wcu2yNrPfMtoIzcMRkCqkm&#10;+ay4RWYMNnEIwSKHUBUpxeTKwcljUOPiaDb5YVjSzFXY5obJc5piSUNBJNQ8SPqMAJEj4xQb3T66&#10;w+qzg3wfweNdzL3Et77ASKCOCsoypZTMk6EP6L92RTZ0+dqYnkSr0gEE6AE6Nrt0MqGhFEqc0ufo&#10;Czs6+BjqHZvHVcoa1VFuAVbe8Qu4rqwUFWRpJ4tS42U8r03GF9i4CS48koXPbuNpxxqY8DSQylxI&#10;8/u6qAYyOgXpYIY8Q33jGVl5rm0OMKuBPgo+LFU/N6O7iX9QzCKjwIAS4br4JRtALpUZWlQU4me+&#10;EQeFu0yQjXTY0hcVOrni7LFQtuRh31HKUu4uTcKJfkwkL3BdRrZfylz0A1J8UEqcXILBa8hR0kX8&#10;vfiMXuD3fujZs4sLfnrrqTsUWeBkVTB7enFe/DP4HuXnGpG1SLxMaF+UQDOgT/xndgJFbw76xikO&#10;KpW0YpgbZPKC6Gms67SXWy0SOrO1WEA6PPT11Op4N1L3XItQAMm4MC34ZHQeky/fli9+HG9VBVpg&#10;DLsiEp12lxBykXwUMdN8ywEkiecTMW3E4IL9swTRgeiOZBXijCHRnSSMqu4/ikiostg6PAPOC51t&#10;MMt8On43TOf5ZCyvo9t96vZtHjTNcJnMAYPVBAcfd3hwC17to0eP+FDux9u4GfXNVnGAY9tk2iEC&#10;BfEXxdC67cBEFbIIxTSbh/sH/ElSrqIWy9j0XnUK43dnIgY5K87K5aXTDCBB01EBpcIIPggzghLt&#10;/s6AeJ9ZLWIXmYan/0vFcIqnnzx5hNmQxNKxR6Vd5YJ1UIemuUgEx1LUUlfQw8kFSuZBettbmJe9&#10;wwOMB/oCrao9XsEgNr5jBy9Gp24rQwJpLAWlj5a2Yd36UCPq69JgDK9HbN3TwsVrQ4neNWdZCju6&#10;EE2nSoXrHx0doeLxwRrXjcePaSTNS8AHUI6EQeCBHkMONJ/F5p5eXL4FvaH4/gC1/a39PQMdPr2c&#10;jBo1AOfHz0xby2p2zbYiuDgG+7vDUn8sOwQZWTmB9kv+yfOWXeexS484vGZ1XZ14C99DceNcGGZF&#10;LIHLMmywBmkv6ejERoTaD92bvHfz9p07lKJOr3BR2CnGlvdMnsfv4WXstAxxXQpNIUb53MkEyoaR&#10;EMFlE8XNjL7Vu9//FU/dfXba6T389KeePHwEcOO+wzCx3tL8CAdUwwwZZpbWacsVCfE6cUJ/9GKl&#10;CAhyoUxVc0ueiw1lQH4IID6VQeE/8BNjAE9ZcVh1yAJ4Bsvyi8SmfhUzHaNGxIkt0CC9MBgipRb4&#10;2fxvA42U8gi7FBlDpK8pkoD7Q6W7bXxmCdZzostT4RH4FHR0EUI4kvbIvbqCp+gzVVCLnaMhlFPq&#10;nQHPu0CGCmQrPhuPU21I0dEBukwaIRDgHmw6Ht6aWtZzfWoQODqBZfHZMskPHc3O5lyT8LRxBxYi&#10;QbxOT6lZe1Do1icdFVpElXTYpOimNXbrXRtjtNSr73/v+77ifUd3br/w0ov7h3bC43XIB/eNhOFQ&#10;UFsRpWbepHxhzSMLvNaSpjXtAqMzJQQQna6xstRPd09ZiU0W9ksNZRpxFAKW8YO4DvwSuxZDl/oc&#10;G2tZSuPdgweRDloTtjwgKXcMJStfXFDLFGeHv5Kdj75DKpI8XTXxpI7298F/h9v4JRSSyV3nLaJO&#10;dJNMwVUhO4EdaeNL6tTDVoRQbVKrfevwgBXBGX3llXd94F/7Pa233r5/7z7bhqOzOxx+1Vd/lZPL&#10;7E4gSGrGrMH82XNrXkR4JL2QSjKhFzaoaRaBV2k6se7ePEJTSlmqSDwm3jVkemm+Mnk2dBo2Mhy0&#10;3LKyxWdatBG3z7ic0Y7p3RoIu3Hr9m0axQHQZ5Q5g2lg7zVJ4FR2BX/Eck1spHwjGpWApobEIkil&#10;C1kzCQN60EgJScVtRLdauhKyjQmDlJuDXyhnmBmEBgOLM4kLRco9wTQntgrBmzSrAx9Z12Qne2MI&#10;zq5dTbklzBjgjP5mopnqXWWLg5SMVaEml+NlSdCHcuDDGklwFFkUfEd2H4vlAXBMoJAQTiXTwSFK&#10;S1uKt85GkLvTlZbrI+MC2aSOnwYrsr81P05RwIdiFCzDUFwW50LYiZUrqOgp8r50XJbqKWKdmJ5G&#10;USZp9XMNDG3ZUUkOjW5abvL2uMW2auLnHDfm6ladwzd84zfuHh4BeZ6cn6I7cSqha52cHAvB4dnk&#10;4ES1Gf3o+snwZSwIRD1gU7yi9vHZmfmunHNOw+7h/i/5V39T9z3va9y+8+j+/Uef/QzV33r37hw+&#10;xUwTEkICy+R8DHvepwtdxtMoMYkjhWektJpXoRLM4y/SpS9sGKcTu25ujlG2PsOqSZt5+o1LVW1k&#10;7L/KPyqKEEPdvhQHcJ6zALZD4OLYdD29jLJTwjPOE59XoxvGoaQp8cYqonImBmoRth1MYfzWtGJz&#10;GEopvun4AjfcWrZoQztSSQGyqCTwkYyjAOiVMMxUaF1M08vB6DVLAiCoBagKFnZC/ttiDauvp324&#10;VSaMzVsf4JKxbtAEllMvzE4YYb8gBoGL0g5N68Iucj9Cf+IT6UqZypXW1z+389u/83d86+/6zlde&#10;egH/4eHJExScfrHRrjQmZ5snw6Y2Te5MWFrVrAXWOw4fw11c1zVoR0JJ8YPF7ey7tEHbJoM4RUJg&#10;P+mFBgQmjnGpV0tZi8wl1EHiy0ldNUQyD6Hfgl+d8EpPnI9WYpKVtqKM5BUZjHVq3tQK28Bjgy3e&#10;Prz90gvPv/quV/aNUm31mb7pdI63Ixq9c6qhgaqcvIRGbgPdzP14ANL1lV8Q2hOaDwJJ8Jnc8zMf&#10;+MqTn/g4yfedQZ9HZhPxyAgYzy7OTeKHL5GbN7/MORflSMurOtg8UAKokG+q9/RGi3C1VqPMrJFk&#10;xj3wLsc5huGE2uXRVKz8KmB4GTzA4yQFzL3IsLd3l/FVht1t7B0cPPvSy8PnnoXfy17It8f3JKvO&#10;DBTSHRlozE7t7e2z+pYk1Iw4IWxLe8sW2iSg05REbxc6e/QQDjvEXHwfoXcWASsAYJ0ux5BkLmFV&#10;2xcKoZJXznD7nZBzqCAfkDOwJBKu2EabFs+IDH/66eHnxI+wpzOfLT0R1yxzZDhIaZZt1b7xFrxg&#10;gSmtKLeampQmgSdm1yWkW/SUtmvUBKqPxiOnAtmHKPkxx3PEb2LB+RReX31AEpaZCykoT50lJWsT&#10;88zMdYlMygnLbIMhdq08zfK87NuVoVnyT1RQi4vxBUVrdBvgNeVOrn0oM7a2MKvUws7B3tMvv8xH&#10;H969u/urf03vqz701Df8syPQ9rPT3QPGDgzfeOOLNkBPUtcMfUgAWDKZX7AdPJQWDQkitponp+ec&#10;XKxBNY578aWXhl/7dSef/VTr81948PGfwKRQcc8iVKCm65VzZPVspj3dGP52yiNsMBDEWaizFApr&#10;ZUUStALst1hvjmfND8xqFN7qBBNrvtM8qtqf2VUCcK8a/4qtolj1ZviUpKqKOCGFo/p1INhA/5aJ&#10;ymHVHQk9XLxlPOI1jn43UWrthdWj2hXze8Af8njS7qNwxZQaQWNGUP2HK5eHLqUyNRCpoQNtJ+KN&#10;D5rDVb5pgHZpVzI3rYQIL3CxIkJVJbIyAQ6QQyecFPAtZKIvpmhlmgHOQhVeZLm42+iH6Gg0lW5Z&#10;2jMpNPKP5bOJzv+t/++fvvORX97YGawmF9Oz07/7P/6Ds4szpJjmuXiE7IQyl4rGFGHZdLhaPfBJ&#10;MrFCVktaWe9AZQF6oPPsG52b50Gw1SdRAy8SqjPiU/+y7JndR3sBp0wn34CbJhxRzqOxjTPo0p4t&#10;bJC1H51wRpPmzB5d81JzDvuzG5m7ZfPsanklXIOLoeeFnNHniJTFgwcPoxBBrvlPHptZkqpUpxGB&#10;9S+ZlMFMC00Mx14tiVqgHAN7ikRDZb96/Quf+8wn6W4PYpiLLwm9eVDh6WJ8xwUwIxT1HwBZonuc&#10;DquJ4L7kPHhoy03mKaqYW8kwPSHk7RB4ver4zNGG0Szujl1HQggqFpTE64yv5uLcRjoSsNNp5U5+&#10;ids+tXoHIISlgH7D46r0tSIt4gwcIi50YRF8Ontk0iPSzN2DHI/G9Pwslq4hkM0QsV464NYApRoS&#10;EnSSxfOrMFbJUmLgURGc9MSPMpPMW1brVk4JFttGdMCHtPeLsNpYBMiYkdgyk3woy+szWwivKoTA&#10;DGrS6yYB5c0bPKWdXmB5GoROYfWeHJ8+evQ4VYrZG57r/AIw0VNtPiYETKSCv4fXZaBGTbDr7SWr&#10;BMkUZU4LCxKajY7V2dn5hdPNYL8la7/uWyndoqJscfYUByIMwQxnR7duMbiW9dLYWHfj7DQkS99Q&#10;nlnybBlNDTOKStSjq0n3maeoVT85PZ5/+Q1u5tnnnoNmdP/BfSh35tvNPaS4lFROItQQWtCJqkOy&#10;cCAAVK+U8WYNwLsPl9ef++G/8frnPsNEMXtxwe73EM1KN1hBY7pEzzTdGwnMPcFr4mXKM6r8Iiwa&#10;FYKqJ8slShOyh6SEeAxGO542WXE6wiobf2PEHGyeS1l3ZUJP1ZY6vUK6DZjQl9xCgRtJ4lTNavj1&#10;AO5QTiUd2QQmpSjWjvk9pZU2tGBCyDhjZqxkYS85Evae9eDFn2HpwuhI83gbnhiPZw0lTqWDVbkI&#10;kawrKDuRMTx4i8vERWtmuUGWjV9Kk+qtygVceouR3aRJvCCLmYgNDRnMwMy/EqzrjzktujvfRnzN&#10;mmaNii7HHbV+///9u3WryRN97gs/+mN/+7Of/axDCck70LiPTkDyGU3KFVuYR9JNb+ovVFBjVRH2&#10;LRAMB9y5b1Y6+uWC0koVODAlD9xukD5xt2roZ4VlPEob74X4knSlcRBLYfiTHmzygtODxnJhu7TU&#10;2GBZjYWI4cDDSgYp5pDwheNcBm19WfOfG5CM3rr/Nh2jULTn4xHXsZswHR0HO1x/rPNLuwMsOXOc&#10;cTSpjKJHWmaN07pkE+fIKAbexUB1TJILuVw8eHCPSqh0zkLZqmFT3b9uS1axIXdScHaQOB3/rKNA&#10;RxCY6jxl1OZxsvLVvAp3EpeiEtrpmqJ04hlwwUzDtNgPuFxmJZ8YJl8aP4VUX/9GnxevJqX8jRXa&#10;+fjklOS+4bUy2nTuNdA7MwCLYA/+Qws0lkJdSMtmJxMGBLaiRK6r0gkvOKz+kNWQFJwPvs0AU3se&#10;+Ym2V8VP10KbiEQd4u8ZewFBTPSy5tfMIUTMsHZX8Knx0NMy1bUtLny+kvpvIeIl9JwPtE/AGbU5&#10;ZzKWda2GcBiFmFT6lFwbkpE43d/dv/vMM0e3jrgDKv3Oz85j+eC2A11sDW260uYb23awkh4nXfIA&#10;njlO6dpTM8DSHsm5JHCurXxJPQWehax8SQqMIqz5EmYjg8LTe/bJ2dXk1/zu73rr1Zcf/NhHuTfc&#10;hUqh61OHZRWisCYLw8wG8ZgPHzz86I/+yJc++iN7jx+MPvOJs9OTpCKXL3/n73x6tfr4Jz6ORBBi&#10;I3g4pqZl3W9wj0Jf7MnH4vNXHKMSCbMO8/npg/unx08I0jmEQiUZFqq/5Zw9nhrEWXwSzE8gLURS&#10;8IlUn+vsxA0IzpaiR/7KlVlqMYqM3ywAE8nj+XWqnM2IBwB90zCfCyDDFcULIkl+SG/i2LnABbbG&#10;lmWYtmiypblQ+kzxyWwF+pFz5hhA2gTiE9R0EYa/2HnC8CrMWaUHeRYKRxi8WosUP+1lbFbHJmc2&#10;LeC9bc3lS+N0O5kCwWMfdPkFoNy7QAUynKLXm0iVMZOlgPFE86wW42Dy1+0ZPO+l3HREkntAOl03&#10;XVv1YQroNQjWvYpARmtE4I3GSrcWDTGV0uhI+W5/4P/0e1b33v7h7/+Bv/P3+fofERSeitvk3fQ3&#10;s1rWvJBolJKQy/EZaFu4w7jbdUBJVuKu7e3u2IIvjojV65uar/ggGJvNo4MjgqN8cLyd7DjnNkLq&#10;mSu9n3v2U9htHs/m7lWxYiLaXlyEO7psUlwMH+hngAg6KC8ZSHgNqIYYf8tb+AxKKHkOcqnMQjyh&#10;3NBW+zj+ok4andXSlh1PjsEoOVogHwQv9r6hiaVazF03fStvZbU3MBLkG5YxyUacdEH/whlLrcRu&#10;hWmbo8dJZw3NF9sr0rZbUZqSErTJkiIzVzr2NofXI8HxCze0ZnLbr7IALHnynillyVOufk+9SeCj&#10;BHqcnICDKvYMJ0slAH+VO1olKzGMKDH8KT0my8qV0eImc9XyrElLgmZAS1SK00eRC8nvhYwoCckY&#10;06QwBwH3wgBWU+TWmAViCLqeKhaRnmqIor0OJMBYB2zemC646XkUP9pMeAJ3vS3ttI3oqExJVVCs&#10;lKz8TCajCgmPnr8q6wxEJw7aHhDjKNl4lDSC2BpQpwOItbO7DyZDyyF48cws0SuWlEblvel7m1/Y&#10;HkrvGPwKaeYFSC8uwha3buiQdo9L6e0ipwYNMkAqmuYrXqRBbso4WTeJEOUR42qa3ZjPHp+dtLb7&#10;7/mtvwVg5+/+Nz+A28wNY8GC5rFcpk8CgJdUsJWCozTvR+TOT04fPXyAV4EcjKfj+48evOdbvq3z&#10;6isf++/+4vjslHYfcXfWA8XX3KrArLqxKf7FEHNNjX34YeCkmEtZIv7ItqUhf9uTIG0nRJasaAg3&#10;3uoSMRz5GGFlFJFZjzFSpJrmg9DoRdj3LUEhgnWY/DQohLFAkg3D5nQxrbjwO7F/zosqS1DLsiYx&#10;7nyAERfSREY3IQy3bSvdEAP5k6x24nAZf3XupJZVW1odeYdppcIqznVayEp/ll3t+ZVmZw6tWrZJ&#10;c1TX8BbCJk+48WhGAYgCG4in2axniiTq3BHAFRNzOZ9O/yDlFD0LOJBin12WEjQVpxmkc6NlcT6I&#10;bQgxG6qsImshsgE88jjBirVunjTfoRe/rAKORuvf/Kav/it/8b/7S3/5L3/6059hRPPR3mFqUQGJ&#10;mXQRQkUUak3/K9TJZoMULfuYCWBNhpCR2z48OOABhAiiZ5FLSLgvvvQC1XgcYGizvN9WudGgvia2&#10;2p2+mXNTRL3qtlyFdso9DZXSQhOxMCaoislw9vkeLpS574wRK/K493TF4GegSBeDbkE7uweoLsRw&#10;Ml9KPTdI1k+03zRpCJhCl+SRuZk+MDTK+gzywemZfIWInpmPxXybfnhi2aStkDbZFCgclXdRcSEe&#10;CWsahaeyhp5ter4S7sUlJL0ELJoLHBheleNYyTataFwQXZtiiZjJiRecWNgIvzKxIZfbJOoduIlv&#10;EjAK8ds+wnbpcVKMP3BAwgzToDmtplIfOvJxiqCH87F2V8mSxpCw6UJXdMOh6vrg6LaYhscneXmJ&#10;oCyZzY/sk0k7fNWEo/wqotUZT1NJfWd2PcaGX2BxUBlWQF5DlUOLW3pTXxVyRRKCY6aLQAENSIIQ&#10;U8CrQGSUXDvBU0DMVehZ6pcci8ltwJrBDmYN0jnamoXiYJ9YvUKfkZFDfFL9Eg6DCFgSzI6+Dnqj&#10;8pXLGbDCkvAU/ePgx9WpcYBJ+qU3v0zUJDx4Pn+bCRJywCN+8tCxBAQuk/H+nVsvfuM3fPKTn3jr&#10;R35kBw09GAgf65za88zqJ5gVsuTZCB+wagfwgQ4P9qikkZeUSgJ6lbz3W78Fz/K5duvTn/wEmXRu&#10;taDwdBPwUAgNimZadsgxh2SMzt8dejpy2iRpYIV0zfTEu3GnzIljm3K8jHjDRy1MGUdYMQJHYNvz&#10;rTm/6NLUU2nZf7JZeU5resqmpKisTsAP/SHzimssvirS6ktv0RAwNYqshlAGHbtSxKhbGt3K5yJ0&#10;IpZR7UmMUT2Er2By1hfAubUZjVwdsyC0AaCEJwlbDD0Yl9iIaoEO8lp3gcEappOb8AjDNRJK9Uv+&#10;Xtpee4pzqIxKsTrcndr/mqyJTqKoEkpcZ5knSvUIp9oOkYgKLmzheKroa7oPyWqVswR+iEvOHG26&#10;UxG/BqfUsFpkaLToitn6w4EOcVyWreu3Pv2xn/gEi/bM0Z1nbt+6c3BwC3aXocS6yFVnT38wejdN&#10;+VDhsQaL0egcA4znRH6EJU63n7FHVayZxmZbr7zyysvveslESqd17+0vT+AIo+BoRritg86qFpe5&#10;tisuuT37+eCgmQ6B5cMmHDE62mQToCWQvmC/KWzjJIAy83auxjdEVDSSPIP0e3YCN9iyY1wJqnLm&#10;s0dnFwyne3xyDr7Mojk6BU06hbMMnjFhPCglvA8fHZ+ej56cnH757Xvmt9wMAz92dGe4/dStW5Cu&#10;TIEkOk2IbOKbbeGoyDYna0wLdssL45A6NVBmrubRoFK1C6uEDhYGSKv5Lm3PRLY3rHYh1+rEbqGA&#10;9DwznNSlddaqxLHkq53bHUU5x/2JVNHqAZ+SlICzSiXYp64h6ixwwoJyIXAbFUcmKOhRV5ERP7By&#10;zPYg+gXJJaxYDNYfXAd3ksiILcWZBV8W5xAADcnOsRfooxyJOL8gOUSR8osjsnyQxJIr0gxSbozr&#10;gupaF2DrHLBdShzFa9kguhWjWJEgdJIdOejZ7bwaW7/ScN5hTTQeo14/zL9KNZyenLEWVvjD9764&#10;OL7/aDoeM0Jq/+mnzu7d/8zHP/6FT33q+NEDh/bOr07PToFWTh4/YpdtKtDZfOrZp7d3hnj6KEJa&#10;JlkEY2SgFcSV5jF5KrgfnBbrMLf6R4cHbL0QQHgCwLQge3oPbZoFMnoqXpXwK7+o5r3wqacjCFvK&#10;b2oNms23f/Rvvf5Xf2iHRpy7B1aUyRpK45DkhMkR0dwOJrdnm5ab8IKt5ke0ZDSllYoFYneevvv0&#10;138DydbNd73SOT578wtfIKbj9yFviFqi2nBX8OlJUYLyAciglJBPWnhidtGloVdp2aHPsbI60b0O&#10;vF01I5DUJhVDntN30C0b+WnZEQAFT9MV3DaOk9Rp/3oDTAWasPRJnRsGjjMdnRxirEOHQbTE2dlp&#10;FK5hHJnqchIJcNPBsYk1DVINE4GYGPsqQhqhW01Gl7qmULjPgY7GRkwpIGFOBtqZ1AUqgXmW9pbI&#10;xFEbWFLUY1LBcNQ0DKMnbGANdGPTsSywfFCuBuYmnKvzS+UPOM81ugmvjdtH0YAKWuXLg00ukUXY&#10;SVeXtBXjildoEB4YNXx+/PgSTjBuFDRco1gB4LQxsG+M6rvaS5FrNQC14JD1vJClA4eaXmN8lmQV&#10;VccK617Aspk7s/r4Fd/08p1hf2tv227Ig0yWMOLWyaLz/TiVu7KusOb2H9giial1TBjUePjoobmX&#10;atWfYhNOguOsbDcHMWMLtQHXPXMD7HUnMRQmgEHwpol+66TpCBMKVFBFlCDBsaQOJlRdXjKW+3x8&#10;oaTisPR1LUOKEJvWkKY9NHrk1tEhhwS5ZNc5Z0Nokzt7WAgqNJ6cnqr44QuPSWyxqlcgHpTYMgqL&#10;jB5IeQi/VFLh4lAYvUnJgVPrMDDyrVoEvazu/v4ukofEa1LjOfPzwmpkrRudWBaFyWUpYK0dHhwZ&#10;Q+ztcecsJtzMkKtk7/ECDyQVjPZHZpD5GDGS6U3X44ykLR5hedYc8MND2twQ0pJg5PyIiQDXJxuq&#10;8d/bP9SxIeZNayT0R9LiCd8k9fgnmkDikZQY+ggWndyiwSrZ4gMrs8EVwjh3fy2nlFGXqbKBCOJY&#10;GaDVzGjEDgVmmzsCR8RmOJTvgQDQu4vz07Z8//DwQLNgcZ1kUQ6PIkQHSJmzYbZ4Scl/0USO87TT&#10;Hb1EqmAKd4cj0ghjPW3jeT4HS5JJ7/UEEtCJWiVdOTIVe/sHD956++T4CRKys3cAwxL1xfOwXPsH&#10;h/Ru5rO5G4v2jPG7sCwQQ65jQ8GU/LErCn/GA2ENgQIy0E/yDz3WzOo4Ro5ITpTDfh2C0UKZNsvO&#10;0AAz4VKRcPcyeX3DlsTYb1CdtMRy/RF17hCx39vdFS3JEByUCIQTWjyIevCJg91kzlMjw1SwGsVA&#10;ldnnPtk/Pt188YXdx/efPHwI1YP1QkgK/K24hG94FysK1sM/72hR1AOcWv3TNrWIoJhWqEpe3IJd&#10;YxmC2XsCSfvAEKMFGA1ZWEyA7KKZJCNAnhbyNz9nW3VBahjKTWBRsaBAdrVIC54iKkLswqC15Fj0&#10;0ANd8xNE3Qg4vDArijs0CAr3LZNV/V9wIE4im2VmWKt9TYCMfzrY1q1GNKnsZEkVSPfFtRIhtB0S&#10;ErfV39unqmr05DE+R9px+jmeEEYcKGyOlERB6bzmzjUStscSmuCxTPUIatNeBn85bMtQ00ioVEFZ&#10;0oYdjjNGxB5zBdpge+yEbnEml+VZ4pKT75FdYRyj2MrER3jN1ASqBqiv4FgmvkcgA/Mw5N/6/udr&#10;BiLLyHHFmbCuyLm2YbHId63EL5QSbPMFXge+6sX5GfUI/NxqK5pkTybcKOFYTRJkV/WtGNFCP9RL&#10;pI8SajI2E5opn56emDlLjhVHS9EP+8Jiu1RP8o1hbSBWu63RH8cG0yCkupZcJ/kEc4bhG9jWGZCZ&#10;LD6NvVH6XBUjezG+PKfLHCiGDFsBK4BRxpVWBQH6QuzbeXjoWHxw+HwId3vkYOOUeAStJDbbGXLI&#10;QRIsKXTpkEhJB9ej81NoFckIW6GvLkb1hFARNDAxffqQYBVTBSAqYskySQ7s5uiCx8XbQiLxMSxe&#10;xQ2HLwZEA81LUI3c2oibsouCMSKpV4tikmH14uwgUkWms35iLk6uZLAt9kuUQ8InV2RZLKYPha1S&#10;ItaL98D1HHOVQJSaCEsP+EqXK+rc7PnJcWJDLy9H3EzmDbYuLs64cGIFtDAwyQAvlQWm7JBv2K8M&#10;5VKEWFxsMIjqJf1yTk4wLsjaKY7SanHy5Al77wRbu0biuXgbnr3AlGLxxiU0UF8QWmLe121VGKHL&#10;yM2QCujpCzfFbB6zYCDekU84O3/0pS8fP3xgbBBuj3seBJrILuGf/V+rwZMePQmVniT3B/fv49Vu&#10;E5emYRpPDRImpY/mlmO4X2LlDDTQJQyDZT3EIDKg+FRNWro/YH1LeDh7iI/iYp4+zRqTwkmyYd0m&#10;P0GJwClnGtPsMFriHnzd5YLT4gx1+vYhDHH58AHxSpH3N998840vfPb5xXx0evbw7bfAu2IagdG3&#10;hLpS61RliBiGg4MDI3Q1DCiliIrNN8mdqVh5MTqWmjpXiV2uXgLoF7aOn+MekIJPOsCjb88jSiLT&#10;G5aog6dD0rgszcTVsMl8xvkVdILfLgIqFOnECoRaB1az5PAg1pP7xEUy9g8FAAVinsYmYgwOHdPm&#10;2pYmiLo9NCh/VhlhMngX3ps9g5NNRMod+cMJ4jhnKWkaY1Ue/i71tFPpHHFd2boJ/HAcW1NfBPFO&#10;LHIskVZ5a1Nvj6p3OkE6vk4Pw2QP3E3q12jyTjce4oxgyoidzD+QCgp/zKVqv7mHIBum7rlTBDfI&#10;hvlAxCbFcZazufO44zCDZaFY42O1pJUcabhpn1K98PUZ3GynvyOhWbqhEjd882vP0HcMWYOE9uKz&#10;z+HngyzI3AatZ8R6ksaoKZYGUWKFq+zVSjCN43p6o0fabjvrTGUSuwuiVs5D5WEIbRiAPZ3AZxSG&#10;t65Uf4ZskoR8LxfAkecWNhVJBM7PPND1iDBBycrLlcetnYlMcFwvZ1OnsWEg9NmkdTm+rNXFG4es&#10;wG2PKNvHZSNdoqBQrWA4E+xOjrARwLVJ8GpMYhYlzfDVFxZp2PcCu4KM8n4wQhYKUQu31RtxBoGZ&#10;Uga42ARZ3Zxu4lhjOwyEYReAiPoCC5nXc83JwYaDMRhiOZwcQHYLhw7dwlNj8enyIf3cIGndj1yP&#10;Mn1Tax0MXyn/7cFRRcelk7WBnS3GQwazxVQKW41McdyKFZ8k5xqHSU9I3Ma2MUQI19xPtL9APN8o&#10;KGlsYjP+a7smmQVlSaezxw8fnR2fOpgjBVemf2VVG93r/TYbRKBIH4rVCaFRk3ofNhKQtiy6QnsT&#10;u2Wtuf1KsWVShIfN40dc/Jg3gmuxm3o32inOkoO9cTk5bzZYzlc5ZXgwQNX2OWX8gnsm/wwNlVau&#10;+TieKOlrPFrzH8smrYJ4VBYIS2w2fHldFHhymUl6m2mQOCQLWj42lsPKnj5Td+NPrfvxiqhSGoTN&#10;IqTjPMtYjQdoKxLjkbBxliuCO2qvM53WGpCwvOByTCVX4MsDpe/sIL7CdwPiEvFqYjLY6CgG3PCd&#10;3V1mybNi+7t7hHQZjIBSu8BY2imFDap8lGxxUZdkdGXNJDHhTQKFE8CmJ4xuW0j0lufw+lCfHQNd&#10;RGYWKvVBcgbYX7tuWMcvKMS3SIvQdVJkInJJJmFwxXDp3geXw4Qho68s6mO1dY+TMOe20+vJo+6k&#10;9k1zzihTFCLLwcJKe1BqDRblUCfcw+ezUXiyHZx3xKY61aVbhs+FoIvGEvELMS+HuwPu2yIoB0I2&#10;Qa7wLWh/5vj5UDBt7yVLGhKXjCOu2tq0GitZkJy+hEFWCZpak+DDg9DOkjSKtOsEzaE5mwMIMUfw&#10;DZTSjbOfl9SgNVxZuZYU5vDeJFuj5MLKTSlWkfH1g7UiQvOMaVWbY0cy6/m69ZFXn6pM3cHOLkk/&#10;eiHiAaUHAh3dqDGVwBh/wRxCNR3VMi9x/i24QIeYwSz6iNAkfm4CnpppKC2XlkkLUZ/zE44xrlbN&#10;RWCruGk2g55kpxdnZOoyOcI9QvgoAwERlkhAdb+wAwpOrF1TczMlE6+SQ+3cVrlQuIyOLDK/1CBH&#10;Nz/jJAtqd20efSpH1XUh1Gu3wbUqfcwz6r/AcMChC7rvUwgjmAGAS2bq37p8NEJ1jrR2M9U5aW8F&#10;LD6Ne2tAVjzOEMXTV5cAJKxXxcfQPXFJSl3kP1TUHEkj5NEWoMSDt2xcT21BXLUbnhydOXc9HI+U&#10;roSwjRCnzwak9nN2LQUCaQzW7bMDEBETrZohgeSwpnnFcKIXzs9OLZW/uiIaTMre0sqQihLCZxq3&#10;JVsOKZe1kMcSxROPzlOfH59N8figKNgJDIgg5QOL5dkJutWTrJLKPDAuXuBAfC7S5Xb1FJsOMYA1&#10;olqBJEL5TTgdIKn8lXShgRV9n+19y/oTi/BBXe5LHBNZSy7xnfITBy2SjksyyjpaG7OZquVf71tO&#10;nj6Az35+6jYgbErXFXVpRA+EsTVURSgRyF5wP87a9TVwaoot5SAqCh4k7g0NIvGjaLDmRf2JIPTY&#10;EYU6SEiXRkg4dWzHB4Q4MoSdNbXb7uxQO1pBZHLFdNwOGUYFZNpATq3wLuJxeOuQBYQqONzb2X3l&#10;ZQ4xj5CTeGVgrt+S43/NA8KzoXWPregDU+QrrZH9fZxcvnEiJb1QDM9pfmC6wxZXSQuFQcQqCGdz&#10;A5jsIHUS51kf3pgLcVgkqPFDAHosPTGRH5R+nobXm20QP5/9Esg4Df+AaMVQ5PY4gEZAsYZF6Adn&#10;WDuxpg28ax4INx2dJbcvbVS5AQldHtukfzyqtj62eoBPNwzSe7NRCWaD4xon2r1gybFYlsfpJujU&#10;Q5kIBVB+kcrypgrPzBBUYEKolU2X+IjQ5M0EZvKGNYTpp7pCRHXhQ0Zi9WQHhIllvpRxUdRexFuv&#10;RG56WFujW81hgnNk7RZS3W8yfUbGOhIMyvAGTCCGR9No/fO/+BWxsgQjOb9TbiLkartw8QrkjpXD&#10;isZ3UMjcZlkQLXw2LlIYCkQqvQYXUenBJUnhBBrVmxPraW/SUJwWMTntbCpJP7t8nOHq0Pyet3sd&#10;DokUWhBj1btwZMA+jLP9rVOiKqnOWJnzKD0DuXSDWSwbrptYXDTOziECn3ikbO2mwXe5tVpBMO1S&#10;lqRt2+4t4sqQYzJZXS0lpZeeR5vAdjg+NBUQprfRZmiIGgmGpmIgMEKM9gDTxgdH3xEwUp7veLq4&#10;bOmwkZIQg7XkVxSHVCMhZGTyozelFgRxtukoStslsxJXChELT6RnARjxjkBKh88FMkIoNJW4IUkc&#10;K+gmo0PT3WgDx2MuJD6yKh5yilNoMLK0+pmDxcmbzo5PT6djKMlyM+TMOd6FNtwZPYw63OrBdnDR&#10;6KI5ANPoW71jd7rMEIC9hGdA2bQ23xYLTukl557+/WQkKm3AOvGwJgyGA4YucWX0ZZG7c5bCsMyB&#10;YUGIgmi7vLuzpxtiVUVEmV7PM17vKCy6OBTb36Lnnp0CdfPDEzAKToyFOiaIUtXavMFskQXH3Lmq&#10;3K5YKLt0DdTjU+kbs8kbYZdZXa7MhrAOBo6aQx6LVpY2n+RvVqBZMGYpmomvlpWBGbUlZc20TQ0L&#10;39lzhFs9o2wWyurQp1ZjuiBhshMB8fjcPFYEAU1TFAlxpFJprcyvnDGA5zEaBXKk/8fm3v6eHYKX&#10;czz53lNPUVg9sxmLNSbotHULPf0yoDzjOKeN2HPVmxcO1hFU8KvZgPKmixGgK+KKZZO5m/JdD0AA&#10;EdkXIZ8GRVFplK/GZqlJwxeNfvEuUPfVZLg+yW42No/EmSP5jNXxcwt/4o0JcezL6g2YldDAVA0L&#10;mxWIpujJalna8IvhBMnRPOsB+hEZfRs3JPMo8iAWmsv3EJnnYdMxgXLoHlPETDyw+NyrU35kVXow&#10;wXxsLcDwthBheQ3JN6qNOLlSksKJ0tcEc6DRnQlzzYw1ijS2ppu55B5JHZy+sADNlyI5RuexgsYF&#10;HtX0k8z8IEcc2JrmwnQMYYeDkq3/wJyHbOFwC36j8KX8z6z+b/xn3ov24RfFIgip1e58BKplgrBd&#10;yWrWoCOdLJYDB4JL1GTJFPuZekteXzqd9P+wQswgpYY9lGoyUsMqAUhzOzNBHh7ZiyJvJBhUuLzA&#10;HjHaJS5jM6u03A1XzDFQqjHBbLuL8bkmYRR0KglpP0/PaLu7IS8k0Cxs9bR1EH7BYhdK2jzvijGy&#10;FweyJZRsH0Ujt+D9K0xbddcgLyF1YVNiRo1PVR17T+5/mpeH6gRUSlU+WSZJl6r4ZMZMOuh9hBrJ&#10;9ckdxTM2sGLiCesstmunp0155sm4jvGIs4bcNgKI6ucR+VxUJ7vFbY/OTvV/0UrJRbAUpkkHzOyA&#10;MWIMm1J1kbKMOYP4Cb3ajmJFJOKaqH0MO80GOBwBarY4KAa8+SIDw5nHy7bMWed0G4KzAZ8kcQGQ&#10;ImugRhcoDSv06LU0LohGh8KEdAyZfsASdb67vwcrk9SArXiT7UyTfk17EHYPKrEWPIoqPvLGErGJ&#10;J0quTbVmZkZyZIt3Vb45gqBPlKE/bFt6K9PSb0D8xE8YhGMXJW3MFu6P87EyTI+PID3ofGEqhlIF&#10;o9efvnEceetlxIJQ+vH889ymwaNMoriq4gGHEXqSaauwmfCeXWHuDr8y9yih2/85GMjISU2XBlhc&#10;lhQFf2VBQrVDNgv6sCgmxDV1IqNmM3OdxmGGN1b5zRyr1qIxCHLi0DLBbvmO75Sz56imn4LNCM1M&#10;Ab6xiElKOUvB0Qr0FHOMskBWuCVBz2SVxDNQUdY1CQTDNLCnuRQI4wPZO8ikqsSOdX7JCV5SYXsR&#10;+rOyWnY3WliCVlAU2xhILnfkI2XcQjnVt5YGKg5pgydoBitlEelAS/QWRiPpHOKY8uWN4DV7pmMl&#10;MvFG+1k7EFlnhZel7UFV7OkiighX/UvOlCFuEGe11nRy/PgR5x9dClMiRR665Kk3SbVp8BP0P8aS&#10;xS9iFFBYdJvGIMYFhMwJ1/YcgEaFBiMZF6IhPxddtNGQeiW4UNNWB0G30/lA0EYbYkGy1aL+qrpX&#10;px2jzXqwQ4QXv/4Xvxgoh5DLWQYcDTaOQnA559EsbAA5rnpmDjeHxXv0bCWU57TjmGHwM9mej4Qe&#10;Z42nxfL64En+2meWp6KE9tHjJyOcNBY35SoawQQErCDrHo6m1RAKjc+G6dOY40THhqcJRpziSjwH&#10;F5u3u9uIH8sfAq42tWK26qReVeNGUsqT+Uqzi8vFc8+/+MzdZ3g9TxkbYPDhJmZUincXVznJOitQ&#10;SH8Q4Ei6QI9Y1sT0OYxtN8tAMLVpEj8VqHawhbJCrx8rNq5Ad2LeadI01rmzStjsIp9q/ZgIF+3T&#10;LqMyaOTmHDYVtJ6CUEMozZnZo/3ImJgN8uymdLjhmrHjyCJWL16G/YpTrejIo/A/cMr0l8Ssol51&#10;BzpiYvSVpk2d/bhx/q7i6VuhjtfD8dbk0AoK7nn6Oyu32XSbSXImz6VRzmlCNbt+/NgeL5YqGN9U&#10;6eIVqyESD4Zj/I7os1xqZ1N6W32pqdXSKFXDphAQldQSIr4xPBoGExTBxEPEt7WCbN400yj/DgOv&#10;Nk+63gJRwS3sspEBD8+rox/hz7hjiB1oA/COKCoD5qcTEphgArioXDVaWMPPUxhE65LY8FpXKPF7&#10;UpHKXgTPmMM+YuXLY1SgRpBvMY0GA8A4ASVTNWnmkVJVqxJ0UjsFPgT7trlgZymX19VIuafWDUtj&#10;8/YOdwtCjY4WefCRuTsVKLWCTqsRJfOAJFFERj0TZIhMtY6mspmyjoktbx27jf+n9kzlKieOheYe&#10;0T7mDqyiSlijYo2jZQjvYBoLjNOQJ1bQXyWoVt3Ycx0WI50QVNAQgTrf8E2/9PDVV0/eemBcYZgr&#10;CuTYVjKNIcUj8+FVO1E6zegZNckEd9YfDS4wCFxtAazH1Z4dfB5vlSHKOl/TDFmF5AhBNa1ooQXo&#10;goxCB0U6TrdPS59TEqbqCDeygak2GUhbSpN1wkG8n1gl2XoZR1pIxwHL1MKUmI0khWgvOVoQXBJ+&#10;lv+rmor811xEKZm0uAhdjevjEyK/glS4Yzia4h7EuODaJEetFONxPZjaGJ+XBalchZWH9jjTXUXP&#10;ZGAEI0RpzSp+3voXP/ginD4Gi+hihn8OF8ODL49FHDCAjcPEPKvJE9P01WocWjSpy+yDEdMhYq3f&#10;HhSdPeOJObGYwVjLywecB/FGjDAyz8Qwxh7aEIcjXUh3xa3ooISxJserR2XmHvglepAUsC4v3ih2&#10;OTa//BSdfOEOWL0wphnK14ZsRy6RcZ+nZ2d8tBtJQ2Ccd6dit596+ulv/45fo5+fEY7sYKy9VwLV&#10;IpihUxJR0sEunNMNgCgJsCsNqRFQ4jaSBMlHV9V2i3SitT2mOo02SG3ZWsFiMOdo8GhiAqmGN+RM&#10;qQutZNkXgJIUqqF/nXtS0JDk1jxaynmsf2FZ4LpCqLKXjXu8cLYkZgwdNMa7J8x0YYSD4suoU8JZ&#10;xkrXTeIhJ9WKKM/o/GfPTPPg+IE0vEZwVaNQWe3d34UjuE2kybJIHy7DnNAo4a9ZOLSO7wV7Sdsw&#10;bRuNRlcATWiQdbMFbkj1ZIuD+CVVu58wiKtJVAOCFSsUi0YMqkWRnCcGJllLpoKwjAWiqH0Wm2Tl&#10;UZk8Q40E0ymu6n8ze+syP54dVcUh4V8uljSDzCf3ggiJCdP03Dg5hh9iCsgRhXLm8MExL7y4wlPJ&#10;7xm5ieJDnHI41WTchmVsgXQzuoQhAJ293b1nnnsG+6N7m9msYgGaVRoSoK3iaMimZkvjl4h0O8xM&#10;P6s8h1CtcS0Nky3K18PQllgwdCmrLwCCCEzS3fwq/FgDMDMxKGWyx5kqp2UCTKNYMf1tjGVbKTjY&#10;pF2fhsHUrb6qCRU2BaF1tBPOLD+0dbCDdIvaz6Kk2YuZA4Qws4ABM+e0FgMi33vpRTTCbDbm/jED&#10;T33rr+x+xfu/9OM/RufmGmnErpJlMaElKis3V0tgW0EYn5bXy+EhGRA6CpaK7rMEKcSksrLNttF5&#10;GU06o8Gjk46a3D/xH1qTs2zKDutjLQVXZpHT76dIe/WPNRMppYkPSGFXMkM8nRWLWlwKimy/RVxy&#10;xfiI0CMsGWmcnh4TiEErYJHxGMgVA3YmeRbIPj1KbDWa2biVlJc5ShhhgV6aROs7XiGmWjA0ODtC&#10;40YoGA7zEKWRTJxeGpU59DpJLQJEmqBtwSch8uRlFmG2/pWvflWsAFQhg2FOz0PVCmoRZctnmToQ&#10;nfS04eQGgI46FwaVkqYdSHGOH6bfp+lrnJ6f4mLzQhrJU01gazTOCQ8j/JrRLREWlB9r63u9b1wQ&#10;spm06wUnNc9kdjYWWL+SGV+hFfNzvkn+RVACfcpWcJNkri0EF/Zl4lcgEVhruX+qi9lR/Zk0V0Q/&#10;3n/4+Cc+8QnaOt9/8EC3KKOhUufjVE0uaczfd7qVneyt/7YJHzej13NlHwCWzT4DNhy8pvkymT8e&#10;obR8RfHIvXqlBU6tW4FUAdKh9yHzS+5BkYV0al//DDFAdqP9WI11S+U4wpnTofPl0FukwyMUB8Gk&#10;TsZ4ZyAJSQIdSmVXz9s9wmtxUIiJX80n32uZvX8tlgyMQIIOkarUSqeD71bVYhFCe6/He16g7+J+&#10;eim1dkYs0xADpTDc3VN/pdiSyvsszwwwIcMTHN5gUJVzb418PD5eDrzGCticxAak2BVXTTEjSCI5&#10;2Ouja4DCo4IHNaHKnIGOcwurxnPgyTlHDa+WCNFYkN2wC+g6Ow+/kIjngrICuBGqGw6r6h6lQNdT&#10;RwE4t5PDgUMYbiIMBzodEtTLqtTOWfQrvYfT7gxx6/18dkYW2O4yeEUIQIZ1drI1HSdqxFPoImXY&#10;sXBQ1eoKc1M6YFkdnnuMAafAFjfsZoBLMyKIGe6hip57qH7+VK47NhPKtplJMu7Kqik1BYylIy60&#10;1aLcE69vQJne61aS4NNiF5vkpdWJ6GgVVsyCebw0QpJjV6h0OmHyRpFrNzoFdsGbrQsnYc4bbdGl&#10;jeaB8INIwCZDK19z/uYbp//DRx9/+cscB5kPAXnQbqm0NQ+Jn0PgaIcs1Lxlvqgc4RpnKUhEXI8f&#10;SXOe8FKWTdwskl42AU87GlAcHgm7HsO/nkTKR0k3wj2KztPTt8udsBSVbsFVSDHj8K/wEJ21Hr1h&#10;njBoqYWnhigUllmuIpY4tgd/ToqVgfw6gGGmsKbpPDEFVD8bGJgZ1r/2uOXLTnZAqTTZ153XNbk4&#10;Obc7zfkpaB+bwTkKpzDNci1Np0Yf6aa5LZRBCXW8GJfLrY/HJi/7X/iqlxHl49MTuMFk6qo/QoJm&#10;d0hWQgBoFqUQA+6BHS7QWcZSFbkLpRtvBqFq1RBuXk9ekCkQRJocgQwuAkVo83eeTwUcrnzqfe1K&#10;wcpV+UI0oQlcNjudtzLdcj04XFsQqr6ZBpk3HQrtWEqTdVyEzAvHKR11TFPgWzvwewNPhx5vxs6O&#10;SDCooaqFfzjs1t3lUwSSsIZ3jkiwD9kwHCbeQt61Wt8ZWKWjhBe/smcVfQ+4MfR0mazc4bqjDa+P&#10;gVMpgYU6NzZFrlxgZ3eIeBn+JzFDexD+hbbFT+wc3WjgwLIAmBY+Ff3vWhhnuZ2S+Elz4T/jNEWt&#10;O5FPT8Q8hQQpnTZRm7RnFINC+sJPIptKX2sSAVRh2ceWRwaEEcyVkCcI4epVpTkWPmwtHBaLDxfO&#10;cja0TspV85VWXnYIotB+b6+G/nGowGfF/hL880ajNpRFwiC9mNQicr4Lx4TwCTJOIBnaVpAcGE7R&#10;uUGqfAkBNfhyuHRgLzjcKG6OrSO6cUntmMy8NFQh6Q2kNB2KdMJjjNWMskWdJpOfmzJC7RBmyXuV&#10;0eAckCD/0N1opW/yQBWZ5KpU8ciZkh4jneDZJAo3KeGeL2bADwYHR8xwgMVPn3jOqj/Gztk1LGWE&#10;9kTOg1T6LtCNxFZTQ3AzIIeQmYzdcmRBVsN9TzyadpCmXvUWyhoFWQsLVtZTMEd9F96FlEhfkwXv&#10;EcMewLjnV3i4lrQMBtweJteo4qccKFYaIALEg3Vw9GhOuuF8ykcS0MRhS09nogedueS0Od2jC6oE&#10;iN4ojxLqBxGlPCyBr5CaajSsMgtxM8pWeDoujnSA6liUPKGof/abILfKVXGkrO8LjQupQhv5XfB3&#10;TBEv1bTL89MTkTeSw8aDoUjEu9MDKhwEXVqzBz6CoZu9ZIiwmTnFNUUCQgoE6XciyBQ3y1o0/QpO&#10;lGFQvORoX8LEOKJV+aCKp0mRgY5d8URCZNPrA5lnskeY3taCojizeY7i1F8G9Y1HkgwtT0Eza2gI&#10;YqPcI7eBK5le58msr6yGNVX2K14+xNrD2LZERuYW5Tq+DZUdvzmOTxxSQSvf6k3bQioanN+omQss&#10;doAYKtCqAsQrMV91TZSlZ8DYNqsQJM72TtwKTnQSCxlilkRE5cEK90jZfiiNaRW0Hj8JqZ74J738&#10;DWlRPeMRgTrIQ6jBukvQwjQqqEj6nbvcDsTChY1HLIiUjK/agOdGhqzc0bTPaP9PDAfIQUEzeTfV&#10;lXEa3kNH4Ek4JTzfzLDhVrfFBMgrcrPreVpJj3uq2QCNhHXhGTJglKyscE74IVdODI5Ai2VbD01Y&#10;iCfO7C4deBuSBQKOn+Ow3Zis9IZBJ9Z+EDdwtmTbwFp1BN9OQGq3KNnL9G65YWZhkmRuJtINXqqj&#10;kBbpkLitajOKF8BNvW8oUMF+KQUWBAxTO4rUMFIDy+em3ZDgkl2zmAMJum2PeZP72IMUAugHqfpt&#10;/M0gGwOsopcABBP+lPsvuJD5OJmZ6yGxlljWN/0GbIiacmcbi4SqJVQieyz1ivagm4xy/17NU5zk&#10;ElUG6eSbFlLmS42j3U4C/LSQxpV2igV5P0ASCSfm65VGOi0wNiUz4+qR9d7siWjJHD2oeGQqtgmI&#10;WArUx9HtWySKzk/P9G5olEOtQOra4zSELBFEroyQXflbGwBKIQisu4pbggvsCcUfJwu2H1zJNINE&#10;isxhprCLT4cn6M2H8+D5uumgpGz3SS3i3JjqwBAUj0UsxQpV5NNG7adPTjxD6jTzRvH+7LYUdoRQ&#10;hiMlg5XlZjM1Ir62tUBBq+2cIwRX0xfLIqZaNN4Suo/m40qWLqwFgZXujvtJrZ987XiAgoFEGxXm&#10;IhVGwmq/DhEHS61xjZ12EPcS5rUMAPg2QhGUejoUgUb48e8c62orJLumal9tD4tbLENJdg+1qRSM&#10;WT+pL0hJSHK+KkGBRapDnD+HvKNHqAmExiqrFguUx5G3KmU0k8Cz1PIUxa05wnLjkgisml9m707l&#10;D6YbD4cjKVnLj9PfhoNLHE/OX7SLm+RQCLsV7sEdjsZy4JF31t/gSQcLn4cVKPyg9a3vvst+8qP6&#10;t6Ib62i4dPS5rXbSA7tgh4haTmlwTw9SEsTgZlhvfxAKmx53usZIUrPGlKlI5u5Uymk/XWgaj12+&#10;m721Ql4pirGqIEQCBCOOnV/cTGUOaWhnh2V1VjIMduuHQKiOxmrIAU1DtYQ+CdRttOaqI3KyjKEM&#10;93t8TNVu5snldbBYR7vbB/t75rDmTANp7+2AkOQx7E2oVAXyMwjlJhGIAwohBnQyM1IruRdVSviD&#10;x1fRIjREXVTgYFSY2IuzwXQcLI0RcY4HsUDsFACnM9jhBcOBvVOO09Md2AIvjSyQYqqOsXeydF1z&#10;QQqRzYAylw9FLLau5259SmFBqGw6y3BLVt54KP3CXUGsXGpGXkZpZvQU04PoL2YbI9YPn0fFg9aL&#10;n8JL7TgKVw8MxCJPHxubgTyGB2HSxkFWeMS9LVaJzeFZBkOVuNGAYKw+kT6GCS4naJhDS/20KYqa&#10;OKxkZJy8BxJjL77viEWD01IuMq9dtwCy2Lbdvd16r4jZptOVdGKsoFOb44wbWeEuAQ/jSwZbk3Bp&#10;HoFOLyRFrPUIAW4LpJXPoUVMqA72tGK+jToIOmOiJevWHTwm2GgFFTpkek1PfS14HEyVU/4sFLt+&#10;WLFw+IvWcPl2OfKOvyOKvf+AIV8n5SCjcx3xmTyQ/SMF+2zFwFnnjO/fOqLchVa6IukOOV3C6mF5&#10;+QiKf/khSk0rls6AVgxg75F8hnXYDr5h7GzHNcElsT2i6ZRr6jJrvKuRXixTuFoBo5Wx/JWqezPP&#10;EVrT1QVRKie4zGpbnDep8XxZ9q0Njn5I209PR14cja/7FYdPXacC0QMhqlackQ/8aJSYaQ+XISVl&#10;8rhhdkkb4DBIbMWVTQpd+naaOIEl6taE8qQWmEoIJJAl5egon0yoYXIrLeKqAUvSn3Zx0OUqbg0F&#10;GQ640OO0StJmgSbj2DtkUdZJ+PYSpQjFMljVd/FZMxCSMJB04nzKODNc2SnYXELhTBuXin5c50Do&#10;PLeRq46HHduzIpZh2KkjbnHrO37xyzYwM1YmdoeUo5SgvVL6JyqDHiGfqidVBztgYiFKDq+KnWTU&#10;ZE00sCulwYSjHHgZ2hObZGfhDvHXJelnexWlG2PFd9xBpjWbAlKpZny4xKy4Idwod5/AWNuBxUg5&#10;b85OuJDR73BGDfHM1Ft6jnWUxlACroLyyQuDNUfEG4jxpcSKtZjU5hGC2eMVtskT4kQjBpxYLPXh&#10;Hp0T5EI6d309MjFkcEk/rYPh8NbRETfGsTfzrvpOZVpym0pkmGp0bBGWJeC1osF+eGZR1GhuBwWX&#10;/C8KUQ9dQkxFuPnSJXeWdiw2FGKGbWc2guAlqyrG6j7adi4iDxzlkMNwIXReeEu6FyWHwpVM0Tg1&#10;fN1mD48SlE0NiABJWWTq3Wq1u7+LmrCwPj0Ic2ENg9latb4zRkVatQeCdOuTZj3rNc31Hz98WGEa&#10;CxuuPeWaCg8SZaF//C9CUiwEjnY1pce4przK0a6p3TAEqcMsySnVXBxqu1YEyQnzyR1OjLWCXZci&#10;i/TMo7g/OcOEpdan8LAsQnJrBF3iTuERag8c3BM+GX9yb+h6FhbcCVEBazchjHGSBFDlG92k4Eze&#10;subgzwYEenXWxHLvlQo16Mu6ab08C3KrDcoDAdemRzp1X4GArNent8NG6/ZzzwPno6bpAKUJNH5K&#10;0GY/kiZ2jBZ6SML+yy/TkeTRm2/yOSTkM4FJdxJM+v79B2QIjNozPQfZ02Uy7LOniHDBHHUAqEXx&#10;XsbRCF1bryfJxyG8a15jKC6akBx460QCQFP+Ws0PUsMSXSp6oFKuJiEKtj6AUJjeQBJUDqZKhohD&#10;4a5V2ZEnOORa9JDzfDX2oi4cpIyn8+54aj4YXI9AJ3Ur1l2n/lP2l/UjAsuGfOIKbk2DBIajmkDq&#10;XYOg7TZJJ7lHDsIJ8dJnJqRA6INCbyPcVqW7MsPm6nNm/Vytk9WDUvFQmEKO1k4Hk1GZ8o7x+QVk&#10;DC4R702wJb69XWqLusddFZaikYbZYjt1PYbAblHQEfK4xcUpVc0ZkKQzX80dV6q//f3P2XMnYQgr&#10;wwcjITkS1pInGNfzCldcCh0/0edyUEiAEBdNtmMqIYcAGvrn2CVDDd0cZYVajOXi5MJun4EB12NT&#10;SuOjONgqPd/kfDmGNVzVHJ1DededEqMLDLRdvKRvrful+qYImHOoI35x6gDg9Z2lMDvfCL/PwEga&#10;l+vGaCErHaVnyC8JqgMdW+LtrYMho7TUqmGJU4aiE8rRTTZMSfdcxWsAYWcWjMTkgSVdTqIRhWAX&#10;Abn5XEgTMo2S33PAEKauSjGjedekaetHqsbVL1MlupBG5XoANy1e0bLIBZpCwkheqY9EqL29Xe2/&#10;yIWGN1IVpQKjKYQzDgmiorllEZjjSF7eOUB2vxIfDm9BcC3hs3LCdspXSc+diJAossowNkbqvrWz&#10;OoNRpOaTuR/hSyiM1IIy7fT09OH9R7q36iwLrsp14vhCyUtb+riiHdYTPr6U8MC4mrRMk8uHwliK&#10;z1UuMyafhQFsLYdOB6IyjPH3ogFW5Dz0O3Tu1l/JfNbck5B+FGYzTrJcScHPOH6zk7NT9sI4LcWC&#10;YoASoLUF4mCk9WhHLpuYaAB5M4VQ+oXtZqO5bXo5DXf2TH3TmILqHgKg9DmKN8oy8Sw0ZnMgQKId&#10;Bwa6KGGbEv5LCdzYeM+HfskH//V/49lv/Kbn/tlvvIu9UbIBSa9sSdSjqe82TW8wL8P9fZseves1&#10;srSnr38RGbeOEeOaJs7j8xHFVbQcZN0KoizSlG26k16DPCUObOc1nAyBfeqP5KbrzdMH0aZFBY8E&#10;hg74m+aXyi35JBqDp/2WnAWrxoSV9XMT9Zau4XM5PrzBajgtk55EBd/ae9LmWGKjQL2CRBV2u7fs&#10;ATLoxgYsLPE3AuNQKnVQ0qiWa7KpONdo2vhb0eiBDlkpUo56SDkZSQDYxkQGkVCin4JbGn4TRcIt&#10;SviijjWkqlqrbJRms27VitpgVNVR5DFTUDGoYh3hpxrWpCelvUPTJCETvi1Q4imTIPUKypoRvj8p&#10;k8zWsQJsepnNpPPylmLOJQls5WoYS2F8I9Km1NDRL/JY7NPjR08uGQE0nsDcRUNYiRiMqZSyDoud&#10;fbROMjGI0UzK6X2gmmkmwEhTkicQmzhx8BwzVVXOcs2sxjWgcSfMNzYWpUN2g4f2BVZnQ37qkUUU&#10;HNjYoNjMSYYMwD44uH376ODwADmxHkN/xfvQY08pFyljTvjp8YndswJpwCXYBV8k+yFvYXGwu0u7&#10;HNT8c3ef5vbu3r0L70NuqVlvtQLYojKYzpw4u4f7+w7BXrdjdmAPK0iMzTaj1hUyfWTcORaRqTwg&#10;ZVTimClCX1o1iQdEcXbGU4W2BwqPMXCcOx9SZHvtfXogAZNx6kSwMkiHH+I7kQhms3f2DoEaUE7M&#10;juVh5X5savJ5O6giehntn3SOJT9SZonWFTn8oA45z+MnTyJ/NhFFeVrUi2wJFAXlV7QYZZ6BXhmj&#10;47HUHxVqlwUVDgbBtZl7209TgjwwBF5BPpE7YPvoKyg0O6KKeCg2qG7RQcbGKRcjVHOlO6Lu1Y8Y&#10;ydT+NZ3PoKG135Y2iXlsJ/Bb5mGSeAhNXKSuwSAmLQeiaQD+nKZmPzanlGLJ1DjsQRr96MTJYrTq&#10;ii4/mOfmTc5FtNcuqZhlSq5gjjZXNHNgriuxEnXVIBicv8M7t45uH3FlzhI9W3xmO+8wBRz615wf&#10;Mxj9ukGCDh0BewoHl+67K+JKEYNm8/kXX4bF+ejNL6GyTStRBHB6akFE9Batvpj8QgTJoScfyK+R&#10;c1SUmot2LhSOM0us2T44POo997yhHCUF7fbR7dv0uRg/vje6mnzVd37X/oe/7u43fHjngx/8+A/+&#10;pb2Dw/6HPkQjj8H5xdHRPj2hJI5PuCYF1nZKl6OSzL1NEWooXROvjRE8OF6O0oKqSwssKrFoyzu+&#10;kDpJ8z/OofAxR/qaZO9kdD4W4UM+aPJpOtkyPFQlO16hABoNQIxfIwAygdO+rr7QRBSCZsAo6b4t&#10;4BhasuLbIlu4jkg8Ns7+X1g1GunwKnQIt6oAaMvhw7EXyAB6AMEzW5s+l6x7FJ05UxAa3VVqF1Jz&#10;YDhMStznIuNib1v3Mj0FA4795IQtdFdosgI0QnyJz0NIM4enW6C/oVVwPqIdGVOGoQ8u2UaCrApU&#10;VASxP9jfR3Hha+tfgmcHSVf7N5jWDQVg/ciIDSODiYBx4JLIUe9baQV0o29kSWECF45qyNRywPQp&#10;0HOBbTbQ0S9wq+J3NRUmWSGug3PtXB/nMNr/3vidrIJTaB2iTuhhMhCCx+bms3fRgc9sD3fQv2gV&#10;jg/dzNg39HLUtHaWf3kquXED+s/ssHmp3iR7bl8VWTf54rjSs1H1wzgMWyBZvFs1gRxW2s4YnyV3&#10;Xw6X6ppTiIgE+tE13gCg2GOKtn3mnA6jT0ren39s/j2f3bt3r+CI6lllMa78aOxbB/eZ55T+kZpt&#10;+AuAzTF1klps8WPFfCfN8PI2VxmGRnokJhWDOCUbp+4AIaUlJkb4/OxMaY+K1z5HrSCyltgkJ4AH&#10;Z5kPX8RioxG9eW7dOsIdq/Zh1IDAwK/izUD2lCHrn6CS4juYKbarSUozMqeJOIB4n7JayMSGC8DB&#10;5f7kE9bTMKu5HfeM9KBDe9vy2Dh4gdUbt+7c3tunfUQPo5EMhV2TrDmklF9jbc+5InWqDjY3reOj&#10;itIgAzaIPWNpEYWCYMGFmy0wd44UTjzPxeKTH9O7dW7pdsB3Otwb2GLakAAkEElFhMj9atsEK/Wa&#10;Q3gInIb4ZQACfw3zu4sTsrt/aOUWXZbM729i+zlnqFFWwXU2DE2BL0W1nRaeKTHR4R2cgEN+Rd4x&#10;1cNWQfFXXA2Gi1tnBMq3JecRiAoxwKDSwIuH4pjfunWH/AAPdfL2W/fv3zdFYDOU6ZOHj01ygJkk&#10;AApoS2J5QMdccFwAcT4Xi6YmMuN99fDB23/7oz/6V/6TP/HRP/N9r/+1v/yZH/3htz/9sc5kxF5S&#10;MTz+/Kc3H7zVOzhEXO792I/Bs1l+/nOrN14/O37M2En7UFmFPYOgDcPGBl5Z3ooxCPySogt2TO5h&#10;yl50QoBj/o5tj6ya0/dPtzZi3NmcOWr0JmP9SRwRBOKnEzvxVGa+grFbBnJlx/rqUqvkp6M0644N&#10;SINeW4BihFgZe8G3NilE4OIkq3iVfQVoCUuGz94Nag/nGci0gYViTweWicQjALyAVWIRTfW8MrqU&#10;sLvnaRoKmV07DaZBppQDgYnm8NO4CjFGk7ObSkWmMzvCLX31Kj1QjN6SKy5nbiDV1M4WkASCy9X1&#10;dISAZB4LhCcTnwWHE45Lr4zbbHHjqkGlPvYRUhPWCMB5zQ0wFSZwbxoPzWnzbtF6g5J0ZYqs6Sex&#10;WwBrqd8W3QiSZoifnm+STVsfee2u2YZziqjHHEZeykPlMJglJ9StBALdoxAF8ZFksVJQkGAg5nE8&#10;vXzzS2+8/sabSCstxgm48Lb0CwhOV3QKHT+if+tgB+RY9JGU3XAoxCFcJ4OKH0nkGuyw2EAWUPfQ&#10;eHwi4OYbb76ucxSjx4d9/otfxKLSqoIo4+J8lNGdzqPKTjRRIWTMqWhgO1AB5ADDurRFBe4P+EEa&#10;XUpTieVwvAuHkAcCWbXhzDpcsE2os3aaTP8aEgmEIpO+BySWxfKX9GV1qwRwqbgJYTBusirD3IuR&#10;NTeEOaWZFM6OylGI2QRUATKsP4bqfe99/0MKUkMycDvhz5KtGl1gmvFakCl97dkUbzzgvjE4myFh&#10;bqlr6SgpqZoSc6Sr0LST5kQN54kAxerIpV8Sn+VomJBL04FBSceVEi/spN2dhCWRa9WoJoQYv4WS&#10;RSVRdSRmHRdc7jDM/LTfzZQK+uIz2KN/fkJHpyXn2eBAinew1nV3BQvATDb3utPpJU6lyE8Ublrr&#10;sm2KLpoCY1uJNqA2jgcTY1ld40r2Otsb9g30G3NN2APWrNKGfFQ768Np4OYziteDZC4lxAOZCWnB&#10;QTjCLsACsloC960DLaw/sQ5u4ggF+vDZX19PiUOOPaT1q33fZ9NWFydmcjY62zvY59RioDR1FBpQ&#10;RHc5Yfzg/fv3WCmxY0CDnjWEPIilAxmmk5Jd6kQEWoM4ggGSdAXkSBdKGkp0e0OR1L4dqlbLO7du&#10;sfXYV26DdOKX33zj8cc//vDv/O0a0Ecjhfv37nHPdCjFXljoq1b1Mfkge9qYnwAA0STTcjH8NPve&#10;cDPWu4aLZWeQtH0z9+UJkpiooxbkUqiv1aLlrEk3orvLMXkk/QM7sVlyycLazTtPFNdT4JsbePLk&#10;Ce29goR4wgKELk9PT00EmXuluMbMdp6DuRZodNNFHp+I8WgsLiMsQZ231p3DZBMhY0QbUto7ISgK&#10;Z5MkBHW8GnohPqdMqZUYnVFkNMW+hUEyNk05ooJvKW/uw6cWcdXtzWgLnF0rrZxfz/ABTtLIOQ/0&#10;+jJ/jnsRAphPeDlhkhO1+By3KjdzfrlIQzxX1tODrgoVRwZsJNrIAiHIuJscTzKNLCjrGnavUEmN&#10;OygKoIhl7AJ/bu/s4tgD3bZ+7Qdefvz4car7bDiHYko5FlJIwyCbuoVn7Uri+zFRgZPOMatEPEfR&#10;fGCbkRbjN7781qMnj6oxvNNBwuhko2y0hQ1SuaFPWsyWRl8gr+hicaT/H1v/GaRpmp3ngZn5pc/8&#10;vvTelDftprunzbQZ1+MBgiAIEDKUCEkLkQIYiyBDy1UouBHc3SBjf6x+bCzJ1Q8qghuIkChBBEgQ&#10;kAQSxAyAmeFgTJvpalPV5auy0nvvM3Vd95PNVYQ20eipzvrM+z7v8xxzn/vcB5BM+qpqotGZbMBZ&#10;rK0uE0NNT08vLS/jfrHq7nXmHq2tkf6XnAi75q62VOh8ZfWr0rFDZkrIxoKjcMAhFYjmy23BPSXW&#10;gPiMuVBKNKa2bK/SroaJMTyPkpUNF7RmACp3EDI3UOJX7yqcWRwAy4eBs7YADLrDSasndguO6bZk&#10;exOOJlXRpeERbQPJ7AWj52DH8Mlq1e6nn3m28ud/4ZM7tytrG8HeGrYQ60iHHmefQBttI3VC5E0T&#10;S7eCnEllNXoPwmsU29jVVRORlCClgTUQ4BGwGsLbFv2sSGTYmnrHysootSS7yODOERkMbrBzzQeg&#10;nI3VE/iekfgxNw6q5yRe0DSYeWkENpHV8GnRbcRC8JNnJ9xqkF706S2jyb+0rtXT26vWc7R7xN1Y&#10;ImAgJ1phmgnn/b+zUlISriKQNTg4gvMmaOaoc6fMYcCcRLrncG19g9MeBBnbLQvFI8GAeYakZEQy&#10;6SqrYGcTGDfOu0rXMkM3bE7hKeB3q93dnV3dJDV21SfFFacNJmixIxkl4RX2G6hak99QX+vtG71w&#10;iYSju7sP+8LR2txc5eCpv1zfQJg8OjYxcX4C9Uh8szZLeUjLA3wmZ0F+VF09BKQo1qv2xPPhH8j7&#10;ana1tEHL7yLe7ugYHhog0OhE4q67h2sr3Rl5vs1UfYjquV6ej97aze9R09kaC1p754AARrHx8EAq&#10;BJ6VMMRh2AwYQUNrj1ur8lWUyjFDaKa3Ux3RaUPz4GIEdw3r1JbR/VCftL5iN4MBUABMuYkhaKno&#10;m8Q6ug+ss/6Cf6LoL+JshiekxuNQ0kvOXDGaklTtLsBQlsZuAhGQG2TReDsPJSXZCJgYHnrG1Dyx&#10;IymbT1zCfhb9usUtTrS2207a0slORwimMIxrTLZPNANlzNkzUirHX+Z+BNMyGjCtRtw8YQu3E4xY&#10;WSuMqQAyBVxKqaEtEr9zVeBFQm97dFQ6ScPVTvGGbzAASe84y1VSwJQZdwrJhF+GFmmiYBHgTIvN&#10;QligIaGStPmcVN4c8uwZ87PKSZMwNzoryVvKF5iXBFkuLUzrm+ucnB3i0q0dppwsLC2DRG4gPUoJ&#10;hV4A5BZtZkSaY2uJdlsxBGQfpKYTXIBGkUuFlJbsX9a347dR12QpGaK8srRsz5TA5o6qEXIZaGmn&#10;uRSTzmpsQx21FhcIxT9EbR2DqKA/A4oqaFwxrtRJJdGykVKpbpF1ITgbqCSLyhsqZNfzsD3n4lbS&#10;pHjYoCI6EHwXqn50KTNEQ7iYHpyoOcjrDOXAhOOY/ID8o4gL8zwIOdhq3JZ9WRlzifaeVYVTzZas&#10;FbvUDok1CyuLTdG1sjL93k9ZvKGBQWIGJieAIORL1XuUOaiZt/rPNTpv2RK8gq+SGiMQKK1QNE3U&#10;mw3Ib0qPael3NMyk1y6Ug7IdAwDi593QKrhYiLfSKNPIvg6hoyBr1rK9Tfc6IaeenTVnkxC4kRET&#10;2WBnC9YUDN8pXBgITjl4laUzvHizmTWfmoGTTbR75MoNGdgYOSbmaiAhrBImr9A2sEWwPrgnSpfJ&#10;BEyyOSf83cbqJiWTpfkl8G75WYZMwffDRir0c+stKfZaCkkbEeG3yg/bO1yKvGwAFAajVNG6w8Rb&#10;cmCvEwOImKOYEa6XZUuKtBiC6I5CuWqtVnv6+5oQwaBY4jCdztX1VTFfUXRb2McnJi9cudQxNCK7&#10;qQG2EmOOd9ZX19kMoN9YFhX1KkpDlBZByPCcByXaU82HiajFoTBXV4cOBogg8QFRZmHmiDk4Q9Np&#10;IDEjKjjyRvWnhIytAyNUK688HIrCzgojNg20MpsJ/BmjtVViLnlHQs5RCfcgSrG1Pizaa4RoHCy4&#10;5O27kiGVOghN6g2JkZl46hlKfKgv0ARdiqecXN4MLtQvhC1DBAx1xJNx4AAdw0wj01S8siXk1HNT&#10;hOXCuI2NCPuAccscO0TQA/WoVLd0DLlmd2NhYeu8nbZhhVMWfO4lE37CdyRc5XSWdI1/MOU2c/m4&#10;rW0qYZgOIP4tN1ThX8szqvVa1aMWRZTst5fPZJdqKu028lTb5YsuY1guGDJsLRPKKFYqJElPk0id&#10;vYiqudEbQ0QCPqM+zz5hl/r98ps5jPCq5Z9kmzsGU2qjyo5WJUsFq/KlMbgMHWdpY7hEBXwUcaUp&#10;KJWfkl/z1Igo1R+AbmJibW2Ye+cs4dKAkoeHh7TRaLXs7aGRQZoG4NXTN+T2amykWOfYG4kWXrLD&#10;55taMYlcIpaO5TSsTimz/EP1AGQKmxvmsWV9jKxAlcudWZ+Zkic8q4DsNgn1YP8Ac624ySryOqgM&#10;oi1rDGIprJd2uDwDrrDaqZCQWTo0Hbcnci3KYoQyUESMCZPTMpsOmph7gkMZtVr8ujoiHrIo9ivj&#10;IuynAFsMD5QFNTlXD8gzQD0TIByby1HxMaenVha7elcOBp2bnsZgYSPB0TDgwCDslLDFgeok3suh&#10;l6/jBOhSXBZb2Ng0wLVxUZ60z6nEKWTQWzveT2HvpUem7EK+Ntgzo5EAfGs2y4AhmI8rLRrsgtMu&#10;VwzjErKOPSPQZgwE0hzMc0+sL82TyIhzzkpqUqEVQ0sPGcLCcmIc4mg2nEVqwZliDezE4RraxB4d&#10;9pEw0F0ogJhnnp3KNfsVSbcb1ZNTSwLGt5V0e7uSxaO/StDHZcjes4QrVtjclkFH1IyREAqzwtaq&#10;ANaWH9ItZRpxeESA2sWYEkgCBsu4MakKGAErkLJy0+VB9I0QD0kDOjsMW2DLVjtNmctqGLA3d/V1&#10;e1+eKkcytkkDF+sEUiXfwsKAH3bz565aCDn0anGq5P2p65TeRbZYxnSrPMGVq3DQiDyTblfyr11U&#10;iM0iWu/EUgMMUmCpRzIHUqKMUFGYlBhlQ7ZTgi9JqqyVISQRd3uHHTpUDiMIzGMNvScQbYS9SplL&#10;v1TaHWGzhMPrdLGzCgckOTtxZKdo/fccdACqExWRcN3sMbZ/BH9+pN0k5CeTwgSxE9VfLjqskOSU&#10;wxWSkuhn3K6tL0RVoC6mieqgNTsGQ35ajlWRKmNj658kmwiF55Ld4lQ7VYAwcj6BTRU+C/QtSWWl&#10;dhJWrwchfS2qimOIpMZngkzpFfCkxAs481t/FIp0+nVZaowBXxnAkGGyJM1y8Aq3yLTdgd/iWxlr&#10;u+/ZD8psdWJ7L25YJTMeKnhZ2NWczTM1xASrQdnTuSOd3zkT7SpDMBIoBcbKty4P46gFsNOYVwie&#10;wtWfIta8U3Ct0kjCrx+O7K48rZMTqBeSJdASam3t6aamXNUiHBwSXxsvHxxhuHt6+w0oNjc5aYQG&#10;4MUlsMeN8HtdQkwP1EsLSxkTQA0Lz4WpSmcKUZqD6Xq6+BYSRkVC0pudXjIVitWsYh/39sLu72fT&#10;B7gwWXfXhhlWDAFbgSNNOW6gr8++ZPrrmpoAf9mbigjZtcGKSx/mw+17EVV0Tg/LBC0F6IPvtYua&#10;MwYOAFVDeFTURbJR2kPhJXCWS0WLXcHXEUfgZuThSuNtGxwaYjgW25q/iJBYHTONCABxDZhs6j96&#10;72Mm2lVxvso6yGqQZRGmmo1nPFB8ezANM69PuyRoVG2iEgWFQNBNRpH2pAjFpRafKVk1EQaOqJFN&#10;5Pl4DPhPzCOvcdyRjfgS3Xgb55bHCpPcDZ5HViw+ERV/4AWc7gK7h+8ffQLgUf2re454iX0q7mk7&#10;qwbCJVVHze8i5mIZLQcresADFekyvHFoixQuBaHq6zfX180G2L9CLKYLHj/2Q7mqM0k8iY9+i7Oj&#10;RBVYAbIBcSf1PdLFlEbBtAtrgrv7+lvaOqUjMCZ4l0EtOrPIfGsKLWJ7pSJCGHHrN7UOTDkYNgkW&#10;2bMgBwO/+3u7nnkKfsP++qoh1+5OiVvbJybx4WAUzChkBwlXKVpruI2JLSrkEd6U/pIqi1qDClKT&#10;QrVWJO56O1JeD44kpWivS8dPRkKoRwYIg17E3iHld/+Tfm4RXjXFOEyEh+k1taKnFTbxN7pVe8m/&#10;MlJTY+hAuWQeVnQrbf0NU1fbKRUykz00WU6L94ln1I+9fJlRq1URJkoOJ76fMDxAswlfQA9OouC2&#10;gsNYKqRFUqWwQ8fHoO8uBWqbctPYvL65TWxKKBlTXNRuSYPkCxtOqk0fcQo1icQ6ss2sw3NVhguh&#10;xhY2t1KFxxko47ppF3mgNpRGkzObiZhMo+fjiLEOS5YrB9rWEZhQhalJxmaghLwHkkmGL/pwbsCA&#10;KUMZSrqJG0kMjgwO2iCmIWcqvamBGZrRO8o4ZuQY1tCMzMTxsgkKYSx8LXcvUBL6Ev4NLa8ausrP&#10;XR018iVg4bTYmunSCERYZSwVD++EryEo4JcqcCqapOsbHGaGeA9/lRhBdW0KMtgFilgYvQ6FFUFv&#10;m6BSEPrZqKVQGExSh56wplQYguw0ONSGG05bh2VG6xdUaSEBq2TJLo7eJK1ulh343k8J3RFtQQSu&#10;oWF0eLivnw7BGogHfBDMYsh1eigektoXyFMgi8zR6mLYVZsVAOa5ReY1k1bQ4XOD4hRg4LnKzi93&#10;RqSbto7JT+sIzuGl03vC8zLV5DKo/Ogwo5eWiFw9Zb07WyojJ/gVWavEIgONtsnJSVBgIAdKE3mM&#10;TjziHzZotmMr4SqDzVPSceouOJKdOo1NpCYRD2mmshKJCQMygx16wVO75UmhXMUO7BvoZ8syfBLn&#10;attSCrviZ22N+Esef6IhK6L8r5L8iniJAmOjWUnciZAOojDFpZNexISxddiI2FIpmBn4YPjAwVBV&#10;SpTTiMM0314qNhgv4L2FnF6qquwpDLdjMI+O6J/mQZOqM0ObdIQCGckATzZyZkaF5RHLsEzi44aD&#10;D+f0Wi0prlyaWirbXpwDcxkZ5X7Wrx1RWGMqm3Gxf/uptABItjiwPGsN0vb2OilThhBq/u02ttqr&#10;HcB8JyY6ICQHfmZAbFutZhehCh71wGEcoWpPb9Pkuf3B/mam3YdAafbJoNvLV+1fXphnnBhZFEuk&#10;XLsHqgyFdn1K9d/0hatFh/vYeBn+W4N5eSa8oOrapu3Dj2ImJBaGuSjtz0J7BZIsEBm+DTPMFgVC&#10;ELXNCOVC2LUhT/cCj43fm8qwQ0MKLBw2Ai8T4qJnlG4JrJ4PLgQybJzKtClEycE3HA0/X2KGFw8S&#10;SPbsSPJw+e2WCO5RlF0zLtbmFws2gKKQ/SACcI14A/6GB5ERBBYGKQIKrh47uAMXhCZoIXcbtzm+&#10;SuDepYtWeCrzGl2djPI7DljgNvlrUXGNPmUAactYa9uIFInS47JNjKOBpNMIwwfZwKM9FS7g9Vk3&#10;0g4mEMbbWVBSGrTIbvCh/Bl3yW6DsuYJ5ywY1yGDo+4oV1uG7Ijo2/0vV89dVqp5bmqUh/cAjoGk&#10;WTD7cDiDnJk0oDmkHBIByEKbFC8H79LyY60ywnJfnqzRmGdCbYbYSAHENcq4ePBWbAdpLBaS48Ec&#10;4oG+/oF+Ir9uNd6oolSrnnOuxtBDEBs7ODoyMjQ02sfMlb7+pFfOglSKIf14dmmwa+1ooETgDxeW&#10;x6teX3nGrI2KbYRRW1tLyyssCE93eXU1vVGeFL5FhEkR8joooQMMPD7aQ/STQlSndtQ+MvKM8jgB&#10;fDJchjpS2lfDBVZMDmlEerd6utmEsv2aeG87yKp+E7nYpobzExNYe2Cu0ra/t7MF4sVSmOhhZOUu&#10;k4yQeyqli3mgnyV8QVhxnHfEi9apKWOdLM7o/B3VwU0xMNuCEnGFXSrYkSYYFJFEEANBsEGF3MgU&#10;wLxiiVZWVwZHRnWLYKyhBnMvWnwF5h2tpJfCGAXcB/micMUS4R0MNwguZaxLvGPgnoXNckBhfLfi&#10;KmQOYfkp8rK7Nje2tQHEhBZRVH0yI2FSVHS6Da5kXMmTo7qMXejv6xPjO4D8BNKHikVLd18vaUT0&#10;9A1bYJ7Q9IbIH9ecQUJwHHUQhCk8RpaRTAv1LdheRHIU9S3umsK6a8MNOOmsOd7aWCPbRlIdUX+A&#10;cun5sQQWGJTgOWFHp7lckhlTTKxQ4xgsKEmt9T+sELZnLAMfUSTFbfNRozUqzDwL47gTnI2XAoDO&#10;u1h2ah0iQkxA7+ttv3i+2l3lY2u0jO9tty4vqcYXDZYkeQ09IxP1CwuPHjycm5mBWZTSeh3gjLfP&#10;vObVVbB49h4RE78nfmhqa6r1oMHkoHRHsbS3VGudtnFGEZQ7ZD8or2x6bYFlcGAwvECruuoteaSL&#10;HCrPC0aXHAcz+iPi5WY7qhHMC4UjzTlkS0qbJSXSQkj71eFFyy6EHGF9g0T7wgi5MA5spIwHsaHB&#10;8sjJKSxM8540s6gQYCse0dVZYVDJgEbGONRvbu7NLy7GUMIu3Ga7OwAA//RJREFUV84ZXELuDxFY&#10;WodlWKWDlLBYva8dNEshfoDDwY0JZJPZm55hRAuCyymZQPN3ZpcInUd3NN0BmjPiTww9DIy0xggG&#10;ng148uiDekkmjsKHDYucVecIBQzh4kCVCZ4Vho76A7ccGATja+UznsM6kF0/xmjW3eREMN8WTAkj&#10;WXi09t2kIJQbxPpKJ7IwStMJ54H+ZArsnKkUpROOgHFhyPF5HK2SRvNQ4uconNryXfnquX4z6LP2&#10;R42mqFb+MwQj78GYS2pkmlPlS5yRVVOGikaMzFl7cDnS/LDDQJ9JvZnJRD2RFQT84brTQ+vyyDcU&#10;XCfU8uQnYjKrZEOxDvhPxARZSnvKqX62A0OLveDDeRlEUDJl4iYuA1OIGQCBVOolkmApG9o8ylVB&#10;72NXEm8YOp4cYV5ZZtgdVnDTQShMnOydgI/QWxlPNWQY50giuWsLd+ps3HzoHid0UvM2Mwx7aFPg&#10;SoJYir9cITjK8OgIh4q7W11ZllOp/zzY2eOs2oQhQhpLTaBK7uJywIiKeA2PC3+G7wdxzjQ242y0&#10;qUpAkUTSmh7bWoxYNrzUd3YelNLq0AgRGJfI6e0uQynNipzenTqwxsjZfR5SlTG99DDdKOBgMbk5&#10;LsZOuSC2vMO43onmzp48A7aTLhDFqyjIlOX6Rpr4FfqRBW+2zra12rkLU2tneVmHKtOgCY4g4wHt&#10;UBe8Y/RnpBvSun26tbGzuop2GtBHNdw4HpApW56JPAaWtjDoveBgi1xP8mT9e6HiqX8rs4C9Tg1T&#10;TY/QSzwemEiOHCGOscynPqYQSPh7PkPqbKTqkvCcDo9P+uJKE9GJqXGhIcLnJd9AR4eJZbwez7a3&#10;jcdt6+smr1x7eG/2/h10cTiINmweHW88ml5eXMDRJRE1LuVq3dKRrbCvstw/J4tC4hFzQJhjCQGD&#10;cqucWd0G44mTwAU0EsgMVVdmJNYBz4FXB7lf3YQs62/4qr1d2m2QoPFUF2UMInC+AkuUsyPhBwsY&#10;0FWhH+yI1ZGISAThKe5bN694hYQ2VQCzbewFzVYXCvF6AlRybzjg1BVxAXZ1JwSHpaXD42uo4sO6&#10;S7+weAi/kwWvnp8hkfwRLsCufTu/+JbVtfWOjh6LOR1lbr0uircWbTJFAhKr6UVK6dAOKel0wa/8&#10;Gkm0UbAg8qEkor8PH8a6MbGXU8ldf7WTvI1S7bFr2cMbyY7oLzqqQgSpvoGdnFpIxqFJEFdpK1wX&#10;k4w8LPnvDrESSjsbuKovhLyf6oyLX0LrMnXI9OUQI4IPUcEi4pfcowmcSBxHw3qvVoXtxNClTYaL&#10;N1a+eWXIvrWzwqJ8gzzaCBtFeMlPJ6rytAgQd8PT1sLaMBa9FRgkIhK5GA4kJP/9W3fuTM3Moaxv&#10;0k/saXOrxykwqGuscVfEK5K1KX0UgIUG0SQfENQU6yv961YO29ExsAbFumTyavR500VELTXDZpid&#10;3NFV9fJ8o+khigHCfxwv0hinNUbwGCiTwBZvRtyUTzDPtwgu1wL9Cs4M/qxle2uDuwbmpi0FB0Do&#10;DbqmZ3PiPUqPXbDR7PEtNqUOYXuYvwRHuEOq27aNYjucCA63wXZfFehLUYUQT/nISgNeTG+eOi1o&#10;NJ9jcpAePFgY6daGYGPGlKmGqvJn1rgsLNEVCYvF5NUR1rIEWH3Wi1AMhGRtZQUzVihf2ZD0ZRX/&#10;54YkOJKFcXwKWwYFbXU1aVNPqBboWSCbiNLRqM76LpLB/siZ3fHMKITi+GQnZijq4jNhW9ahq7+/&#10;w+Hk0RMFyyXTCcOOozWuWs3jV4mJFMHGUrgxm4BjllDYoeJahUPp0G/17Cl9OkStudUBf4y4VRgg&#10;ZKk4kmLKLVZGLoHrAKpiDaVyitLq8vluu93ScIHLLxAK49go2LPwpegSmRrQnKaOC5dazl/e6+tr&#10;ZBoOm4d9ArZjCUKJaqwSfZy4avMPTiab//hgfYF5SzskJUUXjOBga20zPRbErtRRqnQkpS3Wvko2&#10;rfV5K5kAGo12oHW0Ur+UOJdCVbBWzTRfp4egpKFHZI8454WQkvsl7VicmV3f2N3coIB/uLS8trC4&#10;wssYb80KsKS8sb2tJlmazek/meOSdgmTapqEo6UTJEn6UyIbhWt4NmY74fb6o+aJwLQt0dpwm2OD&#10;0DAGqINkhUCVZxso1Jhd1XccRSuj1xiUXP9keoZbikwbhBDjDFnCZWhAbIBq2kjfAHEcHVOvws8C&#10;Q2FuWckUQnUIAT/LcDUlUFSqMbMR2SsNhLZ0hK5qqmRV0/IDzj5qw8ZS+hSBFGIdYX3+j9nOhWaT&#10;OaKFfSu6IIZW7+0oqI2YDAhGwBPLs4SMn/KpkzEoU5f5NcQGnloloeXknUH5EgSdSSh53w93TK10&#10;wyIGImLBww1n3zpzCHUgJjkcZ1i8OjzRXZKq/41Lg9aICnqS1kO9lsAvmJE/PEIW7dz4OKFrrPnZ&#10;pLLE8g764yuLryPWICy6e/8eB7kEQYrMRYbftZAD5LbglrhgPplv9PE67/VTdXy/31ULa0ciNXfV&#10;Q4s22hQpObHT/QSsJL1JTudK5VnrVo+sKFgzm0C+fBTca9UuIl9QXTP6+nr6/aTCJIh2BAPYK8Yp&#10;2l/gYk6pl5CAi5KNYNPRyQmEas+SoZmYna+oa/jMZ168du06BwBLxKpGimgfakqhEIB4cICLxWe5&#10;ACJGhocTFoqqh+dAz4KHDTPhvaQqX6IG8scoapnBDQwO8JhZi1IjYrmqXV0spmGpgrOCj4HSjHlX&#10;lpdQW7drBouwt7+ytLS4sEC/H81PBv0p1mPfHXQbkjJ4K+cUHS2O0PbWbmszrERkYzMqUm0zDnN0&#10;pVucMUiRs2RakpnUgJR2WgBxxr9wfoltLWTzTNnuCjkYE7A+g0PDvX09zdRvmd7bVVNSFQSWQT+Y&#10;W32PlgwjThBNnzRfGotpAxvt2ho1WINl4vve7trqhkRsuNLpxFUVT+RDkVMurOh8Su2IbHcyIzBr&#10;e7UDcwcJsBVVCoEUfmjdu9u8Q7ESSjrUAZHvYNMsrx0uLtQtzBMkpclIgR6NI742hHFOmnCnBUaV&#10;NpCg31hf5muMlCJ+rY9EfzHju7BX/OPjxSnS2peGqcJzFnAI2anI2iUlk08V1Nguh1Lql6jokIEK&#10;4grW23v6kvSw/2kIQgkeNpOSWAJmoE/aKIMDbTQ153TP8rmYdkkzSnWUbWZBz/XQwOUsY8gCJZUC&#10;u1p64eqWviro0pGExlm7Oe1tYPLKDnQ3S4CUsfAU8rUaWwQWiIcaGsE3CEWxvXwtVqjE9UYeKbRp&#10;5FNldoYW0L//Y1sKcRc3xuY/Gw7JSXeg5RFxhoe9hVuWtOpDyZScVBGjDaLIpR7USCQ9TToGGaWy&#10;/aTs4IyzRbSmgjYy7iWSJSp37J0XYisQ1x/HoNXmf61IUZMj86SglanEFqKpkQb8T9Tohsy8Dk12&#10;BrBE3zXNArGoFsZT8xCrNCcu0qHpEIwWdHQdMhSQ51I6+AOS2DfGfWkPv3Kur3jN7BXZbB5F3p8h&#10;0M4fUh20CZSZyIp0DzK0ORG5eQbgRNyybnltdXaefqsFBlNxn47rA1TFA0ffTuBJXosAYSmeCEOz&#10;9J3tbAj+0O38J2j/zjhIJm4yrqBFFMS5eE9ym+kP0LLgtXQcBaV0+tJwbP3EfBePUnQp+ZK+vr6p&#10;R48htO0gSePIvmiT85k2rdn0LGoDB84w54TPL+ktHxplCduEWNxoAZucqjIVNbWR0dGhy1cYPL6w&#10;uDQ8MkrgQHUILKV0dqRy6CNU9ZIlgqPW2cF6Ok8o8qrBwSF+CF+W0cHOBDJqdkiuQrh1p9Sp+ocG&#10;OWkOBDOQbQQt0TuiC3ZA9ActVwgPLrlDHHZBltaxntRveQtxFzRzShNUNtMXG3a/3tue78KVxi4R&#10;YAL2Es3AgyfCJeoUUiipjricB8AUD+WEru6oFJj/uoNTrwN5soBjImVxNOmRUD8eApNNdy8Af3cv&#10;k3CZye2yUwAno6cAiJ0EgDArpoUMIV1nXyngx/sxgpaInPmk0SjCT9ZtvGBqHgQENAfR5EnV1Aft&#10;tBoaFsTKNHLcH78sITZBRsruJoj6RWHU4NOFuZW0nciO4IjMABATzNGsYnMD2j9nFffPIfBTM9mK&#10;qihfhHGlh0alGwVXxJ54IAD/BHbAaxF1sHEq6bBi/yw8di38E6svnKMiHin0UcKLdFTHGdkEX9hm&#10;JuyONIyAN73mpAUWY5neS0ZAtROzTi+rG2ZzHbAYOjyOFiK5vQuSDsySsavOTmXPs8ECraUIAfbF&#10;1ygjR7XHLw6k73JI8BEYqKMmrpnLJggOJJ4QcMboNsGcFA5MgasJUeoAUdZ1BrWRorBx2feMQl1d&#10;hY0DsCmjI7q/PCPJQiHysjA+a9uRQiYp1chYS10p27joPWRQvU2MpuAxGSraEy9KN+SWtUvC2Sbq&#10;bpPUPXXD4bxzVMPHjmi4bolsXkjAAjhfzSLgLvAMahoKSHkR2MPYRxuPg70KNyZv0LvwZ3XlMu0m&#10;BdJ8vkJg6Porz6TFDwXKIFoxPMc/yQs9awUw/82Me/9huWU6uoaCYIaAyad97pFUi2y1v5dO8ZWJ&#10;Hgk3csJNe6TI0Ooe/WLx0/g93gxPaXVjleMhNOBjdaI5MR0ln5nZuZVVwOctSA7EKCisEbDl6i1G&#10;l5wlMQs9xzIB/ANmiDyws5rs3uHzxEpk6NxwkQWwYFJ0CBUzFJMl9bCjf595uiovG6jGWGDVJVoc&#10;7dlIDUZGrS0EFU4Fse3UkynE5pVni9a7EG8mE5OBck12FnEGqDI7z0UWhyQHY0LbehMyGE0r25yR&#10;ryoBnhwBa9Ra24HbuVCohzzm6dlZOYWU12mXEuWlrAdpxOCXECWtK9opLiCEbhCYZqFn0tJwa3kL&#10;je/srb7efjsFTJno+OigyCungxEwlOBjPXGe8gKoTkC3shsX8q7Senx2z0DfyIWLFASWZ2a3NjYh&#10;GnQiT2NjOth+chO7sCluKRMWDI7dBj3xiB7cDKf1J/tJvx4ufSPnhUVwLi1IKAfszKN4kKJ2mjHq&#10;Zda1THK62B3aYuG0lYl3CtWDCUI2p2+ZP6YdBuhCiQjMOJ/GPXHOlccuKZspTgbUnpyura5AMYx6&#10;X9m10mz58KImmkrDMSFfkmInCorP25zkjjAPo7vP0TCq8/Ds0i0Z4A1UlFDFzUDgq9VwKVT1bWZ3&#10;icrYUCk71alOR2w82V0V6Ei2tzna1XK8eiwlXpMYLpNN/V/xxyjkNQPWy6U9cnIuR5k+ArkQYY77&#10;qsAysQtaJT1jSGBpFnefmEwk7NfJp/kt7tO+UQWsThUz2aSha5u5qLb8cBecRCuWocnzmXyCWGX2&#10;DFbCzsa4K7AgHW04cOWUsXI+9GNiFGJViABnbbdC0olN9O6RgimyjnyscTEvS0Mgn5F42Z4nnAHh&#10;0OpKEM708AZkK4NRDOb4OgptJdcpEU+CSggYhIZq3fGHQD3+kOBqbesbaMq1cIlekq2tdglISMuw&#10;CFOn7EAvu3Du9HFmjpJS4nas6DrpSjiD+9T0pxrJRcLFZsNYKXWQYxlRbx4vTBoFHnxwKqs6ePdb&#10;mTKS6DiBPKFq7DKLDB5Kj1IS8chQ48xEP9Iia/TMbzTBCliqYYBHL9m5cbCeqbhnQ0/sBtvAiwnN&#10;V0QFfnSx9DHkMNvSzN3SQn6R8WgaLPgVZCRJLm3EcJvRcLhB9/kajwnqhZUuW0LkJRP5kY9489m+&#10;pWXTaMH3s4v1SXw+F8pMXU8dIeL2Nkaen/A37fEqiEdGtxXRD2YPq9aleoqwkSr7WK4MCbYpCHOF&#10;ZdSF2FZnmwmGj4SfU4ijgJvDyZTekEIT6HZ8HdbNNiq+qAwRKPC6EKvMGAJ5Zzg5VNu6XE2FTCWS&#10;D8gVClWRW+NDlleW19fWIImHP6/0JsaTlcXZ2wUjYVMkLZzKU0qp7DKiNpjTofTox8kXMGQ8HXum&#10;oYWoZJ7U1PmPjo5Ne4LQAB7GHmiCqeNT0mdSkdR2TokYh4aGWy5cgA5y98OPsFCAHlAMuQbDXM8K&#10;u1Z1JJkY6QoxwQVOhgLBAOPMLsLpptlEb00+zvNUdDi0U8pCeuYky5RAWZP0uaXRRlKd65bB2+qf&#10;2eOX8iB7hi1IgdGA4uiIe3diDl0AbSwVk4ih4klJSADk8fC0xVLzUTNPZkA5BHbjS+zWkUEkBmdN&#10;guvJPBogCIEgS89ouhehVAHNeNYzSUzgpkQkLio18yzH2TAB/mT3iEYQRWwmuNv931arclQBgYmM&#10;O7prYiPtKgRpkT89KYCpfIxHjkbndOEbFiXmtMfhuI5oMoJzBLNOseOCZfjgWrwA+/iBnsxCtIGe&#10;sUJjZ//gIVgDDUCUVT0poLTyAJzEw4uLb2YtA/JY7mO/mP6yoEE9pAaLH0fqNv+ICqtd5+fzSkM/&#10;UEMzaVUp2asEKLVqrezVgrqkbJT8KyfRPyfMkkeguMcJaLSK8WBiETGXV4fnIClhi9JLGcm0IrnH&#10;R9hjTOCi3XHgFpeqLLs4np0Z+BswaR61lpoELpsqIa3hXTqThc+MuDO6UNclbK3z5pchIBHCm3AZ&#10;B/gl8qkTpFvbdynsl7YpVY8CQz8tYNrHiEmYUsjdCzNEJrSEOT45AdBZi7FBsNLRkoiCO8QbOEbD&#10;pK/ADwS1tnEHQ9M/Zmoi+zmvdFH5swTQ4IQEnHxKyU3Fr6ICm+TVkXv8Oa7a0cCVn7kyYuO3llsn&#10;IqsG46KigkCSWK1as45z1d5H2gKbgqrGwrxaX0Q6tKpGyVn9tBL28wcuCiIwBLyk23otlskeXKBJ&#10;6rbNTsDFtNmNz4xFqIgw6iPXknhOGaBMhsOWqRXAucSgs5rKcClrKaUwSugMCa1H4nKNWblI4Gxu&#10;konxXhaQ04xd5lSYl4aFpgWwv98oaW1jiymD4ao6BBdmNcEPfkPetIroxj5sfWYP6jfrT0gR2fs8&#10;UxsXG+pXV1awFypjxetiD21VoBvNWZkCcxgy8EwcOQEAhUqWjgvmKqHsufOy45Pse47cz6QLZs1K&#10;gIIIoMpIXzJ/magZ/QEzcfrr0ubUinmln5k9C6pOVsvXQQfmRO5Oz7z3/e8vzcz20dw5ONDV08sW&#10;5JOpUnJBXd01NnoArzqTAKamNrbQfs+TGhgY5KoIJDEJLDvfq0I1SBR/lkVn6ZmdS+Kjiv/qKkcB&#10;SQBYj6xdurFlFlJNZaVovjDMj5I1dpXzU0gmiiWJ40BKgWBrP7RKLI4SLw/ds5FSj6cL3iIOkmXC&#10;PuG1yc9oiibQC1fdYI3Xa7kl8GiICbqJg8jT0/PpBxq60B5NBhaZschx73DBmGnQOow9hkKHRE4a&#10;YdiQZRUGQK2OWA9wke+jmACQANGdCmZ4IWFbgxe78Rx2E/qBi2Np+kBNiTSyt/J0ODR8PicXoM0h&#10;O7K55S6G303woVhbqnRWdIniQ1WCodeLD3a3G6Zo/IU4mtXgJfIiNYGkOPV4GrmEwPTOIUS3b2Bo&#10;AHXgElqxdx1oQsxvwzJ10PqOWtuRU5WU92UvYrO2dvYQzgZxCmRh86lDwmwJOA4ygYgVXVptULLs&#10;tW1ughuJA0tP6/EaWVdDE4kYtlyFVVUQymhs92FGFRY6ltGx1BECRitVmtli5VkZ7ig9cs3MHrXP&#10;E9CWvCeda4ECzhIsvFQJ2138zNNSW8kBjCo8Mc2DQJ57ARPVHlPvwflTDbLww0NE+iOYbZBdU8BK&#10;EzuQs0b7EkeANmG9PnCHEI3lPjY9YaDtnY4SFgpnSyAyYW2GjiSlKRxRJoDuRBurdEQQeDwpCupW&#10;ea4zU9u+YoPvyJ1HMEQtp4idNnms8VjEHzhUYQSKKzbBaZxYiEwM4D2mUwA1GU5T+cpkL/uO3Va0&#10;++D/8dQ16daIztIHYl8uF8sjAEa5SfSH8qjlQi4FLoPMFcXprSyXzncVMIyhjfIIoAgblQfycTqC&#10;pMgqsfZIzXJnXBN7zvGbLc293V2DA/04djJmXDzhs3FH8vQk+1BnCBOtLxc+PyuZYTYGNdgIurT7&#10;+gf5BVgHexqzyitzvdJUHJiYPTe/sMS26e3tq9W6UkvRVPJEWX4/YWCQeyfAhF42PDTE5xLjO/pM&#10;9LyDFnaL+JX61Q3YrquWCjNzWlsjIddwjV0lMz9C5ko51apWJpALQKOji28U84Kry7HEMHElGSDt&#10;ZqJNeWxyglvA/GM+uCOcnHKY+2iSENGjcw342ZYwhXo3miyEAMCX3jssQy4bEz8yNoorso5FL19q&#10;mjgrtg4nibcEIzNHpjoPu4jtz94m7HVKs63OcIRl1GeyvQkai8fjQPKNrAVbh83lRgnhh0ZGEBjS&#10;lyCYIDgI5I0DAwQw2fbkpBaGMJbocGMjtd+BwWHIHly/yIuMnW46UXkumHV6VkUZIKKItK4DubLU&#10;BKTYI/10dqRkbXWe1Gnijex4N+T2LisC2N0F1T24GlsrEmAyOWzMFYzwHpNZJ2YxATorj0s9TomY&#10;VSFAgUusxBJLR49SZyulMpmwnDriOGMqp/tCMOOrocXj8PUuyT/y9LL56y0ukSKaPQszNUYqVrIQ&#10;X4pZY53Zt0iwgr+zx4RIPJngAGaNIB1F2gijxr3gANIeaHMQTbsl+eBhsZdTxap3Gie3z/hgycKa&#10;Cy1aej94Ozy2wcGh9N3s4nIAEEolw6DBUcscQJB0wwZnYwiaS4RwTp6hu2M8OZjmWyGb8m9MeHSE&#10;bYoS+yZEg8BCZB0JSj5IgSemPYTGkJYOqQEiCE4vMsEtdLRUlpUBSToi9p4+rBPCnTAtnf6DETQx&#10;OSviaUYjIyE9L71RXBsaLALYnkfhIWPRoGoG3dgD6x+yXYVibCCIACHMQS6WPcCZsHPyLFMX8sgZ&#10;SW6dsT6qYp3Wt3bQJWdbikmAfcX6cmCGQjGyoT8NNc6xyqSVklioMBkCf4nWC6WN6xE1iigH75Xy&#10;YaKv6lbxooAKHDosg72d6SuiD7DyhbEqG5uzERicYBZPAI2cnoj6tfU1/sDTYJloYoxiZwZg6t1l&#10;FGNxEpXLFSxhRWHIpyrKMCHOKRQ/dG7XuJ/BQUxnA+gwxXoCW1xwEUszD8KE76k6z7r09/cPDw+z&#10;C4Qxd6Ac0GLQMjTQZ/yc8R88fbaTIUj0pVR/j3fhqwn0OPb2v4lqo5ZAm6+Rj8N4fKMANJjKPHwp&#10;+iVO7JnkMXMGcI1t2N7mJiCLLmxJbx91D9ogS4cawCjyk2YftJYq/7gP9BGEGuVA4FyDDFvcMqLJ&#10;SWtqV1FVN0fgTA4PDkCb4zowK+wvXoYrBj7CQpcuWFjkq2srgGW9Pb00Z+KANxDxXNvgY834lMix&#10;kAJxWyNrOVayiu3aJwo/gjFIlqa7r1LX1495HyjoAfYrmZ/5LjkNLGr6QfgzNR3MTk93L8mPDNZT&#10;1N3wTbvm78zCUM4G4XnPp2mX6lxE8c7GBKnAQIsdBQkJkcjGflVvEgtzZTZE1Nfju1aWVghS+HoM&#10;SG8fOip9RIkcLuqcFnlDvedIzc/PRd9Vhrjx7JGAFZ4gEgC0YDDxZh8zHRKL25rjEZpQqN/QrtkK&#10;vJg0R23ewhkVJSw1CfwSSp6p6UerDzEdDuW+6D9pn5QO6h/mPM5WaO9gTk07IQ1nhseBxWFyBQdd&#10;pFhqkOe8xIzJcr2F1DPln2HOgL/gYqJMWDltlIWyx3ljOLRy+KUcxLlS5lPtPeZaOMyJ/S0GLXYB&#10;L2ido5EZ4Sb27n+eSGP99ga9UOuKthvZgFbXFz4fLgewS8IimojIUntWtrBSbKrmjnYUGNqrPQ5k&#10;sMp5yBanMI6VDOOGEBtAvEG6Xmag4kFZPi2mXADL9ZzGIK1cpL4hubd8cinKAtwEnioTGkuDrpYG&#10;UZU/pWPztymGsVRwoq0xWp8PNCABwxRHBMvRAnZxcUeaZk24uY8wqVy0/JS9hJf1mWYanHOF7LAx&#10;zuOvUq+LQnREsgOyi6wVJnUkX1QutERkIm4931mFCe8s8Kp1zoic0kzILdkaQgyYYoGGHVPOu9jq&#10;fmZIKYaqVMWtcES+K4W/EhAEOKVduYhNO+Awqm1yMfhyDIkTaUtbvxoRtliy95SdgSeztcUb2D9y&#10;bfNZFFRtW1PEsaHytQv9rAu0GcwW7kzxZdmIlHpkUJBTsY3CjmHyiF6XtM5SWyRMOfU9ahXZQMWJ&#10;kmkXqjbvCCrvBuISacMbGRkG6uNl8A24WCSEYCEb4FFmRJ2dn26knei3EbMy1jhS85fwDoEPcFWe&#10;CHAEZgUBMNyVjl1Suc1srALXTMGaxyY7sEyeFpICuaMK1EJaQEccz6bM6OF8pgvOZ0Y1gnIfB4DX&#10;cGdYMdJNitRkguxpnh/bl6MX2rn9K8xBZC+ilFCDcSFd30yis4PKp7kMUZ4MX/l54l/LSGbTx0gb&#10;ceYeY6DbO41hsbzr6Ns1t6Dd0dXVS23q8ePHM7PzrN7Y+CgzQSBF8BosJbfpWWzvVD31hKYvMRPO&#10;lS4wLGbOuIcE8VJ4hwAcg/3Ekj47UimSBQc6uIMw0N39fR21Ktnow/uPKMAgR45JYgtCpGCX2CxL&#10;ggoM0QbvIhgim3V/DzONaCZtkJbXShVBISEcCQ++jxiNLUoUAm0GGCFbw4ARj42uLH8gBABJUsAI&#10;0c0qakEAjvv4El7IHsVCZ/7hskN4TWWEyxMwInfROTw8QqzAwYfXxB0RM567cMHCFAVtSx9tUmXS&#10;vkyy4GxQyBitjhqg8oz5LldiqAldJ2wE8mvexVkG+ufM0yzr4BGCokod8h2atlonTJcO3BhNqsfH&#10;7ajPDQ3tZ3QZQSgrIzaSH89zOuDDmSH0lVyMftb68mq1vbq9sbuB8MQm8oGKqJRheiAZHV1dwjjQ&#10;cuVWyHQkPB8fPy+T7IR5WjR5HsOvM2QB52msty2AeEq5JW5RV4dDWV/fcLIV4ulbznZhZZgGggoC&#10;1rlk+s4m6OqhUW/PdjuEiih00nqHHZSOS7OIeT25LwcJQhsUmmB5kJoC/oawko5fFoqrkvfpTF69&#10;EyeCVzpyCPVzg1Ozh8hJfUqfF8kV6gUpEmbBFtjTRMpr7IwBCaojGYGIwgqeQnKlYU/8sLBQ2Sc2&#10;IibiLmSwQm8w+mEiaAfQvDrmBptwM2Jbk5NZp4tFsPRXWPC2kgW1y0Mj2VXNLewK0xuL15HD4jeg&#10;/xJvFD50NDCugo3u73FmKSqWtCa7PU87XNzwfII0p8HVarIjrVmhtrTpmrb642wjSSAigRIuJY0L&#10;Lul+rFbzNKU4Uq5w0oURgI4kTFFiB+KVyjeuDhMHcP75CE6jGl11ddTnZubnMM/EkhhoTIwazfZE&#10;i1Br3326oWpCH1bMRSii1FXhLrH5SI2DOOlL2ZGcU6NOWGLblvjZppxSjhMPo6u3Z2hoIFPjnEma&#10;mm2TbY2I7ToaBMSDRID5u0z/5Ajb/5bpc+x+YDLiXzDqZoQiMb7OeULwyFwIMJ0VpBW7GVwV+4i4&#10;WGjwDF2u0k3rdRLOH6Og5tAT/IDNVFFBIfZ/5tlnX3jzjaXZeXY9GxQJyc4OnIr7TBg7lHuANbDm&#10;5aXlPBy+KOIy1A2UaKmDrQw8wooRQdMJybeTdcirDWuFzTsxMTE4PMzhf/T48U/evbu2UT84BLDY&#10;jUtmkhPoDXERtxdmniie7BSE/92eFc6zWk17ByAtrPHg4IAz6BqLPJ68yzBMafOTD6AJcYKRnzlL&#10;X8GT2Y3VLYZHaXT3j1mqwrSxbhXyUsgbyH04AYkNnL6bY26HjQjZudFmUmhekHNB//l2EDeF7nle&#10;ChDg0nCBIdslyWESKzQ7dXJTs5VCB6DHEhn7k0/Q3AgIFnSM9cREWPyTGNbUPzRU19W7+GRGkVjC&#10;28I3IWAkH4QVbBJqMGuyicMGcJFwqUdSKcrih3RAQlRqHqxgEc9j4l+qrx4TN4Om9hjLxaGisRt8&#10;oIi1Yrs1JeAJxOliEVRW7cDE8TlNNGebmRA0MdLOAwQOIEY0vLWGQgiyzm07W6pEMYWIk8zjMiBq&#10;ae4fHuJ+2RPKxWX0SEItv8i50aQg9FPQuBS5EI4JLzC1rVMMlmcqCJmxetQkEM6CQwUizb8JZHnI&#10;ho2cnabGtXWGvxOMHW1g5w5P1zY20fEA7SSOtkrQahITIUIKm04BLTAgDpKsLQ32xhaWtkBzU+Jm&#10;wU0CEhWq7KHSJBUpk1g2YDrihNqKsJHc59P0HPBKR0fJOEqftbIEZeWFHCG9HQvunaULvv4Q+QCW&#10;1QHVlGEtTDoHMiW1TLDkXdG88DQh8bKNKgNTSdscCp4xRoGqLd2eqeXlPZhdQnWbKgjVj+R6254j&#10;VUPKGK/kuyhyxCzYkcdXBMoPkdOBBqG+8H+xv1gmI8i087Bv2N5FMbgESajQkNrabWsSDJmCVoxD&#10;tgHWXnWtyLtbYCw+IRJhiNITY9n/Ep51EXoM7dvzaPuobcCs5HHlm1eH85WI9dlGyPt50o+eTBFL&#10;Wharc/5FUdIoqjfFG7BXnSbClxDBkKw5JJ2Sgi2ztN1ntmE/31MGD3IGiWAJHgkPBYUdYHHEy9QL&#10;b2vFQBNwZXQez6BT5mCUPEvlp/CI+ZAcLfUMuUVMsFhzfrC/2Gs+HPPNv+cXF9bWV32LxCppeVq1&#10;CJpkxk8zWAolMhANYmaiCSAK4nT2P8OTaA0geCGKv/zlt07Pn597/wZL5xAoJKKMEdsydFxGB5JI&#10;mEja3FUg0UmaFeJOuOAk7AD3PDIYzQ7N4qm6OyLzhlXFtXR39SDw394zsDg3/9HHn8wtbvYM1q4/&#10;PY5h2tqDhHdKzsDGYusE4j/74RGo7x5cT8pvRm+Ay+D/MJo2iGMEZcuR3NkpYwNF6sCspDP67FA/&#10;WVlcRYLZBlPnhPGbtIbLQVM/ywAh3A+VENKzEw9hxGmkpqCLnVWycTBLECutffM+aAZk9xhZ4ixr&#10;pxxivivJq9Ml2CC8hUNr7Q5SGmO32pDDbcFJE7DQ6sJXArxkoqkOCR1t9E6otyqorcuQSU0lhKev&#10;RgQC9lGYD0My4KD755TEgaoEBj3EA0a7cXJ2uP5I6NkVpdg1p4JiADUhNaBrzAAnU6v19zFPTH5E&#10;Emo1STqqYVMYyiXyklzEc8bQ0S/Jf/LJprFIHhOaAgzs7VNhtNfzqI6Ol4RWsrnBE7iAGvo2TpJV&#10;CpU9JtLdXiUKplTuDHj1S9QMJn8iQhFDl4PYKiFM0+QwKvB3MkMcE3geDxf3jQAAZXo2AV/B3kv8&#10;ywceUgq0HL5PXgucQ4ZHSxcGVLRWjdz9fSAkqJFQqdwTkcTirvUKoVoFPpa9gGWzSMgFMv3SYZ2U&#10;KOBcx1wqBm1wKxcnRaB091lUtcIc/ejCUGP7RUvLHwPeBhvQLXu42ZSv5xUYIXYSa0LgR/epc2TO&#10;1LIMBw0qaeyKLq1xuXRvg29w11pHFd/AxjDkT3W9lBmMS8L2lhmTLKG0MnoQI0ehon0a7kgl+F7+&#10;MhwhxQy4J0BcXk2+wWFQB1QldNsR00eGAVR3t3yRIWk6sUv7FV9FEYglLQonKXGVzkzpdGLL9vTJ&#10;MU8HP5W2LcN7244I7FqKTk7MIzxFhSqNhrR5jZW3LvRxH+nztqNsdm4BbX5SKp4EuSJnhovALvAQ&#10;9BkBOIHTZENbrbHTnu8BBxCi8vkqN9XeWXPrOCmWYEVa5eLScvFpFisYQmOnv4MzmPhHGMjCpctD&#10;1hSREFa/GOiCYaW9zV3IT3dPT27Dw8/r1T7t6SEdDCiGOp0kgi2BXIZz0yUIj5m6DnMrnFrLerFI&#10;BZJjeYmvidL5qAjfS6TD9Ct6UFdHp+D2/fuPpqaY94Ev4Tf2E0d5Nj8M7lPpsRCUQo+VS0fMiDlw&#10;O4ajWWjXEHMolerhGtDE2FxcXOIR9vb0jV65stfUOn377s1bt4nqvvilV3/m//Cf9H7hzY/++A9B&#10;YEKthi1w1vkdtXuVTjFwzKdWNAK63ta2snJJi3jk4bfZHVsUvMj7CoCrU02ZQuPjOZeUrcyp8sHN&#10;EfGw55u/5Iw6sMbaCJongFQhXfkI9oDH0zSEKGgVa0AyxDeYnlp+kh+dEhChXKVUQZ2NS6seFAdU&#10;bKz0KnhmmG0/qoIlrFgCSUXN7aOJ7DonX5tAwEslAZnK/X0mnjiTMOfNMFwSkHsfVRrzQUkg0F1s&#10;beDXuEUntMFNFnfmsrHm5p5sTyt7yFKrSow9PVxbXef1WEUAnwoVj1oXvDb2ZKJvI+jwLA2geNZc&#10;ZBk2yi2KCNLSbbuj7DisIMHJytIqEC8xVgIVvLLsdQNhBFTr6zuZt1ajM/uAR0rJxL4VzW4DXpxN&#10;yJ2emRUrk9hJKnhZNBlkoUUbPxPQYVDh5xgVY5CB2RjRMjQ2AXUHu8C52oe6UUdLEWxuXglDqTVM&#10;VtbrmK/IJCAllYmTcTmEnY6nCWsQO0TdGDJOrLOJfjhTWhiRwZw7cWStcCqytsBpOjmAIh2pUZby&#10;qOBARBfClZaUZpFG6xTMImMn0oIbK5uZR5q+eGXZOBktgoktzF0nIoUzF9ES8SVD7Awk44t4LG5j&#10;C01iIIlCNOQ4Tve89kSV3DgLLtj5CWokKQZrQY+H6FZhhmH6YuQ76+7THwFvLWQJNqpIhk+AyEDs&#10;Xb05Vbw9Yp64jGkWBGerKw0vAaWISgcvsaNCa1uGZdiBJufNPwFUkBabnKkqI1/LahObpwiASCnh&#10;s0gpBSe48a9eGtAVZHIJz+aTu3fUioSXq0hYW3kYzvrNn1kyNXkO9mk+TiEXQa9OwFxC0RAYoFjK&#10;KyQLQkzJzQVb5egU7vPy6jomWxatg0hEWrt7CF/6RkdHQGxl5OxiCnGVZB/EQcJTxLl8I1vNaqWp&#10;lhJWFB5d91R7E9E3giFja+XzyVFrHOipdXdTjAQmbkdR2v5EMPFYK0T8ZNHSZb63s7K+QrwC2AqI&#10;WXoKFAk73AdUpKj4/o0bn9z+BEpJ4ZPygKUEZHgQboBf4s0ce2xUK0lXdi8ygVBQpLUogpqIkMtz&#10;m7L3Swrp7ueEHSkPPTYyjgtmnvTs3DzA6rmLFy783M8AujcvLU1NPd5QntROkNTTmvoGBthPnCWq&#10;Z5QEMIL2TobPy0oa4nFT28SqdCJYCitzakyZyojFFlwRvFRLXBwGTJNpSkrtPCzOI4i542btNeBU&#10;IPmGjpWPO3FHBQB3eXEZUBusA8zEYhdsEPEyD6mTkxoIZlG3gKTTXvpJdbGm0qo1EUI2t9Ix5PZN&#10;i4xVI92krXNyCrlZ0gt8HPs3ppAtbsBFI3p3Tz/b3UA/2V9pGOTzwVLNBEBaUWSFcImgCnE0XQNp&#10;ZgOlCZva2ErtiEySdMvU0ZgAJg7jSjvDotGWqYyf0xFQ9lGjjgPM+nhWvcIIu+0fgKeDojv4Bhaj&#10;Ex2NOTmhbDnyT8M64i4ewQ4JNSPcURk9BYDWAVAqaHckmIbD0F8FetkQTmF2rDPfgRPipLMlErG7&#10;02Kh9KlC9zAO62l8BRVhpP3ew0dPiDXByon0KQG3dXYRJNCRbwCaqAjjrup3a+vmKsORtpi+RojE&#10;biiaZ4pvZCEA7DHQ6lkqY09tqYjhGYTG0FkhY+XzC9U83CqRWo6CjtmdrNBP5RyKlDNAOp+vFnaa&#10;sAJHw4MMtuBPNIfDrdXhiPPKL/YvIirNOiPnAAhjRSRzIAvjRbAiG7W8BZMm+TrKG5+CIf6pKFgn&#10;8zEikSAeNlq4OKHZayyDTgdyyVQK5pSbICZpd1wfxhTY3VTAI0+8mPQrQI2WXZAD0ywUIkvajQox&#10;PPOqCj07Oh4GvxIBrdtJZsuc3wJxRFMQO2CdWkcA7GlczgydHaKKMkv3bLlKEpdpO5U3Jru5M2iG&#10;i8sr9x8+ItCoUBhm/CuFF5IlSohsxBTBCnDJ5jerJV6gxjU8hLQCT19tOU97wD5KiGA9cY8YOFr7&#10;FxYWSkTMhGUuqH+g9+KFc3DaoBkItx8fbzIsHnH6+BDiViwyO5uC9sPHj+k0ZQmcnJOByjL2IoID&#10;m5TDPzM3i1E1wwpTfWRoZHB4qKvahbngytk5fNQ8Lerzs4qsmkGkP06GvOFttK6oB5Kde1p0X8YA&#10;RDdblAhbm9uoLHHkbDCFl9PSyqhsUmlIGOxjSjkZ6oiSjuGBpTAimv0DLpgMHSoLJdBBIOcRhyc5&#10;y9IaIEUhkRmuv7e/t6WjSrCAtAbqnTc+unn/7R+/8o2f6XrllX4y1rUVAh+Hq4tYKQEhEn8ASIJ+&#10;CLh2HS6daMupgM3tRFBsnYx73cOIU1mlzNhLkbCzCg5gqT3zNVBOINl0GREMaW/n0lhJ6X0pYvPY&#10;gpVTeWf/2faKRYRxTmbCVmarcYqQseeLnFij5hFFWrl9wjv1p9AjIPCTmoSIqFYkG2BmepakAaYM&#10;j4uQlXFBIua2dxEo+RhkPtkltLuAwoOwGKgi4RVUIswWxT1GC+3OzS7NMm+TADYmXkLOacMGG2Z3&#10;b25+AVYMe7W93VUl9u/uGUj0xtPvJkfFh3l21JqlB2qniJmxPwcGhhN2nS4truBkbCvIJIIQGm2e&#10;dsI3QfEBeLRCuTRn8bHCDuo8HNJXgDng63j56vI6OokMYafFgYPKekBksh4NPSDBoD7FlFG4kfzO&#10;vJtTHUl4fJzdmNGQKuJl0S5GZYEIkZeag9L2k51lzXF9fWuJFBc8ng8y1LVT5u69hyRnpB0h+jnI&#10;GO61uVPDaRX2KpW50yNg3BpzPpsaOXSaflRlunpkIgM3s9BE9yAzTucTbCVZEPlkr9i2XYE2yp8J&#10;RW2tzEgjI6gyrEZnIlAc5kx0FGK/HQ0q3GAOQDIguBSQ10OUcdcJQ+VRE+jwWNlLYIxcjvsnSace&#10;zyqXz8MptzYbnylpBC9GR9Ovcvo7VpJtEc1QMBPASZZdtgWAUmaylG5xNTOAwtRVzUDe5CWZPUe1&#10;SXyGGxJlzeCVhMOaYyuEBCAWIODSEQmxd9m0gMvJDfg4nYHwcoAp9xjb23S2Qa3zKA8U+TlfCZmV&#10;r8mchnA33BwiRL3djBzR34QYbC2xEBbFedKeU3l1uHN+cWV+aYVNj10ihOHknyFTYZ5hjtkVZSKv&#10;oTtt3O2doLpMn2Jj4RDg1rGi1gO3Nlhupc5gn7gKST8Qiqs/nRgbIeDl4VWBkfL5rD/rTnc/WhPA&#10;BK7s6cn84rI1lqg2YHzvP3hizm+tEgjJiZL0qhAwsNDLGxvAeUAuOABub2p6enVtFZ+HESdRJtZj&#10;BYi27Bmt06Jh/lmydDq5YjyBT/t/6ujnhhA9Nz+vKkioGrg23JMNY7oHyLaqUXvNxKeHx7TMkIrL&#10;V1dL0/iLECPjNRwtZp8/ZR/o3hhFcHNI9SD1Csv5bPBnJOPkwYxTAoHFCK5z2YcHqxsbNz9Z3p2+&#10;9dy3vtHe1bXx8AFG3b6ys75nZRC48PGxMfaHrA0l7oDv0SBs5hjjsDk5Zj/A67Bc2hG8t5+Yrba2&#10;vIp1Z5cpG7JvOVHJ4KC8+KoUc4RwkklEaNFCL9mwWRjmRqJhrTo2PhLkTsCCf2f+sQoGcvX5XoBO&#10;S96wfXRAKYNIHcPC8y29/cNsRTc9FflKEzdegviYodJqVbqBjyl48UAjTJDRw2vrDx88XmM2seJA&#10;ZsbJ5GhpAei3aGH5urFxfHychIwnRVwpXamZoYOyYnGEma3D9TmAPj0U+GyVUTMejBgChXtCb58L&#10;/HEEDCRt2XJthAVOwnKcDemIwA06SvaDhl0TDQohGpEQAGhqUFBWMuTKnZ8OQNt0S/suFSePcR0k&#10;S6BwNjdu3k3hPAqZBny4pGyLS7Dgt7l+4Ma5OXvE8FK2Dqj8tw9VZ91aoPqFlF443qAj+G7yQr5E&#10;cSsLNE0AgMRpxNBsZS6SQwgZSqDDyYeaLRaHpbBTQwQ2gkuIZMXoZhjcHmYJsSonEHFf9GsEH0yh&#10;yCfB0pWQSG2K8i6/HQgljX8AxzZngyyJO2e6Q4qTxSg6O8jIKYNqDeN4lEUqWIHWojgGzUzWqXYs&#10;k2KkDOBnLUJK9D2VU+KlKecfeeEyJPpsNKKVSeURrDBzF1yJE6jt/ecPBs6hGLqNk6soSmPU5mAp&#10;XYksjtAxShEu7uRMpdmIhIInnBMxGzJmAN5Mh0sTmhwSJf3cqGlyMQWX0cc4GDhm0UN3ACKUD2EQ&#10;w/lsD4scJgoZNMPC+8xiWAqGYXfIa+N9sAtIGzFJ6RuyvMgyEU56lo5PYU84Ij4QSYLxhATxjYV4&#10;KPjtiA3xq9KVYNMZyKPsqFPAhsF+WGF9jEohleEtbE3qyxid5ZVFPI9BcXsnuZOtUxCNVTptpxIJ&#10;gUlf48LYcXgGnwsU1q+ubXxy5x7dhUUwBe/G/atHvrvj8IIGplRQN6G1oX1keLSnqzvtRupQ8yCx&#10;jMQyNLLLKFL8qWVgQEbFn/zp96xLw/YNYzphqeohuAq+iNfrsR31bTOuh8o1tunTzm0IYYwHTJGn&#10;BK1UGqUnnzBgzSoam8zQMjSJzEOrg65MAxhtjxuEzPV1TBk9Od4g/3j9tVdo/l+5fx83AoCjW2tr&#10;X15eYSwvp2V0ZIKnOz83zwXB+eNeONXUkZ3B3lFNBy30A5o56fXIKFUaw1bW+GqnSNKITGaDWYxK&#10;UXqPj+AzpsQhty80Ia4QwpwHK6N2FOR1AE1nGyXXldXl0nYY9Tt7VS3GcEjYWwrv121t0hwoRm09&#10;A4Hpam1oeJwoMDCfppDgIEKgCgLQ2RQUm61pixqmAVhLqZNAas6pMVdThKidxL6jk03P3oR5VIJ0&#10;hvzUmDjOeG/FYKNJX1Qyg7DxIaJ7LY4+oLzW3dtH5A/WEaFDRqa29fUPUfSWmZt52gSqwDtcCRxV&#10;63XijGCppPZQUOxAZ8Voy0yDsVV0Hj1umKYBqjg2ekBUPaAzxcpPunhUSOfsgb0bYbAfQnfA6car&#10;1bP5Fa46lp0CqshG43sxfwXaosiiGDcNpZY2VSbCQK+uby2sreHQ+gcGyfuANgG9enprFy9dGB4d&#10;QFFmdX1lnpxxcVHSui3Bsv4xfD1WLFtDaIOYuG0TBPgScbfYrPxBs+l0/GOgNUraEUvJ0e4Qki6o&#10;l20QStHAntSIGTGnZ8SlTvNkKSQGQtNw81FRFbDIxHoWzdXIlBhDGwynA7s0VRf8wZ+gH/Hc/i07&#10;mbAA2nByZaGuo31mjYIwQOpTa7O0x9ixQkOc89FlxAqRpKDFx9uWDBBsb73fpIBBfjJvN7S8dMdp&#10;Wb0XJ7fiGLy1UoHjinKPFv9zQDL4RaaNmr2hBsqCjj5GAeztJEx/OZlQmpAat2ibpXhIpKKHs7iq&#10;SqS1YnBze3B0imFS24Oa8WZYQp+E5fGGyov9HYo1h9/Dkjvgt7GhvUUamTdm6QuuWAPTQwCIMRn2&#10;9UfhCFIHqVYR2RCBZFl5WXcP3rtMoOATwCOw2Uyf4qbZsu4TNZwtzvDsuWK+l0iTJ8FC6HxO66od&#10;XTCpuWMMQSGCsfXTamSBWLU8UoYQoZTZTD4ihA0DBCzfucJtEFtVDFMZx8siu1eSop5VJp9tfe31&#10;N8fGJuYXVjitQCjI4fF8se8PHjxQbbKOCG5D6oxppyERtZ2yj6xxcZa2t9mhdExnfpvwanqi5BmE&#10;tdnAHDDOqXZbUN3+ZrQeeGsJVAMW2RYIu8mNTps7/wlDvEZTH8Ok21oQYwJfWFsnjkaoHP6ySm9b&#10;O1ze/bsP8OHra5tE5eCcBOnQdyRcR8pO2L2xyanqm5sQ0nnSGBeAY1D1RGoW8TPHzq5V57vlJ2qg&#10;el4NdhQnFH/PzAG2MW3U1BswkFZ05UHbfptwDDtr1cVbNIDtBb/gecrIPpV7RFYIXAo5uXST6wM8&#10;vZ50nn9IILsJK9KQfaaWaX0ySXrdQG/v+Njo2Pj4QP+grIM9CN0wedq7oeNgpJl1S9slgBgFCFKj&#10;uIU0T9oP+28NhJCvZA/nGFHqVAI4KKQYh/aRlm603oGS90gXOIq9/QPsyS3UsUNhSjH5FNdhQeyk&#10;Hk9AaG5hVkVIqHVsY0v2+FCTlTWLkGk9SPXCLmFX1k+B1GQ4vKVyvLAhEbfbRlIB0z3kTkj1l/Cu&#10;LQYOpduFZ4tv5ju5b+beNpHEbsBTPDkmLxsaGwU1Io7e3FqDCvnMSy90v/jc0NPXmH5Edm+U09J0&#10;9eoVoqUogDeAbxCl+nLyXEIT7gCrH3E5rDKjo7FWSFVxrZRPcG52J9NSq7q/dZpCGUjq4MQfkG4z&#10;DPucdfPsX54psbxyK4kcS1NP4T6mGmelR2g1Myj4X2PO1NfMtO1Z0E4XpQ6SNNMVQFFA/OiX8oCw&#10;KpwCZ2vQX9pMmy6ikD1Ee5zdFJ+bOGNKlqREGJNqMByRKdFLNhWIjRwkmBEgLVFlSO2OR4Fncm6q&#10;7iT4e3y9djZm+czZF4AYOxRLTDASEdTgHMTxmmky/GxdjW+UrARYimSKZXDPHvsgyYdYf2FABCCS&#10;eGXfo9fpV0g7lnNCt5ruQwvBkXxlgLlkciToTUFGAwVyh9HqHD2xrBuv4znBisP4chckxjxsEjAo&#10;FCY4TY2UCiFXEOkQfvEWXgCf3/DH4gX5Ph9sUwwefoaGkYystpgTcXG2OOeHHQBVoCQWfAURKJaR&#10;TygBV4oTXqEXKZYrPi4/wYhN2QZ+Uyq4wlKZY0boQwAIY4SntbgCWkcHF0EN5ZT2Zz/zPNsVWXRO&#10;mXOGHJEneOIkG/pxTdz0uOqBaAWkbXHvuJHwyaR9gtZgWUKI1m1gbvh3aPN5sE4/qV65fA1OF5/Z&#10;292rQLaCLEm1dilMkVmDo2VUsv3x+mw73U6OsYcg4Bx+hOs2ADozhIznjWV88mSWBJl3oFpFcMbH&#10;EjszC1DlgpRdos54SoAmuc1ha3KpdR1kHsCnYBqZTxyylK7O3ETakPtAgkQOjsQDF1vtrqQEnlL/&#10;7EwWeUX4A96R8S7wuDvVKbYFtgN3myqxIEDGiFJA7iF+ZWtZwNhHbgLeCPQm5bYLUlGeac4DrMQ9&#10;7ggWJiRxmpXA/UdGhzFQPFOdOupRbW0YbnaLGxJu9xGTfJt7MNi1ahn1UOB+9725rRAOf7YWHbqn&#10;dKvQEYwZGe1hyncor00py3S6gvV390jYVA6NUh0iMzatpfOASqZ0F0vXanOvoM1dknRvAS45rYPp&#10;aaRWYQ3WqpGxEiLltE2wrGQqNnDz17RgUGM8VeA4zFza1sm4XTQssu3gEbFj79oRxy/ba7RNsYaW&#10;fHb2eweHPvvZl0cvXmFH2fNJEahSd+nqRYbeM5a4Y3B07Nnnzr/04mC1A1KjHtoGVHv/KI/ADnTq&#10;BMUeGnoztYnol1CA1E2lUT2ZRovtVnwLe0c6ROn0c2MwHM9xmgTvcrzM+pX9S7FcDDfDYP1xj/nj&#10;rrLbU7TWAjNhTCqRwZhVlNOqiboI1jvcIO/Jx9k7Q2Xb4e6o+/GrIgiFKlBfH5uDeIZiU9W64iGM&#10;UlQZHOYQ/Sd7oJLcm8tK1eVg6nlKu3nBMEQwCJT5L1wLmx9cL9mbUIN1veAeiZ4LsuIOKPfjlVtM&#10;dm5y2ndlphnLZoBUAYtEdVS0FdQWBYmir+qV9BMeHVJHDJf4jAbDtyj4JbVYoZJkXJke6cWkWV88&#10;pJ5e8C6ItfhKTq2AovqJ4YlEnEiRSapzoZQRYGICJFpksCwfxLaGaEHUhh3mQ+1HJRDY3x+g+be/&#10;384RRZ/rVqBubW1S4eFvYyUMjwl+edKYCQnO6iMzyIcjJGQejScldPkNY9nCb41PLtVa4RcjIPHG&#10;6Kjb3JmktRSUiyQjdw5rg4QYw09lApkIHvvm9i4GemZ+kZdYE6JcnuIDUYnuQWi1VYkHU+woumUi&#10;CVglNS+RENBhUGZZXzrS7EmDRPAm9nDyOBMqigNjoxMs1PrqCq/sarcHkiloOHOMCzpNoPnSATKM&#10;w/glE8OKohut3JwgyGFkGwSCfA/nmbhnfmaetmZupwvU1aGCSj1wOwSGWuhMneA3uDcIOnwc2yIq&#10;9Ta4R8enZNyOJxez5XJtGkQJyGbPzLZowYIAlKfmxHnMkCFziSOwWjIQFpscAm+HsVMalB7IGsA3&#10;GYxWuDQpWKdNgkm4gQUX/cwwaVnMSRUFxKIcz8uoJWYkrhMxaEkfGqIflGqn8ontnU7g83kjbcoM&#10;Agqn6moidorW2n6YA3Tu0WDUSs6UbhskYdFEpRTp/jbajUoS5htHWJIwB00pdaYukn0u9sPpmCST&#10;hX9v10gnLUtwXe0D4yswyo7taGljOoSdRzAo0hyktheTeLp72W0ifkdCRkgIsPsg2wAjSION8ACf&#10;zt0RvarsAQSPmN6xkSl2C4ARo+x4PkdO0rwnKYWQC4we3Hljk6cN3mMfM2ll/+AYG3VweKw6Nkp9&#10;FuCLqeQXn3nqxS+91TB5va6hE6gSuRT+Ycu3jg5uLy/c/uAjPpP4DgO9vLhEey7NuORV2C0jSp03&#10;t0MSvGf7NvEyQhxaJu5JXoKzBTKPKXCFRgq7JgBSqcBYccQfltQCWmZupLoQSMTzDdoTPSIjZmAc&#10;TpXqSKIN+WsCgnyTTN30yETX1jEdDkgy1zMJYS8RMWDPBBPptLDr1V8attsjYzYkGonPPkOHVdcq&#10;fsJukSIVEjNisBzB8fLDywgcuQxKCiV69RYyTIMbMYAIauz2O+MNZgWUojBuYUeb0xvjG8Wr9C9o&#10;nk5xEwttN96gLEuxddotIRfV582284PX4W+TOBonhcvo2YF54u8/lesRMv/qxQGuADyUcpmjNlXl&#10;9MbwYor3KKftdZBE26SknM1ZCIahIbzEEJj1YVEoplDIshGzhWmzwBcca8Jh/g5SGsY7U3woSMIC&#10;srYRPby4qcIAibaDWLfDMTM+1flbBHSK88Y1EeSqYcYaJfpw3xRgjHPP58hOz/PldhR0hPpexL9t&#10;6mneJ5Gk7+jg6Nadu1Av+B54SUsryxSp2E8ra6qSs02NbkQubMAFGxEYJUDDKpGDSLov6gSyl8yU&#10;hO3sWTeUcPd5Oek9UilFwH1piYHiWOiuTgheQHJUzGl0rsFsYWVVI4q2C0V7chFvBLJnQyNBDhwl&#10;Tn0NZlUUf4hcOLIsPgACiTD7iKOLDwD1NqKR/2elIfzjA+eayOgwNcP6OwxZTWZrxoodYxJClEwM&#10;S1Hbq+C6o8wDfQ77SHKt/7bLyeYIJoAodMp3yLrb24Uugv1tci4JEq8IZNdhuBMXNzoNK7EMW1D+&#10;iXQrTqOws94rfcbsVswwSQaej99A0Lh75y77n9If1FVgDd7E8vtMhZGgA6vgAVPCzqnkVaI87S1A&#10;jIY6URDU7DJtsp0h2Y5sAkm2bQ+doP19Zh9zJYXSpHFW+UGsyYJUDpIMs8iuKzHVjmZ3hwXMQ3pZ&#10;8YKwSVDt6GF6BQYiM3/hlrVR9mQROms9RUCK0kJv/2BDS6cwHljJrs3foUAYSS2vrIEF41Wp6YDe&#10;xyk4g5z2XQwDbBTWET+XYiaGG9QaXUmb1NnkwMsqUh2gk1UlLV9aWyeE/+DDj8DUrz3/XO0zz9d3&#10;9sFlZ7E5OuUfLIMpf0f72v17BC8YhI3VtcXZOewp+EBcnYM1pJoREBMDIqjiaHqpTSH4KIQkgIZS&#10;R5oEE5AWK2NkqgXQdIpU8yGGER4AZeGE0ZT68+nLgbZOx7kTzwyk66kpEHCg6qh9J0wNmgzQhwqY&#10;wbyqL9a0lfErQHDRReFdfrVjrJW7sZMMLQQp9oIPmLiYSBlwhWgni0MHEAKFkICuWF+r4SRTcFwA&#10;SUvQDamE/CGWVBz2LHw+O+jKM0nCsBDiVQOeaL/zU175aQ0z4xYFuKxKh3oY3kUsPntPOE8KqRF2&#10;JGGVlrWkLFtP0EMupm/VuMV8J8T489dH4S7B4YqvkHStFzk4IszB4z55Mj31+AkK0dyb8kDDwyTj&#10;2Jfx0VFaqEE81lZXF2bnQD2VCW9tIw2Bn8y3EvwQ06Gt7Bt1ESgogWVXWQS+HCEOgX+P37a7MLWn&#10;5CaiSfKecJuGGMIvxDzOxdL/uod4kZgikOTujn4KEx/hfKHViK1YLsgwSmhts3NzPk6kOXZ3mBJD&#10;/AiGDqSPHSSu58lizubmIX4RrXTCReUfOmhl7zpyQaAgqseI18hOsctC3qw9S3jidPYRgJCzy7GK&#10;RLoDioibwB9JRzY3Vs2z6k56u8F1ZSXzTLlOkBNH3IrJA8E7xYoYtrUqnEK9EsM/eW5ikHbIgX6+&#10;QOQ4Y6dpkBwbG5f8GJkeIhelV5HUkTbm9HHeQUQOXKu9Rpxo19EtBKQ2pGGpMz0W4Y6eAXrHSSMc&#10;p+CetvrUEsdAUR/ZLC/rEKwWsV3oMWncB71obm/CQLbWOlC3sFUUI0jG5axFIXZcdArpqu7rvvhM&#10;znyFYVowqY3xsYmgT3JpDFQlm7Enbt28+f3vfR8DcfnKJfw92N3W9jqbOYPmHJ8a+Q73LxIFgGk8&#10;7FDmJH3T2mobLpSx5ArSrhmr1tfnkCSUXjraOQj0j/T09RIXcO/OBQGOVGBeTLAd3bleRnhPhMjZ&#10;wQ1CcYZ11D88AlPoFlf24QcPKQI8fsjeoGnWsgiQ3ckRnonkDUwUx0AxnZvuGxwCPMIQL07PU0po&#10;aTpTJWRX07RvLFZpXl9Tqd7yagM1g01HlmRG1Q4tJIYOh5u7+2s7zJ3ax65Vu5HQQeCJ5hc0KZse&#10;PHpy+949iPRTc9NTMzP4py9//Sv1Fy4SigADlKDsf/uj3nV79/mXn7308ouTbU0E8Hubq/NPHmGx&#10;BgaQF+yl4MajJrTsI1iA8x5WcoIOAsDo7eCbiTPoVSP8DA+PjWSsJwZBnkr7HLcOUm/9k93HHGcs&#10;hrJWUfmQ8HYCNFy3va/8rA2paNSEmIDzk5QRM5r2KMkztiNGnoKIjkVLDNdCbESQwzkqiChbmrSG&#10;eU80Bqys2PPuFIvODhosaIOg6EWeB+KannUBlkLPkL7iPjFUUJUsQ6MSCxqB6UnjSjSyUd/HyvtG&#10;ZbgdshXJdP1eEfXU6Ksqo6azdLw4MxHzRJklEWdzlWDcJM1JBcJkdojJ3LDDMGbdDywQ/FnFPnz4&#10;YI98MKvEGdQQZxbrceUXn7sQ+jrgjspwVp9T4uBH3xXcDVNICYLo5QzSScE3ma/aAXwTxRxkkpB3&#10;geCl2taRyvGPHj1icRx/ZJ+DtFWunI1pZxowLiFDwCP+NrwxpWt9zMquW9YkKIk2glKFGYXp+eQi&#10;2QCcb89lWhRo4sJVqewM3EnlVKE/8znsC4AdtgErPDo8ygnHKqlcc3wMegNVAPs/MX6e4YRr67DD&#10;lWey37udagySB0DVAoLsVKpuzlE21xPB5yiyICo6uzUhYttHx+rJLFMt2uQ00i0ReTnct9LViQcU&#10;X+OV9iiGto6jtAKjRozSXHyC8DDtHoq5CEXZzVlp6u3qIZsg12ZnQdMrDQ6ssA0IpLVIOiCp6gg7&#10;JU/hQxI2Ah8QS0QPwaRHqft4MAYwxPmy85SKVitjny6Y9pJcQl7hS1XgXtuwE5YlFdIRM4Epj0u0&#10;oSvD6tlv3T29rSS8MdMhmTWzQ0EVHDuqijimUE6r5dIkO1btxVhUcM0oG0J0pzKyQ1DivnL18qVL&#10;F6lVGpcRT8UWe84lG1hGZ5dgBXgKOD8Cn2D+8KUaLK1BQBL8k0qBoyPw4AqF1OKTMNm0erMarJWD&#10;1VWShP8rU8OyIZX0KFBzX5x/brq7u7dzqJ+dv7K9NfnU02987WdGLl6tU02pjppbEd1m27E6eFUz&#10;hNMGMTSKTgfH67MLO1ubR/tHdOcbe6oTVEEKhMfI/0owaJDeoHYCPaI7CtdwAlZBjncZhOWgFJgw&#10;4QgAUoN6ry4twgqHb6e8CceLI1bETLAajx7cvzA03KB+lgF7/vnfW+oDrMLmg/vb9NPXV7D39Oji&#10;9UgOrNFhhdP9r3qisPjuwtwcIBvnLEGu03vLJ8aAGd9hWNjzBCIaYDe9UK/+08GYSNFKUcVlElpp&#10;pvNO20986BVKO8abosJOvCys3CgK0T3nfBnVAhww5gQAXoQ1DCNU7hrm2HxezhlsBmfvFOKzVNqI&#10;gwu04kuk5pL8qfGZvn9ZH5nOY/Aait4Zt6R0lqcUEqwZQWo474HJbB61eiRaTfxjx+2nCImUt+Bv&#10;lv4Udw7HQ7ssGpmPNAPg68ITcdX4lecoeIe6KISEeiIv21llWoikcRoKcy+1WI34wfcocbkTuDbR&#10;p69M9hQsSX+G/oAVJzX6+Gv0KKRGUTeo1NMbwl50GAq77OBgcWlRZZ9tCENH46NjIyMjgpxFV9B6&#10;KHU/HaCVaQwWuY8PSYAw9Hh6OslTdhS8B97KEADJEsKkSl7oAPAQlg/MzeMFRRAyB4uzfWiXgq1e&#10;sJSq1AfFm8IjgtC3urxKOK65F6IxTUaNemx8gkCVDyFmr/bQPgIcrCoT9HX8HMggAB8XTPRLzGwV&#10;0iGqcjXolWDpdezmujLV8T0sP9IcpmAheJF20Im0I9uV0HWHHYQwFUZBqwQ7bX+P7inJcAkvcI3E&#10;qnyrIiEB4PhGdH9gScdRURRtxzmtAfuvrcMOwZjRhMe3RO3vlE5rbhnvyJfp1psARjxypmkpYsQ3&#10;CMhyMKjaYRYpKlorQrmS1WOq6sqqGuVg2XQhq5tB3nqCWilEbdIEDDRiUJwNGEAOn5T8WAEsXl3l&#10;cjYIuACOsIsIqMosDtcqUjCGsTx62/+IKdK2m2NDzUA/FzrPNji+qJElepeTDyVc5QKuXrsKI5Gs&#10;a3tng/PPX4GcZabXwcbaJnyy7fVNLJOILSGSjXkZ5ou6RUMFN+xhy1Bdjm8hjZl4UjmgnV0DkRnn&#10;zhOFFwgfwy1d+ADsfhg8OLMk4ozv2YEsgqN4sjD3wle+OfGNv1AZe6F66cWBZz9XbTy58/HHKOXo&#10;IW3k1VhL0LV38xTOOVPYqTaAR2EynNDo5G/CTkn96g8y00eRfh2aC7y5oUpR0HDmrpNDIjjg/O9o&#10;p8hGLHJqqC85pcKxY4jZ8SxkpjcDkR3eu3vvX/3uv5j9+KPnvvx5LNv/fxt9unc6M7W7tHS8d3Tl&#10;8vWLL708ev7S7PQc2mOa3QzkxVqWGaxQXFy5xEAsPvucJ5TgMoERJjdqShZXGS5hD45oR8mK2Mbs&#10;TPYMZ5nLzxjSfavxgZKjryLABUzHv4HF+DeJCOECrwkid7rF1xsyUo5Ws4Fb59gWzSMMrM0s4Yro&#10;ZZFVi6OVyghwT/NCxIGpsvPVhO1sb32PGasUQ8FJPGjA38SIwTwcIsFJFZXyyYe1xQ97zgYApxEQ&#10;vToES4zk05qh/SxaSLuRMBqUzDJZWAmzHLfg7MkMWBudT6D2AoaUb7SPMYqbNo77BFLCd6pkJpBw&#10;78yrt22NXFY8h6Ul7LGp8FuXNb4i0w7+qtAlhx12k2Ar4diqiKZusrq66iK5BLZRiEzu4dsJHwFO&#10;g3lb/yCXsxoAS7G5pbuzOjwwaDgpmEintnUs/W5YioaKbFGpYEZCXCXJqC0ARyerSytEYthWp6hw&#10;AY5tbWd/cNiADAgeCdZwSoKbKDCYc7GxAFsYsbFlOJzZg5xL4lz23aWLl1584UW+ihoTbS+Ly8sU&#10;pynI8A9OiGKm7RgwokggGlDaw3hagNfItzBDhCzhGL9OfwRwLU+P1QHlw7IQX9PBTCZBQZKEl/UL&#10;PcCdzvt5l4PZo7y+tbGeofZKl6oksH9IHyIN9Bw9anFu6JwPYY2DI4T04HUROG+sUDbcxAtGM+GI&#10;6HJ8fAw5U07I0tJSBi0eQ6tiDcGtuehSFeEb2RDrW1vgi02t5PsQV07nl5bZ1wy/m1lZmp6fRSCa&#10;a6HGRY0MU0rv+zZsWbiRTGzgwBuCOiBmZmFx02kvdlcDB2F6CJ8RGuXs2ajJEnuELJ5GNxXRL2CA&#10;TmwnvyRCD8siA4EkHtkpEFl0R+6RdwIaQJGfm52D3st9sRmIpBz5ii1z8oMsN2LImcfThPb2ojSj&#10;qi7OzkfZm9dQB5aG5cXrZaumgbRJUrDAKI6BbmxgdzgVSHdZMpVDwgZgh1N3ZatzxuWi0k7V2kL9&#10;jSllan4ykmZkeKeuMvblt04auoMkiNAebi/cu3FjuL93ZHSMJ2m2sQn53SFE0HRZWwBUpxWRudNK&#10;bnmQiFgmPoZYVWHSndLVFt0bon9ibbaQPWZ9EOboD6DZSvtPsMbBoZxz8eJ5Zs9foB/3/DkEwaF4&#10;a0yOj0Fdqo43qOLW56ZnHv/kxy+8+ToyTgl5/38xNdyz7/zDf3DjB99/MjU9NTVNv2vn5MXT0dG2&#10;9S3ZcwmGKNkg02HKA/jWzIwFcrA+4mCfVNVZCtgW1bvCEgN/N4USn9UnlmFXMqwobR0ojST+7HO3&#10;SRJDJiPSqIEiLZSGGKOg1ewH3kLKrFReyjga68xLI2EDD3SGguq4IgTJGmXXFLoOxe1QNuAyEHk4&#10;TTEtNEaahFlYZ2my9cx9lwij6GNiUasRQs6GtlgbYx1JygaFUnVp49I3nYAxYh4lyJIrSFQWWsi9&#10;M/LZ/y7/GdtqNM17G8+mXCrRV4rMhQBi2ZPXwIbKxMKSUvNGlQME2uroNlDijnAkqAiAJx8NR8pY&#10;RwKiIb+sCrhkgur1lS+OUoZC6ukQSY35+UVW2bKFH66DIehBVo0Qkr3Ol6XpQHcmOwQ6fT/ZZB97&#10;TlcCUgPgINnC6XMSvGxW7iBzzBQw68WWXMPuthsHkJHSU3MzBkUxe7Ki1HmwuUjuQVLJvBK/UQw6&#10;XEJxyZCpU1FoBJPB2GHg+HxVCpOHRLSwnfqrtptcb3tb8eIOZHmPcdcff3LrkztPBIswZGubBLBQ&#10;U5XXgDTOCPB0poE3M5/awkso0LyS92byRR0oCI4G340lDcswsUcmKNv1LztdvhchAPuVJxsqQv3y&#10;0iIxAlgQh5bNCPGO+Binwq2Qwmb+NJcNI1XpaT4I6vnK8jLx9trKsuwa+klDhKLOv7a2zBNVKDke&#10;ApuFOVONyEk6ztwjDLl9+w56p1wWVzs3u4iBXlpZ2T066hobG5w410YT4/7hOqHfJj5gd+rJEzqL&#10;5dk734j8A3wDoOno8dwcFcm55RUbkkkobdCs4wyL6EmidvMAWHJkiBgX5hYJinnYktvSX07khUPm&#10;kEBtYZAVoRRHAg8M8URK+MEea7K8tADX/sKlCzA0KBUSxrJVnPMQxYHFuQUqF4Q7rArYVClpJnW1&#10;66zUdmSngu9HXEmOkCNFKlUcs1Mj9mHokz4Q1jlsMPpKPGven6DPCcaC9cr4eVYdQV1RGqLa3XX/&#10;0aNz5y/C+sb2xkaf/NE/+W9IuZF9Ubk5cwLTV2kkzsI4O+aUmHWaKjEpQk93v3jLHjK2LG06KZXp&#10;ocPNuU0UPFgHw+3m5i46QmW8MuzcqK10q7IbsQhFn8C2PPMSR5BQzh0bHR3sGyRnnRib6O7qo2g8&#10;OzM3/8nNo7mZ7rrj5tP9+laYGAdbq/MP/viPf/ef/7P3P7o1NTVDx+b07Nwmg6Fv3kLXG8EeQAR1&#10;544OV1Ee3tlzQExoXuwrpaVjxIP/Mo5A21/qVybz6S60Smunrg2KCfoVtLMWF50Ngn2q0iwbh52Q&#10;0mbIkBEczAUQkcg6I11U2LA4zkeR91jMpGWL85KOzsydYVsXEFm1Yk2tWHmIDO08JryUDUGRt96n&#10;MSdDx4qh1EQmp3RapTJyehqx3IiHyAZQF4g516q82a5lP6o9L6HY+QKRPVpD0/BiNqA4lV2l6TMI&#10;kGJzu3mHOb6wpMwW0bnAzWEipj6cdWMPiZxE5IPfYFfs1LUdwfGVbNcCoYBlxQdBDdRJuCtKSvpz&#10;V0fYQ2SaEaWldGHH96dWxsmY1vcqdhJzm+z5cC3sOu3tASALKVw6ejoX0yDLtzDqkI+D9CMSAEm+&#10;UYWDUt/koBCw6V7oPbGS28RWFiDjSZgdUM6Wvw1TNjML/GG/aqYrqCxB92IWokpDLBtHgjzHvxIe&#10;QrUON8VCU5BsqzESW7Mjkru2vo7lZUpTBNeogj4k4LNfc4t52OY4HObS9wlmZyCP7aGBMBJ39uda&#10;85cameHEO2+88flf+qW/9N67P9X528WiuqQVWBtg9RylmMtXhEVkC4s4AZSYcKirxLxVBsWKQ3Hl&#10;3BH+U87lnrQsvkt5WGZt0NANRyLcbfrQ+H51jHa2QPt4xiqdB/zBgRB38YCJrHCWrPMMQ9oXlnzM&#10;iI309EeXEitGank0cOnKs7/6n068+bWnvv6txU9uP3j4iBmQC8tL7OharZvrVB1Rg9xoKx4BCf2N&#10;MGDWNw0EAVk64OqqsBx9TloH1e5K/aBx6tEjQhgiDsrFtf4RXDPBOMCXEvKBGgJxRveErWfI20Bd&#10;jpsaGh5KpV4fww/GgrvGU3KU+GY5Qi0dFEKoBRUbgWUJb0eMm9zZuQGKNphUcqLURHVkvJ5Geon5&#10;jZw72CbKVeo+MitLhiXhPu2U+mMWXH0lP7mytLxY5N3wkf3XLrEUgOoUEf7lP/p/9Xe09HbReW92&#10;BBWTxlTowkRlUpUQZmrucHrN9g7JaSgQUYPjrrCwdFTu7K0obi6L1+q3KasKzToIgutj1Gk8OPZP&#10;ZpRq5BgNyBzCKGuKHbpJUgxyiM1hgwFbw2YVqWhqWVpctGueqGF2auGTTx6+987yvXvYif7ewdHB&#10;UcQKqyDLRycbtJutrUPpkG3pML0KO1FtQ5wcIao6hQ6JSV6roCimjgYI67EpVrH+zrmJuJjcg4SK&#10;GcVNMU2DnqGxogEScpwvbXJjDpJpPnyCBCufBubP2hmlBge7HNKvoWImr8/ERE0eaVzIoEgi05+C&#10;Ypff6mjmnR0K8LZUdXRQlVKixHpJm+2dBv0GZ/y7hLTSrqN0p/kL4iGinhEsQm2Mguvs5Kb4Op5g&#10;rL99s2JwKKxmjGD0TR05zz5Mm575YuYcnk3Edi9FrCNm99SIM3BKwm0PeHhM1hhTTZNhKGDglvU3&#10;kpROKI9jXa1KGoE7esBZBDksJGR6Di6o8ueujoLDLi4tpW3MpNH5iQ3RbWghhLHhh/cSjYJi8rm4&#10;enjktVonN7owP4+9Tjc/0yoValheXXky/WRzlTY5wZ2Ckpr1fIqWFrgZm+4TzQQE9rOtg4kES4bF&#10;vqh1+RuPN5V0Fdn4BwjBKSz6AMQ15uYWEBlZsbi4v7eNMeM1BY5kybCn7EWwDjwkW41dPjo+xvRC&#10;booYE7ttLJAJZfxD4sDJHxsZdW6Q6oj2C7HMIEs4XvYEhOHCluU2XvrsK5fe+uq73/l2xLXNcYqa&#10;Pb4Z28pS4FHIlgzzPfkyCHEndApjEDEv2DoCYQfYNwMlOz2EnmasTqoLGiB3N93Gzm5p0tUzn+yY&#10;+rXMX2D/ifPn2DeEKoD4uhBYvSl583SUT6urf/zoCXseE4QQD1aMz2QF2IgEuvTAvPBzf6GOSbj1&#10;pw/eew8c75VXXsGcAeRTTpKk0gSJBTGKaL911DBza8CHNBM50EthQq4H0qoVy0arjuCMUBV5mo8f&#10;PmbB2eE9fQOwCJXhOGTaiKKC9ggwBSKFaraB21kyrONX+EOSIhIUG1vY0KWXl99z+IEbWVQHIKve&#10;W0dgnEHD5mecHTxVGB1FnM+CIYsMoI0jY3FyHiAkOg47R9S0zV3nwKPIassWk8bLbqPSWJoIpGmT&#10;ljG7trV1ZvrJ2uPHo5fP80g/fPu7J08evPzCC4whc2qu7ccVvJGrFGyHj0XCZWlhyfkp9gr7CdQA&#10;SVZW0HJGmEmJZ6lp1I7JnHEj0IBLn5S9eXtKC7BE5BdhWkoq4sGhu48OwdwiXQV7oFtslaWFRQIp&#10;VCRnF5amZ2btIca/VmmYugwwqPZk2o0G+gYnJycvnb/Y393FEULibqivn45f+ndZWdIVOWq4D/UA&#10;ZHfwjGys5rHt7rLhdQybYbZRIDV6jWQSmEaUnT22gb+o+EdWzNwFq8NfcVrSHSfJLKVGx5bawMXR&#10;ILuysYS4WBGmICdCohhrJr/ytzwY6B9pG1aX8UxTBfCEltpWGqYURCTutibslC4TLDTgMsBbObMi&#10;3JG0wyg4tGUtoP7G8MvMzBwRHbuMROHywJf4t/O6rE4Wsp3wCHssKLGYLY8SP8FHcQzF9aKQJ90z&#10;QbfDS93NBhgGnakvFqiAd4mzxHNErwR6CaVyiQnhtZrJ6boipR24Q/C9+MJgBNaGZay6WpXKz14Z&#10;gclAUYj776f3dnCQZIfjRT8P5xdHyv274Bi+LXQhWjHQHCwud3Vl9cn0XPj+LcR4JDCUqomP1HKE&#10;/QoPL5Y3LtmDle/WOPnkJKI4BpuFQECaTgSWie8lcaabqDMaXRypkLhEtiDGESZz08yFgVFHvEM/&#10;MTfA3tjeZuPZwgebZWObkAKkZpc60/zSDi1vE5MTKM/twpGCA04WfHIyOzd7//4KK9UDsA36wLxE&#10;R72ckhbI5lariKQPDRol5DH0SSTaWUT9oeapiW7x25/c4gutWuoixWQlw1qSELVPwqUDj4VSiRgj&#10;AZFoe2uj1l2Dg0gHCXYzsnb2nZC06/ZxhaHERfxEyMxqql08+5Bmxs9PDr36ysHw8P78HIC1ei4e&#10;UUMYAFauEUISaBWsJPlP2cekZoX5gJTg/OL8OzffrZ3uXXjlM8fzUz/5k28PDw5+7td+beiVzx08&#10;ekxknCZAxT9to2/t4HM5tWaFpk1oU0Bw30Z8il7skjFgmEwbqbBDvGPcO7WH8QnE9po62/fsOrEw&#10;wO3bSYxIiypQ8LsBOdQeI7qncsbxgzwAFYxP29pGr9zdHJqqo0WDrYu8ZrMizBUR8fzY9VqFAC5/&#10;wDggVQ3VBtc2QvRkg52pgSullJ5+AfHM1DCMUrck40QzLMaTCQfOHxp8DKygWqimXalf+uTmB//6&#10;949mHl4+d3780hVK3GViOh+r0gt4IRO2mhmjfjw/N0uq5LQBOuCbmscmz7FV7j+cAhYD5Qce7eli&#10;kvKgNHmFZMmZbHXg36E8UiF3GCL7RyfNuAlKYeGfwkQDqeD33raVT3UxVy05mtjLHqirQ6qMgZn0&#10;jJNK8tV8C76EfA3e1eryCrYfeh0ZgNQichr0F3d3seZ4QhJWqsEYDJadSJKAgQdqBgWCYcxbpp5r&#10;RCJr2mimj5WMtrg2L4UiFkNzLBUyszejgedo9FL8Pz4kcWTBtU/mEaebcDptZGgW+SH8TMUrlVfG&#10;dSvmzn+KcEq4pi53IGExRDTJQ3wvFVo73IQfqfqJsNrVattqoTwFoJbYV6JU057I9SlfhYRAEcWO&#10;RIw9pfJGDeuIm83DwBpsWzNIMlTF2SQYd56f7ucszmXPONMgou2e8pR++T/MPXs+Ttp/Y+HddZJh&#10;TK002AZh9hsXaDt/K1Ik+zvd8RIcI65UMBmcppaE7Op8w9YardJAUc1NVCdYClyLfT7MBkS144ju&#10;lbU0ELqLiWrIPcEBFhcWCRc/89wzI4NDPbVemAsgkmxiMNF+JrZ2d/N2jpvzv6Hx2o7pvMuYeoc0&#10;FXsNnMqHkHy6UyN0QC4PYQJZJGIMmEykgURPsPCWF+dnZp6gWLG8MAdzo+7k4OL5Cz/7zZ/9G7/x&#10;f/z5n//GyuocdMxaT40sodbd+sYbr/+1v/Yff+Prn/+jP/mTe1OP1hASo+Ogs7Mfe5D2AxRGD3Y3&#10;pb/VHfNg+3u6aTGNSIh8EsTJ+DE+Fx49poK6Yil+A8PNmeSozMzMEAoRW/AYFJrMqFxWHL8iCzj6&#10;ROkmcdMHAmpEsAezwgqAw3KqB/vQ7OYcdSMm9uAh+qsSsaiBgIxF+sbStvnymRAMY+od+zLY1bUz&#10;v7Tw+HFq6/abkhmzFdm41AEAdB88fELWm1Hreg0zTYw+53xr7eH0o2de/uwv/F//Dr/827/yK3/z&#10;v/6vz7/2xv1//j+xid//0+9j32EPUDygdMa/uXjz7tIEJXXE/2QJhwYGIOdKfaLgRAHEhh0mvxwx&#10;2/DStasDE+eaq1UmLKi6cLhHj+XC/DQkdid3ZtyBabR2+gCMWg3V3u6hoWHiRjgtfL42JJqL+Bvv&#10;iCAaCwimj4tsaeacFLCM3a8GvA+POcjMZRNS9DER8m+qLWVAF+5xqHIIF2QeLjbNMQiipxmJalAk&#10;fmkib4gN+ZIL4NEBIGMTx8cmrz//YmOtc2d1rb+vl7/iRaura2o2d/VwmrEakGGmpp7gPsPBquMv&#10;6GQH3jEwZGD5DlMrtyhzWllrlkMJ7oO9cOSNCnoOTcYmkB9irTMjVAza2pS+iqoaKgpESox56+6o&#10;MniOJsxB7w5+nkWnjnOT55yGrv+zU5Qoe2Z6hmIm906hYmF6+ubHN9dWl3tQ1yFucGbYsrAGPPoM&#10;ruuqOn6bNAXngd3CbpiwG0Jq5QJH28vK/RJk4B/c3qbkUjgyJUThwDDo7Nu2PJB6WkGuyY6AtlUD&#10;g7bZYVuTdDDUDmzGs78WGIoNba8B7VnKGXpMrGlh1I+PN+wEYuZkhAeUBrIdgOCaXZE/K4nBIytB&#10;fcJbO2skO2r8NHP0rWe0tzFrJAzBo4UyAvaKCksE4gd8NT015AG8FXNdyAKIeDoWih2bvicbM0XJ&#10;jWqFNkJY4h8hapuA5IzyOXGZeinYdVkYKXrp4fT3sIR9vkJYqoezvGXCEv+TtxRAydGOifoP2a48&#10;hcTmJ5VnOxCOYOqfTsZmxLRyOd+Zkmt6TLCz5Wz00vHa3UXpGSSXfAhwgP/2axptAIO5xoVhiTjr&#10;3nAWUbnnFOLJq9hHpTWHGohboKmJF/NvEn4wN6P9UjM9JmndYqz0NiOogSGouxCDwdig0U7pVehc&#10;fCPjslo+99or/b/0FyqXzy/feO/Z55997jPPDA4PAl5AE37lG1/teuuLlzs7H09NJSM+4SwxQhAD&#10;gB6ER5f5jVhSaHBEi5XK2NDQiy++dO3KdRhmQNg84KJfros+PiZsx+3LurOKjZXesyKRCjfXH1aM&#10;UTM2BR/Lw+PxuGpM2wySVaZecZ4wbODFU1PzPf3dBL+4KOIh2Tj2JnFE23heoG2RObatSQlHcjRE&#10;T+jX2t+fefz4yb279FbZYuIj2CdAK/oEHGYnMymu5NBIjhAPmH9zo7DqnsxNre9u/62/93frh4ZP&#10;Fxf/q//H3/8Pf+M/4xn9P//m3/jxH317cWkND6GUHbMvoUICznBULLk5ehzXLJ/mgBb2zj7nAkM4&#10;RqRQCrbCjJmBQBmrtZdpPicMGuAp8xbbscIChKUArxiXRRkWZIPfQe8j2SIWGhkeGR2djIYJgy+M&#10;jtPx5SgA6735Ia8BJOVHxxyCHWkBm1OaV8ANaFe8mOuTEQ+jsYP5LMjeMjme6AB01TNMIBNoURvk&#10;eDDPcygWatTJjZXmBb7EuFiGbbL58VfQJ69do6rbV8/chV4eBnAzJ0MyPiHe4REOAfwBkzo2NuI8&#10;8F2IMdSFYGEfb6xvEdQzVx7Im9DPWaU8RGd/OOUL6wL+G54szYHpmWxVmCKkAd0QBdr2zi4EtzHH&#10;0VRq5wKIMTF8rszBbojAUNlMNl0wMi1oZFkETkkkN0HD9gHBXv/614ZeenFzamppcR4FqRQPZCXq&#10;YdsA/cHxOrEQGFOyUvHHIJBYlVIZ1vjF/LHzWe2UW/3hMnhgKcHSai8yJkCUyQKlm1B6JTuyvcNe&#10;cJwr4XPI+LyTkpU9YOqiCPkW8Tx/7KrnVqRzBu6T1GEXCLdIiSjdeQ5LU4xFNrADQ05PKVTwsnKR&#10;hUJHYAqyUq5cOwhlMKW94kLkNUYZ0UZEP9oUmIcSkjSbugg38xmuha4rkLrDQlWyLcKfmoWyCFh2&#10;W7IzcqUY8eSOskfMqINoh9OSTCMXYP9doawqrq1LKzy8ZOCZwWFEbYHNJO9MbeK48mJvEzQsWAd2&#10;J0NY5pkpTEq3hWkRV1NkN/Csw5mbqVLXPubymICaj7WThabqJRQRhS8cx2QIB9JXHqjNhwRHSWb1&#10;QwKxERkh3ONOITGlxVZ+jwI6CFSurZjUcUpZJNk2DCGsdLFlT/ZaKnXDg519vd2DA33dvd3j58Z6&#10;X3rJlrm9nVdferGxs2lzffHuo7vMZR5CgOepp3qYjLe98fKLL169fIHIV8trkcSzyr1RzOTs4UuV&#10;76WosrUNpY+uX8rl4t8B6myqRKskIksO4LLh8MiGaRviFdnIsFdhqWjIgNIiJCJ9JURKV19ojEYy&#10;RykTboB370FjgVg30D8kZBrUkgGmmSDn8A6ZULEjWRNxBpyiiVBjM+RtTDxrbtVN387lO8reRW5r&#10;5+ZEhygPqKN2yKJbrzs53jnabWht+uVf+ZXuz76we+vm3/rrv/7g9s6P/qff/PY/+e/pw/4P//J/&#10;xDKTFQG7wPYDfaRpC3sfREId+ZW1FVmW+zsAmufPjVE67OzqcK8DBMlgca4QQR6RIZ3vRXaOvwJ2&#10;xR0SOgmQisHZvMNh4m8Zzkk9mcEusImHBvpImDLzzRHaHhgRDfR5qQHC8Nld8XGsozCldjA/jahj&#10;IwFGxwQamxGrJFW309sSEIEnGriDQ4OANdIhgmZQhMjBFBwwp6EQbRu0/ZDWvgh4M6DSp2Y6TgdK&#10;DwaaNASdMPYhfe6WkRGt3ia28lgRpbJdoIwQjZ6/dJ7Ugeo4HoCLlI2TxArNMdXy9Oh23LDn+EY2&#10;c+rbAn9eMO7Es21Qr4E5PnWKDa/kwqI4ZFaeibr8v5PJGhtIFCTGmF9hXpk91IG3sqfGQZ30kSta&#10;QqLIgeOpTF682PmZ5zF1PcND1BLJX4A7MDqsr+YgQqNGnRZOFMxMf4pdSyWkLZP3kscLnsZmWNkz&#10;QLSsAIKsdAFvjE5/Xa0b0R6Uh21r5nMJN4l44Z5zJVSmTA1LEu1kE2vdXgDukGgrmif2eUaA2wJR&#10;mZwiyol0p52BPCk+QdzCGnwrJEGYr/b32pgsCdpoqUKFWeKg6IS8BwjpKfezqwJecJAj5KCb6kR+&#10;J8QtlzfRZGrJRXmRK6XfQsKCvoPEBRleL1KryrUFMBGrSt3PYW98CaZKyRFFYTXKhACJu634pQjt&#10;vEC2upQ7K6YFvw5TL8TqgtWIXmZCtK2pnnmdIt6p8vqQWmvjE7B5ung2ZhC2+QtBkgxQkcA0Y47l&#10;GVSrUZdH3kxXg8l9/PgRR8hovNLIh+ipsqvsdEMpNCG5mfIpud2eGKJIps24BIZc5uLiAtyMwYEB&#10;PHkyzUO0BQi7XKbTI7p/we8GkEAb6hsbHZwYHerp6njj9dcHQQoGep9/8dkHDx88/MH3L3zpC/0Y&#10;0Wee2qm13/nud9/6ypff+spb9qyipwwCsLI0NzsN0sENoMxIrZF6CE6cAThUb3CIhPAdbZ3Xr19H&#10;n+j9D27gbCTzRdydXawbRTwI/I45vhFso2jDjpNE4Zhw82JbjFtRvRmmQo3LsSsmJezi3nnoKhCd&#10;zVtz5jRhOA+sr6e/Wu0ieLEzIPPg5LeB/KJLqISbEn6cQ7YzBhITHEoLnfSioWTuTglx5hb0xMr6&#10;5rbUVES8kOjr6ITPzzEC4sfKCKi1Nf97/+f/ouvLX67b2Pq93/29X//1v/78c+cf3n20PLf0yksv&#10;/cL/5e8Qhc3euQN7IJOsjgb7+nkaPF/qgYR4BKpLSws0205OjHIoGAxLBUKuSFsLfAnLxZkWwUXy&#10;3HG3CT0EMc239rZTUrdoQhCZBpZWgBoAJbBjtj5WEboIIZkhQyYhsKeJLHHiZfoc28Yhk9AncHG4&#10;xg44FaiO0LdEdOYJQ7+T8I3ObEZ4cLZ6+vohnRSmZgrNfJQKApn/Yiqc0+ihQcNNJRttlkk25D/i&#10;aa4TQNnoAhC2UnewtsLtY/IIFbDRRbKGQ9HUzhyTrsW1FUd41J0OTUwgEHV6cMrQHZh0cBrNnZXH&#10;3MeUW6zr4jOVcDK/DRZJ3iDvPkPcdT1WyriecKScY9mc7kqFcEkkKeUx2QeIPw3COgHCQ2TZtbm4&#10;9sOgpYwcQjaWMmxXlVvDv753453D6Sf7Uw/vvf02qBObnSdCbRnfyb+daU8lB4JsBoNhS6UPi1o0&#10;kLdEBSENh/4YNCR4dPUAcpiZRHBBnuKrkFdU/E+2QqTFHZvAMtNvy0lxNBWES8cOHthzZNjqAG/t&#10;jKxC8yGpIEalFs11BNHfE/zUiDteTqOWd6Wh0keJjcbqAbw7HtPolZgaU655ZXUVJ4S+CnzuwcqE&#10;JmUv1BRzOBnMbtvdkiJTB5LNYKiW0MdOMCkZJa7WsntjfAJflCJT5tC7ixzBFZ6etkq1qcy3xGgI&#10;U6QjvHQ24lVK7hHOohxipfDUXypZunEWHqVUZXm6bPMImZiD5t/mE5W3zvdznHGhFOOwy+I4chhs&#10;ssfqY54kJBpXKgply9nyUrq3rQEaBUPCo2Ge6dS1HkXE11E3Bp6XF2xUnx+GFsmQUqHU2+cJ8fmA&#10;CryY3c/K8DlF+BiKBr3NxB093dXrVy6iCXLxwlh/bxcYzPj4yJXL5y9cOVcjjjvZB1qemXvyne98&#10;e+6dH7341NX6kb5HNz/oOTm99su/XDl34YOl5T/8B3//2sXzd25/MjczDZeHzAr7+/ghGgz35qZn&#10;yeTbmihOcn+dXCd5KzKSLzz34isvvUI8KKUP5xz3W7rhxeNcbhVj+X2hcnPssJT6u6i4EVgxDSDJ&#10;nRIwxBfcrLWUInCZcnDKPHyYMjFKctcsIRYy4vIqVdg1K1wiRSJrpPI0QNIA3d5qe3TwSmdyOZM7&#10;3Bgbvsyezqj1FFfY8WJTyWLsmzo5mltamhgZ7Lx2DSv07M/9peaxp8ZfeXOgVr3xzntf/uKXL7z+&#10;+qMPfnrvw49U7FWKrJEUBdPMWKw0rCtrhF24cH7y4oXJplYbI92ByBBZaRI8Dcle08w2S+hqNSmN&#10;SehAAY/auccpZt2wppxqbLScqrqzIh62RkWCUDs8OHpHaizQYCFUSZsxC8NHsvqIVqfhDbsM6qYJ&#10;dukk4dugDL4BuESlC8WC9ja41rxGThFT5PFwkGeanISbjsKwDgodSrySEMZpITzl1AxOGKGAySMu&#10;cT0VHmmXqBJIhBlm6M60QJjsrnUO9KpcDkUSpuDcAoENrDkUHp9MPaHShT4hn0msqnxYGNB8oRGf&#10;z8vUu+TRRfxMGLKJwrV4pNfsVgFFpdTAtRHcwdlivwieYp2JA5F3b7YaQkRKfoKMMkgGVlEBCPKG&#10;lo5WkNKZuZmPPvrprU9u7m2jGX1IDIkVkJ2Wn9gsk3T2LTsNyhQ1BgIB3sgmo0hewAHrGrGzpfmR&#10;2IOdBembL0o3qXRKDjnxgU0fJbairHeE6vo2On5y9q2pQoIWioDTqXwFnfeOSUrmX98os0vy7qnW&#10;FKMsSC3dwUinMLNt9PCRmTKmuiP8vr975dIlCiRQzH00O4BUbnpFVx1jriWN1TsCgSP+A70owwoK&#10;EFfgiPLDB8pwZ7P9W+YGpWNqZkGKY8wlpYUZbMRfrLmXH4qLIEV+zyvTewxbRv5+zLvUNREMQyvU&#10;2OVvq6dU0HO1pDLvIAx0E1A7g/i9V8UN277nPm2ufH4UnmAdXLbpmWn+qvBz8bGFycD+AQHE/0TE&#10;bXlxcTF3q6u0TQucDKWkWheI1eLCEnbWvH5nl1ID11dsMR9CMM7HWhdOEMEiAtdSFH/++Rf4BixT&#10;ZhH4txQMcZ9QdF549vrIQC/od1sLNn3LWsvpLvwFxicyGRmWB+xYVuPx1P0PP5xtb9nZvffJyq2P&#10;ccZjz7+Apfnx/+cf3vrkFpEyUTPrgkfGOEOokhRIF+UuE+yhxKnsBYaIQ8RhwI7C1wwNDz6+d4/J&#10;9oCfognhQOIGcclCf+BFzoNq5modiwVzCFV4qOVUF49PX3/tdTvLNxlLqm6576Wr0Ip8Ibr7I+rK&#10;wkkvwwzx5U3QVPsH+uQd0pq8qcBI+JI0ne8Dc6LiT8iZKqKkotRq5EXw5EI7jkdmzyEMAUGvHf4J&#10;p7boYjlUj7MHnP/x3dvrD+43dHb3nb9W+jL2lud++L3v//r/6W81dHe9+5N35m/dgopD174zIlub&#10;0HfCVYhLpBpBQnPt8uX+oW7CExtweEAwl5VMAuA7tBqXRgA2Fji520vdRNYcycAtDFIJTwjcLBM3&#10;NOKY+TesOObjQDxgrdg/DnnwhHqEcJAWJ1Lt4VsyS9tnVDTPKPlF18QWLD65BDUsiKqhtCQwAsPc&#10;xI4VIiwEZcLG9Jf4D6IHbCK+p4hPcowoJoMm84HoVXG/fBqKABCdoaf3D/Y3dhK70KiCBzlxfOvm&#10;OpFLB6I0/QNto6P9L79ZO3e9eeTczYcP77z3vvWWbZpKZh89eYzNApFe21jZhJa8umglRmUJ/lGk&#10;xZuwqQH8XXCPK7FrGQDTWFK9CYOyrKNsXeekRlYqzEU6AzEPFPiVxo3yHHafC9Yxh51GVkeSsbm7&#10;/Ut/4zfe+MW/OFatzjyZYp+TR0rI0dpoo3kAyrRkDbk7DDSfljxda2J4aCJOeCiYHu3WxNEaytNN&#10;OziUWgIp5kyo+HFyqo3AIsPptgDLDNwdZzrwUcjR2fID65l57ZKheZmJf0oEcg0JY50WGEA+I7T5&#10;hWFt5qIQV4tTpxiJZY8JdhgeVRkO5fnJSSYbWNPaZu6wg0ljMU84+Gw1qGCQXqAJS+e3b8beGNwV&#10;S6vc0qfKG2WyWghCjsISmPDbpVEXPkYspoCGkHQmz/o0i3ASQUO4d95GpnpkbJZogdQPCXy5Kf/O&#10;GarEMomqESDylvzkYuVj971db5TMr1QaJQHrDL48ztk7AGXjUbDM8sOz4/mgkC9oFiDFrp+ZmSOI&#10;JoLn4xw5SPcXTQ2dnWVsO1Apg6+wDpSJCUDKLuSWUo1pKFKwIJ78PnzmfeLuy5evfvWrX6P2de/e&#10;HeLZtKZKmVdtZmP/xeevAoHsba/ubDNK6oAuZbrz8T2HJ5TL13sHe5uHeul+31xdZPDWwuwUXXhY&#10;dMYDDdUdb5Deff973V3wmsHsKNW1cBJgy9G65iGhI6O1HX0+B9FkGoWqKHLIJO3CMaBHGRPM9etj&#10;CM2igMoLrcjp3DLGw+ZSlze1W1gyTFbc4JyXXJq4Op1I6nVYffC4CWaomkTmrw8397dQg+y3Qp1c&#10;poQJtq8q0sSpqLRgCz1PcJ5gm+D4FCFKk5YSr6wWawx/yc6djDogVLQpQ3BQ/MG6AiWvgQGoGvNz&#10;i9/+4++0dPQ89YXPE9BwBP7ot/5H7OAzF853TE5++E//x4X5RTRZhukj5EJamwf6e1I2oV2bSsPS&#10;QF/PxMQYsTLxCnuGRlRz5Jqpq7LR0uotO5ujmSoq6sVvze5lTzomQsLZkREli7C+6sD4jPtpJmLF&#10;uDimp1nYzqpUugexqBED1yJgpCGM8Vewr1g6EJiICxbbK37iUYG+TXa7BzXIw2ZrO3Gokg4KQHPy&#10;CAMJODkcagQnCHKdkGoaGLKRfcfdzvrzxGnMQQ1uaHQE6XHCEy4Kt2FDCnXgg4OekeGO4fELr77Z&#10;Ovn0aT0EWwRMmgYnLjy4e3sb8s/K6uz8TO9Az/jkWEtHS62nvdZFJWadHYjJgOrAs7b52BUDC8r8&#10;b56UcYkqahx9SqlxdfazZQi1oKfiQWEZR8+TaX4eaeIe7J+BQiIqPDjXz2uwYhTo+kfHhl9+ra7S&#10;0n3p8tby4t3bn/R1cTTp/6ItwopcpCjZZXSI2PxvtY6qiOU6tp2hHhUFNhjBtzaaYjKFnPgwYFRk&#10;wzSpif4wvqaJHJaMUBdBpghEyKIJxnwfgYpo2c23kLLThQJ6SIrAvMjkgSEavedP49M8HUVCUm7R&#10;zKkyJIYMdpTvTUjPSszPzklu3jtgZE9E910XygkExVY+Ql3GM9HnTw4BL4vdwrt4CMU68W/pg1EQ&#10;5c+wE3JzGXmRB8O1RaY0Gl7Jf9NcqqZ8RqvGn/hCrWi0m0TV7HCxe80JOyV1VsAWmUP7AxpI6NnT&#10;fKzY0JkepLJQWiG/IT/yXVQo8wjkp/K1C/3OzD4+JlmneJyisNJR2BPsNaQxGuHI4Jw9IecmJVQH&#10;SxPKdBA+L6+s4Ehx3Vg620yiNczxU3xdcjhcDqtqXJFySMdHaEOwN5iQAgEE4OTtd99mV8FNxq9T&#10;seeknx7t33+wh/W4fHGAY7K5vdg/2n31mas9Q31rG6szc482tjcGh3tbujtOdtfqjhlaKGEOrt9z&#10;Lzx37vx50NjZqUdGLA2Vl59/cZIhipqdlgf3HkAU6SGzY+gnuAbce+tUeiEZ6baNIAdBuaj72rWn&#10;zk1esCscelkD/OttcYPdBHeVeubzLq9SW3c8OUeC1i/ILQP9A3zIrVu3WBDMCvVQIFTnFFDrMOY1&#10;5eFM2noXWhMumsZSGHXA8YsLM8QHVOqIK2G2BvyRi99JqbYdZQnEHmhkx8Qcw5DbgWy2gwh1s93t&#10;h0dIRLGtsNgJcxASa2LxyQnYVTw+PB47H5Y6HHDg/x9//3t3vve92Rvv/6O/+/cA/MZqPY9v3vz2&#10;P/7/Ls8tEKmSJbY1NQz291w4Pz44PABMv7SwwNwcSPFQqLp6a1w0wvlqT5PUGBkkiPZY03vCWO4k&#10;hghjcewppu/uY6itOiiz57UZJjhbyDFI1e4aSzQ982R6dobLpA4J0wMfQ4MPB8Zhfe5+ZPOaD3f3&#10;SX2Qygo5CxesIU5OLMCkDi8DoMlMAQF1nwDiPLf2lFX0Fyx4ULtDUkFrO7BWMhdRMRDG7yK9wqmu&#10;1ZBtWVlaAvMFeafiUmN0zunpo4cPwcvhZ5BB8gx6R4ePOrvGP/v68ItfqmsdpP8wopVifhzzxf3t&#10;u+/8hKf93Gdf/PJ//jfPvfmVS1/6c5e++POXvvzzL/z8L13/1pfv3vgpuD8tWKIrYdZjrbgZFaCM&#10;NxmT6kG3+RjUI8LceDE6KTV1YQywINRyyWmEllQjbGtoguLShp+udfVhH4UkW5BFRTiMGUMH177w&#10;JZsk6xsnnrn+6KMbR9sbxJWo0SDJ2VnrOMYsSD2IejJfbhOvhBnCqrC/IUojStWMtw/BHPNdRySB&#10;khk0/s29XZJE0AamLTKFl0RNPtjxMfuZejBMKaRWldg9bWSOtsp3LfSkOPM3yiXKuQQeQXcJ4mbp&#10;vjQYxWKWQN55HSG0AVhZkBCfITj0Eauk6LRVkmB8yeEMqfHM9J27t8H+0qGmqBOHFGoZhNpeqNlc&#10;2MFeWwuqDIy06bxw7hyTXHAfRB58ZkIiFXplUIdhpwsUJhc7NgdA4DOsJkP6YBBcYSGcQB4JQm1U&#10;UVwIF0bkYBh+hlXYCO6dEptmVjIXxo4CQhHIcsCp+EkYPgoiSrgIsY0yDRUXPqPALC4LNtrYPaLs&#10;TtHGs+0dENWGKuuBNMBcZXa1xQ1ba4QAEDOAuNl148MP1jZ3UO3nsLDofIxRpoN+HadigUXeKzi6&#10;vHRcHEdMATxZZbtz87MffniD9LlLGqxoJq/chpmF1Vqse+ra8EufvdLSRdBUPzg23Dh5joaH9anH&#10;qEwMjw2NXr6AWsby9AzOnxiUvhBukjC29+IF9GDQb0awAXiCYSiEzGirLy8s3qG0fQQDrxsyA86D&#10;eFNohSANoj7KWyCn0g+Uwx8bGy3tpGwIhp7QPkOcRcqK1fuFv/gL/86/+5f299bf/2gaGEP1NcxA&#10;W9u58XNI0szbq3k4u7DsRFafOSxNOHP4atgBGwG7LMhoqZG3N3YgAFTQQERJChQMReMmvpcnWhAA&#10;azVWhCUh2R0WDwpyb2attusBb1cIQaqqD5V2Smw3n6Z52t+fnZnhDJdh3nVHDV1MW5+egeR8bXik&#10;t6Wpp7llcmgIhXnqY0zuY9zZ+clRHiwPgsetGt/GRirnpyRHPOUEDFH7Aso4PV1ZXSGdstmhQ+xJ&#10;AgcHKSMwYBHQd8deUaa3BU4OGAKwif1BVEpjjWvwl7ly7A5sYBAPmh3YoEX2Qee+51g/h2EjHLdN&#10;7A60rloGCQUCzT4pGsDsMFXwWr/roBhU6umYsXxiIenw0CZy6IwgF876Kao3Qc4TkgNwh1mjAJN8&#10;ElQKEvQhF8OYTvY8XAcMukXvhsrO8englesdk5cRljiLd87+x1Rhce7BSFvzxYmJ8clJOlg4J8GU&#10;JF8JE5we/PD3fx/714UmlGOj9O/hForCWGlgFZywwET4Gn82ZEYVQPXXZvYeq5deKQhCRwwW4FmD&#10;HBPAQjzEhvJE2IeWrws+0dhIN8/9B3de/9Y38N4m0/VHELznH97vQke1izkmRsPRo+SLrIOpAAeY&#10;ppKyFTz0mwDNBIVhs/gglEvE0Tn2jJHBQNURHiLZ01tHPBbHAkzGE7Bv8PCUplZGanjA6m0OsiR+&#10;HEG4ILd8muciWnGYChAep2Ual2aktQKW5A1HhJMRNc58BpERiYmhSWRSrSFtHUVtRgGxULp/+zCa&#10;Ipi8gc1lRAYhX9oUoA5LqIDWYZ+7UCohOcOApD8GZtCf+7129pLNE1g43A6Px+IYfQsYF91n5fds&#10;K8/D4z/lhEQAJNiU/x8URTxDEYlU/dhwqmAq6FihfYTchRzEaURSuOzUK/vIACejguQFBG3iuccl&#10;oNdxbVw0LF9hm/qR9Wjlah3TCTfjkCZmvviAWahO9VEOms+6cuXa6NjYj3/yIRT7z736KkxX1g3O&#10;LksPWEguML9o3M0q45KAHXlCl+jU2ttnI2KQ0P6XVztIW0ZX+j3oOhVCWkA8cU6T9Npr/Vc/8+xh&#10;W/MuyAP9rMLtFcit7IXLb7xRd+lS/fSTjz98F1WWa1evp0mnBTAXPu3K9OMnU1OO7WhquvnRJ6i0&#10;37l376OPb62t2NwBPIVdECXPRCDI8khShON0DBC6tr66sMScixvoGlPQVxWlro6LhA3GDHMS+t/4&#10;O//3ri9++fIX33r393+HEl4ZHMWyKhy3f0j7IweeZWVa0gJFSAVUoUHYj7a5vWdPEEjc/gEQBC0J&#10;fB2nAIQkldVTBEj5z/XVdb1jT496x+B68FLJ1ilUUrwimyXCIiahvnGsUzH/opmVfD5awPySDQpe&#10;RETuUEdM+TqDUIFobLHlfMJM6q1Vh8hZ+BTYRQzgCPINqYEuMGZsU5Jlwhmpj2ELysXg7KvLChXZ&#10;FIBMhXMRiepUWWmuEF3CDGDfsnkNPA2+GiCpoF0H6wJ9qbXlZbhipIUsNMAOYSnmla0JuxGUXQlA&#10;7ojmLid+OryZrbdFdyLBBcYIkcZNxkesI3Z8sCN5WQGsjQ28LL8pPbJ72/sUmvHp1M84OGXWRhEg&#10;Ncw2S46jCkZEpqKusKwaKm+cDUkdQlJOm5ZRoH5QfV1P/wBI7sLqKgEbqj3r21u3796xmr2xhl2d&#10;eOnlOtSCDLmKHOhZcrp/sDL77o8qm5tzj6d+9G9+8N3f+q0bf/gHp1uLY09fCp66+j/8nf/b5sw0&#10;4x1ZxkO7rnn0zPDVeAvGMcMq8sig+VyT0trCMlYyre7QBKSen5wHJoDhp7iSkNIYXY9MdqZBOqu7&#10;mRg2kwrAEum8Wfrk3T87h7jeUBdxOznryr27ii+ihSJaSvyteJO+AjijsUL24NgdZ2U0ixWbpegp&#10;baxy3pgYN31TaXcg7xSDUiVR/nKjs6ywTbi95lYmWEbz54Cn7klPt7AtGUHYMXBi0+JoR1wtDcFE&#10;rQAIxBhFSVFbKZ6T8cHA004VEGPxCcaOsybO3BZHU5xd8FCWZyuXzpYVQKd8uLnJBqcWDZRCccMG&#10;hRQzOfHcBEGhkSklHDlIjThHC7lnuniBn8XQ9rnyDFNSUSxjXZxhVLBpEZ7MmpFQEC5KID6UwdWm&#10;h7Wlo4xNF0v5dEo9H23v9AGP2KhXnl89fQDApyh02ggeoZQ6E3GPAAmA9Pmg68eVb14aUpoH0NbZ&#10;YExEruCdED+UQCYtAcXILWybIgxHB+QdjMj64he+xOxLwiwy9W9985vf+tafGx6mT3h8bm6e6I9Z&#10;IQi80J1IuIhoDsaDwASaIcETCebQ0OiXvvhFtdYaGkZB96qd6iMjK4MJOKR9cbnaVnf1asv1p/AB&#10;g3TbPL5789333l5cmB/q7quOn+/prNb1dNXXalu3PkZqhnCsb3CUDWLBBF7w0dHwyPjgwFCtE+ig&#10;5x/9o3/5gz+bnn0y29fb+cz1z1y+cO38uUuYc/gS2Jx0aZ8S3bE1ZcZku7N7UsaJLBhhi9cs29Lh&#10;sM2ND2/deunKlSef3H7+6jUSt9t37vF2PzCEuUJyRPAT00B+TQZtdNzRweLgHTFkOMiDnb0rl65+&#10;/vNfePvtd3ICrZRi9bCqTibdYyZAR2sTCtRM9OOmJABwroTPpAz7KCHhsHQ4A8ppYrjqyvhKq8fZ&#10;Fg5LtOeC0aKHQDEjQyMXL1xkEhX5Hcw8ZUDEvu03Y5MiHEhGSZZ7jlxgfJSbZtYH/EpFop1FKZqA&#10;gaN1W0IYojASeBUotwUjHTogOR1dVVaNSIkgZxVt1S3QIYTcTBC5ZqjT1FGxAgRbxFx8OH2G3KlU&#10;W/FWDksry527cHcGaJYSQzS6tblLNyYQGhUA3o6KJ9YFMw0AAd+FCAjrU/Tw/Ki0rXsgHWMK5CIJ&#10;B+fK9xBwEMTEXp9S73h0/wHBSAlOWVQHuWn4j6n3QyEcu3L5mVdePf/yy93nLiwuzMGrYXdfuXqF&#10;eHt3fRXIBVIkpIhEPyd/9oe/88Pf+u+O52am7t55dPvO5so6aR69Bp+8886//Mf/zcH9mxdJsG5/&#10;AtgM6ER0I6cdUJJMtNruYJpWAyVsNF0H6UpWiUVqfhOPmF5qowQiRWI2rMbwyLAMla6qOFyLFtZQ&#10;VHIu8m8V62gQHJl1UEVttQa/+cnDOze+80fb9+8s3LrJdmKuDzYOYNP0XM1U2dDo8LE4Gf8R/JOn&#10;idpUrLmEReZGJragY4q8TW404GmYJ2xUi88KrZg6h0J6StLEVfGJ7MN0CWr90kUp0McHAr6DJ5bY&#10;GbfA4mO8uSehrJTWqXU7zZRINrCGGSKRQdpPNIshSxg7pqCKg/MhqmCN+GWdU8NJyiuNSFEQEsks&#10;ilpn6TJL3uLccb6LQWccMXOMOiTUaeTRW3EBBG3seNafTRXCn5pKlpf1+J6/wrAu1Gb+UAZ0+UcZ&#10;qKgGSmdKfywBDZZcW0yYrpZhs8R83oXPEZCpb4CCa4mFxvgoMfGR+LJCwhMzNI6iId6UsvJSl8B2&#10;3i8XBsVn0nY8B9/AxWFtQXut+O1sc8W0ipE3Xjh/gTjuxscf33/8cH5l/Z0PbqxB2ocTUu24fvUa&#10;3/bJrY+4FNVgpRW1TI5NXLl8lc+cnp5l2hZ6wTdv3mT/ARKxNwjcUJy3CWt3u6va/IUvvnr12mUn&#10;tB7tby5nntv+jjy99c3D9c0nDx98/P0/aVuaW16cWV1eBI2B2MRGY3PhP0iLkcrtGhprq/bUnzR9&#10;/zs/wOG1NtZduXzx2pWnCGlLk3eUYiq0A+CBAEiGR8botB0ZnyDF4/fYaBeGvoaInvCwo4yN9l79&#10;g8ePfvuf/tMf/un3/sLP//kv/sIvMn0LIVCeou4ue0jwwXLFKUOaZufnQLElybG6bJe9vTnqriis&#10;nxx3dNYePrgPQ4vrB8Xj7+kw7miD+HVES320luBi60PZj2RwUjg9CZaU1TJPRVcrXAAon6mTc02G&#10;0Ofb2sLwke8XtS0OCS3XQ5cvzj5+GGVeAkkvEcZFxO+5LuRb25nHDflmcWGWAoPz5JRUL0JYwoIs&#10;NeHp0FA/70MMzj6bxgYgAWDrJmaUrNCpCL6kk8wQdJEQIHkMLpsMu2BjmGwTitIy7TIRRT17XA7l&#10;C1aX1baSnqlfhYEacgozLFQ2F2VGfpzPiY6gK2HzhWePDWmVqaEepJUbJxdJv6Ist5XFRcqGFNrs&#10;fe3ogJYBXQdi9vb6BoYS7SX7YjIFwzGPaIw1Vq69/OJmfeXaL/5yZeK50+7zLYMXL73xlZaxkebN&#10;VbYnSR4x/8KDOze++51H7/1w+saP5z96+/E7P16fmR3o6n3xM89fuXRlbHT8sy9+lvZxtgEpxQsv&#10;vdz3pS9efPnVrfsPbDvKXKUutAcYWjXUD+egq6cK6RtRSSI+E3z4dEcH5B88HJmCDXXUGWMZsBps&#10;T5B6B2wmH9A7AjcQZxGZE9SR47IlmtqavvRX/oPLX3jz+ptfvfbGa8gR3bpxg9OOawe4czibNjpk&#10;MeLi3V1CjVgipVABfggcccmwYO2pS5tmOuYgy8tOw0zj1biwehweSmT4e9xVhkQ7LkN14oiZiGhR&#10;RBHJBVwumTdPVf60AazhIPkfsDVROhs1sirq2bKPuTIdf0qa7BSJBhk2yCbHUttjnWIF2bC6ik4f&#10;NowtuqPAHTxorLEz66h2ytTGZxHMQv9twt3CgjeTwNaFDcWhcoaRmI2FQj7csiRMRAR8om5q1BOT&#10;WiBm0fDEJZ/a6FPCIDHS0o5YWFuBKQrBM3EDllelT35LjKwiLpvV7hHFaTHlLFuqjx61Apek3s7O&#10;zOBDhcCOKi93RyLAvlILklCdJSfRUM80wmXCYTX/WRf2hEAMMAQB+a66w7fv3P1P/+pf++rXvokQ&#10;/pUrV3BMSgFUa/NzM8CRxApQLjElQOYsCu1GDx89nFuYY6cgYX733h2Z29SXqGUzp2d+GlIyFuPC&#10;+aFXX33l6uderE0Mba0uMlWF8PbypWu0w7779vt378zubcxMPUSvY0vMxw7vLvDKgbHzHS++3PjM&#10;Z5qpBu8fNCLpddpw690PHz+609aMSJCIPo+B27l165PZ2VksPlHn/OIcGCmNHkNDI+xIsXJnbjUx&#10;FZB7L82vRB/RTkJynvwbXbSNuVlAiUM28UvXrj/z7LMoQwJeutpYEJxhCDqcoomJyVdeevn8xHmi&#10;EaqM7OYorJq+8Izp5MSjYON6GLfX28+SErY6K9pISAfBass6i6ytiv4O03KvlvEcxONOatgj+SBs&#10;kS0gIhncsKBmBIX8gViA78VIiVrML8B9jEQSw2tq3o1tkxvUokdGh8fGxggrRGnWN7ELnbVuIBVZ&#10;hux0Ir7OzvU1Bpw3XLh4vlVRcIeTys4lw0yvP98Z/LSz6HhYrEeMu60N5ETYQWKTSvzCevSn0cvX&#10;DfNhcnh0zLGiDEJ1PIItAPwHywhnjdCVv2I5bc48y/gKG8nG7shOeiPhN7v1RWBgQAOX0U3U3lYI&#10;iDg2w0EVlMRW9+0bV8pcyhjja+vqxybGh8fGwfyGLl0BYURefOALbx0OjFSrA3I2zkqCld6B4bXH&#10;dxrR/GWtGyuw7KFwsGi4B5j73Z01VnJ4cOj85DkIIVocybDgE6CQzazqwHPP1a1v7M3NccXOqe3r&#10;IcyB4g3QE3k8IzjVntKbSi0bP6UFES4n6jRwtF+8rQVuJKFutIoyCy7tTA6hS+sTa4K14NmBgVx8&#10;9un6Nmob3YTgXRdsf9hfQ51GO8TlGVeKDtmhWrYr+43Ylq9r7+62DSIasvKxTdXVWi+BAlbNgQak&#10;SNalzP1xHsT4fC47imPuVIwzu0kwTue6ncI8VxaeQECzyxfLbGqm0McHcyZs/UMfw+TVURcshSB7&#10;uqJAGECnuDnlWezTU2I79cazAX4YZTwI4CunCX/DmnBqQjoGNLdvSu7JScgqYShhyiARYdkoWhOO&#10;KIVmGC3ywsUDhdk4c6xJwTRaekntwkghVlj7m7kFfMIZayRGPKJqVmUcymrEjYjNp3TF0Jyta6da&#10;rnmJVJMMECqq4efbTICHbElHsfFH5j0GnJHskelUlS+MWUwvjctB+fWKKvvs7S0soMS+Sz40OjbE&#10;TfLNpCHI+ZrBNja++fobb/zaX++4fm3rk5sIAty7+8mD+3dmph4TmtEWerS/k94qlbb4TBGojS1y&#10;H/ge7BCCtUwphWy0B9UOmIbHQWJ39coQh7d6eaLSixJx9+D4aLMdSFKJb314Z+bJ0WB/pVZt7aWT&#10;enR8fHKCHXn37h36G+Bjn8wvE60xLevHP/zJ+2+/z/gJBJqcd2fd//Tp689evfbU3bt3f/r+9Oz8&#10;DiEf4h6vvPoaBAw0PSh/wTHleqiMY5JAhAFVrS9X6iBjWlFUFciOHqJ2ysQffPDRRzc/mpp6zK7i&#10;HPISlWHB1CKYg44g+35kcHByYpwpMGura8g0E8JfuXjp6aeeBrZ+PPUI/WCG8vJ28G6GwmK+sKGs&#10;CZaOeNkxtwzDJpAscy3Rsz5kmh8mlX0NIUzfbj04pSdAmshXQUGmxnNAdoK948VsUoswdk7vQWxX&#10;alIdBe2+VJYmqj2HA3QQdpLrEREcgHtMP5kGI+vu7VMHEotoRkfUDDrEGmxYTUXKVLsgZmcBiFSR&#10;XLGq2AtemW1H0E0eCwFeJVzkeCT80sXH87VvmI2j6GozmHsvIT6IdoH4FNTNQFO86cLSCkE3NUBu&#10;XOWAVE1ZK+Lu9LMBAprzmRIqichYWyU7uFrQetNRFQHj6BLo8arCrNKwRKsM96bwf2vb+WvXaSs8&#10;IO04RV71/sLCIin69txyz+Vrpw3gS+KDOS8NJ0uPKocHq4vqefHJn33l1bHX3wAHdUwpZVLMmfdJ&#10;+yMFKnCYJUBJ0gB6Ikn/GhbmgWxQMcdAKKKEfKNDRYmf8JMw9I1SETNwFrU0RUM8qsd06wlndJAg&#10;WoPCypBdhQmm+D2GAxpV8aCRnhDM5Ylbw9jeWnz8eLjaCSOap1p/fHj/Rz/adx5mqL6ZkcQ9ldmy&#10;ZB4OD8t4Q/6KCngsV7J0ezmBXywVhOquqA4XTIHAUqTab6WjRE00o3tC8pS+cWRcGdaDLQOQbzME&#10;J93hlvKZbEHc2aG0kEYBNZ1BlvnstZ1trD9hGjsYP8VOkTQeAhwPgPu3zSDSTgWexgajFMWVId9G&#10;W0OCXoMGK20nlOOU70rdAtLFKa945rnnQM2Z3ks3vZ4b/rIiiNpB9gknnI3BmWK8HKigQ9mJ3+sA&#10;PaQ+FiZb+QMrzA5SrCQpbDZI/KVaDmdtMqxBtHYdU6uP8x0afXeSr/flrBkWn1UycgH+glFjmyaC&#10;iLaPR1RcBkjhAVbeOtdFkMuftNR0/StvVFqqNubnN95889Vf/7W/BsbKhoDpwbZ57bU3PvviS1eu&#10;P331+vXm9q4Pvv3HkLpmsc2P7m+uLm9vbsCyQErcxDODdbl87hQ0C203cBJAMeYt0c3JRMSENKSl&#10;7M6jpnomc9dNTg709NT6xgaQSqz09TKGa/bB3Xe+/wOWBb4KWmKff/OVc1euVJF97+/r7O5eXlig&#10;OYWTu7a0MnXvLqcXU3jvzoPbtx9S969V+zE1+BU6JsYmxnCxd2/f7e1rvXp1gvnIf/vv/r2nf/VX&#10;j6aewIknHB4bHbtw/lIZ/jIxOgYbjOqWcQrzW4EjbM201EttjT2EMsPU9OL9+3cwymgMEe4wtoo8&#10;MijEKfO3YAUQD+KCiROBaxwa21DP44d6OzMLYWhWlSXy/E5vhf1qXxY2SKjLLUsUSVSSqRaM5DFS&#10;NgekBmt7s38mA7KaHK6lUAwNTql8c4phOfMOACQeYgkBPDegvel+5MOhk+Gm6XIcQYDFiUdOfIB3&#10;QcBOjYHDgHgLoQa4g2XrOor5aeI5OuyoEkFr3LNBZUHzV2KN6YNwTAO2CZJyJCC4PMMJGzJMFblm&#10;53s0NRNsFpAOI+rAVZsRbMSKeH2bMrlrm4QKKuWkUMz/YNfSt6W4Qy5E2jXP16qXzWo0p4lOggUk&#10;wDfyzjdi77LHI+PFKtSYUEU/PW4vVCnQTOqSDLtZRpNgCTbOAXt+eXXrwmuvMxsROnvMNCHe2uyP&#10;v7s89RAlGTgDg8T/V68R8x88eGSfVzr/T9AsZJ84Z3I7U0RMb7EQzP8k5bf7BWVqmv3Me5IMSYLV&#10;ppQ2TgECCbFYT/+OlznIF3ADnA0xRen1Z/4CNB+zg0k1I2ogQ2SAg4L7gvBOLDKxmH0y85Pvf//t&#10;P/j9hz/54Z0f/JuV2Xk+ioUizCUCBzbSYsr30u6Iv/BOJ2+0qiKkwdctln5gR95ERrk0RqnSBwbt&#10;kCpr7oaslsJMaOyiSTMBI7f4TcRG9mmbsEB6hAA6zfNdcvnNyBVoFoRF8JKUUfaI8v48f1bGImDC&#10;YL1RCMKRxVNGuTDVQMdZuSjtQCQ7hjqJwWET2iHipqG7HfUAWoiV28Vf8Hj47TP/2a9d+tJbKEM+&#10;evQk2oei3Nw7E9J15xn7wg6DK+Hc9AN6F7bIV0trT7gfRG+W8c3eI6USXrsuJ3xzi6wh4RlWS9rB&#10;txkuW1tmRaPWn77N0vyiHAePw3lM9o5GGYud42MOa9a2O19ZBgWcVF7oIjg/Zn+LwjQ0wNgFg8bS&#10;4fWefe75v/qrf3XspZevvPH548Vl2gcuX7jIOpA1fOfbf/Q7v/M7//jv/79/8O0/2N5caao/Guiq&#10;9vd0EZfB6MNucnLOcm2WTRT1QI5HvfOVcQMWmldWyJpBlBZmHrQ3nn71y2/+lb/8FylrL8w+XH50&#10;99GtD2c/+umNf/WvFh8+QiMODqyD9uoPvvLNb3ZdOAepjTFT2P6px1MQ3VCmaOe/a/39g6Odbd13&#10;bj+4fRP+zUlzfQtVZNaQzUExk+LnM0898yv/8B+8/ld+5e3f+72P3vvpu7/3L979yU8YkY0fppw+&#10;8+QxJJrzYxOf+y//9uv/3r/fOTdz7/59nD+pXJHQJaYglGZZOVdDfQTQnUyqnZ56TIp36dJl4Ivr&#10;154aHRkDvAORJFj76fvv/+gnPx2dRHa5G3Tq4sWLQ4PDZCSPH0/hn/DnGGnmFKCGihGNlIGknNDy&#10;TrtqJNL9WHbWCxRbi5M5oe6HUHaE1VLIUCThgA4R7TfAFIAMXenow/IW5jWiwSb4e+rsdtt86XQw&#10;V0aGqWVgeIDuObvvMoU7xVKJzOk5IgNVNInaDwYaOz48PACay1hY9hPBGou2s7nhvDnMH94rTZAK&#10;X+zAf3f2UTo1CgLr/wJhg4apuNnewjGQ9Wu/Cvg7IRQ0BoENnhU3i99WIopKadF1cpCYWaelmMy4&#10;OVNVF78y0TQ8c9pRK5GmQ3H0ZM5GYW05iTbmCrPQCpEpzhHawR9iztYYTbK+zmWryo/YjZ1oJxQ8&#10;P/ru95967dU69bKOPn77jx/+6R8dL0wvL8yODQ0j1TU00I8S2Nq9+8sL80w5ZQQWmuUdWGQSBoZk&#10;bgJ8OWUKtJvHNHl+giuHxQSklZ5fekNUzc9Rt4aFhWB5uE4MctGV51lY47djzU7XABIg8s4r4NgK&#10;aSpSgXW06V8HGC/O2Raq99MzIyUDT0eGR0cUp+zpbKOVYZdd1dHMlSrTHFAXuo6QEddCAzF4WtQt&#10;ChmNWreiqXwgsQZJTLQVneTl2FwY6yiQMf0PGdLO9iE6sgcG5hiuBvHmtA51TCrVPCMK07jhvh6S&#10;3n7uw5GbchcwdtTWGO7hBEueuJM8wegV56FOjohrVwZw6btKrc+cL/ixD1v4S2KJlvHkCK7P+uqy&#10;bavY9P0t9h1dmPA5iB94PagTsrb2ZGxuXh0fr+vvO77/cPrxFIAafq0ZH5M5AFyzktRw7CqwpLhX&#10;ul2OCTGl55eZDoBmFnIgLqvfb7poD5tFSCsfMuRs444jyUhzFbKgD2gl+GPEkuwIS+FEvYRPDT1V&#10;ahus7I7B31jGNS5h2Z3dbmZgJ7l9h2+d6yUSpMZl8WEXdfx54pXXPvfai8+/xFzUt9955/0f/tnG&#10;1OPf/f3fBXTHfr/303feefsnxIKA2kP9EMWrFJug9eC4QOKUe46ECvYriWpEZvUPOhw7o044lisP&#10;Hz0gCQDRg7Dyzo/nJ4YrP/vNr7e/8uL+o3sPH9xhWISEHABrpwqxoC2cHHZAV3d14uI5eOA2n0xO&#10;sA9WFhYpwDz77GdbmjuRp2c8wPLi2nvvfrA4D0fl1IyGFiknbNJd6EDbWld17OKF9f2Dm3/4h4+n&#10;nkg2UlyfHs1GEAxiT3CPBw/vH969s3HjfSN9iRmwccF2kY9wKqlGwRoXTET/yE0RPhI4s2exsLjw&#10;kuVRVj1//jyOlGNLyH/t2rWR8TG67W/evoXZm5mb5nGlMu6Z5Nog8BJZwBLBLnDITT8ztc9ze1IH&#10;gwbjtbSC4hqwj4VW9geGjLdgfEkmRc+bGW7VDoQH6xEQHDoEAAJ7RuZTyCokaJmYLHWfCptlKApB&#10;5m0OVg9n02cH62NwsL+5zQQi2VwkNY/QJLPIUsRl6GwirIIPZ4Mc0S7cuJU1RETJSPgQeBqld5YF&#10;N2I08DVRK8UQ1QqM/klraVijrgMyTGpsXppykKClmpyyxAQM+UBqYlyKg35UG7cx2B7cwvwQYk/s&#10;B4FMrUSISd6XY48CdNhQQYlC5JtiERDQJsUuklJpAybm0QgNdmRwx8og1LmxtvDhex/96//lR//8&#10;tzbu3G452Bke6Gc/n2f868AAE4QBLkBmmaFshJtJ0uxHVAeS3orZAL+CoT3/yqvtn3+je3BwZ2np&#10;+s98a2t3c3dlNXwYIT6yLu6lEH4FDcLVDe8W+KjdlhDUu2w4tKTJdXGvyGU7zMSZbyoO81WlvMGO&#10;5PfcBTsnp6yBNlrkLJ7/3OvDk+cZOkB6ZzHjxFkzSmZAdi6ChNpHbQ21DBx8WkUET/lgMbKUXsE9&#10;ceSO4KB/T6Kec0koUnGQeQKJjPrZvXfu3OGXQDxwsCFrpbG2gagf54QIrYY1spyCLIQ40drn28Fo&#10;SeJ5fB5zRHETKJTEq9DaDCeLaIilNtenNFto0TDS2LvDI5xBOxwY14pAUBUCSEQg0UqdaMz50vof&#10;ffd7J5ByaYsnOqYVo2JRXdZJRh4GiRb81UimdZD/LJA9K8C9YIJUi1YQ5Uyso6Bg4nS5GguJapJg&#10;qQWM2cgmQBJS8hr/ZaTC97FblEXVNJnuqVrttCkHXIQHFWKSmDV6e8EhuP0vnesp4RjhLTAxCsDf&#10;+PrX/6P//L/YbGy+/967Nz744NadT376/nvtzRU4UxurK1Quu5CU6ewcJBzq7SZhNE5iKwHWpGrM&#10;igdylPCs/pM9XbTG6R9EuyJIhNsk/gc1gDCwPLd9fqLtuacvt+9sTD+6vbWzho0gDFKlqNYNDLaA&#10;rv/KMsnVBLNIxsegDni5rU1bM9O4O1qpey5f3do/nnn4ZPbJwo33P3ryZJbbBaVob4mqg6N/IS8j&#10;KLJA2HuwuPSjf/4vADLoD6T7GcdLkI6Lx2ISVQRU2icouHv/LqvGeCok7tijwLFWwvdh52xjE9g5&#10;vL6w3017FPk7npkl7r7HiFfukeTuuWefI/pmjgaBw1feeutzX/giEtT3796lIcCdFvI4K89/YtTk&#10;+jQ0cDvsArnthAYK2ysVbdQjIl2hEI6/x/myCUyQ1VnVhMEMiSZyo8pWXV2PHj2Wzwlp3yYFY3M2&#10;kKE0tpjNR/9YdLMcUWbnWDMRFjEajh56DS+zwaRGbykMZiKp0tOLRpIHRCq+qkYOsOAqAGc3U4xi&#10;NwM5w4Lf30FWVPVhDna0dhlfu4tL3tvBsitdT+SIKaYZjfiezgluxIaX0wqmkx64tLbSYmcfr3SL&#10;qKoT4UQAOCEMbBxoCQUFtJ+bC0sJzXCD3AJymHWn9k4GfXniePqEqhigdCRF5XwLJZZTMDcCbet0&#10;Sp46URfDxVuGGOo6PFI0Nsk2OfBwowZ6+ujQ4/BgbrgQ5mzTJtHf24efI3SycTTKb1FNCnRABX9/&#10;98LVax1vvqFtaWubvXmr/7PPb8P1nJ+NErEK7oAx3I6BWBHZUiGgFAIdnBpWMdiXup0Ec/LegAjq&#10;QKWC02TwtqRFZKrIPb2RIwcA6opoYodZVhudHK8fGKQUszo7u7oswzIF2+QKsuioYonessktGxwe&#10;JE1BFFdvgXUrRQvHmTqj3T5vb0087RRaye7BDjqRqnqhM6cC8PbswoIi0UfOLeKqBImOjpiYREBA&#10;dSfTdhpIWzS7IbA7ujC66nwqno8aI3Cow5GRW4oOxqf0HxWR5EqH9BD+ho7NfWjREiSTTuOWnhqK&#10;uR2sPjireEKlDlJRNpGKxITnVETmZ2fZWH2081bpajYYN71Lc3xSFkp26gjyTOVlyooLjSTqF3w7&#10;m6zUDzXKwSIs9p5piha5UGSqVKoTcPH1BgCuovI1/vhn4zwTAupkBWDRUJsoWB4vljz6UTqA9M6I&#10;qFS+ON6V2OaY2yB3ePqp67/2G38DVPKPfvM3Z9lS0jOa/cdEpVJtb4ZRR4pEcoEZRbIElQynSwi9&#10;2/GFFYCNS280Ky7u4yaGckAcpEt0RmJThZDEzgUcCtSCrc3RgdOxkYG1tbmp+7fJlZ957plLz39m&#10;aWEOM0M8hTYx1XDYScxh6urrrSHozONkKvb01AYqZEsrXVXGlrct3Hvy6AFx6vzi4jK1xkEodT39&#10;GEOjqhZiW+MWbpnyxY9++GdLC7M8NoZFOT6aJpEjCHNUolFls6JlR9/BHtgpQwzs3cD2AVxE5pwt&#10;BS+KcIkogSVj7126dBUnzMfwO17MXwnGKfuwzU5HPRWFxqUNIEHKTUvDQ4NTjx6zeucmJug8Ng9y&#10;No9UNssU0dglIOecSfF1DsUeexezG5lasGmYJ4yKcIJcZG6IGyzHASV7bmOGOKJPnjD43E4wzEEh&#10;ounpBVA0bmXGJX9O9ckggvoeN15Uge2cxCB1eNqxFdH1c0IS55Ovzu9UiTRMoKdYRiCwoGRoAz08&#10;v402MH7l1VoAPCIz83xbZOfwEzscn5BWs4bA9cpBeBLaAM7BZ3ILpfoiFMCTcqShTQz0vhqSYJ12&#10;9hjqmqjZkTcRc5BB6IOxYEtgZdKmzgkZfZqGHcSecoJqRETi3ALER8YysvvlLZimmGvztdFcJGVZ&#10;Aztl6bAsI0OjBBNI2h7tIZgOi6aVSIqrsrOcmVVLy+xAKq5smZgUp+fxFIy9LNAdrH1yE/H829/7&#10;7sbK0rnO6u7cLD02kJFNIux8yxy15L05wvJBWTTCGwJMyPLhwio3HZoizpI7b8GLE6uFsasP9MrD&#10;DyBVtHxHtYrQEspXc2VzebkV/euDg3nmszBLk4kfZ+O1PP2sE2AXz9PoOCNgvAKCBksXouHG9FEL&#10;kS+cclmkM6wr0ltIHgkHSVnRQzmgG8qcAsqBf+wi4wWVkDI1MZ8djJQZqWNXUdQz3bTRSO03FXfx&#10;B2oE8ZBSGuXVqzQxyblmRruG3ERJ9Rvv1PCfdYFTUfazFttAmzyQMPH85Njo8FCXQ1bdH/wWlxCx&#10;eGnLBcvHdXSSgzr4vI2QEh4eH8nL3OLUD2yW0TPx+aTwRXRJ9hyHtMjwJ2URaixlzPzoySzpWqwq&#10;8v9CVWUYQjKAsDNUsytmnQhJy27YqjxI0biyNdcdDdfQrWhR0bjK+iFXy3auvDnSWbBwAEZwpc+/&#10;/ubUgwe/90/+25WNVfYAlivzMY/xOzzT8dERCkpFSspr9c7blEqILopK9qmecagwvt4emR21/szi&#10;lG4GP19IUXtNgKxm+fZWU90xnwechOWFJPDMZ5497e872dp0zyWyuHT5Eja6CZCxowNIH0QCfVGA&#10;F8DKB/fvk2FPP3j8p9/9PtrQbF8cBw0saEM1nOKjlAtnoRRwoKHWmbZGvmFPwsGA5qITJUzmYtLZ&#10;oUQJ55NSBp4NayUaAy9FXjqzYg8gGnPGqCYKOKql7wRe5EOxHQqBZ4BA6WcldqZYzHkmXkCPnOwP&#10;I/Lhxx8sLi3QXUOXy/rKUkFI+eEKweaKneWr+RwV6LXRuyxXX3fP2Pg4l00HF9bHeN+VsRWiFNDs&#10;/kuwDCOQDcFdlPkUuMxi7/h8+w6SUMvGM7xF/LeBBbdFTetm7iymK0Mcu4jq7CqBLHAWLB27g+gR&#10;SKwn2mlmyo52xjYqJowzKxLm6kuVtF0+rKPpGUDF1jLKjIcWvQnjGoYcDSnEfPwVSPr6OpdxyLfj&#10;IDjb7KIELvU82ZDZ25wtaTgvp4llB+7kGsRPMBmWDYPMOms4XUiAqpRAd7c5eaSopPkc7fDhSB7t&#10;cGOZU0fCgncU6V6rIrTGEPtzfuQNG69w05gPqKiMo0bNjsiUekz8AgS4dspsD+894Cv04sRiwabg&#10;OBPBkf11IMqoaPr+/MIM5luiAuEwTQA8LK5ZgiI2kY4+5ik7Zldmi+K9OGsQGFSc6INVFEDQ+gi+&#10;ClG8I+R4yhAuyRuCGcs+5fkWjQjynvR3YDRpa/BhwcGamZ4GK9/e2FbXrNZdoGdvwESQNh/GWdmB&#10;rhUxno0ESnp2M1FFgq5VpUxXid5n/JCDLNSGDoTqrFieMc+pvQO+lr37MfV6UCi5vAWZfzens2a1&#10;BkTrfAG8HcEZSJk2zelp2DvYIMxBZndLJmRFAOElogi5pMQaLpOJU3pKlZOTO3eI/ZsYHQZ6jqBr&#10;STZVPSTeYqnZ/GneU2FGS4VjEF3JXGnHBrqU1sM7OoZGQNb7CelgN/CFmgiVfJAqJC6CZWQoUE5B&#10;we4SdKY3wv9zEKhJZCQbUzAQ17EeG1Qn4LUrrD8ICqfjSNXV+fCZ1MGfpYlnDKPt4MH0LD9+7dJA&#10;Merd1drP/7k/3/f0s//sN39zYXEBfoXtGyB6Tr/coUEKGUBiTz6oRPuKjTnAQrUgbJNRc4aWS9JJ&#10;1uyLcA4mmEwdgoXRXZCQYAXQffZW15Y55Ay0CQPyCGc7wtCq61cpbVKbgOjPGZhfmLf8ikDu7g6w&#10;RmdfDxIN9Gpj/iiPdFV7OfLvvvvBBx/QNNE9PNDFUORqWxWyKPsASNo1CJ2l9Nvy1Cj7pvwtYwDO&#10;kxS3uKhizlhK8ctoV/JWNIgZRADrgy4QBeqYrDo4RKA6MXnum9/4JhL77994HzejYopaboTDdvfb&#10;WtComWbaJ/E4ofGlCxf/nb/0y8TsD+/fR9eJ1I9Ny15mN7BzrBFp231bSFxQ7lUT5moKtPK1r361&#10;qJvGCdP70wbMC65kOZ6mRIaCY+zK3Jw6io3MoBOXVA0i509QWCfqNsKasMPYqSXExvCpi211yPl1&#10;EaA8peoi7mFdQQ316DWxPsJtgrkqK7qH2E+8xAeRarCm0HihaArLiw5m565WXYOYS4p9S9/AkMpV&#10;vX0ZW65xByrHQFc7u3ipzcdJ86WySUQV3pVPKsBjqsi5inhbzFS9IYKybckSTTBTd023t2GjfJVN&#10;ONGSGfD32HyT6/RC+/8RRCzrIK2V2VHqR59yvlkiN8bBUUbSiEi4k+rqgav5T1vPj9FggaTvHerm&#10;UVDhkCjGoggZt5sxPaI2bUL/gq2yvxmRTgRNiVNeODIndAwa7+PKmU1D3BmCg1NRkiqwC6o0lxCi&#10;hTvDezMSxZU34y7+2PtljVpFcsRBsodBnCOsuMWa8LeGyfp9GBGibAIsob+oP3VgoZhmEth1s8gQ&#10;MlgdF7FX5CzMvmOMElSR2ezuadxRYNIEcV400La0o6XuMGyxCySWTPmxyIBLnguBCwwCq9fT28M6&#10;sOYsFJM8iQXgm2IPsLWZhoWmgoOfuFlnnAd2KG1U5Vl7kEEwrDpmunooPCG87UHsIKF3KoAzXiSG&#10;cp+2/Fu4o/3eVh3JSVGydDiMOJLVbBaLG8Quy9u2KtrC/cPfDU/Z0fFI0ZDaxPmhcZ3HnRoSu8Dl&#10;FiLzMgoCw3IJ8VMaLjN7DKsD7eQ/HejDO2CwSEEvvFa1wUAlLISTrTpQzc4xEzU3rbMNeQvapF0c&#10;HogWtc7awODAo48/+ujDDzHQWGhheKnjzoBRdBRiANM28SGBk2wry/gf1pTL4BkX2Eh1GnskLF/q&#10;Y+kSPj0l9iEA5KIxZLzGfYTuLUO4645efgkuxMili+dxYoxLIXKhr35lft5Jhju700+mQi8jjwZG&#10;7Grr6WWFqB92V7uJsEaGJ8fGLizOry3MrQ32tfV3de9tH6DkyZnhNcKvzk1T98RoJR6PLy5kAIwO&#10;18baleiSjWsourN1Bn4pGnBIIZQETjVtCoMb69wPTzIV0eobb7557vxFaAl2teJ76uvJiwmQKFok&#10;SzVdiywbZFgNLH0i0C2AuU2E86VcFXOgePwFCuRh8mf+ig1to3d7G7sSngALfu3qVewlAt5y+zKn&#10;GdNvqRAdGfaXXCODspB4lE8rB5VDcm5ikm+Thhmn7W3K0hPXs+gc4+XEZZshwK+JSVWP8wH56OTk&#10;SqszCnYrs4ZFTxUSd9QYHL/CQmMcsNrYStJcZbmUciV8FtxMLxWgR8YL6X1OIcBxbrFRmCNlu6np&#10;cWHYGAI64giZa5pRMz5h4ohTJaaQ7BVUUlWas8BEwp7kf4fpyQqPmgSBPP1gAFaHOxtbiDFpScnP&#10;A+tTRwcr6+7ptZQfUQgWyjHcB2rcoAxFzMViQFovpJQCR3A22NRYFRY71Uh+qS4PS8T20FHhZ4yR&#10;aetHjs4ebl1+iDfYiWBQtK4pYVGMXvl9+MLepuZvRzKyzSHNbRHEEE/HfMfLJoRLdzV9SjxEWY5S&#10;aNDr0H8Qt0quz9AvS5cZTQjfj63vFNDMBsMHs3qgFkJkYekVY81zIWAuWQ4qWplswgc4Ro49xmfa&#10;4WnaKbKPecORkLtE97+pgB4qduownJzN3cmqtt6ivkJkXSH++/CxGPqk5hbWem5+ATAafqk6DHC9&#10;DagPGTXLMzE4DTHFAFIxbbvvkr4Iu5eKGk7akNPWpEwJP9gl7hkbHqSZEJdT6pNE5+LLEXCXNWgz&#10;Fx/rLAh2Pk7GkAsRPgpCzJ2x9RZGpkdTEdptQ0xWLw1EdJgb9uJ7Mk2FQ2o6UkBnL8nYwGC/iCh5&#10;XPIjuBHvkhZ7g24j5fhGNZuit245NDv2rMk+K8lp492cUCxAOr/Cj+agAtsT9N29d/8HP/w3zGxl&#10;ZqBXKQmXts4OFH5trwShzwgaw6pjnLBdBrZ34gYdxApd0Zoyu355eYWV5SwZhdXVMYXLMdjp7bG3&#10;MWrrjExCC2R8bOjrX/3S009dHb98HriDEINUZGVh4fGDB+gUzc/NLszNY1h6evv5OmIzFPXRzGQh&#10;KBb3EzJ39rVef37l3vSDOw+xW/09fdDDZp9MLy0sUmrBzRBQ83ipRIGTcP/UZvGiIdKlcaiCWXFi&#10;N/texWd8eHOzGq0E2zzwonEFpI533d6yDUFcUkrQLD3qzNLu7GQHAURsbCrMRNpBOy17Asla4CCO&#10;0dryCjE4e3F5feXR9NT9xw/osKKNzoF18kzRC9ojUsw4KIEEDhcbGldPgMqzonRHtW95eenJ9PTE&#10;5KRdRYsLrCGaXkAuwKwmdNGPLp1jHGt2iM2+gbI4Y89/9oW+4YHZ2ZlwLSGZ7Gt6hGJPIJ/w+KgN&#10;4InBK2EJbyytgLYSDZLiMBjHShwN9Wq0gw/Wdff3MO8Rl0M2Ua7ZUc0izow1SukNz+d0XPQqqR2q&#10;bhjfp1Nnh5BLcbwFi+1i2KNRZWpqVnUzt+OR0dvu/go0wUNdi7rbkRVmiXivxzj9SOxqFhxDCeYR&#10;RxIYh2onTkil6fakaAoqMZuRCMIuHMprNtWKEmBTaaGSxGZPEE1VNDSEW2IwCB59wBALdiBKy6nt&#10;A1aqvUAyYVMJY4rpMEo3JifHbmYh133iKQBupEQwQzo7gHJYopxLccJ2LjtNAEQY3FdLrb+HIh3H&#10;lZAM7rDJDan3gTkf5oOVIb8nMON+WUvME9fGFVLb4EBR8W5qb9452JxmgvDOGuDn5IUJpIO0cigx&#10;EiysLpHpo6yCPM7zn3tl7Fs/O/ryy5Ofe5URHt4Cal+WH9wZQn9RPKVfhRWDQxnVaAY1ndGluXxO&#10;NmkfHlHFU4+eWEikGR1oC8EUYgBOiogYtmOwCaWZ2TM2VmHQhdS3sLxr8J3Ig5nesHeAfhnUSxCw&#10;2w8fMiVvfoVhYzDeYBbKsYG9kzFzODBT/vTq+bVaMQLMCGbxtwIgGbFYbB6XzSOnKoDoOdQsvEvc&#10;ViydgXY9T4EkwnlAVPLb27BClspOTsbHRtLqTkLZygWzaWliEq1tZqJYN6eY+kQR3iIMwpnTTqyM&#10;YbIb7WwGohuzEqcKPKHrragGh+XfWnBuhl0aaYSMCglrhXhKUy5ltsy2UccuxWLx/hKMOltOqHCb&#10;U827Kt+6NAh1hk8XCEQI8fR03CbdJvoxMkLRKiSKQSpAniLPRtho7YiIieOdcJiM1z5pcd/g4iYA&#10;9cxzaQcfIGh32pbN/ubmHFTOCXdm/8L6Cq6HgVgUDLtrtMY27m6sYmvoklxZXAYOwxncv3c/qpX0&#10;NiIOS+Qlb/HJ40d8+9j4eSols9OLp6vr/+oP/vXc/D7pK5gUr2fH42lRwKD440QEqyAaMfZOXKWA&#10;DNcjlzSQU2m945N5Ipg/Boeb9wiPWkjh/dhf1r2MREsaro+ZXZhnENeTmSngcjYBkbvc9IY6gHg2&#10;B9il+QTRgUKpSNTXQUylTx+RECrs6bhrTIssEa79GuG6K9dCaMkO4FlwpeQenCJCD1F7AwGXlzsZ&#10;GmRoyCmvVOK2ieNEBM3pgmqhVBhPwwdRz6hGYyicNpuSLJ/r9ylQ9SJ7SAbKrqE1nw9G446UpXCe&#10;tCAGiMK7OCpHS4CJFoujUK3Aq+JH+n/bZa1w8P9YIieWVuQzWzkERoguJKITQAQsp7IMCDUcbmzt&#10;rqHXvIym3S69w6VVg01MOGojWVApu0Ki+5PyJKxVuhYlaiQ4MJd06xtjShbMDXLA90OGtZiqDHkG&#10;YbANCrvDQM9imn2kmA/cLb+kBMunWo8lVDE4VeMG78ya0dVCBsMuAUQQM6GZWP2Ak8zlcvg3FwJH&#10;GDiA3AgnDQfJkwI4ICYB+IukETi3FlplIut+B6yeYlsmMIqT8C2EDtQ2zTlkmZOJCubyN/gVbzRa&#10;Ftw4C8kDRIXzhf/4L0+8/NKVF164/vzT57/yVveVi0yLnr75SQfRvWhZ40v/7i9Pvvnm9tzc6PXr&#10;J9VujGNi/46DpUWIIMZvGWpRyjAU1jgA5Mfsce7RBpMkuOG6CYIRTBjzxyCG+b7DX8iTcaHsuw9N&#10;wfOE48RppaKcFD4lNdCDRA76LUuyzhE/BvTBF1JdLOIUvJs83ehPnA+NIAUYBKwS12Pw0mntIdUf&#10;p5rGFyvTCYXUAfDZFeLv9VA7ANSsKko2cfKjs18Tl4pk+XREbzD0tHekGqFkLh8eQR3ksPcB2dn3&#10;BTsqVljuTSNy3kh6KYobbkb5RgHDklmGIYcdMSLhD9EshLfndFYT5hDvjHKSQPF6bIu5gLcvdMeF&#10;WbOxu9Nxl94npMYMBzC4zx8qXxrHu7RyjOFjElGkka0No2zVO8+S4it9LRxcEkYcMnwkRvChOcAL&#10;eBkxsXqmgUstTOGZ0SXortLtNjA4ZImA5F3MF43TjZBazLvQB8Xzc+yRTOC5Tz95iOI6KCUbbX6e&#10;YHHZAQLgzg+nAU5pQR4Zv9DWWePTMXEUuibGJ9o7ah/d+OC3f/t//t6fvj03ezzUx2w51Oa0MugF&#10;DwwNmc9KXT0knA/j0NYkDjaQC2EyL7PYigRBsHgebeA5Y2cejEzG+jrqTkHJhM6hbvAaB+3ABjM/&#10;N9dcXF6kYEhnx7nJSbA/7JHDDiJDTKsYXxgAHGu1y5dC5nd2LbJhjNbd2OrqFDhiW8Ss0GyyaclA&#10;53GC3YqUCs6sCf/EecFIAcEjEgtjneaCZJG7hLqcOjYGEroZvG0ewx1ld8ons5JJKS87w9w2IllY&#10;CP5Jv4PyahF8wOBqxQrakwhoO0UVCBrqtNlAYInb7eAccNp198C5RNYw1mVcKQKEgLlYJNXOiAma&#10;mmiDYk0sT7vdZetjCpUTYNjdnqcUY8ouQqSLTQKLjCfreIvkdhoSAynBOLHYzMqjdpeSbCMWiweq&#10;fjQARar8/hQpfPF0YxCABguqqTTwUBzjm8ccNXp6BOgGDJoQ/QdOi5UgEFtb3cAoZYRDdyG24J7B&#10;u+YX5/XBEYFnhanN6snU1N1jLzGywBZIfHmk6Nkz0Lu46+jDuYyl2zISvLJTLZMYLTIDE6lutCY0&#10;x/BaifPdflbCLBtyXZxErRjaDk2NvYQy169hS09bayy3x7judOWDD2++91OoTbSAgOHUnmE6TMNG&#10;pXnj9p0f/fY/q5+bq8zOL3x8c3F6ep+AgAakNSMJnmUcNhwhuPCD7ENiLDvlgrxYScJmVhhit2L3&#10;PL2p29DeEf3cTc/NAetm7A7WmeorryfWEF7BmqivYsTNqoIJOBYXEJzKM2XYTJvk4UJOJWoyzuvo&#10;AC3JU8JN6u/ZmqVSZBhkKunWLVAk66C11oE5maWw03jI7BcU2TBTJK+Q6hlgz4Vy7nkpvSqSNp1n&#10;qLAcP9tYj509uklJnTmZIgzUNtchvFJhFZ7FhVhbdMuHW21pVt0bLpEOWGMU6zUBxxPOqJcE54Q0&#10;KLVEJ/9GaJRtGJfjPAqQBY17qQCE3c+f7DNANzxojALx2JlQPuz+8qQlAZQrkiX7i0+Pa9rTaolx&#10;Yd+UYC1y16TLyKa0cozy1OhA64qKCjDWwQq6BGKadvSHCR8ubaR8QBfl4adAYVMyKbZhfJOItkUS&#10;MSD2N0Nunr52jWlw0DMwgsP9I48fPbrx0w8gmzsw9LR+aXWZ+7n61PXJa880j462dvfur2/hJKqd&#10;PQ/u3fvt3/rje/f42DomVre31gAt6D+E+AFZzcwhtSG8Cec/XIZMuKw02HsNyFhG3EST0C5PmuJQ&#10;9RP0iBAaTc1Y1h111GSzJtoSf0Cqsb3DTWzBQdwfJWjaf/hGYmZWTzNNBaOzA2w9E0U6RodHuNVU&#10;D/AQqdZrwTswkGQHfiyZTqhvmrO0hHB5WIdMgD7G9AHcQU2jqy8q0gw9adceYQ5U9N3FgTsly6fL&#10;ZWsQuU0ZHULedMR2IulHpxnGQvvr1GRUO9Q+UmWRIYGtzdwnBwwYGygj7Y5AePv8HmjVlPHTtJev&#10;AH023pcSQ22ETdIKU5iNSJRFJYZrr3ZYBBOrBQBxch1TkRpWVtdBCVQjwDgeHpM6sklqtR5qhqyA&#10;hcpoGhAH+GWez2zWRBBU27nOHBgjdQ4sG5L9zQHjCoP0mlpLyOmscuTsJ7ZOr1E8q7lnjid/Jk70&#10;eJn36QHc71FTo7efuV/4VEFDdQv0XzwLjAvTgiT2NjTQzcZ94Wj5Ir6dQMwuGyvd9RS6uWquhrAf&#10;QgtdSDg8dgU9xhaj2AHVGpQ04ic6xWAoUptIX0KhOTlqztnXTIXUntdLo1Rth0k3RuVSaQ0CZdlx&#10;jHsujAPS0DbMRAYaY08ePPqf//vf7mzpwBtwbRztLqa1NbfM/C9/cOPdn7Y2OpwLz0eAwTNqJCWu&#10;d4QbN8/eDhuMJXA3Ei4SZ+ECvXdYe5ICTel4l7gYDQ1Njdxt1B1sgyDL4vqZW8V/Kv9PCG0kJEvH&#10;FBVcTLk+MAkHnIMusm3ibp3vxb1AT3KT88hYerafk1AUO9W/BgGwC9EWEtuTXEPLrS34efXyC+PQ&#10;Kjbw6qFRVMZT4ZCZC8q4ZLBF+w+ODjxglqAMMQuqyf7nQcg2OTzizMqrUYCI/6J+ScTGgpk/s6t5&#10;i2gPMKlDKvzhCiMnKSZjk0fyC2FoG2iFI4D4Uu5yxJx/Y8RPEOP0dz5RXxuKnnwnKFKCrhocay6p&#10;4TmEpa4exEacWgFIlUK4g7QC1Vd+8dkx8XG0UwPT+GwOkSJ0igQ7OiqWsDR1+0lhXBq2Y5luQGjg&#10;kzfPjgkXvanA30BqWSqSY0CVsKDaxjbkvBW7VtQpWUKaAgAW7t65DcRMFM8/6NLdv7dOJvSZ56+T&#10;UUMiGBoaunT5amd/HzZ1C0QDqbqdnYcPHn9w46MH9/e6u+oG+hpR+ChVPyIJWA1EYzY/B3oX49cx&#10;N1i4NUjRA1P6iPzAoeOlgYfI1Ihuoj1m4dWRTOj9A6lnOkOlGWo2beYMPpfJn06hjHVwWkoYoPuL&#10;i0t8C+E+m9J0Ka2osLVB6zAqPIrNbdrbhLd4VGwdYmEbLghbrCOp28H3OrHi6IjHaUkaS+Te3+db&#10;eFaAtZhOa8JlwXWJQDR0jhA1OHSHe2HxgzCm13lnm35RUmQx7iw1j6CkoYXj4Vzp1AaiXtoYJg7f&#10;DqxsRsQdaRsRXdlBAts0VkcFJQvA0ZnxuNd9gBUuBn0P9szs7BwWtkiIuI/rGplyQAzh4tE3YQbj&#10;DChRRfelEmy4w7gKaQm7uwfTMzNYkugV1NE/oy1Vgymil9ZFnUHn9Oh9YRZ2Yko0fF56E+XkGS9L&#10;0kjpxvgHRytO69zkjAmmQqsH5ERatwkst07sam2AMVGdXX1dxGxkHlgTbp8XU8IINLFPwmepmQqb&#10;/O4jSgxsHrvUrJFS1VEFiUdG7RQRBYuaFrdptAsImV6VNO5bvhblhOFwwlOGiWDyOvvo8fLC8vGB&#10;4lkcMgcySJth5u8RQI2JBRkDW7TB3vqffueP3//D73z4J9+79d0fTL9z44Mfvwd8QkK/sbFDWzur&#10;tzk9+/hHb89Mz7LE169dg4SqY2MZUx5wNHt7ByfZ2FIOhGcj3U0uIgGeM5LcS9GYPT1lGHQKgA4x&#10;SQ1JvpO4xzHN8FuYr7KXEkdbOcQ0s4OsfkovQ4ZeoTghJqKHcO+Q8mDdeEw0Z5sDeSKpv0GXlHpE&#10;hAyqwONGwIDXaKDTEM+zS2ojnR9vVKIQlpkdSwOhhWIrmFz8fkebAUfsMp5MQSWUD4islV30pw7a&#10;MJfJBmYnePf4/IyAMsGxcqbd4B9rkvgtyA62OzCWRfoKNlpFgcDK6ZRQqZEbVEI29AxBJMDrsP2I&#10;W2R60EEOvOOYQIMb21kirpSFTyIgZhNhmfrK3iEhFzeRhEZfSO8VVE4L9pWvn+sSQjU/tebLP1g0&#10;2lQcQycfUK/PRZXf21dsrC8TywPvdAML1FKvdIYaRqvVaZdyQLM1XQN+4CC8md9CD5UyfYfBeuWd&#10;0IyU2AGSAMELiT5CqafPPvss4jUAL4S9Dc31aCPsgLco48OZWecwpAVXfRkgu65qd4ujcBxCZdUx&#10;gzgL04Xl46gxFw5rxfdZ6VErFTwEsLdzeGhEWUVZGY5s4AFwPgkJpStR5CfSq3Zl9wKSEpJW2aVw&#10;udhnZaMoXiZsarEAT1i6+Cm6OTIq/HsTbQ4BOaCCLKaDekUtlKLmKAwp2E8gj6KmtSn7AWUBHxwS&#10;tpCI4Cec2MQsmP5eGqh86mF68QKRBdTmqM4hspPyRUJFJHikLacKR9TjtDqTbNqOwzrlLLLzeCSB&#10;vQRGcmv04DLqTPVIgm4Wij1NIx5LEEqywr7sLQULY1L5L9JCYjCKq2xO3ov0mCUvyQaE+RT96fh3&#10;Ni9milk0ZmCNpGUElDUCbXYEH1KWgoRBXoQ3nj7VjEeiYmP4rJJUKxdK3BJmCb6NtNI41ykVRiIE&#10;QfDudcRFjof7VKUBP9nUiMXc3NrMNA0nBqh7W6a1B9bAeRA48y6ZJy2UpGSXwyzjscdq2AEYso2n&#10;lwPJswcR5kDzn1wt7Dr2Tzr0pH7n+NnwaUEpP5RVZXNJcneguCf62Iwbp25gSOtyatG2Wa9ucE8q&#10;WZPaqpORWYUphLCSxB3cOxuPXa3tV9sNG0qJjNiCyQq9I4PD2Hr2AiAYKwY3FIyb66FBFwDEaSXa&#10;ER6oRhBDAgZolcSeUyvkSTGFaEUISUOhpdJzqyB9k6q/rOHGhvQTqlNhR/BGgm/gAgJPqgj8DXfN&#10;X/kEQ8KTOXh07GREj+ExFy1S74g4S3m9yGnpMIzlFQjjtDtUyF5/CSFqTlGGN1kRCyqcv2zUlDKd&#10;pJ5IVfVs7LX1fAyR68mDgkRx3O6gq0ZIXaqCcLowAVFJlHFvxUYIoohDceWcL+6RgJInLvcjxEW8&#10;ph1PxB/5AbTn27SJGZlGYnJG3hA/LsCFBrLARNyapk8yuLVWLoqdgGADDxXLa+U8cCL/1l2kHdFg&#10;S9atvYQYVJOpEL8jzAQKFBk8NsHnh1rJ3RzroYGjocRyENaQx3PArs3cgYydPFCu37yDUFE4nI8R&#10;sw4zy617qBQkMkni0ppIk6nMmY3GhZ1L6r7zb7r4KcjEIRl9sEB29KI0pmgWNMeu1fWlKgACoF7D&#10;ae+AciIr62tzC7McCdjKXOTkxHmsG09oZnYdowGmaYKrarBpnV0DbfgDyLY7rCAPWL0Y9SEAEimD&#10;WNgAs8YOkopSbpqbmyVMwB/SNzg2PsHGLi1tGBe+MXN1mRTjDuXY849KFxktEQbuCaUqwiK+l6Zn&#10;intm7qEFmUdyqo/2VzfXWbQyVJBHwsPr7+vj0/jkqJ4dYu/Zr5hpHDXLyJMjwuTp8mdcQntrE1Vc&#10;GKFRjIxgY4akQVFGiS08HhOy5LDufhmslYbBgUG2O/s41CB8Epoqqv5rc+yKFCOzZeMoY4FO0bze&#10;4b3sDJUz9/a6uzu9ZuwBbrjIFVMPjAK6aVwqJCJuqb8P0tpj1z4KqCt51EyuMpsjiw2iV0c+y1O2&#10;2VPJS7owKGzKFeNxSLLe20Okh01sp1YYAiBUfCFZOmQQRgHz3byefQ3EYXRv5VkkQWPaqOwtH22J&#10;yXKLMQ4bEjS8lEDHzk9yGpBRgCZBBOjU1TYbTNwbeEdaSJqaSRfk6SyvyEWF2F64jc1nRV39XwuG&#10;DEkRQ3WMZqY7dqSC5CnAkuECIobF2aGEQCZnmErdIqI/a1wSaT4HGGvG2mEZHWjJd53Wb63DbsJ+&#10;WRoRsQ0bocwzZHuzGlyhde/wfBFls9OotWN4CL1vx11iPfk6vCymGeOupYvqvOGITHMnwAE1SJvZ&#10;Mw/gGgLREtE7PcR5j0YVjqfRzGZEg8IQZvTKA2EZYiRP7TYzYLS4vbK1LcE4Gg9RupAfRyidaNzM&#10;m6tS50Arpt8FBKaAQ5CZzUDkrnRsSnO8jBGIjSwSn2c/S+ZFpT5Jf6pogNU4y6cIlhKVq0oaGT7z&#10;3fDKJIIQVzEZA3nk7g4b2FBZIrLgm1lSTBl1E74rHa0VnBYpr82KkUkx4w8blU/DHxmbi1V6JIsB&#10;LWV8mQVBk9l8kbITkEzpo5RPDFP4s51dyDA5G7eA7DJThEwpXxlQ2oPtGGs6QVJqKb69DAlz5ov2&#10;UIghYjJOEQpEYcRZ+cJwB4uABqvUTky+R0jQWi7HpyMGpHmQmzRB54DDb+heDnnZoyKYQcoDcgFU&#10;sQTMkAb9LgI6nHouhRYIxQEkH5hPRUU7etjeP2Ui80eiR24SKf3Vp565Pjw6tLy23FptG3nmaQbA&#10;sPsmJ85xBvGPk+cmhwaZzNe/uDiLj2prQV1IBX0u3lQiAriW+DLbBVPAwGL+GOkGGAKSh/iLzHCi&#10;KVlOKGcfbPTipctUI69euYrsKqETS4/lEp2UPaaEoH26qNzu7iISWO4CNxvhciMmlhXedEbYyJ3g&#10;SWpqCZDT8MqLUsBVf5llYfeTaOvAuYEDdCc4FMgRu0NKc6Q90CnIQKKnsIOrlVG+tR3kzmEN2Gii&#10;IJABxxplFgw9rAo/Qo9rb4tCKVtKeKpUseX2sosiHMxjyoExH9fsovIji46DJqwMXg7YRRaoTTFi&#10;6oBKWmYNB59MT4vRtO0OYW7Qi0WVwgkdHm+nC/IaWXGAEAAlHFKQNIAR7AVNHnygEhlqgTGZpVWg&#10;cHsnYQh+2uIkWxxAG9oyzq7AyilPgiqohS3bPzRwM4PUInlS/CMWipuHOtrTK5eA5rzO9otPPdU2&#10;QImim1SF1hFe4UD7ag2OWtqOMR5y72w24brsgnOeMpEpTxPxJOkuNi8Y/7pWBoY17sDoJnyDUhvk&#10;FHAX1m/8FIVcDBUzyJbohUeJ2jmNWcbpyM6ZeraoPsaDR+dTJMhqkAlroAO4IpbX2D9tosOZS+sP&#10;sQBv5WwyuQU7j0MT1e1oL12COZiHLHLCR0SGLZMyASPdmpLBmcSC3aG3MHCwZpR2VZp9qaFbfnEK&#10;pc2rXIkicHUNfAv2JWO5dTnkU1hEa8rp/i2dJTnfMph5pY8k2Wp0RI1jsPNU0ulMIU1i22SpUwzO&#10;uvF6J0KAFGsVxd8IC/hA6/McmRyrYMGWp9W/t13P8Q6lPmQJLgVefD8xH8T+gf5eqk9sSuaCg3ly&#10;AU4TFjBsGxseoWhvFr66Frq1iim2ISbaFRlzTpXrBjyiBJvUtaRKkPHlkXhz8fqlFdAE3WjJmrPE&#10;YzMgMQJ61smhpdAZe/HifVhwzkiS82MrF6kF18wbo2SQqqCfFsjODcDbedABScK9EraofOM8wpt0&#10;lhWVCcJMuxeJJJ2ZzalWpZcaGCwOVV/xvSVo5+0eVkw5dfxcLnuIx+PpzZB2AYEMx5U9kzHS0ewj&#10;BjRdlc5is+8+PtargVzZ2ka+hkW9c+fu6NjkN//qr+6NDjSsLxNKd/X3Amzj7LA7kRvfKc3WtfMX&#10;JgcGHt5/TLrHDECZ9jEkwC48TQ4Mc7lQB6ZSAGaiP1CgWUofsRySnRw/VoRUbmhw9NXPvYbMv4Jm&#10;a8y93zGnoEvqcJ/Am6M51D/EAKRtWGNCVKcDA7DlW+XknqQVxcclU5MFYBgdSozjExMOE0HeMANk&#10;eRJ01KNPzXm19KG2PajZKROU2a3ydfbs2BT2Faj3J5QdjQK/Rk4MWJfr6a6hZFUFmMM58F0WYWxU&#10;axV1J99PNF0yKYIIQjGSRlfcWqKaONKZMyO8pGkxswZcfB3HLrFdGyKgek07ug/s2UGDDftc6ygN&#10;IOzFYphYw/IbHcZp3cz8IiQO/DBcGsHTCHfAvzYyQ02burlc1wYeM7lyqkyoS5kuUEZnP8sHOgH3&#10;kG4Pc4l3qc2Y0og1OoYPiMVpka0XUNDOEEI2eqhJoAESq9jMPBSy58GhwergkG0YYGE7OyQTdYcA&#10;DjuEOSTKMGQoNLFHmI9sz6IU7EPQFpZxaGSEQwvDgfyGNzqxV1afaJ1b2MShAqGT9NzpaLTmr6Nq&#10;c6TXkwXoKFhBiWiSCJors1V4HTb4pZgJpRgIrc0w5fCU+GBnCyI8A0TserJwkuOKs+ZZgBV2VO3U&#10;3t7bx5ezhtwvvjM4fIVMAogh5sw984Q2AjhGyytQ0KFYFDk3qLwoniBjRA7KacwegAPqcyF8YjsR&#10;fls7CbeBdVYyNIItqUjZ7splMkkt1j91VJ4lU4FWGaWmRDNG3+QGT3xSD88cuk66q4GecZlKevqM&#10;KDZA8baEZU7Drg6WuGNZ26EQDqeg1RY3X0ioJLf/NgQsDSCcRC4yCmBKSri36xyKzfKqXyQ9RvCX&#10;oZafeeraM1euEH+SgdhwxwT0RKzcEZfbi82GKgbVnGIXV75D37+VM/vCiTWddCiZx3r4KeqVzsUu&#10;fjFlUqiZNhNFydTJjaSTNsGly0geSzTtDO0VU0zJTX1q1DQDWmQQx5l5LERpwTQYXlJIzCl3kfqD&#10;oURBAsTsmF4JjViyYbmTfMfXJmtpfPR+sAuhg6ibjoGWneXetNWK2DYMd6NUu6BSAQ8Z3sYbrsw+&#10;EdrMxDRwtBZmyjHzlZkJy+95WQTLvHm+jq2GeWN8ooM0u7ox69hIgFTCxmcuThysLs1MP7AXoLl5&#10;Y36OcNNujsdTUfAi6zntHBhu3D+58f4H9OibGaZVk0IDYQuXwpnG6G+sb9gjZQVWBZpIMupdUq2m&#10;1M78lnAzKw337t9epvVlaUE1YkZz7mw/mX7Cu8RHmDo6NMzKcATwzJQxwbgpypcsgYi7dKNlUPwh&#10;TICXXn51dm4O22qjJ8fe8m4onQhOplGQY2FQ09hCtEmDJweSN7ql5C8bznA7UhbsrIGqZTOOPA25&#10;Kbbm68fdVVhq0NWI3NMRKmDis6NIYr9pup5MuKL7sU1BWCa408tSJuSmCTHSYYUH5dznUVu4MkOF&#10;fBqxRzrL2dy1bjMdHlkhtyV+khKT0IBNZM0QDiInh/0YciUv29zgTiXXCAGjLt/Uil5aZHRsJrTV&#10;UPRQuascfpJ61DAC90XC0W2WzcZ3xgiyy8VtyR7cujb9Orohmnc5IhaOHEIvrne4T5FDpBtx561t&#10;Mhba8a1dy5mjYUSIOTMRDV/o2OFqYQAyopu/Ncf6dOrz1iYzphnmKUCS3jewPiJoZYYyF8n0lnVR&#10;PzYJZZkOjEEqaGbiEvBxdeAqlTbZTTbIV2jOIhbhP8usHwdsp1Cvb47QEgeGU6PSUCNJBgWYM+mb&#10;UmngGJO8YLdZOozy1i4FQxKUPfr0+INsdIIr9r8pvNA/TxRZB1WfDmknrhIpiWvt78n8S6BacmIr&#10;5I7vAguO866UWSrUO6jfYKbO7hGnhYKSr7ctVmeJwcLPkZFkk0PtsF3IqW90ikP6Dj+plGH4t9MD&#10;UssnUpJsKqdTmEUYsF5iFTdudT0WxgeNSy45LAm6sPWZJ+NYlVqxUfbxYW+t/akrl6kZcgYZfC8/&#10;lY/ddyBkUZ7gkVgNz7CCAq1zFZxcquvgJOxV/m1hvMiIaki9Z2LevNiz6W5M04msAcnRoYEnxUiZ&#10;QXNXDiALSBDDIQoCbj1fN1Osp1CSezvLrtV1DYQ10t8QU64yhPfrGdXUEvx9aZRuMfMP0u0E1Fb2&#10;dMVJZ8rK8ma72gwV3ZJ8h4EmSWieLkk0lgJ0rIRmqSWq2lGArZIUBC11hHZyYbjMQqVcPRsU1EJf&#10;A71UbIKY7rCtg7q2U01Y8dHxsWpfr/3+JydLSyuMasU7AZoyfKrthKBg/8aNj9aW170tUASlLxTx&#10;4ltAJAmiqaGQsxgTZMZBCn0HmANKzGKCcu9lnmCaiaxVZzs6wk8IkaOTu4/UGSk8m1XlHQSnPCCq&#10;MB+TIEEcE706IsPqx1ydpTYoBDEeiemIii7JEMAiYJbY6RiIYE3GygqPNtndw64mNCbjK7U4bZPM&#10;EhMc1rOzHXlSW0vozGfh6QY0q3JbqCmMUbUTIYASfjiTgZJCRnSR/y1ibBJCrBnUkwVzBuQhUaoF&#10;v/Zo+URkC2VjalMUYWfgCxO+KcSZtAIMcCGYs3j+QuwXSXSkdEurYwPr6mdnFpQOQa4sqnicWNVn&#10;7BWmiOR0JQw0R8JrtgLlXHG2FnE98TU4MBY0D89ByCnPpH0/38LKe1ZT2ygyHaF4+irRRtW+NCmf&#10;BilCuOub65Lo1dQ2zSwkaxaG7Mk4Ua6rZhoQgGoeUagYLizXoBSwD0X2U4PFg1osQJhJfbicHd0Y&#10;ybjlQS8Muws9I6KyBZChRCRtJaoDxRIYfGeYjM1koR8SxmIiBdBheSunY6hVTrJU/SCEfCa2gity&#10;MXlIu3CorPFY3aL8D6DkYRe2xkKvrm8YCmSIEk+W78F60IiqGIVJtA+/sxMapaSx/5Wq/wzSNM3O&#10;88D03nufWVm+q9qP9zMYj4ElABoABEAJUkBY/tiN/bOrXTH2jzaWjI2NUIihXZIKSBEkI4gVhOVg&#10;CIEUBmYwwEzPdI/p7unqLl+V3nvv9rru56tmKNGoqcr88vve93mf55j73Oc+KqSxHyiiHhxyu4Vo&#10;S5DM4kQb3YhM42tcZYKFOykjuDC4pQLBiyE4WyqPqrPsIBDnQCW43gxjoCcQH+bwTFLx9ExKRNcU&#10;VEeO1YtUqDoOEqEINVvc0yiLdlJYwowSl0QBDutFUTfxLAe8AMGFGi1fVtlHFsfRplOjw0jfnVNB&#10;393u7rL87tysaAIWG01gx7MMHC9kInZRX6+YuI17bIY9dagDVKmeUYVhYXJjaaP2v+LJghF4CzwO&#10;9iF/8YcuRQJcb5D+KXoatcoh4+vOy4Hl4rlf9lARlyFYdSxAinmGF+kQDv7uXjKMdUYMlUbqHGe1&#10;nxqG5un9K6wgDO9IjhhNwQHVEuLNcHVW/8oHhFteZrz4GUqvUqJt5Xat0OuxvcTSyGc0Zwn+iEIh&#10;i2XGyPbPHBueuazVC3pknELEicg71+7sba2sLmH7RsfHe2/fOmjv2JmdZeAQG5FRG/09A0jW8Ejn&#10;Z1cXF1YeP5yJ/nJLZHztgtd9pT+Yq0vxR3WFqIhAJqlnP1FiefUDH2BZ6czmMVMx05lBPWZMSRrc&#10;6dFAg3dkdHx1dQ0YZHLyEp22PKHZ+VmeCVE/N8ttEj/yiBHNSYvHBTgmp4tkk+GBFD/FBIFZM0DT&#10;yn5GYfG2ujGKRTYBOmnYZnTYra0ddtDV1Ha1t8NBpOxIdZ0QFLY1OSo0MK6PmjPviSezAMLjISnW&#10;TVpT4dFi/zkpMt7jh7kvP4Jw1cmzYEstMGUzgxmXw4RJT5cOH7+YrJaHqUNPEOWe3tlSaEXXZm8n&#10;tS8gINB2syN7re3+COfallwLPhaoaIxESe5kY2OLXBd/wKFlUrtpcJQNWGSuWADOGIfHYY3Xcx4y&#10;g1lX6kFWriqjsRzWJSMIs57cs6Iidir1LfGXkl5+sLE02oF+BXr1TQgJZTpi/DN5WtEf6NVoQ3uc&#10;RCc8Okn0OEZUNXlMcEFTrIOGY/MIQ86s1llFFLj07/Wi52CvhYtNNEeugL2TsMWkS78cbR5LrTIf&#10;nphPwGHY5Q8uERo+lCJRbBcN2NcZdUFdLYeZ6ZHFa5TSUpQlYsNwuuxvdKZwDTB2dFrYd61qWkA7&#10;gWjMhN9emmQ7pUWeX3T19vBczB8z2B7cj2+KBuJczXJJxrkSY3zwVo4yu5OP47DwFCBEBHg7AE2w&#10;n5u2PdFWKSusGw+dfWXGGlRNrMyuZYdbyr2pdSSbw7ijVYMLKkkJd51J31bnClKv9wC15wlIBpfv&#10;z4oBPoQhYrWNm02kqbXiGzad2zheRdmMx2FLtxaJGW873e1tt65fZRIQJXRETVhWxjCoyAy/2COW&#10;3nRRZEelYBa4IQw0uYbU8xRH+fgUYx0FzZ+cFNQX8BmxqhIaCq5tnCuD21somQFPR6AgFZriQlSj&#10;TJDhC9KTwefy6/ZSpvuBu9ZNJoiOOId+yKqeEw45g9RWnXbsNDVDLC6stvZLl7pL3M4TNJXQSzGm&#10;WslHtj5PlSdkG2faVTABVmzNKFV4KjkasB4nIZXPTJJGpkQaL/0RLQ6gi2wj/srYitaaqG4CH1sf&#10;4MHUSFcABzdyxI+JYl8gf8GEp4GhPlasu7tr5+j4/hvfx7DChaNIxb10tfdSFYBFsLG+vby8xrt1&#10;AQWKaXg94cz6R7RxI6FpudaOIBCloAreL9fJGXMiiUGcuR7kHg8H7qoJdZ3uW7dvAVksr63Dj8ZB&#10;I3eHCB85Nj58ZGSEHTM/P4cVzrMxdDJLdbsbJOlzM2yS/cTJh9ouMY/VAzuvd6428RS72Nq0fCDq&#10;HP7TWIxZCrvbuBRdTp3AVlbeoFIMIgVmonlWTxsdfUu+Fx9ueZDdXKiBrLalHO/Tncp3KO8RY5Lc&#10;sTlMcokpnCEvvixVI92VfEKMpu1ORnl4F7KBA+S/ZR2A1zu2+ZRYXnqH27mlhePM+lGG45jhQijh&#10;Y2swVZBkcH2aLz6drZnE0L2a9iLuxApQ7GapApkeFXQv+ADfL8wrs8CoPHNr2A63KDEm+zPy50UH&#10;hzNtZMRTELe0YGUzDqliVTXNPwnGPY+poSnehgkGT2vtaGd3iYGGt05OgCeiKBDJ/zNkL5h946zx&#10;WurJXfyFYipnid8PR+UoVWXrflrDRNpaH5nI4lpaMXmy6cw7grqrgDK5wvDzrzS99NLq1g5wDKaE&#10;0p3hEcEHLhwFOOVu0lLRRPWrDiA0ZB69O9YBuXQWP2eXUWdNnR2dm8z6qqu194HGmR4GIrWpfItc&#10;ZV0tGViErMy4dTtI0xBEh/kq90kJTCtX8N7IVnkIRB7sAeIkS22FcV9TTaRpuMe5ltLg0+GX0+iA&#10;4KcUF/YKxUlFdIO5R6pOs2chjvAkaV74GDBGdO82IVB4tEYYOcbs51TeEDQ/oXgTC25SGFvvzsQb&#10;sd7aK12C8ab72cIYxUXQGIeTjQ31UXFCSd38IrNESFQthnNwwIiTOoS8jNLLhboBdhWokB3kwSTS&#10;4UGKlJ5BMFijnC/CQypjBZFL5ID6QONErYPnsBepMkPsMAUDIdRg6LTO5TyG7yFBRTYXdRpVYpLQ&#10;2J5u3Jzdm/pB+JvI4/AJGTHMaSnqkpK4vnZ9UIef4arYXXahrd7wFlNM4C0ooRTgOGJRRmSWel3x&#10;StjPJXHFVmBSleYxc7eCFwZ0Apy4QB4qv0heb5ShpmIAo+NjBqysb6wqDWWM2UpxFrO4vrrZjRFu&#10;aWLw9vbqCqpC+HMKcb09/U8ePHn6ZGZwYBjCMr0PD+8/pmO1jFAzqc1gjgJ3ENXa3hMKUegT4QZV&#10;1wwMDrOsqG1sbm9wRPt6u6UTpOMZII/bk1zV2cXyrkP5OD6ZW5iDnAczC7hCVIuGcgLcmENOiM3x&#10;tlWr4ZAuTwBNCmvxk9o91XA5CaUNxEurpQMY7BPxIUey2ive1ISrYS5Mmk18XAy7UX2i2YEaREDE&#10;W7wTrZtJt+XY8UQKuUJ75uEtsxukp3PBupwkrTymVJMF+MSRnwmTq9gbRekkYcJZNsefy/9jCxYe&#10;CD55B1k1g3L8liEjcRu7jbIcDd9p4/QdbFakkaCam+piu6X5W5Hf1MHB0xoRpjGsIBk09DA65EJ5&#10;c+1R9k8cgqmioUq42HwKv5vqU4WlE64/gmrZ/dpTfYna0wrrQHC2xYM3wmKWZDOC6ThL6VmYdbG7&#10;BgNVQXwC2iB4GGhzxbBYSxuYbcJHoaA4Xt32Oby1A1CdJNLLAkKRCFVcuNl1oT8CGCfM8wwVZfnt&#10;r+HdeLF1hWrJHnpEaOCIiadpnsZKzMb+3Bx8fx4TOFLAdGmsVtSlbltAUS+moRLsR1kCuwBMZ9qR&#10;RaiZnr4E43x+5oluVc6iDIFSS7BJAZogpGASjGQ9jtGBhrzHhITQhE/hJiGpbGVEtTwbwYsaskGj&#10;gBKPoEoZLKpQqQ/r/ArTzCxeLQ4ibkX1NEz47+MjNbLDSOO3Q1qL3K4nIiMUYklCNJXZAcundPxj&#10;Jg7JngVULQhzp8Fd8XwcK9IRWxCiWignsQCMEWTW0nELxA2giYgcjqD83N1F/mv0njgD04x7CC4i&#10;k4KXceJg9Is9AGXY+JomFMfdWSAKoEJET4cLakpIgRsgC7IZs6XtKTQ7nqZBdHT/igFMXKuBdt00&#10;fRkTk0A7zSkVjfgEkE7GIq7nYnhGgjAl+k4vhTwMMYwoUwcGAXgxR6Z56mdvDIXF7GewuxPuK94q&#10;CmYbO8aFhEr8IgUQkz4z6wTzLByvEWi3VyKXZbyj8h7vhmlQjietyew5RLN4tGlA96HxtiW+5ina&#10;ZZtJozzjtbUlpmZfuzYwOjZCyeLhgwe4DHw0oTxSkxSAyBxv3HhueWnlzp33Zp4+pmzWyUaXhuUw&#10;sSCHLhzpIcgLJ42/WADRRgPMddy6dWtlfW1+fp5iOa6Y26FNhkCJkLCYAJFWIIuDw9m5GcJnjiR2&#10;w8mACPVku7EO9uAoSWzqZH+dpC6tElmwXBlBXcIHeTl4l/D6dXiFreESKp6piKuMWqmsB1T5edKk&#10;mTwTgHTikaRdapVJqLQ1VgFcPb7TuYw+oshsikpMLbiBDVCyw2HGaZKWy+VFxkWxb8SkbDSnomTI&#10;oPGKXVOSyTNcIeSlU8EwihCw1BYzlc0EyChAvpQRROS6TkxAmAR85Jw6tjAyQ4LbGftNfQ3XXdRz&#10;xFUybIHLTmXcyKJMjinNe2X7GZcFCRFN1weEMhpfYh0/bijn3dNiAhuIMBpMPAgZDvy+hbW8oW7M&#10;Oei05jOYrRkTaMrtxnMdXTTYVKWg0qLUkQpukrATj3smhVdkUzuOuXlr11kBSQnMfMuCyFezviL0&#10;FEjRJtJyVblMG749z+hnMakkp5HiGmIClPn4FFQ2OGu+GNJRuDe8GMdsu7DKgk5F4fkK1rnajlay&#10;gp+hX7wzCBRKxwo0EpFAFkzgph8lDFJOTxIYB5KqiKAiv5XgkRQAE5Cqu/dTnnUKieqO8v8UT7Hs&#10;rDp7kpwhUWEd3xGXsKAkCsOalwoTixnFCW0NhlQGh04iHVNyWtQF0n2yc6rOQMMjd5PplPUNHjp8&#10;GyLgLSgfaCi4tcrExXRvulz6JkuvXGfmYreYRDiHQUCbXIH3Hx0a7Ols7UPuh6HG9erVZOomYlJ2&#10;VKdQQlvsGcaNldFQuNFsbjJwLUMNeKZxP9al2TPMwtX+Cgm4CcoWNS4r29EAtOSmWuTCpIpn4y+l&#10;MhEdEU2F7IQsZqyw1SZ7A80hnL0iVukbWdQsZaQyVyhypnAfEfVVrq/2q9cG5HWRzaWlFUkNawV7&#10;TALWtnBjdIuIl8mAllpAlB1MXD2EBDuZ6KLcpd07fBOzjoFIXFCadE0o+AgXBjyP9hK0g812mECE&#10;dkQTxD4VNqoZVbe/uLy4uLSxuFz18iuTn/7UT3G6eIPnbt4cGhrletaWl6ll2V1QUzeLqMcTgugj&#10;7Br2PXdqxU9XVw4nWdDWDqAVls6ZDQltWAwi3/nFRdScWX2EiiBjce9jY2OsPgNWsDLFokH5wEYu&#10;LiyyAuPDQ0wFA4oB8OcYBNcjrrXmKfs6OgZgCBjV4OmVWWfxZ6SNKLqp+ctR14hEtyTcEmelAyxi&#10;0LWaCD9VMU82A6ANmENxs7MGFQXnE2NHsP3sP+6OOmipKBsF16iSQeDPktohydpoiSSisfWKvSgR&#10;N+sSdKKVq08B2sJA2pHCz41Ovyc21TzSYJUkUsYs2SJvxXal7kBWmL1hJm1+gimvb0Q5tLO7j7eB&#10;Q4EhcfuDw8AlZ39UV5GfF/vLG7izmUbGCYlqJ+rFXICTCeGex07Dg8CUWNzXOuSsxyinicvQkOzc&#10;PSyU6PmJhKXduoZjzu3E7YXV4mwat58tcBD/4VyjiQjCy/Ej1q6vW93YQL6L+xKsh2ch70S2O9me&#10;cs+Qog6POPhtrZ3r20xPVy4ae9nRSWeaXYKsnF0wNBW2O7zGA+vQaMMlmQAZC6v2PqtnxBRkE7fN&#10;Nl5ZJitnD8CRILiLgpKZtdQRO1bPevv7LOVo2kKfZ0iQfBKYsHYud7YxwuJ0e0M8UGKZ83mtBuV8&#10;1RFOgbcQx6jGQvCrsoElOEh+shpI4ZH926J8rfvj5Jq6IPt5gPzOxvbaxtHe0criMm9uD+TOHsZR&#10;NAaCna4rSEZCEInOx1HULK4UE5NxVnHPlmclUSfZEsDSSxmHwbaKrKB8ODjs5GRcCaCH+ngkAafn&#10;6fXV6GNbeX7mOVBsOyA+2cRk5SOhg0GYojFhbgAP1lUhcTnQ2003GfQMGwWtFtTiXYkgiEWMJ3AM&#10;oQzwnlxweOVtZvmE6tk5/JA9XVJ/+UdncuzQjKYME4xOyNxkoiJAbxAtJiOltUAC9nCHRZ0W+UAc&#10;qWdHlMIT6Vw32gTDXEDKRpkaMB3F1jlBng11SCQrG6Nb7VGAWg2/s9ovTitHwYgVTozRcWYTmE2g&#10;oKTGh3ihratnZ9QooCuygJlo7iBbC4ShXpd7E1TJjLLYZYO4pNI5Z4Yboh+liJfCzhkXQ4ex3tJZ&#10;Z9vMIlwGUjg43zuu6ulve+GF5+rbKVJVT1++Vk/H9vbuyvIy24R2mz2sbyZRLS5RImdlnckqERib&#10;IoHMSIczZ7HAdmbK0wgT6183NzcePHnCWv/93/ndnq/99OobP8A6crtE1kSvUmJlhrKbTzvbO65d&#10;uSq0fAjySI+MnWBRsCXRk5xPBA2jqxQ3KJuwEdloSdxFgfTDKDpR+Gtq4mVC9RLUeWC2w5SAHVPL&#10;5uSZWS2hwk5l9eAAARPaUkh3SeSirqdcNYYRMIEDwCbGHyB0p9mKlm7wd+o8FpS41TDTlFqXpGvx&#10;U8is5Ddl0ztunQw9dWR5EQSevpyGY5NuDL0ely0bMdzUseCwepFhZXDj8EAECy0ZCeepBLbnKF7i&#10;sGPs0OLyCjwtGYeZrRREvBrmW/EoNgoCj7Bz0hAhpeRZb5VIUSKVdMiaZpU4JmTkFL4TtrjbdSqa&#10;b8sihj96DKXa5Cb6f/bXyASPcimURIpdqpiIAdl/ZoRtrsRjS+qvDjI0jxIkFdQoGYz0PlB1VLMY&#10;w2YYXgM/ugvADndCxs/TkddBjo/UPRGlUCO0fWrO0cKwwaGSyrBhFCMOpKMdZn0CkJllVjtYB5jF&#10;SCpDojkjPb3dnEBAUTYkpXLzbuwR6b9IlyF80iC7cwktgXlKCRd/6elLv6u2ROtslZJ1sxkam3J0&#10;qvxmobmgI2gnmjq0BHosobLAZyJFbc3A2ex26RCmPg5Zs1QsJYErVGvQk64LIGhwqW0R5JmyRJJ/&#10;MgWQ2BcKoqTJTKPm2MbwRPa+6kIF4N5u6pW7e8yKPGIILO+/s7vNzrKTxSq3toI6qcOXYVhFrptH&#10;Q5WVqyKKF1FW5oxeASLNs+uXL/d2dsLxIJvkzo02+H5WyVpoYwMmkz5brs24B6TFcqaVuaKawtMp&#10;0tWhRqmsi11l00LiknLPM41jwJo84487j1xEKPO180taObYQVi5VI/lZYQdBPTKBi9wrMyVp1mNu&#10;RvB6X5YPTQgliJeqvSIn0dghFvUuWOifvtpP4ECGhf+BCWzbWKZhpWpt9UBpj/TEFH6I9DgOEmom&#10;eA/zL3M6/19Ej+jbAaMYCD7SB1za2DOnJzrScGA9fq6wyPUJm57etvmFxdmFBdjsvYP9g2Mo9QMX&#10;tk5MT4OEPJ2ZofWWX5h5OgM6NjIyOI7MXVO9jRDHStFTN85cMgfZ0WLAiwkDwxo4A3JPkURdfz4M&#10;g0jQ0N3X/4EPfGjkF36pfXxi6bvfQ+UDWTj6CChAWIM6PenA3zcxY1j1st7uvtXlVc5JjpBRHB3k&#10;Wo2Lmu1NugTTh41OQktbBBM8k8XB8tSx7vguzM727pZVWmRhA4bxLpkHccEYHnwedqaIOXDaOZVs&#10;fBYKzji2lBDdRLi2xtJ8fAl9N5iDeFizy1I2oPlQDQT0GCXSK0aczF2FJktqNrh4VUSmu8Rvu+h+&#10;kcAa5VEP0fAZLxtK5D/7Z0uxDgtrodVUwDfhBqQYUiVTQTi7AJdMNNzQiCwrXQwr65vYBEjJ7FEa&#10;uHlnfsXicwRAQqOyUohZd7RSSIhlcieL1tfTE4De3vHs1FR7kignG0sHsF2/TrlXLCFYqtLlIf9x&#10;XDOb22iE5w6wLG83SRymH0PGUeHKi4HmNw3z7BIgnJHUxF4hH8rEDakgJbCwgkI/YqeY/qOnT6T+&#10;EtN1OtAL4y4Smo5hXh5ND21BSE3OMsdSy3AIAYuIPRNM7Du1syN9SWEChJ8XB28JLWgPNpY35Elt&#10;QNXco0XbR0ifLM+XiI6VkQxohVlcSz54GoMl1ZhFOfQZ1jy7HcdrL62Cm6cSFXgvBAAy0J31DD89&#10;nX/VVuF46BagQ+7iCtiKxLyeUy/KVDiOU+5juCiO97QhmFLe6YljtbhlWfm+vyFkdGB8+ullsx3G&#10;xojse2ViUYyo6+vtAbdwb2v9L0aGB3n6u1vbrJ0aEmYTBiHscbY7RkDVhFyDS8Q+r28gXWMNuBpu&#10;aWJoABuNOjvrSGRiQaK6mskI3v6hTYZ4RR1YsKBCwmGnSG0kvOZ+7FQncqp1e8j5kVJJPssOBbaW&#10;CYPeyB59baaA1Eu5Bpc6zo+XpYondoR5CTai9UsYoVVM+cJX2k/AbqFZgRaq6OhGabqy/7PrXKAi&#10;kG3jaE0VdSs9HMnZr9yekNUAOEBoust4ZrvmuWJ7KBrNheV12pKbYoIJkrKBSTe0/bpHaxI+FeFG&#10;1Z4cb1gYkdwz30fRFHNP+MYcLJaDrpBMFt0vhTKId3DallcOOSAf/+QnP/qxT0CoYB9gd+8+uDc3&#10;Mzsw2KeZgPTW0UIhUNkJ2pQRedjeHB4ZHhrqmZlZY1WwbtNXro6NTTjrGgulpItK8D5X27cYWdvB&#10;OMOf+/lfnP6lX6k63J/bO7j/x/9ucWGeC0UllUEWVMewQGOjYzzm5aUl4mo88LPqikaGB4Y/A/JB&#10;fc+OIHp2woGj5kYg7MzW6CgK8EULND1+iA84JYTpUsy3ceFoeEMhfmeDfRMTb6s+W5l7ZOtznLjD&#10;oYGhrp7u2ZmZQpwMGV2aXZiOlV4VHl6pjlq4T2nEtxEQtEubByU8I9xpiYPnBCHBIpuknZbQyKCj&#10;aXydr+p4pVNSERI3UB2prjxmo1pGFLKc9VBqnCRLIcjQ27xHlr50ZCeUQ7DboM+Q/CDK+nwYzqO7&#10;q4f9EZFbAk8yb5n/MqyRzpBfTFypcgU3SDw1MjQCYEr6zsrkeRnQUHiSXLW3V5Qo+H7u13ZhLHji&#10;6GoCxWjno8KeKV8E0cKs50x9IxqSGRNeM59LdQlLZagZ4QjBcDBfaiCO2ZUnh14lkQqBO54yjDEw&#10;pdbunk4KMjsHuyQAlC0yrcIJIxz1kjCFswWB0jqOc7b8EnmLLTAMwS5wGs1yLhiOR9hLLQ5FTVIK&#10;5DtKAdMWah4gaWqh9q+vb/Kw2M+gL5EbA1qlgFGAXWOvKABJWE7rh6oagOll7DrAMSujnYrumUF3&#10;QCrR8KIyQdE7miSq9HvEzf5Mvd1B/DoAgiiTRpaGbOjkmpnYaIo0ewQr2RJcMYA+KiKmO2yNJoZ+&#10;OkfCoFIGXqm4pFIlvSPkaVBvqiyNA4N0ZXdikCQXRM8eIh1ZhT41gJiNTkk4ComNLlP8x/utv84X&#10;JsiIlgi6p72dHS/evN7X1YE2CneiPJ57JYWMVLx4pqyeQzNUtiTjbFb3gnK6LAsaF3ZRADAdsbBv&#10;2ir3DCIvO5b0KE43xE6Da+6owM0uiIcq5SvZO/K45BqlNc89rKiThNFwvY0gi4VMp7WogxBW5qux&#10;W7jCUmb0nzwkadB2wGN8tDZ8yteu9JFf0MEBsmr5PlbGXglgw4gSpK1WIQiuyqpIDeVRZG5wsyjD&#10;ptQe0an4SVbcAIXsRx3LooYZc89T5LARDwApLCwsLDHIdW0N8UPZMwwBQZ2B81tXdeu5G9euXxmc&#10;nMB1Pnp877t//e3ZeUjpyj1R9AL4296CBOIn0ClLGPjcc7cuTV29c+fN5eWTrp6Oq6Q8vQOE2+YI&#10;tBgRRFsjPqSiQq8Yxwn3+6EPf3irqem7//z3JohN9g/gVIKBo4CObeJaGelmqHJ4wJgunAf7mJMB&#10;PgDIEGK8U6cxPBtrm3wflBDhYAfUyt/cU7REuQPrrvCiIMcIEThoANgR4MhYmIfFyyBysA9ZT1sc&#10;wtli2VltMutSt8HwwS9emGferiln6aQrm0NFjmQ5FgMpQNMQwaMNiMXOgzSSZkgnySYS8UgXBIZH&#10;KQsV7ao6mont4Ig2iOxg0tIQWlGfESORYKdTrNLzRS2Mj7OfAkplqQERhqBKQb58fPR0dj5TXCjA&#10;m0WHfGnNsOiiyWpJhG7+605oZNc7kSjhif4GDonaSej67hU9M3GzZ80sHnMxRKeZ8D6DQyN0Z/Bx&#10;HBsJBgm38tNmzhsbmKCM4AmOZpLuMl3XlJNrkzuRzgsWlru2bYHQmJkPPHcCJZIMZveRgZ2gE7Bt&#10;kp4YlhuBeAQnQ9ZXymLFOiv5lqif34WPxC3z2EqGzm2x0zeghW5vJcV0ZCzGttBAVZ2TWEnGZkFe&#10;L2Uhyy9+MRdsIJ8xCfXbkB139tg8pNu8MzuZ2wwrzrNcZnVL0aXsRjmBBA6CPGk+gIDBOTZRI8KN&#10;2LgcJ47VkloXDVjXP7UiNlUUHaodcWJ6gmkjQ5XTlkeXumWADmy0DoaQEyxDVq4ZGAkRlohbdjwI&#10;XNL4pyRwNZJk0lpPKsvCssd7ehE+asb5JcIjAVIEQlC46mJjd+dAqrvXY8AXU6WrMDWXysIdmOKl&#10;5c9E7uigrbH+uStXLk+MoLTJMDsWFptrIWpnx4hFN29pl5ByByEHcw/nb1Cn5eAo5HR8woQO0E44&#10;YPAs4X17OwpgUR4z6fUXnGmQykck9AhrS6dJ6Y3imoK/GxjxRZALN8GkM8kHF2s5J7+LHxZ0glNQ&#10;XfOJT3yCAShzcwv0hXJrPFCBipBGOD6BMfQyPIginV77+bF2jRKVegSrOAlEeUoXHkP9EVNOs7nZ&#10;H9VCh6qop86zSOGIzMKrLC4i9+DiZlsQEkIaE6nChPH8eAvwWSaGUROEpatcxoE4STuWLJpA5OKE&#10;aGgkMVMO3Y2+vi4sDBhOR1vtzRtXX3r15a5LE1SXmf02PjHKUWfMW9/AYNft5ymcP3nwaGd7E7dE&#10;7oJtnZ19wrEvFXY+nivv6OphW3zwIx9B4eyb3/zmu9/6FiGqih9tzQT1Mr2hbKPnB2xH8UrbZs+L&#10;C6fkWyokIT/auW9EK2s4aZGBAjZ3h2GHG6imqW2H2Urfg+05LDd+gPUkTyS0xPfGoBNu1I0OD1NP&#10;4nzqhwFYOjpoMWdnbtBVvbOzsKQjI7ByyLSCWlRumWmE00mtniJ1LHL0Ng07Yix09XwTe4ettAwT&#10;jQui3VDxGggTxBkdXOTKJHZDJZkgV4mf6DJZ0aWYEzEaEUf2MzZDKhKhII1bOfDYoyLkT0WXp0pd&#10;TjtJ7OE4BSNBVoYTyQ0QunJ5DKfB1LFpE/RV9w8Nstliy1IuzGzpBG4wZDmNitqI+llDE/8JOwAl&#10;yVaMAn4jA791OZYR84QKJZ+iK0aKE4iv5WRyPIqsqMcDkVXi/ciUJSQyrigsQxXeo8OA7UFzovyM&#10;9B1MdGhwEFu/hVgPsbk0GxXzbHwI6IyJ4AJYbWWzyBQ6KJygQFvf1tmBY6PvA8MtFSrFGBaXHRQ1&#10;KOuTU9OXG/qHtldWJMnQgRn6oOzm9o4Sg0drtI8ziOemp4nyoXJmrAVdr9nVrFiJ2lRiy0oqL5Mx&#10;qUIWmgsJtiTLhm62L5hRlNlVcqWrazC29jo0Ol0MqJfPom5v/0U6mFjdVO1sLCDlHRzsQyqHbCTC&#10;Q4z+swqFLxU1kmmq6xXRtv4UBq8dgCjGaODtYNPTyYLgGQ0O8E7dvIj5mfyAxk7yGSwPDwgxb2eI&#10;pWnONmjydTs2lfY3PcyQe27VW4btBxXt6GCwr/fapXEks3AymQiu9JLc8KND9pDFVIel2ZiAccVh&#10;lLfnBVT4FfA5P2P2IzuBojujbETnLfZqkJOoKCRZSmgSSUtfSRa/lBZ4UryslPHZMCmq1yEdrqsO&#10;SC25ir2Lk4g14PvYHwzIc7eem7pxHRThydOnnEo4yT6XMrg2eAROUtloUl5Lixe1nx0211NmxSHl&#10;9ZK9dbleDRswP4oOcopXVl0NyyszgYLciTtXuoNy2Ni0wfiM5kOnIlIzBqQiiMgcg9sZNgHfGkJn&#10;X2/7+NgYi+tQ6sZaSnPz81t37y7Mzdz56Ec/PD46Qj4yPj529eo0AjA1gwPVE6MHj+8pFIxu98lx&#10;78gQkk5rMzMPHz6CRWd9UAEzdajwqOwbYjNs6Oj4xKXpaSA2yj94i3d+8jaeGc+Aj7JJHxaKuaaF&#10;hcxNkOJq+GAyJ1PHtFG75m2CQfLMsKeZ3mDNwj3kHlDyPkUYKMNk+jQ9KZyP4S4JV4EpdLBnCv3g&#10;AMiyTZZibVhsSpQ3r9+gejM/N8vC2cp8yigjMIZ25e6iI45x5jQ6pByJCbKciANErl2WBxem8zfO&#10;8EiHmG+Pk+UOqzWypEPaE4Ai6NVAkN6EDZmtYczKk6H4x4XRmCBJTs8E3iXOKVmqu4uwjtoqdpki&#10;28oaGlTbmEBOD+E5OYZBBwVbcc8zxTJERw2u2QP4QgIq+jivX78eyXPTRqEz0Q+IkvorwbxwKGHC&#10;4Bu4TZcILwiMSO+01bAtTCnegCNHXMHuUnMjMQRBEs+R8MOMBDQKu9ZARgktkpZ0hlXu05vg/AQd&#10;WoSto9pq9wG0xcz543cIt52vak2NeKVB/q06ruG8O6+RzhriZZIuNYAKUMu2CZZripM9Eo5wRnwJ&#10;hTe3FgjYLpsQhDmx7V1duoR1muIcBG6EwOqT81nft1tSrCykLjHFeCTegUlp5VmwAawxhPLFl2q8&#10;kpcsV2RSl8geMYEiB1Qv7C+3gb682CqWqKjxXWnpLANYeWeCKhYTmpP0koTPbvBIkKISjHni5ILv&#10;OqmSC0yZRFH/FGzZ84iihGEqpsS6WMZIYzgWlTW3hRgLU88kJmLWVv4JlZ7lZQHWNjeUMzw+WUXO&#10;TPNPF65jVLHFqd6fr23A0a64z4K2iZ5gGc+PX3n+9tT4KHSuvS2QwwMrrso02S6gXlOyN/4vuZ/B&#10;bPjUnl2av/g/0lklJ6UtSWrkIeQFwrPYLVYyvVHyKWMWzCQC/FREF0LGMGblqZe1TboJ3GElIJS+&#10;LLL9O1yDb7JN5zr1+c72oaHB8ckJqAoqLbS34/LtXbF+lAEMpxA0yLrtxAalqf2VF6ZcSklbNaSs&#10;1mpKBTZDhvibe+DY5iLz6+RkhSpIskHKYPoXiRBfbPhoswMPqSB6epJoe9L1X2BoXqwIas1pcytF&#10;OXpWu3uR/pZawqATZlydbKwzfeD05375F2cfP5ibnaHdAxL24c5maxW2puZsa90iOMAWVnZ0ZOvB&#10;g/feu7u+sgreNTAwNDw4Njg4wuryaaA8xD1eUpVRBpcMxJxJE2eEiijG4RJEi49P8KFMcXUxDUvd&#10;5cVJ4vFMr4JfsHqGPCD6jer5EsVjWot/4lNSvbV5kwfG53a0dRI140KRAni/G9MowHBT/fLCaeNU&#10;YEFipi8Ani5PT3MB9+7dJRDmUzifvEz2K0LGe3YhEnRxMp02wpD1tjbAfWI9nnCZXcvb6FQAwrwG&#10;OLhmbWa7oJOyPqxbR+jcsmBFSzwjrqXg1TXAqylTQXkdV2klMe1/tg+Ew28jLwM4sOEEydTlDkyP&#10;+BPjgg1lKehdS1OAUAhpVmmkcd+fHkedFsjIdA1BId6kaGA6XSFBQKAbcnlrY86KLfs+zQt8Xtgl&#10;zl4JSiizjdycEyB2URknosHiaPI5GHvOZxFq4BMjlCoJxzIhdtB5oJLhwg5Ra5TyBr7QthoTWJKD&#10;NlIKIez0WKUIJE2INecIJPiAGLDv6WDKAegbnB94k5IuVUdLB4CVG2wxOwEDhhHU7giJgLs6+ot4&#10;h/xWHpSsFTErQUicALdH2zoJgdFxDTk5retkvRKQz5gltk6AX4AdsYvwpkgRJLNEboE1UtooM08z&#10;e0kbUsBUq7vWrwwgBKapcJALEnDYDExnbzTbwFOY+OUvhxJD6yBHt7mRo8Fwhf39bcw0ApiUUZF0&#10;lE0Y3TbjbndmA95dEJm9SqOdaxZ8KR2nKhHZTWNkzUQrhNsh+PKkyAtkDSvwXmMp274hfCHMB6U0&#10;+Sd2nDATh0kowcKygKEmmNo6nPPo4NqVy0AneHlAGAkoIrF+WdtM55fPwsBI4IP96OzotLZGIcfJ&#10;AwWX48sbOUPjX2knNoqE3WiD8o8K9uIPjIQKdpHw1BORyFXbzdMjIbGciIi2WjrhJGoqlVM2gOGS&#10;amrAYhZXVhi20P8rv3zrZ37mhYFB4qyF+XmR0IzdEmQOOdxERJU8+gyvDviMUaFTd/+CAg67E3iT&#10;ogLhLpwBbpjkzuFvHFSe8bks9BAVlZVJiCboY7kDthTNPB1d15679WRmhgxqfXMTmC+NW8eo1hEV&#10;Pn/r5le/8uW/9Qs/e+PaVdz7+upqe4fCNKakjU3QMoaGOsdGxm7/rV/50d/8zff+6q/Q1MeLApEc&#10;7e4sP7jP6CmuanVtA+vD9DYYBi3NHS987kv333x3aWkVEfSw0EBpDzg/H3j5AzAu7OFeWiK3Wl1e&#10;A/hua25zCtHpGaiVytFWnCTDgrGwR1KZEXiyQVn43lk4xIIkR+77cEStnMQzkVapeSZbQWQ0jZlO&#10;JsTXYw3B29lk2gWZivakhp3tTFIhLRMMoQOsIi8D5sNI0Yv87p27uHByERc23IbOjPflRBUGZMH4&#10;6fqFhbC7vWmpHhwCDomVNBN8M0RpG/pty2vomtY38AyA3qJoItzBQWcON1t3BW0qQlOBZjomcBiG&#10;FLhSrHBUhwmRVWbk+OqoCELlaeGAbbjQLBjIowscy+68UXsNSmbLDqHv2hCy9LjX1l++NI3yyaMn&#10;T7nfNXbG1g7mGNPJzma9pMHW1lIyTStB5n6lXioqogiUA2FJ7zFwXBlZrcofweh5gRQR2F1hExAc&#10;YuL5W2lpYX0Bargfv5MslQAqnA75JBhD21/bFcjHTDswNxQE7lfgF+jAoUL6CiM71D4JTff2QAk4&#10;DlhnTLRxtz6MShrm0qsMf8WJE6jX4AT6mDEYjqxtnPR2n5xBHA0AolSLfSvP0JdITEpLd2s1we3p&#10;DEJ96kY111e1lb2DaopgFC9KQwDPJYwK4xIAAP/0SURBVAJ4u7jtV155tWNifHVuXoArYrPplbfk&#10;YOgty1jlhjyUVOEdSIj2sWti5l5GWVMTPj7ZoE+9uZmOWDyWfIkMZY5JBdEzpuaXBYzMvkw8wrOU&#10;RJ3dbmqXAcJymYjEpUUx4b6xAeiGCp1kuLSb2Zp0ccFmWF5c5eyAXkdnF7MoHVBVpnSKlWqNDPo0&#10;GXIayPYwk319EPjq93e3Tw6O8FTsItsmk6UVVgm/A7/bKhKp56m0aFveDfAdAsullp4bFpC6rIcl&#10;EVMSY+oHUoeJcLWblXRN+ZeM/1YHXxZ2rKJz3VTrV+NMP/Es4pbY4ZRkO92t90bNVcbwyiq7/6WP&#10;fJh1P3/44Ov/9utEQ92dHb5bhc6k5rPM6ODUtV+b7o24U5n5JIUgm0wWCHahVEUs/kagxFWXKcSR&#10;9gIKzdPMwG40By6sb27R0Dp+afr+vQc8XVERG17cYmRML73w/Ac/8MrUc9drr0xX93Q17Gw/ePQw&#10;FWrnF1gPke4lUN8OIe/pUxQmKR622+nVqGg9F0czemsrEqJkSj3Acw7baq6/9eLc628uLKMu6DNE&#10;j/RgZw//qLoT7F1GUAvQWTnh1vSZYkpEQ+SMcsH5jySOpxpirl/xlMJVfBGAlqYY4mjOIStlihDH&#10;K8vCGQ3EKR4Y+1ZTjbF0QLRJ+50TnenKIwuhmtdRiBdpKg2elZJLIV2ktgd58QBf4lSOkkeVGbWV&#10;A3kBPz1rpKFR5syuM50tCQFgcqmbp+4nL60QWsQl0w5qKoNUEzYiPR2oIpMG89jJ+xxlCFurniFV&#10;HXooazKK6fBTKZKWleTw8BMksQV/1Ie3PczsgTOmswkr1tMfEZywfZSwSYiILWDFOFTYr9vP35qf&#10;mxEpyCwYzkyheEKYRewbK0OpwtwwlM1yYEiYgrbppexUZofAYwvuiTfF+FlNhnFI1umCSQAoxMRC&#10;FuQGwUnSMa/dtyqeKCQWnOK7jeDxeqqvcdclTuIghvBn1sj32e1Uh4WwcoqIhY3rqOMJk9UFkUwt&#10;K7RtMhCcW5l+wObizR1BnVINR+F9GpkRWbRn9TTOYoDBpvUozoOf0uqNsUGEdHN9nd0lRUdutNBU&#10;bMeRIaHCzrSkHxAJEfYO37xxND5x8vBR2T95f4oBuk0uQHFNpZTE1srahu5Fuwe+WXJu0XsxO6Rb&#10;eo85NbVY6FhgAvH3+6rF9CEC8mLNldkeYxyQlMMLW7m2dyOirPKUg/BxjILLO/3PjmKMfhq64zCU&#10;RslwCSdmYf2loKQz3m1QNlC+fMpW58RWFNCAFVpX3dvVhcj2yeE+3tVo0XZE5z+IqEtqQc5U8SYu&#10;g4vknyQNNKx5eI2aDNX9mDMU5syb09WhU+dDgp4r+RLJYyF6c51ATFGolCvF+ypnlOk8Sbci/x1r&#10;Kb01OHC4NVqVQvDnT4VFqy4ePLz/zX/zb2a+8zf3373LIEAHY3PMUcKh2i+mkeSoSkRekPqrU90x&#10;0JKBOP8EB3isGCCWTydfDDF20nUNr4t75m4tFWYXa5/SroOuxf1HTx8+mXnv3rvo74BjWLqxlOlE&#10;MsoFVy5PX7s6XT3QW9XeZEZzdDj/+AlEUBPSVMyxFhYijg7f+NGPMlOyjtVnztDAQF/Fo7a19l6+&#10;drS5hQ/g4aO3Yd99fev3v/nnlIVDSraPyyQrhCqNVjJx7jZT44SbPXkaHv1pwe8yFsA951YowLFm&#10;gHnqpzw3Hg0nhCTA4e1R4edtsWUAc6TUvJVcYR+5/YQsV0G1BOqecdoHBgZBLUr2w8U4czzPVY3S&#10;hka41fLHm9q4/rW1NfJXnqIKKtXMN4EVxPtbwEzDoTPJOEMwIXmMk+MjvR0dA71URFvYmMSnPMoy&#10;VYhnG7f0bFwI8mxgXqq3gjmcYTHD0qEq6FWBpLMmqtdn0pWpmdL2mXQVaS0N1sUFPrjY1LgoDYZB&#10;R+HeF15mmHceM6vz59xeCLxEf9YM8S8sPi4TwiSqKZwWNVnAjqpraMZnCDdXPj87p5Eqde50V8t2&#10;ilAwt8MMQg2OcGohGwobBoxhQ6pzAdoqxzfv4FimUBqV6xDaU/KxKPya2Ep60YDyxRbQEdpvfZYm&#10;mzqOF7Xd0s5EOGi9Lq2l6S4GG5Gb5YRqUA5VELQmPG2jLVnPCqNbjLEPkwKJ5pLX5BSzGsaqXLqx&#10;YUsT4ZJHN0EWlyRukGbdgnJCpt1c3VA2DxAGynlyL8xTatiZCpbgUVCI/IGHeHg0kPlzSHMYSEby&#10;O7vdPD3puR2PJazjSQq8VspfMaYCxwq6llcLdSWitMHYvkc6afSIfCLXI4spfXqyS0ny2N+0BUVx&#10;BbqUBTRF3XwfEKf3EV5MEYuIxbLR56wK2AS1gC20KM9O2V1WBdLXWtDzuGENq22ufmkcjRTdfkRU&#10;F/1w7pA/VW/6LCNYi1iosK7XVlMFvmpdP9NPrHPW13V1Qkawt4VoqtA8+bMMk2VxypoQJoop5SCo&#10;tZQegjjyyMM6k0+Mrpg+mWPp62G1pdlFvorLK34lS2jUop3PzBNwNBlp5AT82v4ehdcOtC44zI5q&#10;tH2fKrn9wJCVpaKbutd+dRKuoqEd/2AJ2H+MifQ1RsGEGwpTSFGS1AGmpMwtqytNJ/oYRQk+TY/n&#10;i4uL8/NIU1YRyMLTQGybi7YvQ/8jim/7hmMkduqZGnv3Hp3UKxSeGNkHdbmjSw5AZDOFFZUhFmPF&#10;QD9389q1q1dZ882dLbqem5mzeXr++PFjkpfe3n4T/ZX1H77xFkhpU30zu/Pk8MSBk5jO6P+W4r+7&#10;JEkYFAxPQiR3gf+4a+4hB1XxKv4iUyKHHLuuLKOxi3Q61kHDYCIW42vw62PDvLLaBowRhfEpOiDH&#10;EMe3TcWGj8r2qphybpMHT2RNAYXfZT765MQkyMDTp08ps8X92mNCcAMQxA5D7UHkNF3i7IgcFhgO&#10;NUMDfdoKzYU1z+WVFc4YT6okN9YxuHLVOXRLzMYBbGWaAm8IhYA/8VGl7IYllRNDZybEQbS+nEHD&#10;Js6XP3UNcuqMW9n9pbWhbNOsgyXsinvLh9nYVta8VEWzsPBuZucWMHWf/PgnPvGpT9NhT0JNC/Lq&#10;OnsA9dl5UClydi2Rkn6qprjmqdNI70+HJ04q8Jpvy48kKnl550D7RZcxyZMd7Zw8ArM8Gg0Lpt1o&#10;nCTCLF+poUgzGeOXmJ33yfQoNwCxEzdYZphhlaP8kE70SKYUfRyX1EzcHEseKrXWiIHIW5WkrK4T&#10;y43hKKI31AfsMDQcUb8JbFpjVxxhHhYIqRQbJf+151hznAK+Eq1aAvMi7IkBKCYPS8eGByKjTJho&#10;S2iL4HdnawudQrjDXB4bmCUsxiI2Tn5RIhIfLI8sRNmE05kzVxIgQ0VrzwQoJ5Ik6HBR/0XnVxg4&#10;pFxy6pVzcRyFCscloZRzZFEkevkeMRE9dw75MTeZUIbfEUxXrggsdH5xdRnW7+ERW5c1yjQY58Un&#10;sc9SFxy1qRHXXliP8RFis72drfA62pvZEvs4XqitfJqpgMukDI767BfnghsShZXI0M9SGoVWLRda&#10;yWzuwhA/vFY2nepaYR9qHCqjXN0hKefqa3lpEcjNzpGZ524N4KnpyPd5mSF53tcXRIzb6IwoECtG&#10;rgAztbEJ06zvF0PTNGKyyHaM38H0yO3qjOTC0aiu/coEZED7ge1FMVVEdH8I28F8P7ozreTKdqIF&#10;AzrU+S6z7onpPKgZmJjCju20zmxmhBpN2vuQILq7PT44D4POowOMPJeYEa9NDx7dI8p+7Xvfe/Dg&#10;Pok0sv0kpDxABDwJrNJEwFOh/w0R0UNef2l8/CMf/WDL5QlWYm1xgcC2d3Sc/A7KArM+eUcc8b37&#10;j6nOgfd3tnUq7hdRHi4p7CzF40uUp1uzxuQZNbIKyJXtqt5KKqVWGPT8xE/sSGXk0iVVDYG/Bb0E&#10;/gKYhvn1/LidUljAZ6aiVewRX0Wqsbe31yBF/RS/iHt4ZiWJ48PpWEOJkfMMB5al6xsYYCQBHqug&#10;E2XXWADkaYUxhlmCjs3GsWSssochcncXULUNZinBOzYXtwQhTKiB46R9rUjKsXf4QPpirL3X0J3R&#10;xmRsPkX2noKGxpDhpKY6ZxzXQEelBXzrdlyMRoSDZ8XsQGkCjXUMHzYIIIy1GOjv5/KMpBJYWjHj&#10;Thsa6GByxbL+YQpeTF66xEfff/gIHJ6HyGs2meqbHFkpSx6TflWvQMdnwnOgGwuJ3I4xS4AInqRP&#10;t5oAU5kTDXSC6rR+ZBR9nWUrbtcoxoeivmWAGZ+ystw2ChqnVHop8d+UtXGBfNdHrIAn14ysqD0U&#10;rWjjSVoldnYjJUIkCmaDx2Dr331OsXf8CHn0Yhztnk+RM+bYHSlIkvkYnHVdSbaNaEIZOFdbQ00V&#10;GJRlh9fDWWeNkpSp7eDsnszrkT9jyFgK1zIsS08DnojylG+b0KS8J9+maO8uzcYokR1LxJ2U5eWw&#10;iP96Cqx/ilxFt8iu2owvohIRrk2g2QuESdlyVsacVK5RjD5HBlixFrCixXlD2AX5TPONRQUuZYd+&#10;beYNdgI41C2vrkPTQSFnR00MXlVPzFIiIUfHOc/Wgci82/tZWiXTTd1lamRgbLCXDi4Ms9qMdbac&#10;JF6s0EL4WIkRjmJopiZpC2Upm8W92xENHzHDG6Vf+kBtn45CQCobpswUosBETXkJXj0vkFuSdBab&#10;yT0mQPIRJ1gxCow7F9Usa5skvp7ElGVkowaHELTg9TCbi4fEFRIVqwrC0W6hu0JcVB49ryEy+/mr&#10;A8QsuizPqBAeibNEiLNTe+FA06G0EZoemaOxcaNlxcJI1+N5yCUgcWtp7evtpztueKi3r7cVklZ3&#10;dwe7jfthjt9Xv/q1vt4B9gVCRZQPmX3HFCJiC+CnyclpOgNJLIw4nHVdTwGH9wTMZewI4RqB5OjI&#10;EHU+1htLsjC/ODo0goRHbwOiUKdgCL3d/WzI2adzFPMnRseZ0saqtaM3ZhhV6YkoK86CIYjT0zdA&#10;eMUKcwxslItnlOFVVAdlcoClGtWIFwuwGtVqW9Lsj/8gzrCyD+CDUF/GF6TBQTOsJbaF9pyOMuno&#10;6SliU8rns9yawI/yeh4Re9FhMzTQu/tV2FGTFyNFSUp34gOXXaA4ny5E6xnslc+iogsPFvgoQhpn&#10;KKiBrTHThL2tlGWK0eKAie4x8KyAc1Sra9Y21igrS6k3tD8HGiZvlVmOTqQdcw0y3mpraM4unV1s&#10;TTZbGW1frEyJZQrcSVBkIRR9yLo6oC1WMTIjJ1V1ICeQT5gGYvaEfSocCbYQc7AZrXDn7nsSFRCB&#10;oomxuYUoifcklEgImf8v1RvZys5JUKbVPjd1P0Im1YjI4opUd7HX5Xjg1fgOT4rNhrXlWQfCdaaX&#10;WTw8HFpOSE2KFLUDv4CGNDqFhCsjQaH+xhSU3D/22nn4ZbhgKAGmZT0J6XprhcLoqOlQDkiihZAy&#10;D6j4WlWAMzs8ymPGYlBx+eKWWQH3Vg36nAKgWSt9KrItKdQ7iozRz4RrSTFRcCTEVvQ5QVvaEUS9&#10;BEayuyWakf6ycuwccVvhOIcwEIbTGxWTbaGP/VCG2ojJhstju2yhzSQWzq4+VD6soQjs5LwzRUVu&#10;mTdOTCsDusnmwIJ3wxwrZCQ+F85rePs29xqhS220qiOJ+OKCERB4GoaHPnz0mM4SDKS2VBFd3TAv&#10;s4YdNQV+C9Z26cdjH4rkJsoBS6Fafm1yfGpsmFAO+TuCSA5IHiDXk2DaRNOSm/sh42/C6GDsxg4+&#10;y51dLzvWiNDZOiIJyWfstVR3KaEGnofIz/g36BN94/Jo8T2e0OQcWS6rdMEVC3bCStpfb8hmeFXa&#10;gGw3j6ySTr1kyf5cmSp8aqyQGyocHqn0NvhbclBzv/YXr4+I1aa/Vj1zVtkRagyr3KS7TuGl1I+V&#10;IAkaxQdaE36maRCGuM0SanxHP5PCCx8NwghMAQUC2OT2c7c42kwtKco1uPTQ8uCaNI8ZFCOPq6CM&#10;gYR3SFn5WOnupvrJsZHOzlaEV3bXVqkEkaLcufOTtdXV8elL0LvOdna6+wYarl6jpv7WX38fJHqw&#10;dwByCVICXYq29EPnyDl0NSu5nvLXzjkOoAaWosooD6igmEZWqZdHHQbIjN+ujGrWRlefw3PhYYAG&#10;KNDFMIso4hqqJfrmT8yxJyd0t/TjyZ2RuF5bS5OCKtVMMmxvL50mIadB/rdzX7Q9p07BXfPQELPM&#10;H63cptVLQbsU+o3KcCj8s6+3K3ZT3Qn2+erqCrwIXCxJTYSdnFtWEDGDRxTjjo/gSHFuSx03QwEz&#10;fpge4NTZApfbYgcTiFIkv5y6qVbQRgwxYQmcwbKlLUetG4vpzTst28GM7OL4BmNGIinLFmwDaCC8&#10;f6B8AzT7OdXxqadvEC4mPQgeqOxrc/CYagKw0vSmHXeKG3omUo/4FusD7WFseAT2DqeubHpZj60t&#10;qj3kzASZUQ6YVS46kxwXyRtEBzi6UNYjZRAaGQMv5KWE4Rc1cONAfEOznUe4YHkRXqA9vlymldsK&#10;zlPJfE194s/ZWjzZSHZY0OfJcm0FOxbcLXIWiqY6BU2XAxjlClbGa5Xt6gO17wQXhalSj0FecInf&#10;PKd4DuIDFtPxScU/WTioLqCT0hOlH69sdVAsbiBga0SdnThlkZNg1YMfWn3QfxGf4ifk7cDQpwtE&#10;DUsegaxN0Z5ARYb1YbhHL7RZMTrFP/WGfJwzJGmksjkLkZMmYpYkZLIp0nZah0dE8Q4jbDKLV0kZ&#10;R6SCds3SIa2cvQAp850xJBYMdCpVpf5Pho2Y7/TI0AB5IR042nQTGi4/CIm7Jt6x3GuEEJjS66WT&#10;1e/ZdWziZWolFyJpcYobPGgzY8wx/yKO50/tA9ON8xVCvOlpGaJtwdQtoUSwbjngXjlHpQ7kCSz1&#10;AHeynHRBnzJxsMxulkGgYfd8h9BdHoT8ahhonIuzI6xM7RfHWoV9BUdpG/NS2Z5k60qM0nlo2FzN&#10;c1AHQMKQQ5vYFlwru56d6lXoIuK4j44wPfv7O9wB3hernQy6ahJB8unpjc0toCYy4sX5Bc4DaZT9&#10;4jU1KF1Y39CaIXhz0hCKD8VsJmW89PKLsEGInh4+fHD/3v2V1RXiJjSj8YB1p8fMCW0YGmYXbDxd&#10;eP0vvr21ud2NIkeOI64dqgAPmQhCMmldY0dXJ7ucHSC+mOm/kV7CPCovi4/h/EvYSFc7S8wO4TDT&#10;uR71HIyCv1WKMJ7damtf9J2qvWY357H8WZrN7DiitbSTA14iR+pOFnTs8iDI4r0O8D3YElgWWKu+&#10;nr72ji6yF0Eta4lwj0rxXZYE1pbPDCHMh9pQj762ETdWm9ViG4wODRGJr29shCEHgkkkTgNVHLyr&#10;6FPn9BRETym4DJej/SzYhZuG6afcARSCkqYZEQM9Angj88TzU8zMsnvEiJ08TzUsBp+4NLUjjg2D&#10;XAW0FVr09KpnJ1xOksjbYKCctUjfXStzKMzpwl8UkUh3LGrrgKiOhWSzGujy4Sp8hsloj5l1AZlS&#10;Z2cbGxu68JQ+eAFaJIJsmO9WCOntAo7nZwB0/NxhkbJF1a+g+z91fOPe8Els5OHDuR3ncEpStsKD&#10;QSNgjNaV8DmRq12XhaZ9Bq7lnkIUFGpNZk1pyErejeErZs4QSHtgMFW+j9PC+FG2cmIDtV/7U6CW&#10;21ucLhDDOii6ANN0R7Mg/FSii9OM27hCimuAHmUOi1Fd7AOVQ8yR/E5+V4FTyVjsCOf7wJZuIvzH&#10;spQVwFqLYGRUKz072kcbg6VeMPt4373azFRAVsMLN6RjRmIk0uXyhpkQ1Sogb6IjnGgdrEHsHX7d&#10;+gf0DIcSRIda/ug2byGrTmNaTU1cdgfrS0NyyqHsCQMDGRGZw5kBUZZ58BwBfHhnfkoAUdYBS0o2&#10;TNfopcmp7c3NEh6LMjfW03h+sLd9ZWyIURnMb+dqYbQbJ9HpKxIIgdgIgwCEGLm08ElEBCDFLe3v&#10;M1GMDaPsCSIe2a2OOko3k8l0OP6FcWRIRICcQnFCbOtMIRvamlYGJOERbbFx0VB+BR5gmABFHYP3&#10;FBsz4qDEcNxCUp9IHpYOElgckhjstBdD1zrTwOaLLy5efP72jc98pgPrDx5tj2vIAGXgdDwYkchx&#10;2qaYxGypPyiP5q/0knJmxKntkyZRAqxx4CwWmavk8oNolUsSWc+oEIEwPK2g9s4WwHMKHepwY/3A&#10;ki+YK2grMN4eXZ4T1Dya2xpvPncNo0b3C9QiunLZph/8yIcakYtjBqDjTNqq9g9m33znR99+7Y3X&#10;H+3vNoKvOL6YxoE9MsSjrp4enjfGh9V0yUsjrP5E3E5VybBwInFJLVVT5uo4KAp8MD0PoQzzaOWa&#10;wvB3fFQddp2XlcyUlzFGHPBNdDsvAlLIlFvF4TiKfIfHHCAE/WKL+ATU05cvEwEhPsneTOxeFABs&#10;IZPyaMylxr91Wg52oC4j07MTTKQwlqUtT/jg0KCLfnxKFswJwdzZ+55OFe7afIquJ8IHB8g6UUI+&#10;atJwhZb13pk7fkHUL6psWMfhSUEw4SoEVSMvKTDhMrHL7XhM1BfmmMwTUTmtlGy2dYdp7UnEVYHr&#10;vKuznd7O8BSUxcAnE553d3ayXM6LkVAfueHIMxnMV50hKmhYF4fBvUBjMsZD2w89SZWFU13RdFqV&#10;tyUvFT/eBzuCfxIo4JBQdhOfNWRO9staqehvcY8UmMAt0HZOnTIaJplaWbWilMAIYU7FvnyeTckN&#10;tTSCdna2A6OVyKgE0QZrrLx9hqFJmIlL7/PH4Xtg+kvBMIuEIJ/+XsAqabVN+UY4OlF+C1Nnkpc9&#10;yRtgo1Wz2d05DM083OpTDLrvRrM15l7+ojCd4WJIedxDmTfErmDV+d/A5kbufEnbACjIBFtdvhQX&#10;L1J+Z0RuDbZKZQwonNmGQVRRzef9zclcjnOrFJAiLBtYE3TlzawUrbZrFa6e4QFKHTQlKtuthlAM&#10;NFdFOMR9KSVC/KfBqfQwh2NjcrZH/7BnxPK4vKbzi/XtLZR9ytBxdnN3O00wrYyW5fNefeE2ZgS6&#10;+vEhNbAwTaNegpGxHUepZkJM9g+mRRPMg0b7wQQjAnhE32VVjQBSrzIPsp6anN4OA7EmboRlKDhI&#10;GQGICQ7WLFW3ZM8mvoatEnx5f5y90qP5KhGVdxdjLdPelhzMqa/Gb/qgwRPE00pwowHCD4g2nxzR&#10;pObA41+6PlyqmWJGiab4feMvaEsXXgc2K0CxpwU/WEZvinOjIQDsS/JO/0+hLmb2XTIXFLv9BuYC&#10;HJyBJvcf3CMG3KI2tLaGeaAPT88hb1d6AKUjOlclYWPwGuq3d7bmFmaRqpi6NPHw8UNCOTo2mFDM&#10;A/rwV7/cCSLY1kqvIAv3o9d/+Jd//u27792bn6MX+6Knw2Z+IBqeivkygzIzBjtjhiM4+Wxwrx49&#10;VqwSQlRdMG0H68l3og+neA0mzVMdiUYzd9SHjS6VtSOzKgCnFcoyLTtJIvaPhMQY5whi63YRQvM0&#10;Ri3FQBTZ6La2mzdvEk/NzM5l2pbDTXxigbZj8BziJwCXGaDWwQKnlgFOhEvsb0eunF8MDw2G7IxC&#10;iJvappMjOjh4mkX2V2dbGsw4Sxyh+Gdp9irG2TEvnZtlKVkbiJYcpcy+5II5dQiGyK8gAEk5kQ0t&#10;a9AajkiuHi6CGLQH6NqDw9gAkFG/YQPV93QzbA+R5eAN6ltSXSQ1VoMJw+FgAVJOBwzKWSZq41Ul&#10;Q0+nhcpQzsEpAFqYT+mPlUnC1SetkbkB8wGLjIMJOUF/hl8vEz2okZtnK8WmmgkGupSFNb+FP5H4&#10;NzvfqQWlzIg4h8PJfHYEHEitoklvQTv58jNycSn35U1yGg3WuaoEkiINBUkQEU5Jlusj4I9qnUcN&#10;0RMWiFdyncY32MpGh2ZUZocKTdQf7RPPqL7CRxAGsca8OeeOOzAKw6ylRJH9Y8lXmibxr9PEo7oH&#10;UwKKTrRPNRa2vGnFzNNDVWFvaz7YnLlaQYaA90Ef6sGjOP14Vr5FuMfWIdDLBE5RVaNOjXnanYkT&#10;aAjEKEhzRN+1Bm/NFpXuXVBXV0ntVqMerE/Gcsc4FJKkj4Grslaf9MKHEu1WtbGDl4V45nuhkBEE&#10;tfHV289RLnTAO3leum/YGVwlnkMxex0vrsKBybglQxY5bSrN4ikB98EttYa1FodT25P4w8ZWANJU&#10;qijtK0cjwhbgy7AmxzyZk92PYneCHt51BWJOczW/aASQscjOwYlH1JKaCJrFsSGwIt5Q0fsvPTJi&#10;Fe7LixMYWbVrq0vbq8uEbLW/dGOY00SSKz7rXE67ywOXWD/EILBGRHRkOkJUwRDNSS2t1LUC72aQ&#10;JUMI1XHPpTsWpEMupygSBMNmYE0TVIJlzh9ZQBnix3+8vfCuTQSyA1kHNS9xkYeHNO9/7guf6/vE&#10;x2bffquzB1Ho1rt3321qa7z+0u3CjWjuaK9uar3/1p03f/R2R2tnfTVNKBctjdUdbS0clKIXw1ZD&#10;PrwbXgGj4UJfZf8RffN3NpBVWzMooBvtAvdC0GfrF5Al1AUrK9Dmi0x2OBbBD4xC4eRhjHhBNFoT&#10;lVhBKFxUO4YzDjkFRp8cT9y58fWMne7jdzHcUD54MPPzCxATK0KRNqGJC2KMkjKLPfMavYMCN/q9&#10;gqD5Q6xhFJlHR4Y5WkoRmV4xH4cTmPryWaYR43dDBLa8Lg3KsjC/br9ixholYE+JLhuPbY2wL22N&#10;9IIBi/CMSzEZ88oxYIu6R5LQOYJeoZ9MTSOXou4kcUrNB96cdxPSSLhBNhpdpAv2if1mp2cWNgmc&#10;LcAqil9MHs9LcrIQuU0qpnQ8xOwf9m7GPEZEJe6kjG3TeQX/jVNjHAYE50p4mOqN/EQLA+Ch6v0r&#10;m1k61LkqjLdsmcRWNkvn/rkm8jN5IMDBFJqswJkbkjRSDg3wCm3L9zT3yhyykER1SLwwts8Y34cX&#10;4oQSRybvxwxxYt2pZtLbxSukx4H4E3IasZqzYjyVAaI862deEJ0UChpFLa6gMLIT1HP+6W8EqoKJ&#10;WPBx9xtXYvOkM6d1FPiJgn1zwywR9xuVZ5ubOATchbm/th6rZU4srTvEXhbQeZWRNuW+6Fpmw5A7&#10;8yYA0wRkUXamBJ1GmyADPBYVsFVhkyRuPKHgZT0yszBZ1F3yE+x74uEZ4Me980opJWnMxRZorNM+&#10;4xFwXzG83NazJPTS+2LipYdmuB6zNbZAnaYnRhG8x0KDDmTlGzjaJkTmFvb68urdbbrJDtgzVPtS&#10;9LbHqqSGNrAQTafxj7/FXFbrIkJSSWdV4I6qGtroUjuJXHNa+aLbKxvPM57qn6tdWrqC5nuyQttn&#10;w6e6IA2LK7O2BLchSqRiM6maYEVKabeUMTwLEcJ23o2DMk5rf/5an9pjqSyzb7klbYQFF5RZdAj5&#10;h1y7TLHUibLGAZIazS6p/0C4Qy9SeoONgPE/cRSGoEwGUR9ZuJZd3tDcZc7YRUiDgW7r6FRBzQjX&#10;gDQT+Rzxl4C3+mO/+zsXoyNvPH3axtTw6rPNzbX+vp7mOmME4dVLly+6ew8fzi7MLA0NDnW0dVSf&#10;o1rHPSkRTLQnGmtwaxMN1By2HovE9SGagDWHc8Y5t4c5jQyOo4AbF2qHKjPo9jmAFSCCXlvwO9jv&#10;om+l1sbjiwSBKSq/K3CPR1UnGknPSDKpGHCMRezvG4CJvIMIkfN4HFXHEquKeX4+PDwM8AbeHY+t&#10;4JxpIE8mg1Yxp2WIZ3LGFEPK+PADiIzZKKLJ1bT2HFDGdESAlX0q5sxJwIzqMKJay+WCeHIsgmlI&#10;LSrhMEdMoEBYQ3VjmcPhvF+amlDlpKkRrJMnywgFngW19cQO3n7mbvh7UtjYajBVFZ8Wwwkkmynj&#10;6cTCIrMIrD8z+/wXKcDBwera6sEeXA5kmExQWIGUVcCR4ecRkZG+AxGqtECeQVRq/lBNsQRkq4Ps&#10;O7xvU1d2PKvh2c6V2/RbW4uWG4corcBOxgr0XK2UCamusy0MvfnCMBBICWclCQjqoMRipY6fGV3s&#10;YUV/MFJoj7U1M+uBJ+vAjmgM8z9sbIRmSvwb6gunOxod7UwDkSJCRZz3oUEDB9EzMIhOLseGTbOz&#10;tQHfVJlj8RemoSPdpT6idMZkfrwJ8HRkqRU5kqIC3trYvLKyyrI7+dfYrQpqFMkIPoAyUixmZEjD&#10;IYNWgTsjBhLud0qjmlxgOLw7lM0MFSJQoCrP1BKVQ+0ijg4Jz4411jLa6uKtcbuKGMFIQwWsrcWG&#10;RjYkSXqmQ0B4ZReh3cr7WzrOWB+n/xyfbO6gvsVwAkYDOhTNYgncUAKLyMVo1TOi2mb9VGdpkiiN&#10;IVE0sC0QJ82GxOdpEQlvkRY42CXSJWs82N/F5V+eGI3Gv95FOQ5+N5N2M86R16vMkxKiPA3PuP13&#10;xE4yFN0bZaa2bZamFFICEisLjiWsLgAjcYlCQwd7qt8ZXuuV6TULGheJPvLIpCZsOX7sR5YGi4zN&#10;y8vN3Hji0rpsgww2rSoeCy/937Nv9QgFCHk7IObqvSUSx1xYBfvtj95Kw0d4UfFdVhgZQgF5Kl+Z&#10;Au5HCj1HExr/TEM2n5715a6ieZMbYI2i1bkjZOMi4fscloETIqTtJKLo6CRhwiKGoWQhTPQdA0HR&#10;AzHB5MigcKzYzc9+trqtZXVxrmFtmVWcnBh/4YUXsaR8jgKvXbCPq9/+079CEB2FeLReiL/ZGGxq&#10;q6hcmzVMg8XNjdXUUgHmK86RRYPvBTOMSxBxU6uTcq2n3Tkj+FUn2Dsf0/QjFGsn7wWq5kOJRERY&#10;g+sWCDtQlHE62xqWz9Y2OovbwKkurJOisHfHhJ9sFV7PSrIoSABSZqHNKiVg6/jsHtwprEX+LhiX&#10;lgA8Vrh3hCECwHw8BpQ4F2Mb/nxGiEIkcMBQs/WWoyMb0oy4nSrJ//FUdD+2b9l7ErKmI1iIWIBs&#10;iMH5rTC9GrFEKn0Iy0n6drgBXWc1tYio9HT1Co/TdiFg4qIV1WMOHqsm2BdiLy+2/czhgSfE20bE&#10;4PUG/uYHVh0cX2THP7bJoCRKihSKe3u6rl2adEbQ4QHen+JcMA3Km0pG9PX1IMQDCN/SQsmBXirK&#10;XAWiKZF1OkdZGeCAFqcPs8ilDyUID4QgB9YgMcKni7kk7y4QLjI9GfBI9s1zxi5LESk8dO5dHlZ1&#10;Fah6/2B/WN+mJfoJn6DqoOE7C/2X7Q+CUQx0YBlqZdiv9d39bfLNic99qnl6Asmd++/eQUAHEwVg&#10;CtKLhTU/cABFi3nkuTA0hyshZC2YXiIqm27C+qqC4l7aZzAkEBoI4ih9yxuQ8w5UbYCXg3yA27fg&#10;bDuV0k38FI/OLIvwhZvQNyzkB3YY+zh+PT0CAXb5dJ4gKDWXxHOglKCZ0ZGJnBAdsNuou7Dp2MGU&#10;jthUCdokqAgnIhBYU7OxuW1ji77cLjyD6FR4LEOlU7zYHG2oCiGlTyTSv+Lj9Yj3s9Q8OKIcQ8NE&#10;py6aMoNVQ/39Y/29HHBbOlCDUPPQE6xzCinAmk1Jb6P+jB3DnGm7pHkk0QFkSeWcH4HWRsJJKh5a&#10;RAk4VGfl8gTT6DUPUq8cR4R2LBgEKcuYbO0CSxGr7dKV/hfVsTOpThg6PyKKTYqZxiVnADk1kHpx&#10;sSvpqqt1sueZXVqm4JR8KZAw7usXrjJz1piRNBk3CdeCRWlPR3hyRvM5dipnjGUifi34kqzY05PV&#10;lZX5+Tkp6wREcSCmThbQRYicUBU7nRFySBEdtMK74IMzMhxDn1RS6nUJuJLsw3c8Wl6lV+WsaXuj&#10;bXPlbO5JoNpTbDQGYn9nG9dPr2Ddxvb6e/f+5I//hFXp6+3lmtGB7OjoRpeLZCkYOq1HzneAQYGZ&#10;ZpIhHD4nCjiRfgsTy62RHxIvs2HkpUfuzvOPfxAbUneGFStjO2SqZopj8hHdFx037G9iGfKFgjSZ&#10;gKdwYb+v4+PEm4iJiK9ZMYLE7e09Qv7nn7+Nw3/ydFYpHChBFpR09cZi0GyjE1vsuENpU9Pn8yTG&#10;MioYqoCqC2oImLsc7BGvlUgw+0lA1lQ7jponJZgTLM3JNaUMDa9cZncrEQB3DULFb5XMSQ6f9S4q&#10;LTbKc+Z49LbHeVWyAngf+pID5CW17OgUi2c6JwGCTcAykcWFHaAHII+k75kThsKfo4xDaGgEyig4&#10;e7StGXL+MXiWy6vO0ZTp7ugAbR8a6O3q7iTIwC53oB0VIWZUXlW4P4Uv355OQkkvdv0BEUbniwMA&#10;7djJUqYejppkDTElagYZoKayJl5Cyqz7Dsbl5Bxl3jIqDG9sLihxPCRx46BavXG90LGVWa7DIF3L&#10;FgDdLjJ2ckSWwaAqHA9DIGQwoWeKhO4uLC1u1VVd+8znaxr7W4Yud12fnnl0f2djo7O1k+QIPLTU&#10;Sz0vik6od8EdhWRGYNXM9cw8fcqQIOzg9pa7hYiP3VLQJ6ZtlMnWHEoeH7e+LeQoSBM6ktrzXBfX&#10;iE0qcrgcgKI6wrYUlsncNfZeiQDYKwVY4J9C5MAO6clChNZxX1UXDN1iuB0WH9lcih8r6+v0xxro&#10;UAXhQ/cgs1dZIr+oRjWLJSVtoZglYi7t4oL3SYgq3Q1szVgq+Yv8fLjMDaRclf5VpRwzBJU3LyOw&#10;iV5jGC+gM1E7agxRihADCqkauNHq434IodJTluaUyFjzibhz3kcGHkg6JjVtUBWOFsWbC5wZ63/A&#10;oeDaW2F6qrMmRBtmvxUp1yeJaSH5ic8lhJKSlHDZR0MOCIka1lk+tPBVYtwr9FyL6QVYTP3CpVAe&#10;QOmVOC6rvRJnBZHE+TXt1E5+frqXjydYjr4QUQ9FRmILrbtES5viRI81JaqoON5CzRE3xMHjp49w&#10;yIUCxTvgjmiHH+gbUCL59NiucwpEFBPACs4vEJ5bW12JMBukIMb8WCQNsnEhqBIxMuCO9c0ldv61&#10;G9fGp8bp6mBvsatWlxdZbo4x7oSq7t7O1uvf/+F3/vo76CJAtxrsHyFgCrJaS4cCcqdInaGj6AGn&#10;Naa+3uSRlg12P90EEOyPOQxomO2ilstCFG1PXXTE+d/3h4QzGgMkuFxMSlvKAMnihMURcJClhE3P&#10;yU193PYkjopDM5Gzkkloj09HZ4cOSURYnSN4P1OTU8SxDKLB52OzTCcsh+hRZPDIVEuO5gYW5MJ8&#10;lKCe+wsmYIFRuM3Ocnu92HAW7lSDs3SFtTQcMuHh/YutEfoQoG+yZS56zrYd8yvJgoUONPHCI9Lj&#10;1LaoraaoADwtjCNVAACxzLvCjamBhZAsn4Y1JJVlu9lKenEulE16gotHorOOkFDBvIyqcpqtjWPH&#10;lB9M5NnHQg2Z3ga/qqOVC8P/EbxUN8OqMxZK8S/BEah9cJGMIazGCu/KRbE2JXDEYxodG7d2X1Wz&#10;QZ5PT5DHRaGVwnHWToVp7pBczqqTxWV32RrqYUirdDJFm0WsJAslsR2B5pEZ5y5ggfFYBVUyEZzb&#10;4ow4TKR0o9lOKStIvLJBCa1S5WNBwNyYIdk4OHT5Ax+uqkIcigi0bfqVF9/6zmtdytc1k23wPkI3&#10;Ylxcj2AUaAe3xls1N7WyaOg1knEFkZNj7Cu88X37moE+UgUxMbJZXItnD5E0SruQxbUJ/GsY5tBC&#10;FQR/QhWShe1opemJ/hjnKPUPDth7GyE6W9LMSSI6mqjQgqNIjvhpYnnwFud7R+oLzcJwVzMlS8Oc&#10;WMGIu6YeaTfmbDKBzVqxPWUoxmBFD3Co5ILMCOf7fKLiIyKBpoJYMntQavggvimCHIJmFdtBBWDV&#10;qer194jNY520kJYBzFYdfCFumVtgkHmSaevmnho540HhMK+8WwmK+QDQLPIMSoZcAisfuQ/K1PRS&#10;uWhmWvgboT3SUGv+/JalxcDwQggZY1jQD/MD6agRnstXAIm8PnIF3CM/JZp09K2ESQuPWYEyfOdE&#10;5rmDFvUfKZNIz+KL4Kb2a+OdGtw9wSneVAeitVSyhwVFho2nSvXALH6Hzqg1FoWiOXYNhWwU5tj0&#10;bGK0jPt7SFi7TJNPj2gJGhkaHejtx/RCSeNHYAv72+pHD40Mgxiz4pCxMu3xQH6nVSAO0/HO9vrq&#10;ysKVa9Of/Nyn69ualpcWlRerb1hcWkBPfnBwgOVmsO7C3OLq4tLe9g5AF7EzKBx/Z8QRcOHf+nu/&#10;Nv2f/w4zuNbeeXd+5imjlXEVkKMxag74RPylsYHBdI7+jf7A6uoq9Q0rNRHV5RAqwJkzZhFG96w3&#10;Y0noucLzpnRThdXgpWihgM5IIrYjyG2aRqEMnSRMw3pyCgExFHPAGbjj+cvTJzPQW+Qm7+/nQRaK&#10;gYUjOUwIqVRdwCLAOmd4R0XRO6GWLqM82lAOACWxVucccotdBYE1o5fwz/WbNYEUR+YIQ26nPsg+&#10;omWHQF4Akg6s4ilAvMA9UERyPIJRBn8eISdGqIK0N6deRWAjcxMo0jhug2CN8Vh8EhK2pbzMbgEi&#10;5I0ATLo7eT8kqNoSFcosJPHAuqK8ypFmQQYHBkeGRzwwpE2ZvMnfobzaJlsNoXhbuKOtldra6uoa&#10;NwLfxi785lZOE8AlOnZT05emJifHx8fZt2hTZOJU/ezcLFHL8PAgvzs2PsUv8qy50Wjb2UmBM4yx&#10;NmGFVB16BalhE2UAs3vTlkzjNZnWbRZuihlMwtSGOshwcGGtDbIjME4sSBpeACJs84t8vPaFF/A3&#10;0Duc597W9tN7Dz745S9xypPw4OpO/+Z/+fcjXb1dbZ3qfFGNV2KUHcFf3EWgBBwNOHsIbJH2QeZl&#10;Y6BULQPBdgnRGpQEooYBNQIgW0uRXioxUPIpbBZHHp4cK6BUGapMCFz0MFvZp8u24DvA98ILoTZm&#10;V5tTFlFAFInJlrS3afVMTVer7f3WgXP6QlhK7FwM8cLKChaObkduhCG7shvrGomy1zc3xA3keQuV&#10;kLGRiVo5CJcXC8AlySVVjyFdM6cnuFhYVQqcko0ZM4sXC1DEYnIMyf+d5uGAEpAiwiZOhwpEvDQD&#10;pgstlQcmVhO6MBiLVDo6IbCq0hMyjNjKMJquzBiISWWtzF+JWGNMSdHMhA4OkGcQ7Yo9zdASYnaz&#10;VbZrjqGZVp6pPw0aUTHKKhqFM1ZstGGTEIv8Y6t6jJSM/ItRs75Nq8JzSVuiwHRoy4xEMCAWMPzF&#10;6T5rqvEtFvfTvEsNEZVIDglDrRAxwNIhGsBhEKuV3+6XsSfnra+/v7dvsG+QmDlqsFKgMBnWtUzW&#10;LAerF0Z2ZpJ0pJwus8s21zlXBEcEWchWZBA6PJuLxaX5ja0NhglNfPGLi1tbd19/HbUdnAdblhBy&#10;YmKS3ml8MdYoTOe6tdUN3r8FSoMyxMjhbZKhD3V3bb75FjPy5p4+EeMVF1Y0neete6ytpQjGeSAY&#10;IM4uYy/AKeU8pMuZ2ycl0WgqQiCpnZUhanhWq/WEilhVhVhqpdt6sTv4nEq6Mo9JDhxsSGVfOVNr&#10;IBYSIuwiPpUiLzx/VXgMsUGpjN+10QUCltQY7iqvsfYd8W9sJR9cbLRd/NHPEx9X6N3Och4jm1XO&#10;bNgmpWxYtP0s48otLg3ERUDKkiqgGOFVIQYJGNqYW7ibqjdgtZzNQN4tMwmWRTh0jebOS6urUtqg&#10;GbQgyKvAE0Y5citgRZ5tvFMhNihLja4QKtyIWMoM0VX6bs/E0Q3WAnvx+pJcs90pt7ImS0vLzHgk&#10;VeJzeVgoJ1ChYrMzvgeuz917D57MzJLJYdCAW/B5RJZqCTgYgUnV+9HCNlPJ+RW7M/VQWFFx9/Bw&#10;8jgA2aNUKdMgnXgul2NhxXKFDp2gir2g/mxwWgDoEhvymJXacFa6N1BAJ6tsWCyhU4jbiAtfzL31&#10;1vQrL9C4DVL1zk/e3HnwoBMyfYNyxthXB0XCnkIRwj/bCCk4N+w3zIQ4uyYDda12imUcPxusJezj&#10;G2BzK4RkcwPVhdCueOqmc8GlNQQMsCe32N0lFYCpqTk5Y04V1Lgt70U42nSHZ2YOKRmn0pHLG5WS&#10;uK0usk6tpfHRtILIJElFlPWCvIyyA3C0s5MzxTV2XTyQ8jVhKvwndexIKRSJ1R/zHAoux/aGbOc1&#10;wF8A8Dw/m7w0SRLmlGGq6M3Ax8qoYlXlZWYHWkOrkX0E9cAZw5EPsWAcvoO9PDZ2hz7JKaY7SRNn&#10;IsA7ya9QUFt0gsNitPcMQTbTygCgoBZKd3ECSgEgjL9nMv82rEk5lQ8jJhZ0SK6IRtXkNAbduDiE&#10;ggRekVjKTEF/UfMbXapMUGJbxmnSD1hSW4qzsJi8oRA/HGAly+5npzpLqKivTPmLZJhNTFsXdhmc&#10;AayHvcJu402jReB78e4EuIzgGxsZ5zi1tbTydvRZcmPWGUXrjI5VLUnfmjR42q/J3A4J3zBcgGuU&#10;g3dZYhoCHU15gJzN/qNHjygeXrt+ffjm1fXZ2ffeenN9jSGwp1j5qUuXeqamjrZwz+vcA+0bgBmE&#10;+EIBzc0dnbCjYnCxjweH8zMzMAEWnz7l2PDYOojsMCXVNfwKVju4s/UiNIaaqUiUZxDlQAu1omDS&#10;xUSfQxz2lrWSCjfjz1UqoExvbiJKELNSgweiBTYdeFRaol+cp8WGAKpLI4WNTD5aZQcgbJiasJBu&#10;iDzIcryTUJNct3PAbGXc22Ozsp+wcDwUJTTsCSmdYeE4Z94lm818SvsLZCYinII2xiHaTFIuxOjK&#10;vgF/MNdLksmD4Xdz4ySP2CNdLLfGY7JvKF65NMWlS9VTbM93Axp7qyBEGR4mzZbDRChhxfz4EE8Z&#10;OsoxpgHH1w+r4aJ6bmFe5clg56TRyV3MilPAc0wyl2O10uYURSR4fDQQLi4tFxF9DD03RB9TDHEL&#10;ScD6xraCDxgIDIdbDmKcUCZUGRaKAQIRxTX2N1lJNSxWlLFb0mMiu69+E28eW+bj5orCw/Qpi5Lz&#10;dqGNyqQBOI5gnB/kqC01NnW80TyzshwfqTuP3iFL4RuJLKkWz1SK7SePxnu7gddO33mHzUo8z4Yh&#10;Ri4Drngx9ZS0gMO+IAJuphyXfIn2H1m9PElsnEYKG4dENfNVBd6P2Q3MU2R/G5ZSrdnT8bOTCt7K&#10;4+DxsT7P3bqBMyZu5T5JjnFsXJUZVvYDv+EBT5pYmm54UmRDwe7Tr2yPlYaPgIhoiY2cMtMp4zcJ&#10;gLlKKjRuKtxEZXhCA1nTOgO0WPusFa9mS7AaQVDTQJ/YnM1WaKBYq//97/7uzatX3/rhD6k+OyDG&#10;0uUpd0pcyM1Y92acTWvL6OAg2BPZgZpSFP2UvJcO4rMyODU0kCpGTTsAYFjzPFhTIrkMKSez6+yw&#10;Ew3XXQgA6KE1AiXfdc9Hb6dgF4JjumxV2ZJZWPGym0+nVNgEosWF0cFV8PpE33JhDeq07H4/Zjyn&#10;IDUA714aeEQIiPpRx7XCaTYjZKSs+XHtT4+2GYpjjNzOwc+5FPGd7D0L2fTnMJm0huopCC97Ai2O&#10;0ZEx0tXuTgjF6oAa2xaF4GcFKA9bjpwImd5SMpl2Z2eXwHpifAwVC3wAMxTYTiuri0Cjy8sLa2vH&#10;E5ODE9NTaAnvra4+fEjBEFgQxBKUU0u7tryACeBGp15+pf/GjZbTC8w7RZTBgdG+/oHWzs5bz78w&#10;fvv5Oz96E3mQtaUFKwBtbd094Kq2nLJowJfaJvRNMm2IpIxw0nQ+UbZ6fUbTBpUsJosKG4Q8EH8X&#10;kU9jK/gimGW9qGoJjnnl++yiPFpKYRKZ7SAn2xI2Io5IC1/OoRWoFHah1vOXMpLHTmvMUPT/cGOs&#10;v2MMxWFtTwdY5xepmHH9wNlUxgz5U2/hOGGlQ71X0NlhfRl+KIlXtuyFbdZ07TMdyqakUxUzM8zJ&#10;3QMqwpb1kTlg2/tlFiUzAOUzcD7Vxwg5p8TiFsSMZUCQ7Zmu5cntYe0YHQAJDKL+MRKaW/hanPrG&#10;9ia1fgwK/7E4o6NjpAWzs3PcS2kiKIRi8rOkJuYu7ByOSHolxLVBnAM11cCP2cfKnDK174QqlYJw&#10;xwps0ukGdQychn4mEgKkYVAOSNdViBYh2JRzE0FXj2ugLeVYHMjFXOAkH7rGUtUxOgldN4gEy5vA&#10;QpE7/hJ03HQkKVSAkAR3PFIFpvWMRkyyp3nez76sXgQTh2JBJjo/tzR3/9HZ2joF+ZHh0dIXmqzL&#10;TEg10wjCG2OeOgt1Y3ODyFpQITFblAzQgXMMY9JkdIIwUhblKXFxfRx1Et5o/0M0ToEXPaaTY8bg&#10;Xr4y2TcwJCn+6EiMkRoEPPqQjmwqsStNdgnvxTbD9LN6NkA02PatKDvFtMQQUZeuo43AguguUMl5&#10;6HdwQoxUeCc+lGyZ7QLKt4JfQiKV1NKKFpGpQh/8X4Yuwf3HQ4jvSYs0/jiggvqLP/szUGP/8i+/&#10;xcqQh+VYWZXFTBNp88A4TjxlzBFXAyehFMbYM1w0z8nZlfb1VWZEFLaCpKJKBANyqCp4EOVKc6wv&#10;TuuZeHoC8IwZS9AWJbLS31dQC5+mBWtr+3wVeESLnDZVw+0YfEG2SPXqwhP5+RHp3kxHqjC3EQGM&#10;ZKkjMnawE5bC2Lrh8JSAHF/PY7GI+tPDrYrbWfdOvcvyh4GbXSVnkl2U2O8f4C8YiKHB4U5US5lo&#10;NTwEsSHlDp80IAtJRdmcHvdMqvbwm3OJ5af2KHZPOZLnzZZl8WmkAUDhAFpa2d9lIDabfGhskMgL&#10;2XuGraMpzEcMj4xEecuB7Zvb6wBpHLz+K1fx6UhKLyytkuxycph9xul/7nM/tTU59eY3vvH913+0&#10;sykGODgAjadT5ZBw5G5ef45IllXDlvFPuaIH+16PWhlsGkKhLKilNhEJKVJ2q9SBsdpNLvXbJsPo&#10;FhloO/fAUKLhs5/9HKef1JKiG24gqYmBkABZVZU8kKBdfDS2NXU2e8eTVdlqaPeng5ajz0KnYiqZ&#10;ns8YCAuPkQ1SooG3yEMl+8DM4SeSpyueQHSghmSCcc5/OgnZgjY3OQr0zNZnsT8VSOSQScNIacid&#10;oWEy1uD5wQEI+P2+xbE9jJ/Tfcf9OhMgvQbAmhA1uDz8mN9hqFVDI23ToE+EgiwOp7MXGvvhoRpv&#10;VWEUsW7mp86xdu/ivOmT0l+q7uf7JCDK+LA9Wv4lhoewipgiJdZgO7oZQnoVNojBZZJ4TiIQLa21&#10;hDDvJxDOKNDXxBFJorBAxKexpc+YPuG5kYPFD9Ma45fyDgE47E5U0BlFbGJ329WIXYvkFgclmBeg&#10;CoGnytRYnwonJAfBR6MyA9UXZh7CsrKMzeriV3qHhwGkwEcIPgLz+KHlWQsBVV3MzDwlS6HmhX3D&#10;QOt56utswg4JLzKt5PI2fhFM4YaQbMbMYciM0MiG0nWNRYSgA3I9NjbCO4O1sQN4aoAfbJLIVkr1&#10;4+M4XTFwZxAzrODJF8DQgO/R1CfD2vgtgSA3jDXGgexsE2bgNOmolscmCKbkv1VE3oq9z0JRb4L1&#10;l3AB8o83adNLkgMDhVJeczIZlARhmtd/9KM333kHOTf2WOnWC/ZYRbVBV2iisLO/swNeTB0IMkeF&#10;vBQhe6ElmHNcrFaSARdaOjVfTHXUrUwywPN9VkWMprNIlAZbTR2enURmPL3TP7RjZS8ZIaFaEmlG&#10;XFfq2MbpcDSL7U55XhTRKmJamIoB4TsypPIVjaAzo0CMo/NWsuZi1lDRHT5pF7KraHLGG3JtlLsE&#10;0Lm1rw61CGPTmgE3A4CshUnG6CTYjoJnYw8BN/NnVzfDPtpIlxhTT2T6PqTCRowKit47qKi6z2YT&#10;6i0o76JPoErilDm5ujQskTYqrBOE3FkBF2fksDyh6ctXPvuFT2NTiNEGhwdJh588eczzgM7BaYQg&#10;0dnXubm9cXJx2sn4gN6eqq2tR0TaM/OrqAptbi8sil1O/8zPNrV3HwwMfudf/1FfT3V7U/3E2LgA&#10;hQOPBQc5KLYXXwDv2vyaNBk4r4Zd7nS4tM+ly1UnJnwfWgxblIDaXgexXaJRBzOZOlBZttPPqO1j&#10;v/rrOJ7lmTl2syIZPnyhbaOhhsbpy9PA11yoPDYSFWVxfELB2RKEQTyVgWfZyollGexSfHKwowto&#10;MzhxSZBaVPFcAtmcmfC3VJi0KTSuJZtSkrgTuVRTEtejOFMyO0P+EgUkEVNv0syfiBwVLYNud1WR&#10;Vy4Bgrbfr1rUZwlrCNk5a5NTk1g+5pnxAzY5iQmQJO6dab5K+zl2XrCNmHphcamo92G7MZMl1tBx&#10;oSggObiGMJxQoLWZ82A7p52cLq5sEjsgwnlaWV2lau2pMOwKEfL8AlQa82dfiSploD0BZbA9BBxN&#10;LSpmqsnrDYh1pMOIuJynCXGwnByrgsBTmkj/9ITYGBZx++JdQ8LjfzBVJsiB+0HhAVB508QiRtRx&#10;pdYvStjlmoQDK0MrCEli1hpcFzfGWD/xvkhLc8nQNmS/oYWsWWFnRBZGshldKvpskgmYfIax3Bfd&#10;s86+qyYlNS9ELUtug7Fwbj58DOsedFoK/pAdUCXEEHAxK0jpH2F2mRFDqi0wKgsi9oILNuEl/kg4&#10;z+VxtUSw9Dt4O6mAJX2ookccVIro2rRE7AhlQfyIIxaLSDqOmRNBAAEGTYmGo21fvkahMgYsyKEY&#10;sxPlY7BjFZ1GL2AIuxmzDZcpwuUTIyMfeOVVkqCt9Y3kD5Y5hgb62Vsy7EFOjmlnJQOMocmpS7Sh&#10;HF1eXwLeuJgQsXkJto8XA+XZsBJVcW6kRL4w4Ypdzo1II+CbGOh9OqTSWVDqhNQ3eNtEPHb5YjN5&#10;WqIfos9+uZeoG9uOohZF8gwBnAI24MyLV46HDnvv2SeyiBw7EUg1VOsFoH5xUiUC8se+HljG7QJq&#10;Vg+U54evQzcBDPbunj5L9UyWS2LiAbN/EWxNciiLnRjF2yP6SwhjQ3dQDncJOii8E7udnZq2F/ch&#10;hsbnYM2XRP7kIx/9+Jd+6z8Z+NhHD2dn2OBTl6dakaCW/Wb/Jxk+joaLGRzt7x8e6h4eodiPSZu5&#10;d/+dt9/jHcGhN7Z3rl69MfXRj8Gh53N//P/7/StTl6bGx0DKeG7EMvwFewpLWn1eFQZwuRZYSpoD&#10;GmvtJSMeolATzDfCSQlbQS2dyp7zb0aKYJPDF5nyk9IN9//yCy8uP3z83r17dr5Eb4Fvsolgz1Na&#10;J1ElMoIQwplRrsW+frUCErDTZ58CRbwwvwUuyecn7SUWM8DBk4BLurCO+vW0s1cI28WgK6XOgMox&#10;2YXrw0t4FjKxROJsYLPiYlMBcVn6IOxkhSCsifGz7JCWeJdeDJ7jBc8tFEwL8c+yOYdccNrY27DP&#10;eIIUhigr2gxH8xX8nCSwDJggrqUQTg+qY0Ax6wYZVleQwhIQqK4CQ2X8rbXimpre3h6BP9ldVP+U&#10;EsTFoESeNhTvlsh/fXVDqtYR03sUfTeGpVkfnR2m2ExNEdWxF2U+BxS2YZ/1j7kB1iAIlTgohVYc&#10;Hmdpx4eQNE3zwnHFD/EU+Hv6kpQKwWSyNqLVgEIkhYC26fbK9ACRTYxUzriPoCgKCAQ74MNibAmy&#10;eKtiCDCj0unQDPFxW93iI/ExwFe8rePDi8sHh2luHL95tXdiRCYOnX2HdD+p1Li9s8m19UDPUO51&#10;d2NjnQNMECPkZfscfERMhmbJIr3OWq1grDHQBCEvnYpbxr/bmEZWwDyGhIlcvgAm5sQquug6k6VF&#10;KabGWtQzpc30fZwrzKt3d0uQwqQBTVlaboffLIAScTpgNBFCbSNlurQxe5ic5sfhAmFWPiwDvIsX&#10;5TMlfBTQxWk1KtCQSnFfk5NT+BPai9yuMmjZaxaEQD7tPMWdw7X3rFgk1BRyWWk+KgGvJq/Sc+/j&#10;IOmBQRQFLsWSdOD2hak5btzJ8Qi/RQ/N5tN7qEML7k8BSVJ8JMLtBQtg4P4K8a6AmZjhACbJGMxn&#10;HLObaTt6JAtd4eDqQXPiSpxnG05Erg1ZiJnolLHPXhvtyHligl+Z7CI6xjqTjJfY3goJg5WYTW2T&#10;DypuGm7WyPn2ViYz5TNUEKeVRhxZ7Rvjo+KUGCfb4xQY8E3+J/PCLfuk7OBm0re5oCihEVZAm8Z9&#10;Xrp8aWRi7OzJo7fe/NHG+vLNG9fqn7+JYunh6hKDoHv7u9ZW5x8+vDPJvNouiQTVqKQ2tc7/5O7W&#10;xh5X1NTYCo1ZFsq77x7deffJn//l0vz81OhgH22NkHNtMVAtN83NlmWFplVCkNzo6aqqmhifcIQH&#10;0y/DNtGipSXJljOPmmT4BDJaSE4bHZPcnTweRu/s7XFuX/kvfqf6hRff/cYfpyBjp2fqsxdXLl8l&#10;vJ2bn0czN8xIU3IRt0bPSVyvApvINfB99h/bS4ZEW2uRKGPJ9w92uGyqaGjpQm7DRZBVs3+snAvW&#10;0Z5Ok6bJjTSG9DgYYTgRkZ1mMZ4NQcag8RJ78xr4DvE1h5n9AbWGB43DpUHUjAEkWqGZMP8iUYL/&#10;x76IDoVBaKSTDmb2LlUFPHZXWwvySew/bAfrQVgDKZFZuL0EABLnW9CTYI9aIREZOMa28Y5mKUbL&#10;FzSt4blXN1a390S3iTS4sN7+wajfCMRbw0kZ3kJufSNnEUtA+rW2tcFocxSCXnzxxffu3pPJ7sTR&#10;C2aoYI0UWquk1ki8cs6ZVExIQb9iCwwyz1I4HkWStBwzzB8lP7JJFll8zGZcE1GrC6nBstQYd45A&#10;+Coee9Fb1ki/KTYS9aSMkMdeIPinJKTm1wOZlvF0OR1tbazbL3+oJBuPkjfEf5Po1LXUr2ytjnz0&#10;g3XDgwO3b4E/9l6avPKpT/S9cLOjpbq7p40WLplx+wesBf8b5bCGHbQY0M9DVBp1vUO5H/TisgnF&#10;GM0La4hPlxaXRGiPiHrSLRVtYfaqSRhjkjJVSxOdyVIyEdFZpDLA3i4pBRY7Q5M5fWVLqDTA04S8&#10;xBbLeUlUyLNrYVNSS2DtmILHZmQlLbfFh2maywRhHanRL+ZAFWy1p00CdH4BRrA5lGTIy4Eik5SY&#10;XOJyeHC0oSHwL4mliBClFEdEU7QtPXiFqxdSM7ePnTGgDnciOnbaSSpM78dhPBFtbjVjdl2HmGML&#10;RZzZEPVr2DquNAheGXKUFpcEFq5MNM6KAnuGFko6qC56ZHhEwsFImhztHTIaWBQhYjWlCnJSFpNn&#10;YRaipKFlRnVKj3WtEsN/9TrjUJFbNSYiRFpfXeYgwGCjRseV8eCt/EXNR+8aer/heuHOZIIA90NQ&#10;QP0oE0ZswiP+IkSWuAKQJP4SKD2ENk94JjizdKHuVm/tbnKWRsdGRycnlheesoF29zaZyt7S17l6&#10;7x0O/63bNyhPM+2O4z11fbrm8HDmvff25+dbmR23f7K9ibLKQVtLu1FwVc3S4uLjB0wbv08QO9rb&#10;S2tDIQ7jBi27qQ7DABeZRA6dqVVeDm/M6lCSpI7I1QKOizHli/ckAOeyk6BIjbMhTbviNBAZRSiv&#10;Isuwg3D+yUd+7e8fnF689T/9AY9E9NZHaC2F59rd00sgrfhyOllYd+FgY1kUeZSjtLfe99kh/+NX&#10;uCof6RGCnDgz+T10dkTu4wK7S7DHMmKdQYOL4lIiJse1EaqX+N8bLCQ/VGFlKdnKwWFU7TrcI+Jr&#10;7E8aW/zicWviEYdU0shgHocKJE7JR5hP5nKRdjJ1tcRHLFwn5xqREMrGlCimpsY70rFN4sV/nVCs&#10;0wtDb2QXEjjNzQN9PbQRYl8AKm2+VzlAJp5nKS314vcifnXI97HOI6PDL774AsgJxGdWmKs1ZLUZ&#10;B3ZtK2lEjiidEYc7mzsQKccnJvoH+iFrIvoqvIZlZ9Ne2D7DkVDaFzY+wT5LmokBZhgOG3WbJg8W&#10;leZwE6R0d3WwpWVwV5uliqDIkRdPN0oL4FikOANTSYzTf6BhBrzrfAM49imOxVvSOmTqmh5CHo0g&#10;wL6PST4lDPd0S1JlYYcAz7d2tfNghsZGLtpo42zuGBprGxghHMVuNA10NwwOLrz7DjVZEiB2jplT&#10;oWZmqm/pdI1EB8/aoInvsOFTgLJmTuLLlsNF4Fg6W9sxIgIOdJmphmjyUVQeg7NXKA2FCGEWRV8l&#10;eJqWlDVRIRu/ha/gE6UqFdF61IkPVEfZOTjc2t1jBUjMZL5H3pIPsOMx9sT4MYAqtq7QPPiuw64S&#10;XYqS0fd27hwWZ+xROVCRFewuSkip548NDvq7RUJBWtARVCo+hFdKP/URhUkerMkpaKnu8MUOTAhs&#10;tJ5Ex3iNIMBkCC5pUykRKSgabYyoCanOmAmwafN5FiZrJYq6YQp94hXWqMqg5+Sn1HyD8XDB9qnD&#10;kuKn+AZNYnRG018O4pdfTSgNRcq5mknEleKgYecfPD8hLcVZ4J49xwJFVFc3whOjaOsiOl2NJxqx&#10;Hr/tI9N5qQLR1gwrtpbEv8D84EXqDhO3kutyJgDL5KvKnhb7bYb4acASHNupJSwITxG9gunnb7fK&#10;Nz7d29tcW1+a6OtcfvJkbHy05vZzjx893JpfGBseZno0xmn2ySzzkrESRF2zj+f4lM5WpJo66eHx&#10;rkCyVDDcJdyCUg1OMjM7S0AmqRNzAAxYZkEmXA2RKBWMlFO5cayGo5cRZBAUC23IcVC2/5Uowz+F&#10;PhVMEIdF5Y4m183NT167sfy979/9yTuaPUWOUjaEae+IvGroKEDJMkkIL41ZeGCIcVXa61kNQpbN&#10;rQ2sM7EF9hm3RKzBXmWP+lwl7dNTU+GHcAZ5DJxGvFwJYRIGJu8OkzdOyBAYx4z/YKuBafIyGda5&#10;C+yOXLp4zTCyWyC607VCfw2/Gyl+EjFJzdQJ2aCsDxE3Bx5ThO3T0ql+Z9cynoj6xsjgIIgymDKy&#10;LJhnrpphoCeHkJQJTjHoVVB0sdQRmtGPeKnmik4zIt40lIP2kalxeBOiJ1bx+c98uveF24s/uUN+&#10;Q6Kgn0x5jb+LR5XRHubKzP7Y/fznPz82Mfn46WNUGBFhevmlV1HvYhaP5ET2qqLZhlSUkIxTaO0z&#10;lHMQOsee/0iqss8Nr3Ap4fz5xLkMnjX5RtJTzZcKyETEGuJI1qQ5QnScAD5gEutuxzZgi469KlSi&#10;TPjBJ0jVl7vi6ECVV23r8EgLmaMuVlPXXNeG+uDUVFVDB+U04iIgFv4Td6jWZ/z4L791cgB2hBlC&#10;CJduT6XPKZGkN0+aSXlq7A8T8Vggp1gkKSQIyPIq8wb+z1lhScmG+V3zJ4ECz2/4phlpaJ7nTLXE&#10;fXK9Qk3AXAAfRU3ULUrRz3FTQeoYxrhPEL2FHcQ8N7YSB2H+hIfk4Kv8WXLHAhClaFYwPa0WWWGs&#10;aGrfqZvRHIdECachfXN2A3BHXCEns48ungTkRZdO/wdjr6EZG4YnkGwZVd4k/IR9DE4iYwYq8Sxz&#10;tdjiErPHjnGzVGKVyeR6MA6p6leYc8ozRdKikOfyxoQTRUVYaKPAa8VmFp5uZYSbVKW0bl4YEUZ/&#10;Qo4jYLTGLx+R+S0W+1kfo/rsMVJ/30q/rlJ/7f/uQ1eTfdhqzoMknnJfBvcJmVWMIlkh1h1vWWI0&#10;B7yH51vFs8o1Oe0pBpoOS6V+8WzkbqSW2DispyzgNPPwMgRfytKYnNjki+1SG36sHyGxk5mZxwvz&#10;Mwe7mzeeu8ZIF3H689ODJzMcC3YV/jDcREFVHOrDe49Q+ISvQx2e5I4zidnFtsIAXVpYYRjAZz77&#10;U2PjE+++e4cLxnZwFKkJU2BH5xrEk/JnaI/ykQ2Dop5s9kBoxgA6vaYTZzCI7nm9nhlrHKbGDuOS&#10;Er+ifYRv68vrdPTMzy8WX8XiKDTtWCYhNNog2cRFOd71IY+S8WLpj++UaS+sMzUJq3wZIwAywGdB&#10;COXh8KkYuOIkTKyd8kWcSHjrE5EPFOtV8Z3Z/fwdf8N7pl2YZgQLX7wBD47DaVVJAFFVJs4gYRf2&#10;EQIPx5hDW8IBfAnJJo2/sfVwDKDlqF+oLcgscN6HOMKG7MzWCiVGYQ9TNunkADWyYI+OQU2YI7ZD&#10;uaW9s4vyr62vqrg18VA6OtpKk7GmKqQgp7qcnCwtLzPjcnBoaPHREyyd20wgiPgOSoaxIQfL3qQc&#10;D+5ewKTqbGFhgYipv6f/M1/48qXJ8ddfe51HUOa1MzYYg+t4ihRdxG0inROEVA3uXLMnmX4cXl8u&#10;yVw+TWKCAxECs5/zxIwKIxKd1YgUpiboRRnMOmtYeyelWtllEgY7KcJ+wVNJkg97CiSHBwSyRq0F&#10;Zg8TFqD7jV6erh3oB86Laf6PX7zrnW//+drTJ7goCtWcAR4Z6RSLw0gRMFRuDd8WIS1DCW6NSgAo&#10;B9GnIWrIbzG/emZclZ1lEYHC7ih7HQX6fJGrUWqh4qQOu7dmwB4rTJU7kqZ2FagwwyRc5r844gTU&#10;jByZzUaBmqSAd6TJkHCUB42hUl48BPaYNQ10KdvwlRCbrgYCVQ9XMZolU+TCpqensROKdaTuolwG&#10;nIemps52Gi85RgxekTHJoeQpCF94tUoXyJ5OlZz/iC6KZr/T2RMOCy+UCSQw0+lhjYKcMqHkkuxp&#10;57no4IQv9MO+MsRKC8hFszehr+e33EIFLcjyKolep86URIzG8iPnPMgrSthOUBDpSsMFgsrCvSuV&#10;M3tswk8PJnwKdar2t26P4KBMJXJNzv0M/d5t7Ry3Z33j5lq2zJWv4gC3N7aSUrkM/G7mqx/YnlCN&#10;6tUGjYqAqv39/bwb18RT51LxHgAPhJBglEYoDBg7YJqRBqZvoJ/gy8N8uHvl8nTfyy8tLy+uz8/u&#10;rixRsBwZHlpZIbB+hHfAqEcgoYmR72BVGTJgZm85pZbmw9W7791hFuPwcB85LQgpX6TMrC/VADqc&#10;uVEcibQYPa3+hoeFSbTSTIlArXlov9vO3amrLWKMbC9p9ObC1lK4o/BtDAewg7r4w6PJqctXrl57&#10;+52f0PljOIULzKBSaDClVhAvYBCqqwSjjz8oNjr8d5FonqFrG+KOkkOJVqjgYQGLiHA2BJ68itsi&#10;juYcRvXbkIcnHt3AJmlbFW1J9vYJp8jiG+QtbWuoTmFySluwtn4EKMmDW1lbthwU3oUxJpcRRTTM&#10;UCA/i2lyddyZUq057fhKTMC79+7Ru6Cyr8P3HHmDz4DgSysysYmSVVAJ9neOzvRYIiR5aUACiBn2&#10;fHKDps/VFyhm8racH0wiN06f/qN37y0sLXklsBwO7bhlEXitYUjEeaM9LazxznvvLi4skYxfnr4C&#10;giVlsqbmW9/5G27H04JHUYUSUNjpfNZkAumkn0ErpPlOUzjxG5sWc7qHeHwEiticLDWmp8jzhyLt&#10;4HM+nSDOyZ9ijsx/cUAWTzAhknB2esjB/Q3lTOdjpwLvaOOA+FaXl2Alip6lgYKpQzUNNT19fTXd&#10;XYTcnLP/rY2GfryDpgK1EAq2fDqSRmtrKxAePBGg6hWahIAvrbnsOJyj8HcK+Pr4RLvGj5EOZg9Q&#10;FynH2UDB6sZB0ajjeiOom7kkuPfISkTqHeyI4rBk851d6VgGgawkpRdoiBiy6poSbhxDbATYwY6r&#10;1mL7WqGu8Z9z1JR5q+iYK6LCljtUeCt8DKFRwVWBPp7mNFxLbo2tHeUuJ8lRmGlp0l4TSGvslD/0&#10;LrhVPyE5lvPRQ3DQstkMQi+ek3t49yL9VvDacM98FR+qtG/aO/l02UBhNKdqouppmIel3O7xlPCX&#10;L2G/WoUqVVwNZC/4yPhswMnwKfh8q1bWQpz6lH7eDBXSRsDxkI7FtuRs851CvsbKkx45KQn08jdu&#10;DjkJIoQVAzHHu9GmtSHqJ7yIM/e5lsfDblMUKV+QUX7wxmvsYE4Uq0myrwoEoe/ODtXqkrCQPocs&#10;gXKYQJ4MG08YdpMim0UkACBoG1F+klQwPDg0PnlpYmqyb3ISE3i4t/P0vXfh+qBu0zcwQORJxIHz&#10;RSf+uedfhIyH2sb66lpnJwOZRKwcklR1sbSyvDC30NLc/tzVqde++93FhVkHxqlACIxQy99Lqkvk&#10;Ik4kwM99WcHQjslq8EiTrwERNLY2o429tbezyZAxReOAz7TsUfuxcuxIEQcgnbR1dr786isDl68Q&#10;gTN9kQfR2d0F5KEhNjny9RJINcY+aR9tlLGsF7EPwjJl/UE2SWVUUMp4U66HZ8bIHAwKPAmekDIg&#10;Ad2S3FT4A871SHkk+leN6zThKR1lmctOZdJhIoW2dsytgerZOTILZkKNzF9XIDglIgeIWLaOoGIJ&#10;aY3Ej49spTk6xEngKSPBSvzravO2hNi9vX33Hz3A0NB2Qe8vPozr560gvHMwMdAQOYB3hJVITqur&#10;N3e3l1dXnLPc1IT6FdENXjq4kxpYJeLgn/hdTuzu3uHm9jbxEFcL+zPFQ0+7EWsRqUApGJiiSDAl&#10;FWVnv/LyS1Sjv/vaa/jmhaXlcjskWdaGac+hdtHexlKkVxsxowitVLDEC/QUiH2GhgbwAxzUgiPz&#10;JzkFRwSAniPOleP4S6HVzDwT7VSqqzDXlfbGG2A7WArenMNJgb4PmopZwjnxMpEYO488jE4cYij2&#10;CRPrMTOYPyzX3OLMYH8vToCcJxWpyhdhdWtf9+HGGhsF/HptYxXdOwAZtjSxD9kZvpn1j6WwaMRV&#10;uf2Slcsqoc7MlxKGBVnV1dlonkTERaiP8p+FlgvBAfstrZyKotKkLhtdDOyZhCkEDxvgKwrDTvY5&#10;3tzeIizn4EilgyUSLEsOgnUpiY8FXiAa8un39gq4xewEDvZOcy7SLljY01KUTtLNjqAQFMNaxmUh&#10;LkOKDOOAykNECzR3BMLYSJszNbh2iWQIp3VKjJtioJVwMx3Qz0Tp9PEWe03NuYxUdBh5Cl7ng+OC&#10;MEo4D7ZlyYAFjgJVGwvnP1PMxP/J8FSSwIizNwyzqC1xKjPqUqXHNO4TdwmbKB3uBnScUCSObWHJ&#10;7Qu0WpitomlLeIS5SL91a0RNlngV7mttbbmQH9LWYIqv/aqtRrJItXhIYLARjonA95REONifmpri&#10;7LLE6TnYY99QCGJJ+bvTEMIlhILAyQeWpcj73Fe/ejE1tf7ee1g4vg9IwqnkqWCTGAwESXmgtw/r&#10;v760wMBXulcWZmbX1tZBfukBJ+O8fO360Mjo2NQlLAGi+g8fPMJKv/LqB19+8RWMBFfFbiCO3t1c&#10;v3XzMmEtYc7Q0CBeQmViJdvPOaIHB3sE8kTw7F6vIcOqiXgU2UL72J1dTa0QO9c/MoyWD4U5CBYo&#10;QZBK4SQ46HQAmewrjGJeg7XrHxz0Ry7i2aNHD0EDCOVofiOxRY+RrcKncDSMFyQqIElhKwdxGUvt&#10;2hB5pccmvHoF4fi7p+vMzsY9SuRnTnyINXeyK+oplJugbBTV+WAjtpPiAMAfOCWphDXyB0/c0Ek6&#10;MtegnELoDFUU2Ur1Izmd24iNmJpSRlJJSsnMIbNX6xJ8Nhs3MQsSfRjTMxoZeCV0IA4qyRNmnvtg&#10;3ZjIHukldw8XZlsQsBoYgLGM40ypmKVM3Uboh9LA/Pw8/1RG7lz+hu7nVOFQNxKilETxAaPIeYnW&#10;FlaXwenBTaxfKcWnezO42z8gDpD6dnZ278EDYmqINCBjL9x6AYTdkWCJZ0ybzDwsnIraKZhJTgA2&#10;DcZL8yEm+wgsGlw+BC4jIPuDPPLKQwNt6yI9WhjCbFtNnhg35xhkL6A2NyA0nGTllIKHs9gdHWA5&#10;mt0F6A5J34IVxTcZMsLKMAh7RoYla9fV3r3z7oP37uCHu8ZHAHv/t6H0wcMf/vDx3fcePnr68U9+&#10;6tpXv4qeNL0O60srsMPojuEO4SYChgRdNHy33hvZJWXm044RsqXRYCQJy1hVkB/DNwqw3PPmDgxR&#10;8wyMJYGrUI/F50rHk9XOaiYROynYdg8sMN0crElyTT6Rp+Z0MujGYTfytnw3mYOpg0V8Ill4zSkv&#10;lO4tc50QRcoXVyjCBtUSZwj4RoVqc5PeV4qHzqaxB6SK7ZupeBwW8QdMscxTTha+ATcP8hvUQ/vt&#10;PHhRsjIDLCp3pdMv0mmxrb5DNWC66i8Cg0C79EPEIkcZ75Q8lpOSmbaZ4/KMmxtYJrpNKXRaDQZI&#10;ieIxN8LbOe7D2p6tXiLadlR5MVYLc8xxDOwK8zDHKDszxAOnMKzjlmSP/+bt8fc5DOF1rDptNvBK&#10;kF/MOQKNFlgiAuK8ZrYgRpMfwUslSmIjQIXhw8z9ae/JpfBYxGIyNo17EOI4OhoYGun42tdY7IU/&#10;/TNpb55bOYjsoMGBYUwqHFjOEVH8e3fucsJHX3654dLU0do6FnxgcMjIhViM7LbV9pu6gcHNmTnQ&#10;oZdefKWxp39tfhF8hYEsqEvjZvgLSoDp0aum43xjfXV8YtSwlCba/T0aNqzb1NVSJiPCsu9OuiEo&#10;7fni0oo0IDgbp6cjE5Mt3X2f/qkvMFdicXkVah/tA2ZkQRJ4wHT3OBOWxg2SL2qn4o11yPXxLJl4&#10;NDY+wt5F2oJ3Noljc1Dub0C6XV15qCa24TbYB4G4jEEW/ej2Ndo2quEUizjj47TvspWdTEacUVpa&#10;HOIg4dQqqXGBEaXImUzSDPJhK7n7MyFM2xrNHHP5fLk1ETg9OSZAUNwZJeckfTaDOtbWFgtcu/OV&#10;zyyvE3sqJy0dzegmF8uAPoTeqVLULywvA7QwLIu/E2xyNgmUiIUJD6n5cL/cEp6Et+ab7S0dipea&#10;QNdwAj3AIQ4xNDtiCFKXRB4joR0WQDW1I8Ge1ubhgWGOgUqkkoYoVbEdavAo4WkI32N3cFqEqEN0&#10;hx8df+XLX6K0wNhWDqJ8X2dyY0y1RMl2sb8yzVM8sOiNsWYxBtAYSfJbastpUrMTWjw3QwhlH2Iw&#10;CICZFUevf8ZwsIY2jjKOmtK4/Ti+JyJBfChYROHC00hNpjM8Osa+ZKXJIXgXfBg/IryG6enV1NYf&#10;7B288+MfXRodaejreR/xgPiwcved5bnZkcs3vvjbv9Nx6VZ1XUvd8PDc3XuLj57ubW12tXWkRnZG&#10;UtLFkDgCbLPGUkFxlkoZUJBwOBP23JMGXoVXw2tsTUzBLvQvmUvsA0CSEjnqnnGtrc1kMQBBzt8i&#10;6pGMqooLTxAUC2Ibllc+WCBTLoeMEKPrEFSJQ5DH7dXKWD2zfnad1LToGZXuKjng3V1ctH2etXXd&#10;aECAgcK3EX2zC4O7oYs602YFrBVuQxqXR1NVzdXZP23tVG05D3+ckN3kpQ8wfd5lw6jTnsI41smA&#10;iX0THXwONSaeQ4dPjRi7NxIozAIfSWRpjbH8LtPOKEE/GjV5/seSoG19SsHZq2ZfcTiszyy7/XHh&#10;KfIryd90GOl10mMhFeBYBKfEAXuqi1L7q1f7afHqaOs01js+Zh6VLamyUnQy0RqX7FIUc/DPxKEc&#10;f+sSmR2AqUJ9CVSMX8Gf20dwfNzGoYc4gvBuWzuJPs9JojRRG9HsD3/w5BtfJ5SCdVNUmHmhsvoX&#10;58RlaxsrT57MUBim4XxhZXmAvN/pOEROJ0NDvTS/vvXD7848ePdgbXl1dqbj/JzL3trYYbzL2T4i&#10;UEj07a6urM3PzTqE9HB3gi1eB9VmB47qV/72L4/8nb/Xm9bEo4MdKARYW7Yv8gVSUJCD2sVd7y4v&#10;rRhyoEHOzKGTsyYU15Bhqq17OLfwaGZ+aXWNkkgXjqK1TR1POzdkGsGmImBfXV9bXJzXRFLKOGHW&#10;PVoiB7vb222tjBNpYVtzIHm2CgEilRlh78gVhS4CCpyuJFuQXXzzd2fR+zJCDBFqRabZqXo9+eb2&#10;ZNvhKA+HkqkGFCTq4EjiLq13VuFMFj2O8bXw3XHv7FfAtjIpWZ+aeVl6y+ySQLM2STLRhndLi3Yj&#10;xrG3hy5TSpeycVS1N/ux9xwPazwFrYX5BcfHSLaVbvi1tQ2E+t37Nl+BqaBOjuIlY+1JUSnHYZ3Y&#10;Ds6wACOB5E2oGqxQratU58xA9RaU3S4M2SBuL+PrlldccuIF5KUM9B2NIcoRxVT2Jz6DYZoROWHV&#10;O+cYs3lw8LFPfhKztDC/hMoPFkR70eiohNwuXrbFuR1IfkeMGLDOIbMO2zRCtqZqr5NZrxAzshoG&#10;UNYkIMwa94U1QgRtw2AItmS3XB/l67B3oForArO0OL+5sUb9c3xi8snTJ8sLSzvs9pUVzga+w8lH&#10;dXUoAFP84D2o6aq2Wlv32l99u2Zna+jqlLQYuyUO3/6rv1ifm9s7PLny8isJsf2sH3zzL4i+UqCB&#10;DQmgbJesgpEaEmvdjuVOmFwqoolbSsVYqMFlRBohMh0i1Gj2pxMiCJIbQy6p5QJte3x89fHFGR3b&#10;9HrG4eP8KCA3g9hjYyMSftHU3IY3YzEMIVWV03DbNC8HV4yFOyQ+qDDHI8GseH2sKr5Y6o8aQ1b2&#10;RgaGQGxbm+poWrHR15YTcCcM4iG718FuKBDQUOMdIkCv8K6tWKC0qcryTNnwamWo3GGLQ3oV5eOa&#10;W+gVHK2JLWXXOfwkfUrYPYMwUSFRNSEbWlfzFdaM1f4SKln4sfwvI471QewppVrGCjrHp5xiObuF&#10;NoPwpAwiyTF8M7M0iv6LiwuowhngruNH9a16TQz3373cy3Sl0sBCFohODfYXqBf4D01I6qFEL+xO&#10;czQiI/QTArQ7m7LaweakGKhtAQHY5C2/8hSDaEN9E6TgHuxROQlcX2hAZxZYDiCH8kFEV60JHm2F&#10;Sp+ayrzEZX39g0OjY6zxjedvISPUVHOxujL39Onjwf4eBm8pjdjQsLayhkw+pSge+uXpq5idpaUV&#10;dBJZL2IQHCerffnSJCozllPq64Z6eur295afPJqfm8PO2LVM3wtksZZGCsr4GLSw1X+wHHzBs8LF&#10;7mfqOtSwmcXFzb0DcjrlTzfW2R9To2PpPoKJagoTzW+YoU68o905856ttMgSCvOUrfBsWodrn15P&#10;49FkJ1qZeFPuvcHuiUQ3hZfPn0GZo4rrWSOtIU1ulEurdgTG1rmx7KLU9w29eT27R5rXM5gstlg2&#10;JqdYMknaxEtooBpZMfSR9ShFal4LEdB+qvDJqAemBcnM0fYHLTVSE1ZjUF/hnFJqos0Px8S1ssPo&#10;KR0dHODi2WdUdJeXV7HaULmpImCEnNF1TubEZxGdVfnMdu34ou5H1GeUmmJm0jjbUZIxaDBTabEr&#10;V8YCEB5NNFk0EQ+DHdV5JD2i20WeZDRYu7q+iWF//vaturaOO+/cKb315fynFT0pQWpKUnfCAlYj&#10;DXYTvA6SDAenyZqwVBDjbsErsoi8A6uUaCbjV4S4EhOF3cFv2W2skoDKiNSLGF+SliLWChWaOV8V&#10;Ug0GRrjJw6ydLtcAakjzhtnn/sHCzJPbVy9Xd6IrWXX49NG//4P/78rM08f3H77y0ssN3VS/zVpX&#10;7t/rrGG4V+bskANlShY2mu2iQn24bkmMdI7Jz1xWDaNYjgCx7fVh0QnHJcTFfNgPwtpE7k7GbpZL&#10;BmNtrULPBInK10g0ZBki7yV1YJ994PO1f5CbdAIhxM20xvKaEOAUg+ap8Rs+vjQfGuKmzQeD4Ha1&#10;UClCg5Xtow6h8IWYigrjVURmdBhZOMlEFdJqC9h29eVSHR0nwusgFdsdbE6BQyIsHR9kE7wMamFF&#10;4Qgj4MDK0gGi5lHIfJ7rwBgpE1Y07Xj6ApLkpvYshbBbSohRB+NqC7oblTovShajUpoM6rO4HX+A&#10;vqPLy+JHxo64ni3ntmGhWM5nc1hMd8wJjKOvULeJAFvGMHPRkuNbkFxwrhUnIaP2PP98k6dcaH0k&#10;7MReOH5bHWAgWBbQ7lP4GRoaoleHLzhW9o6rSl6pFRRLJF7TjAZ8e9INetXslOM/k5+M/rQztb2D&#10;eyfDVkW/s/1gZ/vO2z8mxh/oR3BpkNCb7cRjIHpjeUdHpxYXSQEJc9ddsrCSGfRAkxuTX+yQPD5a&#10;pLnl0UPqk4R2ZAXcGNU5UvjO7l5DSzpuIxSgWIddkdYUtvkeh629g8PZ1EIfIJHCIWgMceT06Ahr&#10;buVb2NHQwCjKBpk2nknpT0lFAYTfHc/GsO8ljHK+TBKd7qZqgvWcCn3HHB9+YekCjJGx959F4wFh&#10;WSU2X8CQczYHeL8BLyRZJYrkgTpHNcoUvEiuiJ0Udqykjp92ZKAq8BHpuEKo/G42H7w95z4qKo1R&#10;cVtZZ1HwM3NsMdAsA1I7XFPZlLw/HpGlKCK6UsqkIinQFbDCPqvBPmQwd6LvBYSHSCnZWMSjT053&#10;Do7WNmkeOy9tziiTs+BYQbnzFS0kwT0Dk6BtpTNY1k6ka3h/vFRfX59r5JgoAx2eRYRFNbsqVKsN&#10;4j1uAE7t7oKSdba1PXhwnxiTkCPCsx668nqLP1ooz6qHLVNB7dtsajFukIHucqRGpMsIB08aEZdH&#10;YKbJjjoP12MAFQCRCiEfBEeCIcCN6KrzipaGVz736fbJ8eXZGepalE/xZMKDtANEQ1WSjERjowRx&#10;YeebCBxv724e7e2MX7/Chnr7z/50eXZeRvDW9tLc4guf+iRxwO7uxtwbbwB142m5K7wmclA8GVkl&#10;IpZaaWrPLC4HlU41d0UceUV9DTvl7JMMYC0E+0gQhzDj0piKJfKVrsxZpl5dU0WXEOVC7hEDy4cC&#10;uK0hCXt8CsEJ6hPHyDw+wRmmC85QXKM3mOSbISoaP6PXmNcYvnQJ5Rr4pz2BCWKoJBHtAZZgW1SA&#10;o8m+gbG5VPsvUGHlGaqmWQp2BjEOSOIditCbwYTTzY4kNSpDSmym7SqOkHdnadSrCp8tqUWKRmlI&#10;NmBKtYY9IuFIzQBV9FgWfj0gbWW5DIqjN6IP9JWWODyzZjPekRuxnGUNeoChlLzVNdWQkpOFWOJC&#10;V7U3wWugHZyLpPE9xGPi6F+71s8/9DlRViyomViMLktQRrL1ceWi+Q5uUhDZlkrHkmLaylNMEgS9&#10;mnkRDhYqoY2hZASJzWUMfypirB5IwUT9GDYUByIn15WqJuaaeTrPJRrSclGkYDyNna297U1uY2xy&#10;orF3AECe0k13Vx+ZysLCCjD0zMw8mjtcDJuNUJT/uA4KbKANmFH6WyJ6iZxbq8bLvEa53o4uZgZ1&#10;8Eho2iQbYOui6oc8MW3E2DRin629g+bWdnZ8R1dParc1mT6zDzhK+i/5sowIcMPT69GEA8kwFCk4&#10;2XauvsriroL7LDVkwgRRY5v/Sr+TKqASSwSI0smW6KSgdUXRVJJfyCRKPgGwEiq6p7XqWEnrQpi0&#10;VMErQoj8lPfPXoznp+nR+KUWaVPjrMJ2xB65wVC9EGtyQLixthQ12CVMHUsQoPng6guT1Odo60m2&#10;lEOn5DX39g2QcuonmGIYuT6MG+vJ8sBVxx9jBZjNQX7V0zOAXV5Z3dg/On38dGYL5dFTw2cOLxlb&#10;SaULFm9zdmnvyzlOhGpmyp0CgPGmWjEXLZMKKv1+yqql7wy5tUYgUQpNPX29ff19KJLPzc9R53Aw&#10;Tsi8RYT2fa+jBFFqRywquTGZColk+i3gsajkT1VQtDRhRKy5PW9F7SHjFe0Qy3REx4QPDQ9SX6Vm&#10;s7Gz2dVDC3/b8u7m6Mc/VE8HQE/n3tzcAJMx+vpwgPvUWjMXyspnLgAfSuAgzZHMbJfy2+725npP&#10;U73zOhuaRsfH2aI804VHj2a/993qhbm/+Jf/cntlxQRU9TijV0dWykES11Ik6eQIr8xabm8zHkEV&#10;Rq4+TdiRqAykyU+NUm0FsX7uZSSzj/FKfSx7VSsDCe/sDFSRW29pNwhz2p+j1qVnITh/oUqVlU+V&#10;9mSFesb1ZGkVi/hxIQpX8hhbYkLt8JnHVhrrUU3F/+sMbeDhlIWP4pgKKxmO6z5E2ZifQj3zVwpq&#10;TFQeOqzdhmnm0uGQ8EUcMdIqgnXhcnjvlgSi2V8+PVpc7niebMlIyhJwPMtr3mehSDot+9QZwaZx&#10;Wl7DGiHi6Njp7ZxeyBuV/EPLC2Iur5TW3QCMri27MTCmWxx+KJElVrtA5MUUGBv9xvV+0rq0HpV+&#10;iIo8Y2F08kkCN15SchD0milepz+CnwZlt8+9tIcVMrxtcum9Lu3jJYeS0F5SkphyaxRFVPviAjib&#10;b1IP5P0TU5N3g03vjI2PPffc7ccPH7795o831lbAJI/3D0dGhhidtb2xyZq0dfZ0tbbPzsy/9tpr&#10;DOzQ55/DamgiQiEcMY0ifKHK1tzMCMGe3r619TUWAjBHBhTs03roRBCPagm1WH8uGGyHmAtQjZib&#10;g8MMACZ6zS8tYwBBYCiaE8KzSI+fzNWcHUyMjfGcWc0iegnETOpBzzd1YMdnOK1VDUz2NP6iRCiZ&#10;Fpo9QRkh+6AE0WVcJIeG3ALGPM5fMWV3i3pGIsV6Z3atCVniEafVyQUEyrcQbKzkbI4MFI8d57ck&#10;HuRpJovX1jrqxRzQyRr8In00Ge+dYNCx2WbO7jxrk2DXMCuYd2e+ZkieDgbje3Yth41XhIyjB8Lo&#10;S2Vg3hWk8mO5DSoxVp1TZwTR4s3YSogrcUK6unrSlV6Ntg/OnoSNl+ATynaKNYjWc0hPquUmJ8/J&#10;cT08JknQl9ecMGDOGRK0vaCB4FTgvbiAXIfJpGiDnfjlX/ol3FL3tStbC4s86Ogake8HE8r0XiHA&#10;8MdECYD1wzRnARkZoXBaAnWEOw3tE22EA1OYraKNTlZx2AekQ0usMDQ6u9qxv1zS6uYK6tC3Xr7V&#10;fnXyr7/97dsf+xha4my5917/fqPNgU3mJ5n5S0CkNibVYyALKrGwPlD5QS9FT3zO3nt47x69RqMf&#10;+2jX5KURdKy2dlggHC+JIzHbwOAwkjvsEvVsGdWIcFNIEaycgxyQytIQVppLbSYmzyiKFgHH5Aml&#10;p4wrCejsaO04YX6rgl+nn8L4kcgOoACOndhtQyOHBdo4H8plkCkqZs4vORFBCRQelnatkmqkypwv&#10;jVoK2gXlK9/UQuc4sAO0ImpG1tKQJuB1fkr5QaRAIVD5oJgdEjXhVY+Ed+rbGojUsxG58HSZCyun&#10;4cipUg4FtlSYaqE9eTbuWzi1DidM43kMazwYpwcQQOb96N4MI/2ZsWDWq7NluEyRQ6NP68mQZzJt&#10;Tva0Vp4NmQRLVDpuQH5RFGVcXp+R/CcTcQy3Uh6U+iLEylOrpJVcyd+73GM/MQlgPR0QSuXyVQin&#10;FVAmtpXHiSd7Pz1kZwOZSeurqWOgSUd3N8awgDs83TJtmvUSqLWoelJY0rZmUfaVwOQsCf5Tbv3o&#10;eHr66s2/+6vdx6fv3b0/MDz6c//Z7yw9egKFiNkrjx49doKZooKi6QP9fawgTC3FHpWXrJ198BBy&#10;FWaFcXNAhs/fusWgO+i6XD/9hxzPcWbbfexjnZOXlu/do6P02rWrhEikSFFBrHAzbVeNzhX1eG4f&#10;cjEFyPbO7l/8L//RT/78W0/nZlhhdsLw4PDVq1e3N1YgbrOPJaRE9b3oTIlT2n3JO6NwbbECHExP&#10;nKKDY8bCAbc2QRYQMSMWp5QHLVbYaaLsS0hL0mPwvpJcyWyqfE3YrSLdHidKAg2Ne2iW28kWg1OD&#10;wnVrwjoKPkK31hhFx4wp3G0CLwIccb12FippRj7k3pMSx47CW7A7CagpJLB/kRXlruygtSCu/w6D&#10;sFCPonsrE8HOJnoJ2EIASWWfcNfMgPjwBz/86ssvM3qQDUfToENI9xja1EmNPbkLwA6KXaiVqjWh&#10;uCi7WdiU4EZKsmF1uvNZU3JDK49NPFCoC8YNhZlgpIt9cUc5VZpDjt2nAwXWAev9gVdfHfjSF7/1&#10;+7+/MT/PLAK6PrO70RLCNiu5WYI5lj5jdhFJEJwNhBuqA0CN2Ymz7ySBmEx41Mz9NRnBsnNEOefm&#10;vCxgTAM+ZnV9eWl5Ac2Zsc9/DiFUuqGGpm5XVXcRkn/32986XFsjxqblC8cPPGhDE24blkJ97fa2&#10;w785Fuw3GhfYDyR/HBIEzC5fv0GsXrV3iI4y/UBM0+zp6gUf9vBKbzRei3PDpzg5BlNtYKQ5JtvQ&#10;PnHdEWI2ECD69/XZKtmHakqoR9hKvGWoG+VYgSbl7GIEwcFwY46jV8iliZCDfI7tGIkVp6BBfHBz&#10;+ARrdxgrbM9M6WtUpykRrmBmCd4L7FCQBwF9ugftM3IBKbaKxhbRVGWB64g+KKBbfEO7GP3rfLHa&#10;tguUuMe064yn4tYETUVvjzJAOnRIO+WbpQADsVpjYjv4OSQQ3jCpg1ppnqHSjK3iW6W5rHiUSiUj&#10;K2xpLaGxBk00WWoHW5EMMuNDTdFizS18Z90ck1iSNuEGqcYS5FKt1SMa0VvoyMNI5q2HKOfL2kl1&#10;7d+5zMSoHlLAMo2hMLSLSZWSko9XqDD+MK5GSc7SBa9EBhBsRzs3F7UaHadViDMV/Tu6uxzRlr1C&#10;mBleaoV/xqVb3mlAT3mDZwbI3D4+/uSNNx49fXL7hVd6f+sf7F6+dOd/+kN0lIBZyLsVD4zr453Y&#10;XD0jg4zy3F9f211bJWXGuQz3jdC6jPXr6+7t7uxCg7GL8S3OwGUWyf7O3Pwu/eXK6hzdvnWLssbc&#10;7EyJydCUMCs/k6PON+xDgn0F0r1F03ntzV/79eprN9/9xjfYpoxQa2tpHhse4XruvPXmxtpqRB2g&#10;NBqfEsI4vTid6CVdQEnyWXroopttBSmz2k2rfQYtl4TLnEshU1NCbLWjIMPnN8I1HleelLdIEC36&#10;xIoZDdJCSTyB4RHTKEMUbbso28j0mdRHspAdNEbW5Tz47D0z9rnR+CA4aN82H1dK4cBOuCgwd/GT&#10;SGjyfdvhBSxFoInWzQgSmXP9iHBHWJnmoFbfE6w69ZOx0ZFbzz3XPzJSm8oD/YTI9WKIe+B7nKKW&#10;B1edWBKoMdkvF2/aYHzCbYd6fCGD41BGAZmT25LeIvgYFYEn4zteQ8aWcK8aDV3q3g7QOzmhs4mk&#10;G4sCO2jlzrv/4c///O6Dh9TQhHhpfC/1ekd3lthXE4bV5RdxWhgQVskmMQUGGPhiDMHEgjyp0MnD&#10;oSJE5HBaApIDrTQKV8gGg5gm5UYwnV1UPzA00HH5MnZ5aOJ6mQvOnf34+99dfPcuO4anDWLGA1In&#10;k6NrE5OUSq5B3ls1SoedsT7nCC4xW7TpcL+H57CLtCZWep+D0AXuQTl6j17Hbc4Y68llc2+0CBQJ&#10;oRQF4UE28imBYoxuOQUFZ8MDVSYigooGGSspQgFzMh7bWJDMG2zdXI60qakJiT1gDS2i83L18TwU&#10;isbcgaOcRZ9q4DQUubHCXjf+QXmGMm9qdTkgpp8pPtlfg2nACvPpug20VdNsDamkOSJHxJ7AgJHM&#10;LDXVtEddnJEusFBgAo7T1iupd2ZKpBjOUY6wtXTHclkFdQaFHHwJOXhodU729jD3iGIKcwe+075x&#10;ZcU6kVnEVylVWEpEXJXE80j3eFPKMKj+4StzYCtBks5b+Kz4b86XdwQaZnBW5lzSxpRGf0FQpQR5&#10;Q+cqZCKXwW6Sm1hdbXQvaR1FErYj3dvsMzO4oLe8KJk4j9ZgIUEcx9AAx66wdnphaSC0/5C7k6Lg&#10;uEbiGN8KnJ6djccUvE5egJ97X72IpjfAB7w62rgo7W0hPPqjHzISnKiqd2CA0UfgJjWLy9QuGZk4&#10;NDTy4ssvco6ePHmClMf6+ub1T32maWD0YH4FvWJ0OYg+O9qBiNsanUhiyyJ9K5SVsM6cGfrfHj64&#10;t7qyjKOHBY/FIJSD55f+7kPOc+F+QMLDKNiLka+QeeuvMSespXHv4QOycSatOeBvbQ3vSR/2zJNl&#10;aFWDA/1ob/KYDehCBeUu8JM0VWfeh7uYnR9qpuqm6Qa03i12AbXM/I0YmTI00viINVfqEgBZ3IgD&#10;gcJPEm5DySHJFY/NDvFMimcel6IHsPpiuDGvpIucVN7WW8iIMuWEwkiNE7cjHFPMtzhUhRfBAcy0&#10;ZjnRqq0SUNfWQWT06avWJARLcsknQK2ji8fCneRkC0lcnDp5oQyE1Onk0+h/2noDcMzafuPr//b7&#10;P/jBNi2DdKifnTEk3nIujS59/dy1tFakSPC9LQzs0EbYjGvdD/fjiF7uj4yKyDfK0Xt437RSEuT6&#10;i7qrNFgm8Cwzy/ep38qxOz29/+DRe+/epTbcTT2hs0cTL4PNmE7ivkKM8rJ5JeA2z6iwtfSsnJDT&#10;EwcIqO4Gam9/qTZCw+FAI/5eYAGWJa18YiT8E0IUovuwseDxbG9uvveTn/zJv/pXpE6jN5/HCaZm&#10;5rM6ePRIdcjWdmy0QRM3UOv54uMYCge/FeVA+mgYZNHR1X3pM1+49tnPz//wx1sra2gLkVPDSDpk&#10;WuDKGk6cklqwbMJw6Enrp0d75/Bmas7pmycA4s1xPDayZ54Z90yIyzfdq0r4H4qkC1AbiKc3kMmZ&#10;xl+8HjlDLqk0MWNC3EgqJTYwASvaIxIWhbzS/uZIoILo2sSPfcFA26ViXC3Dz4E7HAdFKyJxwzVn&#10;QybhszqiDB6XoCB0Im+eN6JPcMsQTST6Sc+eFtyboQHtBF1/BLwc98NnlcJJRnJoT/F5nFSF0Wy5&#10;rnPgGNs/mhiIxmDf2TEoUQQfFz4usxOdHuswXxtq8KVEJ3xK2tr/Y+lCq5prFpyxdSUZbCqQ4rYq&#10;ndGeg7Clb1644VwATHqtMX1wSDsIPoKSOdwu9Rf9BwcIMKLgMyW30McLeiDmVV/7K9O97rVEzaIg&#10;UvHlR5dXl6hNtLQyfM8oI6MAxDRcgsiYsdH5QnAHuRzgFk6pDAKSApogY5qLsHUQebMBOkdY/Pn5&#10;WZI6TR6zRShfMv2otRlDs373/kRNnSO5lPUC6m3kaTCz5+GjhywkjPVrl29UN7fX7jnSbGFuiVym&#10;o60LBiFHg8YeaLTZmsyp2MPKBAYidsBEHPBcmZDb3tqxMDevIkHOJyYbsxXaoxm9Cg4Z/wP5+unD&#10;h6dzC0QprDIE5i2p4JuOgKpv2N1ap52e2/BZOpGMk0/T6rYSceKkqkTqG92OYv28INq1DnZycyQv&#10;ZVuVTJNHRZjOqbUSEl5R5GBODZ9FP+QpgxFbBuFAmlaL2rF9worTU/q0A+cBnGQbeN/G7yGU2ExE&#10;L4w1t5M4XdtDjKQitWMXmUWXNB1E4gAcExiqcPjU9pNjbf6ZCJrcVjOtjkfECopWjk6otp6wc2dr&#10;k8fMBWNS7z188M477zBwFq9mT019A74z7GNj8xKqO4K6yXqGb5JLkq2s0AHFIuc6F85G5h75JYZm&#10;4KLyut2q0fbiTq2dOmSgztkzQQOpEJK9QWpIU4zawYUCYHGJf1ILouEQ6+8aqWAHSwFDDz9BaQ7k&#10;t9o7gJFIKHgQjnqhzBDGGitRDkiJTixFeQT1o6X/zJFrVBTpHYdKsnfAOM7JV1/BQFGX3VyZ33rt&#10;O/urm5OT01w5GJ3NaUf70ZRTmJLzxoZPIecIm81TIIw8bW1fu3sXpI7PJqICJ6PmTHjB+ezqIHWz&#10;HAyllaqgYj3K0GKmGdjmkBeiSI427XPKMqtwxJSs9yfHS41Pgm8iZdaWApKoiI/b+gO4SAmZPbwY&#10;6E0ZHQITVaDn1WC9Dk/RQCPaZy2BV/GM8NxlqrrRmf85xSLtT4YFRfaHiwllOGFAWBlqdZ2YI/Lp&#10;jkdMpytjmDI+V2IF5piCeUFmhDedBFCYYAaRqkpoVoWrFNNwmpIMAtvo6JcWM/RlfArxvmDIs6K9&#10;1xLHFLBYm+s2KxBKABnPhkOk9VKquZUxb4V6KfaOQI1RGLsZ40DnUCGec7CNfXhkZa68+i2R7Ql0&#10;zm1W4nEZEDYRFCQ5ZsPgPQk6cXRt7a/fHBZry6QDf1siXQPNDhKeQpWVoJB0Rh0JRXjUXy8QO0+d&#10;3c+55Xd5pr09fQhjWIxSJhXziDioWapmSFJLpUpjQgGhfW9vYWGWv4wMD/PmcjEgEtTWEMuvra1B&#10;DeFXtrY2Hz96wAxDPAzydRgXp0mdnq4vLR9AfF2hkWV2DqyDMLS+CSqEOPL6Kq1r2H02NMJ7tPqw&#10;0poqoJjUggixCBWLYAX3hTPuaO/C0KjdTMQUhEiIMFVlNgUOGVaanaD2A7jKaJ3pk6vPHQiVAYCl&#10;4lGsW9CPFGRcb2lh6maUoZNZZ2s5SSh4tMa8IV7x7AkKcH7Y6KImo/dOQRyLlnZEkxung5dRdQSD&#10;mG8snVUvBukiD0vITGxOzh6T4UdmjEgiaL7kfpqbWu4IpiwHRJmUMDrL3iiIllq8hyrh8Qixld4G&#10;AhodqAeoROrWTw8edos0hdgzxUQWRCV1zoZjtxGBam9zCsQealAMzHB0FusPoATcyRMkTqflxwOj&#10;1bXVr+xyBFmJK9g5AinEnESDUajRSaRaaGhWmZlrMMtehZxp6Ql7wZA24wC5Dfh7WzoU7ZQmoBZC&#10;hDQLjhfwT9AWq4VNK2Kl6K7Y5ImCXSYVcVMRQgvrrrDTZFfqygz0ohFXQp7CWnOCE6FMfQMpQR9D&#10;ggwMzuilau/qHe4bGK6p/vG/+/rDb/3Z8cNH20vLPb2DKBWoRZYh3IQPRFRmR+a/Mia524OjfScx&#10;8raHh612++9vMoT77IzImpSLxaIGDkxH2J7cXBWa0A4J9sVMONtQX/A2bMUoDzt2wL5KbV3mjwRQ&#10;w4Qpkor3ff9GvAtL02SxWsZEx1oN2w5h3e2s7+w7AYc1oN5uQ5PGl5qj07+AxQQl/apwyxJCYj54&#10;kDoDW1Wl6gbaSqk2Ts2/w+0BbU+XDd8Ht9HE19cRqalHIXOTnUX4p16YCYeoTp5uYhElR/Nlh302&#10;vH8GA+HdWWi8ZoxfKO4JoaB4awqxheE+FbkMQ08rqOfo7LIuPNSUsC1Xp/2HWhFP3PJgqd8YSeDC&#10;o2rrKINqW3MleERaIzRBd0aAddmMxRVaGeCt7FwNn8dpkFxDoWZJPLWqGZ0G/eXfuTYI9ri+xrA4&#10;CGdY1+OwyjXq7lz3qFRfF4X5mKaKXm+muVRUBIHwOY38lNzWFDvFAVyZCWncJnsdzBuTCQ2ZSjba&#10;aaTA8/NzhLFch0Rsa8RoMnRSLOZ3ifmwztvgEZsry0vzRFGXLk93vPRyXW/fOVNbGFW7uECPFlNX&#10;VpcQCNno6ezz+IoJSguRS0Ddg+Hc6PrT9RswmF3LojTVN0rZojxlS1IGgoQGRw+LjZtOFtZyppbF&#10;XEczRJ4fTxHWBnmBJUGVso+ou3VByqPnwiGViCX6J2sPwCPFO/JpKrk4GIJWi0qFofhkHgY+Gyvt&#10;sHNJJhIDcMaAa+QWXBgFTws5EsZdvXhifkUV4LDv5XmoZcpCNSMTqkpGeoZoNYxyf3jLBjTBx9hW&#10;9nSpjHNMbgOmYHqlTISJDnsLjxv/YSMVZwHblI1O81A3mT/nf5gB8N09WFiuRHkgO3IhP6kgJpUt&#10;UwJYTN4NNwPoSSAzPzs3femSSV9TM4JQ3ClHEXvNwcPToRxA32B+nYDahJorYhMyxlRtHXDetCPY&#10;gIA7jPwe1xcs1VCmTLoreVkK6xW9dm4Z75jeFM15hMKpsXkLxi/M4Y4OZ0mtON7h55aIycfOMob/&#10;h6+vZW05ylw8u9qzlGQHW+cmi3EvIyWDVqOGYXLDMaMlCn4hx5KPIH4G6nWG8vAohmUWcuiTJ0sL&#10;CzT1jI9P8k3OFlM2WBMDXSHyUn4QG7MFg7kToWdZioh6C5Mwk0+c00LJBbDRUbFwiorZBkpM9b1d&#10;PSrA7u6S5lk2cEyTFoRr43qK1w5kqmiJrb/hOOBWNUsMJ0s7sSlzHA/mCBwjKvn6Jtn1bEn+v+pi&#10;bXvXOZNqxCdZlFaPi9WrFb/lDq3QNDSmvCUb12FjQQlMmIzdfaoSyxJQY8YUhGHUEJaXc2gQYzik&#10;NDawtNekOYtAKI/AFhX8iLta1oHafsbJiZS5ckcHpu+fT8j7GAgXnFCIIj1lFVU8azaWB3k9L8jA&#10;MKTmDJJ4H8WmK6BWquT5kkhq5cYmUu6FO8NOZWXNhfgsNjmix2ryyRFwUgFHJaOWFdtycTIm8P2o&#10;2WTiGSnZw4spT5eZNjqbrfbLg00AZ6FGKQ3BO2GnoTkLrAQwkj9mCzIGV6mRVPaLkKsPFHtH62CG&#10;ItsaML/IRKhNTDTtLeqoha6LNFLr9WuPf/Tjrc11yykupjph6btxf3PH7IPifs1TMg6SZ8Pdso9Q&#10;HOWQ06u+/uAeVl6pX9vM0E5tlp0Ae5zAkP0SiAaDwULDcMKyAb3Z+VQZqEPdX767k9cVRN1HirMg&#10;jGsrq2g5cT4R4jKSUl7ZLh4CTvK4zH1QokSDZ4MQCKD8AaoZ4dDgwTQLPpJo1wE3GhkC9lk9s/kN&#10;DyrxjdCj5OwZqub87wSMPDlA+bInRpiAXlcNBGQDZ9R6Kc6UykOgMZyGVT78OEaEncqcybSAStNB&#10;NI7nxOrinyRKxqCUr5h4f1+TZAc5OLaDB9kG9Kdw5t2jhsIOLC9bhwVk3pU478HRzWvXbly7RlXK&#10;5rcyKRz1mWRO3EvhqLCS/FMqE5XM/X36nD/z6U9xCHlYUh08MgJxXCdcBRIg5/U0typEbqxjnQPj&#10;Qi0k3r0QDgzsS1Yr0yI9zayfYn2E5CBjES9lQxINOd28WM+kCPGO5qpGcxRCDHMytiI4W3F7HC0G&#10;TYERyU5OCBkkjpFIe5ytSAuZqRBMEaVxYbwJFTzuznT9Wf+C0AEbLNqeLe0tmBgbNM7PoerTKY4F&#10;OUDxx6kRJzg5/AlOpKOzBwEl8onFxSXAOPIzbI0chcMiJoW9pTwg1q2AKyOBeFIUNs5P1zfXiIKi&#10;nkoAuAfXW7J2BADI8Vki/BMkZfswM6WX7ZF5ETTHquEV/YhKYx6nGsOEjRYzFWyV+csvROOa+qdf&#10;FrGjJlE4PHxHTV3qdQfHu2pm8zAEu3yJg5JLhysBoIa+qAKlpdvjz2kArfYYxBKVFP59C+XIVca2&#10;hvSFzy7UMu0UEoSHezwmp4+atSuB7CyC2HeNY+r7OCqHPu/L35AAFraPDR8paBvre3uW4PjcTN4J&#10;ehfEQX5F7o6KanJFOkoydQhZ9nLiRNUt4ViGpGctYICLg51haGr4RXTo4PvL6OrwGpT6imOwGgj2&#10;zRs2UDVmGxwx68BAvTDBSutDcR4qg5UZjEJmAbhzDM0aiRm+NqxkO6tj1QZyk4P0CAWgGDO3zewO&#10;EILiCcGnWsbKvDks0mKCI7GP0bHl2ByesLEaYDXYSHKIxr9z4YtfBhS2BnJR/cZ3v018C2At5qsw&#10;Y0v/0BDnraOrE5kdTgjoBOHVDm3Ih8fLq+sr65t8LmR/7mB3e332yYP5+ZmB/l4RUEaXtpF6N1Cr&#10;o72YC3amLR+X8KcYC/5JidQeLxEiIoL6NnCYqhoGMBr7KOtlpZsxhmpp1jeMjY27S5q4oTbZtafH&#10;FCTYUbRUifkqmegmw69zMB0XYyOvVAhcQ9qu60KuUbiHtyaAsrRvX5Ay0iHO8fjpnRXEIsrBUAo3&#10;B9cPR0ajKUm8umppeQ2jxMpwKogrCwGZl8m6ADtSfQ0pOz+op2+wjO80NwQFY4SoL7FXhR2iRYpN&#10;Yifhmdwr8StEQ2ppGugdcqa4HCAXX6ZsWzr6autowcDzkEVRuCDgJVoZRBs2AyxSUtI9o8RdSPjO&#10;8wkRiEuV2FN9MTwweOPaVfYTzxOJPqnKrGBELXPMXOcE71ZONLTCUMzPRJChSF1CO1ZHOMKBLcQp&#10;TH5n4xKnC1YS59oUA4QHmGZDnXK9fD+O0CNcLVmlIE7W+rMUZHlcAtbBC1bpP/TVSudkqCURkjaS&#10;BS9K6mrk5Q9kViBvMDI4rA8u4zNiJngN78D2U7ooVQQY5egLkKHn7YDXdTAkGzefe44aDCciS+W0&#10;aEA5LlsNTLyajWBVHMBMyiWaQ8kEBTUyzgOWnrIH+RYq/gSZBFxkhzQKiCkHeSTj476gWmMp1AkI&#10;gMOqUlkzU4YVkyHbhVmBIlE/w0aZuZH6AfuLiAUbpL6C6szKdAhLqV5kSycWMpW6tMkpjXSO4AHI&#10;hksltTdZtfzfgM/pjzek5emg/dvWVlqltNtGY8HxM5MB3NoZ4UmYeAMH32AOxMHYAFWEfQjcECKo&#10;5e9cC20d9Qy2gWIXRTkEFCifZZ3MSUkX6kc1sT0sOVp+NKESRpC2mLDPzcGRZ9OE3YntZ092d3ay&#10;SdjY3CpvkvYrhidkH4RVjlkkxwUJ1x+bBHvIfTcZHZwjbKj5CA5JaQvHXxAcOJTKvChkOhPWsJYL&#10;Bi1umb5ZI8YoxeNN5GgE9MiJcPqV8X6BvNniXx60zGQWrwSMOLcqnaRJzISnFqy8KeEeu1ZldKgq&#10;uA32Ez6eT+X2O6n+9fUB+G3ubjWhu93WtB+mDhGKPhByuDyB2jd/8DptLTQ1CH011NP8hWkmkqLw&#10;BYHPgG53hwAczuja3m7/xPhHf/3X//03vsE0B4a0VzNBlNprMyMW2/p7u+dmZ6EWYX3IcngOALgs&#10;OgeAkIvMMdg80gXHBOSHe9vSJ9L/o0CZ8W8UGKx5WM2DWjB96QoyN7zb0MiQbaP1je2qztdAsIUf&#10;RnzC7YyMjXd2dzOByZOZXITdbCycFkxLc5ZpDEZMdQhtpOKBpKrnQKARArK1Oy9Yc+5XmQXlfk27&#10;ZxaTg3cGmKU41C4jpkixNVnsfSAFLBPbC+5FygMWAHCH6V1vxLdxBIwNmTawC+5kSloyEp53aa9n&#10;odBKRzTOcZE72+xiEeT6ep4ItGI+gtsxcEuh3z1EM8L5Bbgqnf2EKj/5yU/4WFAp9gPXRAsD/ZZs&#10;IvZfNp80DxyS87wzNxMjiZ6KxVsmdSEdfwCJU4uv4jBSTaajDusUmstXXJR3ak3FvNab5C+/8LWv&#10;feIrX0H5/8nMDC/r6e3nqaljZHO9YJpQIxBtaYTJpE3ODO1IFd1zbYTdiuW4CBbRLxJ+nnGbiXxK&#10;WOi0ycyxBFpMQHn/WIEzBndbqiKlysSZEgPyo5LtlmgdI8s5x3oSmvX1oLbomDuQCLwORxGmtAhm&#10;OJEknbyGs6oMilQc21jYPeam9SXAtHyV/thj4S3icTvFlM0Gl0CAY3NlBVDInQF9PpxIzCTJhM/O&#10;Mob8d66WWLEM+qGiyPkiyRYktZRnpYdfwnOUIICkgWVXIJ66WMjhLFqJhHhlGvFFO2HmzM7Nsaup&#10;DZKp8ushWWYeW6EeFokvjYY8dL4jJkDDJyS8RAuqdIXb50ysCMs5lbdoMRZsuq6GVeORIq1HrMGK&#10;9XbRqAYeqEQy/p7YyKFxqaDQxuLWSRcqFwl1g5cRMQVssR6eXJ+SJppC5mQFf+evWG+TlZraQSY5&#10;VMGVPkRPzSJcUxOAG8tIzBHuHYNUWjhIhDIsU2HCZfsltOJL7YfW3r4+8ptAvB43kRO6UpG4wcuS&#10;4R0eEkSbiIRF5yWV2Rolj9CCU8CgptgI2J62ZJ+mUYvWhI+T2l77S9NwkiQv467k+WGL7YC37pda&#10;tfQ9QydGWgGf7TL12QdjcoSVb2zCRju6rrlpE159zXlXf8/O0d6DhfnGzrb1zW120Oj45OX/5B9c&#10;qmt6+ugxlUCV8xB9lxlCTiGNRtzn7Ewh+ZMzBgfNHhz/3X/5+63Xb9Tfev47f/iHw/19nZS5zxkJ&#10;mIz5/HRjeWVtfQN9OzTJuUGeL/sFy8flAc9J70mbjpR+JVcaYH/DuCtpqQPAEjKVKeuYcgzKkUNA&#10;D9c31ox5JavYs0cLBHqbXM9Xf/O32j74AczH1sICZgsQF/9XFKBiTNwjLFzJOcwco5dEcq4rtzpt&#10;Ss6D5+rd7hHy5ysNGmY95DLZ6875lf5U1/j48WPe1XHs0TAGeeTBtXe2l+jSiRJOo1BiwvJRezub&#10;rMAm7oDAiUb1/N1ahT2K1hVq619+EeX7lrnFhc2tdQ5w6Qa21YgZdDvbG2trnC6+FY0xYe4USs5N&#10;kEulHjnDNmZXhfJBYJ7Cd4HV8LImMecnvT1dmS9ORz7yu2Qz1uXhRB4cOdXbIEt6rOUsM2uGqkQN&#10;kfcvNlpqQ9EVyPQKnvbo0HDfl74wNTZ5uraKy4wQrnGaMXtgdPqtS5CCUSvsfkwfzz0/LTQOllnR&#10;tRIa8Rytg52fQTdO90moYDly1pPLsDG5K9VKA1J9slXV1AT/BR6If6UywSni4jmKRAAYuAKAiKmC&#10;sDc0Eu2qgBEyGYFFKdUX3htAvtMS6KHugIbUqpZ7SNmZNu2np5noqLUd5obcBnwKlx/RKLd3eqQ9&#10;xjub2+a9VNVqUUtfy8IasiRfgcgiHmQfUMkCAKa2twgm2Jj4G+dXIO1AN2Zb29DI8PLKsswspvM0&#10;1E9OTJDScsYdxZZBM1gPaiYCBYxiwFMQkMK5CRSoC/X9DSn5H7rDI/xXEK0GYkp2AiM7Spuf+xx0&#10;Bc+UpjZg7PhCH4drLoQlNk10I5ejNrpCAQa5GG6K1ePggxUECbHMY39vaCGmepTKIPBkVBjhdyA4&#10;/Z9UIB+vdtA9FsFSkQ27DapaGgzeWW/rSUU2pKKhz5ERVlOzQeAeqpgzah3lk/I7f09h2YxKmkeG&#10;rwuF011xouokMb5T7mTv1RPdc3emuVFi4fhI946j8sCG3+Xy6lrEyLMVbUnhxWK22Ri1vzQpL6/o&#10;Nim+6G2oWMZrvRmJYvb4s41SD/RlbFk0ybdQ2GiqnV1deDj35N6Th2+9+/af/M29v//f/j8n//Zv&#10;vvKrv335c1/8o9/7V0AQ5HudyysP776HmecNlXLHAqY+K7Vb2Ouc3c8/id6pLf6d3/7PLyamjlfX&#10;3/mTf/fa19/YXD//+MevP//pT7UxbKW2Zvbpk71tBl914BaOD9CBbewhxO3sYuGoodtNcFHdBneJ&#10;bY1ldIKVmSkYQicIe9qvAcqxmDhVsWCAV8IHIi9bNrw7fBh/4m/mFpcAq37uH/+TlZbmnR/+eOG9&#10;95Srtx2OWd3YLAdQKP5unbHBSZ+RHLLAnX2gLi3ZNPMQotShW2ZjiOaHY1/vEyqpd3iTumgccm//&#10;wP2Hj3Z2aXosCiwqDbHhwDrUdBCB00SVSyVICTVD+IGHTtTmGA5uPA2iAezYx2ZOvIpTS53u3sP7&#10;SytLXBVeErGSopOL7yKt5tkTWQAmdLRaJYMNFm6owD1vQRbHR5DoJFlzgBbvL9xpQ1dDKCzSzbiv&#10;8LbpiAUVNSCUo6bUZyvnl1Ih+d+N68/BZVhdXbNjvqqKwgPDGZgRYzDlfBl4sfIr+CAO+czC3Mx3&#10;vrMyM3Pv4UM6NdjZCTNPBT2Yk2I6r2pwUhjOpTbj/XFuKdGbbEYhQnYeZpoHwLchaOOIAfoK5csE&#10;vFranABdwjARD7N5Tqk4Lg3evFs6ypwqwv+BudNMa9iIGUUrwyEnHkKCPHYXwQImrA3ejxzepqHe&#10;HsaRMRYevIBhP7g4+boO8SGuN23AkIHGs96pqBBYOYWL20mk2UCeTQzhLJK9AzY5kZLsUHsFRZ0I&#10;8VSsxrO22KkgNTwFJ1n5pufIMaJzRJXY0mOZSF2CNChzHArcNpUA2QuJSU0fyRVULhYIwuQR4iSC&#10;2ZxFIIFFZGoE/EglryiZOjKNP9EOTslRfjHPoTi8qYlJTiUF8KSO7ueSzCeOKWJfPjidvemLjdqH&#10;+7viGAaZsfZICGxBdTX3xs1YtebIlHFZ1t9Y9oyisNwt9ZAQi9BJef5AByXDSz9whdvOUdE+JpxO&#10;PGqY9T5yxevFAxWfUmMW1LOMZSk6pYCrvNgdGNDG0D7oB6LGhOGpW8IdUNyeaqaEbofGCYbaxOgI&#10;RFA+Wy78bIszUkt5k0L/Kg+lEp5naqJheuAKYpvaX5zoKGRaXoHtI/QAVKtwp+3bcRHZKxSsS+gE&#10;Vku+s3NyOHpl2jlIw0PPf+ITw9cvv37nzg/u7f3m/+E/rerov6hR9eiNP/oGcR0Z+ON7d9mjbF9s&#10;JQzoNEkn+yh57ilMuE22NwYJJvfoiy/TJvUv/9H/tfPs+KUXJ69d6xsdHyGW2VkT31iam4MeRQIE&#10;Ya6zgz6YPv5OxoGALONZmNtEnN5PRuxaGIbyMbaqoAvMQkes2SYrq4iRx42yFNdCZCFKrxy+oSVB&#10;8fruzviN58a+9JWl9c0//e/+KTPogY3F8iMlXkTsMM1yRnM2gIkdM6bbhvyisiM/laOayRSY6chl&#10;wOplhniRsrO9mESGtSW/4jMJTqhKkU/QsqHBcrugAQKoZ1xQkG4NkRIpDq/BALC1g+vIKxL9DvNM&#10;aW9BEBu4vRz1aq0cr6yu0c5Tish8RTBX9D6c/x1HE0bBkhMkRRfyaYrXGg1nmQPNV3PeuGvHKgpK&#10;iDG6WRnNkyFK7Fh+dHqyDwbrekbhPsY7jb/i3SzS+eTkJVLIhfl51nBy6hJlAHi+EVaDcQx2bF0o&#10;XbBW28Pj5M0OmZcWbl5wmBCUrJ55DfopIb1UBaXoptZnSiumKhgdVq78OwJovbLhpwcmvZaJn5By&#10;U2uN6l9Q5krV1HHssk6rquDb2NYIhJVxyUWZiCeVnNQ9wLvE3RrkWvmpQbKxkyqSMVd9PfPW2eEq&#10;OQTiL8gjATjwSDqAsf6EmRkmEuUdfjFiCRTfLACgOVFYNOkfQ3jyDFUBpZgTeItoSQ30g1IAlFTu&#10;uogg2yfiZktOV0nAQ6ZyosLRIXD/4NDAwuI8lDxeRtwkpafSZIHGA4RO15+pkoy32EDWppqii6PU&#10;M8e9mlYjUg7VpCISXdJ3K2DQcHtRPG5l/q+8iBItxi7KKqn0ubqZS5JhL6t4pCMrsU7YVAnfcfuY&#10;JvIPPcoeRCDYEUrqF1n9wNLq2/EXHnniUV1yaKoVOaSY6RzsYJuCjKFIW6mJJrCPL0MwCm/DF0SJ&#10;SbKrHSUYd/JIub3YRiPkgDbllYJoScqLPSFa0l1YjaqmV0UY/uzE2iWAWCDyfK53bNri28h9lWcp&#10;TVBCgds0G8hCSEbqaYr4uL97uc9cODBcL2O4ahjwvi2DzzKMlTc2Ae8Mr84PazD6w35tHh52Xrp8&#10;6+//xsBnvth088W226+++NN/a2y6n/loXcOjRAiv/7P/DxIvzAYf7eslXgeswEAzD4jDUsg9OkoQ&#10;AqT9NzcYSsh9w65giiVF4te/9S2oHj//j/8f01/72tbg4M69u/s0j9DgV3WxsgAVLzBQ74Bl7siD&#10;GFudX7AtGM42MXGptbt/cWEev1qsjF1zqD7Hvrj/sDJgIylXkxwY/GZ7WYZOCxbJz97RcUd//yd/&#10;47eq+/q//vWvz3zzz0Z6usmMyAR9CsmbMmxbMgBL7jlJgizObWCbDtLkQV6AXcsW+spPS8tDVCjN&#10;MgVMKpJ12hLm0dBaWXDP5IxtRQ6YJyLiVVQI3fdMmGxRHzVRGC/W+Do2DVtv4wbvwMQsJ12JvXpf&#10;hGGcAXno9IaBYPJ0QsYw4UCNmqOSGJnkgGDNeDgbRjIc7ElSXQKKHaq5RxbI1Pu3fE80yPWHfKy2&#10;AAVLIzwhvD1itPBW3aqGTDV2MRDLk4BA1IFJRDaA+MnU1PTdu/eUxSjBg9MXJTjwD88Pg6BaLFkD&#10;qoD2cngKNlJpaomTKHuJrpO0dHrRcX6esniOwNE22TtbkgumlV82ka5YbkzYYnxOOoaqlGQyXsnM&#10;ZZG1MA6tSRoZnRLMBuPyDBvHhHeofaecoKClERDCvMZNWHhyKTCuJFhO3pM9EnK6IkA4dXMUUdqA&#10;0ZldGdawvdAaFQpDQc4hrojzkmSWCgcdkUnDwydLKsYWJKyNcArpXABZRbfDgvc/b8eCCXV/BphG&#10;m1tGU/XF5cuXuc2nT5/i3J3RHQyXk86vm0nU1tL5ssSoup0tulRQhZYHyZ6rZPonoK3EOwH3KiOP&#10;dY11dZj+kaFhjuzKyorIlUiC6+zNusihZocxUhQtygAQPt8sx3k0FOKtzKfIg0oPdT9F2sTaqy/E&#10;CmLJWC4tFLC8OJsYseNh4ySS9ESMsLBdSxXRXWDhSL5KWsgMyFJy4B92TUYwWhwlo7yIgSLYQE6g&#10;kFGUoB1LaIuD+9lNX3wzFULOnl1SVAWlnKnGESkXmdoyneNBverEC2kI83rCKQVdpKzyjLOYLc03&#10;Y6xC/GD//Or1QWDiUEWEqOROMW2amqGjVNI4lPe1DSayMrWNLVsHR5sXtecDI9Nf+YWquvaLGmYu&#10;tDW29l579ePNfX2PX/v2v/jd36093L80OIBnnBwYpDCFXUEOCZOJaTNNSAsMsDF7ZWZpqWtwcGRy&#10;/LUfvHH36dKHP/HRV7/05cmr1xuv38TD/dEf/s8rb7wxPtADPkf0srq0AHOLbXTlynXufXV9g+dI&#10;3EdQwLFnTQdu3Frv7Jh54w0sCfW3UgVSpSEYLvdCzkKrW6Ieh1+YGURzsrVNJ2T3xeERqjG3Xnq5&#10;44tffPDgwbf+y/9Tf0vrpbGJ0cEh7G6hDqZrSzyBvYypAirJfiv66A4AtIuPiKChEVCILcj+kY9Z&#10;VHqJbtJhYZfGhQCI3tt4FrDy5Pr1m9ev31haWQHb4vWyF6LORfbAkFwo4UaVDi3OlCyHJIQ5kICX&#10;19oKEHR1c32d+2KfxaI5h00MT0y5fXhoyCg+57BQBkuMk8wMQUuIIsSL+wWHMdELtIJNT5JgaObo&#10;BoW/UYTws5xvETX3wHO1yMIC7YwOD7Fr2dMZFECzqJ2ETF2BuzM0NIwjoagAo4Y4msdx/949V6ZC&#10;ybLQZ2hMwap4ORsW2iiN8sTd60XMKIqpidPdzDGtRTLYnKPsWpVFS6EosU/BE0Wp0yDD7ynfrE8p&#10;+Y+RlDy80PjyS9bK+HupF6VpoBJpR3xGRhbNyOCIBkFhegWFl+XA1pZiUHwGGAJU/SN6Q8I/yQwq&#10;e0wOGCPhfgqsoh3Jcqp1tQOEkSjV0VMI2sFtR+eAR6hOCHioxC+eKR9RhAzL7ZcdTRQtcdbMQP2c&#10;0oajr6TUVFcHb52oSMtFzXygH2QDS5oEzIYQrnBsfFxzec6Q7L0VphwB+R8f7wFrZK4KaA42hjfe&#10;Vv0GiWqEeopCS9nFqhpcmpziA0mPinqMK5VW6cIz0ppkWSyuZJBm6XPW67BoThivga9j7fiYhB7E&#10;0cmAdKFYGM/oW+CzZhYSJDrCQ0BGepdgW3qsRNTFRltTkWjBsPU0JUSjkjvFmtr3lLS4YB0l4eCk&#10;2Kl/xIxgmvKVq0xIm+Wz+ccXl9eXmEwjZpBlm5X9TjWEFE20nse1FL5XsofcLJ8bAD29CCGJ66x8&#10;Zj4pI4U8x7L9cvqCeBh3h+DNK9gBiN7ffvVVJnN3dw+BsAG3eqvpKGffmGUfqwMA5+Owprnj6nP0&#10;36ETYj2gtAkoONKz2dz9l//rOztLcw2He9S5uEiBudYWSmalYkbEQ1GYJ0NIsrS22jV95TP/zT+9&#10;/l/93z7/a785v1N16fNfrn7lQ/co0G1s/MG//lcz/8Pv9TTWX/v4x1tv3SL5J/fnGTLrCAW8zt5e&#10;hyQlOmYpAW7sFVxdbdnbZT/1DfSPTUz1DQwBvYKHspndBOdMIehgapScXMCJCF/61M4vtrc2bAsG&#10;XDMgAtqXufz6979/sn+ExATRHJ+ytLy4hZI17b0nh+dssMLRyBbzJNsxW2qyZKNO9z0ilD1m5voF&#10;9wu/0KemsTBV9GXMLaGXj4nT0uUMM1nh7d2tJzOPuSjgBW4Kcy+f6+CALOGjH/k4ysK4f2eCnFKt&#10;ksuMXbaKBXvkWONiuBDIlr+kH4cJyphMCIWtleaOc/TSmhE26kNZuaePerBzKzIdLeAsoQdwnhFF&#10;uq1PyQK4RUBQjIY0UYYSKT+iX+FXSn0Cwi8lLK4fJIeUeqCv++r0JQhpnCH+0xjGYlK/JoZXzhXh&#10;lNZWfnd5camvq+cjv/ZrKrfFaOpITpgqgGtA3s0MgwHEpMwceN5BNCOPu0RnKQES2bmqBrNhUuNL&#10;WC4oBvxHFRnWQuk9SXTsf0GTdgTfUbxPNlOKfsSXWsk0vPHlPFNSb5wo9LTjQ0ScOdjdna3kUgHZ&#10;SUgFJQM9+RUQRktJwIipJSQOQ0XN+HgLK+8ojsplIgoOtzmtcGENM68F0SJhIbV/12hY2Ng+IF7n&#10;06vI8zBwtXtHCNKjTWGnYHBqmVhYcK/ZHBgetB2GkRbxy09UcdIHFNBTa4Ii4Csf/bDWJyNa0SPj&#10;v4wRlwSCBRBOwW5yVOsbqBEd6hXrkN/V2uNGRIatbfJZSkXW1FyamJyeuoSF4INK4MUNkmw9fvqE&#10;h8gWdFhm0bwMazs9CsJt5VGm+if5hBc4usiLcv3TO8iSHCrop8c4JSyAfm5vIe6toFfpk3GJ05FQ&#10;ws9iQwODVYyv62/v6yEBJg8dWXllz8ADSocXhBDiUTrSEy+WYnhxq8VA007DrhQgNf21lS9sIttq&#10;+KkXYCeUtfEwpKX6FLxII8usx9QG+a0kN2gnCWKXmIBDkZC9aOsnZExBsvLIdBsVk137s6PmDqV3&#10;4/btFxp/6nNIs2CS0wtnb7GsW/BgWnh5O6yMJcX6ho6ehoGhcbBjBr5UOgNKvFI1PDT6V//DPx5q&#10;pUe4mr0P3dI6W1jxeks9FYiee4gy19r2zpf/4f+xdvpGVX3L8Ic/sfboPVQeBl968X/+v/yfv/nf&#10;/7Oqd98d6e568fbNvg+8vInVe/poa22F1BNJRtj5BM4upezzaqJm49n9AzCRzvoGtD6UcDvcH5+c&#10;JjlgGksAgUrGwSsD4PhPHKBsmDTlsfm5VMJPwkj2xMCnPr35P/4esDEWjeO2AoPq2TrykUSCWGen&#10;Xdgb1lDMkBCUNLsKOJdNk8Q1JfYCR6mxYrmWtTEuSNHZbi6iO3wsYbWzBBFVSDGQg4y9YV4kGToH&#10;jLPLXTMdF3sXwrH5exA0h0hxR+AYqjnTXBC3HL6RxovtI9pIUlbPKPF99guN8vydkt37Bo5fZ2Wy&#10;GWT4Rdk0iH32Ym4hpGNbYDH6xsUsF3/CoVAy332r2Bs73lkNWxurayt05wdIFX7gQXE0V1c3cQs8&#10;DsaBE0oTaO/PzC4szJUmOopUaHUNDAzJNwM5Ta3PplAQhsz39H1ikXmCWrfS6J84N8xr0ckSI5cX&#10;sDKsdmBDx/LS/aGSRnwrd+orIyqUsEX3WU4XMU4Jl0pcY1j5vg7yM8Zeydxh3RSCGh3pqa7j8KjL&#10;67eNMSMvxfGkLse9kMSEammCQuKVzmwWJ33ZIbHxW8wDXVxY5prgZigJzVPLsAOgLbOEZAa2ET7T&#10;cLf2aEkDS84im0WVsYFm7sIaMD4PVP+gLLm3PTo6PPHyy+uzs4TP4tcJPzUfCSe5U3E2HCQx8skJ&#10;A0Xh455XY0xZOc3Z2MQ4Npb4Gm1STDAb90tf+NLP/ezPvv6911DMolEEkjBPn3Vb21jnTbFnE2P8&#10;SqNgTbxUZqUXkRlH5xQAmNQWYuje9jZdg2RgetRzJiYiR30snOc5gAvoQzUej33TbKellt3gpLeK&#10;qLe+0NbuRF78iD1n+c6Wf+qxKtBK9XFETBkVZktFIkv6FaQNBMEXuXJickeHzpWpN7p82U14RRhp&#10;BSlyR1latFUt7FiBQsWIWMgzwZAI62af6SOsUGLEYwA8uJX8nqJIZK2x29JOFA9W6j1FVKsL/KJm&#10;82uD6u0QU3DiGQ6BrvjOvfvGEwkHTA3C2qP5BPPKhqKeRpIDI6lxYGjs5Zc5dxXb/P7/XJz+yX/7&#10;T/qaqpApgC/PGc/gMqebZYpbzpjbzI5MFOeufOJzNeNT5B+s6rWm5n/zL/7F8Y9fp/w81NU5OTI0&#10;OjTQ3dXRUV+z9+DexuI8IRM7SrtWSxh+MnVpqqd/CJ0jbiY+UM/Uxbc+97m60dEf/vEfr68sOOEQ&#10;/n+HNi59cJWmOKLoAtSWgob6/VHV4vnzkJFF3fve94iEweiRbcfQYyY486UDQpA1GL+uj5oPpzi8&#10;KBBDBZ3TfFpIygTUWh9erkVwbiyfaMwl8Jgu8MBYmJR0b9oo6Mx1n3Sor2mUAsl5+PjBd7/z17T6&#10;gXqU+oFbTrmA0BZQOHKR5Vp0M0BErTII7Dm2TjMwcqexr5AlePaQW6K5iPIUROwixMypCGMsjEx9&#10;qsVFa1r85yBcgQvjXEwAVg9lQX1S5GwYk0MJjpdYrZZ8yrta5zJbtSxm/M1K8s/mxlbm2DD5+Mr0&#10;FYgQEJkXFpeYYqUpjJMjwPnSF77wqX/4D+n2277/gN1qkyKXYLuyHRBuoxBXcCclYMyBMZ3MOqQW&#10;7TqbXJYMmsg64ckx1ocbJ+RnATEznjpjUHPPMCelAxeHmgqBv65cEUKyZ0bNJYbKjCkzXf2ETAMJ&#10;/gyulYNPIb8ZXJU6jz8WUIq3CD5MXdpiLz0gBJROGotSMJyAHH57iEAVBHxVKDumXIw0gnU/4iJy&#10;LAF6enYg+RS0AMPk2lr3P+OdVSviHQqQyBfbmO3Hr+OV+XQ4rrbWy85qPNrcXFhaclhlSA6YYw1w&#10;MGJGE7z6yitPnzxZVXFhDY7C7v4x7epUYgkKiL6hQkIbnGeSL7dBf/fZ+Qc/8AES1m/+5bcIETHo&#10;XEaQJNlNHAe2KcPteCXELSUa09jFIXW/xrnKzaitGx0ZuTw5trm+wrYBRCcwzjjhMyyCEYNafZqi&#10;MDR8ZDG1pQEqOskBNhJGyEWwgQsqhfWN8Cgd7WpsbinPgMMKfCntPgvhtUjkEPiN4NsoL8oKhSXN&#10;i+jbsAn08JDPVEg28Kj9Pqmq8QK2YiR2ZTVLbs4JstpEjw+IgTGyUb2IJdCxGLiokkGyPForn2wW&#10;oGBnmQcpVS09aFh2o7F87Zf62IUOIuaA0cm9+vgRDxIoGnKRZlqyKuVceqxb+ZOr2z85mFtZmFt8&#10;vLm2dHKwM/b8DWhs9JpiYQqAwoN47Q9/b7Sj5dLYuHIHXBmpXyTfSsGnJPWESTDw5B0cHw+98sGH&#10;//y/v/MHf/Dge6911lYNtLYP0JTS2cZAQqISruTiYG9jaZEFmLw0YXwR/BBLIV2XBbTJkkGrVm9Y&#10;AobRbt59b/5HP5h7+oTr6eunlugg3EvT05hSToWov5JG1KZt2MmEutr+wZGhl17qbqBZ2SROEhUj&#10;llN25yM43LFXOkK9K/vCZp8qmJ8RnTLaIwyTpqpwh8/Arikr4zEiQetCaFGaKT6cSMDJjcZZEH4d&#10;S0Ftu2F/Zxv0iUVXvoB5HG5KtIyRH7lQI3+XuQqyJ60Z+DQQ24yScrpd8fm8CRo0IAPIOxR7yl5r&#10;YVLw+TmnjispNS7hSK2eBfTMCIa9D3YiuzN9r9o7Do/BQXB2e9Vgl0X3DgiVU8hEPnDA5eVlgujP&#10;ffZz6bny/4o2IxgPjotFASYaGx2jjhLBaGg+kgsMH4+tEDz/3G26zEl/pEQoqCSwuL/F8Mp35n78&#10;Q04sF1NailX2iHASaEHOuSKQXGRBnGNYTXtLvB8ogJMMTqPAiM9L8IcAXxnlRNx0PxGoKg3GQwXZ&#10;tG6TEiHxgP04mDaohEUCgQ0A4qRJkohXomyBKhHSMHga6yiGc6TbOttBL+S35Lmz+GqXEzrwNKM7&#10;yHfo9ORtqRey5ni1FDTrGttasLMAGpQHmVATFhAzIjTBmbBjkoXHxvqIKKBJFHURfhe7X0rEpsze&#10;5klh2vmd01Oii0witUzG9WA4wH42txlVz8AyDmxOS3CGrMkZsc7i8iIXKUZml0rrxvY2ZoYrjwtU&#10;+pmEYGZxYXVrC6/IAXj97be+8R/+A94YBuzwyPDo0ODY6HB3V/vgQB93R1jNqrFr4RRhl+SPWmyH&#10;RS633bngKLvSar+7+/TpIwalQwLFttJz09/ZQZ7Y1txIQTDyyk7d4+CHSylWziO27BmiJUxKYDsK&#10;LGCGDt6VC29tQ03q+iai4h5ETpUfUWGaQB6jQS91bDT7xIBHP1p0PKiEh0fIrkNmltCamxYD0RSw&#10;gGySVKF1kCA6MmTsLzO+lodqHsz7h7nMB8XCagpYPX7KUqSCKEnRrsz0oXND2gEjbavHoO3Fe0XV&#10;IGEvjaBfGW4KZZv97QcDZ+K4uIrV5cU4Ch+M7GuIt2pQN3D08Xcf/KkvfPkf/VcL9x827G1hJ2bf&#10;+Juaw63Gvg4lrqqrv/2v/7suuqsHhorAm1clpcYIn4/HFsSRyuGhU4PemMU/+7O/+l/+6PE7b7fX&#10;VhM7UxSwqk2ztSNNT630A63tH/AOUYZTMCCleeWQOPwBAT1XJV9j0ujVazcuvfziw3fvcDjttd0/&#10;gNeBkcJy7e84W5YnxCoI2anypTIWKDOjCvgn6T+IaXAiJ0IZnmRaJQudtla3Ng3igUmoz9gWZLVX&#10;MEO7lAEX4uOMyPra135mdGz8/oOHpeElW8FpF5wWubdl3mDsii1Wim/Znus0ekxz8jIj01BBwZRR&#10;niuBYUDnKkwr6RTWjpdhC8I3F0pzEzje2Jm87BMFzh3OwoRQSSzsNtNba0r6pqK4RDsGgB1nRr7B&#10;kaIEVpwlJGhQeDd+XQNhlmIhincm9iEQYD4C2AMZNIxpG1DBhXoRRL4gbmIHstH7+ugMdOCxbZdc&#10;g7A155xs2VZ4uIaEkKtbm6wP+WSYuWcIcN+9exfPa1id+D1BBwYIxEMCO6GliWEWueyocmJTFija&#10;6ulcSaIZNlQoRAWZ9fUGXDwuPArc1rzIr/yi0Za3nHYnhy1EMjNSMFE9Q5Zgd7dcWz5dbQxeFt3B&#10;amjR5N30fbBcVDjtcAsazedyvTzUFJfMC/BoBs5QneGTUY9obC36miU5Nul+RvMW24koHaF32lYd&#10;fRCzIrDv/vHLE6zHCo2BBSF1YA7Oiy/cXlxcgFnM8cWUB5uyPThIgLI+pY8keIi1S5n1GMQ6JKVO&#10;2zq6MPfrW1usCLEAb88O5Nq45rUNJo6DLuL62+C8KiFKB3lby9jISDInuN5mUTxzBi+w0OBdHNMC&#10;s+rhaOaqq6e/Miwn1GaOLk71zeIPBF4NNfQ3QLqXeGg10kFfLHZpOCpf7BMj32OnGikKFIieh1IK&#10;vCkOSQ+Sypid715Wpoej5IyhIraVcB7mfnNIKfa8FPYB+xCD2tNLiYXAAh1U47ngKkIQqr1KO4ew&#10;Yz0zE289KbbIKiCOS/H44PXZ3iJpDhny0p0eZ3yHp9HasCOjDyViYgsCgX/SVrUN1OcLOS8pHQFu&#10;7VcGmrh0/ACmYXCwnz010D9AP9Lc3CzGlNPIO1tXQWysph7Cw+rBwYOVjV/+f/3Tqsbuwes3/8HP&#10;/dwf/vP/8Sev/dkP/vJ/vdrf2jU1CML+9C/+FNLy8MCQguhZ3cLPd4eRC2QWr8EOGuFtqOPWLM7N&#10;dLa1DA/0c9q7u7sABWJKkqzIc+I3ENLVsnPjVKgIntTCVY7LDhGUHrhsIgtuHgvS0t52+W//cvXH&#10;Pr7+168ZvTjVsUblZyCR9PsrspeZmtnrpkmpPBwuLs5vb2/CxNTchi7mnEZ5EfYrYqSk7gZ89/hh&#10;QI0sjF+oDILViCywoQMk0cWO1fjgBz580NIyd/9Bwr2SjwuL2hOEHIFJh/E4VyD3g8zUznL7/flB&#10;uhx8QQjdZ0T9NG4QQ7Hf3YWIu7fZdBdMxNZwPtRmd6NypKg7CV2Ze4BkHbwp49uj48nx8cH+geQC&#10;jmVi8xJxWB1EZelgF/JGskLLWFbwsi+94FCLuK1Qu0q9/IQMhgRfAeeMr6YOHr9Lt1hzT3e3nH7m&#10;YWOrTParoXLSsZRI2dopbYCwOzA3rC35LwODOXLIIuKBOBUac3RNmU7b3Wm0lfTLzn7VwzxFRTbU&#10;q1IxsX14eFjejvFpfGasNqWhnHmNsyOaZJdXQDa+yYYI/lBcpqV/z49t/KbJnFINV248sImzpko0&#10;VDIeqymhn/PdZI22XmFUePQOMbg4o13KgrHzXzOfqb4xIrF2OXHxav4GseV9zNjsfaGrkLlTDqGJ&#10;vXCIezG+/MkHZz6L5oMtmYGspbNaSCf71uTEK09pxNU4Pdnc3hjq73v51VdQOV9cWgSjIdwr9djg&#10;1AzBoj+F7lwhjlJz44Z6yDjb6TaSRw5qsw6nmwgkdEB+ionAIILdzS4ucVW93T0jo6N04Yd6VNfN&#10;LGOSbCcqKviZqO8UlBAVP7QHeKsEwoplYIKFCIjWBWblq0a0poZ8urm+tg9Bn9Y20m2MfOn55sCU&#10;pTZsEmUy5YLnY2Ek2nieXmIIiUF5XlImnEOie6SfhcTFw+ydBnU0HgqqEOayH+FfZcdnhgGHjWhm&#10;eHgIp0WiL7T0bPIqiatP33ABdWLbhmkDo44ZdQ4fnZAR75+T7pV7XhzulcKJF84nFbZPflRhEBXI&#10;pZQipbGn8hETH5Ul1vpnRpBTqWcYKD3yMJh5Y4jMvKlU0EMsDDwqvAW5ICDs2e7+/vzq2k8ePP7k&#10;Rz/WNHKJT/rn//V/vTF/1FDTcLKz8NZ3/mbw6Kh7Z/N4c7erFbmYztAGbKjk2clGFBbQ5hJU4SVT&#10;R/PJsfFgvPf29lAKw26qdxGhLCP/kM9YSuyMM5yOTiaALMjyjgjKYLAC5dAFR0SZGCFtlHSFISxW&#10;PT658lffZgKhnMJ2VZPYlIjDFQIWqG6F9q/mpwUKgAYtTkXaio9GK0rkWvwsIhVGOKIiNUq1p3SL&#10;ule0AD1/JVEyzckOgP5BNMFm319FJ3ktgsXulIId8eWtZQNWHtWzdpJSdsAsaXICaPL3UE2E8Peh&#10;K0QhBMvDT1leojAuT0VK5jcyp7mUqpubwVs5mJ3tXSQQKCkApnMJZIWsA72tdJOFpElfCVDywTGC&#10;cyCwTqS1Xa2oPpLhESDpXTReGr+MyLZ90akLzci5iIgGaTVLYGIvX1T8QH0pO3EoYI/JLQihm0yD&#10;m6XczAOlJKsyIMAfQ1v2drmO0dFRZph95EMfhDqNL8WeYwIijIVuF/1PvptRUhmPIPhmBkkQRzDB&#10;MkLoFiUk1bOib6iVNEjwTy23jBZjk6TmZqrLAeA7Vm7DQRSkcQgkjiiTkfW+pYroGXO4jEYz7vQZ&#10;XbocctNSZ8KqeFVyMjYb0zI1r3JvCI981lwHx5vVMhs1QHhWgyUZb0HpCUoSnviECI43ZMi9pzQu&#10;ITGvNjL6JXZg8Y8wGg38yguEYjOah+CXLU0xl2/y9HnEI0ODrCGcHFbbmWpMyC7CABEfzvxpzXZJ&#10;yfGpkK8Q6oP1wp2jTrsdrLxw5VgrAmd2H2fw0ewc608cwBfhFGZlamqCJlmiILy1DkBhUeAg9AAa&#10;0HUh6WQHR/ZKqNUSLoCAj9IeZiyduCfn+fh4BMEnps0FEcBVF6mvkrIYiqbdA7Oldg3EMGl3isH7&#10;KKOoFUq1zHpTIrJ/jbVSpbYXRjqdBfStUkwoKamxrdJUGm+vEMSfgmFzI7YIRgPLg/UT7yYGV5vO&#10;XeEOZLZ1BDP4niNAyeF0FjL7yxgBH5wyuXpl95WkSltkWU8B6LzC0TSB6VT5COqhrKZfBR2JrShe&#10;+m9f62c2K/aOUI514cbpiVLvHx5M2qJIWOz1wLSpI1c/Ozezsbn+b3//95vXlld//OPNmaev3Bwd&#10;bK5qq6vvbet650dvv/3DN0f7h8mMMH5AX2mRIJzfV1q3U2AUekFXb0//wCByZlgc023SvRBhhVAh&#10;RiEMpHhmDWUKwyJpOufsANBPKMGEKHv7R9yzk17e110NTMwrxVYbGt/87mvf+n//M3B1UuWlpSWW&#10;DIdvV4KPhF3t/lZzI1QbPLY1ojKrG3A9U67Z8NhI28NIczKGkffnFsLCiVqXUF7CKCUAfda6nGxo&#10;D1imFQbI5tbJeUU7PQyF3W4Aa8QHZppIBdkjA5zwC2yoNXKRaQttQ4ukYgCFfrT9CIENq/W6bE3y&#10;N1R7uB+gDvQRZLbqylVaILvkoDIhjDA2s9vPCW5xGzjHre1NFpzSHAnT/OyMmqVYYZPfJnZCUE5a&#10;WooDVSkxWK3/IsZLAHuGdC1RskZLbForwufynvTjDfYPRoQIAZad2gsabZwdw3pjziMpgziXfHR+&#10;JfPIKHmdMFCC9+/p6rx07WrPzVuNR8y92cKHxU/gC63RKYNmycWyKnZJwZuaOttwaWOHZMBzZJZS&#10;6HcprKtMz4NwRyndYLoayTreTw/HxYBIljXkEYK8SJ5LKcqe/ii7c064cXybbjIjREXBo+Dhu1Sm&#10;3QtlEhpzL9Tlim4cODOm2ektaCdG+bRwNqg8kUaU41d4ttIpTDQhb4B5nLDZuGaHrSSNKwfZgF3p&#10;7R1S9QKbEGS4Q2wgPuM4qyufIjIXiatGZwZZWVKJpfl57pTjwA6koxofyS9xv5L25FNiuVR04m15&#10;DSwdjjYIFT3fDFGzqZ4pYsiQyrhlMgMAu23G1jm2to7O5G/gWlhYakXc/q3bt7l3emGEMkKdOGZC&#10;wc4ed/Tk6SwG2KFr3Go1jwCF/vjRVGUgIck7zHw71m16bJSwWkHPA9rIlOjRXEWAny+undsHdA4v&#10;T5vOCeR+eBPJDQSz4BsgQ67vWdrMlcFhP0jBJiXjWZtnY5Z0S1hETk0SkWNAKssV7CmrR+ilEJq2&#10;iGilmATCFs+tqyZfgYabZFR8BXYmclchh5SqAQw8x1yY8CkcqGZEEl2LRmlzFb4z2hbkMJkz32J2&#10;ryRMCfKxyUmhZBiAOpzbs/Nbt8fV+U4rKiuFhbIhLlQrIjk+2zWvqyVSau/pYjSYFpZp223Nb732&#10;nbl37rx0+fKHnnv+yuj4UE//mEPkB1udLmLkDU0MHWEKevouBmh2dY1fmiL2RFr3yisfOP/wh3bu&#10;vKPpseU3Y77Cl9ymZ7+p4YVXXqag7BQlpQQRCN18MvN09NLlV/7v/+TOv/3GyvIy832BQEZGRgem&#10;Ly3PLeAJeYSWwpUTqqdLAvbo1uYqdacEOFLZrIaHU2yikcKR7AjHzZh0seEsPlIBz2WAVXDZPkud&#10;hGlIhGTrF5eX+Wn/wIARdMYGsvBF/a4d0YnkoUJDOQuagCQvGQnkc+UN1YuJCBwRlTFCtAVAHZ0y&#10;zgm0MGavmp4/GTebjVwBCxLd4RbqPWyyvt5emCoZGks1CX0l5/+Oj49jsDA3dIWwn1ZWlgu7i71O&#10;2As2MjY+RpM3YtkEvC/+9n/a3dj8BMgeXI8RGA6ohjlKNifooYCC3AjE9ixIO62ryiJY0YqjgZio&#10;i/ybq+K2IK1j0vHEBR65NDnBh/Ls2a/KgNTVM2yUN5cVF9l+amFOdTHp0xVxpGDpvXf37ttvv9Us&#10;ntucjBnQw+YI1sEYTg2hDHk53nfqXb0yJsTvTueS7niqFAajwRUcdzIsP83oSMPAkvUqf8yjeTbN&#10;j11X8JD/GHQznjElDSvbVK4y34gvzpuqRjnuPNRiPXlZMDSkeg+c5Yo5UJDelPOYCV5OUFW+w/FL&#10;RhmFoC2Arpp2aCrYYUNsFAIjh8DPMdPcuDX2AJalTz3hnmArPl3yqjOg5fbylYSs0hbCLuIG6TYg&#10;Jv3N3/yNFz7xse/9+V9kdzcsLS5jjGxnJ0pM8yFfolu0Te7YYD09PYW6IVqGKCk6/8wWO7qj2paX&#10;VyDY8Rm4/IGB/rm5ucXlJaoiDG2wf6qxsbuLmuSxRe2Gpjt330P6SLERzC5ub3eX9n2bXY8kJhKR&#10;mAR40arfiUiCQkQmhbv4/3P1J0C+pld5J5j7vu83t5t3X6rqVt3aVCpVSQVSISEJWQhsMJKxDR7j&#10;dkx7GrvdDhPubvdMR4cdMRGmxz0zMTERMx4b6MFg7A6MhUBCCCQhqVT7dvctb+77vmfO7/e8eeWI&#10;SRXFrbz/5fve733P8pznPIeFoD0f9bSethZWwQ7pEB/s9zHZIkMIMEWTOxzzKHtg9ykiYwSIKniR&#10;VVZaDWrofqAdQJAttT7UFg9RLGWzdcA+QAoNQcFsAz7dEmv6+KEDkGE4EcHI2CIB8ZyBWqp/Ew8n&#10;8b2gWZwFigpOReDzqT2Gfc4xN6hKLMs/rAlGIMi5k3T4jhKquwVIyrUS1vZiUGlhs9G8/G36Bc2b&#10;83pTZ+6U0AM33NPbX/3l872JRzGMtvIR2REVsoMxtNq2JFAsGRWlmaWVa/cffvHv/erjP/tXXvil&#10;X/7+b/6bivWmsaF2YCpdQsqfa6tolC5VNtXSwrC9tzU1O42OImYKkER9VeJQZr4sLVO3Re188q13&#10;fAiGVA4aN8bB1zfVX/2pL1R/5jOvPxivnJ5O948g7J2phz/5q/911Ymx7/z7/7A2P9fb0UGtvGds&#10;tOLJJ5fffY8DRFSmB4YkcETe3a62686e4fw+cxvdmpZW40JzJCpk4/X1gWmePn26o7tneWVtdHSM&#10;e+eeiYEKKpTlliPI3uXy5CGxGgT+La2BVpRDwpNiTdh1RJdWtPL5lnpbmm0+SzhqKpBhEh7LpD+8&#10;LJJgvjJYCbbMfipAXgG1pHUGD9aumHlqeY9/82EOl6GtEYZDAwJmkjcD2tKvsXrv3l1qRBz1EpjT&#10;WM/7HBYNi8heibpPfupTJ0+evHf//vTMzMT3v3fznbf5NE56oY1mPs4qO1uLrMC3E1r54SpUSMjp&#10;UnXr6ABkHKNPmsIwPQ4acLOF5bpqwva7d++MP3w4T59kZnopXW+XtosvBVWqnwwqol/l+kR2jCYs&#10;lu5sU9K9e/fuxNQ0Ap40TwcLos2O8bUEqlSiZPiV+ifng1jMhggSdp6pGK4BL28IBddGJOM1FZcc&#10;xJXBIxw5AV/nJCQgzfWI1WDINLtZbLeijWNmWqVoE1ku3XYKmAW5zjy6Wr86jucwtDCbLfL0sdda&#10;gWOtzsz6yfTe4z5jz6GiHGkiJzjY219YXMScEXPzRk6iNMrMndE8US0glncipYQWkH9CSD4QL4Zz&#10;PaYV7soEX1lbhjD6wjNPP/7zP1vX3fWn/+v/ihWA/8MBVNeBgbwACOkJLGIdpcsfwviFSxdHT46+&#10;+/57C0uI1upTZNPTBT43r5uwraeif+AExBaYRaNjY5h6ECp6/c+fOwtraGl17Y13317b2UaKHZtF&#10;IEz4HB1XBoAdN227yKUmIORKdYrmIEbkVON74HLQgtHe3DDU19Pd0kIVmqat0n7tg4AdEPtD1qpv&#10;YT8kVbLqkk4EnAFPAUTWxk5aZuCfgfZUMPKX0NAuUMA3vpjuqUAWalRxGPH6ZAmYOw6XQ5bDqZUl&#10;LaXTHesEotQM4CTwPkY9ZAYFqj5evHH+GvSbAysuCYdLCFwcvIk5iW8ZLprfF0tNDVYdNCxcc4ty&#10;TpnPEpz8QGg+yyPTP7WrgmdC3LLj56+MdeDNnMuswjrNfUtcAB33IIO8hxiB0a+cz7aOnnfvjb8+&#10;s/Lqf/s/VnaO0nLy7ms/nLu3cLS3MLe0QGg8u0B9Huxpqamt5amPvXju6tWxS5dburrgWHFoCalt&#10;1Sv9jvuHzFKaf+99Njr1AUu3WJz6BsINAIS+kZGWL3yR8PPhN75eQzfHzi4ng0vnfSgnVp4/+2f/&#10;8l9AcO3p6iDY3F5Z2bp+03AijtZb0wYfTE9Q/Vsi6wHgpuLMI4dR4JI5y0BUhzNTVoSl553UvmHm&#10;A6janBZ6vyGw/WmiwMStNgWFeQ+lk1+RwOCceTBYBKXNchfYoeid005pNZK4NHaqgl3i8U9Nz0gi&#10;baD8gb/Fp7IsxF+FzMkOAZ2hsAu35JjHvk8hznycB4ajx2wwDsVnpI914BaPtujeOoYKUgpzzR1M&#10;pNiule5oShD72XBcU9Xd242m842b12lgAYIBIZP+i4QmlWEpJSIGYQM6ITv8Bzi2pvbmE3CbGmE9&#10;Os2ekFwXHrNoGiTNRBU3Nzj0kj3H2sIr7+/r55CkoB9FsTJkE5aI6iZi7phCeAXRTT6iesFCcSUn&#10;yAK6uuhFVJXOPtqUWVJktmPN85q2WosKbA2DS7C6lFftibDIXl0FQAdLo3wj+pbwBKAgFqniEkuG&#10;RetxJ+Y1zivK0QYMlVL2apytZwNxuAc+glR++I9Sc7Zr2qENaeJmHIGskox9oBaciYgiyDLozQ75&#10;icxhIZqEqxPBRR654QIBGmY9MGZQSKGzQha0pTZVUL5KrxLxHD4lCs/aHD5W9UF74Q6IfoDyiQye&#10;efXHgZK/8du/zUQNB5slenUKSTivXAA3IgkqrfNgXxhoniyCi3h9umFLogBWRnGGB+3IC0QlQRdp&#10;8KmspN+UGhMJJ/uW6BuHS7oMrjUyiPTZYFNdPZ3llECQDzYucXAB+e5xhGiaWMCLo32E4DExO+tr&#10;GyvLY8MDg91djC9kpDyT3yVLFBJbaA/8wXZcsIqaqvYWhFLln0U3hEWWe0Ns1KL5auJtXDnSuKyU&#10;EYSzMewjbe/qLB1ebIAyYSpYh+tQ2qfZJwyba2plTFclMDR7FPFYwtMgfBle3NDI6WATEZug9gOp&#10;o7hnd7XiIrLaZfFCWFBOpIbDSSrNFmLteU0JkGPE7Ilni4TBFY5NuuGO/w1gGI6DZ0QYzLquycRX&#10;zkMfbOGE27CEi5DiU012A4bFcuMS7bExJ68HpoBh+vQXf5pCEq2yf/h//ueVB8uf+smf+Nw//aeP&#10;/eKXOy+cfeO1792fnVndPfhL//R/qLz8TMWppzqffvn0Z7701M9/5bmf/NzX/8Pvow+E58EoKSXR&#10;3EwYywcLebe1FL4B+M7K7MzUH3/t4Vf/0+HMFO1uLDw654R4/T1drM7b/9/f7GxuHD4xQP/SidER&#10;ztDE+L2VhXkncmRAAQZOsaiEQqV8J2DKKaKtg5UFNCh2DUeK4uIis7uYFLMyoxq9um5Q+1kgTr6w&#10;Lo9aXl36NQsry7IFwQGxnX+/bgdBBZUx/gBAABxEdxYcqdIshMY9Uk4sKV8Ye3fsbwsQKZStvhKY&#10;ILvH1C90SwVCYy7wz8StqvRl/Ktl/6aWVlRYKTcDYhCQUvhhcjm0AEdHQJeurj1/9sLLH33pmatP&#10;t7e2TU1OUQnjyFlxra6hGgwPGvNExnqit481B+tZWVmiG5pskeXiy8i3gIaJIMhdzbgMBtn04ogF&#10;aUcmglNunNXYyB4tE/Zwe0TVls5skEHsrTHFXpnIUpGsmh0oHh/JOpPASgeXmGNuJIbFCsHc0pOI&#10;NNMSTiZEqDzY38+cdEPUlJVMdAMrl3DDcJV4UEhkQyaEA93Z3yaClnfkjBdZBMEi3o8dtCiqGU2I&#10;EovP20rXItdWxM+4YqMpFfPUKuP3/DWtAVZ1IE6gr51ZMs6IOA4H7Mwshw2fxz9UQ8RBBWqZ0k0l&#10;QJ+HSfdJg1fY6HzE02GvE2zJlzSgBTH2Y0phyu4SC5W1sgtD53B2qdxO949oJVmOWABT2cDZtObq&#10;qew4IxhX3QoXeHVt+k3m0i2DFxls1DIUGHMmXqBiXx5lkZugThh2YNXE5BRd81KwQjlYWFwmZWTO&#10;DsV2rNvU7AIX2NLSQekE8J/isJdRWwNa/cHNG0tLq9DDT42gaDOkdJn8qRXD0oZ6EAmuNbhNpUO8&#10;jU0OOKUmO9tb3e3gFFWPnTk1irCP7Mht6oyWYawZ2iLgmEcwJTaIlOIDUCEFqtJVx8ZS+TUlbps7&#10;Vca1ZstmZy1iGSks8SwNxTg8JhyOf4J7Q2pC+zSZBuw6BWo4FgZSQhj1aAaSXyytLKroTYEzAq25&#10;/oJTZtr3AWF7C31LEkXIgDPB3bYdOwNow/ZUG13QFPboyPPci0FnAfhOd4uSv9KN8I5YG97I57Nt&#10;RH0rTPXSGiOYRqxd/TcfOwGngrfxnrBUEdK2d8Euk/RM2/aGqTo4bG5oxj7ufnitZXKi4tbN2Yf3&#10;Z+YePvvqqz0/9il4eO3D5z/yc3+96ey521MTL//CL9P4yknBCdmISHDTWPe7/9d/2d3W1MrpZQkN&#10;nP2JiJTeA/oze9BORDsc93wYAjogANycs7d1aKbMPBUxfRWxt7dIikl2iOmwPvqRYpQTZ1m+CM2I&#10;PxijZlif1bAKKa5mLuluMKUSAFIFSUWCgIDlRxi9FIkpttTQOOsW57L4PeKQUgF26T+z+1YGYDai&#10;7zYuSx9gikvWOpyRWvrNQC1sBD3WO07gz/6S7BXCZphDRqYhKTlkpKgciKBBN+aZ8dVbWzNT05xP&#10;Lqm1rQMdD1YycMHh8ODQeaSgmLN+5tzqnbt8NrmSnVGJ+7iRZeqH2ztXrlx57uVP3L95gznTfDoQ&#10;Hpxqri9Lrae0z0Cr7MWqn2D86M1xI+wTT4JC0QJ5bKDSXaY2U4YHltSBznV2UWS+tIBGuI8aw6x4&#10;R6tBIqPTo20wdFUI9KyzWRXAIHa0tnEGwV54jXBQVkmzqzCs6+bpSXlFeC86KSlsaHJjhYOUpPKZ&#10;R2iCzPkXTw9LugAOYYn4qpBPojJH3hrmuFlOSVQ1b0atPIZQMCke2tLpc7FCm64EEPxsXF6qK0q/&#10;mcTMZMF8Sum38s8gkcddahKcUEQRkUV+YMtKiTTQ0LfBQNNQ6eUZIpjve4+SkZFoyLAOyDqlmc74&#10;JrKI3MLwMMz1E0ODJ+7ffwBekafvLfshuegUKmXx808SiGOGQyRtdUsQuwnD2cqM9wTG5eMph8Jn&#10;JRNlWVlkgmv2JRKGDyYm7tKOi8Uw7YQ3iVPYkCpJkS1rZcWFw0UeZo8TPGj6l/bpzOtsru/paDvF&#10;8LGuTtqI+f366rLlPJE9BjPChLOaljEdDqXlBonA0m2IaKW0WQcPql2exC4FPc4XzyVri3cTzAxJ&#10;0b/iT6VWnPAoHaIaVkVTCxvHLrl9bKKQFatPIgDxjCJ8BLRsvQn8lR5OgUqNkuP3wuqxaBSvL4VO&#10;uNkBaTywzAd1cxWrwCfYNZ7ybiJJHUnZDnIYeNzJyJLzFKlR2bcqErO1/taVYbKzCC8dz9fIflJW&#10;7amnrlLwpfgTseq6tqYmTs7O5vqJvu7p8XuT92+30Ak3PDTy8stHlR2Mfq2oqhs9c/HEuUvdvQOY&#10;muCDaQxiHP3i1P/2r/9Vf3tLf28PwSD7RNKi81z2EAPlESZaV1kci5Om+F0MtyitBQGcLgQMTQC5&#10;F6FsYdGuLCVhryIDUqGquBkOeaTwj3O6cg2sGg8Pc4aJL1UOxzfB4kjdAE/Ek0O5M7i/wCLVGbvs&#10;le0sWafhU+lW5niws0kDVUQynLH4EIUEB86WA8MnkHbFsvicCrwrzylEXd4usKuEv2eG2IX32eyf&#10;BhyDWBGzY5lKcwL5E7ho5TZlce/ugnXw8PkQwuQnnnh8eGRUrjHqe9ub2/Qizs/3kpOurzMHx3PL&#10;9x4whm5zYXFeYkxj8+NPXKn7sVfOVNfdunEdWK3FeWsedsE1QRWoevZDRiHOJg5tRnESLeBoRG2I&#10;atWNjIyyjE7PofehkBCck01QSeHeOIUxAoXoLSMNd6uFLbJHmmzsF8+RJ6UHDY1Up0u3tCxDVkb2&#10;mzCFs3ctl0fYRI/OlciyePTD6uOgfb+zPJQZkb7KEQ0u7PIbxvEV7v1wmuzEtYRFaw92hAPjjA99&#10;UJAPn5dxK/cioGnR2IKwhBvLelZIkcp0fI+GvJRqyDS4/GjGOaBHew7wRR0pLZplIl+0Gvx8PXG+&#10;y31VTa4NKI9GWUMESWABmvzJ4zR18/B7eEI64psFT1xFQ7ZCTjAQMZLALhwxJIlgfHBo8IUXPoJv&#10;e//9DzxliV1YnUIgk0sdKi5yr4VbEiOvC+HPENshhujIXedKyoz0edOFBI3PewNrjl4jC0dYPUvN&#10;YYF9iI9vVcwghxRLzUWRgsO+ZM3pVexEzvfoYGtzFX4ns2Gq9rdOdHUN9nb3oZBEHKIJ2FtZWrSR&#10;j7uWqqFQn8/MecQGwbg7JwwpW3jceYdx4LL5W/BYRRbCeS/zjESs2R4BPw2wjAg0kWH9lk5UF4KP&#10;Za30hpbBQFwYynM4PDyIXASQL6XXja0dlJQTMBrbFQ5u3FkOePoGiwqYpIAQHoKbyTPxUJPzFdGL&#10;0hKRFk3jKgIXpx0a9JdBiGW8HIeuIGcKSaQpxPDF7zPorP4vnj7DZXsRMmCUYhG9ogcXsfwLF9ba&#10;2jcmJvCIHe3Ar3VcFBOJmUK/ODuDces90dXU0TH47HMVNVCVExJVAHqeGL9702WtJ442oxdI49bH&#10;Tt76wXfROkJ2xbBc77HDGWP6aQgoIfzKeaoeGD25vrIaJilBN4Vd4B3GXbfCPMVzOJY2dGAPHtsr&#10;/oM7IQpjl+ijkvUkbIm6T1A/am4jJ8eo7yIrShKXIE7SG6fCdMFDbTO3drYoqKXUrn1Lko6NxlRQ&#10;43O7C+TFeWbeFatPnhgGQmSDYp3BmLOv/HZZsRbCG6ThpkPUUyeb3Xq3KuZxCpoHqrVyhHzMwe7l&#10;jeScIhwq/cOuS9IlpnO2KPjC/hgeHsa+4+UhMs7NTN+5c2vi4QTzOji6s3PU5VUZZVvxzPG1cCoQ&#10;Jn388ccrB4errjwx993vzM/MpU3WqzUODVDL9tVZRRlItl9SOUfOkYUpDbhLJHXp0qXR0dEH4w9x&#10;BjZGpmbAXnbXZmuGPZoW+WTo/iYyfqEg6rs5Zg5gjmpEKZKEBJK488hRoXLvZEMGkn6kIpDgxPhG&#10;6ZxERnyyQaK8Jt6F3/Vz+Hp8NU4Wn1g+gaxfH2t64E/aylRQw1AQecpIIZwvsl9hRDkowLNt1KkS&#10;mym2V2mxPsBVaTmJQr8YReBpPxuqM+UsokIcNf0nZgyGDaSoMiBVaUgIz3cw296efkdqtdgiBCV5&#10;VWtoT28S4zKUoFjqLGa6D4OHEGiXw1yWku0KY5Wy0Ojw4GNf/MK3339v9vqNIqJdioR409KRwcED&#10;a7pw4QLBEH10fCYGms3JKWBuFsNeCM+J1omam9taGVQPi8OeSST2I3/OEhEfQXmemZ1hN8K4p2uJ&#10;GNuMobqGV/MFSL0rM0S2tL89MtAH3rQwOVlXuX96ZLCbSuPocDvjOcECNtcxkGHTO1TEsHQfeZwu&#10;ah2hrAH4FhI/J0iL5KReQBslsUy8wGOJujyO6MDAdzTUtaRsXTFYlthFvLvYo31ALl5JJpLThnGR&#10;/gP7CQ/2z54/19PXj12EvwJzleqUerC7tGXQJKmKfwHk3LGlmJEtpAuMAknIc9YP3ANpquRHj/so&#10;ieH3uuridIOGiyWmxe/YViRXcgd6VzSUaUC8yF958iSmiAyaX2sIjiNHJ+BtLC60ql5flAMrGAmL&#10;gBySEUG6D5tbm3nqJwZ677z51tDVKxU1tk0bt1RUrC7P3795vbnqYGJivKO3Gygc4vnwqaE//Le/&#10;VU9agXYoDF+ICkCdlrPsx2djYiPwwOwVovPJiYkMGXCzYlmYpcQP2A23RxTJaRFAN+pUAMT13pNI&#10;xMlKaKtlLNilpocc7aiCPcrDQXgMNIeXlaJ2TDAFEP8TIgtHzT7gqmpMG0APZorVMNAgmZYNfbSZ&#10;eZpA1h4ggqyAd5xcC0QaCxeUB4n+YarEdiXxY52yuZmoRFAs5qMQDcnUTMdCsE2Sow3AOVBny38Z&#10;dP8oIZBWWQm/jdJfDbzm1tZO7gXMkWdy6+aNmekp/BY1cdvqUMszZKRMoXIIcdyp02cgsdjiwShx&#10;Yo+2zkb0E5YW3/v+9202qTpqbbRaIsHDaoE4El9driq7mQ1gMwuHkwtnY1E6kY/V3z8xOY516+zq&#10;INwyFMaFREOxq6OD2ktmnQR+MM80o+cf4XydnA0phN1EOby+r6eXB8qzC+NNA5o4QhA5qaustWL9&#10;40ElP3CpCQT9MVQX08c2ZjZd/I1JaIYZpiDBITfv9kdZJltOQP44BKMjI49dvvxg/AGWlKgg6BbD&#10;JN3MHrYiLpzmndhtYfcADl6kNFg5vzumPiGq5sV08TkfhE3uBNOMmibh48XhOURaBAncMKxToLZ9&#10;BGABk4eJ5NoTRBf9saJX6rFmNUxibBQ2Psh8XiEdn44Jn+4c7Hj05Milj7/ywb0767duFxvN7ylB&#10;c0djY2MPJh7CsWNxLlw419vTPTs9SdLd1trMbkNBASvP9uE9TBwlIGLpRkdPEloy+5H/4QDWVFah&#10;zLjPacIhyE0GmmW/NtQTCOMwTo4MVx/tUwYc6u+9dOHc0uwMw4CpfGyvLI5091w4OdLd3MgUO/sA&#10;o2DFbtfkFTFlqxFVkErZiGJcoRVSGAgv3v7MUmW1AYd5TSB0qf0TT9DmwAvsKY8keuk2ZOcUCBj8&#10;F9JY6kc8bpVOcZ1FakKI1H1llMZ7u7t7WeSFlZXZuXlujyIzlXN9G7cWdaekt9Cc3WMGTGTkicBs&#10;o0/xQ7E9XmbwwSW5fwp9sKRoxSglHnUDK9VgbqMyTyH5FA+SKUtGcmqOJnuq/vIpx2Bra6zyM0dD&#10;BEdpt/2DxeWlMk6UTTM/O4e7Q1ONdiOcNlOXqJxiAykvnDt15t73X5u8c2fwicusKt/T3tl7YvR0&#10;Q1vL69//3tnzFwvj/ju//9sNUw+b9rfpWiVQYh9zA1JkaUnIYgHXI2e5srQwfv++LBnNBEZZl+or&#10;nfKLKh/jBG2X4IFp3MWuiwCYKfaPPJJuLRq1MDeJBYh24H7idaOKuUNho6hb8ADg4Nprq2Y+ktwY&#10;aP1bJhvad8TFcejwy+rYxRarcFNpwZ20riQ44kgBbY89cyTwRQlADHM+7TjPIec/Fc2zcmvY4jGj&#10;/Ei8YPFd4xFDtoM3MqIErAwfkeVnA5NSUFinnp7oUtZORDHl/TF3ChdLg6bS0vv0Ine0tLXT80Hs&#10;3tndeerkqY+9/FL3yTFSbttp1tbfe/ed7377W9/7xjdoRqaTlVKMYsdJVwvMJT2DgR1KEBh8cBIS&#10;LJguUu+Vl+0A1lWaYiyXVxyMjgyfO38eBgA+W/JkYyPpNtrQ5Naq/WZ3mdxk5rRz/6Azkp1AHxYZ&#10;IJxsoKVbDYDMn+aIqvYL8tjMd7UXhpzQUmKF1O4cbl0IEyWQKQcg5wTExtZs+RUhXIqHkvwaeusC&#10;JQJm6K3eMXxnyAnk8tNT02w/bHBJbmDIltZqP9Pc6FjYl7dIFcD41dWykRLnqa0mEcHGJVUYyM1J&#10;x7gy3osF5ASyydW5J246PKBBy3TDKi/9TaTbpXdObJu8RwXnikoiS2OHUMuxYvgStgZLZ+k4FW8L&#10;rwFSPPbi1hnziD7t5trYydGLH3vxxu1b8+++h5Vh7yFLsLyy/DNf+tIn/8H/4Xf+l/+FgjO7bKCv&#10;H9WyudlpPppYgVbY+fk5qhcUgGG7Y6NDSqlGqpTYYnp6hmxpeX1jfmlxbmkRH8h1cmDRWCeClv9S&#10;UUnkRPMJgTAbGlgDlOOxc2fv3LjJKJqO+tqx/r6RgR6SfFjTdCjxmAlyeQDsYk6wMbJRJZssLYfb&#10;sktTGiqqKymSJP7lWSCCV455EQonQywbgAXXynM4mbdbbChZmjAIYyuMc1kvmVGP9owGNPQtLJBH&#10;BcSMzlimsqE3FZ3SzN6pjfybFrO00qTCYs4kNhd6TYIGC2nZ5PpdrpzfJ7zTrB9fXv7TYFLNNXPo&#10;hB1eOPrVJTguphyPWOiz9uwYAlZUf+Vst5SmsI7S5GK4zgbjszByWDGkiIi2SAfY+RwkbLQ9bCBM&#10;K2uz6Bq3dfQODEAbaEZ24623DjaWWkYGHwmW7n/wh1+99of/8eD6W7f+4++89x9/70x3ZwXABUqz&#10;+zbeIDafwMgufAhSi3QyzM1hf7hPwj3KZlw2Vs6Q2Vs1HmIVZOGkhZduNCS4rWoGauCuColKb5TD&#10;FtJ/FbQD0jdAvzN//1cbN7ZvvfN2/t7gC5A/vZbixZJnoYtCKjC+FqH0vU1NhHOsNzk8/104fnyP&#10;86sy+ZB3FwPBxvZcpcu0NEDSToJvj+G2vcL0NK00bAyC0Nh76QFmeSEkccxxNexH/rYos3A+tQAR&#10;mST3LDQ4YTWvE3xlq6e7pxOSEDOn1aggeDOa6+zqhmjBXoLEih1fXlumn4JW3VsfXmOeKKrOdKBx&#10;0dSt0QjVN7JxLW05/InNqhlfW0ufhYYpaYnIOVVFeIwUUmA6JXiFBmqXoC0PzQ3Lq8tIHEAgxaDy&#10;nM6cPYOanfsRwOFR/6uThAKgWJrbMzVWstBOd2fs8sRhmAA7SFMlX9hlynjXqdNjbD2+WuVG1z6A&#10;kM9CqxQGNAfMGTSeYQxxBplwAcUplmoPp8lrMK8suX6qAqrvSnOmPYoZAmTQ4ie2FEUlh4cLuHlM&#10;/dqVV4VxZyh4IzwBPrgik10RwJPQxmVYO4G6DqxJoCMpqOxBnYqEMPEeKlS1YdZueRH2sRpqSEIX&#10;otmbW6Rtl+E7x4PJDcMjlxo2fUqihoK2OWmajbnCxo1mG8NzU7Ow2/70yVNnnnn6xu//R3rK0QRg&#10;LZh8Mzs788qPf6Lr4sXvv/HD1Qf32zrauF8GCRAZQDIBQphLuwo1YSaEujnDHYTGk1rLNlqmEzPz&#10;CyiroJ7qaA5msLGeCNTZ0YOfxmytr64gz7owM726uEgX4CJM+ZvXGRB7GhpvR2szaAUdJbs7aM+x&#10;owk9WJbcOHWlTc4CSwTSQWwgHGRlssZZY0R7re3iSLFoxTkFO9Ve8ySFVlM3LgwKSxcGVqyG4jCE&#10;dIq1Bk3AZRN1A+ZHccUmo8JctkabkUmJRg7Z0FhGUmpewEHTghvvO9SmcChKpTpNgxR1za1VlHrU&#10;PUDIZXd7aRdMyMy1mtxXih2xAWR1o/WRDZZmcE9XGuKpHFoXYYsb1B8SgIOwh4DIz9+8DAFOUgFu&#10;g60bTSkNNKK2YMhzxJ/zc2trK+xcDid9RNqag6OXX37lscuP3/jgJg9zjbh0cqKu8mBjfur1b/zB&#10;B1/9/ZHaKgajf+2f/Z9mP3znZGfzBz/409/9ja9Pj6PQtMLsCPQPsXFdXT2oSfCIFhfpBqSGp76o&#10;ZtgBGU19Vh2Zj0fvrLkwXA6cO1kAkSfaLkRSZEOp5gWOUPJJspcaBNBLj0sHdltw1GmsmJ+d4fNP&#10;nr9QCYD64L4IvhEPXK4qwgSzVFY5UnMw4Pmc9o52BQEw3LSNZfI8Vp6Uor6pfn5hMbV3PwJFEi6Z&#10;F7hjJBhkgpwSIvIDMHx4esLdMgYJsIzdRNBR2Aa2PJHURONG4RUeGBDqzk5HG9mhcoc+sKiv8Xoi&#10;axYgNaWDlo4OWfrhRXAPEIG5frHiIvMNQNhApy6Yfx0dDatLi/du33rte9997/U3+Juf+NRPIGCy&#10;tc4UcOWTCNMnpycWFhdIZYEfqOIQ4xdEgX/wvm6dYx1buYKlJsZfX758iUCJY7myvAKXmVIG15eH&#10;Qh6tn7j+4YeQwDQfoclorRKtcI/U4zgkCQuIHxwzyojaNVwHZkLfgP4DTee8RNATiBXC6WA/Y7cI&#10;nDO0W3aNEBbHmkQMWqwPSINmnCI5hGHhVUQCSq9wSfyyCIzF6BG8q9Cdgjw9KYrB0jSrDCelMNXP&#10;IB4IHUDpUzBQM+0AXQtEFpGJwe02IsrSaMrMIx10zjePCqtAsBwKdspzKfZy4N20iZuiv6dwq0/c&#10;zUoJzlnjyTCc+g7oIdCpMxBvra6wPdq+ZpPrAnhYogCmNJQqVAH7ke1zCaMAmapGoIwPvvPdmRmb&#10;v7bWnehGgwJlwB/88PXP/fVfrO/orF9aHOzrJ1ttrKqAz4rlws0sraz29PYwAvgTn3gFpY6Z+UUI&#10;QzNziw8mJj+4dee9a9fJmHCSGpdwHHVvyWMInwngUSJbX1pa9zMrBzpbzwwOPjY6/OITj105d3a0&#10;u4OVrdjdorLUSO7sODHe6mBvWM/wqYkSmM7D5/IHHgR3y8BW0jtcr8EKBUMHK9PaBbvUPkBlv8i8&#10;EMaSv7e1urTMtuGha8WzD3iZDXEWmWhpRvwA3dR2ziOFfXvHOETpR+PMOlQ3kJrNeknyeJ+0cfub&#10;4Iyt85lUDrHR7HnjCmMmshqTwviGohJeR43aXVepS4Y6rTcAd4ZMwgb06R5i3fglLiSlL2s2Bc0o&#10;PcYKWIbJ4p5y3LtPmaPhnLMkfNW/cK6DLydakenlJHbSc6eT6barmNa6UhBe9W/F4CvXtvY+8olP&#10;1H35K1UXLn7nX/1/uls7iGPJ4Npa6OVpNkzZ2rz3zlv3/uyb19784UevXjl3euS9u7dGnhz87771&#10;Wxd+8ifok3j7jbfaO2hxEFGFdiDFNfQsYxBJdHgmddNZF9AVqy1UPFZWYCBAJGU3EycrdiwpNakE&#10;jiUG2vdT68tUaYnvlhlV75RqsAkJZGnz1s0Hd+4YkrESVgUlkyj9jsQPEVlcHxxhVc3SvE43PuEq&#10;vpFPLkg3DAqSVDWU8bcZ7O3zqK+zGAimT0/HMb/H5m8eAJxLogyOdwS+EltlpqIToxUp1XsTSXC9&#10;vBKOElcPOBhaj7o/PFGLB0fMzSLkBUmwyYw8xhQNm7Wzuzg3h9hygqyMcauo6O7ppheE0WRcEoX3&#10;pGP4Z5e3t7f/zOlTyp7MzLCo8wuzHF045q9++rP0rtDjRxQi1xiHUUUfoEJ6RFtaLiYVkQNn9C3L&#10;RbMZnQZaKGEH+IuAq0yBWSVYM0XVCh+QdhEzEjQWIkHEYrTWBsQgVwx9ovWR2hfc4I0NoiOBYOX3&#10;NpYWFnnW3Kbvsh/Bkikux7KItARLMSV3KUwMGwUTRhkHGVi7v4mELpw/39/by0exzzg/8n8SCxu5&#10;lD6RaI/wuNBmA9/nTjnqpiwV+BWcgTFseJIlfuP31AytDYbnYrikidKD0eKcY63RBwTPY85PyW0N&#10;l0KH8DeJBAXO4wcDcB/RBwjFHuBKWjQAWulEBUyz7SWzAMWVYayr1qn5zpw8QaHQFUyxy4yreERR&#10;6dU11bEftT4KwOwfrm9vn2xtWb75IQ+0l9bgo6Ou9naSU4rz0LMJPgBGBk4MnfuZn+6rqr524yZx&#10;xoc3bqxvO8+B84JpMflInipxIk0xIDkyWLiUrfWWuuqB9vYrZ09dGB4aaG8aQ/SSGdB05zMoYG2F&#10;20aESDCDBwQykEKoBQ+k3ZTAt9wn6uLguPqiKWT/nnaTcFXKfIoi4XlkvC+mAOuMcYAnYXmWsFdP&#10;RwnawKggnzsRKpcbITMQ5BpuZaHR+a+Q92N3VGZfLmPaNHo+nGrQtuUVWN6NoLugSoDeWEhL9ymS&#10;cehjLJPSEearsm55ADdQpuiKXkZZPvLfEsLYAKXAmwDICL30p2Tr2pmYlAkDrZ2xgS5RhRADofQv&#10;XuiSbaC8oVFgijSM4yO+E9fjkWMRsBo4ceIjMof6xtahL32poqPr6P333/r619EkbKa3hCecaizF&#10;sjOnTtGbRM8hMN/psZNdoyPvzMz98v/t/1VR01PXcmLo6sc+nJhcnpg9PTLWAPNph0KNrFUPbwoy&#10;BImYIW8raQJn2HhB8aPj0ZCi0sBFO7vwh2CDJUkxRtPX2YStQ82uRpvNiRuESCwExtr6WKB2M6XU&#10;eYGhNa5p2Asjx569XImS9Rwy11djbaDD06EaDtWwvaMLyQvfmF4yzpa5RfJuIkpyQ0GS+nr60U+O&#10;jrLiQEOWRCzoa08CKHnYk4452oTyB4KMbH82PQg9pYrw2Ol+3vRdCZrAYsqw8OamFrkfaUEm/tWy&#10;ZKglJAGeFK16KDjjz+gLx9s+/eST5Cs0EIeMXo/Vphi7s7XhPmtq7Bk48cW//PODv/Irl376Z2be&#10;f29tdk7mkJp8tufBRCgaytE8o8VJWJCmBgI0jgEbNFPkC+vAPeP/D0k5WkvOt00+bpBnhKup41jQ&#10;Q1SFYlrIqvLxAdcT3jpxGrajGkYh+8U41pQMQ/4lyIAHQ39pnSXlzVDJChOJ0Mn4N4/Lk6N06uHe&#10;xtoG+pk9Xd2sIAebncGHGKvi0qyCOvvGiZ9HB+uKhu8ST8uYNmC0hmXsrHaWBToS5TRhiD5HA5US&#10;QobeHu7R5MZxY8UKfhIRpfAwzOWJ746hxnI8k55r7fgvKdTRprVvSt6MtxkAUvejMwq7uVk9I6O/&#10;mObwNRE8SksnqUbB5eUL240px4APUOtZjxDh6e3d7p6eU2OjhCmMvyDxpamP+KirpZXNWjgY7USL&#10;GLX9/fO9A9eu33j7vfcmZ9Du2B0dHn7mmWepC05OTvBxVAhf+fjHpycekp9CzRBkXFuuOtil2/rK&#10;+dNXz5++fHKko776cGvD5ILhV0tzQKIEYTIOo4TE6ShIRdRgKrkHGEUFuCGK0Z7G+XG2wJzEee3p&#10;KBRViTQesZRk2J3k/jBASBwVfrGHBeEWw+FM5vOoSSIKfEuOQ4Um7FhpiLLXbAnni/ToxRqynTgg&#10;Tc3yC6I/HYzCPWt5mv/E5Hhs3WzW0PizFSFnQtUyp4ktUWapZF9b/+Anilchlabzq2DWngXlvOVC&#10;8eWR5lCrTzqTvcdW3d1dlKAQA3HoahU9LAPxKrZZlVgSw0P86ACeAGeYaeKDjTVoOmylKsIx6oYV&#10;9x98+LU/Ys4EOCxHGgNNsINuMFvMdlIITzFCuDR0jg+7T5z+yMfBvgjhUZu5+vIr/+43fov/oM+P&#10;dlH06PCreKoQADyKWAQ3ekrbYiAFE034g02nnJXsg7wesQgrdSVY050UV5/4x3E1VIS1ijhec14p&#10;cbzFWMaKX8r7treWCjp7XX1bakG7Dozl88mjzSglIVA/bOzrJ8JQEIVnukJlAWtSVWl9gfWh9bmn&#10;x+S4jDLTptj1zsEhysZSWB/ISrI3dORgFjmcRsop7NLkpOakE44Pipi6rEyZeij5MmlXeZDFpaVg&#10;oUEnj+kWNTaFJ+SkaYoiWwkn56dm5qZncE7PPPscCMbDiSmYx4jLzExNrS0vY2s6Ozq+9F/9V0/8&#10;zM/Ovvte++VLDDBfbuvYfuNNhiqYv2cQi63k+wc8DmwEwWOkLSo62mlOwXPjlVhStwfxUTD4WqVR&#10;EtHy32l3VhAyF5yAFAeskVcpm4CKw8m+l/GZyj54OkdC7CFVa4s/ssjhwxlIAIASkVgFRDTV1aMu&#10;p1fmvQ4PTQUw+r+lFE6axZD4Zarz3IIFMKb9ApuiXhLqXQrwlqz13EFAjMtgQ2cqXUy8UXP6swv4&#10;b6ONnWMck8Kn1FUYV5KMsXXLDAIrqsSzcH6KllOqTGqwRFCU82Qb0ZFTrslITbE5kLr+qNnZWOF5&#10;xmNT0jBSTpMFawIYQMSDoIcJuvmhKKwJxM4m7yGLgtRscStFKBF5eTS0XNU5EUdwTLt19syZq1eu&#10;tNTVzU1ONdfV9nV2ompNcoHz5oCwu2oaGucXF8cnpz+8desHb7zxYGIGcJwKweWLj3USkSwvP3z4&#10;kJOFouHjlx+7ff1DVgf+xsH2BvnIyb6uK+dOPf/YpXbMLSdgZ31nY2V9eQlJ2aX5+c31TSqDWRnN&#10;o0L2dWIylDWU5ye6gjYX7jlpOOupOorJiWKwaWxKUC1ZJr2jGUDFSuDpQWIL/UbgKj67oGrHGUx4&#10;kZLHhfFRUm0rE2ALpCCZep+qoHw+nIHNNkyNsdOQCMORGpZxiRFTcPJDMrozrWfGVfL3UW5Itie5&#10;RGKoY/Zso7Rbx9ZkNwUVlwz3EBiRASLZNFeopQZDSzoRjgfDdHjoh+miCDGXaxNJdwRodfXffXYs&#10;njikv5S/OIppeVhmZwBWTk3N7exuCO1VV1967MrYSy/d+4sf/OHv/d7myorUyGYnR0cDpV4K/Loz&#10;pUbHTnGdPH5FTje3esdOnXjiKvF+4nzd4p/8b/9+5+Fk1cpyJ0iz4taChqL1oapwcSWvYZ04byVz&#10;LNEavI6i5uwJMUcyarD0pD4Reg7SP8rtlJvnFBA+gwmaxLD7mSPucdMXgj06Ys/K+nHtoZSeykwQ&#10;0hUerSCUBUR7xznsk+j9zM7Q68obORXKbVuY2qMYjugMFTk8Ky8LvxY1lhWqoMG5tNfFIudGzKN1&#10;tuEb0XhCaKBWBE99T1FQwDj+UxN9dNTR2XX12WeIAlbW1iA48youqBRMoEPhV2z2i/QoYQBeBHTo&#10;9o3rNHy1tDRFsL8KQ4/KOwf+4oWL1AMZPcIv2YxnfvmXjzo6fv1v//JX/+VvDK/NXqmupshDINDS&#10;qGQ+B52wnatFJoDcyMYoKpMSZaD07VPg5R80ZjBAXZ1dDAVQyQ+3n4mIabP0ORq6Y8EBjqPzhyW1&#10;9KcYrBfM5bHp2fp6fu01n2/1z9pdakQ8Bv5folckPoCGof3Zl65UQuQrOK6a53A6jB+KpMaxMqRF&#10;Hk8XtWXYO0ho1kgUU8Um0D8PpbQh8LFBYcAqDPqtQ6aJ8Zj4QSqdDpcidiGlj747uvaJmn17ZnNE&#10;wsk0PMfP4ADAxOl5yGY2YnVsy7QxxyZx24XwMMCsxImyWg5gOuPwWB2HZZm62bxQFIUkBUXqAR0c&#10;8hRuJG3qCiVDtLjy1OMvfvQj3/zmNyJCRFCmwpcBoLQfySNOek0siZjG2PAI+2pm8mFXW1tTLZJJ&#10;CJausPnZYCScEM6YUji7sHh/YgI6IHmaJWOE/Lt7ENvhH+PflEOnpyaXZ6faGmuII7qa688NnXjy&#10;4rkf/9hHOz796sbNayuzU9huGeCkoTbQG1KkNey4OayqzowK7WnI1xBIHDtC37zyZIdgfJxotq5e&#10;XPkEpZ9dTyiqqWqw2smSxbOTKutl3aVxkMV0lHguojOkg/X2vQDssqR8kYMfJYFRweXtXKIdzjwk&#10;zxosLyFmLibZqo+AHQU4ItUlOFUwCZUhTKTwGYVpX11494KZkv+04EKpzjCjMERNK3GKXrmkwltM&#10;jzT2ZZdaQYl87o/4eZr3oKYG3d5lgXeqq//rlx6T42kwSA5NT4eEaMrtOOj5pZ3DmqaLj59GVJbH&#10;SVH/hVc+WfHii4t/8d07t26ynYYHB7hbgA5iBDYG0mt4iP7+E21PXt2YUVMC1XAg3mb6lZib1dZd&#10;bDQdM/NvvrH3cLynvpZygd295AhRKSvLgdktVJPEWWh6uS9FMNKSbAtD6d5BFwoV8BBX412OCYn8&#10;LVmHRwrfIjrlBHpz2BwnQBBbfQ4VFBUxieavaFFhOIX7na4qq4UAwCophkmju8G6ICCpzMI2WT+0&#10;LS5AI2xUS28u7WcuPXZKQRzza6GxMohaO5IzLCHQ7i/BdGtfKcdLTqim2EhTzyHyKbzYVGZvdwhs&#10;5dVPoaRAA7twqninn9Pe2cF7CRUxlewKnBsU8pOnT50YPvHNb34X8Ya+HnC0aop4lO9xYOxoRPQd&#10;nL61LrkNtQTmQ77/7g++830ex8LEvanxcQ5EVwfIVSPsH26YAiZFFcIoWh5YHPJxmHBsyxLfuec4&#10;V4qCt1DS5Z4Jc3kXxgWnq5ACE74JdFKL45VtKlPbRshGJBIvqUb6mDg1oHhEVwYjxTWX6YWsKZYO&#10;HwBnlk1tWSYmNXFQRlvJrPBZHYOVOcmALtysA+5Efiio1gAHcbQGTwCQdus9g0qxORXl8IMiXupj&#10;EwHFWNNzT12afxNhcbryqekiDwyiJJ4IjAoMpaLPC8RbZJWUliUcwL5zQ4nWgprxRVQZpHLY7q+P&#10;cXCGRSS71BxjpwZvkRLC2UjmwTfxrSZ2tXU84nQiH9B+VTJmdiatCozCevoX/9qD11+7c/t20b8n&#10;plYtf3ebHUa1Gv8djkQd40L6utsx+eix4Vr4HBCBSENUgSZwxpAdpfYmkbS6BgjrzOmT506fwuds&#10;bqzSGoWcJUS2zdVl6miLM1NdjbXgRxdPjjxx5tRp5ZA6e0+O1J07e+v6+xUrC2RJXDRZHY6IhNiy&#10;LEE7c2pqOJU4LBwHzmObGJ4KryNxARwSTgYCFNigYg/5jxNDBhkfnZ5oI2LRJ6MZH1s1BwQUgY0n&#10;pGNjWRTkyHXqzMn4QDE6dK6RT9jZBnTXyB7uo2gPgZUmARBaVhgiaaZZWLEQmtil6XGFlbEtjitD&#10;bbW2gX6xzMxjQ5pNSjFw7yfCTWJlahtyaqR97HrC/sCB6unr6WBMrXsSBEMbECUmc/0S+NuamOH0&#10;RWfRHBHEVXjG+I0dgqSpDuCXnhgUSTk4AMKDuZ6+O1ULwF+mF/f/4a/96pP/9H+c6x+c/pNvsp23&#10;UQn67nchDIAjoEvZ1dkBxIH3o+G9HF3F9HC216+vLi+1tbdwquvhGdTVPbx7t//iRXIPcPya2VkZ&#10;AW+9UX2wiyUja8OUcXmyBIAFH03e4w8IU5ROkOQYbiDyXHa9ChUmoZbs2I5A2LYk5ITg5rDaBIxW&#10;dTc2IBUBETjIIy6Wi1TUOJx/zq1WNRxGHkmhncuv4nyiYY9qnQVZkkGbwrPygn14Qi0pEn2HB0h+&#10;BCmp4QEzSpmjyAQYHJVkwWiJ5uATrwUi1/EroGXwFSmPkungWqzHopZL1JDwivydFJsAk8x3fnmp&#10;anGpd2iAJeYIc5HcEXdy/uKF06fPzS8vG+djBJnzQe7X1vrYP/41qBo3fvheR1t9b3cPf4ukZ1GZ&#10;4FRjJOnqJLZgw4vr7e08fvni6ZNobUN1MmA9d+4sgRXF+ilUYZUisZqnfryyLXb6OsNYfIaSqboE&#10;nCJOeG16i4IUY0YTb5C2IWoT7qMhsxGHRW3a1Uje7RF3Fyrzn+TRrmjBaqfXpwEhVV+lD+RTW3rN&#10;wDrHj4VIZz5fGDVKeNBTHi+ofkWeR1IxG9K4bLCOEl9zNlbWSersRxAnAT8poVGaX1KjN6hhMxBu&#10;56+cuEH8RewWRUyhYpl2OuBE2aoICFccJ9SBLHjeSrtI+63g3CtVUYajZ0aiOjjStqwHEzLhZyTz&#10;VZAv2y9kF6kjwURy8BYYd2wESE0qZMS2DrflpLixt9aRUL9x49pnfvEXLn/i5Xf+6I+w45g2HtDa&#10;xhoRBI05nE06m3CCna3IJ6gIOjc1zXftb+0w2MGyZ03t6tbG5NQM5WKaU+zfEofwEocH+seGhwEh&#10;lyF1TU0yS2GZzbO9CTwx2N3xwmMXz48MPX721NBAN0w6soCt5cWqu7dmPnyfNScIaCAyqwNyNT/G&#10;90haSTlufXuDTInAluq603hJBDPRwuzQBiftmyFzNePtrTPp8GrqCrOWR0GZqqC9BF88TlJ8q6sZ&#10;URjGgREg31WCIdEGjnZ9nd1tmVLPxfBmKKvsGWJ2jIbS9MyE2tjSNSTyY4Nk8g4nRmkauSdi5Im3&#10;uE1Vs6SfSR4Dtio1TLEyfB+ci3Q5Qa9S4rmB5tS+AULY6h2edaFrRAAyAv2BkQuDvujoPlIcs7Jt&#10;IujWxZb7bwKXv3ahRzUu4xFNCV8WdG5zem61pr75s//sf6IngY387u/+LlKmPGNIoPSzcfS4QRrM&#10;cCbQfzDoqQaIdmOhOFUXLl/q/MizNWvrD+/e2dtYrd1c/+5v/qs3f+Nf/+av/VrrwtwTDvyWf0bK&#10;xmMAyGWXmMdx35HrZJUz+9XtTAGXS6duJe7jwEBRKkv82EG2QFPTiUHdDG6ZpeYUYZq5eWpiT3/p&#10;ZwabW6/fvMXmZ+ZA6dvmLbwMv0VCJHMlE/MKjMURNciScldvhJPpnzAaNFUgRs1NHCGZdqWJ03bk&#10;SvANthc1X0AG3DbPHlflmS/9aYRUkCvzLLEsIgWhb/ONmpZUoMpkFqJOHiTGqKO5NZuJkLkG30DY&#10;weMdoSVsaprDQNmH7wJVDyazOzA0yJtpNcI80QZW39x2/nOfv/LJT3747T9ZeDjV1FDHitDCh8aO&#10;MNH6WsrxR0ODA/aGwXoKj6WlqYW6OVuBFGFmdu6pj3yk7YnH5m7dYVOhLm3nRU01J0oAJFUBYg49&#10;UAQctDiZz1S4Fe7aDN/j9+LpTg3dVngBqDTqyaR7/JXV1rQeKOmArOvuHlwHok4ODWbeYh37NEIv&#10;HhN0JIBWwlv3DFtGrw/EDA1WSkPUG+xCdNPL25WJiFolEqeYRXaRlREgLzAvm6XtXSqYMp+dqNok&#10;yenjzD0i3KNm0qCEE+rb0JbdalyJWIjOg7oLgS7/ViRET3REvdeOBiRqUc6ieHt4BA2RW2BtHdpC&#10;TyaVj+gxkfdh8c20UHOMcKCwO8KqzMtiVGAtDbfbNE/TOpD2ZZySrQBsD6W6md7U2fGJl15aW2Hw&#10;0T0WAfhuZWHxp/+LX6H6+8YffhVBcFiVX/75n9+giry4xFW98Nxzd2/dgMLWCeOqphLbiXrpEonX&#10;KseK+2Je3Q5wNg2DWTeTActrwombOICbN69NT07OwndemqMXoKe1iXL5i888+dLTT7303FOD/d0t&#10;jYR42FXcj1gtHYzd/b3dg/2Tc1MT01NE9I4N8mHVADRD4+WZgRhe+NhLvZ/69PBnv9B+5Um4XchX&#10;E31SzqLNkqgIIw0RQMoa+b56iM6vgGcnGgCtHr2tnS1j84ba7v6+rb2ti4Dgne3cMexnjMaPtB/E&#10;kVXqrOPFRgZM4D05OtDfh+knQeOgYUxGRoZu375F4GLjMEOXUtkig2QdCBXcopJZqylKYpoxIFyh&#10;3QbLKxoKwpyw/nkLQSqrJxvXzizqCTZSOH4PkiLDBhgxKLqimExqMzay0UfIE6XOQK9h+v71Z5Jb&#10;w4+ORBqbBGejhpgo9FfQ+HeIvUOPiAQWGeXA3oSFvkQ63zj/5mv/6V/8+u0/+INXX/lECzKYm5tt&#10;LU3o8oG1YJQFh2pqVtfoJTFCDD1EdE4+Ov1yB7sfvv9OG/PJCJ631hH+W5mbGRnqmZiZfPf6e93D&#10;A3Xtzf/uq9/pHWwl/aAeQm7f3d1PCwZmDokA8EHBnEcKGOFdVDpCLZWB6GDrRqU3gNXSvMRsLbDg&#10;os3v31cPfOkv1w2NvP+1r+MWI4pEAEW3ndGQGhSkJE5TVY6y5JXuUVEm/QQhDT3i2KHik21B1K1S&#10;bazfhCNn75+4eeq3x4D55cuP4ZwhtxGjlRjZGnG4U9Ga8cHblZxGiijMAUkLyDpIkFno6RdwgnvY&#10;gSzk0PAw+pzkNffv3FlanMfIEKp39/Si6E1mvDC/iL1Y54zt7TMAh69+//0P3/i933vhy1+++oUv&#10;/Lt//n/HhrUxfgWWG52yTnw39KOEiDYWbyG/W1te4e3O6k3/NCKCUzOzTz/zbMOXfubow2t0LiT8&#10;ZDSRefTA4DB7jkyHBQk0JCpkOojFAesommL5l3wMNEygNKJlqDgpkq0OpjUtLENsHR1rgUyq0TbA&#10;JeoAGyohgURRrnGJpEbKDBXasurgSkcbiLUGtgYzUYPFWqG1HUFa4owsus8WSkw4s+zoVnWg6Qnc&#10;4mVgHcNDQxxmGpcTARHg83U0ekH5SjVY8MVSIUE7KucOx0gtn/AwtSWKcoKk3A1IUGQPQKVVebdn&#10;KiVU/iBaChkHKrSEEN1w5tb5b3YAf4UPUQ+brhYVhw9IsLHxcFaa62o4Yk111S1N9c3RhIaXShp8&#10;amiIYVB9na2Xf/EXnuxqH79zi7RI1vD+ztr1G0+gaLaz/e4Pf0g+/lN/9Rc2aqrWHtyja4QGP6IP&#10;TCmBOg4KTgXhAstiQ+Ch8LrD2VfXVCFJu5akdeIt4rON1a3V5er97aPNjeGu1rNDJz7x7FN/9ac/&#10;/+JHnjo52F1XSXiBjh1PgJbvBWtiRwc0aw1Defr5L7c9//zpT3/22mHF6QFGVA7TPhNjBtaBmmcb&#10;nC34lbsT44d3b+/fvUPBAR8GHEEkBEpAsNU3PNJ+8SLucZn5TVubqsGhoag4O1VHo05SUqoDUBXr&#10;W9tO/+qv1j91taVvYOHaB1YlMuVD3AOqFQRch2BElDUG8cVXP9PV1kKPJcEpbeRQTaSKwshMPcM+&#10;Z4RNrMkazGMuCPxpoSLcxMICF/K3lhZwYGQ062sGWIYYmfmbcU52D+rGS6gntdRCDqF6nXQyrkFS&#10;3N4ePCz3sXOMMdmsuvpZpk0Wq9Ay1WJIIjMJIESjj8ZmrOpfemyYO5c8FeIgW9LGEClPR5cev3zp&#10;0mVKZByuz/ylLyKWzo2xc5RaVcevlhZeznZRHCcpc8gYFS1ZBxU0A9Dpz0FCbZaPBZLiymhP3Diq&#10;++v/6L99+h/+k6FPfX7kU5+ZXhonkTj9+JWf/PV/uXnjFu0tvR3dFnAcPiSuzp95ysJDEW1AN1v/&#10;pixfHaBwWZpCOxV9d2yBYqy25O1s1Y+PL73z1vj4/bIcIMDqfivej/kyIfJ4G+8Y5mCgs8o2s7Ct&#10;wF9wngXa5rFF8w5opZF8A+hI+LRGqKikvbyR0KqnE1296oU5PLPuxLjPHkI/Nh7Un/AvdZelPYq3&#10;82LjKefJe04MOLXiYu9jIyd7u3uJKYDU7WhSSAGV8zYd/jKtuZghSoBrPAJbuisqlleWXntt5mf/&#10;zi/UNLW+/nu/BW+gsxWqtTKJOnRwiS0HTREz8lHiBorEN9I7HsU49RFYhDOnz9Z0td/+1p8TcXBt&#10;QsMYzhTWbZGQZzp3AAD/9ElEQVSQScrwJEfqqKNEDgsfGQcjX0IvnyjVu7WcmwYBVxMuramDmINR&#10;duZ+prIquYrHhthsTPdBWwv5tFTWYESaMqOVACmsrewHPz1zC318Gj92b3yMWZTRIEmP3EHLnGwg&#10;W8PhQWbuPaUqqtxcqUNPMmvcEjOxbao3qSRI7Asjyc43L7XelhpVs21Ntr9QgcI0LvIfvF0yPx8g&#10;H8MDGzaCuFpJ1XmZRIJShzkCyPIph5mT5Nqxe+pC+48taIwudeIlIsCYS0oWWB2iIXAwxf5290fP&#10;n+PS58fHu+n2ZGBT5REQBK0ilW2tc9euNVRXvfD8sxjFmXffYfQvyRpvZDVWl8B41iLdiEcwUit1&#10;2kIOwtxbHzw67GptAW6mf5dOk97Wpt6OlheevvL0E5c/+pFnTp8eqe3tIpzZXVkCTObk20Bqc5ZA&#10;ELeH4N7pJ56sGD0pplJdc+nS471XrjacPz/z/ocgJNH8csY0SSd8eAa0LMzOLi8uBnwvaLIGhLjE&#10;QgXBvsTWXUeRqhRqDrNOcYyNvroWVm4lmAlVdHpSj955e+3ddxdmZgzBwnEkTSMIsUGfZpmoArjl&#10;WP/93Yfj40TcbFABbeYTAYPwjUGfUqOzqiG6EqoHiAT2xAiB6W6qmGJB6sBJVpZX2Zx5OXs4JbCc&#10;7Fgn2v5IGBRLsDOHnygvBe8ycJQsafeTeDSV/DQlEe7UhcVreTAOwgTepkujP3eKrYa/8tQY75fN&#10;ZpeOu94Qh16XqpqLFy6df+UVPrJuf39sdJiu8K7uTsdNpoiCUXZwCfUpePV1tSOjY31DJ+dmJnEI&#10;LGX/0GDzyx9vczQkdd5KcgQ5xBXVtx7Ovfi///t0zh1VkSPUPv3qp5/4/Bc627tq+4cW3nzvnR++&#10;Td05IWuiyfCZuNjcQCbIBStQ+ohBnIDOmaEgjYAxLmEylvVyRXa2UYBzjietmwCpUqKFRrgvbW4K&#10;tYEgpP1z3KEfqbTGL/Ow2RQhXkkZkuyWGI2/2lM9kA43n6vtUlI0XF+HBmxu2t+xFTZofiR1REG4&#10;RNoWnXI4SRE9qWr6pJCYlmtlkCOOkddIStH/qYW2WmgDZLXk+FwPub9FeeIv7BfQiqowNpISDGys&#10;Lbz61BNHp8feWl45fP8dlCHJSTGxWFU8BnsEU5URz03a5ZBtKQxiyNASDBm5GiDr1je/yagqinUy&#10;SaVtksSpHFImlLMOGGjehY0pgzCkTxUpA4EOp3+xU9mORWVF0bhw0fIaN5gsNH+KsXPuSUa869JI&#10;/DkbqbxEirfoMsdS++gjXOVSRQ9M3+dONsZ2pJM2Vp4fG8JX8rcpIhEbBveXVULChsGS4JV02EpA&#10;9ozCgMmY5LETAxCVm/Du4l2kDRzKpC4Mkqg5wSjIfjjWwQlaXXbIo9+UP2fEgTKyse8+INlFKILh&#10;M2VilFxKQQC+nsdk1cL81gCfQjwNIIQ2UbhHIG69YX19aXKCUeqtjfVdba0oMPBoT/b1IPCxsWg5&#10;ZGygv25nEwCxk3793S0AH76HgBTfYFQYioLQJ1xPgtbeLhR3OlqZolHVXFuFO0d8gOLElUsXLp47&#10;9fjlC5cunKHqVdvbTecfcfPR6qKtFjbz2HbrrFFG6FKgEwBUfKRycuLDb32Dq6pkLCG9OWvr82+/&#10;hchDM5pRqoyZwrJ2pXfDhYqOaJJLHymPnOuE5Ac9TPYy6LuVe+Y+o2qEqgHYD0N7kWKzqsSDXfnw&#10;g7vvvbMyP+ecxjrmebubPer19WmnVjCgGAQCWKAYfun6K4Bcxos69LacTS8mbj9HMg337mRVHPx3&#10;gDm2FXguc/64cWJBAa6o23NguYtCCyEbY0eB68jPK0KWpYzIJ+MalWEBSUOFwbfwiXEqUkgxc3aE&#10;ZdsTh7gH/ccNyYJX/+0nT5qixmDxnkhAhSEX5kd/YxO9X3SBIwlPfHHu3JmBE8McMes8kIdQvFxd&#10;kXfhU5fdQTmCwwwbkbG0MGc3ZudwI10dnQxnWFpcIgxcW99FfXbwueeMJzxjMKadHUuK8O6f/vkH&#10;r73OJA+HnuN+ZNSh0eMPD5W7or9Hc5CLLMZCqy0qhGKf5oC1sywgHk3ghnWDmGy/MDEEy8BG4DrF&#10;AWMOXCAMEDhXxki3dnSwQkUVwghNWOqAdyv25ivrikY6WRkPTDJB9NfTk2bJS4hnk9KBeVAqhMdB&#10;pR9SCwJuLS2uLY9OcoKxQ2n2Z49GzNAFcQh3jDUvwjrLG9vawh2Cv0RCg/G7xDKOmmVNQDO93IN9&#10;1pYj+thjl2E+zT24f+ojz69e+2Dl7Xc625sp7XpJRB9r2PqNTOaCeldoM3ZelafPCcgn7QF23b9/&#10;lxcgAJ2O9yJYI/XYKCBsfz5EWFlGitK9WrEjKXfRiXR+BOEq1WU1S0OI4AKKSbV5RLvqSmgY8xT0&#10;gIl6bA+LJCx7NWJyKNXlplNv5W12e0jfDsihlKzLnCYONUJtuks7QECJqKlltBC+vNBUyYzKzPs8&#10;SUei8KRCD7R1Kx9jrsaVRtzDNFQfbkHeYfI8OjaQDlXvq0xH5EoTCNudqNsui1naLvixTSbP0pJo&#10;oS/EdsPrkAlOHTwDf6PMRKmgkpzFm0cMHjQTiiRJofxfJuo6mHVzeWlzaQmFfyYZYyQ6GSnYRCtJ&#10;1crcLHpGHBtHNtGJAwRMBLp/AK+GwkMUYFAQbTf7RSsBmUOGuzXW9UHgwIPXViPaMjTQc6K/Z3io&#10;//TY6MmTw0hxdQz0sK33KKitLFXsbO6suw+lT4S55O2F5aYZ0tJVc/Dfe/vNidt3/uJrX2teWem7&#10;cOHOrVs7t24h1I0pb6VHizgdQjEni60LGkaoc6zonZPCIzAIk1qWIbY2yoNREAxsbm8obqK28hGA&#10;yblLF1Xgo5F1E44KcL8BB0Uj7EyOpMWeUmZMcowfcAYOA73o41CzWg9LcqMYchrfdM46UNsULHGb&#10;0SjtbWVa8Db4g3m4TSsHyyurhL0hsJssGr3Xq90BZhcmhrM5OAvU89y97BOn6nin9l/bNGtBxv1h&#10;Wdvcs+xe/R5/9lJNaN3keFOqE7s7bJXqX358+EeRCzfW0GBLKFkhc5nR4Zh4OE7DcXdHx4M79+yv&#10;p2e0k0GC1AJZKNW5unr7xl75xH5X1/rE5PUP3gN8QSmJnw0mYF67BeLpcEmAoYpKoMwz5y+cPXv+&#10;j//jHzx4843LH/8YkxVSUFVklFXYXlq58dobDH+mglIydC7XbeU8mxZpFVHI4545ZthoVhtXAAnY&#10;7CNmkWfMcgCEanRwZTUwfjhyBlpl6kegYKESznPRjecJA21ipplEBZWcCItkTA4ZoU5dPdVI7pF7&#10;VVs90oL2dropDbDIeqPXFY3g8LhjgPQoOerJdEKr0h6l4qyNDiGX5xQ3rtPkuHJ5ot5OLDaIS+1B&#10;DeugrtUwF4sTJZqF/MJvCKgJM4KH+4hh0dD/zZQsQgbORt34+Ob1D/BwXZwNQIlMfgNIY/M5X84O&#10;LhlgaUtRPQNvyMICYHAN7ngApdT09GRBmTWSIeoeVwsDWdBUKY4BiCkwpbHmeolxWAG+9NHQ2CIa&#10;d+wUs9UT9xY5Sq4+mKOikQyXA5ZmmtzBITo8wUasR5RIR2vuJSlSLkckWt+8Syyv9P7H0Zb1Lz/F&#10;GhZbiVO1W7s0/IYkYD3e/WBPP/uM7aTFCThj942yheJUHFujFQOlqHZ4mK25ZMiecGH5Rv5P5q6T&#10;p4FQTJjyxaDScUdpFNWsaTSUcyPF5gLI/0NQ8fYNiQJ/RW8po/yAqhkOgOcjbArdGFDCGqZzeOHO&#10;bQLSEIrjgohhifklC/qd/C1NfYf4bFwsgIEit5hpcvCWJr6GP+Bh6Y3EUkPLwih1dbWfHBumd7ur&#10;t4ty3PauKoOeH8ZorMDLtwJRvGwCRhcDshaHSLZGCK/elqSm9r6+fjpiKJl0Xro0T8uVstEeFtw2&#10;nyCJMJlZdpXmiqYDinKFwCBhEcCwr89sNRSIMu3CeJNvwT3W1w+fPtPwuc/dwcxOT5IjAAjxxVjy&#10;0mMZphAjoDNXOkQAzjBbWll5LJsi6RoV7DZr43MxkjUhMpavrGLTWrvTRiLLxxQxn7VirZLt7GXj&#10;Gumbd6JVMDcfqaac6r1d0DgWNGpAOWQMZ+q09exEhMVzJyFLucngjGAfRqyswWzQKEXFOvH5XAGU&#10;B4pGWDxHdv2tJ0ZY3BKZgpKcOnX2wgsvVHZ2rE/NEJASCUWaiuO9jSHYWFuBfsVN8ktsLmt37umr&#10;FT/245swT+fmtuYX6P/0TusaAuZifRCW9UlTaJ5dWLj80sdbvviFpfWV9772te//zu9Ub22MPHOV&#10;AxQixFFfTd3C9ZsH66tozBL99fb24O5Jd2wU0xZXQ60kXtZpBQBxlaOHl9CFp0LHM5GlcRDzewif&#10;r1y5OkOnU0auEEeJNdv8JiiC6+T0x6tXU3J0pfLeXbCDR7QDuI2MlWKt79xHhsmYS1jcJ8qyUvlx&#10;22Kq5XSbzbh3ix03L06W4HFTWBVgi1OmRSuPwx1dND+Fp921EUVyl3EXHHYQwwT9mid1yLT2TsxU&#10;03J9g8ZO4FXMbnIddqfdmDIAKpS8QKEQxRzB6wQOLJ6OIMQLrv8YoUuXow3uAeMw0ywxlhHcD/d8&#10;+vQZtKEtLhXScGCH2I8SZnoAoIoXTTutWIJhTpR7kjosshI/2pfHOJVWtATRQQNEsjB5fILS6cl8&#10;bewLAwRzffHiRR4X8a+dJv4mOh9pojMVVcBIwhzXlMch8c4r0bAeszW82tjoEuvxVErmVFoGvF5C&#10;twS2dg1YKtQilx9DmuNu7KQ2mRbkL7Wx5cOEFAudN+/Cc8hT5J3qLQiumQrZQ5R5Orl34novJswO&#10;q5SptordY0esuzj/qZT+7bDghhXJqiCz9xinPHOIeaWLxIB6nV6+jQiSwqZEs4mcereHKa5UgDJ8&#10;nabbECWpw9IbCTYFuku1m2Yj+m8tmnV3tXX2tItANDUAaDBgiZDNlnTiDkyYQhAN1HzL7pXWyWBM&#10;hlQkQ8cklV3BQbPXNwKe9HCxczoQYuzs5BZb8f/XruFLgBfUqpSVULAEH4r1FskMjUAldlo/Si6L&#10;MhpewSqxJ8NyvZG1jFgk09t7RoYrTp+h4F818ZCjwu5Umx1ODoucHjHFFQL+ihKoRtnGM6NwxbMJ&#10;/wQwfJ0sMJTQEI1S/kk+d8gjjFCPZjR1o0RA6VQRhTBWYbhlnXye9EAmF6ZBH0aE+llEOW3tTKrU&#10;u7FLkqcK2RcULgGcDpq/dfuRl+PLkx3yjfL7jEVko4rvCaiBUgTvBUr9+VMMw/ZHDKaqinps27nT&#10;jG2fvH6dj7xw8RK6E2TxDH61fQZGcL4QfiF3CPS8vriw9O3vLn7rW91EtS3NNCa2QfmGyRiblYxW&#10;aJz4mulnFNnbrl7tvXBp+9p789MT1779Z7Pf+pPJb36r8e79D37v32/fulW5uba1NtfaWMfY76Hh&#10;fkdFbK6xjXr7KT/aOOunZRQTN6+3QV5Dc7NnA84xRmm+ySI/8fQzlR9/6cOv/wmDtO21z3nFUVPm&#10;cEAGURslW8SktrYU7cXbq+9u0ASawanjNdissdOn6bKalPfGNBYWzvpN+u8dJxitIqBC+tmKboU/&#10;JceJC7H5jbp/QQsK89GQzonGpbHYgFBHA46RuX/uAtF2Iy84KhK88hYCELYDTEeeImpHvKbU/VgS&#10;tUJb2+BQkVvQGCzqC8G8rh7NSTBomnedGw2S7cQmEhR/iqEkRyNDZNF0SbZpMQhu/wFo4MbGmTNn&#10;ez7z6fUbN2TsZ7oIK8oL/EP2KtecSa9qmJTRZMp0GJam1c6mJNvwYuCwYiLrbHU7sh6VDblTdhuH&#10;ihdodoPS8q7LFy/Q0z7+4AFsxoB6yaY0BxZ4495gbmAjEqFkKIJdYdEi9/HF2JVeEjf38ZZQsrJ8&#10;Ci8zNOM6RG/EtdOMzsxJK8DeQcRP8iAELt3Dca0WMB+1tmPKwLEFv6MfIDfPeComPzpt/NksOG0X&#10;fGDqdTLQsanSNrU+x5M7tDLp29JPO2nJSyoVjoQFTBsBokebF96UZN7IRLNh1efjoZQvIqNih6P1&#10;DGmShqWN6Wk8z9DwIFJ2RFd8oqCTwMUmoCWSAHkK1Y0IExIwwmUmCAWTJuLGgvPS5lZ8KV+kwBN7&#10;ptVJ0QFjxLsCKsrFLJtKyYXGJkx3x6nTOAwukSIztunuzQ/hP0NOx9lDeWR9SFijEoU6uTpZtu12&#10;tGO3MEoMDykhaWEEQHGze4hOgsjU8UISf97ODa8sLmx/8N4RuKvjTGluqAZV46pAikvoJgwNEy5N&#10;HuxSHIaE2gh0mOJkZEcLcDmJddpGQHv5FkIs9htJHDvZRJx23F1a5xyPVzwED3GLUaiVlWi/AEfg&#10;JNjM/N7YzuKvlQrFlm1nt3JjoGZ6YS091Hy5YmbYtdor6LSa7kArgTjUGBAKT2m9hINWvEJ1cGW+&#10;cAJh4monW+OCKgBz1x689+79t96cn6OLofLJK5e7L1xcmZ4kiCZ2pmkSb0N0RrWwu6tnaXF5bnbm&#10;7q1bUN0RiEIFAvyUVhglgRLdwB6DdVMoBOyP6fHx23/4BzvvvsUw3E98/MWrVx67d/O9G69/9/0f&#10;/vnNt3+wtTJVuccQ+D4YnV1dzVDG0YBhsWGI8zyID7hV2tPJArQ4CTtRDuTJgLqgDMcR5vHbCLOk&#10;YFXf5ccqbt199513MEgIkGZqAQyYKna30bdhRRl4UYahZahH9GhYUpO7WiZ0nGy9fHnmzh36YHgl&#10;lQlNmzwBx5DBG9FUP5Kmw6MKRal0FUFhlO1s01o3FaL7g1KJLflq+vCoIm0ujSKtLbV4QePM+G2L&#10;4PYamSWE8mlNPBXkmme++KWOn/zMxuQMTXJ0FRq17R8+9vjjzEi/9t77d2+NI+H3V/7e3z8aHdt8&#10;cI8rhCLpDE2n8+1jsdm7iiY2omUOfM/J1VfzD6UkcJLAKoThm2AU/O/E0QFdv3QkGNZKnE8LUGbd&#10;kyuDioT2gMKGf8+5BXSyuWAnDZ8hdeA51Cqxs7Z0oxgdIPmkdU4catJMpyiuETEQ5VLN7vt6+nGE&#10;1PBlsuFsWLeEvkFsU3Usii48smAHgU7sgXQ3FzW45MXmsAmuhR/rnagQAULhP6Mb4yw6Tokr66jv&#10;8wnmQ9yGHA3dLatjmmxLjnC5sXDSfM4Yf2tzzC6wO2/VUhuOBZpM0VV50ii6afKB59KUSL6lW4O+&#10;0tHaaOZEyZ1SbYPS5FgBrDpBLj67s6uzt68Xw0EVZAtqGtcGm2KPninmC7cByGPOSOfhdY2dOtXQ&#10;3Ng/OBCpB5Jd5qPv1THUanKSR85ngmNgzZWrph4VugjR/gHeU6JnHSE6XpGmoG0AKyShQe0pdiOu&#10;DwAKGW5rbYEKh1a4iafP3yLXMzEx2dHd1dLW4Tg1dRvqO7t7uM3p6WkZlCsL8zNTK4uLEg+oMMdE&#10;Eq7xJCB4shSwpLHUtH1j9N0yquCKBHHciJzMTqAJHewBd7ERKUOUcIp/HJiZtgmlbGsVT3b6hPCX&#10;gw8QSqQY4/QMkgzMig6ymntxCh1rb/WAu9s1g0hJwIcY5gb7Y35hidAGB6veiZUnQJHteeTyt3bY&#10;C4WLI8YiaVTmvyz9HaVgVoj0DWusPqKlj93nvLe3tWBWE5rSEUqri23vJB8iyzag0AUDPEh1X6wD&#10;wwsbipPoyI7w0yTbCU+zEqZyAI7mixbYq6r/uy+8cvrc+enZORB99iLXia6V2lGSFipHhk92nL0w&#10;c+MGoDvLx3bxwW9vLy8u4V2xlqyI8FnwVk4731dCs0zwc9srNen0l4PRsZOcjfsPHhBQAvLTlEnS&#10;8eSVJ5A1Oj92amSgn1lnPR2d586MYehYTKMNY5z9laVlPpYKNZ88bxYvAlBqhlFYF2RULD6OlB9y&#10;PSKXnsbGD957n/Y/bB/fi06S2n61ZFLOQyyhLiuewRcKuuN/FP/kG7nzI0QvdyELH62t37s/jlp/&#10;EVo/Bg1slICmvuPY40cQc0hgJQUWZnWCjuFA3Uc+8sLM7CxbtiB6hqxBBPCTPGLyHcHcCptlrCqY&#10;rOwjS801U+JTyst+aGD3DuICmrtbauqn3nybmRlsGYnH3uzG/OTkzOT4yvL6xYvnzvz9f/Dm6z+s&#10;un+vo62d7aKDQ71Ih2boh4XS3qVaWOTBeGSJCEi0+YNMNFaYv5UEmvSMVdUMi6hw9chQeO9WBpV4&#10;3k3x0CCRnDcJBDKSYn+YGweKhjNTPHRp92f7EQSwGfimEPtodGjGOtMazAVZZmAU4/IyXCA1m4Iq&#10;H69b0K2SAYiHyovSj4nYueMRZKilB0w+LFB+OV7BgnkZp4gny0FEb4+TzPXySxiyii0wLZOuaNFt&#10;9Ec9XgawKJE615WLMHG2Yon2ljRQQyMameUV2HqoqXVbpFclLt7A1lkhhGbBkhKbyy/EZmsovZ3o&#10;84Esi4IQ4FczNqezt4uqGsRAXs2Hk+yLJ0AcBLfGkNfXtrYTkrYtL87LnXEGENVxoE+F67lKy8vL&#10;4gMhZjmOXEhB5N7mCGguWhz60m3gAgJsllfITB/6khlARdfVHoNTNj1NFLhCtXAQD9ULujdNXNDD&#10;URSX/pFse8elG7EmnQ+2tiZYqkxYVMmU0oeZjTUgEK5EKYVXFGQW8ETzbjsCCkQ0Fa1DRwMLLVTo&#10;pJ5qUZi1pD2EHw5UCMVHfIw4RvgPHDQdLSat4ojEndFCNkARaGfSEAfTAVpKgUt+KOLyjqMMRcFH&#10;T9EJr8KJkzUm65jV5GEI/1YcIY7GFseX8EQI3gOROSyTLjVsArEiYaiCM3Q8Ee8wUGmXrr4Vngj0&#10;Th4uv+HIECxCdsUac62ii0C+u7uLK8tMfcJks3gSTlInC9+OgrlMIb7LPkmbX5p4DkVyVxDmX/5f&#10;/qeWZ57df/CAniJCYfq32Si9vX3nzp4FvB4cHG7s6Lz2xltMSOGpEJdxb4BgeDNoTDCgeaLlEFrB&#10;I1prbSXnmpmZCRfCJmkCbSQx7RAJtvP0C89d+Lv/5cCnP8ts+bXbd0lQD7ewv6LMxDLq9+/soqDI&#10;wzB3TnQphySCOJg8GoFUyw7OyLqkMlD6Q42IU6jVfGOAsOw8CVbTB6vEnxXYjJNHZ0uEIUVVnxkL&#10;wRl20HNtbXtn58joSZC1DcZB8WVw/u0sckoLN2hyF0AWvXwDsaKqpSkRf40R4UAxnxcxDdNk1voF&#10;esPsk6MOSRuBPxwDa7ONjZgMPpTNDVyOWVQ6xAaw9DQ2NjF8E2dC2MMt2Om3sTk+Ps4gHf9tZGoq&#10;xDcqwQEzyX7IqnOnz/SeGNj84z9mEwOMsFzEZhxaG3Yq7a91w6Xsxh+KwFOsXiVN7bGKDh0nSsIc&#10;cMEYCPEZGVEM+TZMJkhU2xMrlk4N7HsiIZFoCfMQcsStEa8RL+aa2R78hnvjuOqfjNVLmdtOE54a&#10;2QCcsKXFFet4heYRMCWog6Fx6FmCfaE/W/4+LiFmfwT9B4IgEBW9Mj0STI5It+bb2g4fxEYl5/3k&#10;pz515swZCVhUz6AwwtqU0Oc4TbACtkWBEXm9WpdxqJzBTCkM5OzmP1ZW42axjoVhCSFMZTuRnKKf&#10;I0hp/GV3jBMAgMEM4aqOwH5t1I3VlkCjBIdT0FhGd7C9M07ULkMguc3m9ra+wYG+oRNIAkS492B5&#10;caFozGJTeF5mYmyAzPEDcmvtaCW35VTAqQWpa+noBL6QI6T8m3C5GiCcI1QMOW7KclYhaUj7rC4t&#10;nFwYcgoYGdEyygNbyXKDUTA43kTT3gIaonjoSR3U+FXge4ffM9iFK2lqEpHmGGmPdxF7oQRNfy9A&#10;ZX9XTw8xkEh9uu15o1Y+VDy2oKFBpEGtDUIGBfuGyy9v9RDNxYxpTqW4cOmiA26gY9O8pR2OpG3i&#10;3DUEcJH50o5nfZVVQymF/+DVpjXwzJ2mwD5XuoLhRBw0ZOBCdzSt4z9bVK7XPli8cRRJl6N5ahQ5&#10;8Xqo1WN82cfIYIFR1tZtkn7sbBOt9vZ0cZR44hzltY1Nml7YnfZWVFYzJwV6ZIQsj9O7FKS82dJP&#10;S3JeAC4u2PJpWNKcCCMb4o9/+s//SSWP4c7dd95+CwjTWcaWcdDJAVeyArEyOXnv/gMDMWQqm1vU&#10;cMomLvXxrJWdFzgisA6sPEs2OTnJ0iM5xJGgfZkAlcCZ0Iw04cy5i5WXLmG/7732xsPXfjh9f1xJ&#10;E2wEImcYwYYGgoiQpbCzZfwxIt+yGQvV8XjOXpoBWUOuh2vAGcuKLVMI0g6OISB0JfwhucDu4B8N&#10;9BxIQ6YjrOGxS5TFfQW/1l509fQ98cSVs1eeaG9uJWnA2/LkhKjAQ6S2pzU3GpWAZroQ40FVOEyD&#10;zWpNxnlBV0cXn+sYkQ1wZMFQtnV6G+WTYRl4a8p30KssOdr7avhiwxJhjme9urqjo4vgiGCO1ApL&#10;1NLWykkDhcCUsf9kL3EAHB1gixUOncCZTbx+7cOl5cXCX+bCkilVra/SspGBL+YcdqkWvxLPoEUg&#10;reZbcEmsVXtbJ3383G+GEx6Hruw81aTSFRKRjVDCG4gI6F4jM5Us4f3B445QjjnN4YHlytjosvMc&#10;3yjL25TTg1RVxaxFeEGT4w9hJkS2EL+gMi0D4DFnGFmejFSp8CI0SaX1AuQ6IQbbX3AZXk2gYCy4&#10;eE1mb5cGrRJ0czBYDrS8ucWZmSk+BNgNqMoxKxxy1F8zEskILnG3Fk+CnROMsB7scH4fwMecN47B&#10;XUDspqq8Gn7WlkSfQ0wjq+bRIG0MEMQZc8fYinAEQFGceXFXTJBIzm5YzW6XAqzOnUN4CfQJg8cu&#10;X6y/fHmrvXV1agppIwdxOItLS8TF8H+WXkOGgyLD3gT6IGSmNKnUJiyd9jbiODETDpdTMdXvYVHo&#10;AxCCtaWWW7GszTMupIJoGAED2vuB+zI+wAMpJyIgjh1kXxGWzhOB8Ut68I4qsGhtZ04RZpGCAkXg&#10;qak8rawssersdMwr7LnW4RFUTVfn5hMgO8NF1ZHIIRB48Wh4iO4f94kNB2WYbH4B7Ov6m82AIFmD&#10;QdPf2gYbVe1pWF6QPpX2Fc4qrhRguTQuWXLM9GS+1w9j3E+UOYGu+F4cD7rPPHAMqI8jqnXSljLH&#10;NpKuXiEP3UZcixwEZKZSxALERcRMmJzAGut8CPBvX28PW5L9AZ17dWON17ON8XcsPBIL/EPRFIQ1&#10;KYg5dzqf3c7FKPMFDicrXL9wwzjXaW2rrv7v/vrPVLzz7rXXvgfNDq5lyuVsmi10SVkmZlEy7Y0d&#10;jPXFyaCBoHQLgkqMWIesVuPlOqyEdDUCg2zHhYVFbpiLIFrBBpS+W0QM9Pk8HFqebt3Y/N5rE6/9&#10;YPbhON91/vx5Hj5rQoATyQ5DIrwWmin2GkRmpehks84C9PArdcXmPKUmQI5cEkD34XHPj2N3bVch&#10;eYyyHdVfo04l5LVQqY96IC3fxWIipHTy1Njg8BCQkhJ3qMwUuoCwp0oo/CmTqzQT7h5KEyGEWXNI&#10;6Kfr1ndYv+JJrIHDra6D1oGj8R3kPzyPEoeK5jk/sLgKr4r8WskRTHNnJ/fv/PW1dUIPvo6UhavF&#10;/WHyZA1z8qlqhmsc8NRzemKgnxv0PALLYEBF24lQEEjTXZGgse1lTUhyML8xMQCoIeUMkMdeN+nc&#10;2OJQOUB6dIzIF8G8kEGkiIkUOZ/bejdBeOjfKX9H6leqPnNM1tmcm7KUCNLlJxmKFqwjAkZ06Knw&#10;AVYb4N217UJ9//BwcX7RuS1i38pP4fQ46rbDcWw4sSSxjI8oaIlOkAjaGDBBB1+tvCihEc804Ye5&#10;GgebPxgK5YRzHfwN2cztO7e4QvCDsbHRhZnZHeAO6d6WhWw7VjgFA6XHTXpU9MwNdmyv4MzHtT+y&#10;a0cYfR40d2dja3QygUcBQMDrYTPGMtguy+ezbnj49EnI/An/19DMKDKawLIXFLTLhpRxr/p/10A/&#10;ocE+xayHk0Qchnl7h5xBpQVg9ogp65eoqJPFlKEBoSpHTCbhM0dGvZRcdoJoVQIl71F0qZP7FSIi&#10;WTlb0ZADj55OTgBidilLpzwdZaHQBDzaLDjYxvzMrFiLcuGVzV1dRHhL4w95NEU4lziMUw80Uyqu&#10;rCPpw8Ha6lykBeJulY01ZQwKQXqH+aTeLexeCNcEv62tpUPNSglBq6DTAQYHdxL0owK4jymdZKJg&#10;GXGxNp25fBE2isixtH3Saz5NH+CwxG0Gn7PUwOhYT/wNMAUyO/CXeEYQz+J9dcbpK/Y6uWEleNHg&#10;TRjEaVpeWsXl48Oam9s85krtI0eF7EyzhBZuD8n74NpY59Z2R01hIWjn4Z+M0AFv5Fxq8fnH1JDX&#10;FzpK2p5tlomwD+vA7aS366j6v3/5qdf/8Ktvvfk6Y/JYTUY0KJuYC81gUMFyVkqNKEYattGD2khM&#10;B3pGZoQTxZzZUiEtSQ5KEWtO23oF14VCSqisdF6qUEeJmlW58eH12ekpbMETTz519dlnT4yNMSre&#10;AenR6Tc2p928pZkUyTgPDCQ8J6O4dGGmxdNOfAMlOTQuU3CRBGul95rxwfYf2n1kFireCgvCmc3K&#10;KSQaSmLqJ6Qc5ggMGq0xju++8/bkxCRRIdyVNElwRDlCSmplFKz9INkNjqA1f0kDvREffM/6BkQh&#10;uM3VNdZhhyfN1UYmVWkuI271Z+kJPsZqsWMShoCVCaRyFz/3t/53Zz728vg7bz18MM532PTb0ODf&#10;AbQ557jM0JN1ljkOHj8MRE9vn3RdR+GpBcAKuAd4/FhXKCi1dVeuXmXfCFm6PcxIzIpaWtVJaGgk&#10;oGDvAqOxgUAvwQdXV6mKENjJ2jY4Da2Q48TX6a4i3s23EPKUWEBcW21uiuZtwyMjSD+XsBTrzO27&#10;wGmkDIPN16uSzvEJpG7MEu8bHMPYh0tNO7grJn0t6tLGttTukgPkqNveoR209uTzIAU5DglDvi6O&#10;ROFW85g9ZFfpnKQfGXc1Mtj/8P49HCcohFpICc5NiMKyL1mC+z5STfyy/NsIqODPil/XnL94vrWn&#10;hyyaYZMtraDq/qQcanWeuqmCWca8PghMqhoGBmbuqYwtNzCP25PiLY6pEyrLSTR8tL22sXjv3tEy&#10;AwMdg8CCIBJLdMzZzRBrAcw8TCNcT43okFZGBBXGt0MBHDDEU4ZEwS4BGbU3xDYNzXcZ68MxIXFR&#10;yNqURXFwkmsvLBefkN8RJ56CPfwFNCtw6gMOLIdL/vjR0fzdO/R2c7rZHoXSQ4hKrzYH0Z4j5VZ2&#10;KUrx4EE/uL5jgsdxyqIrdW8zBA7RNITPhI8cmkHsx3PmDJZ6LwEuBovVARkkHyfnQ+SI88bjY8/D&#10;qFPhVn9b09XZjTci5mB9vQCb1xTIZCuznQn8Gc2jxz3aB1l2ps/RATM5e3q6Cvdf2TWsP/YNdxhU&#10;0Nn28r5otkT2covsijknAwMneNRscuB4o4EGikbQo2EBQlxBEl4kyjlalYxPorUNVX0rdJw+2eIi&#10;M5STbeu17VsyHzRFzorrrC+07cY6UMYd7FX/Ny9cmJp8SDMn2RkPDCSaRJnIJZMZpZjo7qxTEwPC&#10;31Ron2gaegpvLzEFmz6JduEJOEURNXoeP5bo1KXHwt0ksDBf4MXUK4ko5YX0dp394k/vfvzlya//&#10;MWAIlkhppKVFKAdMIh8aHj39Uz910N25PT7hWJmItYvklbkwlPXNvvFXxJrmPYVaX0IGQqhg7Wwv&#10;lXY5dhwIjo6eKqCnK+f8eRu1PdURcABGYALWzDRCukjmLugPKivdIhYAiHMd9COlXMXRaFQ96vJI&#10;OcTBa5KHamph7OFCJuw9lSZsxUASvgE+18ZKpPCb8gDSMHV1kIfYxEUzk+P81N//BxW9XXW374Dp&#10;c6wgQgydoAnTwQTYB+kEhDCAhsZfVoXNCcAaIg3O51PYGRkd5aZw/rlZx5WCq3U//fT+0ip6T4UC&#10;WJhJ6shEvJQtKzteJhzti7XkcRurKwS22im3vfma1ieC9xh/TDBrDZxCEMe1ETfwh7Z2YpPWnt7e&#10;rqtXiRwmHj7k7jzt4k6SKIIb2JugnKNjJ1XIAloxG0d4j56gJDdBotO3Utp2RL0IBouSTMZBpa6S&#10;dMjkVBpG+DHCViHHpCdJbgz7nQI3mAMHlTDn0qULDsZcX5memiAetOhoHZ0NaxTJe8nWA4j7Kcbp&#10;TqiyJafkntpgmd2BJIx9dgmEcCBlGgiXwe/DOlW8FHsq0GwDJjREp7EEpw5FH+lJm5VhSdNu51/o&#10;EZwJIlKHSQpAZNWnjFXUPmZ7w/rIpVoKZveQlfD42JzR2rWOqwnLmDIhrCjyAFlqExt8vpQ9WBxC&#10;V7YEB82MWeKBgmKkrSW40U6IPcpEKjxXyw8SI5GJb9B1blszJHTgS1XK2tqcmCAbtkGOVK+xqxO7&#10;k2dEyS5NianT2I1CfRKx+Myo4+OImtX1dlIaPTpAZGT6xtXHndAh8HAbWsCKSnxDUGAs0jbKf9h0&#10;QkZgax4aKNmybsx7t4vq4AhF0Jae3vXlFWS8MMFklrix1vZ2nBAipUqK82Dq6tbXIJAoxEEvD7/A&#10;veGfsOyYdaJPDUjE+J1+dqR0TAYwgdHZt41ENm9iNTC+q2urLJGy6c74ayHoIPfgQ1BJYS0XV1An&#10;XOIXLFoSFaNDXazPS5lGwpE0H8hvKZVujIymJsaK5MDx818cbkGiinzNzcGGa0TTmvGmO9DpWKBw&#10;FUA9q3ERQ4MncDg8FgHTQlkLAZxPtsM0D4Moks9B/YQf2Hjo8szOOpYbR8f5LF1kVvYqK9gWNcvL&#10;nVOT196/JoKcEavsYSIM7pD5aWeHBquHBqvm5tjuRS9Y1+ppUu5dgIJECb/iYGNpp+wMjHIZwCOG&#10;daQKOKtgQM0+4++o8olrOxGrSGFw5HilvT2eSuJrrBkjihNFEYhWVVNVAMNKcdYJ5SoBoaSjmoDm&#10;JoXHR6Ic9ha7+pwlzGtKImYuPP98mHxZjigQBNYUR6v+eGvrQH//2NgYw9fZNAOMUaGL5Hvfmf/O&#10;tyfu32vvaBsdHWH7jo6MDg6ceOb554efe37h5h1KnKHCZcgeuk6lOJyJ11BEllbWHvvK35gbO7ny&#10;xg9xYBk8KjxaswldYonTmzEOYvSYZA45dxdVVUlLDELmQQSjUOvAWBTlzHoGLbp7YOgFmbFt2h3s&#10;htJiKOxob4tEIqTTGVK2Oj7Bmznn4pjxBEk/VahJR3XkCemGs4ETzica3CisCeoFWvcFpbvHR+NZ&#10;VThUcQ+D2cgQ2oclqzqKx6bPARPqV9eVHCGasWwY/RAJ5mExq1i2tYkmASECHwgnjHKqoDkgCdhU&#10;uK5BSCjB0SfVEI8KFWw/s6e8Vf82K8+N2zVzdEiODNsMKAAGDqk3my1Bsa3EXBVwNPmvXsRPFj8p&#10;C+ts6eOKt+G5hW6bXVuaqbedHGlrbAYfg0XmDRKpKnCsQoVbnTbBVtQ+mZkpsAMYAnxp5Vh6ZdSF&#10;jTYyJQPp6t0DwloCIW6BiWfAWTxQUAiuB0OCMllLW1dTSxuZFB5fPCdGyAJdwKuM+5DHDw2TP/Sf&#10;GOIp0s7H+qds0MDepaSJuZxfQJP6qKYeuZ7RRqSuK6swmXrhjB+k9cVELKMZs4tSBAuGi5tnVTkC&#10;gCbYQmBp4n2nhe2lLxcgMSRLgr6mxhYyuuMMg7GWdEi2tynPqxVFm5DuGJaijtyeTYUT4V2tIyOb&#10;NP7pbZxIw3sh/KmEzEOiMerIQqLPNOJKeKxSUTTdVW1G5QaCm0xSFaoyd4cYc+SHM/cOv8Le46Qb&#10;1hDIpKPHIJrcQtW9BGByfCRxIWuK1l24Bg4pZTNYsRQWNskwFMjQDNWdlNtO4I26U+Bp/Fp6Diuq&#10;//Ennx554flDqFury1wxf3H2/AXKb4xc0IUy5LShob+/j1gP1tTS4gLHiVHt0E04Gfg3cnTN9CEi&#10;wk2I5LUOnECyVntH0tHTTZw0MzfrwjU2Qmpp7+xh2hYMQebyEMTyvAk8l5Z8qPhX4TJz27qTp09f&#10;fPpJ6G/X/uRPF2ZxFevwki68/PGmk6eX7o+vbcASNIQnzqDARHJmL0rEo34UfCmGK4rGohhDOcGk&#10;UpeVpBszTRJkRzj/kS7PzFiKTQJnsvEpiwUGxgMwPImuCg9OPZTEOMwT4pVQRDjf/KPLYqcq4iFO&#10;mtBDa25vS2wNlsgHp0cQHgVbgBPNsSdmv3njGr6QwlhLQ0NPZ/vEg/u379zmIUFCgCFDiAkuPH7/&#10;3sbyYvXaCnOwEIQ0zamtQ4ohqTOYJlUdudsI829sb5//pV+6MzO99hc/YLfw/bQScE4obZ1/4cX+&#10;gaHZKWYbOk63/8TA8MXz7739NhOGCSpLqzqsEtJHQy1rEjLcLaDHKJdmZQximVekNmF2mC3pGkWk&#10;gDchAULjwXgBdTiQwSfiyiiZe2BAykfxe+gu/Fmc2mjXWUoUEvlHQEP8wU8jlBDfz+hWghdOSKiK&#10;khR+hFp6SglOnNqXeT3qatEXQze2egsYOFv1HBNedHOqJyZRtJ/hPdZRqPnQ9JWJKsdt4bkjkzDJ&#10;a/6U0DI1EpFWYWLuglzQmTHpyQaftRxDVxG71SONRcgARUM8ugE5Hcb+0F1DdWcZjZ7s1lE/xLw2&#10;E2CK6uHOMqUmOLgqq+HChZfz3owBS2oM+GBYZ9MEgURLB7Eh8GCZOwpU3eA06+WV9KNVNrW20/2t&#10;hikiRCgiQQ+QD0KXvxOIJHiTfcoC3fHRql+hMwOKtHWourIL7jMGd3NL0anoasn2oPJPMX1tFXgd&#10;8U0MN0rCfUNDmGxihIXJye2lRTJyZFdJnCVdID3a0Gz13vIHjBFzIBRr+RB5QAylAM6GABmSFf3l&#10;ZVAvjlaYwlkfzVKn8yDM21pbG9ybUj5wXoThQurOSrdrASvPl2LpsIGMXzxa5Ux5Dudn57F0ViYp&#10;VzL9w0Eqyn4qUct64WI311kcM7CkI+U5S8PdFhC3lcYM0BlDCuDV1jMhj/0K2iLtCm4SnokDJalM&#10;TFXGZahuREsYnOYW5n+SWhnJsQNDWkpTrvREeUQ5ERoiN3kmpREcmKe791CPQtf3oPrz/bU1dPyv&#10;rcZ+VUxNTVIqoMSF1edVdutajqdtgtBd3RCOnAB0YEXAERsuUkxj05tj7jAnbdVAQ+0U2kYtE2bs&#10;cUVPb//Jp65udHev3h+fX1gEwMIPoU3uMNAaDVk5LED05Mu1Tz+FbsrC+MQat7q1DbrSdfIUT2bh&#10;xo0CUChlVzhMEDMlaNudFzWiwM0ZWpjiD3EZ6b2lAHtGI7thbihXLnB2YERnBkdZjcirAIKZqGR/&#10;OXeM+eAZsjNOnR4bGR0hz4CjzmHKSExJGqndHTIXKAcyA+qpXeST9Q8RVZPAF/17EjYuMLRFz7Sq&#10;IbBWbdZ1Jpi1sRAjeBwYaCiPaOnK2N7fRziFdh4uHIAAS8qjLawMH4FRpfuYtTjz8sfu//E3qhbm&#10;ca5sCePlmhqCkc6eXgzwOhEf2+/o4OQTV2p/9mffx/rcuE4YyVVFoqcJQ6kRCTrJoMrQkpQcLwmd&#10;oUaAJN2hsgNW+QqT2q6wY1S3QaJAdnwsXRak6rg3kkPGf5ZaVnsHvWbtkrXTy07IYrNdJK3cuDIe&#10;//N0Su8UEeGo7SdVTJ0tjIQkhuxSq5EO0gxW7nsjZJhwVXUP03iRYvEud4ifoznguZvzWCPyUqUP&#10;Fy207ASh7uBadoWSBabbUGIPA9QbG4FQcLdtHe009RGitrd3g5MC8jguXqkW+YuSN8qgxdJzXO2J&#10;ddv41bZuZsQqTo6AwApw2OWEz0JMQWEMIiWzRuIRU6LST8D4UALkoBApcwt2YYTj34aoDmL5mS8p&#10;6inqrBQ9OUN4XX5eAZSom6k5dxzmi3pHH62JWp6a37RfBekiXdBrMjvcvGGd3jEGSqijHUU34gCU&#10;1zQL4PTZDR5DsyjZiqU8yMMivFOXBqFqFq61DVfd0NLK/sHBbiM6X7QJXbYMhXCClDeQKoZH1enr&#10;tGJ7KkOdY6MaG+moIyEb6qu9DkJRXBgrjxFmVoMlFselCngSSXgxdlqrkCXXSvqgjZQ+boDDpIZ2&#10;VEnqtHJQYgLWFYSJC0mgrfoD54iHTDpShmSCQJROL3YusTOsfLY6GRLrnQ5vI0grBGUIVuxntPqK&#10;3pb1tqCAQTuiTMoJ4iKFm15pElSKbVFtYGtjTYTLECmpmYGkLAJOpCFPsF0wPsnttLeHD0eZiq0l&#10;WuT0vwBk6XQKqV8eqF6bmoAqAT2HYEKoDa6uFkQ/E7ZwsybRNuxmkwL0tEMK3kLZiiXdYE2BekiY&#10;96ZnwIxLDRT7hlePVbIiL2oDAJ/2vJSexP0COPjgtdT6VKs9npPoPHBIi8SEu5boLFmN8GSR9z3+&#10;8bX8nsfOQg4ODZ7/+MsDP/npowfjd+/dE6WzHy6fd+AABR1pfgq1QLTxkY5wipoaa9Tx9LR7eyBZ&#10;ClAk+s7gNmd2OBEKtDgcDz6Esjr0g95O5Mbr5P3GgICF4bRxDyoBJfm1DEWmgm+jotDVM/+DH1j2&#10;Tfty+AnWnXnCdRXUUnCCW2tb68gB93/spTPnTt/6o68jdNnb1cX9EzWw4G6pgvmGl8Z24nvtm3ik&#10;GlpAUks00SGKQfZ/nIRiAaHNsvOGB4d4cE42Ui9URLpwvPg0uC7NbU0nhgaRmAAZAyYmMrLLRt6G&#10;0LNfVw3V1xcXi5kfHb83RAefSgMl4UkWI3gKtUNZj5gIm+89MMVrJkY2cmGgOJ2Nqcvwwoi3iNJg&#10;wtlVvN17SdlQlqQEWysNWjRTFltRtK1R5CnA8dWnn+l88grw3InBoY6+PryuWIzCBbISk2+on1c+&#10;tsRNXG2KIOoNJAY0b9OLAPQFPubPxWqUDEZ/n5qe95I6Hr8kInbqeA3sUtJhlQNkQSOm39rW1deH&#10;ajDVap9iNFL8hAw+FooJtJ1zoVGKAzve78nSHaasnCQdXqWoSAiZLNVuTBoFwShXV4hwWTpRdadr&#10;alUzykTKVSFX8Eb8QXkSpVLC7gX/5Pe8qLnNzgAHAtpvrYvVTysYq94hfzByL9MmKbFYPMy0M4v/&#10;EpPCu9tSZCqNYEWqMq5K6jR+CtMcCr9RMw+ek6VqGIADladNB9Lz2MEi4B4Y8dOfmSZ1Y9RjsqZR&#10;oHIrAdNK4MUb1SDyZTwFW04oh5uaK0hpLUG1xUj1cKGE2Hw1YC+xESMCuKMyg4IdSF3UYZmZkuET&#10;YRRRqxxwtQ2Sj0cSVX4RWzqVsKPqT7WhdVePrVxH4IqXIoQYJTbptFEcLowFR1Kkko4pTMCu+SHq&#10;DOv2P8cd3FOefJEc01KnTmlF1SPNaXFsoHPObQSiSgYZIPVNMjVunr8iQAYJgrIm3VXD78xZ0ept&#10;JMiXPd6ZbqUozyPt15JFpi7noTVgySXlwR1fG7eNRSseyh3PCc8WESXxtNd6BKO8Y3SWDJ09xydE&#10;QUH1H26CWGvs2WeOTvTvXrt+984dTUnEhtyUjvgTsoyY3JGy9jGRxU/kfBpGnTgx8OqrP0HJ5fr1&#10;a1wP/t8mP4lNFZhpB4AkNAYjGjhxgn+Lbu7toTAlFURR8H3iGvHtoroSg8S/nVgLYthsQl21hqrB&#10;PINruQKdsrcgF4l2LnkgmbgBBWdpcXZseGiZQY6vfa+lvvFEX5/jcQ3E7LtX1rZMvlDnUy121rN0&#10;9xXiDD/FuOhVw+fLih/75uyfKgia+G4+1nlbyV5h4XG1jN7o7u0ZHh2tHx3m85anp9dWlrgvDjSn&#10;yzV3hgIYToi7QVQyjjLmzIYLo4ciD++RiDCIeTSbHjeALQtrSmOKVdXH+NVah1D24sVDYJAxXNg9&#10;plZxnHJX2YElb/BzguMVedUyfZbSka10NTWZmYloXFdTb+/c7ds8mu31DcrvlFtVxZPqIwqRCemK&#10;IwtrRsuFfeHzsPM8zTIJLKS9MEecJq5mWtc8mSEaalhDKsWg14r4sMZgRwXYEcdu4THI9IC80dyM&#10;qUDXAyEFVmoTHLaI0ukVqUDYzcAP6+BBSETvBiZOtFse2gMLYGJng05iF46hBDHOCMzltIay2ele&#10;48aJt9Qo4qzlxAWsIIBLWT6hJLFH1C4Nojc212KLzKyt7GHgm5vNBnDHUUqxOCR1EkMEO4hIv2ik&#10;6IHZusD9RrUh3Za0Qj1IiUDaH66WZcJ8aQ0yvt2KJemO+6eCgmHZP7wXKXWDX/J94GD7emyLywxv&#10;Ah1z3LI42pxI35mJ52YiZVOURdNClWVNk8ARmCfxVBIUNxIBO/aT3YU3Ihru7e8D9cJlyLBWzUD/&#10;ijHHRnNcC07Pw8mAPfMLu3nTlyQJFVJD+gx4QfVPdNf29PXyn9T55HIeHEDSIBcpppADpnuXecdj&#10;s73t5NgpAgNaB/lc1rpohRRvoyS3EERBSFJ14PGHWMoldPb0DAwMgeOQ07HEbIdiPrD2Ni8wNlDz&#10;KvfLrBIUMgL5BY0iLQKDPXZEx0L+ofUUpfYAFGULZqfpiYyGHC9XwqpoY8bF85tohPvM9eGxMVGx&#10;Cisg1aFio+WuaUaFI+1QAsjZ3R1pb6s/e/b1f/8fYHSyMW1dFLFzQ2QLahNJmFgNvU5IxNZPHjGN&#10;6Os5+2OfrNvcvHb9Gr90oo01b2RxpEyQ0JC4sGj91A8BQ2ixdM/RGShIx0a30tjSWmh8kvDSjG53&#10;jwoPzpTkJoCDZZgUCcDQGTN4y8lSaaYyphSp29m++Wff6p2aONhE5bJafTKHTKGzApdZxNYBEBik&#10;yMqktcwek2zboq+fTuu0fqSHzeRRAyQdDBSSh46Dp/uXWMyJqyVJMt2pre7rHzBvZbdRVJmdnX44&#10;QbdkGQBIY7A9voWG7JQKv1FrCzKekNDOFWnpPqwkiT47ryrpMAtZXlZAguJuJaTGmyVlMRAzjAj+&#10;5o/oSlxdyNeloJAcIr7Bg+qrhDikDKk5aSWL1gYaAisq1tZXare3oPGsMDJ7etLip2ZKvd1k6B6N&#10;YqP5AxtVn4fvNzqxJzbDhYlajqgPEk/xWkfak1SHeni8qzE3svckQRM+Y05AMxTLZdlTVSNYTiW8&#10;Ht1MWo0KHhoqnu2B/NUjwmLJRbR0JdVLqo6YdFNjdx+MENYhUoge45K+hNcToR+uv7YSr+Lg1a1N&#10;2nEJQjkaRajTj8pIHXNSnksh8fBDZGBDMgQhh2BwhawJ5G4JAHxsxtngsNVwJwg73Bv+6EcbH7u8&#10;9uABE6g8ttYVGLPLWHSxoMyRUVZGv6VnqvZgCCAQWWwC+/Ll5N1yz6sh6tXTfMu3+xArFWZC8ITL&#10;g9bDDZiOyUNLH1AKTqW5lLu2EziKc4LjOnq3QWyo1g+Xhhu3HuiZOqDgQFOANSeri5w5qATAeoqg&#10;YTBBwXCcwPE0KLkXrPbh6Mkh1Z8puy8ZqoclCVZYZ+7+aLQlxbF17lOdVefOXyQCUZUCiYD6+p6e&#10;Xiw9r6EBgrSCt5QOTiJ2St6jzzzDXNR7t++yt2DpGdYl0iwa5zwbgQhWP8JO4iAABfY77Zw6fbZ5&#10;+OT87Nzc9DSXgkytgglJ93BovMzwO2eDKwPmY8l0I2kYBY+2m4Phu9Em1gEqXVRSnCNErfl/XDkf&#10;QqqUKE9admJqE3aXOAArMUjmy6ZGme/K17kqVA5twQicXf6G++ACEpsbo1neOTxcWl6ae/2H773/&#10;ATsO04Mfz3RhnX8ZCWzBDdm8lA/LUmR+WFGareT4rdy/d+3ahw5ugBvDD7I+wroIR7B5FEZIwFhD&#10;ZWV2ZsrTq2abQR/3Svk4O0nz5MfmSeuZlIdWjIarFZ2Q61AypwqHtiw7PAKOChsCI8L+oETF/sMo&#10;M8+XR4ukmiBBmrIcqyp1wRNbjGD2kKfPYDmJdrHRmpjCScc0+4nubI1mhsthcEt7S2kXktYCpAP5&#10;H+ppezvRDIrkk3fv0msPwsk9Yksc9xmFQj92N5s1f067v+CdVr6wzyI3Y3AQvrE8LZtQfLG8u0I6&#10;hj8c41tSex76cXwdwCHRnrPvik5CDKIuPNPZgw+UXBBYg+0hQd4Wen6ZxDFuIO5cok4abnng/FI7&#10;xGLyw7xwbAg0mNK3YqeiDyTTuMrfJ1DIXxEE2IrCrFuUN1aWWbpSBDeUJ22NjxIVoYOhqZW9ZRov&#10;flQP04P0CPeMBZFjq590w8tmy7ey7JyXAmJ4xHSWmhoWhmi29GcKqgGwuHSCZoaQib6VuwoaYhxQ&#10;U4EuvPhGZFWYx0TBVOeXMgsflc0v8QlHf3y/+CQsFIwFYl14UbyGv07iU8642zijOWQZw2ED0/vo&#10;i3wTc7+oYqcqa3cUK2UOJNsHBpdDptK/geMJuT51z+gUHSIHNjk1xYYHdMAYcZ74S/S/3CJpj2Lv&#10;RFPXgbZlY6R7tLjiR9vAyjimNosQghAPojhc7kLfcMDgMk82TAVRXBnWkavkCsvYF/GWHVsZtcWV&#10;EKdW19a5Wq5BSCoi+BJYM3eiBLiOYgmEW3hNxQpJG8vfVn9moLH/xAm0h6anIRJtMH2DU0oZVF/h&#10;RtEz+rqij0NAvrfb3j/I8EXUTJy9Ui4rtxSzbjNCNrEXHVkke4TAZ2CPtze3MMlje3UD+8D1lWI3&#10;a1Bwbfe9bthTyO2ZdKQlU35RDVRwqsEQPNrPP/kU/WnYenZ5SUK1XhRwImLiu63SyqfBU8bd0Xog&#10;1GCamr5hT34Z6lEqQqWLhRhB7x3gIoYg9p0LKo5DxVi76Ta48QWKfMQFKgwoLmyYwr+lFhSJrGhY&#10;G0Egn2j+ZRtO2Qu8CAq2ZVIo5/kigh6qEf5FBlNqrZQ4rptfmAO1T1gqHUeucdAnuOcpN7hS0BWh&#10;MXV0tp+7+jRSCosqPh/SfyUqknlgqhTt7p65cI7WElOnsH0jBYV1U7iZRQMyJonxOBjvV/Po2bHE&#10;ShICoAG5AzSXJaTl7cV8lD/zb3cweUOZK1HIHpFO11grkG9JhL+wKxeaamurykGVFbAhFucX2Mqa&#10;tqPKrvZO2Xt5WAqKhKXHDkEHnBwTbxPMXUPl4XSPODhCBDqW2h0Yd0grUDQEeBcc1ezJHB5dTpSL&#10;WTYBxaRNWf9SM/ZxuxFs+hebYHGSYKEiogmNNgrUePdJDqGzflJ/lg+gqCFMu3B+eAEmiXgI61d2&#10;dcHBeSXvZIeY7ANHtLQQ8RUrb5s1wlJuSMs2nFXVw0sDZZnUJZrGLLd6GrNoYSLiTjhQVY/5OXPW&#10;eRaKvSBfZ0WRI+BlKjXuL8nR2CwqsTjEIOFjWpANNg10ma2zRb8Sdpc2Uz2ND13xZSsi5YHCbAt3&#10;V1r35gaGD8sM3RjrYleU5A3m+MHia4ETrklz+MOew1FoHC/hNDsnEJPWgOQsfy75ZWmncszfNhSB&#10;tYFLl7FJm/fuMV4AYNQpyQYBJnblBPGUCIqwdCorhKusSF5V5dLq6gfXPrx17z5YPATayelp/T3h&#10;GjzLthb+zQt8zG5X67fsqDLFQoG2MofFLiGMUyUWBvuXfejB54YSgEYQJsQMu+2y6QitBQqM1ZJ7&#10;ZRZimHzHFSmhG7Ic+kWWl9Te00sfN/qyDgw+Lakeq1Ea2diA2dA+pmIY8QdcW/Wvff4Vook1uP2R&#10;eYUHzeLSRkj0hKEjV83TNYtXSErq5b5lbiWPK/EnOdoHCA/yVOS1Jf9Nk1iCl+D5hpksEz/Lyztr&#10;62NnTpGTGtfYHV9DKmRLjoQrRZz5WBpJUzr3k00z084PpR+PSXm6+6MfIcze9Q7ltvpXVDYaZc5y&#10;qQW4VIUuwFbRhbDLXscrVsBFbgHIZpUToulaOAIlYOedTmmz5O2tiN9EtjR9PSr5NljosfCt4I6t&#10;xoqs89hE623x+s8q+OzaYsHT4GL+ZBSG24BMI15b19bRgTspaltcHp/445/73KnLl3lQp8bGoNbR&#10;SiMuwQokLFfIAsHPurrlFZThVE/mSW7vH/WfPNX8N/5mw/MvLH7ve7Cg0XsKBmXr4/T8XHPfwOV/&#10;/E86Xv30X/zGvwZXYlwgUSiGwb6k1FgCUYWIq/Rdpkgg+UR8j6JhxoBhtsiVZLWnCVCblQMjxyB+&#10;ntU2d84LggSYSJJrs7AQ+4E/2Ai0YgcTxFUwsGqR8Ijny+cw2Ek7B395XcoK3iJRki4QB4NrwtBE&#10;wSnF8dC5hF8xipbXZZsWjY7i1Ekmh5g839cPUxvnwPICrDn4pKoyQ4S1HWJwBbAGaE7J0V78RC6c&#10;sygjWTDnsIEOQuDDfbYhtbwnysGlyVOzeKtkfYlPi3hb0ftn2egzhisL0YL9Vmj1eVVURFJcg4Ta&#10;dGIA/TSAym6U+bt7cn/GrIlyjMr5JmgDOHKACHdhY1NHT09Nixp16s9U28/Z3tmxPPmQseIKWVBU&#10;dxh1c01jPak7eAI7FiMdrCmNgj5BUBEsjjcakgMxBzql1J/rWSvOCFpgtn9GH4P9zHoWhcyVxSWE&#10;qabu3Ru/e4c7PXv5cn1PL34GCjwXDBxScnaiPHZex+AJThSWlDuCpichGRR1ZZUSCOgw4Yb57vHk&#10;OasUgtfqaexjaE585Hl80sQ776AeNdDbyykznrUlmmU03mJZ+OU6kKD1JDzC9vLqUkNz3Vv373+w&#10;tvsP/+1/OvOZvzLyyZ/+k4fjczfvtDfUIQZLxMnFTE/PcKnsdOhYbHiVvJaXWDA1/1fXrPaLpViH&#10;T9XPgpB2V/8ugGNGAv/EzJWGGgA5k/UOZMvMca2y4jP4JuWDqOL6t8ap3J1y7UeVMzPz2JtMdERS&#10;Bnq4XcUYdFxiNAJVEtXEx8fb6BiBAh5EgO6q6r98vo9jiY0GzlQAnAYe/GEwZXdewDgOjIsrdb2t&#10;q6efuI+OtfQvOlw56FwNVEP5MfUNGGJOZpJHJehw56wRM00GR4Yx6eDQbDma96A38vg4D5wwqgiY&#10;REjXFAYzWLedOMXi26EVAMfYh46DIVhammNU+9T7H0QXPBQOx44ZhYJppw78COjhRAszKD+IoeRu&#10;Qy+how9NCTtZ2FX8f/ZE3B5hyDHVyVAwcIilEFISlYLISlivCrk/RLjzsxJYAo0lFvdJypWOQGVw&#10;AGMytri+6oBn0wRwEcFIV5+jSFrb3tk+eGKwjORREOBgd+z0GHDE9P0HPD840ffu3SUhju6lsAZ7&#10;HawFh6xi3MEhjH/U07c26QerWZibabh5Y/u1Hy7MTPKfabiHcr0KzyaCJxUnP/4S+eH13/1ddjrz&#10;F9ysiZHVqNOLwiVdNfuWQlTFQeIu4G9jLIh2MVUSZtJDxPXTHqZOkLhEhn45aUHcwAJakFD2OR8l&#10;8uDwoUaszCNNnwr8yvrGCuRY5SxX0bpj8p5YPAin9PMon2gaqY/VWlewvxC7TBcl3yHawmwOVZPs&#10;xHJWRWT7g7BLrkln2/mL54YvX+psIcjgBFlWQbrQwrOtoGYz4kIZQCOjxrjMncOHsINJizJr0uPl&#10;rHCenNVCBzNTkeXzQxGU544z4yK9JNEhgxKDoRwVx88nuiBbD1nef0pvS2y0DhvTxmQMNVGxPrbe&#10;wX11zQVw0vOdsMyIuIxvETFQcFUZBJUH9Gla4bqOzo115lodM7VYl87BEw0vvrCESPfUJLbVScxN&#10;sPhBAmUcMJ+CURBHTkiQQsdDcu6fSl51xBO4VhhHqEXiuuNK6MGzb5bA2Wvi2NAWuLONXI89gSp8&#10;WivDwXCtjJhAxzl8pG1WamlhAd4nivPYHo63oi5wt+DX0tacMC7ggqlVSTWCyNOc0th+8RILNfXO&#10;O6C2zp6uwAEZzvOBPkPa+j0Le2ury4Y7VUfX7t9/c2rmJ/7x/3Dls3/zx37251AiIEPg9N348N3K&#10;Bw876PasR9iA8VALUOFQcwSTJhJxltP+PpJnDvqRuKO/5Z54bO46GZAKNpQuytQGFPyJBRcd4GG5&#10;VyP8EHUnxHD4g3URbBcJC6vlMbcYbFcnvxifGC/yLyntxKQKEaWHI3CSaV44BY6ao1pQJM6RZSYA&#10;39yq/qmRNsg0KoPsHw3099m552BKzKIpLeE6rYNsFWII6CRsWqI/A5rDQ+pauCBuWLm7jg5TLmz9&#10;+pqVtDBLyjEuyCY3jWsy00Gx1+IUz6wGnFSFwIGBC5cuD4wMAwLgJ7AEnG2sDHvdTi2nl7OCx1VX&#10;z4lnF8qL0Z+7bdtprezCMrggw96pcliVhp5ov0WtlQoPkikggIZ6idY39lNTykXyOeHtHo+nKwim&#10;SWVipXg5YqJI32WQRLAty7kWyVIcjTwIVyANka8rwRp2gYvEu6pFAJGOxr/6+s6OtiQbFWhlQZaB&#10;SYkiJcjT6Ogox+D2rduk6nwR38IhldLuOhoLOtgSpd1d5g+R7jWzD9h2/CW7cPze/cX5Gd5lWGh8&#10;nTfJDFCGv2V6tn56cuHunQ7E8MIptoIfeimHk8eMTiHPDjEWsSP+R19yHQmDwlUZX5TxNAL9tlmb&#10;+mVid+HnGXckFHJcukANFSHbo7FixBVpVLI2jQuTf6URp6KosKfj+Oxbw35KVgkzLzglmjIMovSn&#10;mn4l41Xxq1I8FqxQPuURjy33mOk8BwcDQ5Zal6anbly/OTnxMGwEE8EUn51KLOk4RQL3RhTa+bO0&#10;kySc0As4NcQoqglqG+2epZbLPeJsLbQ7OsCtRLDC13nvNJK0IKSJFpkwlNeXdCrBvdxQ/SCZWRF0&#10;tYXPOl6YA8JiRNkpQNk3yZ5UZCdyK5azabOiEkjA1NZu6tvQDDGTLc4rFT3PBCn+ZzNrFMzh4Gd0&#10;CGW96sPJSRRXhSkqKjq7uxsJ6mnChMK8sdWC3qzwvTaaVIpCmpArteszZ2pImukK2d5B/JJXEDuT&#10;ybHNmCWqqhG5AnNU6xtOnT1LIIYx5rkE3eJmi9DgEQEcoT2qGgixiVHB79zZ5gLaoPekVCN3UPkq&#10;YXMVOWwDNqy2Mh/1q4PJqar5BTgDjIUhKrWlnTxoY8P9A7klzBulv3i9cnQbNx88bDt17uKLnziq&#10;aKdbq2J96bDqoOpg+7v/87/YnX7YzohuHoGzhRm4vO64QtJodQil4ZLu8O/oHoaiSWEhytf4TiI2&#10;q0ySjItWDXJOSkSphuCxqmQ+NXuAJSCUy/RW53Vlf4guQrZjs/LcebHZKrqGWyJvdOpKZLTKVUb9&#10;FUUZRd8U0jTXQjTRQiungTMCe4Iw24LfLz15Co8B0MG/OzsYHtyAB05Z0RHLrc2thMYsCgeEutvQ&#10;yGhrewcuiO6GjvZWZDC5MLYci46pwe0kOwZeEZg3yIXHaoDA+OMDasHcCnt6bm4Ri4DJ5l2kQV19&#10;0H+72FEL87ME13jWJ554cvzhQ64W+NJ3W949FsTCPBECY4kUgsZtbGy4xUXtRX5LzmXCGLsg7cEu&#10;DD1a8GVdhQGwXEBVF4qMtk5N2p+lRU9rmInqs2XfWBOL58f6qD1tKug7rCH6lSkp8f1SOjww5akm&#10;x2qMdRBlLs3NvBdeBx0PdGxSuzMRoYjH4IldRr7WdVJJ29x8OD5uWGHOiwTSgU9IjSycMOduB7IS&#10;zrfIYGNkyeW5F0IblByCPuiZNXlKZR8H9eDUNz748Pobb/Qj9pQgWgZ4frhZWnCLH02q2x6aBDtY&#10;vdjSsp80Qv6ldlDBuayqS13KRQaQPmAVk+2FYxuzCNx7AQTKQ5EFbnFI+wWTJcx73WFCgShIUjSX&#10;TmMXSSHhJPO3P0EVYXV5uCTImgWCMgbm+3lefrheyTAFXkT38Aj6lYsLc6iFMJXV5aqpYv51YVGn&#10;rGuDDM8IB5mI2d1iSQuZQMl5VURw9osB+wp62J1uFuxkTjEWQzn8tF05+8K/wClxGCwXO6CwoXDj&#10;tqg5W1peTeae1Mu6USDU6XGOQVKUKiA4j1ZMxvNM8dKnEv4JawcSwkMReaNmAKhaVbGCOBzszD1a&#10;DZr7RseYUZ0cgll/tHeLGVKc2pmb2VyY9/RLJiHKQU2pzixjdx8uFtkFOYFlZEWOSHRUQeIfDOXm&#10;/BwWkBSjidxOreolHJpiAw6DXobA7uDtmprBk6PI6QfiFHyO7pYHhHsvM1tJkQh7obQRt9Fl1zEw&#10;oKbS2iqLxYryvXMLc2Hn+tiVJVHmWziYpI14k6EP/Z/68bbzF6ifzt+7Nzc9w8Vj+2ziD7WOA5u4&#10;VS0LUvET/QODTz1RebA7/ie//0f/5v/9RFfr2//p9z785jdqD/d6ycch3GF0GhuZJO2xlB1fj73g&#10;kGOOIhZSAVQNEGcRlfC0BnV/UgZnMWsBc5hNilOPseToZAzr8ZumePubybBDeKvhxomruDwWCh19&#10;h8Y4OsYAkeoI/zjXNJWwbOKY7xQYFdJT2MsOXrs0In4rHb4SZrfHqfofvfo8vThWMw73gTIJnpys&#10;VhFRCEvHaDuZ2Rua1zece/HFxrGxHqb5NtSjQETWz4Ny0ML6ShGlsy0nDXLsfkIDM2nOr4p/QFh9&#10;zBOhBASzmPMHt4xloI+urRNODNHtLgeF3Y8Iau9P/dTcO29LFHHQL9oIqT5beo0FCciNAYUizvJz&#10;kFaWF93uid8TK1nwEVyuqmZpfK4ZgJKuJXgd5pC2EiWYNeolnQ8MVd5lWlh4wR5r+24jYawx0uxS&#10;mFIR/8C0IPiUtLDQG9isFqYKHcXZw+ZlOjCeJRr/DIirdlgUkSWBM/uzBFYgItxUZxtlEMdhoJBg&#10;FGZjkoc8A+IiOWgcLaMcnAQ0I6cLvG+dr4Y6CZm6WHZlkgyQJWNw3AlUcfKx3ihQwwoQ640ChbPy&#10;AuAYQ7hqDgyTY4OlYHehqpQ2IJSBidvkgXEVPAG7nPVDZH9JyLPI8aMpwNoWFDRauR9/Eg4rZUKo&#10;XVq2+K+4rvCOowSSTgu1OECMijiGjlNfcghbmAPCNYsJyBGy9Qs/YhqQcZxcDGFInGbl0spyu40x&#10;/X0Ml+7q43IiQVOjgmUmT2LMnUniRbMflQkuxU8nsWLICAVsVHFPxCla92NF2IWit1jeNK9jhgD8&#10;ge5xJnZyBZ1Jf3nCIo+2ZS5+ifZVIQKW8J8fXWAdMnXsIpNUzDmgjIUmUOA0YhgMwMRoaWbTcEda&#10;cw4kFoUOT6fqoGgOdtY08sqPHZ0aW7t315Gy6Nl2daGng6Vnj2Ugrk+KywyV3ORFXMUJOJsKgDAf&#10;YA8huuXU66QksMG2VpZtf9UlxYVDjl5ZdQCCgp5r5CI6MJ1BA+EnciF8SWY4Z6j0LqpAtRwHng3O&#10;FlNVNNtIy9ilOA/SZRF//P3+3tzSwtb+3sDwiCoBSvIjq401aeXo8Zn1be2jTz511G7V+vDu3cm7&#10;94AeCtPfLeW8cCmkTmGOxyUiBSipn56a+f6f33/nHeLotfv3Vh/cI5wZ7IWC39vR1qHaD1YSFqhl&#10;ZGpwJNCHEhwDBtAwRpyHA8U+QpdwNCJNY3SHGygIkFqDyFiviAkebG3uMHaXt69vUudwMxPVqwGS&#10;YK7QtyKubJFRXSp8cpX9L9ghS4KeEfviS4RUDkdxAIoaMDV8D4UstZf5DTFZKZxU/73nL2JtOR9k&#10;8nYzIkEJFYvj6nAgv5IrwO8RPjc2tXeMjla2d1aOjlB0HL9+c+rhQwdkmIsqDSNXIT6C4IszmGE5&#10;SIn7LLlnmJhszLt3b04zd72p4cSJE+zutY01hJEJvmio5R9Q/PbWdkaDTb/7PsEublaGgJ5H3gEW&#10;J3GGh4JvIbfCV3Or6OSxQBwSvpGdoY3esy/GkrqAv5dkBA3MFHZ92stkLskWilfDZVnsl7EDWer4&#10;h4I63y4akmBDrptbk0x5kwSH5gUSOj1eOtFDKypVI4e3Ojwlbl9XzPODwBAaLx9Nrzz2xY+tptC/&#10;yxUwCBS7QUmVmNpau0ShJNE61XTcyehiluA2xpBHQ2aTCp4iLxhWhJn4Etgm3C9fSlAQ0MATShRG&#10;JEE4EbwCEfAOZwUg8RMyJpcHcmS92p1UyFrQ40y1wJpYZt14WvvkOGVcsaJRWZ7gohLgZCykHYt2&#10;dTmUEWE0fnzEkzM9dIP4aWSRhXASTNkSdIltsSt8po31SZ+1ZfEr5i7s9fp6EnApXP5nDZG9jCPF&#10;PTS9GestfQOJXuK13bVNSj0dPV04LXBSFj8z/cQu4t5QtxFbBGsMlIQzS0s/wIC9WvgDVP1QPLcF&#10;XkC2xLz5KQJ1wKaMG2K9irZn4eYbeIfSxzbAf7htKPeld5kvo0uiqRXQgG4RFiflINv3tTVgzVZK&#10;0p/prk4DPN0AdEvrXVvbwJ0BFtjGPqDaKvh69SAUzz2rNsCH1zFSDoeV8SOrT04puVEEg3imEYVU&#10;+816C1vx8ODE0BAwFhsYS9IE8Z/yPoFzYyPAhOWrQKNSODBeTIxlgsmRCsMYJ2ACdoUSrPSC0VeN&#10;mDKN0MztbGQoaOnziga3ZVKJcXxjpD9g76bkwUnH21dWPfOpnxz77M/s9/evzMyT/HH06GpMqx4O&#10;QASJkWuV3d3L3/j6tbfeAcdEsMO9z9QbZbOQtTNX5WnzMHg0Rf1ieWFhaX7BWZFNzUgstDQJLfb3&#10;DdicnLG/vJjgGEvMVhF0oNScFkEOltuAh1hXQ14FCcA8JvtWlhFLzX4r5JwgEkbE1iqVX1eVHlub&#10;4JrNiBEGKykv5huxqGrBOnVTanyakgAsIVm45z076e1IiKOWbAEP9RZqQtW1t4KmdHA2tTwMV/vZ&#10;EYZjYbLhWlWSF1tqSIWbq09mx5GQBeFoBoYIUOVbXkYI6+jWnRvXry8uTDtmGBwgmbbnIRPgy66y&#10;3dOgiX1lZyWXDstnbpYGwiOmavX19UZmvgqBN+6OWwtDYutwd/vGd76zvDSPTWSvg+AUbxPmoIEb&#10;P1hkCVaAahtayUKcTHqna/I4ifqr+Mx2ceajUXIlAzXTbWFflk68MBCj3mG4QSJfEI+AFcqgHBhZ&#10;8BspaOoWbmF4FJ4/OkKJmFNMUpSQkDsVdtTZG0zxYik0xPi8191PDNuM0lRxnoZUIFPp8fc5YTXQ&#10;36B5RFJ5UFEeMvcIhYOLz0y2Al9XidFntilZoeRKqXS7nPOeoZHxu3fnZ2dLnqHzADtUPJYaAIGv&#10;cQRlFsDuMp/UcI+mXp2/WFukmMXFpLumD0omUGiIgvkWhPlqLB7CDt6a3TRBHORi0scRh4clMqjN&#10;ED2bLFjqBGnG0HFj2YUI3YktJhkKYU7j6qEobSaRTFJFA29aWPeljBnel4QEdnRmKTNYUhwC614G&#10;ZSXmJr6x/EtmNjExQV4PMljwEMoAUZ6jTU89A4p99tGhLFrr/I62JrrkC+FJBjyXpx5QIVMXtkWl&#10;YmzaP1xgmSVYWwctEmCBiEbh/ZSYeGuAEe1vCEtq6pMEseAgCIEZyWgl8mMyS5bm+Yy8srBGgpv0&#10;kWCprW+oJ1NrI59GJJN1VteRx9ojWmo4c3r3e38xPzuNahQLJ0tgbXV7fZ0I0KQQUFUpNRqCFHM3&#10;NGdwOI7tqLL3qasopW3NzITUz8T6KsgWHF4bEQHfUH1LfGC5iiK8wUHUzzNrRhKg3RlrhHJkEl72&#10;Ngw5VqMGV893UQ0m3LYww9IdHMHNMBSw8g5HYHd+a6/17IXeZz52VNWFu5qZmxkbGUHZCxFbcBXz&#10;98Oj2fEHiw8f3P3Tbz68cwuhLFlUgraFz+qgmZITWzeWPigJDwKP0F9DPbJzZF0YFpIkzJB90aGo&#10;8hY2GzZ0fnF5BWIJlT1EQhJVsAKsj81ANDSEw0FYyINwCByGNb3+khdYutwXvZ7FiXIBhM/2tVo7&#10;sddP+5PA2QxDCbNt1UhAOMFAeAr4BDm8FsQoMxnNJzUIZ4xyl32CXCz2Vq9fzxWi1w8/ZFN1QPz9&#10;rzw1IqdPUQVmYYusBRUxIjZH4xCEeYXEBgpS1JGhIjT190+/997tGzfZaWXAhCShBBQiVE63oi5k&#10;WwqPlvPGs+4b6Fc8zJr6LnfFXJkTJ4ZI+a1RtLcQ7/CMCdtpt8Bvwx5AV0sjhT2NzXX5lIKRHEps&#10;aEUmzVQFADp37hz+OO6ozmp4EkmF59InzROQZpDzgH2IvVCyMvUuwt4oleRwyqz2uItFJblBq8WO&#10;oBSXrFgZzbJX6u2AlzsGWX3HihN3lM5EzzHLrGg1YDrtueaVSLPLoudLylNPoMyfeTAy4TCprAa/&#10;t/P7yKSMfETtioAVkZWQEi+HrNJ+VhlUjoMpcGYFeYMFWwqbIjD7sI9HP/fZ1amZHQPhilOnxqo6&#10;2+cfjq+vwJnhkYNh0IhV39XXz8QjKrRt7W1S6GxeFzLmkwt1QXBFoSWhRq4N1WCMrURpW5y1XB7F&#10;IlAQAq9U0pRBWPcIx9iGbqatTp51KiAs4eYMJcBREmJwzvkE8jsCf1aP+mdo6pEhTy0XNyxFVKJx&#10;mawIZZAosE42VSbkEi4ZsQK2GMNShTbg5TPIFLlI5gH5pEQF9eLE2/qwWHxMklxVdIHtuDHBtI82&#10;7DR78aVjhtiP5kb6uTmWYVMoWqKTy57E4rsxDio2NmmEk9GPQw+xeBvNXMQwWQ6DE4URHXpSmoB4&#10;UoGqFXiSlsoMlLSzCWQDuZI/kQjCEd6hoQzwGlWybUQ82k+cOMT1ku/W15FwVo6Pz8/NSmsH3aeU&#10;kf49/smILEr6HnU+R4nR+lrslimsNe5KZ25ALcvcXEVKIeRs76Dchm1dXFzknFPZUHdXlaMt9UZ4&#10;jo/0PXiePBsutbu3D3MTUXhOHywXEEUKOVSVsdJrnEsr5ADcm6RoBEjcVM3uYcVWZc3pp56r6xxK&#10;UrpX39pcd7CDIO8W8z3GH3Bm18DXV9AmACBCsx++LyzGno7uHm5KAZFGRsrSZabasPAIy+vVdjK2&#10;UX6SuVpwJ5JLnMXaGva9kURZjS4LZnOLy3NLSwQ8eDjb96ODKvbJzJc2zxT1DWw6CGQCHVlP4fQy&#10;dHoDTjt3oeq0wlVm5JDntLmMCqO+milRXCDHUFMZebIgo8bZnCzWSXKmUfw+VdgELXodLjVxbRJt&#10;NB5SxGbjs13p0uMy8HzA9/jw6v/yI+c1UWI7qoNzJOws4FTY7SrzpPS+IqeJgULpnorAne99BxYB&#10;Dp6/KZPBJOoBOYUX4ak+VoMzY4Vq3dvXg93BW1IV5JBwD05+D3Ogt68fOUsMh+FQ+MUkaNwbavEF&#10;NwCEtIsD0t4+6AHZPTe8xfkwnK4RemavI4xLkptOfDMXT0s6uLj8dMyWGamgMQrQlKDRyFSMxhg/&#10;S2Qm5WxjSwRGliUN0XhlKlX5SWB1LI1GYCl4kopTmlk0805qCUitYTIpsyLMEmEdCevQ82U3EZ6H&#10;9+1s08GBAep4J0+OYVBu375jG7dbRSyMk8ZVkVKRlCWoISOASMQCUGBsou2ImxWSqqycmZrEhLNM&#10;7gskvOtrGUGpB8bnWOYAALR8p4pplFh0yTu7XLOic+1djumUSEuFDT0gAlh3qJgEN0M8W6urUBcU&#10;TJ/BvvawQHMksVNBTU0Gpf9rCoTB8mLPeFfBMYooYGRGlKXXgZWZT+ku4dgRpMCZ59thirIFE/KL&#10;ldu2ICPei3AkL7Zyn0UDjHX0dTpxYKwno2da4/oqnrK0qhNJNTe1sixeQtQnsKRGzUEhfKAS2E1l&#10;1NQN6i3SAnXPfjWbCPL0pUyBUtkFD7ZLpJIdwwO17ETVTs6oB0yYNUoGnN9oSNAzAoQm7F6Ygur4&#10;JFJZW133+CmvKmCS7jC7OYAyiDkKfBfmgzMAHT0g69Z4jafOnazDbFtE/jBji5Ut3ib94vr5GK44&#10;Op/wo5vM40vPzp48JZoG1OSHQG04r3407IRGFN43wRDUKJPtLkazNzM5haPjoVr1OThcX1pamVsk&#10;ssbkcGlAzDzNgaHB9u4eOtZJJdYWl2enpqF4N0FHSS8P+/+4qytPGSTE4NrCeFqPyKfX1qY+eG/1&#10;+lsbN9+afON7u3dubs1MVU1NHY0/ZHNY0Tg6Gjx/aeSjH7198/bK9m4DGWB318zyEt6FdQHbIgrB&#10;tChYivKXogWm/vw65KoqBsT4AJQg27AGDOPQoqTDYWlfwAA4TtCp6M1YajYYmVDU3uApHcDnANui&#10;zI8MBnuDMYEO/HNOQjXtReQBKDAkfVIWdWZ2Vl4Zf4UbcCSp2EXivBRaogzDLpSNZ7BsuOxeTs83&#10;GtmlTzXFavl2Kd1pNsMUYm5GUzfDgkn6SYyYhkrcyfr+nadPcQZI23n20ZzA6u0hgo5MakoyaVig&#10;tSGbg5BwdGQYp+AoEIGrit6+Pg46K2yXTphJBESw8dQjrgDdUxRc2SebrdndjlVVGaHiCIYKPBB7&#10;hSONZB+r10zTkTAf38spixKFNy+zMk4yqTFJa8R27HwxjisKTYKkKXPbkuegaNU2PJyKZmhfBf74&#10;TBmawgeFsFVkISmbpbxpfVYjXtqiyk+67B4ZaENDAfIUh4Kr+JY0eqexOG8IkgXpx/1tNY6aDMh1&#10;VdXZs2cfe+wxd47zq2pOjo5Ac2GhODxMQpDW7gg+mwwLRBBsRJDQj885lt8SAAHjODIyinckkWct&#10;EpBKMMDRdXZ2I9EPbKVAIOdtfY11UDNSSkYIwpY3tbMEYJ6ikNucRcsdaY7r2NZlfbKXiDJ1XWwC&#10;lT0jg2vjc1oz3OI0E2q+0hAUwVfJXaHWcDFZDi2L4hJmn6Xy6akjAyDUAEscO336xKuvzr7/HqeL&#10;52WwDcOa8EHcHJcsWYjYOQS8QjvxwozpivQm3T14LSW1y1atQdTY2Y+qThsFi66I6wW3KBP/0n9Y&#10;Lpj7DN8X7iCHVxZHMXNOXm1ohBzLTZtMkr4oLH0smyl2AWR5eMT3QqEruyUQukJa5gP2HruXTOBS&#10;+8+eStqRdeNb1HuyvctOVpcbjBtNxCSaMouovtqkjcyxOBhfV4rGvFIpGAsnGWFu+yC1xw6eMguo&#10;Q0J0GG9BhL5/sLC42NDS1H7uYv3oycqVFSiJJKEIrkefz6dLzsy5zGyfRjZHmDQuOkEFG85dlDha&#10;brZjYo621jYXpmbWFpYAB5uQde/rowREBkIDqdPjDo4Y6UG02Pvii0vU93b2qDyRSWQMmCwqVOmB&#10;fbfXV0lisG1sCDYbl0v8hqc993NfOWofGn388QuvfGrsqad7nnlu8Ox5CaSZRyP5r6EeKrDKJNjd&#10;rTXFckvQZosYOkpip1yoXaFhjXDx1HjIHlU4senRyg6vzVj6ogofL20QHRW62FooENhorasldntn&#10;eCvnRTO4t/dwcioEMOm26gmL8sEjcCid20bZdIsNJRdMmcdAni0FOCsLO7KaEU4wFePvcZbOnAvN&#10;F2YMGEmR7iHoo+Cp9v0vnO8x0WAaN9OVsjV5wER//nV+TMrAX9Z1U/xy6NSZzfUVjgkXAb+KRil2&#10;mxVnmWHRzaqvO3vmLEtI0M4TJ7rliNozwz6WaBWBIaBDEN7NLWZnMIKiFN9i3yywBXjwCJVE2yp5&#10;hM0M0hOos5D4SULx1KKUCACHGh4ezUS+zNxNQspnEQY6ksWTaVMcF8kMelta8slB/+xWLHyynEzP&#10;OYtYCkSWWvNT3EbRmPYtMUOPEFWfrUY8J81nT/j5SOiOdXdxRD+Zc2EH8PzCLJsOmiMd7VjYxXmn&#10;+kYczk+nX5Nnb7wWWX1ReJVHrM6XohY2ACPLHQ4/8TgtyUwKBk7S/ImMmB1z9VvrIBuA6dobdk+q&#10;f+obYBSwHQqUhLSBV+BgZ9UtSbtX86N5LTNM0yGS5NQEMDZCxkvEWIyR9YJydUE2fWOcSmlSMPlJ&#10;3KpYm4/SYXHUOfUHxo+kYFGqWlyct/R79eryB+9x3tgnZnOOiTqEkfn4s8+ffOJxeCTzi4t0hUi0&#10;T3wan+uS879IqmInwa9cLs12RoixGngPJVoflUP5W05acYFims4MQ4XKUq+NA2qAHIM2QvRFR80U&#10;ywsOwce/FokpMuqHKqdj3CRW5vt8ytJvQwrKtO/EmNYSlcV9JAFWTDZvIAxjV/HJ6QJzQA9WhQqm&#10;lSivh6fg3MKC6kYqLGrX2YRerZP3HC4lfFYnz4oViSk3JolamdCtqknAI6wK6ebyCpU6vpL9JnmL&#10;SJxAlMjpWJrKy7XWjbo3uFm7TrS0IDny5EAZueWFObSjcFDgLOQ9sg/DwSNCRbyQEVzo4p05f6li&#10;dGT59h04AySZhaDCZXR2d/GgeFKwlaNnZmhAnri6tjI1O3f2uRfazj6DA6qoa6moaayobzusqqts&#10;6txvb528e2trdY1mBxabJ833QZzmLLsJM+26FA8THmSOSYhWsqZMxCyM05cSJq71Z93Q8Qx4fXY6&#10;vuOwAvRJXRV2IJUn4hbWwx3wCASvKitWllYpdbCqsIiLvqhoikijw0IJ0m3HlweHD47kwHGDiOx+&#10;K0BhhxwDlQnpEl0dz8wk/kpTl7/hYrgX8kL5Nj932q5H4E42IzAPO4DHlqt0n/HFWPSg75ktxSNE&#10;qUuCAYGMArKy9LVXkuGKMqTFWWbkRA7JE56YPzcTeNqoRA2HKC4xX3KHPV4UsPgkPFjQP/uzeHE4&#10;icfBTuEC8ks2KL/i2bNMUh3Ce4MK2dXZBrLJJQWM1miQgqSf0FZODS6hR8qytm9mMJKBVen3iJx8&#10;bEdG8An97HO2iWIwG9gMinQsrQiGm1JjHDMRkYfU9LmGqGtGZiaPVvJvrIbcsjRgsJnQXC0UKFBF&#10;+u0YcUvSXXYMQTS7LKzKCNuHFYiBNkwG8XGeSGgWMYX8ubWubmZqAtULE3HGdDmkrZ6Nm5F9TI2y&#10;DFDy8VTYcoepUYjGxJlzY8JcMRklxCt0EdeqVLSKqziWJfI35TMLcMyP/ttHb+aiS4nzC3pAOKNc&#10;448o0tLmylSRDEJMqc3F4bgSqPd52ctS2aQn17ANIqN0QFd35dNP06F8/YP3CKM4oTnXNsZk8d2X&#10;9kHY3GGZS/NHqBMBbuhyHrU8UFvb7UDhUt1bTlN0Tq7dsCZeicDTsO9PubnC/ispVBYhzYQpO4hi&#10;Bd5lRXJTWuiCKvKfYczbkwmU7LKkwmEXZOSUSidjWV6eiKnjMZR/PCEBiFmE2qqGE0j5BjO2PCab&#10;LEJt5BtK9QzTbPFTmgru1kYbPrbEfWQWmZ+YeisU4MkJAgKQ4o6TY9skwSB1FvOPuhBYfPHF+dt3&#10;aBUhn8WAGgnCJ2PKZU0djDWEkU4/+1z3iy9Vnjq1NTO9OLsA2ATXE8kOthxhFq3e9PETGqOVhrkn&#10;ze/q7l0DLbh9G1AYJIfboYRKfEg6VtiiqAOxovwlph6LwbFFS2z08SdaRh5PQGC+ZO0AhYaKytmZ&#10;B+//4Lu7K0utjY1p/9tNK2w8cUS9eZQSWkIlNtHWVhXQUgeIpca4CQggoQc0lBxFlAefo663Lxcr&#10;UVfA8RqQcLCMpbG7ULyAVdiL1H24j9m5WVBzMn6HwpR5IMmzJXrvHyCtx/fY4JMNVuyDBKhoknES&#10;2ZgyUxRjCXTGLgp9zhrYASNMLNJ65It4Cxp2bEsM0d98fNCsM+kzfzCbfaTkxM6O5EW6bpTk93A4&#10;b4WQORmI3IptcQ9KDecuP9bU2cnT4rFxr0T1xTYlcrERw50NHTgzk7TIijIwP1jNQHQ+0xBpGbAE&#10;s1gqdWNCX0tyau2HTcndl7iMU8SJTc5SRMSNmh0MQZ0UYe9od7FEliBy0nTbPi8RO9sEoqXp59gN&#10;oXkqC1qMqTa6SFLV12EvrMyWnDeS7Y/SZA+AGVCRzA4uobVNMsvFlLPN77ETPLmYjl0Y8hwwziG3&#10;Ssl0I7MOErD77Qk9/Qr8mVagCNVro7XNYYgfJ9T8AkNM7zj/llQA6NTjHBCIfUATtveow+CPi6P+&#10;nwAll8qllcMZIrMWvxig8lNwAA1Wfoq3s34iguz5F3hJy7vhcwgbpMkBh6pt1rbOAmbgtBQdgpJA&#10;4UMUsFU+taE0EQoxBWtjOuk4rr3ZmRltkJ2TLY9ffXrs6WdImycnp8cfPjjV3Hp46uSpM2dOP/+R&#10;rblZq7VqpFgEdsVi941hORU+aNEnVhtTLQuosBQqoJOaqJab4tXq+RaRzAQyhbgtPvuoYaGkBcfG&#10;Os+RhWExOcsy/0LNlRcRZ2xumFvX8tIAdZxgZVpQDAdPE+ygmHK+kXSqmGnboLw6z6rCgYHZ2FEF&#10;OCrgctqmdPUemaRB3Dh/K0VdNk21I68ATxyyF3p7pl5gYfB14afH3BPl0dum0uFeK3UmsE4IoI4P&#10;reg+f/ZocHDlxs256Sm2KeaJaA7KyhoVttAWmYnV9sxzR4Mj9GVtTk4AzGELsMLcBWefhm/Eyhlm&#10;PDc3A8fz0jNP1zS1YqxBVfDz2BMqvHAaXMyaapgV9x5OXnryKqzD6dk5+IhOgG2wSxNMiXbb4Wee&#10;JSRZX16AJJn9eLg4db9hf+OA4a6ryxhOkB1iGmvdzW3pcDJx1JAl12GdeTCJo2mMp+UwcqkctNU1&#10;vITD7pKyFHK60tWB7ITL2POR5bE7kD6XdJfI5jJH12bwAgwVh3lpkYm3il4UnX5RKU6WVQR5RwBf&#10;/MHkLMCpMV+UN6wZZshOKjGqD+YoR9y9TPUlJ6OuIHp2PNFCqXXmXrFPSKN/5eqp/v4BowNZHJBU&#10;DOwzfc4dpptKn3QceeYnQbWRmqpBNKQNBNzW3tF86sw6/Z3jD3m9Wl5EcKZIuYjIobIhQttKi/rx&#10;qGAyJPsxiC6DbxrNlYAuOGxF+jILUclfm2vHltk84HbPVg79k8933kf07wtXmi1NpsaON/LyaMK4&#10;AJ4E/pZ0GCZA0Tz02fBh3nTJK8uXOc9Q/ghhL82BH3vpY0TBoHsuqNi60IY9upkU6RaMfeeo+vZU&#10;C7kYLBEfa4UN6IDqFjUyJVDg61RTskhh0//xNfJGLNaVyXsWqQGt7ZJw2yg37kfv7ELthkZa4lwq&#10;+N2jJ+enJug15MFzukh1kOcuI5MLTftHKQXX6OeTPURGIOayUJKPCYvFRhcXxb//83sT7oUNhnaw&#10;M7qTvCPlscE7RfKZ0hCLw1+xzJ4No355+NpQuSIljXCVEnpostmA3KMdOs7f2qd+bb6MM6uu7jt7&#10;tvLq07OLi5sTD4HpEWg5ST/0iy9UXX5i+/U3iwiU/Dyn5IWCijHKNB+nktiQK+HbewwYGEeco5Cx&#10;ikYgMcYe6ZxRbV8Z9QAuy86BBBZ0wmkWx/4lswLC1mIH8xqTLMXpbRtLUGYAbkwUlkvgRgO4kpax&#10;zhKQ6EcISVRB/TriwRS1QyMqggIptZuawFwiJQw+5lwl2SeRcTIXxHOXgVvpRcypNIFLz0iBCp1E&#10;A/LTPTCQDh3LP3hEglmFp4+OmIQHSstIB1gcDrqnQ4Rt2ttzOD25FaUfhmpybDboGd7YPnXqNFqV&#10;YHGkq7VTUwcTD6qXlgu/sCwFWSDjJJYX59a3Ns5dfOzkCy9UPPHU7OLS7K0b3Bp9+dRSVT0LfoWR&#10;xq2t1TWc/eyXOs89hi9i/g6Uh8Y66VKE7ahvL9259a2v/QHKvWfOnUU9bXl+4t/923/z0qc+PXjh&#10;sYb+IZJImusd6E4H3EA/USNejHPOOjhfPNJRcqHT3KyvznhM6z0rq8hvg2VTMWSRpZZGbJaQnwIb&#10;l2eXFrLMQu6wZJTawKhw+NhVPKbifdlpTFYnYFOURhQAhavmVG3ogPN4EYryjLgR3WFORJG853BL&#10;4IO/CDCNA8gg9jys4xhO5UdiWeeCyj+2HypGTCJHBBuq/8blEzzFUlkChg+WnWvK/JgEiX5cMfAp&#10;YTvqFLiaW2V17PmRJrK7Mz93OAvSugdOXIJBvpndCR1HqEjOVqYgQ/zM5XFLRVUDOlgKd0Vh2Tif&#10;InshArMdA88XZDXGK7aGP3APuBNbme2/go6uRZCGr4pGqfixTBk3ZaTB+RG2izygTizEOUyzgaHq&#10;dHgabZa7389XTtNllOi9u/vZz36u6+d+7mFd3ca772ptDdbi5cEcEkQHXoyTA7ShGY+5dh0dw0PD&#10;BfkigoaMdfr06Sj5GqK7y6WROS7WcQeZ0GgmHaPi2TUvdk3SbEKPpUgR/2lpmV7qDDsHYl4m91yY&#10;Z6GyquAGMJ8c6trUQFm5kkljkBqDaQump26TPCoG3QRZFrNCRuK6bjXF//xSzUAmrUENI5v26Yh7&#10;kMTYNaMmiabKzSRZiMmtbsr4vFDa05XH59DAUPAQ/jb2JZQGfA1jh0yP5O3HsuvGiinHm6L9Ovfa&#10;D1fu3S0Tj6B1f/jue1W373ZPT929cQOSOPSYoaERHgQXw2EL/yk5RqkZxNyVdtMC9fDtxF5cfNlO&#10;fFEQXGL2RhhHxg+W69ggRFhUWagL4UE88ymClYTa/VesofSjKBsDx3KmzZ1D9naVZF/r/+Lvjgco&#10;s5sU8JMsDX0LQqrjqnMWPN9OeguXxGDDrnFSy6bqtjagC9hvBanQKVoSV/9Ekg/DsAls0AK1z0L+&#10;b+ISYyboe/BnO3v7qnv79jfWypBshIaLJCbfA946NDza9NTV5YUl7c3i7PzE+PSbPzz1yVf7nnxy&#10;4t0PDshEC4Vie2fk6jMLQyOL77w9ce/e9vICNECWGALaDnL8rHUaMVC2Yx8wzPHc3/gbR0NDE2+9&#10;vfkBikjwU2m1aSGfQxpNOWxCaQLVju5Tz71Q33aqoqqpfXDooL1x9vY1zg+QNN6/rrXjxS9/eX5m&#10;uqWzm3XuGR6BiUuiPThyiQnvrV09tBKszkxVIs0s/5ZmI9M49qv9kDpNM3734VZm9bFyUSLjKpkO&#10;29za3trZQVZtRBd0wg2ADGkDgg27yMAVNYKw7LkioiI/nD1BPqoYqdT4wNyymIUAKT5ynCNBo+JS&#10;EA9TeQJt427FKqSg83SIoBl8mF2hhB4Cl8Y24YB5nYkEChxnNJFChQW3wD3uE0zXl891AVRJ1zVh&#10;3OWiEzsfofTvcGIjaygfkNXFuVTkZFxkS9vYlacOtmmj3CIOhr1uy4T8OfvT3Xqh9Je2BcxCEYQr&#10;mIDBlCqrWEfjApwY/7YHT3tHDCEzzJQgMhclQCsWvyjUJHA23GalcWtXrlw9cfLk5MMJIhUWndQJ&#10;9XEUSqSgWmtuwbGUJmlBvPRXsM65SMyLJGSqCNpQ58DYMl8U3bKgiV+kBBnn1j18uPrWW8EK0EHW&#10;QkY2yHjaCaEY7tAqXHCeVsVhe1vn2dOnz507jzrd+9evcbxHRkau/LVfvPSxj3HOWBnCQBaBTIqU&#10;hahTgYtwnMNXs+Lvuglrsly0WsFEYseTBfP5ej/8E7AGiDYHlUKwHRN6J7vSuXr7qYpeH6E3Hbpl&#10;oFwlM5ZMj+wMhPRivdCfY7Gk9G3nE8SJCw9dSBCL7CizuuaOjnOf+ewqFNiF+WwMV5J6uyGFwzw1&#10;VWxlRQrpBqqlGy36YRlrbWSbsFa8SMaOjfgEMawhAca5ixcHf+Erc/cfbi6tkLKwv+7df0Dkyae2&#10;NrbQGcn9ww2auPeAj3bIdGX18PlzHa98Yn5+fu7ePdI19V4KgB6BFAIIDgybUtJ06uzcSGkcUOwl&#10;FXlEzdjnbe00dHWy7Unoue1WmokOjpaYku6dIbNgBSn9x0o/0yJMMzTGkeNHnk7xTez46JB3ER3D&#10;fnP4SYIMM6oknWJBSjnVkz8aueNXkm3oqyIFFYn6PbByNjbzxdl3kDNWpqdoKUk/ehro7brC/NIs&#10;ZvYdhlItiXCqQdk5RII720TgbH7uzVkHW9C2LKRwpySYABIrS0v0LCv/VFkNRMjqyPRTO4vx3o1d&#10;z71Q2d49+PxHf/D7X7374Qfri4sQDOguWfjhD2GuUcWGvMzGPjF4Al4FaT6RGsS4VubtovAwNDT6&#10;2GNrC/Mzf/bN7ft3oL319/eikNnS3kZ+QYXNbDXTEd95+81v/tmfffTVVwj20q64tjMzQbmZYJwG&#10;u7FLlzquPHvqygunL3+0d/gMEUJza+fQ8KliNBRv2t249t3vZMj2jk6SP9jmvkV+6YHE9jC3EBiA&#10;yANTaMBHadTJhyxajcU3q3UlgpYsW6WwgU0FdqDAMK4lzZ2dn4OZnmYpM82S2rCzGCyLIimucWxs&#10;DB40D4XMz7ZXGiApv9GtRnmjngZAVOzNldpb2iJE7PiCjAms6+rp5QOJyJOjGzZxkZl94ABezT1R&#10;aakDEYBTMBCwtjYv2PhPXn2e1SdEjxps5I/lldkHWaKbpcUlS3zAKEF+5WaRhcHbpdvNMTXbPD9B&#10;wNSg+OL1VRr2IU6Zh7K4RENO187EMA+tqqcOLvNMOfWjGag3QaknOUGnFpOdXVAP7kZHk7JksgM7&#10;VPgDmBSI0ODgEEDs1M3r/FZs0/G6gG8qOkFNJ0BiIxjJOtZI9QbenjKBdZ2kjQaQIS/aFuxlP2pc&#10;xrrJeZLaRQlr4/adOwuLy0ShZsshTgFgqMzE+Eer/NFhTwWD3cL7oNPxgzLUxOQEuDPfCZ6zducW&#10;sl6zszPArzx7zlXIwgbgtpViialiHfGopPtwR7qmDNOL1F+ZcVcBExyFUhbCQBo5f4xdMzK7wjL2&#10;W0NbTjmBDSTXMCl2SC5G/cbnldb0uV/79WWF27nLHiVYkC2rewKfradOwBrNzMywhcEjTn32s23M&#10;yGisn6TdYH6eOBNXyWpw+AE90jFbGiTdl4AGeZ6m5719DEocoPJAEJAqOyvs0DaeQflS0SHylZvX&#10;5x/cVct3FXLAOmVPPpFUUZYL89sOD2ADMHxC30ZHLAq+jD1dJLLbYj4k3HPUlIBF19CF2IVLToJf&#10;gwQbIQzbDDUihs4VfMNwu8xUQ1dE+VNHS01OTbL5fVorSxwKNGP5NwYXB8I26x8YGB0eTqOWcyDF&#10;kfhpAyGIBGvYiIkYAtyH8aJVABzIeIRAYtY2hV2O5zHi3dSo5BfmK+GE2VXDoiUc4wPlqlNZbUaX&#10;pzGjrAsH44iQntb+LnKIqsrZ2TmPjGPFg4VLT8zA9YhZgybbA0WawjDB1VXgeU9/Nj4v55deGNGB&#10;9WQ+en/mgxv9AydoyTjb1f3at789ef82J5AkAw4+NY+unh7vCG4GuuSAcFGgFU96tPMJyedu3SJk&#10;I8zC5JhVWBuzisw5YnFoR+Qk3r87jjke7e1eWJv+zX/2f7zxp1/fnJoaZPoiTStra8tLq6defIUR&#10;rMlu//9/pqZvzb3+g4PpqWpEUtGzZo74oXA5ZwJTySewDzE1pDMWiiN5gbEB+iOSI50GK+csY4XZ&#10;hBa6j5l27CCqlYCgkruFVSX7Mla7nhCB40DSFs1oclAKj5vI3eB6WGobjK0nrVACJc7DcgY1oLHT&#10;iFtWZqSPefCYI9FwKWG4VfpZCD3t22Knk4jkmJhl8I08IJ6j5HdjOFLhRnAPc2v21f/85c9ig9Cj&#10;4ctMeG2C0XjzamE+/kcyxa51UKHNu+bCewfpGVHcy7gAGUaLVA5FTRecqm+cLnFMm9OdYF/sdRqn&#10;TZGOuxAtyimSraeNck1Iyn5FmR9R4G+R0xgszAkLmlZV04TCdtpbWpibmw0ViXGWELAYBnys7kQw&#10;JK0b7kcKXyJBEeXBdRFuFDwkiKR5A/9wZjFmNtxhJdOeLwQRXZVIWyEtIO2hxPVq74BRHNrDUlBP&#10;cfNsDpJqzi7ZYhrwaaRq5fzg8LECWCAMdKEks0SmwNDygY/iwGJNLQpxGfqz+Iwydosqs00NjtyG&#10;7LnHELqE/JYfXLekSOF9FD2tDIkmuGtsoCSLDg6bRCAVRm1msrEaOEJuiGMkk0t5kJZY80A3jPNh&#10;wg5Ti+ZmoFfC4O/77OcOe7rnfuu39phwIY5Mwg8AV8+H86Xh9sikyvMSHyky/IK4YDO6EKy6IIdi&#10;4m4kVUzZV9qNGM2lxXkananvv/iJT17+7//JjcmZqrkFkipEtrCPRBuWxCPtVHA8TgU8Lx7o0DPP&#10;8cUdrW1YRiSMiyQTparRC+cY7GFaV19Pm0yQv2g9u2JqY/HNElSIdGJnaQbkPzkg7GeFRKsqx06e&#10;7Ovr4wrR9DGSDVXOsKfBaQzUFQqe4waNCkJZPSsiQduSukYyrfTKR3WkZLh2itNSKPjDNEjlf6Ue&#10;p0hlshguroBVcyuvZ1VTpQce4UE00CZX3dEO2XAdiXryp9o6xccrq7p7B5gFnmZCs3i+rNT/iaK8&#10;vro6qvpWbLl8Chq0sWUab5mWwo6anZy6/967J4dPVl44d+XjLw+0tE5OjuMwyEhodsDEoD3Eu4w/&#10;8EkW5YTfrZgpeL0F7Y/zQptbmd28jO3aXOdYigk4nqbeKiu7pL1z6MlnHv/MX+7qO/n8p//SBk9o&#10;Y+vkIFMZRrjExaWV/jNn69q6SCNzvDhlaQqt2B6/f/P6H/wHKLoNB7sr83Pk+4wBSQepIs5Uht3b&#10;KpfuIpwusGOgUzO/sAjG5X6gt7Czm5ACPglGkwVnEQpVOWmSV+fE29AqLL1WMGYEajid9rhAgiGb&#10;OQkKebEyGoii4vUtetU6+jVi4qXixsoHcZWT5xI57XMXShgAAZxV0e3oUGfPq1XHRXLUOYBuPnr0&#10;1zcwdGxwzmZkMlN1JPH70lCDyvE7SrjmaxQGC1vIKMAATGAWuTV40/jCbfJLQT0BXDkA7E6iHSsj&#10;0oqlYeBS4JmzvNxMmjVcyvgZWjy5CCNZomyJFg7kBuYyji52uWB5GnH0mML94gOdhJvD6deFGiV4&#10;bV0OPUNKCOuk9kQPIrpgo5htNLad7WjZ3bOdENu5I96uQ1gCPopcy3BQcNrZe8QwSgdH/j8FT6nW&#10;5pXqLjYlTg4VKjsgOh/2MQb0QLugUOYV1LdxkcNp3JQxWlUVfT3dJ0dHMSs8amJA1hCvQADlxwZ7&#10;ipmrMmsjhwi5LVP5zGBD8zpgcsf5Cxd47dLyCrYqsndN+lSrmtRBdXKFkmEO9YjXTJJjhbCqcnBo&#10;EHoNXPSMONEuC20/Egj8Ef3GxAWCoKOJDMdk5gW8Z6k6F+ar7tx97wc/oLyAG1GoWuXfhuGRYdAJ&#10;DgZGBHjTDZPelmKauBLsC4qa0qgx0orwOHHKZN/xZ7XdPV0kj7R1YWgY9AWb7Llf+8eHzS3fu3Wz&#10;5uYtukXZ8qEUOSgA88uxKYR/UYJo7gO648262jqd7Lm2UZg2+pzDI/zhGt+9vMImxHyYmQTzUZhJ&#10;yZfdwmv0bClnzB4WACGWVx3RpkplmxhoJFbmMFa3itU7Bl1vbJgbhRJnniwMEpF+imPpN8nYmhDM&#10;LT556gyRdrexDfx/Cftq9kuAlEpfVHCjdZDhMgjbCVvHTx9wgHnGPq8G1Ys0+g50xqWo9J3LIQw8&#10;4MFqphQJIFiDBopIpdK4JcxnPTICVP5vaQWwqzhy8oX2xeNEPGBpanKgubVy7FT7k1cufO7zX//t&#10;32Ep+ShiHR4uI0bZd0AWwJqOL1lZJ+JjA/JHWAssO8KnEIaaWtt7Twwsbmw88YWf2jtzeuPGTZaY&#10;tesdGus+e+H8J3+isoJImVCgZvTSEzOT49sry0zJ7mhrW1laXJyabDrcrd1br2wB89yqWp2rWJm9&#10;/70/u/vn39idmkIyFZtHHM8UFWgOSVEOqW24UffU+EUzkiiI+IigCpwKJjfjaOATc8JYE0qUDkSV&#10;hBpTkHldpS/BEouMssoUyfaaaT5XQQjFUws2yp0j1GMjnvVzac7sBmBhNGOpMHlMd3LQaEiibIgt&#10;ZhT6JhaZLERaSKa0kWcpvEcylyY6uQyUIkLoFFEt87VthfUCTdoctOSINfZV9Wc7ZeLJjY85tj3G&#10;2odU8FK+fFQDAQrY490CbfI0606fv3DmE6+0MIn5UAWyQk20GJgAzezyUTMV5swrYKBG2PUSKJwu&#10;iDn0aqxsEGUnGeT2MOJcJluKN/CfKRLSbCKQU+osBaHmTjhcdt82NF6+fHl9Q0ErbiRfmrZo6WVq&#10;o4iIR1NCajOpKIBMyMLCDBzHNMYl/DTwNzwIbq3tSzMh90+Wx4IE0CaXynAMnK0S9TCrYsZyYfqR&#10;41HCxol8rkG340iaBwb6Ced5FFhYQjaWopgS90FyhwI88QUAHUIfBPsUJZwsLkTTjZDr8JBa/g8f&#10;cnEdTAmQda4OFFaBW34UxBk84/P1DYpseQ5ZAcTA9hqb12ZmSughu8YdJdVLq+FEZ6/fol+KutgX&#10;XISqb4WlX1E5cf/+xO07UI3IMLgd9niEOw6oPWJCF5cW2bShqVShHybtNxMlMEVm3htbOHjdvBGx&#10;+F3YzdGNau/AIc7MTFOu5pxz2xc/+1lKY+O//uuH27tNzNGgdB6bbs8FztKpIvW835463N0aKOgC&#10;mDloNWIydpopjmE6yEEqYuWTM9Pc/pVXX4Vttzw1xWoAp7rsJl5R1wzngWURr4g4H9fG3fHhZLIE&#10;YqqUWUwmeAfC36KeFlssV6NMS6DobZdHoAOekWSpsCysT+vnxbQx7xgCMhgj4uj9mfapiVywN/5b&#10;tNB5Y2W6TXanrjc1arcKIlZgM7SwVx41tXdK6UbsmCbMYDh5QSF+SEGV45VwJ8lipk2mgI8pUEQ0&#10;VFQSZb7WE02dXy35GozcjfffO9nfi2YYL+g62AdWHh4ZxS4itoB6EZG7sWH6NeS2PGquMcOEbkT7&#10;TFVVz9nz1R95vuvKlcrWNgDc5Q8+wJZxA0fVdVOra33nL6M/GNReq/DBa989WFmEHoE0uxOn1lcf&#10;3Hj/2hs/qJh+sDd++/r3/nz+xgebUw8hPPYiV98gpqcmdVcP+Dw8aTtgRVXEG/Ednv3ASySmPBD2&#10;MVAVSIZAoQ9sDx+T9IVsMlrmKItubjres+qIDimWy4U62O/t6bZTUb60vFXeu7q2oS9Lca9YM3EV&#10;7iQE/IyFM1WL6bAmRA6tuqEMwEPJCIxr8fv3zT01GpJ4cQD4WVLvMj1Ss5bqW7B1kx9wrzBNd6v/&#10;1uWBxI9lWrj/hMdhR1ZMetQUiXa3N9g3xNjkR1CaySLPX7m6/fGXV+bndyD0OMFI7ovbS2qS28sU&#10;L1uE9bEZmmp4CEdcQ0t7q39boma2ZmyBw7ECOvMa6VBRw+Bl4kdGNiWgF5gLvocbFNDEUQ5/4sdg&#10;rCw+GC/KfqKWauY5+06745vMGW0rx/iGA8vlRoTeClxRqmNN+e/Q2IWruNC0fknj8+5KJ2F68+VD&#10;SWG2WJZOKXuIuXACIr5Jmadwon/k29SHDOOLq+UKqCpwMCnMxyhHMSqcgbjQ9A5n6kj4kmLU2FI2&#10;GUKR0MEmxsdJvblHYkgMtEMH8+B4Z1BPG7q60iyL4eDeQFpccGQhjo4AlzNzTzcevtE2+ThPiLvG&#10;WKja4VhMkgYkNHHBSrXyKK1PINTnFOIWLE5mJToch8eA8yjjozKFWk/F/6lJz/RoqmeZaJXQVZ6s&#10;CAsVFjUtSWyIEfgwu05tgrfzSEj1c1/80uFzz371q384941vdDRx6utpHy25mjp/+w6ExnkTDnVR&#10;sIouoPtt/4DJW8TLuBBl2r0pYs89/Ac2guEVtLd1PvE4vNa1B+N8FL/GuvGHDAexfER5lNQH0J8/&#10;cXcazeK49csur7RrNcmYSGnFFiBP1CLcTf8A10qqs3kx24B7NDJISdAQKliSZG0hO7ejdCm0WKkZ&#10;NKrqoGcP+06uevaqpKOAVwXZwQrDEfMpF+aPLlxxvshi2E9Q0hdVh6ipprrjnD2jTC/PvZETjfIR&#10;6SlVdSoMQLk6gBTFzCaBjPmIo4PN5cUPvvvtzWsfNK6uDnz+c91Xn665cOEuAMLcNL7MFM+xBto4&#10;yVfOGtaBsClAUbgavBrkgvqxk/A9GtbX773+ejW1NXXLqpjodu3a9VOjQ/Wd3YQ6iAnOz96//sf/&#10;6VRPN5LE3AWqEtgWVPlxmMQLm9AxtzZbGKK0f9ja2DQ6MkrwgaHAwdH3tLi8yI6x7h8kkMOCl7dA&#10;StnJuppa/qi2cX/37t9nMXt6e2QEID7DvhXDVX2UT8PTlyqXGtmBakFR2C8lldTy0A4dDfqUFCo5&#10;thwM0vdSE+bFHZ1tKc/TJpPhDImb2flseOk6RphOc8WQ8V7z+7TYgPuRqbFZS6LMlbMCBQL1xFVw&#10;7pgUscF51Gf/0qW+zHbUqLnnEow4Lyk6DHG5wr6heFoJKX3A7AZQbhqGHn77z4GViGXkMpsmoy3q&#10;xAFpdmwUnbqZICdZMgCxZ10t+BPaU3gwE1ghBMNebCjfgeSr/e+xwYbesrITZ2SfKTQa+C/SgjDD&#10;+VHbenhs7Ki1afbah+QyNBY7dqHs3aicsHZGGXEGbBc+SkF6pzepYsUFJ2vO63FuLILldN085ykw&#10;NIk2SoMN0qLTNilGYVzvyZN8YsJpds8DOC4/huyQHkNJh6zeBkiTCkeSYcUs4QWDcXsSJfIUKYyC&#10;UpQubR7i+toGjndodLirvev2rTstHR2A6NQbWSJ2pUOnSNspsDcJ+zpYK8AH34KmV+vAianxcREx&#10;Kh7QPNOaxQPS8yXoLicf+I0VZGWSzSGYVPZKcCn3gn1qRLLCWTb+tnK5LD+/NBg8pvg691JYh6Gu&#10;BDJ6OKc48t+C40l6uBwFUltaqcAoQhR9shIzEJVmqDH71UrUhc9/oWJo9Pr1G233xxG4hKmKFrCu&#10;Ubar/hnfYeZTUXnx2We6P/piTf9A5dIitxl9bV5ea60PMih5JbLqWwg2LUXf/OBwbv5wfj6dIGYw&#10;1rdVODtWH6X4v0hhvMax5bw/N18IRe7NJEMumMLThEHMHBZAEvJSGxH+UqqlBVIAV7UdPDuocFjD&#10;5pA5m3RWMKwEcaKFKTSX7R1ijFxPhzko8Ov0FqerEOBtbdDtgREEeaS4gL+HzKfCDjU6pxGR9ETd&#10;m67dbags9my1trWyFZIuGJGUEA9Xioslp0EXjrEeJprsB6tN3isXQpVIKaKMvp6amz/14ksIEbAX&#10;Fq99ULkwR2UTy2AYp9JWHd0rMoXtTaeLUOvNNgMPnrx/99Yff+3ht/508vXX9menENmU50PsCT3m&#10;cH9jdrq3rX7yh9+e+N63bnzjq/SbnhkecifbEFJLGwtSkezwvp7emooaoNz6qtq9LZnvyMrzIURF&#10;07PT1Kau/tgnGK1n15IQ0SEQFU88s1oqFuYWqP9mXG/z/Qf3Qasw/YODw2w05tIR/RtUpx+NLcr7&#10;2B46TS2wrbxMNSKKos+SkiA7U1vkUaeDT4QgsyDg5iu0wCWznBKXmfQoodOChFlt1NA46s5EVu0G&#10;nG9X6kZTCzVxKh4He9sYO1vsApfJCZFQaypkhK5AmAQhggZHexBXfeVsu3dpe3jZM2xE8GgFLoz8&#10;URhBN31nx8lgaY9JfK0bv3nr5uzNW3zDwIl+LoJ9A0rqNBPJbRwYm+u0HVFBYxcQCxBiEKGBrvI0&#10;aRbFBEaI0tTYbZQeB9uBmPGTKWqW4OzQt2uD5xSmiVQV/pNVwOjwrp297a7GBmIlIghmDvBiuJA8&#10;BPwYx6bI/rL0wh38IYMIjHO5xEbKDiI5FAOMcVwtE4eMJiB2pkprXche5zqb9zkkrD2BaE9fjxvO&#10;V0KKb7G4h3x+Zwe9DSoZFqqGQIL6nHxae0s70T8+k3vlY4mhYLOwIFIxQo/XIeE/LTQ1hnToZWEV&#10;uPfRkZNMXJtfXIC6RyGbRZNjk8iB1eB62dEiEqD/tBThcuzsqegcOLE0M6shyZy9TEcUUCr4fkll&#10;nB1OTOSkSp5UYC8NSkp/j4Ca5kYMVkjNpHvLqz09PSyUtRA3KGGCqimF/ixHns0oQgInj19U8PkF&#10;oaMBEho7t0TtjoZSx1AnRZO0QJK0syuTiwpzRdXUW28v/NEfN3zwQXsLEGVMG4xPJTwNLpJ4MpiO&#10;KnnliaHhiiceX+GbiJKs+JFxKAWR9tWa0hHDOrO+ybcEhYlnQDnMdo8qnBRFomo3QWWkgiomJyeg&#10;08HYSPyhHUpUIH0VK0R+JdJit72pEsRz7jiFlrSdyHpUKDUYPTgjDcda66Q2eFPzuczyKBSlJD3H&#10;yb7cu2wAfy9AGRcuvmmU3ciR4S9JEoBZuFSSkyjYOQmBw8+ykWdo39Mp46JHbTmzQJSfTq9pLduS&#10;ch8f5ZPNkIrt9Y2SloooGpwdsrcZKUDbH9vYIQN0wbS1dqyuLFy/dvPf/07d0gKfjrMjOLVxgFCj&#10;olKBcrT/kSpM0ARuSRZLujV4Ykj0jFwZ1XwiCGEHqRG8F6JIc139xIcfrExNLdO2drjf39WN9iJr&#10;xUgrXM4C7abIZTiAqRbIG3ttis9gKi4YWltCyfsTEx/93OcrLj3e+/ST9Wsb6wBtszOEIFwDLyBI&#10;Wl5bIVqE6sOGnpyc4rppVigS0gE97M/Et/qwoEuH5e2c69Y2no+1XyNG51OvEyzbi+hIcgHiPQPn&#10;ktmbiO/BCLA7OqGaztzUR/vB0DJx54y5AeKgJmcq75wBcb8NjpIDVVSrYW/s5Q9WX9WbzDnFKpB3&#10;spEyfSny7F85110Gsxab4nFzF3mMPRio1olpIsHRBJMUm0uJIFbFDoH+oaHn/9JPd/21X4Qq1bK6&#10;ZlUGi2AmrsnmJGhbs0HLCCULzdub0KTgbAmCQzyIIrM6T9FXVTa7wMEx7aI/2NYgfXIkJMr4yYVk&#10;Cs6oQAd4TV0dctRbhMEA7VXV6+BlaovwX3IzBCsSR2C8nJPNppRHCG+aYrU5dAlsxZrt8UUozuie&#10;24u11XmC1clzTPsDWQL7jh2ZsZsHdFitbqwbg9dU33twl5PwV//RP7z11ps4eZlxuJP03RBSiQVG&#10;f49PJSOBEpQSFMEszt8Jv3yjeU0a+dW2j+dcXVycm5kiC7j85JMLBIbEDkcixaTIZUQAT4GTwLWx&#10;LHwRABzdVCtzM5RPbJOxq00qEGcUCSdMAOGldykChiCkCKwt6kCr3IHtGFaidVbRMlBPZysvOxQW&#10;F2dgmDtFewtHTr+ldMa2V7ZJcWFxdgV6clr4Cm6PbAz7yBo5vYGzKzHOOUByUQ6s6NosgJTBFlDG&#10;sUQfsZHUdf5XzVDqiN8nHmRx2BIoRRAdP7x/Z/G176+9/RbC9mywdOURiCu+SKSasrGy9NJgE4Bn&#10;XoRcd8xB9MVlB2kuowkOLE4EzYpwwaDcMtxtGwEutIdF5ZOkbzgDI53duITMQ8KEZGyHYoqO8aTq&#10;m5m8eulIbBVULnvPaMzjVc6X826gEqJ6KuMuQa60LbZ66VkPCboa4ChT1OFr6ziNOYKlWJGk7hB5&#10;WNPsTQtfgnh8GON6K5idxAgPZZgwO9riND2w8/kotcmlYFXRI7O5ssQmcgAjcD9gCMD61ia0D+qn&#10;gCaMqtqanyU24e0UDHu6+gvPD4EOgkOctHEjhLzGJvI1+k1MoHa2+06d6n36+cbuXuQ8sBjIsJh+&#10;mbQrEbY8Pw9k3MG4v1qGdjt/mZ1fro1/4AniGVVsr+GvOokQ0ZawAcZMdJ2VY07g3MI80WzT6TFT&#10;4aqaG3/xF1SraRcshIVv/fmfPZia6h0e7BsZXFpdu3HnFkaFlQdQVtzZZMXtZCgqP5qYMjAoUsBu&#10;GXf+cRUxHCBuT0HNIK0cIyjY0dtzh/BIrTwDwonyO0OdHZH2PVofOE32TPDUOB1AfCDyErcZB0iJ&#10;BRapurJHWBwtbKY0gBwKeGZeBL/joBkr0CuUifXVv3Sxj5fZLxe+iIY8/SOcIq7YwB2ViY11XumU&#10;2EcVv6iCEAo1LE8+XPz2n9dNT+GLoshB1JZcMuIbfBm7Xz8jfGuEklhDGPE4nbaVvBq6O690eETB&#10;3Y1h5PnZSOJ+lVEk6GZYTa3Ameo8x/OXLtNWQHSGFiWFlYl7dwtjPAgD9Zl6jKIgW86JpyO2R4JT&#10;oyN/UkUgNFO5lHhWuJRJ9fx2excTErKq04s136lBlmsrc0XVOgBPFXUU0BDLPtx7/8NrAIEvfOXL&#10;P1xcuv/aD/ieJnY7InY2QckhMJBPt7qNKEVelR1pddMPsmchIvqcabyG+TZeOoxgXjc0MECSxgRJ&#10;2qfsiVCeXCyoiLLyLdhoNl5v30BbVzcjbXGRhlNy6QKLptyhT6aUIXpgIEXUpehPRKlK6xBfDtuS&#10;5eN6LO5FdtkOJ6niOBr+rCkpaKx5gBYsYudI7LS3k82YkUStW/J5xmvF8ROcGdanghvB1SNyLMmg&#10;1g9xmsK1PLEmordQ4wtYRNItXyKEyHQP1dRRueJq8QtsAm4ovfhKX3EBuHmq+QRrY+fO2x/qzoXh&#10;o8nLbGJDGz6Hhhc5i6qVOHqu1F8KdG5Tn9GH1XaumQuw9pyOwSIoIBIVP3ocQKeZrSAjx1Ahl8r2&#10;Vg3GX5YgowTOZedI8bTUpnw2n6k1aoKYJVdSik88B4vKi13J46Z8HJu8bAMHVPx7ekpSzI3bkZDn&#10;YVmbsgpcVn4CT0m4Z++xLxURPJDtz6QIp9CvsnzoLrPZEsFzweiWBAZ1IVTTZk6XavoVFWBNhuWi&#10;QEztQmRGCe/DXU9iUG+DG/YXO4VwhP/gglsAHDra16anqNuGmnLY3dvb2dPLDigIvuBPdSW1ZYIG&#10;lg5/DzmadWSBMR30x1kmIQVH2gamEDGoIRqN0XZLM7kUFGJuarIFsuY774y/8QOo2ZwxHhw7qbmt&#10;Y2pxYWr74O/+5m/2vvT5kU+89LXf+XdnBk9QlyAbMzitU0VLlx8FCUyqb5SlJjmHYNSCc+JUDKC8&#10;GaK+HSc04gcVNRLxkjkjK1SbjQ6wyDVPwVJX5nwn2jCgTrVYXI4HYlUaXlzqbSpUOAHDhgxDckMI&#10;leY8a9HsLRuGvyI5wHbz+upfPNfFcSrMPtadnkEdb7PsnxL8W7GR0cEBs3iiHoK4sF3CQ8PDCK0S&#10;M3L2yRTZ6WHFY1asvBMy8jla5PTSsmuNm+SHef7Zt4XprN9oIedSJoZjjf9E7xTQgLUrSurlwvgK&#10;MQr2tOK51bSoIO85OTm5srY+ODiItV1cXM6EEMvgpXRr0iotRIpxqqGm7SQ7/q8QyJMyhJF9LCek&#10;fzMLMaXgNRagjmeCbEU2xbyGT06Y5kIe2z5GT21t/sX3brZ1nnrll3/uyjPP/Pav/zo30tPdzWqV&#10;Nno5fqHOypyJ2FCi9cIKj9ZaZtSysuzsgLDFton8sFElzdXW0i1mxTV9dKU/BTDdaAYivWV6bGUb&#10;LYm0eBAThcIsTyBGGYaAX1pQfgHkCDGzKdOMZ8ITJcbYFTs85Up6hNPraC9PSGD8oxdJG5bjNgQu&#10;hORyW9aOSsWMVS0SvewSi8npplNjNheQAoF1RU4O38KGMU5NMVNb7GY1uCkGPVCAo1USbcgeI3hh&#10;BUO6J02x+sdzxJtifB3pYlV5v6O7e/jjL6/eHweg4H5I6ULdc6h84lHDhjwBUxw9ZiG3Rn322Kqq&#10;0+3rAsEb4ZY2JRx66mRW2UtXFxfql0b2KJ+UAUZZhJIXlwKAzM0cXVdAUEYoFa51nkvBPK39mMIE&#10;4iMD0msfF5RsAcNZOhpwdw+xF+xXyhmqsPp3lUjoGYGyFXg/n8JD4Y40QNG5t8JWWU3+I0qjXr2P&#10;OUbZnt4g6TX0toi87+0D72I32Yo0vMVHqsCDxsrGEuIcc1hlqctRdddokRozh5PjhjcgaFpbb29s&#10;YlLtzuoqDxuTAYmegcccY1IdvhliruAPgRLKfJm5nEMnbYHdSJ2GOIBYZGF2bmF2fmttY3lpZWNl&#10;DUy3v7+fGyX0Q6xlYXpmZXYGdlt7inhqutbVnzx3bqWq4W//P/6fRw1wf8Hi6mc4xJOTl8dO3b55&#10;J8MoqplwjrsqAZuxTkyc6UHkDcj/AFpKLxsLy+V5c4pxHjJtVYvqICHtKvuQIwnvmj9w9AoZg4cr&#10;toG5pz4rwUz4WDZzYAugG3eb8VDk7orkVjhhBQ2OC0+Vgo2eRNBYPv5Qnib/GGflx0deErQS8thH&#10;YAeKCnDrm45UZnJMWM893f10kXV19WCgc1zFGXkX0ajITsCN0L9kTPD04C0holj63MIM9oeTukpD&#10;wvKC87rArUhkmpr4Ok77Uy987PSnXkUdsWg6lvvh90hWnjl3cZ22TUa7egvOhFd+iCXMWeKrPTfR&#10;8Tk28SWopIM5sw/wnCEFeL1WSB8p1udM4kJ1bqWuXsJG0n2wihCnisH9zxVzlygp0tZuxUdfulpu&#10;CzVuZq9zM9gfnxml82CRcoUiF1CWuhh9I1nC90g5e6hyvNPdYnDEJ3DlHEta4YStnJ9tPd5yQ3BM&#10;Xss1mtcfHdGRu6E+tYa73Hv5Etl2mEXVbSJxwIjFFuQK2hGf5L7SfharWPIYBfAcHeVFROUnfaFu&#10;KeBFwi64PpwweqD5h+eVBiUPG9dI4s2f2bBlz5Ul1uJGa6xclQXonWOSJeFsQT90QUphkPG5eQwr&#10;KnBgfDJj5nd4vkg68BlE1tz9j8oShQJso9LWBoWX1tbm1XXQzgmMfOX5c2BsQFJ8qcN2kfXA2lbK&#10;xPJv82S1sOEg2dYff1BaWorlTUAdDX1k/JwlrjBDuS9MuQYuIi3F2Kkly/Og8BqJ1LJt3Copv/Ku&#10;0vuQQNInUtbTjVfqoXm9z6tGnXFGqKSfKXikjeYUjFVMCGV7dm1pge2ihFCIqjY0sOgJO1wKiiIW&#10;B8Ay4Hp7+lh8zDZnqKmt7fyLH2u+eHEdXChs63Jg9eX5gYNXDBC3YAG5DHOwV42MdQXtCSYD2ULJ&#10;Q4L2RxpEk9b6prM+EdLj0YC9rK3N3rhWvbqOiyBWoK2c4H1ncZ7wTZQGmIhZJ7gBBgQvr6D2RDnU&#10;eW/oaTS12HC4sro4OzfzkB6ah3SBwpmGmcMiR892lzPOABoGZHVDwGvv6unqZaJFK8Pgm5rg6d95&#10;8LCOYWD1MHO8HZCsNS54l5Y6mpkthBJQ8nhZJtINXCChp8x9s1WfoFxbCbu+1wDBiNN14JpJLByf&#10;lWAoOSKkUlkfZVeXncP+KGtofmNAmMhSYptcTfykwwiddwzKZGbzoydeDHRisGPR9rKlxcWDPx+3&#10;XZbxeEknDR78gNLokcv1OWXLlZOM2bYmHlofFSsSha11teqF9tmRlRU9/X3nL16gvSezozxyJXwr&#10;MWN2swYwAl48VntbynWzYShYryyji8jkjkPIIgTDomNJQI4dgAFjFRQNCmgYNIhlpPkwkbglQ/GQ&#10;smP6j9fOr6LLjvjAgDYp/6PlpoBb1lHc/lG6+qPlK9az3LK229pmjhwNnakX+QC0IMyi3WUnPfPs&#10;wE/8N3/nqLrl+s1bmwQHZdAfXPzIrfFWPI14jg0MqZDmx5wip/q4+FYMR2RCyzPjatncnChsdBm/&#10;Y7MyoiktbdL4C3dFvAyMlEbZTZq+8CG47gh720RTDGUxwQ7Xk6+qSBykEKwtZR+2pmz7wvfKLZcN&#10;VG7Qt9vkri1WRC2euCwXfyUmVmSz0QOxR9bKtqGljRreWun983ByMCIL7l1n7AsbkD+zg00hDTH9&#10;8VKPyruqAL+A3qCkoHjLv3mxTWL0SRYWhKZ5i6OFszl38ULj6NDA0AmnMu7tTj98cPgnXzeoW11h&#10;BzKCCMyNeNWtqOr7sRsoeI4jlaT3qalbjP6PdqybKlv32NnkkZVnVzZGubX4Wt1PdoWwTFmisubl&#10;ZT7nrAwXX/5KQDMy6z96WWDoimpjSpc9X+E1AiJnl5Z+NBtSeGq4yYIs5YQmHAGfgwbBpAsAXEaD&#10;ri7z+frjdv0TfmnkwsWKM2fXkghingjo7OFPOugIXZVz8Ef8Jw8cifMu4srEQDoALCZRKVEDgTPt&#10;xfy7zJ3g+TlQco9pVEdoQqJ7vTg1g4NAIb2jrRNzgt7g8twCEzUhUeIk6YfhjDN3nOZm/k3Rn4/l&#10;YCD1v768wiBdwhFaW3/8L//VZ7/4pbbunjJ7BVTBBXSCDCiNk4mc18OJChRKUE4I/uYbb994/U3C&#10;JfBLn9D+zru/8ds1Wzt3b93lxFtTcTRP9rOBCGZRajNL5GrLN7W7x10ak12OJICQwYMytnplM5XE&#10;Ge7kSEKXICNu+1iPqJxHPooPNMQhaVCSV46aGVN0PDxPqfRCFCu2sRhbnmwx1nHkkof8/794rlv1&#10;+lQq0NpKBFFCgKhQq3YW3b8IsPHhgVGEq92I1dWlNvj/4+o94DS/r/Le6b3PvNP7bNeuVlqtqiWr&#10;WLLk3jEuGExxwKEEcELKJyTkkkt8QzAhgVBtSmwDxsYNV8mSbdmSVXe1K22fndnp7Z3e2/1+z29W&#10;uZ87CHk1O/O+//dXTnnOc56jfA91PJT0TLere3r7aprbFuZmZHqbNqhfHHKYdnvbACLtSSud0s70&#10;lZLE1IPHLeKoIVe4ODqKNeDy8BfSlSybAK5tkI1PTs8sL1DANBnnPHCqABxQtiXnRdM82QJdQmB8&#10;msLwM6n5RZ5WjDhSKyvE0vgRCX1xXv2wTvoOPkyAifosT6sOhr+NtnKrNLyU/Wgbq2hMHzl246E3&#10;v5XhEf/2X39sZ3CprztDbYQzDUsp7YHAi6r9ShpJvA2jlEyY28kIWuD7iop0k4VEUkd4jhE5t4+H&#10;8AEDFSD2wOzDC04RWTDyJWzzpJwDNU6FN/bAGWuTO+qr8Yb6p0B+fNsYWgGvliogn4Vh50D17CS4&#10;U8y4SRGfmryJtO459jRyVEI4MTpRoy4dGX58hXB+6mKTZucvauaknyfDmrhD2n7Gd0aaGWZScw6e&#10;nHwir8NbcQyJgnWQwfEIzoKoNkAVp5cXCp0VXx/wp6a5idx7ZQGwddWe4OWl8YFrfHDq9VIs9G2S&#10;INm8gOCFCFyggKFCBc+JRykCEpSIPJLv8mBY9ITkvHqitMhxtDxdceUsGMW98qJKnw/K8/UQx0Mb&#10;bi/gMTEN3hSsPGo6ItEBa/HFHgfqeH02G/VCrECQRKKcu7HFBkhJKquQvFlSwtMSGHpOHc0Bl8kf&#10;8yyFSJPBHYUpBbkqYTXwhOX7D6xOTq6+8gqZYkGODCLBKG4ifL75BYlHUWvRfNON0toE+QuRC65r&#10;4Bir24CtQsN7HzzK2mlynIhQXBWjkkQG5xvlzS2MQOSRGeeoUug2hzMPZ2AFnaAAi0H1CxrCjFor&#10;aKkDDCvtX1za0tVX9sADOY1NK+cvcuOqKe5FiZwQLBLRHcDjZWEQ/NCK0iC5ubPz8+fOnRsZHLmj&#10;r6+oq31nY/uz/+W3r3z7sX0t7SjtwFgJ2bKdNLPU0HR3lzg8tURIzLFB345PWfExA48jGt1LNt8x&#10;XpWYx8PGwoU2tEGbaVmYLFs9DFx4NC4v3Ab+rcZDGFzHPJbI0OWzG+DF8BBOQepiw3MQy6TTxRcb&#10;EPEWPbb6bv4ts+XDR5pcYrm93BZHvnJYwhwJeBtbxU1LdS3FJ1WkLABbCbuB7t9CeAU7hYKZtEsZ&#10;mJiOAjGGkjjHcqgiinuSxGEltUoGF9F3kQQN1IEk5st17hH/aagT88GiIznmlEfHHe/Fckel25JF&#10;qmXxai0t7azF0trqkRuOlrS3jffjOUOBOibhsrG+uF/6OlfQWWVQtVijVFFz3aUbBESlwzTYEdfj&#10;dVKAR3oXmsheVWw0q4VEy04UR6dmZvKLCxqbmvff+9rN1fm//Pl/c3h/fVdbe11VNcUQAC3TJTUi&#10;PAuknt7McEX6udDpdvyi7C4nCQWGGIQ2JSZCSi/+01HHVIQ1UuvI6fGRpiYmo8DiNvnZNC1+yBSm&#10;pX1MKUUUYrX4gSxrhVIImQwoeQzMYjR54UotLi1iMCTqheGlYm43ZqyJflSii+FG0Il0V8mQvWqm&#10;U3phEqPsemRpiXcv49x/ogfV4huwDUQI3oOPKUUsotfYIycz+LcQLeL27OWYPLOEdbViJB06pYqO&#10;Srs2qCFPj48NX7mMO0yRTgQhXoPGZjQ3aBWTcZjCW77JkfNwp4jA7g9jcz4IBYMoHpidJP3rVHBz&#10;v6KYk9aT14dzyR5xuvT5dnfKfwtmNJiSFU6ju+uZmX4uPI+/bgXOvV5ZVRUA2izrFQVGw2qspec2&#10;HpVjADgCwpN0EXimEELQXwtO+Rr2IunOiZFjGn2i+VbX1RfTTAhWBZqM++dv3WKELMgF86dePouh&#10;qgiBSXy5XBkCSe+3lWcHkMaATVYJHt764jIt9vhDDSs82mi980Zczww4QzyGp2XLAe141hCq3+XM&#10;z0xPNzDXtDFDVr6FRqixjB4PYh3xL9g3yAnrQn5BEz+4Bwke8UJ5VZ19RAwO7u7Je+GFiaFrBjVB&#10;hZLOwJyXiso01Gp6Ci4ntC4CppJsdn50bALJW6ZBIF4z+b0ffPE///byuQt9bR1UTdgI6pbcDySW&#10;SFF5TJ1lQR4itwFy2bbGscST4V05S+YsMUeJY2D7igoNRe64o/jiCiHuQS2k0BYNFXOk28fctWA6&#10;YBYoD0SQKyiHpkfKlGSD6MPSZfI2Jbccr1aSZAOCmGTfLwWcyGENcfM/dIC2H9uaib7xUhXQPJ2H&#10;RbWH0Y00YRLtywFkvDelXuyZZ6KgoLm5hW8CybBnHtnwCSngx9dNTjEofdYznVNQX5+BZsSxN50k&#10;XYIDYKecxB0Z/4VKgNs5HUhcBl1w9IcA4xA0CRhT3hj02goCB14EMLqsq7dnfgFwbA6eNXlZKHXk&#10;EX7Kq9vBWLfCvWNrIyGwW9LmiyBeJfcv0z5urI8tbbRcuQs8bADQ8L75WUJLdlF4W7wiWsVo9ttY&#10;xd2QYFKQJlEfGBubnJtd3l4bmhy+NHTtF3/l50989J+9+Gd/8oPPfnZrNXugp6upoY7YmPeSHJKQ&#10;rJAZ4RrYKOhwMntY4/ZSFaT52eHaaKdw5RSKifJaGv+hVGIUuSwEFRUtra529+0rPXwoe3WAR2MW&#10;PXBKsN8UpI691xIZIUb8FQbIAShhMBNGpvdyfeJO8gfKfYkratwa7WzKMXM7sBpqBCqObJk+se7D&#10;0dqE6aVkB21H1g4m12vS4N6zjDZThKB+Mn2ExsR/JD5sPgE71hazi19sa29rbWuzezCknaIoKmmP&#10;cxIZrcV3nWucdDrCsZq8HiGKuUMxilfSSwJyd+wpJ5Gbqd0sKSZxJny2lSoCqD3Uj+iytIRuBY4c&#10;FiAwJWmCUTlUsJ3PJVMsrhavGQWScHvhnNhQytQcDOUKqGyHFzfEiRp1kFaFETHhvEbi5uu6EkO/&#10;yDGJvJhTRSSeS0bE0gWeaQlC6lEIJOhieTWIKwwRQZUHhiVDjBhoV1WTHINuhloRLxRj9PhJkcOc&#10;fNChsrb2hckJzoBOFIkF0PrFxdLC3M25Ge52Gaps5Grh3IiOsVIixaqKa85mF5dqmlua3//Bc/Pz&#10;u/0DdODR8MIPl1FcsQ+WSSirmnWLFVwIRtaaXFJQseUWpg46lhjLtRUWZXJoZPZq/8zgNVJgDjQY&#10;NssNgpyGfnDXMAjGFnSO1NWp0ByyVUi8ZaemN6700/wmPIUkCMk6Wo+UPUNnmfOP5CZN1rUi0k3o&#10;lQxPTFTXNjzyyBv2nTw5cv4yv05LYltza0tzC7cnNO0Az7W2mHhkC4keHMgS/SVSQre2oGkr1kHF&#10;bGmRp8VZY26VoePag8wg/aoDNonnGlDDtzWboW7Lqxh9lmFuYQEgRVoOtah5aK+qKaSb5cXMz8Ou&#10;crkQdDQz3oYNsUsND5OsjjOjZj0MDv/kzDu2SlTLZEh8lYf58e5KzrENUBr5PIQc7VqKgSmv1k88&#10;hRKq7NAj4lPajbCeuH19nd3kPod9ZIbsEr4/tc8mwiMfLHJe6w9cFRH6wKZxuJhOdU2XlEl0soa8&#10;C9vDqCiz+ZnGDPthJBU1MSxBqGoxCGKB/wzKRwHcHW4ePr+yvIzfHR0Z0Qbm5/afP883uVpKzASM&#10;YAtp2GjsBAl1sDhM6xL8wffJDsxf0tQsgxTDHa4Iva18DJCdCB8gPpViRy1e7eZeHOgn63vPB97b&#10;0Nw4NDT47p/76G5t7R//rz+d77/ammmsrqwEqY9mPfh/NulE/O48ZiygrboRgBC32rIbOsJ8hIhP&#10;bSA0ZQ5nG2TxhGsaWPErtRkEzPLhWHKMJoYGIYmjHYnLjgFoFvBjQoJWOOmixFf8fkyxdFQHPY02&#10;uYWspTL/hocGxTIvdVEpnsUAgSCxjMz3TGJY0bXoq/FUmCMi3+TqqNw6SSi67R2hJPPaiJWwjMuP&#10;E42owWzOUUbk11bPOYRFXfv6WlpaRsbGSAtwzJHPOUg+GlOdWcdjQIwltOfhsQfhrau4ZmAyCDTx&#10;IoePHqvb1zvSf5WzkWmo446Dd81kZ+j97T5649Jc1iWRAL5J8wsWgT8ZOxcWTk1OclY5nIkhExXs&#10;PXwgoBcAVbQxVjhIHHWORBBTOI0uKEcUQ8TnVV4nRnEmF2IcHs14ZicqibrRLBcvzUKYnIX7TKOa&#10;oqM6nwOm56Nxo7BoaYHiGMLOTkgyrQNKjg5G45tQ0cXPeS6DKBAMEHsUAxnLqayopDwD+GPHL5z9&#10;kaG1pcVQp07ENbmVxvUm65JMkM2jOgdhTWIMYQSZ6+rSJAOMr/ZPTUzsO3ZDTmfn5je/jaIjNBLU&#10;uFAjC1dpIVKdNke+5zj9T3PMAZGxSmsPS0tij70m6MAZc5rNh6GjcCqRsMAybO8iQoqVp41vA85y&#10;sJhw9hqQXepYLeRzGIHkyw0OsK0hce7s9hgAY7/sGoehhFEG0Cqw2Vswrgvye/b3NrS2fOFv//b5&#10;0y8RiePSFJ7ktnPCBfbyAbVdOgcDibyxrANX+8FMIqAJffb8AiTaKMmaYsS2emKj+8nWUMc4UNiA&#10;3FyC1cBZcjsD7dwFewrMU11JwSKaFZaX1c2xJTifJA3TKhQcXQlw6kUFUp2WoZerK7w1MRRbBXNU&#10;tlzoagWEGM4ca/njvTV8chGGmCgaWrQhXR/8BEO5pFOcgzZQRSbTFMdOe2qYECokBgjb0uM5T4qS&#10;orwixC4Cy+nHDvARuZKsE/dFpMy6f3HPvj46FfiICrMS9XifyelyoU8RPTmpjxsQ9NiYzARguotZ&#10;t3licamuLsOD4V2xHZEcExVyenweriIflSNLgMznoqBPQSk4/z4pZygFeqlHTGJcWEYJzLh6XIEd&#10;DdV8BpkGgf+UlarpHqRIRktUJjoqgODI+OiRW+6451d+o+u22z/3R3/2wlPfX+6/zCzk+pq6pkwj&#10;sQl7kyAnwA3eDCsGIKUXNYJgTLizjgzVIvlh22D+dnZ3sY12vZAgGKsmBmUiK2ok+N2mlqaWzo7C&#10;ns7FleXswCAfrKqavBvCwzIPxgarCBrJbxLwTTZajxUN60I6JvXcJWnsrAzJaaqUheKVgA8mvLq2&#10;xpRoC5Wbea6iaSxDcTVue1QNNStiILc9taTIcqlA7SprGhoIFkSTIk/CJvII4fiMk4wN8cdgUMo8&#10;F7V97GNFt9++/NJLg/1XaJOlKhWd0QSnKn0nGXEWEStDiQxGJi6NHm9AMKBDg5utTVZsemF+6MpV&#10;ziA/yZHAPlKiPXDoUP6tJ9evXjVLYx5jhAtVCHTW1bMBwSFUyhwnVFtbh88Q76LzkKmmnn05+z65&#10;QzdsYqqvb4ieFcgwcFJFcshrWFZuoz/jjDdxTH5CLWPH5lrCixUQnJDBXU5Tj1F8hG/UCQUrzGlC&#10;kldEEcZRDPFxCoExtUgdWTzHhMQf50WQQcWWFRB2iU4cDkTUGBHLrgpZCA4U2s14GichVNZSZ8r1&#10;YmMpoE/U1PnaEFcRD8D0y6NVlaUh08QxQXYUyWkapmZnZjj37c0ZWFzrYyO4ghWiIilyW4pGBohP&#10;sZLVSp4s5IHkdEbdR5AcY41FcIpTTg5ZFO+vEDaolMVy1eQp3TBdm0EwnDbaiclWHSRm05KKwZwl&#10;KQCUmqW4eQfYoZq6ekil1EOg9GPzKVVBlEKm1cak3e0ZFPPmpxZX5s6cOQVKiM5EV18P/tu0yvFF&#10;bEcJ/CVOC44Y6Jr1D8wfqsIKHiu0t5AiBa3emM/O0grbgBxr9BOkCA+OL22QkGPYQWIOxqUruL+S&#10;QGei1ZScFeEDnN9YWILnB0VIrRVNjU10/7FV2CXvkWm5F5pzga1uqGuwP0D2oxEANgkPJ10nxtT6&#10;DIH75b9vX42SKJIxQ1csWsCpXRgLK1uen4ZjWTFSDF69L9tygImDPctVoUWYIJfFJ6fk1SWvOJUH&#10;UhcdQDRWaBCNJrS/rL5ao/YR2GjOJlVwiqOlbcWGImkq8tUNvpzhpqVyQD0pGF34s7OOL8nNJTHG&#10;zF0buEqAh4GWqhITzVhrAJB0LaWLUltjoFEpE/O0bkIcNlY4CkgxGnawSOERQhovSeIbxP1J99OB&#10;D1FHopwSjJ0IQrfIfVZ4cXjZMHKPPfLG3LySf/jTP33lwvB3vn+uu7u5vITRIaTR1XU1DAfBwReR&#10;+9BUouA6nobwTyEuF41D4HWNin8CMW1jXDGwSrgM6+BBCQ6sNi7AU2kZxYVbM7PZwaHsxCRi4RgJ&#10;xfK3Ka/ZK2wtNBhdqXyjTLDtEqIEXH4JVTEckXNjHKY00lqgvlbhOIK1DQ2RBcGnIna2w9DB2451&#10;LrMZJ0ToU9gYgkOAjbhzAS5OhSGOQ4dXCFFlPEOniQbxFO5xXUjLSXX4+JOT42MjQ/sNsHeHf/hD&#10;ceRIOnD8KcAX2WEIU3Vte3s7h5OPhYPE6I1OjOKmkzCI3m5zc3p0jGnNrAlex10LMJ2PU7m4jOop&#10;iULCxzFJzW2t7UdvxoGtLizQlkukwtAQVow4yRpAEIGMV2O4DP84Ls+8E6m/MraAMIidsiKnQIpz&#10;f/gtSwjoeZokQWq07p/6CFMCZKFGhTmwVPkbuMGI6aS9B6rrU/H6rL6xUcxL5Q1ZtCQMRC1Sg0Q4&#10;vKEgqjpcacinIzW8f5h1/hc+FRqA5n+S2Z3YqTIqTeGkMgaAIcMMjp+dZu/pbqLZj6IqbxSTDMp4&#10;d5zBzOg4zRr1tXV9ffuwbIhdbQNyzMzRJEYIw8EEZ+EtOKV8EOYGWK+KITuJJ5XKxKRyZD1sn3IC&#10;IWiOJyXbRvuQJICQC0WB6elZfhAFG1q88Lu0xkAtRIOfLBVPA2KQnZ3zCMV4FMwQUSpRMyrMbMd0&#10;DBTF/IECMM12dXPtlfNnfvTcDw/efOyhn/rJIz/+nqb9vbVACtMzCCLyzoSVUFQI8ommof3yOns9&#10;zDGSmB0V07eSrAI+ulxEJARyNRXaaO5F5IJF5RXGjtqZmLUdQZrJKOeFM7NXEmBZsIr2CQGzw+pe&#10;cj56HfKEMXjEZVm0qZjiDQqxEVly3BNPPY6HJHGSppDi4UNbSSSWiknhhfnv6qzk7aIO5pQBJxHQ&#10;1erASsU5rSPb96WitCMdQujAqgUz6IqsF+Nc29raGAECbwa/xBPwrngt8JNU0IvijduYSKx4rCCd&#10;FMyzzbm5mQwWwVHqigqBnRly677syIi4BgOBifHe0njNPHlnHTlf3PFtMZcTK2bZyr6A3Ora2r4D&#10;+3lyJcwjVN6zFBwfdJFUzNjjKiVyQaQ8MSQ02EWh6xK0pEgRsOcclChe2cZtrYBlpbJRWDQzO81F&#10;7bvxePcdd9B9O3yt/w+/9uVXnvzmkQOHYIlurW8SO1RVVwHEs/xz07N8NN6dKIPFxSiQaMCcix4w&#10;cN6g2UX9E8/EJbOFKXIrb7iTt6SEe4+DYcJHJomDLE2ZxSQvwGXJzgzBo/XOnn47IEQhFOkOUX9D&#10;URte+NB8RE9VTC+0SV1B2wKOsrabaccMG2uoT09Fvsnep1ISv7uHq0ahQ4+d+HyA9Voke3nV8hKB&#10;jYpryJ6I88a8G4cuB+wLjSAgpi1yfJw6aFkmhMpAG2U88ZrEOZHAmccoexu62GZAuZihhWV8vCAD&#10;CZSGobBwfGoSCi2pD86+prayob6BzBh/BhmUNq2YpiGzyjSfJ9vaqkc0hp9h5gdTV6JeHV0zItZ7&#10;kJCMmqAJqn7JTXaVkt6pYa+URXMv/opl4beAgZVm9iWo3ATRJah1Emds9aD4I3KYkk4ueBRt9hS+&#10;EpOEV0vNkKHiIZiRXsq4HVu5V7E3YkIJkHAzSid6AZ26NeccwDc+Yciv68atZxSBBRn0sVbm4PQr&#10;xNjDMmzx5BTdeqa6ZlBm1AJTKyszE+OsT3NjS1VNNZrfwJoL01mUPRymzT8R2eGBZLYbE/nxdb2h&#10;bY1nCydnLTOukp0aEenv0JVuaV3JdRqyl8ay01PZLJKvRF6IQNc1ttAUT2Mkk9gwoAXE3IQ3dfXU&#10;MTy+EVZjsVRF9AUt9XGLiPAscRXljkyOze+s3f3ud9/1C7+629CRQyEj0zi4tXn5ie8sZmdsl1Xy&#10;AW40xkFJF+wbhwEKv411UUtIbXcy+MnL0SLP2SXsxf3QhJdOflhyI8fg1VhxgUvsgPYYpxctJyGD&#10;GVGIif8q1dAVAhrC6uA4acY5h3GIQ8vMrDjaWYOPQPLpCeeOe+mjfY6QKIjkpvghk5v/to4KxfdC&#10;uiYKU3p7YHvbz9Js0+jNhQbJe2NGVN1Ui0fOEJBC6DHugC7ZWBgCMZwMS9Jh5VMWYN+7apkMEFkn&#10;GuLQ42pk2UdjD/fDkCC0b4JoGvFZYG0JdFczBBUIO9bsU8Ks4HmincwvfoMrijX3w1NVixm4qdPB&#10;AxqKTlaETXD26CWJ84uTwo5ZDgqjQJwrOsYYeRbUrEptBF7TllpV4cGUGbjJweYBtkbHh8urym+7&#10;847K/d3kHOeeeuKm19z52LNP7+PDMsJyJosD40Ozg/OMs9zcoqbKbypFaBGcwJbUxGDEFGd7k2dg&#10;eqRbvhXVA2TCTReMiZLEkpSDcCSBSkYXRlwb5xhKggT749DYXZ3yG8ikfnwVv63tBNARnOWIx7Ww&#10;1zsv8EP8rS0qkcjqrhQjX64igq2r48WVNo9ymXAL0kJO9TXMlHtgmwQZH1iqKT1rxZty3WhI4LmC&#10;/y7AbRkjwlOJ1RIqpHYSgmCvb37ta3OOHgFVGbp8yannnDd7Ui2RWWpBuAdDa1OyIO/c/IyDMJDg&#10;kcpaCCrNwnD/iVl6e3q5KcSErAN0Aiuw8WEj3o/+gqjTseCYCIZyQyRgHcnEfaNgyEY4JI4fqIg+&#10;M1RXHckIQhVnkDjEAUOB4Dm+lj+wjClxFC/CSCl6iZCAqFqqTtstFazz1JJqKTbIHsbsZrjbWGfj&#10;5QIORlRiFTdb48Nig2KKEI3y0ZOVuE1YlmBeJmCEh47aCfUlCuqlfN8JA5il0JAmcsYMy8lP7Yhx&#10;KpgZvoTiNvp5SIAi5ajzoMtjbWZkdH15pbaqmoR6Y2l5fmYW6Jk2P8ha0AQsJnNOwrWEgDDZoW4s&#10;nLWNZeHeou8p9WRFBZXPpXVLA80LChe3Nq9OjnYfPHLP6x8+ffEiY2uLyyvV/CWkwJ0XlTK6m5eo&#10;yDQwQsaof2ERSgK7yDaxRxT3RaUjl+QV2fflnfX5ra2Tb37Tkbe8KycPVTwKnrjSnc/93V+vnjt3&#10;oK+PJitidrSuuealVKELkBItZ4tkbijuHJF/CKwHGB24vLhuoaPgyGnEjVMxyN1PCFjAzdA7CcqV&#10;fjQPDMJPgIUCaMS7/A8zPShXRidKDA8K90aipBqJmS3tZpYQYmQSDCWVqgQ2deou2l6XI7u2S0aS&#10;n/+eXiJZDw0XnNBGZdtITuUeCbEJc6kUleIBe9DljUeFyRoRizWN8KOTn2QIcauBgM210Xlag9pJ&#10;5c3auzA5BNVQDsLT24pN51XoSlN0UMuGCaGOmt7rc2Mb+My0NaoLIxpmnMY7JrWRgIp2F5chQZvf&#10;Mc+RABBzPL84v7SyBCmLMI2Emkdm+5knxkWXZS/KETGxYvZYEykEEJKjidFWmsjjDbsCM2XQenQi&#10;RDoqKkRxtgJJe6Ug7cNmWEPJ7qUnH/sP//xn3/O+9zYdumFlffmlx77RiFhccXFrG4NXNkgmeO4K&#10;THycb4X6QFaShgvuDikcG+6N34mCuVpsAcadYjE3J9yGIh7RO4PUTgon/dJpq20IQwadPBQPlowy&#10;YmyKZN6CwpauTos0sFyNlBU24//4T383WPEsZQqHg/ocfK+Y6+jM7iWprKq2V1TCeMLEa3x1YZbR&#10;BJQTZygqgGGDyBOJOgW17T3Jz8O+85fZuVkeMqoUOhSlnyvKMZ5x3B0zQ7zVjMwTHTfbW7Dp0VXi&#10;ggThNDjguljNCw46YmHr0nQKM4CGv4cFD0DJcYHfQkmdD0gPEZuGMzfVi/7ygHcNkxPbBD/EMXPg&#10;SzarvgQt7ChgGEy5Pkb/xtV23tvPF7puGAVbqCVW+8UPC1yWI+Tml8p8CrGDLTKW04jJEDL0lUIp&#10;TSXxhGURxyXqHise5sxzFT8MjdUIndWjAiKTCJBwBRsNQh6jDAAAAbsjhGdNQOGjUmhrbgj9SGjk&#10;LnBEX21+i4qxvY4Rt8GtIIRUTFnDjuIVvILNDWBTjlzqDmVPgcYmh0ZlXFRVWyxdpvy3xlA3TBXO&#10;gl5eK1cWewn27Sjkg4NZpZQUi5NaIRPvJdg7pizGhokIylPDaSssmlpbubay+fY/+4vim2696b3v&#10;58S8cvXq8PAQDp/U1CFlwEH6POpMy+OM/JyZAaVs7epiTJ/cOCe3TYFtsnwgO+CqBc2Nxx98XfMd&#10;93K4SHUi/siZmr72N//6X968f/+99z1AvWJ4dFLpnoD7ENbiIzPYl3/AKz2HxsEmx4yIBZpweA0u&#10;02On3JscQdM411Zum6EJO2AL9OTMNNQydlxLFJxjsUEE7ThVodUHTwmERJCT4mHUcCyTrKyRtbAX&#10;QnnoQzlwVURF2yC4oUYiqxfCv34ZXVuTZ1ZWDyRBvZljyiyGyKfizFVVVMVye0A0lyuLxLlG0Bzr&#10;cBmGqKgawvcKti/nNRk459chvBHcZD4CkbJ5a3R4h0dJg1roM2aS4S6ukne00xeejYLIeFSaF8Rh&#10;0ywyvhyaG+p3xFbc8/QDsb6cfulQsJGoPXL1scB8FOukgAwYFAY/V1XZwE5zRGQNShtxWmMWAxtm&#10;89VOLpzzRJEmpk3aPvoF+RvrogG6JlP56HW3BqhMrS1ZedMLs9/57ndq2ts/8J9+Oyev7sCh/X/1&#10;J/8zU5Tf0dLS09M3B4q9jmx8EQrlnFyVMZJfjeYxHsq5wiQ1jhzdJdxmBVKFD+ONV1AN1RYDcT1+&#10;Iapz5H8SuVjtCGCozHg4qNIEpxg4RFFsDlptR/siH8YDbbhAi6sVRBtJxE9SapJstDB39INwxYLk&#10;YCs8m8SMKRZX1mqIYSrZYz6HqxAhC/OgeJDImPUtJL81PeYrtGsvLycYij9o00NLgLoMdT9CF5T0&#10;sB1GuNvbKIIOXR2AVdPy1jdzY6itaFiDuByYMnKDVsN9TWCcqE4Hi99uo5U1hO62jzz88Ozi8rkX&#10;X4D1gqIYEaidHTIivJnRfJxmd+ViXgOVVumAl+QDYxeEULc3QvxWHmjyPXGn5Pz4KSBdybKJPFQn&#10;LSgkiBe9puAA0fmmg8QoWyOW6Bo08BDPirXFcZrEpGbWlN7F21m2ifCc8EARpTBz+szo1FCwa6/w&#10;GAIvXhzyOOaEiQTKxlF/Uf08Z7uk8BYHH31G0Z4aOHG8FGSPXOqxlNYWZkA5iqiPIcVmakhaTX2v&#10;oGj86gA1Ya6QsqvRwgY6gkUIdZQtCJFxcyUnYEppC1J4Nh4+JFVE4A2hxDqMavAGKhBF0gBGVlpR&#10;SjhDYjuRU3Dbu9+bU1gBa7Lx+I0Vh/Y1VVdNTI5Q4yKQAu/ihmXxsWg3r2/WNrceOH68+uAhUCnA&#10;x6Hha8NDQ9wgEYOCgrrmttobbmi6/e7cHIoBIpae55yNn379PcdbW976xrcwh/H8+SvzC9Sr8iAD&#10;eY90jxzORSu92if9MZvLZWJdSQcY+Ue+DFKDWWYryRopQbOIsGqCmU5cqHoXHwl4PWKbXWfWAegb&#10;0lkucv4FtpnlLSlYWFwkGuCmkBnbMVdY4sJqMIsgwwS5C4OJDrW+mjpBaKvJY2TRjBIilk7BaP5D&#10;zSXYMp5Zvlm+w89VMrQir7R21Ii2qXUyLAeEtZjxo83tx46f4M92owmoV6K3Ipoera6WDaIdmCdW&#10;gpJ8KsZYBFhJF5nbj9GETM7cIT4zp4r14rGwJcAgbJK1xxCOCjjPskOCZmzHDPk+qS0LcPt1g2Bg&#10;5n27O6idJrln3sAZo4HScjzRZuIGMmKe/2RIJsA774YVhpwWyqUMsYaY7GWMSkCQdELFCXBEJxZ3&#10;3gsW0TRLTAoMq3dsanI8O3f52vDk7NLxW24/+fDDrO/VK2d2BwYQlCIX4dgxT5lYHl5gQNnsMomd&#10;SB2G1fw0DJzxbO5ek2fCHAh/JW+S9FEFI0wDfw17F7PIBKTdJO6e6ZigvHlvtO+zyJhylosBTxtL&#10;ixQW1ozH11Tn4Qw5KN4k3PA38vQEWURmKiVR8Cup/4RiJ/dT84F0g5WTXRtPRA8SBmXWlQIluXR2&#10;BEQcEA3hbD4NBTjLY/fez4mZujog1lKI2lyttVl624oKqdSzzBjZru7eg699gCEolx97bOFK/+rc&#10;glBITHgJZG+FcMPOK2sp5hCWc21KQkF0mXEH/KG9vJLy01D/lRMnTuDeWeZMfQOq+CHM7eFJjoen&#10;dSRNJAF8fI8TBfqaaofOraxKlI4ua2IS9fbS4JXAajwkZOWOhnBteTbFqSXqCjFxo3hFDrwpngX2&#10;vXASmg3XgO8JmjsiSykVdt/SbrRV8yv2SUbQE5wdXS2PCtapGKrNDLK6ddkmE15CfgcJIypCARBj&#10;vh0x6tCulUUQUHPfSH+92M4mZ4zJHD9TW12l9iz6G6CuiNKRBoTJAIyQc0531dYOLOa5yVk+Kir4&#10;YXMlPPCXBgSh7xrAzC7DIUnxJUpVVfK3aOw4bSscEjENpsA+ZviRFWW1mQYq24QDhFzwfDDdWnjO&#10;08zki5//fPHkWE1nMzXF+qa2phtvP/S6B2ENsq+0XJTU1MD22amoPP7Ag00PPEAXBqB72eEbJguK&#10;rr38CtYErAdEuoEe5rXtIz/2XkbieGfjK3d3+XP/13983aEb3vLGt0xOTP/g+09Njk/XVlTXVlaB&#10;A2Bf1pcXLNbt5jDfp6wEzCqXgglVzxYualUF+ClIM0q9QF8mAmzeOmMhSUAK4QOz+HbnqIsp9Zbt&#10;wwk5PEw3aSCUNI9MhXkRsFxuPu6NqV0h4a1IE6XsaOeDdM1ecpq53s7QTFBR9BtH5qFGWHJ9SIBx&#10;WanA5b+po0rRKambCoim3lZnKcZJigEiO1llwwixqJt74zCUXBI8X6JViaFpNxdCIAr6XTlnS+aE&#10;MI52m15EnAUbzBu3tndA9yGwcHBUEBgYNBFdazK9EwCd7HsqpwRBMOHua05py0MOvIrg2W9pazQQ&#10;kq/tmQ7kKwxflP4BoGEo25XPVWFxX/0CNOa+xX8KAljUMiXea5wPp+KgSeLEKFdaopSlaK2eQJVv&#10;lnCqBgevTk7PvuXnfuGD//n3dnOZk1CWnZl8+pvfqigq2X/gIPYxmk7MQQmXGR2ElfHagd5iNKM1&#10;2aAputGEjrEEWjnBRDZea5bWVq8gv1jQPDxcwNModNvjoNyZtTtNrJzl6DYCERNCCRjUdlFMUow9&#10;fRWjSJVpc2TeGlRhT54pOsgjEHKSh9ZFAl/Iqmo0Iz7y/wyiY4lYvogKkwE1BuTxiSN4CapDjXX1&#10;JfWZofMXHZLgzC8LgGyaESnl+5AHsbNraXlifIymA/BoK+OBDxIhAp6CpU5PT/vjZAyEmfG+vml0&#10;/9seurM9ODh4+cI5Zta88f3vr2tuevHppzFPHNzktOLwaz74H4yf2UJoG/Gh+HUyrRCZkiELActO&#10;IodO2HpqlBV9QAQoLrplmpidpuCDOa/fDG64xV4VpcUBeNmUTep6k8R3KGL5KBZW7Trp6etrv+l4&#10;ZVtbA11hNbXsEKqulB1jjLdGNjxlBPI49SSnHq5FIEH2keMH+Y4kE+iJkEA8VEABwQAIaq1/q+9B&#10;Krq4vKFRnUj6RckAZAeHn+bYI1E/N79CNLO6MT8zA4VZC0gYboJLH1C0LAvE6Xgs6XMAPEBoilbz&#10;YZfmF4P2AOnLsd+h+RoN9/SYVBDTWH8wfTG7jslHAMpMisotGBsavHrh3HP/9HXuz/67XsM5mp2d&#10;3BkabkC/f3NreDpLze6Ge+4t3NfHULmcgpKcEniHxQ2NbQfuuau0OQMI0tHcArv37LkLvT09BQ31&#10;3Aoit5yt1Sc+8d+mL19obcyMD48MDV5DPIS5SojLSIoEQaU0aL/MLv/pHPu4y4QDAA7lytvyw/hL&#10;CU+SUuRl207CeROnduCnCSb3T/wLz5TK8lG+CyIrKIW6pjaXEuEU5KMeyt7Zjy2l3xqGpA7RylzI&#10;XUG4wAIZofMaqo6E0UvHlUKD5n4PLwqFyjd1MDfXRC91qXEReAjqJLwTOw0IKKPTGbdBooi2BEsT&#10;cjAp3Kmkp7zIXr3RDy6y4TQpuxWiNUObEDC5Ha+NzS2QrPkglOm5EpYlI34Un4/Ct7G/IraWTTVK&#10;IYEd1zNuToxw5RJQGrZaWAuVow5Dw7MRuvKOSms7Yk5hb6c5hGwghwnuS8ocEf9Icyv4lWiMdhU0&#10;iMBakDqjnpbeKfrrvLepRhQMwqApb6z3X700urT6Z+cvHHntmzCbUc7O/dFTTw+/cBrO/6H9+xsJ&#10;JQqK6aRgnxynTpdEVHjtG+YcU+FxhpaioDxAKK9pRn0eupBV3jKJUCQpEvz4XMIa6dJiXBPAanjO&#10;XgZMzQobTEQhgZ49qOysguT5DSZqp8YcY2dzlMhOhDWxnpEXe55CaCL67qxQc7GjzJZGPcgIS6c6&#10;vYjZYshcyBwXR0E/ARFHnK7GCJs1Nz9H3NFSWcMnmkUKCnNlbcm4kkAMCyZQu72TRYFyYqKuusbI&#10;IFqfIJby/Pv27avOZJgFsTA7m1ysZyxVTcMxeDyY2xscO1aXvz/24IMTL50auHKZq+KQUzsO5Di+&#10;aqM9hy6rKnqWsyzES9kNvgxDgpBVM241pojoIsjgzjBjcbxjOkENoKhrVFBdMQ2Eq8HZ4+dDTEEj&#10;Hm2h+uEoFtq4aPARMuhNLa15PV3LxB+zM3A6GWuv6Swg3bTvXDHtGIMQ/EsbJqM+lPTN9JsCplHZ&#10;DdkH24MD9NtpaGykWsu78YhgaPwwD1tFUVTXvbNBxIA1KSvBKKzMza+hz8kM9chDEdGfz87D/KSR&#10;0Xhfxy91RGgs+jhSzdMCFZGyUaGdF1IkA3DD9IOdG/Hs8mM2Nkv6ogGTpYnSAobCprsNBo64MVUA&#10;XuVlw9cGrl2+dGN1LfO0zv3TP5FILWdnR8fGipub999+Z+XBw5z9FBxf/8f//dqn/2YzO9PFwZia&#10;Jrp57ukfbY4Ml6EbdfXKlz7xu+eef7apvo5DPDU2CbDgZMvoA5FMlb8LF4ou5wg8QuwzSh2cAsBj&#10;lopkhAvIQYhZECYoiWfFzzvBJoZq4tWpmWVxbMTRNKCrN6ruDeluCgbMuxSccDJDFKuZKcz53JPb&#10;BUPntiDVTFTOjpDOWCwJqCDq9Kkk4klj7YNqoSqOlRU+xRs7JQOCZHN+Q9fCH3dsCtG3DjcwAJRQ&#10;AD1lA3hUoqeDybhAhJ7EZKPT6wIjEEmxQrwaI+z4Ow49e6miOQptgQOWlVfxQDPTUxKY0BwxGWd4&#10;3V6rdNjo1JltRwarwytIPIgR2hgd/lJ1ab5ZVkobNFlqTMCBQGrDi0FTNCLaLREyNxJo8lDOXQyu&#10;nfZO6l80REWp2jPu9qCdaElexQaxIdedAXEq0QTa63ApzPYcRP+ZafhvJfV193zwJ2hIJaWOhd58&#10;8u8/+/Bdd4S67i6Nc9HetrW4AMAXg1fWoIKtwTW0eQxOK6R6BLqiiGReGTo78NiCmFjI79qoSaNB&#10;xM4JhYh30WvJYwu0UX5LqNzS++QkEYVrzegpUjK7e252xiplsux7kmx7EGHIMKYoPu6fjI69PCS6&#10;ubQHoehLcCSgrCkP5p9dUOhJOY4W9B+VfYkNvCifJapVzpEF08RudnR1O7TMLybXiH7yUVlW51tS&#10;5FwHScvHQARnHFQuTpFii0avsDsWZ7PTE2MYzDRbFnfC52UsKec+lDM9IFw47g8lir7enrqi4u8/&#10;8ZhnOryapyX0BAPnS7dAVoVZAbsZ04FDmlNbquUNt6w9RekpwHqrF9uGAuGYhJNCDdh+jogYUl3H&#10;Pye8O6UUfDr+nA5ewkYifXGwTnAN8VgzO4zZHbwyOToCKxx4g9POrpFWKkxmlVJ9an6RZwgQPMVw&#10;xhXiy8GItSBBvScNRd0QCCEMB2UwNUfKDjVz6NIgGyRk/B0sxLksZhV0f35igp6UnVWUoGfp8cXv&#10;ycY1qUgexc8t0UwpEgqG5myRHpm+OME6Ynn12UFp4ONG5uqoZZBgu9VkQtEES7gAAG9gQJXSMT1C&#10;MbY7yjlRcoSmEPoXrl44f+GFF0DlCdcnJqfqW9pufue7Kg/cwB4mfPn/+wWb98XHvt2E1VvfrKut&#10;YXDOysLszPC1udGh00//YODi+bam5o7mVuIhqEDRoxgk2tU1JgxLWlcFbJcr76039lJ9knUmtnWA&#10;7ybNUx4PMxUO+fVIhQWnPwgheKMsA9YNS1swHeXMMUBWLMgse9dmSAqZ0sAUVKegFXY2KnycErGr&#10;NXRXeDfJ8pZNErwdAU6iRYlnBtM0RodrIlTKdhAacXR7naiabDOIluEeoyaF22e1cRGWuXY132yY&#10;XTthL3gnrlbIyMiclXpjdGYRTJEEB987UgtzZQQRAWygalRIuIoCHVzUJJdODO3vJvGxeFY3O3TQ&#10;OZc8m2EdWWdImnOjZINsMD7Vrkk+EBYXQXBTy5g9yJGRThf6YslshZfRTcXMDvfe2DAyFL9tfCNL&#10;MsjTFhBUhwlcG2NN1OnPkW0ru25CR2gGje6Dn/6bu3/8fevPPLN07VLh2lJeTWUOYpBnXuptbK4o&#10;5Z5Qw1V5dnR0Ar4BVp9VoROeJrHmpmYuYkAxalwoim+XvAhAiD1YINXKBDiubQ3vGlU7XcuepfaE&#10;ceAlLyZjBPGTpmrWByaJUhH+HcR9e50xxcGqYwJV4mgKgEY8rglImvQaH0U2sErGldYFYXK70UlX&#10;OkkyeZ58ARgf5TTaEk+sa70K8xlIGOCJ/8GWUzeEMoGwOCEatT747k4CVA0jEF6eykHptjuyKYRb&#10;PKQk7gjtg0IjyRIHk+wU2sKNLc1cFdYNPmBte8fM2LjbGgA4NTS6Gzu7us6cPkUFkh0K6qZ+xllS&#10;EMMFHmx6TCGLbsbMgJgEspo/7OAoF99cxjqhE7MiAOTP0qalML9qgvmEDMoLtWWxnQAJk4o/IpO+&#10;Oj//aism30822oAoZn/g/GhtJ3vAjSkwhPhGRWVTU7NsCuVS/bGUJURC6WqksMN9Jx9nzAe9Mw43&#10;gKNCImvLtaxKqz3OUoWg6zhUKn4MKnJtdywmzi9s8+JQNSamaSCh/EKuBHVsdZEuO4TnlaaRv+xz&#10;ek0S1RcD4buQR/qcm04DcQaYJgzqjxGfCtr2i/Jn3j9Sk23xII8Z58oShZsrHVT4lRd3sF94+voG&#10;YpWGtpZm2EO1dTWKXWxtt99wQ/O991030Hso86tmGt5ZE7HtZBbGfj0dc0sLi3MzjTW1EFZwP9UV&#10;5Y11dXQtriyuyEgqd8wjn05IwFwH5wnNkdqSs1iDuKCgNlyaGDuaW64EZmRIZGnhfM0UjWq1Shij&#10;hRXK+LLRoHuzHiBvWKRgW3LNgqTJ6TSzUcUU/Ed9q+ujprBbhuTcG5l2th/rq5LMf1R4ItGPbBRO&#10;UWip8xhcrrhuznbMf0tPfXBSPWk0ONqEynLDQyAll+uDZpi9hcRHogCGombWIVNgrGmQFaGfaLc1&#10;FsUgUDkAZU6DfPYEz2LIAtgMeALfpwbJY8UL2FQTKEguaQV3LBhjYd4j00/EUOyLxSJRRQNkfVXo&#10;eHJe2zu6Qk0HL7IN66uzq1uN5kgAWKxIbJP/oFuMEVmSR2PkuzCIEZBPsafftlcHk1BpqyFLVlNb&#10;57zUwsIAZMUVOY7MZu68/wGC3k/8wkd+/7f+5vtf+euFV54/8/V/qi0rHRsd5gAB1vdf6cfXOSp7&#10;g86fuQjWIEAUNWaakByhiZ3OzOjdc8IQ78WFJMpmH9hinjEBzWArKf5NHK/0FQizGDGmP5kS9pdV&#10;5cNaXVwDB495Swiii/kYEkYgDv2Ug2jYnmw0f2b1khFhNcJq6xG8iwEuRAIUgiHxWy5dAPOsLOuM&#10;dkaEAklpNgLxcO88Fp+ou7ePozs9M0UFxsq4fEOn/qToKGATkD5ttH5P1eLUc6S9I4qIbdrG+Cq2&#10;xdjM5lZmKE2MT+Bamao5OXxNeF0JSRuvuEewYvqv9h+74RhM/8DM7QQACWRYjyROHY8D6QM5sALJ&#10;YeYci+BySxXn1DBFlSiUkQQPHEcfS8KOK6whqr8FjFicAeEtKU3804RjxM95tePA2i7vLXc+t8gY&#10;Dv7VQDtcSHSxBH7M4UaqHmo8b0qNVPJPmOMAlPaQPrsWRFqsKqadJRDiLcQJ491EQshpLMTPMSdl&#10;lUZqehSj3Ilq3fLcwvLcEpTnVSp+i8uIxxWj4s/T22zN5B0PNcNVeQCeKNkmI8qAdFJAEEITO+ic&#10;RX3FL4L08HPK6e2pCMQUPruxIq/2h5STVF+XVUq3z8oSBpg4AztQXl5bz0WpsWegvJQYpKm7q+fk&#10;iYK2vv9f+LwXUO9uI3W0NTbZf+o0EhgLc9mJkaG5mRnSXgp5mbp6DyLsAfZgexcaK+1jcOBwFtSe&#10;0wyHBO/aE4ZLE5Pyp51e7WCpXM4Jh4lPSmjGjqfcKEoaBhZyCrTLNHmTrK+yZuAfLDvTx0NZ19Az&#10;fHkoshIcUEj0Rnj7OIv8m1eGu89jZOprDx44QI2XdjwstUBn8JsjJ/O4BErm1eMu85fpmfPf0l0f&#10;hlx0kv5A8S+jWk2qJpL32rYzm6fAFnvXKazSfR/Ts7zV1mQKMZdELvhDXiGFP8HK8I2j8ivOwq9z&#10;2dKMFVry6elgo2MYV0B+aVQgXouqGnFK5NeGvWw8d1h5X1daLwKZVHXzIpKQyqqaiq52puIQP0Kf&#10;ROi97cYbr7xyFiuYhKG4cHwWb76KlHtlSc1E6OB4ebSAaZyzc0jDHvnc+BuWnFozqbRYq1coYBEz&#10;y63SqfFH//zPxxhRfOeh3t4e+9Ro0p+a4f1A7IYGhpgfRuWKq8VLwndnZSprqqWpFRbBq8chNzW3&#10;hJpDHnxYXj9wQDKSoErCSYAwHxF0uirGdDEwGDpHwLaC9GHWyGCiNkifJx95QzmeFA96S62l711s&#10;PRZhUcwY5CHC5tqVkNIreX5O25LRJazhmER8255QPYcoIbkWgiIGoYsXO2UVWwEAtbJCY9p4incF&#10;q8i0tE9NjVsnCb5ECItjFlNi5MvoBAJmcpaZFtCZ3xHLCyrQvMufcWD8mPPOpY6tofXDr68vsreL&#10;rknMiOSj441mZmf4OLfccecMSknkYfYKmgTQ/N3S2srK6yOj1MA7stox3NPRtpxG0jtVAyO+i3QB&#10;owx9iFWyR1zmD/dTjiMLKucPv6opoEgUcHYcBwY18WOWevjsGqZQnU3Zmy4KTDYGtBsbK8qq+KV+&#10;MDo8CSlg0cZcxBgaGxscV8d6tlcpnKOPl6SujaiS2nWkhcHw9e38BaTlaHSjiX8DHIPkPCRAia/5&#10;g3o9GE4Kg4Ds5LlcWG4UgqMyycDswrVwaI2bgj6vwGaQ6ngXfjf8UMSgqL45Fd5RR3wits/02aJu&#10;0O1iQrZ0Gnv7HBcAziMQZEE85etOJQXUhUFvdbqwsKWzq/fWW4qO37ibLwHx/wd0YDDns9OjTzw5&#10;eubMFFKlJIsz0/TZ1iOTWF+X+v4X5tWL5w+ElVozncQ2l5bV4BnxHsEJiESEW6/NsZNW3rAlfYB6&#10;5CLQiwq9LQ6JQI1ZAl/idwlvRu5KKuYGNQGcP9k8iCu7UQUxMQIYYYbkREPO0y1Ri0PEjYWygWBj&#10;vY1q3IGDK5OT9pSE7GVKm1I2HAGTV9KBzjYAutsaz4dbZdKkqfIKEcAK8u64pIbJhplQSZx2ERbT&#10;gecAFaEEv5tpanIXqewXFtM5Zqhr1GUoEOiHz47VIexlw8w78gtqa+oBE1YWGMxuPMBqQgeKLH5v&#10;fGIw4oPaKUpiDggpguNLPKtGD88ntqVeF9Ecb3Tu9Olnnv3RlcGra6AyzGPN2zl97tzw2ARgaEtT&#10;s+nP2jLeGq9u32pBYXZuztIMZp2Z4lDagB1zdqtqahOnImITBI2c1eZp3tpEZ4aqlymkxkSkFo8x&#10;PZ3FiB3Yd+juO+/O1DSUFZZUU3UqKq1FH4DZ1Y1o4TVxLdikW2679c6HHu7rOTA9u3DyxB1nzr4M&#10;9EYMVQVZWCLADkw+LB0lDtbBoTY0FibXGlFzUFAl9ZhMRMEdcCsknwTo8Z/c8yR7CLqi8gA2Pc2j&#10;kpWzXZepx04BqgbcucyvJDCKHwiGT4oWd2saMhV9vYvkzjTRhAXnPDkQXbEPGEqwr5znwhFI7hyc&#10;Ck0c6l2eSH4Eif165gMUzzHXWQogepYMKSd6pZufT0rbYWGiE4ENaAKCuhcSJQ6MVrSYtMbhHEsK&#10;KLv5NlCy/4AkvC3d3kz5wdtx5ZBe0ghG9yAfAZQfQ9Te3sIHv3z5vNY2nAG2ln3nTpWWFde1t5f2&#10;dK3PZDmYgMKe9vBy0QELg5ha0HKavoGdVD7Mu0HJVACan+Rq495SUMlFYiHBcMSFI/RJslWK3FZU&#10;wejyboc0tQh7MHCS+rYmL4LfZHm1hgigFxXLMqSOIl1ENrTocEwET79ighvXLkiu5dwgnpOuWrLn&#10;RKQFzeOOcTR4fPrxVN2JcER4TpomptHhRG6TylfwhRxSjJODu0rKRB970ujnSBtWq+VmZsMi8Rn4&#10;sEpzMmOTYhcdQ8FEVGIf2DBmm2GgeS/wOnvxy5lQ5c/LZILBzXAid1yCAtA2jxoDUKFHkkbLd8zO&#10;ZocGBuZmsy1NTfWN9QVNjePc4ZfPNMLooAbyKh69uz02NHzmc59fYXLp1CSUsnokFmJm2w1Hj8IJ&#10;5ADJcqMmGY/EG8m8WEYYZA5IkTgRBUqr7tEoHx/Q3JRf8eAVInSHcSc+2F3IzkZzpk0rOBx9MKI9&#10;gfXpuZkjUVXJoQqsyZoMNwfEkmy+u7sbuIwfMQcKbqoSs0y7tztavCIVfJ3lRq/1wuzopUtcVRsx&#10;rzPK91TqIhqTqKfY96I9NQrkatzzH2ziyqP55EgKA4fEAhGaQvLVqDv4QHnzzOiNvNtyU0hXyLMp&#10;tcOS/QbcQEDCpIyzFUUnR3VEsYZLC14ZIAaCQYgSCpmZgxAU0jyCqoB9w1GepNyE34sWXl5HYRmr&#10;IsovyCCw5aOUTIIDxklhv5vb2ni9+cXFKwNXh6cmPvTzH1nH85dUTM4sDtE3lV989NBhTu3ExBir&#10;GkfK2BkgjvefW6TfdYY/U70GMMIWwPokwQhGn1TCVdzq2qrxgrpZ2gupM3nS3etqMcX2m+lnPaYl&#10;jL4FY6WOUV1Z3VTf0HvsRtZse2UJq9/Y3Fzx0OuL+vr+6VN/uby5/twLz8HxBIVuqK8lZ5xCCDEm&#10;4xEFx+x36/AcOJJU01Be3vnEMHuYObtH7eDPGL6ImTDQMTVGxE9WtVlAkC6wd+GZtxpbWqsyLQow&#10;JtVwlpLzaJPndcQtuOfsy8bMzNpsNqm9pHoAF1LsubSsoq6WpwJB5oUTvk9fArFCMJg8fyTsRSgh&#10;5MKoIy+2KSO1B7PqdqZhRtdWUxnWnAmQlLZvUAtiWGXKlf1RXasCNbXoe7LoZ2e5LsQb5eeCbvUq&#10;HZNDmOazYOpAO5FAJhKk6MYTp7pQGjvJFqwsL4yNjw9evjh+8SIOra3NNI4e1Lh0Rnkm8gY8Af7k&#10;gzCuy2fERQeUbKuhze6qZwSmYYWQ4x/dWEKKHCocJGUbpb4io7cdH35LcGMUlon+RXbSBmIlPmSv&#10;goWX01YaaeZ1SYdQKIvtSxGxOaYs0i3zP3osWcEYs+0PbKxPjI1DiyITIdWwTksBAAX6IBHagYbv&#10;cTjGJh2DCTqIeBsxFmN22bDbBMLkA8zB0iIYpthxTrqMAgT7Zasq689ltKWb5YA3teWgFgcnCQSg&#10;dcUwwXquJBeBHFpq2xYyTQh7Tkd1jcyjmL/C2HHZcF0xF9ERTvPzHG2ah7dQBWltbw1GP8Nqt049&#10;8Z0vf/JTX/viV9uKq1pvOB7Jg9IHuVs5T/7xn2YHB5enJxkuW1VahDJLOCp6ZHIQmGVl8OChSVlG&#10;crCCD0cbKZvFe2NKgU+Ts59lAqSCxpGr5eaxs/yRskrkow5jkh1IaqhGUBm6bJgzIAFTvWDZW8ST&#10;c7zN7Cf2iRfkrYhcu3t6VP6gvYhIpYy3K49YWD9tsBuNcqy+bnJ7FwweoHJp1oCPZTSiDTqZwUGA&#10;G2xTDL1cSjkWF5q3Nkt71wEoUnS743pt/JfDkM9fWA8Mu2jDhXw7O7LYMKNJQMAqZpUh6ByTOEW4&#10;uR4inuA7eks12sN8CF/khwx0bg6inco+qXKDsQhSYXDr0kDbQBvkmFpQV6rL6hlLaVUQt4lEVr1n&#10;gosQTYC7KmFWVAyOjbCs/YNXt0qq3/T//G7LA++sv/X+Q29889c/84UqulRzYI9M4mw4KzgoykfI&#10;rUHrLi2Hflu9fz/ixc2TM1MBqauBiWhU0BukwFoBys2XJuhIefj5xZDGUvd9NNFCeAfWXyXy4dCC&#10;bMCmxvpgjvh5pG6G+6+MMb4eUQ4UaQcHlybH/tsf/0lJVTngIwa6qb6a68taM0abCVW1ldXi7vzD&#10;mNdAS4lrzHHoPYUAHl2hAf5CYbakZtt6SAXp+SNbUdw1NDQihXYmtGjA7m7vwYM5PR2o+1bZSZVH&#10;8OKveFJdZFtXJfCl5C9kJaJ2z+3lyf13iB2TOLNljpwINrchMJtE9BHYmfAZtZSFeSwljgs/ai0u&#10;2GYp9TKyCGau22oDm0xbNzgA7lClth3JLiwcHvckQFI2148Qw4fkmET8zlKkYJb1aGjMoCWNuy0p&#10;KgNT5rcAoGlg4aG4PWZzFk+A15pkJalLvjJLo93cfDBV7d4WCk8sNyNiX1oFpaBFRwlXOjed06kB&#10;TG/hh9Fj6F2s1CkfFrY+TWyx+d48Zk+/whI/EUAAOA5uxh7JMUVOix68WB9eM8GU3qB1Epc9zS8+&#10;rHUn7f26QsYx54EX0ZFIvpJXarOuKB0CTCyh8GACusOgAPS7mTbxc3nJukrLIUHxAUkjyNNVPk7S&#10;EKGKzjXExATDRTA9vIWcuaS5oQ1AcNXvqDBC7lvmN3Tt6phDe3eMjr2XhIdB1S1ggHd5qJKKJtGZ&#10;Vl3Ly1qGxJPlSTwlGe/o6mrpaDc5UANviRuE+Tt6530Pv+Wt8BOFxK8OjjzzfP8T3zv/zNMFm6s9&#10;Lc09bU1NjQ0ESTVVSjLQmMhdZnMIOQnCnBED6kaOv7hIVTUGb0prZF8Uqtzeotuwssx6mEONATaZ&#10;E29XijNhWVWTj8ICjJrUBvo/VldY63Az3C3+FyXUmlCj0OUuCx3B/S1Avb2irKRSJICZFfa2AFhj&#10;TpSZjqH1rD8WGfkjHqOzvQvjzYVKnd/sLCbFRD8eL7A0tApW2UGaA1jSVEMW4n73wRavR14ODULs&#10;uZW0GGuhpYDbGzVAjkv0xalxAPG+q7OLfURrVjcIjmnnOxK0ZTxRjJ0mNdMPk7PQic+vJ6l+PpK5&#10;kirGKJdC2EwMIkkLVpFDoR5ZWE95YUFLe1uYZgdDGIyoZcGQ4LkAKHBicmBglnC6J6cYjDXc1NN3&#10;+4d+ajeXfITqRN6ffvx3G4tKaiqKmcLDmeVMkaJKY6WNb2Pt+E1Hb//5n2l+ze3ND9w/cOHs3OgI&#10;oBLekGsAlllVCwuoleOGbC0bRAsq7TnsN4OHgUph3hG8yKOUEq6RInJk+/cf2A9SyqFhF+m8uDY0&#10;iEbnidtvm1qcv+sdb6u/7bZHHrx/36FDr/voR2+8597Rl16aGL6GYI1mFT0t4l6NyDKbpMJ3DJay&#10;HxSbZRwtqIV9YoVSxv0qsVonEQB0EMMI1oiDl9gnWBB2/ThebWN5aHR1etp7HIlLuGsDqzA4XtWo&#10;qRrERae7Spm8J69pUUjrpToJGINvkURTAzkN+o2wo6yymPgOVsdn0EVH8gFxJ7hW6pyKaITJ4DsB&#10;28nCxkFY2YoR8nI5xGcg5BlvG55HjSE4zVp5HjutTwo6eGvYjIGEr1MhQu06eQMaF1GE5hdjDks4&#10;rSBaeVFtK9ClhupiYZLjUKUoFJz1f4VF2HGWI4XhDvELlNwW+wiG01fARE7aDlhD96ZIpNCSoRDu&#10;3AwgmMX8vbFbQM+sb2S+1iMJ9pxTHHz55B3MSq/PMIx6gKGxDetB6WFF0ujeREgNcCOmnwTJFy1Q&#10;+yaCoR+suB1slwqIdhjoXGyJDy0d/ERHV2caM295n6zIJnX749lxLWhQs1PkjUlNnhW2L6+ZMlpC&#10;OxJ2Cv/GDUkUXuwq/PEOYKZag6HUzlmyoQMXkvomecHI7RkvWc7JZqoc0r3EqghgkQHhA4nLaxsa&#10;733kkYqu3t2FufFTpx7/2lcHX3l5ZWqsaGvjlhsOHdjXVVFWTGpNCX55EUkWPZuM4eDFcjakbOfk&#10;QvfAqjJlnBVnVVPaAOigEnmkF1yCCHpgBIlRc3tsnooCFecf20X92bsd6Lb8fyYBRd8ArBkCdkMK&#10;Mww+Kly6MkiElI4AAezpY1KKxo8zYSjNmjBjAFQwO20vO7x3foaR7bahk/uqVRtCGnGGIj31TTXK&#10;eBggPpVb7PbUx7+tN2OKtzcuyyzPOT1RJMKCyy/hrNjNA3k3p7qq7uCBQ7AdAAporOfRU/xrKMqI&#10;tnhRA4Sc3amZqRBkYhGh0wHKgCFaBZbJT+pHxTO47sYI0aNltB+U58ramu7e3vJMBuHalP1xscO+&#10;rGHfQ1wJboNTSgywiwoxS1Pjk4U523c+9LoclHzJtTe3v/GJ/1a1s9vcmuF2hNypEK0BQWkxCOaR&#10;Y4fLTx7nqhSUFw+vr5z/+tcc4CkoatdmfaaRf4ZHhlkcDjHz3nk4TgO/rrhmzKAioQrxdacm84QE&#10;Ze0dHRxrlg6QFeiqs7cL5IJ9aD90qObuB3Lzq8qbu2p6eg3E8nO+8Vd/2dxQQ1qLO4Y2xafi03Gn&#10;fQJKN4i8VOGHHRdm3BqaAsk0CzDGV1AgADQNMOXxaDuSbKG2CuesfJUs7NW5uawaNOsbB++4o+X+&#10;exkS7NikUH6I4Y1J30cPGhUPIawEd8RVNTsUwlIIew8BUNQf+QGDRL5pOqZLgBBqPdCeIG9O1Fdx&#10;sYLjoVBovB2yO4IgodlitCZcZjIYol3aX7Fo4JegVpCqp5sTdF2LYcH9CEYE5YroZOOy8Dxoy5i3&#10;aZGQPCQLBbGJACQqWsFjFU7h1cLqxFxzp3n5xXfikQQ8CFzF2XAVWBlCS2qbtmiFcJKdPEnpydDe&#10;jidHoO0RCs0CwrOG3jSJJtDUnvJUOiEpVN+TuWBUUlgWV8lqjfssKSamRrGJ+hLRSaegqogSebHo&#10;CvWSMD28Rbg3/QQog9Qy4htiP6RE7eRWeMgUVgkXuZQpW8IZ1h49tlxZnkcb6CJCVOr1qFYBDyGU&#10;73kLHjXVmzkTKYrk9mhu6AVjolVFRU2VYh3cKJCTyNVS2QkyL2cYMIdRFVQmjD5DqGRjNjtrp1w0&#10;akVFyucnXJ+eRk5hwtpPTm5dfT0KEwRPBUWlu8vzE8xHefnFmaGBqoLc6sLctoa6lsZ6bAfzvhh2&#10;jvo1G6SDYFwBYIWtD8tQWYg9MYWEUzweMax2wi5SsTU+Gpc3sgz2IubmbRGpgNhUim9EIZwnZMex&#10;oZKs8DoyabwaFm1UNCuGkkBgiMNJRWn2CLSgmtC8DAWVXLo9APHDd3ppgTGxyFg1nBYmpbOjg61h&#10;w8iPQX74LaBruWkWltwkVpvaOM+lAYiDwaLK1KCDlE/4ukb3j81KwTZ/67QwRNTyE4U+QUmoQCzr&#10;8NWXgFqXHRsbZSSPqMDubnNTI1VOoFXgIQ4T2wNWRUkRAAREYv/BI+R3+jMKfaI61t1iSJ2GN9is&#10;jpxJ/W91jQ2HbjgCrDAzPDjOW9AaFLzdhLhJnSqkzLJqxEcRkgddXWlpbrrz9tuuXb4I0eKWygqe&#10;8bHf+s3N2VmWvy5TywBcNoCPwwWjCszjUqagttzKoN8bjmA6od58/n98prY0r62xiU1iD1XJQVRo&#10;aXl8bJJrl5IDvk/4TMrDgBiO8uTkJBuu440wL1z1BmYCN8MJb21r7Tl8cGT46tcf/847/uN/2C1G&#10;d5R1Jy6GOb353Of+7htf/NItN93oJZNgScyFVVJXLN1baXPGJp56NX1E+Qm1CZlp4operqCsRZwY&#10;InZwbGJcS8qM9NKgimpUMRYEH2mBncdrv/GGnFtP5l24QC8fKF1CHugQsbFunb553kXrmdpMuNka&#10;PLETkecgIYF7UG3LY0BlaWUFdbMItTB5NP8jQU7CqLaDpiRII9gmwjf+nq0n3ub72AKiJRJbDh9H&#10;0zw6KIPJBHOUtarBDBBLNU3aqFRWWPGTJJKgtY2gxrb1PQ05CcKC1gISAND4IwQJYOYJWQHqRtOd&#10;DBrL2oa3Bkcq4MiWCO551EgTuKFz2loHUDK8B//lCWnKCqEib454Bzda9+OdsGc1CcIZAVgPp+e1&#10;3vltarxEqTA9owRwFVrQU2UooN1A6csYOdg5WsZIFt3N4I2yCrSO7NlWm8u1yzw8FzvmdOgSZAvE&#10;kHtCHEA2QHldLB0hFjLx3/6fni8GvuC6CBjLWOWJCdqDgIOIfaLdB+EINPZ0/MkDifJFwI5RTnEo&#10;a0Uuz96Q+rCq6EgQNSSo1PKXfFA0eNEvRFm3nACO1ZqbnZ+dmRUXXg+6VAhIEEHSIgB0MI+W8YJl&#10;MYAXK5uARXm5ly5dYVdxjLkoTk+O5m+stNRUAvajR0eitjg/u4kFXZznprnwSifa04izYcYYp+jY&#10;yZPUQ6emZnT/aXpq6A7GZ9mpr6sphfIvxZLDZjGfG5epqSG+Jmjjajc2ZrDpQg30viNOssDk5dRf&#10;6hebk83OcQ4pOiokQ+dRfHG/eE0QcMRMwrsTlVs6QNQldPMVpSKO6uvtpYaJi62AECVABHYktd7+&#10;kqhABMqx5L6HXP4efSZmNjlU+qEmw4GW1jaQcs4K7SfiGyF+KGit9DPabFCnl6OkI6jHWB3GhTjw&#10;idbeiqrurq7J6WmCqbvuuacKb2Y5XhYdG8wJP0ZzZ3EJYxESQCk0V4CejhBMeFGjD+/GjnPDGANR&#10;29yyMDF26eIlirMKv1kzoaXdoajeEUMNwynyC4TaadPo2bev4pHXT754Gpv26Ne++bk/+LuF7NyB&#10;Q53lNSjkmniFyZAQhofnfCMeMjE6ml1c7rnvwZ3civ5LF7/zyS/1NNX0drRXVlTzC7aB5Bd2dfdg&#10;MRsaGiF18C7YX1CpAGSdGYa4LdtvRFdakogyMwy5MM+NEhRCCvm5ly9eeOH06Td/9KO7hXVRpw7A&#10;MyenLVN74dQL+/v6KAUiJR06EkQcoBwpzeRSqWcPemCPtRqyIQccX8YCXI8YPBZK1h5B5Q3DXmAm&#10;bEeNKSrcW1sWIfSXV/Ye3N/Y1kotPBdU6MI5VpMoL0id9qdFOQuOvWpwkZfLBeaB00RHrb8whc5b&#10;SdeC/Mbe3qXGzNrIqBl9dJ3wi8ZHNNk7SsamoESgwkmwGFhbIInAbQtq6usZNojJs96P9BedJBFr&#10;y2RI87h9eM45BtqAhdFWNoSpne+FSXirl8O5lCQtkqWiq17E3FQDNg6XAEMV+Yc8PuUR3ZHwfxY/&#10;IhMKRkagKslKuoAgS8wUpthVwkg9op4k+hFWrNSW1EAqjGYVuY4SLc9L0sA/MYfMMkBZKTXJBUxI&#10;5Nhm37HrnnOHJwUVMSnga3JFYvSUfNPmyWDyRgRtwz0rSEDKvQ29CEx8iRMGdJaKmuoVAlPm501k&#10;wxuoWu6AYsZOuPn8wV4M5SAErMgcxoaHpycmWC6KfoChHF2FoQOSDkTbke2pMsEXyyuNN0f4XlyO&#10;sTWOEXEADTvhmocstTiVPUdZ1i0k93Ln5+Yhs5Nn8zzA0UZ5/HpxSXV9XUVtNeknJ6+ipqaptYWD&#10;R0CNyRubGscNHzh4kItD4w0aqjAHiwlBHLUtw5icJnr08bImauyyudeGTVt45fLS8ub6BihtGA3l&#10;ACNs0m1H1xW71dHWRG7DKoD+8VJwlUDVrbg4hXUFSgyrwYeN1chHl5WoziydoC0n367mGACvgaYC&#10;TohBQJaLTpkfX/fBtI1gsNtGItcInWtE7Ss5IlYjUVQuKZEwmpcDrYDuFFviFJKWZev2KbFEFG+d&#10;OBWKlKPQnUBLLwHazn/vkTZk4VidG48dY+nBVNOtC8lU24KiDVUJc012TN+xkYgCY0wFJmvmslBR&#10;feihh+t+6qeyLW1bZ87iqAkQeRJWl2qVhVbUYENXO66FZsUCURzZRFsJUDSEypaXR4ZGCGS4TGD8&#10;/Ew8i1FGalhCg0bCLJcfy8Ior4qKutXVS9cGM61tfUcPVzaUlNeX1WUy0Yvga8L94u5YQ4iGRp5h&#10;fGh4qH/gzje9hU/3h7/12/mD4we6m1ozTUFi3QI1AgnItLS0tbXndPUMnD5NCMDVZtGwL3wQC847&#10;qquIVpWW4kMDdJUGYAGKBmKu6cIcJ2NhPpspLW44fit+naRZaXtrW0U52Znm2gYexcJg2DMWJOn0&#10;y2ng/8NaCeOm+00/WGkZtyJFyiyXmbkeS/Qg5l/YbpLaArFT+l5zbiYzqFBc291ZeOQI1JCnv/B5&#10;BhQ66dHBo5rEQIftl7H+EHZQGCAqB4bkYUE0uzEexc3Ky0MFwvpwqCNB04kuJJIMqA764BSC8Ri8&#10;hUbTgJQMQM6fUDh1GGbDlZZTcvEgWLGIcZml5SHKae8ljwWdzha7AD31OknKilpThK9CnAFOpECY&#10;TZDJkG97EYvGfwDiaOnwQ5ES8RliQhsulaeITjOnpQgWxY8ZnybMRyxLeTN+cQsOPodNQkVM2zIb&#10;CJNEZP1qAVNraHfGLgkdZ4Lbzsm3/SamvqX2DXbG6jfYdxD1o+fBfSe8SlNUlMKIAd4yqeNLzA3s&#10;SKzc7QjwMDw8pid4bAmMjh00teUHLNAlcihfxaFb4EsDZNvDFV0b+H5fzQ3Ky2coJnzT5YUldyps&#10;NNuuCI/APWwQ0yBBc8ZTlDoynFtKedXMPLC11OLEyhKZERtiPWGDUJrkHYkomVTFr4P4wc3FKBMu&#10;EnUDHvFn0DEkSZT4CJIZxaQzr7yyDAhQXkoA2djSIjWIitxsFkSOeJq94e5GGSZB5ARtpDUmJRgv&#10;x7mRuloC3Oq/cnVsdDSVW9lYRtrZbeBU1V2kCJob6skdgSDYadtMpBMVEguo3Roz5Gx8IFghXV1b&#10;Gxsb12+TQcEUJPxiasS2M6Hw9jZebGwXOVxMqFqUyTRRW2eNP81ZxnBVVmEeFQZw7qsq6jwhL1fv&#10;SHL3gBuuNzZ48KI5cI1bGZddPySV3x4FFh+CQ+5fP3xEdieWr7p6fmlxdn6On8TEOFFNsbcdvX/4&#10;WCflrNCqtEbFlJ3GkYHGaBTITBkwrPM3AwJZp9EzGklFoFwCCBa0vVYiz49RiSLJloEbNx4rzecX&#10;NIgMneNC3uHhCAptSgNTcGFdhGAE/VwMSgQ0yHPOgftsbHYf2H/4ppsuXunPLiyyvm2tHdRbz718&#10;HqiaV8hkaqNuvkK9IjCTcj1fzHsGm+WjMUSdz1ITzTV84c+91uISBUeOHuPBzp8/PzIykgpBx2++&#10;+cCBA2dffrm1tXVigoh8lOesrqni47MTvHhPTw8BBh/hpbOnH3viyYbG1ofe8bqR2dk3vOvdVSdv&#10;JRmdfPSxi6dOsVuEczSGAbQF+rVDUczHKzb5MniLTqeEpKelMHCDZMJMWOEJi07aiNBiTtmGmBVk&#10;dlyFmliGgPwu6th4/mM338xHzk5C9YNPHcU6g1+bd0zZ5O2Eut51iTUDHxW9WAOpS3F4xFKYgcPH&#10;5Bdh5gIvR4V5Tzk3pp8Eig0JNyYzqYgd/VcsMh9BUDUnh7IVcQp4CwYyBcWYB7xoGlnip8DW2hgN&#10;w1/8AYPL2QvQXNPPq5NIpsQcxgDrxIvwytxtKpL4TPtEwq5xMPkx/U9krMCXHHyeVr0Fu14hTlhx&#10;NeSIeDPEpq1tslAOAePLmQmGRyoRJsm9mKScENuEEac1FEt28XxrcH7ZhHvnWbPIr1PiVjQ+mI7J&#10;v4atDIWQCOQxM+nX2T7iRCFUYvIg+fEdtdZ2EBqtxmUkz8T78rLF9KkSg8NKzsMFF8m9ia9ki8Go&#10;2KzUb4Of5SfhRTOl18HN9GTZiqzCoZStDQr7+jx+kXvB3kdr3iZtPMJiBmrq25Cfx3PvEK3ryzkh&#10;RgbUG+Vm8C4AAj5bYTETuzEbNZl67J8jNtbW+DirrCSiIjHYaGxsbGho5OrYZGl750/90Z9QSRof&#10;G3rit37zWGfXzsr6yNV+toOsGv1PbGCUi6mayhNHLDq6qEqBeh1IhNQwgwhCR9GPHPwf1grMi59n&#10;ieCDLS0tYKa9k9HSwhom/4c2pxYmLo5fIVTCawJd8O6ZlubScjC9panJGbaDwrTB6DK8cqMS72Z8&#10;2e0mVixi5iXlMgPrcaEomjObVA1Sx1hDq7XxkT6PslLYJ3wfO6mwcBA0E5XIxUeQNgB0foC/8vtk&#10;em/tqiK0XFxa4L6jWQOflDuAZyAhw5SKAKtWzm3R+burCO1TE43emJjvIHaG2+IRyYZsOS8oAEi/&#10;jpOA15isaOW1yQiry+BIk4Ei7DJCYL0chRWlFbkpSVPt+mgrliCdY8JhVWek0HIjuIc7eBROQH1L&#10;U9u+AxcuXjh36RKNiDccP9q9/zDmUxHCfHusXf/AfikLN9TV11TV0H/WQgtac3t7WwdaXGqDkagg&#10;zCSlBigGewH3FqrriuQW+NRzs0ePHWtuab7p9a8vuO/+oSd/cOimmxDNunjpkmeRidO1dUAiPDUb&#10;SZg+NDJMpZX5eo3trR19h5577sXBy5fPfvuxJ//+b59/6oe4l0xFtbSA9c3FuQX+nQR7vJlS67YN&#10;JiOfTZPN0p7xJQQZRcUkQWvxKqhdCU5lRzLNjdaCI0eJpmLDWd6HCjqhDq8QHrc4tJR8fT18aGhw&#10;olICz7KHEIyRua4ij34E1oP5A+Zx+E7xDTvdNENRKtY8OQAFNTWnDdnuoWdl1+DNqixoOYygkt93&#10;vnt0G0fkvpdTc22SPEJLe0tNc4saPKsrDqyj7ZjJzZJnQvg0eqsjzE+ATIDLwR8IUpBcYEnbnjwG&#10;nq3ZmyprSJan1Gyjb8Nvh29FPx8LFlnLHv8hOTkMFeBMcJp1gGJKFLJkfEuXsnJu04qcwWRq8QpU&#10;Keg8DkVRhwDAj3IgnJh4IM7xOnqX0P62gCaSq0VW0dQMRUEF71Vcck1wzBVj60GijOaKS9gd0wg1&#10;+/dyKfZlT6c/2Oj8oqIZBtZ7r+PnwspG3A2Ej70nVWdNWlvbxJFt5dEeKT4cjDJWxEQhaoza+EjN&#10;lP7R1eMAgPFl7HptHX3lYbHaEaAWqzE+Ps66ITTPc8PKdRwBiQhHd4d+vKXs/CzYI/jwzBw6x3P6&#10;7OLipa3d6r797/rdT+yW1SAmVl5Z31hZNPjKeWT5KPxzTxkmwLpxrsLf8CCkdMBH9geqyrexubSw&#10;LA+Qomt0b1vSSN1+ViNgTRRQ1bcuscsJR5XBHt0Q/Y4xMRyPOOWJFiLNN86tGUw+jDIcIKw7sPdo&#10;dqXDIGAlBrOnXmhDzKDIWAbRYvvFmsCOiQ6Uci6LFOcYlCONpCC/BmUCw2T1mwIKgzdheqpwG/2r&#10;cm88LWxlsHs13ATjqkW+vbvB089Q7cpq6o/DIyOwedTY1ahJ9kpiN1GCjqZDN4x2sRB33rVaFbQh&#10;MOhiG+X8L8w/N4eXdBgX5zkpjISjkKCD+U9iC3IPYvY7H56XlW0aB4WnPHL0hvq+/UAPBgK2BavB&#10;yjsmMWXNt2E1vFdG36xU1NaMTEydvP01c4srF/sH73nt/csbaxdeOTs3NYF7QeKS00NwfbbEkAAA&#10;//RJREFUw51JA8TSAnF8udoc+hhhDg/JWVNR1qNaLaSQyLNEMz3d3dA2Dr3znXM9PfmXLu5MTF29&#10;cKHJ+dk5Fy+cN9nZ3nYQVKgG40Lo/GaA2js+/vFbfvx9qw2NA6deKams3diBHVFwcN/hxdk5/qli&#10;ACM4HMopIfmeRIVYImtKe1mQJoSl5vOinI2BsRiohgbHcU/gP1L1vbEsHDggxupDh5YQv0fFiWCZ&#10;Kyqh1UMcxlfMOoWHToKHciOSG7RHCpeque4JrcUdtqff2p1IRXhT5QDlTsSG21vNr/PAWhYGMG5u&#10;QD2OcU7ShtypgDhsiA8BeK2f9B1VsRJcw7uIogTd3W6m3Z3mjo7dphaWhQvScfTGncrq1akpm/5D&#10;vDQF6YnNxh/4XR7eEWICeIIh1OuAFJLMS+RkPIbSRHrqKHCJgYtRexQDKRHmThG6qxKKRXo7NLvJ&#10;KhK3KbS0QnNSBVqpFxI8Cp2M2lCPtgFrTr5vDh7zxdUJca4FWB2uSAdgchGfURgnHGrohjg4Mbyb&#10;1yrh1K+mjJEl2lht2w4z4RYibwjitnojhIdlYNN+Rh6bXWPwkMIRFv5gIDhIyToEBdtiIbtqtCF9&#10;Ent6WX8spuFnTB5yzowfGXK0t4M3JaCWro4yFBkF/tXJYdp6KdLR282VwWoozFmI42HAGd5QRZ9F&#10;JE9V9tglWqGVSy0UlE7z4VPuLMaEoSN3vyZzxx0rM+Dhk0SEAANUk0pbO7teex+l2RT9F68t/ODL&#10;X9lcWK6SRF7BOaPwp+aJLVeCGhKfhBXkPEQksYMGnuQuMm860ShmBh+fT8UWgMzQ3OijUrEUJtX+&#10;pp7qYLwY9iVHu2ejMbjBUjF6tTDNb3OeSzl+nDVKhXFIUN92oVOcIT4m9cm+V96YOJmH5JOILEvC&#10;8fwQ6QIhANsaWSq/55eOE3PEJqkHGypIKLim3oXgC2BV1OQD1eH/H2phQFwwqCrLOYTjo+PsErok&#10;Bw8e5LVYiyiCe5I50LJcyZEl03hNQ9qGrU10UU0cWaADnfOpsFP3J7TxF4MZ6UUlQa6vb0CVijXC&#10;SSY8JimS8V6cBvlUW5sc+sbu7rXSksWRYXIoA5FCAEHqBh53M1kbNAWqOKHT83P7bj554tf/Vf7x&#10;k70Pv3WlOTNx/sLzT/1goJ9y4IXGFjgna4TbquRFEY1nBsYiFVqYnxkeGszOTEFZgivCenkPffFA&#10;OsjyuGyswIpViObWlvxME/WBc49/59zpF0sryjo72kkjzp07HzAuEVcerBqhaoVm1strqnvuuQcq&#10;1vhk9sEP/czND7/txCNv+tyf/OXhI0c5JVDGisH2hdiRzzeNVZU/wAfCXxuZlLQj+SSBYAyVn1eD&#10;EfQD/F8SiOGM+oGC9akJJXDLz60uKJyeGk/deia8QtWCzl4AOxEQpdM9GZ6rslKJpA9PaxKD32b+&#10;jii28UW8YpruzHVNQ8mjF2MvNpQEsqfNpswIYtwinhL6YmyNEZmlLZrCwZ0BJSr9vrT9PRnPV/Nx&#10;TmQ4TLI07cROdpaKNP+JOBadtqWM0YE1FQJ1rhY1nwBnVcNBfDH5fh2Q2Rynl7U1bKH1KwJnG9MF&#10;6NUPw6ilICWRGfAxgT8afbNQ/lI0YiSvE/G0pzMFwgqKJTJ5mG0XAd1qChLBeKFLU/QJU4Vl32Jv&#10;VcxR+CKKB2k19CtRPxDllzmqaopaEyq28sn1K+kWJD/kXYsxQDwJhzXpQaYqY2QRugpuMtctPpF4&#10;hdXMHYT0oD8FR5AtoA8b3i5zuGFMU2ZBLQBtkIUlnly6rWC2sHYMLDUPY0d5F74FXIOtwtIRS+Lg&#10;2VZ7W4CwKJ1ZsgP9ZybvGj+t3FD0D+t7SooZzwTKIZjqTASLX9pw5r1sbXafuHX3ppvrbru954H7&#10;f/i5z3GGiWRHZ7I3vv6h3Xzejo+/+tJn/ubK86fqKqr6urqxyY4SVHTburR4fTS2RsjvRl/Hu4Aq&#10;K4jDgN4x1gjZxVYSaG9ZN47shwpwpAjeI+JvmzPtFCOMVRMGH1xVGYMc1bfAfNnY5ceJZks+OHef&#10;UiElt4jr1jYh3ISR9dTFEAA9JaQmYFsDczlFsP+o+kQKl1uJGSZ2KbLNUm3c66cLOqgZ3h6Y4MmK&#10;ggfGPuIoaHVRmvJKPtJeox6VXeolXDR6NFjf6qqaW245iW0cGR1LRAXL4yofXVfjNeNIGKGDXInt&#10;SckSw56ciMcItoMEFzaNtgLL7iqp0/fPYAXhf+IOJ+jyWBHLaAPSrMxw1ww0p0N/epIuQYd+WmyJ&#10;KhY8Lx5Dqha6FhHgv9J/6f4PfqgI4DivAkW8nr6eb37+8xdffH5sZBSe9S987h9O/Nh7n/78P0Lb&#10;iebXXe4DrJLBoWtnzpwpKi3/0Ic+ODIxNjOdravLuIaEDte/WB/uW6JtcAFWh4frt7YQQ5manq6m&#10;NbO6hjxrYnwKHFZvbXnB0jPXD/htbj57oLpqcT67erE/c/Nt6NFz3r76t5+Do2ZfE4GJnCnSMXch&#10;smBKXlI7DNPolFOlllMoviZvSbEux7TjU00wQ5s/mBgxOtZA1ziEV16CnKTEh0YBQxWGJk1L2cGU&#10;al8kP8BEDF1QIN3mDGSpzMGDqRE23YHgG4Dh6t+pVcbMYDksHMtooxDBuF5j1G4AoOMw5D/El4Da&#10;GvaL2FmjTBWO+tvep9BVW6Fah+KmFjWLphvA3bLIJHAqBWJBECuHSTY5AZGAveZHOO5pgK8fNje3&#10;p68XZ0XwTjYKsqGKhBGhM3ZZPYPTSFrTLXq19SPWNgy6jkE8JwJqfyw82R79jp9JBRJJQXtENANo&#10;b05oECYkx7YOZ3oJ+PPm2CsZFKFe5pw67almMPSQJDvzbAYxdhvssfgitZVOw3Y4bjFkwPhbNj9F&#10;3BJjqACsRe9S5Jq+SqTWSXGBZxbLVv03MiRZ20Dntsotzs8DZCzBiZuZ5Zl0SNIZBeoDK/Pj877w&#10;GeyH3OTkLCpKIylAp1vEkdpB7R7DWywKH1IVfEz2DFYyH4CRbPrwkHLljUGZ8cTYaH0Sn9FlFppT&#10;gDs3ZymiosZjR+k8pvj4bDabOzaKusf4+Bi/0HBk/9bqwlOf/KPBJ5+iw2d/Tw8NhXAJ013AT8RS&#10;Gsf48NFrJqAX430dGVBeOgslgcqbnDarf0RXekdBPjeD6hqF9DgSynpEqcxAjJOXaowYirZDhyGT&#10;4Ma8cfGV5vIIItnCQ4s2DYyL2oaA4BOyEZKPeyab/0ijc9gj7HWK8Ig6Cee5+4Iedpt6TaN3ScA/&#10;RdMhChkhT5rKRIlFtNwjE+FXbv5P3LRf0olhkxvIBeFvozkIB06AyRwTp5NwNIMLbOdbmnNIMoQB&#10;Tf3miBd3dHSR5yJkzJ5xYdgp/BJPDGmUlFDUP2roautQDq6uEmRYQ/9ecI/H4/XN6wlYRF62wH8X&#10;5ud4JiUlw1N5DsJDqiYeqr7extztS2PX7v+Zn82laTvHsjIf64fnXzr/gx9wk/7rs6d2C5gRWfC/&#10;f//3iJdDqdKhQUgGnH75bFPvgV/820/nHL+99Obj3/j0Zxorq+wWKbAilzJfbwx7KUOGlByhk2XG&#10;rfMT2Zk53ojRYMzNi8k3Crt4gDixyLEGIMRDnj794ivPPMvZ2nfvg4mNuzoybD/C8mJbQ20uKjDC&#10;L6mT2J2L7Mmsh2ugzAVQrHUhCvS0qBFr73Gi3TTvKho6NQjAei+1zu5u4nXEyKtweyHrmur73nnV&#10;ou1cRwG5ubmJ8hFfUCV4NWL4lfmFGM1ujUybIuoiHcgmlKCo83oJKdl7f+q9gABhrbne/MHQI8/w&#10;in+4QiaSMZMU/8WK8E2urikRrClywhAgtgeqvJTxhvSvcr0xUspqq+G9w61DeoFPzRwsH0mbGB82&#10;4hcAX0AaPiavptfRiXrSkzdKKnHpPyNs8MvRq3GxtNqiCZpgk5KU6gU4nu6e44QdVUUs47SwmMec&#10;OqQDKInX9D6pS8kUQft6Xfao0Dh+RKhHAjU/npyoByJgdI17pMkghSIVcSOwfewUSQx/K8ZI+BL0&#10;CcvjFvdxqAGORCsTrhmHxJLSOpHiZV1y1OHjAKixJ4LHBqzQQ+H1xJhDaIlYPg54qJYDmVsighZV&#10;yqTfTWro2CB+RuscXEgut60gzk+1xYxHxSElHhvXPu0ydQqAsj1rFQLFiRLGneWo2AevbIXT3FmS&#10;qfGRgWefbWPLurtIcaumprD6lSWFp556cufK+b//nf84c/580UZObWUNQ7B4NjxKmEr3JBqlQ1ck&#10;hoSwsAZ3m5u2qzhYzrJq8qyi7FH+DR66JK6w0hSrzYTYAYy34SBDs0KEJLg9wO4FND4sTc3ML0pS&#10;dnvCaho4Owp9JdyQJMg16yb/hwbKSxmR2OcR1takpBA5PqMAFsCmFZMAHsQ2T5X5vb6xZR4bQbhE&#10;V4VoZDurN5kNiA/OXQ29K5bggzfuRy5bqNGz7clmgWi3pPDFpW1ubO7p6YXGu4cmbjqjxE4wUH0b&#10;yK0TgqmQLDiziqzQwYbYVvEQEbdcGxm460uI9chjtxOPSkhHRwekbtIHnYbsBaJC3QBPaX3caQUe&#10;XD45Ox/tvLr9dAPjE27DSWEZCorzpxfn9t16a3F3N8YnBZUXzp9++dvfbmlsfP0v/FpOfjFDBT71&#10;P//Hp77wuQPt7c89/2x9fR3t9hf6h377k5/K6d63W1CH+Pjf/s8/7KqtQR/HquYqMqR7Am9sJs7G&#10;vCyvoIpjbQwLZR2+ut2fFFc5uN4cZOrCFPAZGc1DfQaFJkLC6elJYKzl2YXOEzdyg7pryrLDA9mJ&#10;0e7mxip0G8rKMfH6odRZp9cntvWKWBEVkRTF5xNJdo6gwqmA4TA4DTgb2Id803Q+htvvNdcFMdjY&#10;POwsj8WviNmiu+aZ3Wzr7Co8fiyXDrDZLJkLoM+VCxfwiLwND5OUM7UREVCkNCL4XQbyRtG+sOEb&#10;cl+g1QbCqQJm+4yKYjwbtwVzG/fF30pc5sTew2bUNtSDwPIZuG0MDK9saiSPra5vgNzvVIuQlLOs&#10;lEdT5KJXSxqfBpfzLVKEipSMPrRcil0IqZCi3hFh78nqRwAb5jKhFOJKfvnySs17Rc0NQgcj7qM2&#10;Lkyd5j3mTOzBMrxtvAkhgtIdkZl4GjXzFrctDIVRDk5rGPoIUYPrEc8Q62YO6oOEz4z2v9DfCKiU&#10;7db0x+1lD/BALC6wAWeJU6EMQ/TsGB3JQ2fSklTsiKiwgUSyyqAHPMJ+LQkHGV2EHBVjneWDa9Q4&#10;TCAXXHnAAdTg+PRYLyp4eEH2xwFs9LnZ8ybvireCakB8grHzI/Neq0vxUZUJ5H0VCVB6IobSceyV&#10;7lHDVtkfUqiI+JR3Cp1FbhZ/Nz85duaHP2iZz5Ze7S/O2QFAaW3vbN+/7+TPf7TltQ8N/uCpxpKK&#10;TC0DYKuAyBL5XUtvn1dIVlEqRLPXLbbljWnlada7whJYhmiXt7Gb8L9ExFAGXkSsbKzFGCtegjA8&#10;Glcl9VtjUvl1pHU2aQyZnRfa1QymSUzBegSUj9koqXgDRcqtj3gxGsGsn3E+U/EwIOl8RoUHiGuh&#10;SXpxMCqDxywazFoFpuGXR1p9AjtRomYocTpyOBujIlcIJc67KpXXgJsSiv674EfetwAlOYwkEthT&#10;HO/i/BJ7Tg5OO3U0vlq1ce6Ma4HZmhsbG56enpiaGIMMrVKtEbddZAC1dJ5izjgccwvzuMeoHqIz&#10;iUiFY9YY0ws27Yx7mqMIs6IewbqI/Tuk0BldaXtCI0WejUk/J8w6DN5m68rY2KGHXx8z0LDmC5e/&#10;8cWli+fXZube8os/j2F//gufGbh69eF/9hFmwT7zpa/SYs9nHMvOPPKxX98tQj5497/89r+feP7U&#10;zft6aisrSmwXzQnpZ29dlAeUB6RgTYWPlIWmJlAfnr+MRv7oj4weaF0ulqREedGoyUdRDo7n8LVr&#10;C3mbt73x4dz8soKGsj/8t79BwylMVCj33AcSIujbvBGBjC7dncwB4+BkoXCPH7LTX610uxpJPpL+&#10;PQQSW8vW6EI0tIlsXb5zmJVIg8MsJcabdZItOvSCbAS1Iz+voZ1oZheWordO8YQMn47OqdqaakyO&#10;6COSfjF8L+lI4GQpzQanQj+viLWyKkrERlxDOMDll97gYzL1zk5zW72jVZfBVFB3LTa6pwX5tZkm&#10;+AolENjtNiydHB+dGh6Br7DINJ3REbaTz0V+DR2UTUebgTxMz1dMtyGlkZ3Kmsrm9lYuP9xB+3TZ&#10;DKlWin0RFhu7RWKhlbcH0opLEvkL5jCCeRZfuQzQoQjk1daJoiO4pA3ChE2hUcIikkFj5wJSCkDK&#10;tm+l0hO9hJ+JQl8Eev59iClHiACTW5xR8EEjnoyvTxTpbKr98HOGqFFnjtBeqVjARF4KbBBu0vIa&#10;8+wJjUpmZmfLMdlMsmdyG0P51IJgyB7Ctpu0RhvIB56lQbLAu+KMm5D/B1UUmy1k8gsmFRE4oACx&#10;1xR48h3S2EUVM2ZoBaSHI0DnQqp5rAmKQJQll1cXM00Z3oi2bUw/RR2biUKhksUsQc0uKNkWpfiT&#10;LZ229esyFSWDH12F6WIwHmQbYMZyCDBQBfOLZsenMrUNAOUI6dExfcuDb8g/eKSqruO5oeHeLVwF&#10;Hl1SXbT1wshU0pAPyMnH3jlwBnwJWvT2dk9nJwuPStp1LkeUZSzV2L+nHQ1qCsl2kOK1Z8EMoR9Y&#10;K9PY2MiJ5XbU1dQdPnJk4OIVegvZXUMhFerLbXkAjaR+GJuL6YOUydpiKmF34OS4YqlzqqpcBSWO&#10;hSHJ2jpuLxXwKDmmPpp4jMDTsBUxEyBZ56gN+Wc3pgRc0SjfqoCllDxUgLhKNtDfUrTq4EhUmvKF&#10;nJaWV5KqgB8yBjnTRWMMq5wYhB2HLdJoR5MvB64S+woWQeqhOpoJaWKG8q4kG0zEAf3ARXPCue2Y&#10;IV5KHNDMBX6Y2S5PbAqAj1KgWU1UnkksCbnOJQSN/TNekbO2l9Sbw1p9Zf0xAZza5aXZF3507t6f&#10;eGdusVKXZ158fPLppxYvX5zp3z375T+ffvbJFx9/dHbo6onG+o3+iy+fOVVfU7O6sMR84sqtnM7b&#10;bwdX//pXv7Rwtv9odyO1VzRQBIolIDggUbAPq7FOWJUEi7enaW+NKQQivElm31YOeNbiq4ugdLbS&#10;U+6T6jg5na2sqzn5yBvajh0HLoJj9uhnPgM0wEOTSBINwhN2mDydVxtrpBdEHKKiObYSJCxK173M&#10;nJ4ilpWKiHfeoa4O6WGz2Aj2KIgKBoNR1CIGMjEEJ03VJNZNqDQsl+18xAic1rl5iqZRXiupa2sr&#10;O3IYFl73/v3FjU2rCws2dETUGQFA8ElCNdh+dM+cFBMyXcB38B+zs2hx0kQCjBpmyh3GvlD7FdRC&#10;8LqMA6YaNVe/MpMBAliemQXhY6Ss1HoSo42dyvLK7HR2iTGsSKcbwTHvw2IAR4iDwQpTRYBEQRFY&#10;WmiM3OMPPON1zL3AZgqyWj2W4IyfNLAXBRaUXPBL8puUJIBIi4eYKk55iraEjc3S5Plw/OMHogok&#10;H1f2SwITrkfcIvKx4IIsovCJ9WZ3QlAL7Hlx0XCZXJyggcYQWzMeBnTFGKp4VEyGJJAC3EYNdq7+&#10;8OGhyxcIbg+duGW1rPz8i6c4AI2ZRuidQFs07xnBRJ7ECdAABA/Mgs316CzKa4bMPKKB9kaMA424&#10;hmegoCneHaOlNTrbsOPB9IsogKACduCGQyfuuLOhKdPY0TK9ML/v1z820NqW/f73+Dh8BLYPCIZf&#10;sVIb9YkkiWWIEKABn4XVSwGEAxngdK4L1gNbgUhzdrBPJB7OzOA/g1U5NzbSXFLy/Kf+ePK7j7fW&#10;Z2L0oPRnLgUewKIkEYmymvJNLVQKNVgYxEpi7jiBSSwpwC4LIKkOhzGn3wwKPJ7Uu7K6nNSXUh8m&#10;5o4+lMsXL42PTNRU19K4MDI6up6dxSZabI9u11dDY8dg2aSzSqxJzBRcZiEdfFvUqCELOP2ZI8rv&#10;KYUPsQ0H7rsYr+A6A7KwKpp6XuJucUdWYwS4fE1yAj4bwUDqftCcQpSkrB36RPkfvfNINLEz34TZ&#10;OU5I4SQSyCRTG/oygFZEhqUcOJxwyqxB9FkvLL3ZgzGCAVdYLrNiJB3aO7scPRklezaS2ia815A8&#10;zSdyTDqc6CBjo5dB9IWY7ctgCYXtQtpcDh9Gy8LSnngpXmB6ZlrSRZgl20zz8uguGb0yN/Tot8qv&#10;nX3qL37v6b/4c2RlMScjUzl/MHzh8Ds/fMdPfGj/wd7/+fH//LWvfLWlvqq3rcO8haHUY8M3P3Av&#10;H/HlP/pEXdlue30jPpzTjHyoLSHResfnNXS3cajSBvfghVLpFozksqW2QJKZGALEesYYV6KzXUzg&#10;rD38K+37el73a/8yJw+9YKs9KxMjP3jiO5sbS32dnRRbEXfHQkUHxwpvzY4KooXqYJpvTT7OKU0a&#10;mLhDjoVpHjtgNmrO4TCIGFIJpgSoy7/pewz2FVQwEz7hEYNN8+jQuoFsGzckGrc4aAS41cxqIHbI&#10;NOUcPLBAiWlpyclr9kt7nmQgMDawotzrUVjS3t3d0NtXVEGYJqdLtn+mmf0ScZbmDApnlM21RJif&#10;mhphPIIy2NjYYf69jsneWFuyIEyNq7S8raOzqa299NiNHAIyNZaUXacugkcXdsQESAxjCF5DY0sT&#10;eQ1/hZlQriEHqKSco+CZptuFbNFJBHsgj4pRwQpwE0NHifspglleiq1nnZ27FlCI7Aj1msXWnLGk&#10;cpsIEhdPTTtH4XkCTf+iFJm8F9sQcL8aSjHuSIVYPAQaHibIfhlNBTBtJhskHAgwqkgn2IOf9DtB&#10;pKUZubalpbSxAUr8zODQ5Gx2//0PFt33usHhsYFTp4hz8RhcB0yYEZmFuZjDLQRp5CigWVjMZXfi&#10;s0q8nnFiW54WXBuuhYGXdWADC0e0oexsQ0dedVUtWCNyiOgsFVVU3Px7v5d7/FjB2DC9vgtLK60P&#10;PdjY0XHl699obWtvbWmHtM5KEhP7SRmgyGASR8gTK1dRvCVKDgJS4AClpRbZFhbsIs7n7q9TasdE&#10;JTYLhDwyoxtvOdl90wlCrhcf/fall06jLNPe1FKUB7TivKtUJ8DhsXS8dgqJTPFJzyXVUeTIIfIV&#10;/w3ojOPnCafZMQSkOOJ4BOhLAJGRRRnH8OTBd8qnOwYTMjQ4jJeXLjw1u7sA9ySSQhHCmORCi3J1&#10;FUcBVC3ykko+Ao6c906zPjjkmkWWsriE4ADcj9+qARNAHFR5eRjhlRQIFR+XAqo5pcDpbE8g/oDY&#10;41I79S/AG6XrUmnEaiRV/ejLt/D2/iOtPM/c/DyryzCJzq4ebDTBB+bSqNvZtPAxK41td3Y4SPyD&#10;KDMt43KJ8GOUJiwNhagzGFhYdsZ/cFAw9zTjW22H4BxPRkzE9WCx4MNSbNW70hxBiT/ySX5MmgpD&#10;ZUIcmc8f8uqGSvxVajajTOFPivRFcUkdd2ZRZavKS5/9/ukzz86UF1bR+rO+vfvj/+Kftd735qD2&#10;FtX1dd98sO9Lf/mlwvXZOo77zu7k2Fh2aPjit7517dFvzE9me1paaO5gSaJJ34knGDLKIpx1rB0P&#10;Iy/HGJ9v07lqjp+SYoiznG+uLPkkWUZJZdnI5MRGzvbIzMTK1vpOQU5ze+f++x8OTSUD8cN3nLxr&#10;f9+p559lOTASYDrYI1CDdDhAv4B3nA9ARlBSDM+H5nPesxDNSSUXYnpxYR6rpyQucwUR/gYCXltm&#10;ayLhQBQ0iTkY20b3zZ6Ykeo8wLjARBpTxQciS8cPwcFYWx2f2CTvHJ8sGhufvHjBmW8hjJnoX1Ge&#10;iX9FlypXuqSxcZdJqZwBdUedjSQpiUeKucjSD0ikmI6sHRHlpDlevsgOxn8pxoFJ4QgbiLbvqsq8&#10;CCVPTy3Rg5sG7AaVXoA+xHxhdPDxabDCFyLcZXPt4mKAdzZts0ScNJcffVSiYJBM+llgNplLCsDj&#10;0nhB/ZFdw5bFImKWXZsaUq4bXyWiFAIVyggShUU/dayo/CUbEWo4gku1tfXChUG1NG+I2ZgBaNgM&#10;BewkbJ9YJdGITVTIwwMg8DM+UWBEvJdKIHL7toDFVhbmCW75POBjIEDQNTJt7Zcf/87Zl87U11Uh&#10;XbK6QKv5zDxqBBElOVWOy4Lyn0C0uKX34rpIntY8IKbItCRpkAq4IyYOO0bQG0AcZDk7E+PT6moq&#10;7ljQu7KY13/l8S/9I4n97Mx008zMdn//1NUBAgcuhkI+oZqNlZxXijOqRIHHixoJjlEocol8x9Bc&#10;pVVQfhRzRb0mRnKcPcgItQ1NdffdP1lZtXT69PT4ZHdrJ460orTCIXxMjahCXNTB5xx+DLNKOBtG&#10;AMEIdKIgjjRVgwRlwkDPz8+yqo6D0YvzhsQuhtsy0oLUwaAc/pMA3571Xcox86tLaD3DA8mh6zU0&#10;+ZQnY/vABW2dsDW0AEIGFwqwF6s4Pj6BdQZo4sxjHjFE7K09mUFji64lQ2UOLpV4FdTyEAlYAprh&#10;ARJhC1Cc143Uz6lm2DaFFQOutI83nH8qkLCRpF88thnYWzurCSiAhvDTR288/sDb3sk7D167Br7A&#10;uvNageOF6PjGBlDL/MIsxDLuKiqFcuCCGc0RNC4I0QO2h6IExgLSA2FgmpXHvxsaaJZxPBKQGZAT&#10;y401ZFG85KYxRovcH7KcYIB5jWzel3ZmHinZK4a2gNKwTIJNoZ6HIcOzHrvhJgIN3ra9rQGDT7r1&#10;0Ps/UHLgpsg7reOW15f/6X/643Kc7+ZqX08PD8l6EMqBL0OjQ2i/vaOVyw97qK+vDxNIFGC/TLCd&#10;cLQxN3KFzxbEEtooLA4704D0uSAfbBSgk+2cXVqaXZpb3l49cevJH3vfBwaHRy/299/zY+/H/QdW&#10;aeRX2de1MnBtJTuLi6X/QcXh6MPkKzhkDuUymd0xMqVF19TJxhZOZvRa0J9CHASKXSiAJaWBERLR&#10;7x/osxFlqOiZ7UZWZRUihXV0XrCwvEcwjkVovdgxOgjdc7Jg/pEMkGMdmOdx7UJzAwjIUe9YxhAw&#10;AtjeGBlhgiR7h3WGEM5uJfg7pPq15PxjLKB+vJc2EPWk079N2iuZ2tl/DIjwaJKWQRFTfjpgYyul&#10;UZ/kkoMd2aYBhJ1GK6jTjAQ74TZNhnsDCixgkmyZguSUISBRhvqVmAReitXgQsaEBzgjThN3iVKx&#10;n2t5nZznmsl9VFQkOZhklHlGgtMYsZ1II+rbYYk5h7g2J/jFR7XUmLrXgvZARMLP6waAmBWrKzZo&#10;DYI57+09Tv7dWJdVylOKbQkOFdjREt9CbXSWPuLN3QM3Hp8qKLz0wnN9B/Z3drbOTmUxHBgCXoc+&#10;EaVCYlxJJDqlRECqDOL2IipKmkpsil2btnc6ajKSXokRAgMRhrOSnGeSi/r6WqRHhwcHXnzqSRbh&#10;lltuQU3sxRdf3F5e6uvbt//EzUXNrei+gxUTWrmq2wwFF+XnXPlSxkyeMQFczx4xATFETWl5pT5p&#10;Z4c0qCHTyB7wGvTR8NY1UI0vXb566TIoGCNnM3UNSk2FSiEAEk2QGAX+QPmPMxra8pTKFGjlo4EP&#10;cCzZd5Za9kW09adkdzqLSBMTrQpBEJC95Fck2DEPAi4suV02i9EHyueDxHz4xOzVmvP0USpQuwJ0&#10;w6EzVtpRrXGfKGJhNOkYCwETP7WEjeiQCmjBKSoc286OTntPBOvswQ+ylqqLnGGlFeJcppggrnLi&#10;qu1hNVpqYXPzMF1u6Jd6hN7SyURO/AaHf1vWb1nJlStXJibG+WFPQxSzCf6JZ/l4s3MzVlHzmRQA&#10;07ySZEdHajuJoxCi+u2rN7e0xNAXWFNODIo33iUOIk7Ro6pFyQQTkmjJJOjRRqfZGhkaT4x1iMAZ&#10;XNXw3FqcQjYRWF3X95KFQrYLZGCGghYo6XIXM5DAadNcn+Gx6ezc1I1veyMF7d3cDdLfr//F//rB&#10;N3/4kQ89PDAwUElFNhhvk8i+Lq4hTwuVqbG2nnvbUFvb0Ne3PI06NtjyUtwgrVhiFqNNnjoenQ7r&#10;PO/NqJzneel1GnkUTsuqyl73pjfd9Uu/nt99+MZH3vJ7H/+d+qL8fTfdSHCsq+Sq88EuX5mdmGTe&#10;DWPgOO4iWUGF5sjYPGHP+hq9BtpoSsMiFAbINkoZJOfCCGHeLhpyVjIBTIJgzkVkbWXaI+RpeVpN&#10;apYoZWrgaSq5FxWI7qWZx0G82TsiyX/EebK3LbyBBjHC59XNnbKa2r777p3GLs8vOkNwaQEvxp2p&#10;qWQIOhrtWg0FPtCpcewFPFwhskhVk5NDJcA/qIsW0K9fIaEZNRXItoTVpITBNApwIJR9qF07fRhe&#10;HnxBC7NO3lozgw57wJEF42ZFHCzAeGmHShTd8LoHa2+/a21wUOJHnqNgBYKR9BR0jtg2nJhTMyIQ&#10;JoTkKykyc5sSScCkM6KN4EUZicnQ2CO0+uikUylfSezgPe5HJJFcXIs9cU4ID+z+yMul15hVwlZF&#10;LTFB1ywvd46UUXUVPK6r7VjbwtGx8WfPXXznL/5y2QMPtZ24a6mytKu9jZe8cvYMlQoyf3Yfk0Mk&#10;BzGQs0cxDQNt1dTZGvYNRVJLbCNlSJhWeFO99aBaKZhJOCIKSaMgQYD5a4mPXF5mGxFgRXn5wZ/7&#10;yPqdd2Z/9AwgVTWc05LSNdLniXHkRslY0uw6eR1YEDUb7PWQoRAto9Gzpt4hgFS6thQTcHVVzc1L&#10;c/PFZRU9N944enWQJZ2aoGY8CkoSIKeaB/qSSH8ICBJNINo09WlGhNQAQoWWR9XxgMg7/UN9G7wU&#10;JgE5VMwlxUYoMdEyjBCFL0cHfFl19cTIKAdYZpQENt1n9I0GN4cPTt9A0EH49l6zFYYx0iO2enom&#10;KxHZbhRnN0e5Tso2fwvMEcyXjUx9XW9Xl41RqmWZsgBWppzM/RY9lJcdPF2QDQ0JTiWBG/wMB3Iv&#10;Xb3OKbJhm7LKB27opPeP0V84Yc4luSRyJzxNiMZGmSWuFtQMwhwsw7FjNzU2NtfU1FVW13HCWEqO&#10;nVwAkPNoWMJbgocwpYX2UMyEwnVqSUstCKkqatOC/zwx9p/D0ZhpAqZhO73MEbhd/0cJeb8ZTbGs&#10;o+jK3h0LhtMOE9jII7baWlsxcBNUn9fXWjs6brn15JWr519+fjB/8uzUhbMdlaW5NfV//l//67/4&#10;97/+ml/5jUNveetzj397iZhkZvLlKyvv/dBb3/F/f/z5b35reW6eUI2KLZDw/KyjEzidqT2fu8hZ&#10;h8bb1JgJau0OABycBOwyB9R8hKXDCoXqMF722M0nqxhpyFCYvMJvP/X9r/3hJxt3V3ZGR1f6L5/5&#10;p6+e/+o/TQ4OhfAgCF55RE8QEx03h/g3NxjHszg3S4Eo8r48FKuFvyQ3WJlR6AdMs6yUYVFZxD4W&#10;F6xCqIs9h2UEDeYoi48T3Tt4xrpGCDNZU7Jnl59HsSgCbX2eNbQkPR3U3dQ9ZXeyZ5dDhQ9gjHZZ&#10;bXXlu9+9e/jI+vlzjLqAzUfuwoVh+6SOUf6OsmGEV6LpgPQJTQnZVQc++VehiSO+RlgRA6eJNAFz&#10;yQDSnYm8PMbBqeCxmTrGCAGi4dtowdg4L29+YZ7cE/O3wFDRpBCgvJEWE6yQZcmtqJp6+WXqsXg4&#10;OQZxERMZgycyTg8du0AboBtv00SeaWzWfiUh1mgyNFun5Y96cYiQiItEg4zRdHARg4lnbYT/cABK&#10;sEL5FZL9tvaO+s5OjwMBnV7EBeBmsrz4eF1gkPOwSpZSYwShw1hh3VXVdOzff+r8KwvlVQ//x/+U&#10;U1xD+2rX4b75ibFlROYvXqxBPhcBVcUkOKxOYWY5uYayeiOSAOOOvgF9h7AU169E3Qxnn+apxMb5&#10;nZ+FB7zEst78rneX3nP37KmXcFw8nREiRfKdbYr1vb2dtSdOPHf1yur586tQtRAWmprCM9Ht4iSq&#10;igoxQRusxNtDkZGeAAVD0gXh4rObnG1MJ8UI5Px5x83VtYmpaVKeijtfs3zt2qE3vGGEUagD15oZ&#10;y6JcFPbQfFpsnXYPd4rrL9mRwrWUDJgvnkyNksLN4RHF0mL8PJnN7Hx2fnG+uaWptbONiI1oWnmT&#10;4J7WVFchdjQDdJMGcmLCUe3luuWKb0SZQXqfzSbuaoCYsomEXq0ah43m5FRXVUfzmDeF5YJia5cB&#10;cBOE6/yCtuZmtgZKK5eJreCzeH4cCeuj2vwhz5j517bPePwiGvDzhqdIHP+U+0bEYMDEj+X/wp03&#10;ZhqbkGm3jCdX31jYix3H0XsWRxy0kYfP1GcOHTjgPHbGSpLObOUwF0EaP60KVKsxpEzhdPwlUlWI&#10;mJg2Il1lyAO1IMJ4qgcktnIYrY/am0QbIqGHTaW2ujvlLwpydJ3icNwPjWB00PLchCdQaxJUGjp+&#10;jkviumJKWto6ESq96cM/VfLIGydrajdefvrpb19+8XvPn3nm0YFTL73/l39130NvzsmvoPz3xc9/&#10;9tqFs5evrWWXc/7t5z/FWOzf+ezflQ4O11VWYGvnZrLLC4vODt/WSwXMZwaHB4KPjI3DoGBcQ+RP&#10;XjNLoaClLOkcODQwCkGKjr/+QQjDJNaL2fHjfd0PPvDwxbPnfuvX/+3ZH/zw0oXzBPf1tUyZUAKM&#10;j4Cx04EpxsOgvC3IUsHu9RxA9qiuVfY6EGQE4O1Ur66vJ8Auqay41H9lMjvd2tbMspATlJQVH7nh&#10;6PjkpMJipWqxRiqaL4uLLDjCRi5SkM8gsRJ5abACBBPP5O24qFgxTmhM+C3hwlv0dQz1dmNdbUVv&#10;L3+ZNzdLsOTNUVEe1pwcC2tfmP5gUHAwWJDoKzGpwlQlA+2wAAPtKIM41Uk5NhYXoRj5MyHowwo7&#10;6gLCtdwMyNRqaHDUAZslqIaSMmyJmro6rnoIRKTCnZQk4kY+xDLDcwcHCDRYNA10dNdiSViEACYM&#10;0/nEAT07VpOxGPv2H6KFAbUfblSkg3sarS5X1FqiM01hJS9v6B+8ert4WZ4z+i6pYio4xQ8zLZOc&#10;BbsGFwVLZh9QOHKrHdw6clkZUMz6q6htzFjPtDeSa7TLFao4dqT/Sv/Nb31ry8nbdnMcTbu8nF0c&#10;HNhmPP3wQE9XF5cUch4wLB8cwwt+RfRlx4f9K958N46CREhSYIfYC1IKllq2TPSOohfIQBUGHda/&#10;8U157Z3XHn20vAC4lho8NS4kcdYhtA2cu7jv7W9b4COdfolCBu2IN91yor69U+tFQ4E57g7lkCiV&#10;i6/Lg6InXuiS7ZBdbKcMKncFxUgATUxPEYjMzoGTznHTW/Ny4Ue1HDkyPHBtd27urre+devgwZVr&#10;gwk0SWhX0BwDuQ0QKby7yCVLKEfNAdRUK0tTUOC+2xK81N7d2XHjDXkHDzB1nKEt2CWz0wKHP0D1&#10;Ez/BONJ7bqUOR2NTW1QOjAtNiS2aKBSoMXSzpNKqw7hqCaqO1mKn9rhVIMuZ+noKiYQCnE87Hrl+&#10;yJ+qDErvvkCsEBYcoeAAaoxFsYWXI0+Nvv/dPAIHbr2tRoovShoJ3oiIv78Ri5n/k8e6GEU6Njo8&#10;fG0A3WNLlrkMH7JATEEm8jsZXVxenNzC/OzLL5/pv3xh6NoAwSaCJkZNRN2KItpnwTthYvgkPBPh&#10;SGtza6KwOM2aOrvtYKaN6gcFs5LUe3pqDEl7jEHKGWlK5g94PKJJVilhN5z7dCFl32DjieUWkN6H&#10;nEApo4TklwtQX8s1y65cHii/0n9wY7uquLylPqevpXJ+anY1P/+hX/kVoCRhl+31F774+Ykrw5NT&#10;Of/19/9Vwx0nL1469/Tv/UFVzibRJi9N8i5jSZaPw1ZxkgR57AHd5JA1uZ0g4LPZrJj1Cq22Wcpa&#10;cFMxLEyemJ+bxmYxifzbf/3JqvnJb/3VHxdvbrz/P/9+Sde+7jtuH/zRM0cOHuhobWtpabxODom5&#10;pREl40Enp2Z0myxOSRF5HckY+RIjLQC7QYjoahwcHWnp6jj6Y+/8p7/7e5qfjtxxJ3A1apVFZcWT&#10;2Sm4r/t/4gOTLc1ky7prBr1rdAuw87hVSs8kasA1HT29kK+JbnhbiEeG2GZ5Rr3hGAS+k/pHws6c&#10;TbWzO3bq9PZLp1sc/JhHGEAsXFuNioAnVlKg3Qt0ZQu780IGlWRw9L+GJr3Na555kuJc1tAKc1AG&#10;je/IVR3ObTsfngVULeIC52oSB/Hy2G7arZGePPmGt2b2H7p65oyVzJhRmURC2HqqCDaISpAI+Jg6&#10;6sYanKAwzfTvmZfyqiaFRtAxzk202j57bgcGiGWinrm4OJtadLgdQiiFRYQvXGVGx9g5FYIbHMI0&#10;lSLhIVKG44JxRAkGsRocS5LIhdkZzrqnN8KihO1gNVNrT0B58HrgAizBdZH4DKy/Q3fl1MLAwDi6&#10;iVeu3PT6NxDlo039Oz/70w+evAUlkee/9a321kYrmZQy1JKn6GSHi8VX7FQ8ET1B1Zkm8vqyquqK&#10;8GR8RjDKuoZM7QP3w0SrtErMOKjcmfGJ81/+8rXPf4HNq4LIhoGOGUCSwJBLJg0/f75mYIDbS2Z8&#10;7KabCo8eX8QxzM5NT4+jn8VqlwFAWS1fVk3MbS8AgafWHkpZikeAvJGuWud2u0pr6xrAj+/52K8R&#10;ni+cv3D+e99dHBxsb25Dnmz61IvZiYloHwF+sYeRPt4oy9sXQlOlrjVfYQADNUeI5E9NTxAg6VNZ&#10;I43vBuhr98EDKOzgsecGBrOT0yj9Yn61sMJI2io8HMmfXkDqjnuXaN3qaZoHGDLbTak2vnJ6vCO3&#10;kvokZ4zTmTI2TSrVr/JyDimDYGygD5omlglovLKiVANCvyis59A2YbWdXEvbUQQxKXYGb1LTENiV&#10;gjZPcl0rWMzA9VK6OlFLsdGdDkacnZG25LjmpANg968V6uCGBv4iZ4N4gJe0IzWmSrO1wj3U1ra3&#10;eTImt5qQxrQkHte6zKYqZTwTl0omI6FdoeM+EyQajeDG7MFY44ZHNQaABuoMM2YKrTX5ycM6W6pd&#10;W6MCyyky/PSjMj6mo7e3Dy/C+g8Rvvb3jw1dO/fS6WtXLq8uLzXU14uvAVDNz7bn5lYf7s1Zmct+&#10;5R+fe/Tr5I4F5VW/8Ff/Pae0pTaTeXlxMvfsabqhivMxbeayqeuBDyKJm++o4YdhKLTcS8krcR7g&#10;/zFinCn0rY2ECBMwOhA829xmThCX9Mknn6fO8Ku/9Zs59R0528uf/tjHGgoLuMSQyu3Xij7dgFyF&#10;tFhnWjE9RwA4UI8djbjhIOOy8qmZGcUgnJ21BbP64JHD3/nSl774raf/5X//eOXr3tX92jtOv/Dc&#10;cnZyITtGQrc7MLhz/uLC7DwoTQgV6bPtQgwdLAekoIVCdbGyIjsxabk5RKJ590AqbEdkzflcqSNO&#10;QEkDY4uErKOiovmpaaQjqdmHhJE7Cy06AQ4p1+a7Sf/PMMExmCbdWuOYyaIIzwYwmrFtMBH2kApg&#10;JSIBTWpJWXNbG0Q0EGQK8QQp0dhMC1led3PT7OBAdmpGYa+oVSTiszpBS0iYWtmJEVfqULuQZvcS&#10;7/hzovFS6xekCIWjNK2OMihmkrvLnsZAXuiuErz4s9Mao/ZlqYYJoWnWARcm6ks8uR8wfcxQyAt8&#10;hpMs5ZkLllSfqM+mvzLPFfHwjXhyXi35P+6wrYVEnWXlnC6eWctroL21r7Ymr6f703/x50PPPvu2&#10;D31wt7X1m5/8M+rvmUxdtIAq187lITjgbrrMiR2oVpeigxDf1mC1Li/TprLG9N7NLaYHbVwbnhga&#10;maSukJ1jEzlSUgmZUVdXj38Uo9CcwZArqKupZQltoy0qPHLiFkaVXHrssZWr/dGc47wbnhmzjrmy&#10;ccPCtRE6xtjCmcOWjISZigYKSuUQ8h/DwiEelaN086Y3nZ2YLLh4iQ+AV2OyM6VYmidYEExW6mvV&#10;jUXiyFLIpQFWjh21Nm9/h+pOm7sbdY11mRM3UWOZnp2xJ6ikeGJ4ZHJ4cG5keG1pSaQk+kQkIxQ7&#10;CQW3EbV5iYkuYORFbAImGIND4mVlWxaAHLZg324BIRJ0huggNSHJDBwCLLJUCGY2LToiK3lr/ibR&#10;YWEK4u/FnZO4VQTMjt2wj0T+a+Lvm9vSDxlEfuvwzvGQoJkS6FSHCy7/bv7bOyph1Ep3M0NxoZWH&#10;zsc7UW5m8a0PYFNANo3YLb9IYSZEsdkM0CQuMaaw1BlFHEoQC3Xl+G6akcz6gHc3NjeR8rCj6u/t&#10;BAdQvQ+NFCXUULlUq5f/UwA2N58pZZJzveZ+YUVwTXqhaFYmK+My88Xx4Ly333br4srazOgw7w68&#10;gNVpaGy4+7X3th25gV4OvgMO98SXvzn4tS9853/90aUXnxvuZx5hzufOfC0n06LKR17h4QM9Zz77&#10;1yg/guyRsjHYOzs/lxyaHotY1bmCMpSFHez932YsUVdnR1tHS21DTVNTZnJumhroh37j39XecGgG&#10;Vt/lceqXN911w60f/jDQ0f/6lX+evXwJ/aIayi9lZFC+LvtB+MKnSIcylQvYhcnJKWwKZOlMY+bW&#10;O2+nPol7KqS9syD/7gcf7vnwh6tvPvHnf/hXP/fx36K4w+E5+Jq79z/4cEVJ4dD5c2NXLg9fHUxc&#10;PdFDp6bmOXCQpi8XPJd0nqQPFyqFnuUS6dNmpn5uPrLxxXU6mqWMXfInsntxR7KrMIzUA1NvF5Xb&#10;1EJiTVi92RwU+/TawVtTuzJ2MN1r7LU/Ku3fCnCybqGlJwEE+pROwrEnSFaWl9eduCX3tjvmT51d&#10;XmQ+ocdgbGSE4QCpusIjYYtDOZmX9csXjHiSa+cUsTDGcQGUnePv7V+NcB4viPeSZIJKQMAXhupR&#10;cWW7MRmkIFH4okVbCIO/MoIOQF8HZnFMgCs1lybcUA2i+DJgD2iO62l+qa6eZHrKLQlnxN+/msyy&#10;xRjJuInuEW8BvQrIGMGHsYlxcsXalZXH/vEff/E3f6v86I3F1Q0TFy/MTE3W6bgJlNFCQnJ9l//Q&#10;pke/jPDl7jartLgwy/omPBSIkDPAkQimxBb4EXGGmHIpl1iFWF6nIZNhN/k+hgwRp9SLDFpCkx8f&#10;s475KVtb4yMjkhkwBZDct7YhlthkaLUAnEogsxax9I6uwuKyYK47B50YpUrRI4AJhfSW5VXMZL/7&#10;vbqRkQonOIv+xJ22ekycKX6vTJXCfBh90Ai79UAbmDp2XXmFXcZQsWklFcUKk8INpXHckK4Qj0Wz&#10;BQExuAbnGMxeMXSXhXmqcK/cr9A4oAuaXdKPmPDxVxIQxACBmMPaeqqRSuDLGnJuPiP8kmi12x3U&#10;GDYd8ICoMeoTtuPzuvV11VCu2PBUeQ74gpaoVV7RTr2ohnPXtCpR2RDYSYKM1kGd15xYaNjBgPh9&#10;SCelvf9wGykj+W2y3NGi5hBGKVmoG++o8GIMFr3tMldp/IU/hw4jgqoqQq1gE0EuYJwYNdB1hrWF&#10;MWOyoFEIIYtdxmWx7rhNOs/ohlAkyAwLw1HAiPGkfoIDYEF5I9KixKngrZNOBauS+nOUwqimbJLi&#10;8SWUkqYnx9cmxxfGR7hQuHDuJq67ubU1c+ft26PDE+OjldB/KDFtrQJoNdZUA6CW5SMQvPWGX/7J&#10;nIKd7/7J782+8N1P//a/L6AxL9+Gkf2HDyFPjkcBAuru6Xndg69nAzhuWFXKoo7ODhHn5qYMDUrU&#10;SZGG5bIVVVXt1ja0v+XtdYduufld7/r8P/zN/ffd+vOf+G+IK+eMj33hD//Hwe62SseX5mOg+SAg&#10;GHwozqX1K+AiZCjcMCeRq7uvFlVd34F9lXfeRYfZlcsXsSlMyaE+3vea15w9f270lWfe+tM/u5uP&#10;RAmHl7C3uH5/x1Nf/mLOfBZ05uiNNxy/9Zax8VGpWmq1JJiySGVFOutCIFEnz0ZZgfcyG2WnIkxU&#10;0kyy6HRCky/KAFKr9jT29uTc2FUtj+PaHHgS9muPWhTyNwYqCY9OtomtxKHysFbGg0VncMlrSp3Z&#10;ayJNjEbWgRyiBps4MTE9NIK2xIGDh6CIQanm+ESB0eePliKRGBO8GKsY+AmHyFwgwQsRiGlY4/ua&#10;HSyaKbn1v6TrZHuMRFfStfWV1BdufyBmTzvjs/HRbKlWGWdvIEDE6XuxcHrxxMQikAt/4IRWFy2E&#10;s6Nmtct9TlEV/kOWbHCdvMDI+4XeE8EaLf7m+kq7yQFiDR9/+tmuk3ed/ODP7ORV0V917PX3M+ly&#10;eSa7MjcjjpQPMFhuTVLmCSUv5TQt0q4rsRCDOPJWyBQ4adtWSvDLGytq4QmQxzjUAKgEoYiIudk4&#10;SGZvg+tGOdNqKv8wfrDxzW8era9rdL5oIWgnNRLo4XDAQqBJWxPYFQ1u5ezsAgxOWg3NkCl+rGUa&#10;atkLR1RaicKmrdJ4AvUgo9KvkwFTqcmBDKT/4g1qYijtErGqzRlqVIgS74VruVYUObb2PMIsnJ0d&#10;GxkCA1WFHVk+pZ/1kUoMBSuMdcQgqJ0BCyhaPSMHslDB46d0Knr3cTewWpXhF7pVFNtysZg+kw9L&#10;SWAKncUcoBZRB40a3FmPWWg9O3gQM+BEHvskDd4jYndG++4uM0BC4iKipACjCS68eHuExbh0Xj2x&#10;HX4qCDPSS1g1bfR/ePP9ffv2DY2M8B+kPAL/vGX012GamY9eBymNYaMULs0D4nyBv0ZvizkjcWVE&#10;GVxlh4OY/BqeWPR1NFxoh+/uMDqX/QyWq/E8JptjTjjM7zE+mOPs/VGCCzm94JMiZEWhmdFHkUS7&#10;NMVlbZ2d1LrCKtFOsk79FAvOi0AK5MdcfRfAKoHDQ1dXL1+8SBxB9EfAxb+bMk1dNBnqutemJpY3&#10;r15sXln40l9/6qWnnrpydrGnsQLhJhCN9/ztPxx857uO1NV/4R+fOH78cPf9900zH35wMAmHOqEe&#10;M5e7W9dQxxVbWFuyapGf27D/YF59pmrfQegc7MPj3/zi+979jprD+/jwf/Vrv0L79sGe7iranBS7&#10;ArZTK44EYk9lLPwtZ9ShGyFzSse3YAqXZ4PRyytUwymlzc0vZudmS2anLz7x3ZtvO7n/vvsA0wJA&#10;24Qs/8rnP3Pxe48TjLGS9z3yyO5b3tb8uodnz73iKA5HHFhjoRZiQhf3KgWknBP+jKO1byqWOiz1&#10;3kCKYCkZp77670DxjAuB1/hJAg36QjgY6Rf3OMJh6DVS4QmS6df9R9cin89RgSFUHeQ13y5hX5Zn&#10;g/vE7k9NTGRHRiDvAvjQOEVQwxLh4anzhE6TQBOoXQpVJI+H8lFYVRlv6c/6iW3YQSq1W+R0LqKl&#10;mIAphK0SEyPxx8nw4rq6OBxeXoH/tBFG6c8AW7cNakLUdE+jPb1L8gfGE+F9003RiAdaEssiqTHR&#10;YKNSb0AnEC/Mwc9YSmU9q2sY6gaRxg7qvoMHMu1dlybnPvBvf3O3sj749fqelhv2T5w5PT92jdYX&#10;pAu4TbwUdtcEQl8rDBjyDGF1eARQiVV6qoLhsmPrkCTI4BTS+6UjipScp+IjrK3QCiTga71OLXhk&#10;N2h9qKg5duPU1OT6pYvUzjDxzLtqaW8jlo9pjkL8WF6JEBQzV5lJzcBWW7ijp2GDGDzUNx01KW2f&#10;iQ1V1Y3NLdh5NH4p3lj5FMhQP8DxGviYqBYA5rrLoZQS0aXsBV2BAYeqIanfaDY7xchwcVPryTDQ&#10;CpwnZ1qjTJ3nKrIcafXCzR6MMNN73sUeOkrfTlhVpygsnKg3NUaB8FA0CwUei8bSQ+Ob/CRE8UDU&#10;1A2n8a6uqpJVJzWINm5CwBhHUEQJcQWPiOYMzxanLrQt09xRz55trq9G0HFa/IicVRMIBlJH+xgn&#10;DLx8k6mQtTX1zU2tVRXVHBqOZcLU+FI63UxqbyYTz5o4tqkWL88yOu7ERcgi9b0e7vRWzkCkNL/G&#10;+GGvuhN0aS9cZq6ELfTMGdvcUYpIv6JKvj/MyUgMBK5aYLBEaqq+kvI7FiwaPQEG+PCFReU3n7zz&#10;+CNvbci0gmsloIdeXxza9vrK1UvnN9AMQoEohqERR9gDFoRKwk6+v+/Q4Yp3v/8Xv/C1d7zrJw71&#10;VO1u7jJUeHp1nXxhp7S+7oMfKWiruzIwNvXMi4VX+m0JkzylTeGDQyZlx9ALzGanF5fmatubcwq2&#10;v/o3f5YzP567MTk1dL5iMbs2PYr8+//+jV9dGh3pacrQb1AqZd5UESMHjkKqQ8mIL66l7ZDBzSKE&#10;b2yhObGroKTscv/g1x979GvfeQxvDq7f1NVVnWl86eXz42MTB7t64V/m7pDvL62ee2F3Y+7sY48R&#10;IoIOwwPhnGhfcrYLadanayqCFLqadZmJxpfg1N08FL0VCWFxQhw8YiKDIgPhkIDgJBEL+GBJnJes&#10;mWp9bW1VfX3boUNNPT30ShuDRACbvqK8o1tNVikda14zwbseFWCr4ISGUf4/3dWezXj34KP4w/wK&#10;1oWmOIsiuXzUFbhLmUw92BjwfZhIEUZ8cpoz5JiSkIHldSKW3+vTMfbJQXEXsqblHPTn1agpRToo&#10;EMCg9EVc8n8GJ76aCvCRhVw52SEozLIRe6kQqS4hxKw9G5082V53X9QB+LJTZkVAPUWLhhCsMK8T&#10;uQyFfqWjDGZKK5zsUl9WWcFP0juHshKNVcdP3JxDWZ5DJ+OA87J64R8/v7WYra2o4jzPIowwPoYU&#10;KfVZrSAIgaktfCQNgBO4IMUWMbi50tHoBviKwwUvO+aYR5LEteLI8Rv2/a6YuZdDsykuU/2JBmh7&#10;FzZznvlR1XPPzU3CIZqypghdAa2VhYVUWDJcLBQiwEdQV+BeawId8CZAEX2zwkFsAYUwBomovYmX&#10;gqgT3iJpIhJIGLZGe30cmwISLI5x+H7WzRcMlxnzfK93Tu6pu3ha7F5NMwHZ/AAh1hAGCunzNGbB&#10;I5Ea7vZynVAZi5H3zoR1fK3nhpG7tvzwR16R3wWKFBuBpBFRc9pEuY8qDWA9kfMvA7vnGzExGS/D&#10;T3DU1YSh55WkmelpUYeX3he0SD8F/2JxUi6YbkEKg9J9edV+Jq2w/EcaisfGRhNMBmuHDyIQgffg&#10;5en333XkXYwU2wL25h7wIfiOvT1AM4WFjZlmqXtljLtfVWLUamJ48CQMGAR6khyunmFyxGDYShgR&#10;tFQFx6uU5bS85NOYptKwr0/UyeytCB+DFJXUorGpBaRLTgUgTG7e7a+9L3//AYZ0Tl8bDHEZCWHQ&#10;1xPySIsRcZbaZqxd9NVZQNhm2Ps8IAlEiTf+2i/mNreAAE5/98n58TEskAB3Xn5v176K/UeVG1xe&#10;/crffXtldnRtZQEDDWBiwCh/Hg2vYhJ92vLWdzZbe7ur3vAIRvZ3fvH3f/SP33xtd/m5b3xl6ML5&#10;9ezk1ccenR+8tq+zt66iGrBbuXQSQPrTPBpB6PUa0z5LD6e1LDik5KbS4korEAeaA34pKz13ub+c&#10;cSmtHa976BF6GS9fvQb1BKSpDV/akfnuf//Ec9/8p6MVFf1nX+IUkCcePnIDcxenfvDDxWeeQYcb&#10;zS4OLsUW65+iT+IY0XOhISbGDPFJ8y62O51ggebr8gjJ3qXDJLs4n2whU9bSKspZW40yy8rwMHEg&#10;jY7yKFKFhMHPQvnO/QplNGcLWBMG4CSDDvHcBBekc6mDjubviCli0/Pz6uoh4FeHt/ZRHaSr9YfR&#10;VVHT0w2ePj01lT6CKlNRvUxUwqCpsNFOGlQBVQvHBbCdwQGVMb+VS41xVBtLwSaVxhKm7NCtaMTH&#10;Wgj4RE8NoTXfSZFXaEXqb1LInLKHKOwIJmrBVWsiBpf7EeQGq3Dx8wLWPqPqrFRHKfdrQDBGEjwk&#10;MqwiHgn4LlO+ohwrSuWZClttW2tueRknVwP96T899c2vdlSVNSHMn1cASTR6I4vl0EiNl3poM04Y&#10;JAUh7cmkbmzDum2HuYVcHIAobV+iD4rPxOgcwBZbwDj+xAal2McadBkDMnbuB4ji1KRhSkmJo7Y2&#10;Vmdo/pqaxFDIxIseGUsp4louMhcw0OOdqgrChh2uZCigyO6X8yNOVeYgpIV5Fh+bb6TMuDUV8iWB&#10;OvUm+r95R/4m+X7WyoAzxrcpSqX2eg7NX+mvKPMRpkcAF633e3PI8N/abbMfpLto36QjHH5t0Lqx&#10;v1HiMhzkSMQeIZRfkNxPMpQkP6C+bNlePBs5E9vOokmHoNk1H+kPmBPlgVzQ8CxaphRMjKiXTBlT&#10;4QPmUvQOrDgICJtp1iCvExX61IQc4qUR4kR8C6VE1M1A5k0NQGaKi6t0vLzEAwF3ACTxhyDVGkbp&#10;68LPgKlTRgBygtpJwlJX19h36BDq7CSH8PZYIDS3rWvHGEPSeTBrHoIOo87ObknaASqx0BZAhXmw&#10;p6jVGZ6QiRiZ7LKIlbgOhTfVlFKcLCIysf8GSEVVVYODgyxwW1tb9b6+jctXnn70m0vzsytLhFqb&#10;5VjBGIakODlickFER9ma1YepitWNOA+YbLUob2fm9KnNH/3wG//lP69OTdSwE8Ult9xx21t/7F3/&#10;7eMfP9TTWtG7r++uW5/8+t+dOd0/MUl+t93YmAHjMzFEUUzkyP5AHvr47bfm9R7gub/2qb84cLTr&#10;tf/i1zvufuDlR79LT251cVlnUws9WtRwcRKNdQ3RBsbB0kZA3wgdnCraMjFodHEi2sJoA8qVY3PT&#10;EwvZxr7e9/w///Xen/jJ4/fc3f3A/fS5b2Zqf/ilf2SVrly5/J1vf7Ng6OqLT363rqRo6MrFmenZ&#10;D/6rf3f89jsGr1ytKqs8e/rU2tIymom11VWcDVsDLO06xy9y8+Qg8qhoO2ESoM1GQS8kO55iFuNT&#10;wlhmoARDXEYacSvwS031dnnp1TNnJ68OlAFu2klFW7yj9jiFQHeAd7xyjKoKiCP0XVOICtrIoRdb&#10;iH11uitQtTRB2QX4SP5T/LewkFa66o72hRlUbCxDq9ual1Mt79gBE1U1tWCiYxNjgCGpP01wOU/F&#10;Agw+mSIJP/kEDcCTM1kiYLTv4ORRYCbtIwQmfzfZp3VImDp0zmI4Oq/CE4ayCJ/IuC865narqhCZ&#10;4W2jqp0mpJCu7qjdyM8qJ+9kEASy7fSzcBIgglKOezMJpPfxFtHaR7RVQLwcI/XoN7PcRNgHg4VI&#10;dg60l1AT2uv6On1MuRsreRODY09+O/vM48unf5C9fKENJBgtC9RItnarKmplnkXB0EYb5C1VozRG&#10;hwaDopctvch2hxi6EI2TFmwMZq0MyMqUzw0ZXXwAmTX0Ca5qOWkwnSoH3vSmmp/8ySuPfYeZOFg3&#10;Gmjwh02trVNLs62He9v2dz9/9iXo+Zi50bFJwBkmTrBUlOZ4AFByyF4sUX0dwwZRMuLWiIeQOoiq&#10;qSlfghItL0tUiT8BsYG1TxCNn+Tih9uzmKYsO11Oe1rbIUS8gYgmUHuJRcNouVCpxC5rTARlwoJ5&#10;SNAx7Zv8IFJebisWWYgZkI3kiYJWIUzV6DvFTWDY8E+ccFtyCos4qTrLsNGwr5VrDpOB91IHWvBZ&#10;XqFYCjryc/OcbwfM2aQqlYDXST3S6ijtEk8wlpF3VHepiMIp5Qo+bMjmhat26jFmEM/BsVAELYiq&#10;0dzrqQNjj8JbUf4HDjbpigNEJ5hTOQUEw2IrbVcumfMcRYEEEyW9Rbq3f/+h1772PvkP0zMDg/1Q&#10;xbhbziqPgUAoJnA9HYGwvcPMvOaWtkx7K6oxrEj0RmDHJa6SJkRgYosqVoBwwAkOewNHpHnoN0Nj&#10;NSK+AsqDqMpAVziwf19Dpv6bf/eZ5597GrCrqrocx54Ihnwifk0PuQGBXFkAP3Lo0JvdgdpTmpA8&#10;R32AyQMrRP54Alw9wTa0tvKjR/7pU5/+1F9++f0f+3BuYdnrf+J9X/rMn2WnN1qaK+rorUL2eoOi&#10;h+NpiDpX1lcQwN138GBeXy+e8MwXP4MSyA0PvI54c+h730Psua6sDO0r3DqwvhDnTs6sLB8rydKf&#10;5cnQUEA5SM6/5QWEz5lkXJA/i/D+6tqJu+9qv+3O3PzK3ZIqtNo5j3/2O7/56BcepY+nva+N2JWc&#10;j9VcmFuYmpjZyi289aO/tNva/vjAtbPf+Bo7Sum8prw809AYRAjIGE7zYi2cnhPJuEmqaKCF34SD&#10;ybMNXqeKcfKWxJSWoHCFYLQMDRpJ4LpNTAJy0cmStI1wMBF0SGpW+kNpiG2GlwaPLx+M0ra30LGX&#10;B8qGEXVaWHbQnCJx2zvciiDR60DohA+tpeXFmenIao2kxDItpuW0t7dfunQZY9x0x22Lswur84tk&#10;TQnXxrSFag2MugWDxLw8WAoz2Sx/Gf5GIgo/wI+x5lNT03SCINnDIQVr4okRfkvIsuQzaaAmcnxk&#10;WZioRFJvW1phITmntTVKEem5qG3EuHHwUa5fjFzQL8nH2pb3bVmWV9mRYSmyKMFfK2mksrVNkcaz&#10;Da+l0JlV0m8wdTW1JK5wMBBJgek4PzW5CQM5mx04e35zbjGHqHxta21RydY0dRCIGFYDDyP52jqR&#10;gANkxLUVmAwGlTwP78K36OEWSF2HF+9sYJYiMNbgtBFoKkZFAi3xlDVpbW6+NDK8cuYlSGwg5N6f&#10;3e3x6amRhdnX/c8/LT15V1em+bEnvkuqSmICyoz4HC8ECsrn13SgD1FaXGlPFjpWYB32Iqm6RfcH&#10;bS9hkjkTCwuLJhycNaESq7/cAj6LnfcxCktIxAKUuC8hFvLMKvyEqkuCbrlKwTc3xbNRZWHBWZ3S&#10;FWTgCFk4xmWL7joDQHGwxAFXNYGANm2WdiOyvaAwRpcA7SYEUEpcqDsKDhMDMDVGbDvkLCwhR9Ju&#10;LbJPKyA78OgjGvbLywVxSLRpb/4OZ95erA2mtBKDy3nk2EiJkQaVhsuoQpV2hPPoMALQUSbVkYJ8&#10;oK8xzT0heOYnKeuBDwEs8KER0hPlQTlIyiNVO/vCQ2XcK5CdmeZuj48Np+mT7AopG9bdFhW1A6lR&#10;gWrlZDKNRDcg0aOjw8AkfIiYw40P9DIYSfGLIXDMM3HyeNy6+trmpha7mXmQ0FKhIKxOzfb2yMgw&#10;gzt6H3gAC3L21CnO2a133t36hjduj09ilVldXJafNs3L0CBhWWT2pEwNRwrIQjCFtvWdDz7S9bM/&#10;t1JaMfLCC9zaA4cO0bi0dK3/S188vbaTc/PtBzMHbqIv8dGzLw49d76ptq6nM1MGqmjID1kQqVzl&#10;KHCVuJzKm46jcDz97LOb8wszzz47+M1v7i7PN9VVO/w7CADBOUWxFq8AtLNOSJP6aEM0A4VubNQ8&#10;DpaKGOE/JPu5lUU+5nv/9b/OK6uJcZx+Yb5+/oMfLtku+NmffeRt73h7aWXV7CJ4dG5zY2tzU9vE&#10;xFRzQX7d0aPYi8kXT9WiIgkQuI4GPGug5UWkQZRjr0bhjCUMdAtFVJTUGToHRstpcyiqusBSziOm&#10;1rd5/sGjy1IdScQhfgIDwJ+j+G4YsjfzhS1AewwhgeISwArqYAqMlJeSiBERy4aKkQjYXLxRaknn&#10;MqEUPY+eP+w30AkPl1V20cAKLkkpu4PlwnOQXMeMRFEG6tvTV69iN9mA+vr6uGxmzfHadtRyn6Cv&#10;kgYrUipnQMVEgmXAU0g1MUQiD/GA6FTdINYJurfYjD8T0ETQwixmWpELfTe+TwmT27gAMpBCB7tp&#10;7CJJjWFWpQCk9GRyTJ1xLE07MPoAFvzCx9rOI/EfCyYcGWyB9L6SAXjsEIkG/aDbqLKU+KCORCJT&#10;l6mtrFU8shpBs0qejQgDs8j9oObABoSiBbEehkYFTjAVPhHdE47IQKSSeox8WfMAIqTkKrQJiECV&#10;l1LoQ3QzIHyQhKL5sdG1l1+G5sFFomjR2dsHTj04Pt5w9OZ9b/5gTkFtcd++Z598ivaiWdJuCuXV&#10;5fRJ48kibCfoKWUWrMjmJmVMTmJi/jgLAk2FFQhKirpZ0bWbNPW/YMUAr8E/ZWUIjsTskhzKS6nb&#10;V2MdIaC6xuQr5jXG2gR7WNJoLFgDClONVDUia/yCzUH8ZwWkXjgPz9UO/qUt/sF6NgbngLH/pLbs&#10;Ql19k+ZfDXEnXuBbRbf9hhQRVeFQrbIRj2ELFFDLOHUobrccPkTvrCwdmkiDzsSCc3+seZRa77Gm&#10;YhRgFmuQ6iwN5XqwcYLu0dbkycWjc/LLK0KhDuBuN/9NGViWSgkLYkMpa2nFQavCgTQwRiv2kt9X&#10;twMagczTLUXi1aLbhYkplhZ6MTyW6w4LrLRsBtoEu+etgPhBHi3dD5k+3IjClDbRx7PqoBzyxIMh&#10;wqDeafwtJxtComIOctFUbcdS9HT3NLa2DY+M9nR3Fa8sP/vk93jn2loGvxY2VJZPXOsPWiFquY64&#10;Zp+4GBIezcG5Qo7bcLgyvQw0dFBtdFxQNVHxwsULsxMTLOuRI0dqO9ue/f73rl6Z4GO845+9r7Jz&#10;Px/r1ltu+ds/+OOawsr2hkoKT0w34LPAH7LblQnnldX43ryrg/OnX8JR1jCLhEbGlZWmTAM1Kd6R&#10;K0T/q6E31KBNQq1tBqvij/loGMCki8ISsSAEMpwSsviKmurljXWaUlampvbddTvc9mSjT51+/s8/&#10;9Tcvz53tu+fdhV378xozpfOrVy5dhfpWns9sqo1rly7nDPS/8qUvoP3awAEguyoqhpCKNOjM9NzU&#10;FILu1GOd8+1RCX4+yiBRwxT2osGaM4a74BCpro/cIm0FEA7oUa9EILgM4Y64K8qNBryomY4UXuuP&#10;gYg7HyNpcnNBURR12tpCVbPqlpNzeXlLI6MhFE4oSSIs7RzUiPwI2I36GO3ClwYGsnNZDDff4Umw&#10;6SatoYohmE5GubExMTEZYzh21nFrvgWcttzKiip+kkPrNBKlQanwEAfYeod8Bx+Hu5earXlORDUh&#10;h3GH7Rmz88LCNhUA4WZjqBgiHsA6egaBIRvKR/65K1SSs43aluGzbVzU2wR0+VuNq9xhxfB4WuPl&#10;aFS1ShsoPLtdWVlBJIHL84MH9kjEBKCO2Q1uoDpffJfTLsrEFCSWnt6WwmKHXWCMSipg4AYF2zuR&#10;uH2hHiHLMDXIzczMQs/j/FdX1/NxOedAr4SJuIpgJFnHUyPUoAuWnmK7lJf233Co+XX3r46MInUg&#10;VBopP50njGHC5Tc0NvIPv9E/OLRb2XDoLe82tIX/vrV1512vOXnXvadeOQfhipoKZ8n5tusr7AXj&#10;P4jrU2RpB0aUFvgv5hUw4tkmTMFomZEUC+NTE12HqIs906p5K8a7Sy0EEEB2DSdnb3Za0kQMmxZ8&#10;m2hMssJhVTwhUQlkC2ELUTJSPWKjaKhS4FApTRtcFRHkWqrUvAPsniUDw4ixv8rbRgmdh4+K8SaU&#10;Ch2n+hN8TgLhDRu+DfZzl1YWqWMj2JsdGgrlfwJWK+F2P6KvjfxkGG62lY0Q0Y3Mhi/iE7WO18xv&#10;ok9QOxyxv85VEQbn7OTk/+ShplCWgbvqcSTrZwOwQfZolYGvl4QzXEutZfgC54YFmybq6AX79x/A&#10;F8XwBdDfgrtec/fJ225//tkXeE/I63QeRuc6v7du6TO+zCysDgI2ie9hA6QaxsUW8PMfaEArlAXI&#10;I8hLCP1x+V2dXcVdXbMjEwfe+Q5gs/6X6AkGiEJea4mJHaEhQ3gKm9K5PLpWGr2YL+XYY0cbyFEj&#10;F9tcAzLFR3M4FpfmGUfS2d3NOMT1+Tn0ksbRxOvv391aABHZXls4+jDNuBQiKn70na/kZGe7GqlJ&#10;06Rtko6z4V5VVtQY1pmubJeDZnCL0FsAZEe9zyRIPRR+8pVXzsDfAJWD5gziSE4d7ZxWCzEbYFvc&#10;IdOLtRX+comKFk+IMsvS8pmzL5194ok73/IwQS3eorm58V/9xi9vq+HADS+qrmnMDlzbnF2dHZsm&#10;aAY/Ks7Peem5Z6DRt2TqURknYgpx6l0mL42NZxeWNjC1BPIRp7K5qPm8SowDSEVlor6wsoIGUYlx&#10;0C5ZxrJKzDyBH+GiJ4tn3tkmDrL8p9onrRC0Mjl5MioHMXdzjwWBIpJa8ppslFcZYDE+TjpNLoEf&#10;ijmqeNBt8i1Cg6Wtjf0PPdLzS7+cf/NNz37lK8trS+SJZOs0ayImH1V+cV8uDxExxmJllea3kgP7&#10;D+La6XImGqKXgV2fmZni36G/Y+Wd2IEDDDUVUrgSQlGzg5aLRKbBRHA5zFTj4ZXGL2Yk2FIKnCNr&#10;8cNgb22zxj2kCUb5eVTID772nrZMMwcOWyBoySWkCROCtoCH43Kw2xrowDHAxLC/YLrRVLvNDXbC&#10;Z7ETZg2MvLEiQryjIX4Q0dIMnSjD0JqgBhvpCEysKOVsr2DvbNOgEkBfYjDfgaLty3DxiQC4zqVE&#10;saHAwyYW5Hn+xS6D7cttrSSyqKmqrSNFo8S3Slzd9e/+TU5PT9X4xNDAAHQHhSZW1pgmhesiWOXB&#10;oMPIl1hZu3Dp4mt+5udIugBOW7vaG47dVnX42N0PPvjUN77NWJca3Lk9DRDsiF/K+QhUwTFVXGry&#10;MDkb5itWN3jyEMGQjRe8SZdBVp0zECQ+20YErFFA55SqGl5hMJNA/MMIQ9AkM9txElrCB0IxOOnx&#10;RqdwKKJExUujikKnaQ0PVwIkItgSyWXo7bg1HK1oVnI/OGwcJG4wAQpWklcm/+aAg5EaK1CrKKZV&#10;ohieOOc5QXNqfxTkL8xBRZWUHGqJsmAJEQhwJGeUFIOxYWMji3I8kHB5vjpKFO3saVMW1eZtDirv&#10;eL0s5GXN/8nD2Gj8MlgzvUh5xA4YXIiWJJQsEFBL1HyiG5hijjGFna+4FBLZzs6uG48eh1BH3ZcP&#10;xpKduOXWitvueOnb3+I1q2mIom/C3ukltpld49SyNKknJZTPXB04Eryl+W8Mf1P9zHcEFTUSVgGO&#10;tSPiXF6audoPdajt4MGc8fHhgQGWgp5HhY1InEtlpAhfKgzhMEYrNhIJLAezRYl5GwNMgBpEFQGk&#10;hFNztiHdLmRneSpkEnAdmAXKbJBz/+EPPvH697ybkOPl518oGx2spuYAlAYSHR0L0oNyuHsEa3Iq&#10;eSfOAVmqBW65AdhxYd9sdubitau/+L//qvc1d/71//gU2OlHfvonoTlf7R9QrKcIq0goRiAmPxSq&#10;+DyTh/Ny7R3asooFu+jcdx+/41AfNVvenhoDTi2iantCmw8fO/zAA09/8avbi4vVpUWVxUxaK2ad&#10;QVlIH6if8BY858LS8uDk9E9+67GOt/9Yb2vzE9/9LueJzXH6n7S5CBtjeJIGyfctQwku+tGXTTDD&#10;TAg0G0tSYKgkXAV5ZrXJEIURo8qhBXeqt+w90iNqUpinsNFbyJoQYHJAIO/0Pfhg5r4Hlq8OEBMl&#10;LAXAgci67qYTLV09d//sz/W89t6TH/7ZvBO3Dj73HFRQjKwUYAkJ6A1Yf6UIAloNfsL+IWjO94N0&#10;jACmMnisORdMGx1zUTnsoQtqO1zwpon6oZwve+c94aCQexxh5d1VKFZNNLp2VPOJgr6VDG1chGoE&#10;/pQ42VaK5FT5FhfmiVron40x2GasRCDcXmdOOlnDKFrE38HVNCsJniRlcGVhFEWTCsIl9xfdiRwq&#10;Kza6UfuJnjdiFwwbRB1+0QGA87NYIMSKoofIlITP5aPGBsW4tDwpTVA1vKbK7eAjaX5ircQtsdBl&#10;lKnRbICkz6940zm7jYBFuznD3/suj0VRNjjgDDWugsLBs7GAqFKwy/DqRq5eqafMv7lS2dGcX1Qn&#10;i5UVLC589vNfLFpdq6ssZfu5G8gt4YqU+g51YuNZHkxmjzVVbzQ55QqNbA7KASBwkYNuzXpigyV2&#10;bazRymAKoNqwgRqrYcN6OE+2yrJaxHwpCMPC8n3sgOcQXplFP8WqMFeWSVbW+YD0qkt8BvaJpcNS&#10;eJGY+wOCUVxEjhSd3PbHRTnDsTXiUcTCGHqV/JiORPgCS1W2BvR0Ij9e0FZZxIGXAcAMbaONiB93&#10;9hWKctSHcczU3J3FKhXC2WbSl23i3uBEcrYlXFKyDkIqb8zPp8k+wW3bzX9fT22kIztEoA4/RdcN&#10;ETukaWHVbG0RoVQzrEFXo6tS1ySEImNMewHeg8UcGLwK6MEJUIu2IL+jvu7Ms89ShLDRScVCvOUm&#10;IvocT+pAQiWhXW0y61Ww1D5PQwd7ALMK/QvbeGwfJsiXR0kpEiVZg4sl5mNWVFe3VlROTyBwPcxi&#10;EC3ickldxXyjaYIPKYkNmWNGu5dVpIbdYKOabaRha2486CHNqSsrk+Pjy3NZuzxKy8jvigg8ahre&#10;8N4fv+1977vyw6e/9Sdfvil/iUi4pqiAgpRqsDF6FUDMJg41mKS78Pozk9OcY2eKh1iPUg4Y8d1d&#10;CuK5nZ3HP/DB3Lq2ayOX73jDG9rf/+He7ta//uNPVVUUMHgCrAbo0AEXO1uNLS19Bw/NzC+gRMOn&#10;ack0H+zbh7E/84Mffu8fPj19+fLBu+4k6gHNTkaacAbr8cI3vl7KIWDBIQqHnKMkClkTMfwNKvHa&#10;+kR29taf+/ncwpKdhponPv2/6wrzgPmsXTiU2pKahRGAcieM1DILtazWSiYeTQ3PSHCwH6wkJjIs&#10;ZvSR51I5yCBRvDpPHTyyMMMcQFUTeSlFyGMFqOVVCclvWtBa+nrzOttXL1+woKxcsrXsl069UDib&#10;rb/1VkotZQ0t9P8R+pz+2tf6kCCpqmKRgY844k7HELzjtwqYVocpSbmt4WtgfAG4O+XW2l1I8nMk&#10;1JeJ0Iy/hdvIHlnLjE5cdpAfxDhHlEm9K8yaZ0a0xUWOXl0+PZGqplBcZ31oeGhqcsLhq6TfcP+F&#10;JqP+pryYHXVyroVG7I/HztivxqxS6BNB9WVFqIwB1AREuyfYHRk6WDaFxHlic96K1+RQGITKkcsn&#10;nkDNiAAQ90OBkY+QmMWQyXgwbBa1O84E1SNACX6eRCSVCtlZTCEmjNyFzAggm1fw51cWohGDDqDt&#10;qVfOn/rC54Fd1W8wAnVKrGMTQqk+QAiJPXkgBisLX/zcY98/9cQbPvzhnNwqhqXkbm089Ynfnzt3&#10;rrelEfIaBhhVnirklpzhy8PHEJM0DRazEkqtnUeOzqGyv7AY1Tk5jg4MjURAqYCQZ1cVVC6Q/HOn&#10;Aun8KIoK+Mo7ishUXYoojpkohDwh+RA6Xt5QF4F0XRfiKIPlVYBbUKNgTYRKCeqVEdjxtrIY7DWV&#10;8FNB/kEer6EAmVRIGcKFI053mUSuPlfS0zcoi7olcYxBt0MhTKnZUA5QqMy5cVQTahvqARiSAFZd&#10;QyNpGw6T04Zr90SRTJtkKBplY2Dw9AXTsZBBvuYxCCjVtHPxCpnWXgidNpFLMDCcP+4Ero88S/wJ&#10;qXg5ezv6N7DdtfXhq1dfOX16GRIuK0itIDf38oXzLzzxeGVVBeebEwSzgo8X9EBmOHhovB6QQ6PT&#10;SbRFXCmHkNy0C1yG4gOZGFotu9IBIxJUWpIDgsAAAFldXUNua3t03toJxoulICKIgrg1bLuKJakL&#10;JiWt/EDQZlPvPJOu5BkSlQdz3kp9dmqa9qnZqSliPWqb/m6mIe+GY7/wlS8vzF/67Kf+Ev2u1pqq&#10;Ykh7gkcQ+CkKJ30W0oNSlJQXswtjI+PZySwBehQ2wCoYbJGhC53rteQg4rLdwro3/uIv1d9+e25J&#10;fc6xI8NLW+PI5KGfSPdgNru0usgHZdzGvv0HDQcKimjXqS0tbq2rO3H4yAZl+rnlxz/76ef/6BO5&#10;y5N5u2TuYOZreTtIOa9sr8xn6islIxtDkWDCkN01ZAtycjRbs/zbuRtLO+vZ03+Iwh82TvEjtWRD&#10;jfdV88rv8mfnHS4sArUqPllUrEw2Kl/UW6CsMgURd7pKQynuKmeOaTJLGCnre8lAx5proB3hY6Bg&#10;qsh94MIgbMeWDb3w/Pbj3+GA0kPU3t0FJk3Fr7qs9HN//smvfuyXc1Zmc7cJZtfOf+Ufx65dno9g&#10;VUazpFFIJhj5JcdblyDmV9G3v/eW2287fOwoHDvrdIEeUmOBu4tqmrV6RSecdRsemiIe2kxwCCi1&#10;7f2wvAda4EJ3i9fntPDMMhAIhFILojBIuT+P8GxJEXeG6iLIEkedA091C3oVN8pXh8hCbLhKrWF7&#10;bVkfppZUqFPZ6qa0pvThSMyl4tpWc71zwbxIAy99m2/aFIpDIlTkvgD3r65Oj4/PTEyyaLZxB103&#10;ZY3yZORA2CFLyRdqM0N+De6Y9GoDAyVJ/x2zu2iAIA+T8h01V9m7vE9HRwfPD1fZ6UYOt4b1BDSh&#10;uBVvpOpP9Ho472htjXu6/8CRYweru+FQry/mrE3lrEz8+uHuv/nX/6WlKLe+ojR/x9mMQesyYY9g&#10;nNjGrYhcx0DKD5tp3Ci1t1PxDbX27YxIVxX7pLqI6lpQ121kIz+IVEYkjaQjndVED00emt9iy6Qc&#10;xXyuhLmJ5Sbbkcp3cktoI0MXsFzsGTw6xA/MvG1o82lTHYK1dWhOPIxwRHEBew4Wm+TxCFpYQ9v3&#10;ZOgoXu+x10JC83CiAr9o3O1seL+0cZs+Ek+OUlrhrbdXHT0abGMzTn3SlipLKRWwWrKHBkefJ1tM&#10;0xj35sMHmuQLOf7H6CMNpsPySJcBzXZ03jIRAqGFQAlyWkw+9CFgVTOtaxlLzUnlnxgLFGuUBwxU&#10;BqtGbqbrGAp8pZ45lteWZOtQIGI1KC2Z7O3m3vHae5taWkdHJzkH1DEwELysc6PnF+oyjYePHOOI&#10;Md8SX37T7a/Z7eoYfu55KpAggEvziljU1DaAvpH84BU4UFodbLrqr6XsN7GUkx1wR/RZeZdI4Tm/&#10;O5nmjpvuva+kLpMdHxefLSkG+AdbuHrl4g+/+pXywWuZ/fva2luKFhZRwyP/YfmivLlDhELSyZGo&#10;qa3bt29fc0c7lGaya1C+tvZOFMb1pYydnZ+H/omvv/rCU10bc7nXTr3lwV/Kr1y7/YG35eRVvzh5&#10;5cL3TsE9hGaA98df018wPD4xcG2AReP3qfg1NjQAxsUYkJ2u3n233H7X+XOX/vS3/uNXfv93L3/r&#10;Kz/433+Rf+3K33/8v3Rm6vft662pcYR8pqGBXwdMjOHIahZH35Yary99+q8v/t1n8xfnju7rIVk2&#10;QIxsKB16g91AbTymG5vTMzPM5ybURZCMe8CRUrDOETpmYVaG4SQRiyGlvqDmEUsuJdhuEUXmlE+v&#10;rAq1PhvbosYgEoqlBtECryTPnRwbp+xhtAZdOjcPfObSy6d/8MWv3PmONwMcdt9y4sLQ6Nbg1Yqi&#10;0uoqpO49ORbfc4mFwTTyKGNQeiI+ivYNU6jU/hrmEvkRhXcxQ4EsWwLhAgOBcNIDHEMBHDhemVVW&#10;DePksDE0GYqLmOiEUcZk8CL8G2MhSwBwx3oUUxb4r12MdUW54txAhHgk7gJnX0tIXlNQlGnIsCak&#10;59LJrSuBUBvuYUcMyKMWwdsxOwr7JfebunEYERUvY56GJJxlxxVS2hLcBBKCZ5Wb19raalMEww1i&#10;WpWRR+RM5nOkgCXF9fWNpB0SPTY3gYVq6iF/KvFDXEEwTK+F40vU1IXlaetAS2trzaHDxLMYSuZL&#10;8Im47fw919l8YsegHiIgB15SEfRnKsD47fLqhYGhJ//7H5z55J88/rv/o62i9KH7bivDATAzqIh2&#10;ZeJ6wn3M3E5LS1NINUyzF03NzRLJox179MyZndlZ4sJoV5Jpx04pQi07ka4cDybfVCSR8ilFKWpd&#10;kU1gSswjkctw0Sy0GYnKzCFK1T3wB4JNNz3gfx7b2jdiKfnGhckG8h57U3I8tzpL4gmWNJpJaePG&#10;kNgUDlbNzQGU7+ju2n/fvYMvnQG0BQkRaMoRh+Q3uZl8qNQ9iy4CZhL0TJwdSA3jSzGgqIB7TezH&#10;5+Kvqg4dWHvx1NTEGPct1RVlCkGCiczGmxiVWFKioBx7fRRj+tmDLUneIyrtpFf+gYAfpmbMq/eM&#10;i1mkfq/QUUv9mpxWrDAeXxIfnk3SuE9GklFb33DLiZMzM+h5r3EFMZn8YX5uNrUh675sSSiA4D0y&#10;MQ4u2NnZaTplRmEejVmFH5y0ER588OHl5paRl89hf0HxgRIHnvphdnqcVIi0xBpC3Hzyeo41F0nK&#10;d3x4TrAUdPsPSZFxMEmKgVSAhgaA8NxDNxwres97rlZXz37vexwUrhaJPDgjynFM9bxy+dLCKy+9&#10;5j3vJWDenp5x9kEkY2wqW4jWAZQISowXL14c7L/KrUarjOEGWB/iEcjt9GUND42wXLX19cyVeuL7&#10;P3jiqaermko/9Eu/Wt8Bmbro/gdf9/g3vzLRP9zU1HjLbbdzSlC84XhpoG0LDO1NaCeLiyMj4+aD&#10;JD5lDEiqIYHcv+9AS1NjY20VM31Jd5rgwGxtcRMQ3cbqOcRvG49L2CLdysIgKbB8ppL62vpYnB0q&#10;HtEalzQ6jPQCmMMi7InOhJCDiQhnWm5F9CXKH4v4xb+SQ0lnKXLy5vO05OAHo1Qd4jiYTgdZGfWF&#10;jjODkLWexuw5iJpX1DUTGUB1WmUGCo6CA0r2xOueOdt/Yl936YEDPElVSyssxuqY8BM5k4QqHh5j&#10;RxfiytIqIh54VtZqYXbW56PUHl1KERwpjBBzCNNkDdJJ+zZS8MWt4jtRjfRUp3gHExRG2dgMhCVt&#10;QQy6kt0sZ8tpRsjwkp8EwTnG8nKjSClUmIuJrlwohpY4d4InFutwkp3Bs9EBgTwPZtWLL/WzQiGE&#10;Y8zHcTss6BnrYJGTDGFA4tY2sWSmvwR0MabEu20Nqpw3YKckJgMB8SkBMRF0BhtaXaZnB5yBI42J&#10;YJcJgfl55tVx+L1iMSeK4tN0fz+BDplRSLkSwMrY9ZKKQgSMsNezZ85KGhASERVLzHJbobhXxvGG&#10;CdbUzCxQxxkTuXFAQk56FyZ7ZW8PVAdoRZih2rY2nhKsKaQ85BHwXjwkSyH+gEcSjISPEJO5DYmi&#10;mofodrGj0+2cCPVaA9UIuVJLn7FXdAhTD4SIxydlW/Vjaa6QSJfaNwoTSsFW0oTdSNzKONuR028w&#10;IZNV0jRHeOtShAjfFqFk82vv2T15sv8rX+Xu1FZVBZdJ84IlhLHsVqp9CkgvbML2qf8FqRxStrzc&#10;CugaIW+9BVKaT8PP2OjCTJZkLsJo9RJgYDGZF/um1FUMR060SOvAOrHc/J870mYqEdO2lCox/OdZ&#10;DUL5QTy4qTfGjvzT6EzyozY6sgwehdvuRNTo2CSYkVm9sXny9rsafuGfr7744vDQKPN3IsEL9RDJ&#10;IUZ4so62N4ZGhxeXF1jZ/qv97HpvXx85CGpzEmIiScawHj16DEx+5OUzfBi0daQKhGJvQ30DLFFa&#10;HO0ZjWtpYkJmCxgG6YdmHP6juChJQ/ADKfUAW6RvRcWvvILDJ0/mdHSOfesbc5cv4ZP5MeaEvfDS&#10;K4vrOR/55x94/Vvf8MILp+rR6iOoWZq3rqNMq6u4CKja3XvsxC1DIyAcY+OwwZaWuChjo6PME5pS&#10;VXIB8VMG2qLi1N7ZeXVy+mp24e2/+u8+8gd/XddxNPjOrFbxmz/4gb/98z/JW9/ef+AAWTG9v3H+&#10;aKTW/xGd8WFDMFaYEoYDx9hhWhwsVm95HUOeSx/JEnmttResgAusU8K3k0hiAlT9ZvvMsMEOkTKh&#10;WRarnQdw4cRSorzY75DIsJ4TBNv4ApcjtqTKA0ehtoGhaFoshESgrfCL/AAXj1iVmEKzW1CY6e2h&#10;7oqZivf3trFWAJHqbpMQNGW4JcpIrTGdZ5Pou761dRW5k7n5TFNTcUfH5uICUjs8CS2WP3r61N3v&#10;eQ99frW1mbNf+hKpMgk+C6+pipp7SN4gj2wnMafPlpkdRlZ6r/gg4UiCXOiRAMvzVEQPcVQ2o2jB&#10;mnLbqfrwyoliKCFra4u8jVe2Akz4EwPgwzQbRMuHswpvdOMQXsTh7JV0YJs4OFEcPknEYpNuwWAZ&#10;UVkSmvTLaG8HlMyCoWG1x8ixPSAzO5s1NcwQLQWh5k38gFilQrvy2EqyTzYfFVB6QGEoEQWHtngg&#10;tnQYCvL7JnINtVtWDBe4UYtLoM4ENKwET0u9j7XAWLMRlcePzSJKNTzERyCssVYk29yPgIs2oygv&#10;5xMK5oaB0JD5kO4obpmsJdqRZAgSmTH7k2xG1UyW14ffJmwHvbXZt4iunCrMzMArZ1ntmuoaGupp&#10;MInwzBahsIRaouipJvQEJFL8J2V1kXnpbIijWQQvhW2f6hYIOIQDYxWN7q3BuqOkcBrmYFvbsaFE&#10;lFLUQkObEPikGAkfbRm68oNUWngpNiL1Rsm4oEMWWoVgnZtGTk8NEIXY3pranIXZi08/TaqHueP4&#10;8QpsGQYaS6KqTBRCA+VjIJRkkbLK2qb2jva+/U0H9nszYxgmTnp5bhbwjlDUVlu/5JUmNfzAc/Zk&#10;jtL30/pLmPrIDe1iIPJFLENzwLGBoBHFZd5z+JLEoUYgaEti72LcAy+nzp4CfYsS0f1t8ikVnwKO&#10;2WKgX9Gx489/5rNwWGUo0wTFvQlYlGigqhqUs5C+DTbAxuLd3YFrIxxqbDSbxD2x99f7tV1VXkqZ&#10;cWn4GkffrBOh27o6vcXaKrZYUFWhVU2whDsGAuqWGXeV5+TsmM3s9FWGyET9gXNGeR00X05JXk5T&#10;XcPKy2cmT58hJKBBCUryCKMdNjf+zePfKn/oDXnHTgw986Ozz/yIoeXcGz51qF6ZqtI4V1LbcMNv&#10;/uaNP/7+15w4Odl/laR7YnycuhZ3ODXpYKbJfBmGyzOfG+i/OjJ2+M67um6+Qx1RQXMnPGCpXx4b&#10;nXjxedgdPCSoQhrbrOqwp1YCDh8NMgM3hSxEcmuMAOcWwqQHM8I3UDfiszLzkKGOPV3djPOhnEpN&#10;KaJwenGQ3IR15Cn06PH2ETJjJqLCZnwXzVfyUiOikdzgM6QRByHYb6nNJSIDcz4ie0StiT5jG5q0&#10;eTnLS6slslyw1ZKmeblIOETpAmXaqqyrhakLUdwypsHRJrWhqXHGWdGBWUw9BQBNyQqk+mHZL8zU&#10;EV8fv3F2anL2u49XcS/FYEENjJL8gbh7aMb39PZh2vDRtEuk+J3LI78oOnEVTivIpwQK6hra/xaW&#10;kwkw7ICSHBUqXbjZtiuQMGh5R7hFsy1GQar2aQ8Lg8yBUE1x8ENabTye3RTB3LBLOMJk/k3UT0HF&#10;vnaiZpvTgCmsqOJ6fd1Q35V+G6GGDyAQiQVXbSbK6Nv1DbUQximWSRImNfOoQ0mw85arzI/Z7xmz&#10;cmIAaC4t7MBlLM307NzY9CQTq9qZfBpdCDwAm8WZkdcF53pyfPHyRUZQRMzhuFtsd0WV5HfuJwaX&#10;E0Khj2fA/2ANQlgYqlmRitAgv9E1x1HCugfCKzJuhMj4beVDtxoyTL5jkDJTOldms9NL4+OAh9ji&#10;QPj5yHuURiyS8JGTQBCWQMxpwYbb6krIbjzn3hBOmKSidssEhSk6thwS5HGx4xjqx03XdgUBwjES&#10;cg3tGkst7xKf7bykZxWxZWUaObsJUmDXjEtiiEfMK0DGS4ZPiOqp+s+RsBkRHmrO7iLiVRcuMGg5&#10;U1eHV3aLS+nO26IoxWuydDFVVQF1fIg8Swa6HzvWeP8DcIVz7npNyU0nhp59hsoqtCekpsHXjCb1&#10;JTyzA1fYXKrKqbErBaABqTtTNOgwefkfPpix8hsPjWNjLYjlSW/9hDGSixoKUR+Ysk7V+DRG1RqZ&#10;FvCZo9c6Ta8xorGvAcQWismZl5555imQIYqhJssOWEOejItB7FMKh8hRwRY9G5CsmMzOAjXddOIk&#10;jzEyPAoizr20wwzK6iI4kQX38G07wNaK3KIr4rP7ae0XKiaRMTG3+Vziuu7R0MiIx2A8ihIcA3+J&#10;+1ILkFxbS0iSnZ5W5AqlrrLyh9717srO3rf/8q/moTJKKXJ769u///vMfy0rLoBujcVn5xTeJkNf&#10;27g6Mn5Tb+9uV3dOW/vht79z6InvzM7M8sw8sG05sOVDVJ7eCh7gysgQIwMaWlqOvO4+yKZBiVqf&#10;GLhAA0xXW+bxv/or5tcSeXAdQOI4/YLyXN1g5mM17PokfVpZlZJJ/FuA0vWCeW2ePfdd8YXGA6YB&#10;y9F/9QqfvaO9k2CKUDegYHdeUCho0XvEx1guloi/jZ5g2ycDZXF9UkOERSk5dhp6wtarQ4P9A1eI&#10;fTe2Vu0PLMxnbgPJFvUAPDHlB9x6UiXkt5KkmelSLD1rApUh0FW9QgyBDvqUQamCmU6Sjimc8mvz&#10;C0euDlQODQ1/65vFO3nkSlTYnMJFcBBtbGwZi4PAVuXxG+cXZikQ43HSMYipXSHR67+dT8o3cfk8&#10;YUhpO/9C4yAJOlQV6J4IIgd/NvKFzmxkuvc9tkXfYIGNblvmm3DR2A8QFZdJQZy4b9FlHp2EjFMg&#10;36GwaM8gVAEJBilo5qNZaQ+QkPKdM7MVL43BN2k6AZkHMd02vTAmg3RY8Yqw+aw3ojgBnTym5bAn&#10;EAow9U7yFTJAYER9sfXtzYns9MDwCBkiQ+NXN7fnMZEgX4tzrDmLYLvK6vL05BRxOi6EZ6mtq8e+&#10;AEVid9y1sA7JAobJ8/OwgHZeoLTje7lwOAxSeqzwa+66p5k530swynfufcc7VhbmYbTwYnzkNC5Z&#10;HT5NR0pgQ6UrQDMenmfhDGBGHEwHuWp9FfjLWdX1DRjZ8ckJSqB33X1P7779BAiYQlViKlUmigse&#10;0www3KF+Z4B4XVHW4FcwXsoEOyUSJV3J9iWyNBYfQoWdTQF6WvQJbhTHiYPqIBPW38KGBSxuAXQ9&#10;fouUDk4cNB7SegYYGmu6Q3uFSs4AESeAPa/Q1d3LhSWOYXZke29X3mvuwrhQ9rnyzA+XTp2CWFMC&#10;Ux0xGSeSevtIVfB44CFEl0lpz2Ql8AzheFZp3Y1gFkP+Tx+08dF+X2FJEzjui6N24MkhCpWY94Ft&#10;G4bsyZwLksTmKWvAXzVxYSqruahsNe9BN8GZl06xx0RJDH7HQvNdEm22h6fhQkNrxRHTeFGfaS6p&#10;rAGlgTtQV98wPDw0PTEJqxVl3EpPDx54tTivoL2rk3CS56dwFLgVEiSyktNYa1NLn53JCJSkVdHk&#10;ocWcA6vipqXir54mgmvxflSWlpdUe8RSzy8dOn4i8/MfzZ59pb6qgtHXg9/6xid//dcYXPHGRx6x&#10;DS+UUGwkCw0anPHQ0Mils2dvrGvI6e5hWYa+/SiP2sr8UAWmWT88Lc0XxUwLxNBmF+YwMq+9996G&#10;48fMvnfWzn7pc4Xr21Ud7bVVFd/+5Cfb6yA3F7E+aJ9zaOimef9P/RRJ3djomBiUTx62M5cqeVlP&#10;ZwdmYpbBuCtLDILZd2AfYRcffG5OMTIkDBHCJ3icmJ4kOWBXuYfc7SicR+iR0NlQEQoeuiVmKD0R&#10;Y9pba3xtDm2Bm6AZOVDWsY6hCT09I3Oz7/yZn9m89cTSlcsYBbKWltY2ln1seJRfq62vY2G54bLp&#10;IyGwpcjB6kUEbsTamAawV7g1xrzbUrKoAZJR7QGssbgkS6qmbW3NTk4hStVQi0qKkGUQATXkStah&#10;liXgsF65s7UwMcaFN2EKfXceXpQZH2jZMByyWv57pMzEMUij11ImmeDpZIhdZ6um1k0TYGphPEAw&#10;1Yot2VPl1+IaDUCxkC5idBmi6vazcHnJYHxZ4OOECAYjmFuNE1J5MfprUpKR9CrTaLpXH4YHCy28&#10;iCnQesetpTKAtVwRcKHScCH4N4NyjHhRSWN7S15F6cTy2i3veOc9//63et/6/o6HHv7iH//h7MTI&#10;BBMwMDao9JooQn7IQQMVTIOLQA9jcAntiyMOCMg8QpzrxAmIsOrehWKTN9+PKpIAW4yP2fDgQyz1&#10;ZH8/jrans2188FoQZpA/dfyMJzYa3GOslw9vbBgUCIwsdhkgItjoOYbkiGTVwqcu792/L9Paev7c&#10;OT71TbffmtOY4aAznZZwgvkB6kenOYnmOvLeEjiQoBEeldUj5I1hQ/aygmawsGwfPo+jx1GM6bGa&#10;CLbPXYqRhmTWyrb7pAi36as4IWo2bVHzbKl9+zs2zrw0OTFO4A6ViL0Q7YlGXP6NcgY/RoMPZqGu&#10;vhGtCR51fGKita01vyEz+tWvjgClPvccbaZVaC9ZD+QRyNVERTgbLgiGrrdvZXaGt/bURXldXDsC&#10;B3iEAt8fPtjI/ziYIgZw8GXTwSIF+6Uo84TcBDa6FF12Kj+mD4YpRCNbO1E1RmGvvK42Q/xP0zPm&#10;I/UK8pE5CXZ6JDMaDCTLrKtrZDf2iW9sMUqUWSvdfYcg8PYPDuL15mahKqNEsyuPXCnIbWrz7HRb&#10;ewcDJQGTqGmpvQdbVujDD4nlSs2X3J40AZoDLaUkPqUp0vWpYjooXLHRIU29nBDZiFwyJBjQZa4r&#10;LP3C33/+ye9+/9N/8Q9f/fJzRXnrx44caG1tQZcRYxfzYFhPr16o027OTk9//7HHds69kn+JCbyD&#10;cJMRmpUFs2pLGz/Gh8UMsRbzq8sYo0P796FCl3vq+Utf++LHf+3/6qzu6Lv7xke/9c25p34Isp7q&#10;DmpfwESsrWm7/bblkeHxsRG2A9vtp+AisxTY/arq7MwMCSIB0eEjhPx0PUwt0nu2vg62QNUdPia2&#10;TH2cZHScTbMtUYzbEkLxBmKB6qoTqzEiK1K8wspUTCKRNSyOlIucBLy5wsamntc/XPnIG/a98U0F&#10;+w/UtLQNnjkzMTzMbYS5xdCkkfMXCQfqahswSlHUkqKgjQ7WAV6KBoooVFooo1M5GWVLRpUV9kzn&#10;5IJK13W0L88zh5ofo/4TfVcxNkU80SpKwAJRZshkMlgNCvHT0xPSpCJL5BPJHg3aBp+UDw7tRNNZ&#10;yGQJ6469fb11be0gQKCiqQwuYSOuSxpWFGPsc5Uaimm7rOFehCvS6q3hb0kB0cRJcXEAiKQ+KrLG&#10;hTIEjj43L0iouVsEorfFxwhcLryGATgMPn4jfa4Yz2j/i+Cq0YaVK7MkNYjl2Zv/hZfWc4Z4rDM1&#10;Au+wTgUGUlSIVtmxR95S9+BbdguqcxAPyC/+9F/8Ccyi9q6ON737xzaAXCSjO+5dsU1lYx1ProhK&#10;dHNEidLqcaQF8ORU2oquH8duqz1CuYyRsRKxaNAVNWouKFgausbJJ8Ccm5nc2lhlIUhofB2RSuXI&#10;eQVWLMjLqTtjr/hBrE4ICGhGyMWuQZXAE/NZmlpaAONeOXOaU93R2pK3sgxwR3cX5yYcMH3Ylkav&#10;hxppwEJUXBAtKNFDQ7s0OQp4nv/jRJPzEdlUEwJjLpy2w7E3kDRszqfbRUPPQKhULRQnCW6zA7yl&#10;aRfUraxdPPUCZ4Y+ETZOvBTcJkS0+UXYwCyy7TBE9Dk7ZY2NJbkFkxMTGKacwSv9Z15amZsDOrAU&#10;VAh/IYZYBzYbyLkOjydnPNsSszJM6faAuPSJLJtEYZOaYWsIyIKdSSdQv3VrA+EhNqm+ro5NFcKh&#10;eYHezurqORIPBI6jM83KgfPrrDfyxA5U5wZSA8zZpfMAz5QSKE2mYwD1xoG8AKGwe8X7Dx696577&#10;GS6PhZjJzr3yysv4Iuak8JrkSnNTMyR4mI+EIKrBWshQAwZIE2ggSjBl/xKAhuV7u3kjZLKe6Zxc&#10;Ka4cI1M8DnmKmzg3kd/7ubnY9Ob7KfIL6deAgfTi+ZcP/ouPnfjgz9xx3+ve9NMfLKze+civf/SG&#10;u27/2je+xq5VoRbtLXJYDDbNnretLXCGqrLS0cGBqwNXuNNEyleuXkVNgregQYv3wZDbecpCMEK7&#10;vBxAY/zUi1/7/Oe+99hj9EFefOnZU5/77Nj3n+RoZpeW80squAFUI5kwOzg4MNd/9drAIJeGlFmv&#10;GZVv8GAaN0ZGhhhAg02X2FRWMjo6dPXyFSQs4HJRZK+sq8HPXhsZhqfV3d0JYE15C2slBS/gLJaF&#10;BjDQUlYyjA40lXQYcqBDCquFmIBjBbc2oGB27+8r/n+J+g9wXc+rPBedvffeVq+SlqSlarnJttyw&#10;sQ22wBTjY4JDIAYDgSQkO9mEK9fZh03J3rAh2aSc7CQQSCEObhjjhi1ZLrJkdWlp9TJ7733Oc9/P&#10;O82Z1rW81pz//P/ve7/3HeUZz3gGwWx3dwXjxuuEC9k8F7721VeffRayaHdHR/Xm1sTElE1XUNIA&#10;BKLGK+pKkQCQND1ETvHUO9LvuQGYbU0f5sAu/CvFJbCqfSdO7Jw9s/DqBV7P/ATCMS5AbtnfTHoN&#10;d7WQggyjQgXBCWBOeWt5TpK9rbWnIQWlC4qZIDZ2YGAQYTUwHhgzs8LSBdCTAhSOSigNLMseYU60&#10;NxRTtvqquAB7W7oWloq/yH92JNU+Si/cJveiKWYHWsSJWBUNWU4kgftkP0JRW9RVMXqipcUrZ8El&#10;dztugn9StoibkBuK9bGDjj2Jd8IVNzcSwJrUUpvJac18xSjScxgdUFtHFQ+fgALA9YmbS3uVxx/9&#10;YEUtfVW2JmBt3/Xhj1QdPvKD//Q3a8+/ZeCtb69oaHvlhReHejp6ujtCBHC4Ldkma5bKjXrT+uxY&#10;ai5J4pdAlDqrpFM4E2Zitnf1KE0MrXZri96IICc7YOQsEQ+Um8UBHMgl8yBSAuVUZimIrlQtT4UW&#10;CSel5LEtNoOw4rQj0zS3v7O6sjA7MU4Rsbsb5Lfi5s3rMOIVaJMaZLOrTLNICYI22IVi83Sd6jfR&#10;xYUnhmlh5piTtFqaKdczGYWiNwlOZ28fkD1D87glsBTumh1ioxLykG3OVbDVNewLqlNsV0YmEaLT&#10;CnHz1QtsBHSBBocRr9+DMIPzHhwchspCgz5wxPryChNcBSgJz2ZnqKyQVZH9z85M0e0AQoplQjOW&#10;JmT3VJQw+CJHwd1LHMTDcT0luy2Stt6jCccOfdQEhYRnP6Veh2xEPQxFD7WatomiQbPhG3R39qiY&#10;RUhlR1Mr1g0jK+wnZ5smFxkFvGmaIZy3YrXYllw/kncT9ursxCdBtOYn1osxz3XMCuk/f+8DDa99&#10;fftbHnnqE5/41re/zQbp7+vv7uzkSgA407IJ9V7qKw6A8JCYbjmjN1gNnlD4g+4wLsV4JwJXLLG5&#10;dlxrOdLADmFkOH5FGClBGRy1MluEDQXnH6bSS9eunv/ZX6qo667oHoAycvaRR6oPH60cPtxeXYP8&#10;BceVw8exKsiaRKGtbUBqmqnwjbBkaUKhtLkCHtfSPre0ylCNkZGjHrC0R+rdGODW1498xNTsLC3i&#10;Le1tfQO9iE9BFR6dJCxex5MvLK688vIl0/2qSnBENbnqUWNRv4zHAUAE1QyImWodP+nrh2TRf+XS&#10;xfm5WR4uhHM23DioWdIc6B6ERFiiDJVYB0hhNUx8sDNy9RXbs//YIWey901BVEq0lc7QzAwU3rGC&#10;yEpBVOx85ytfvvjFz58Y7J+9dunaZz49fekiyQv2rKe7l3Zo7Ong0CA7oHBd0Z4vZpRgRC+dWdoC&#10;VPJ8tXEBFv2JLjZZDjMcNzgMoC6xm6ytgDiCwgIIdRwtaQlJRY1ZFGveyph5NBNavWbVUKXHlgG+&#10;FnNCvtQO0qLL7J+ZaQL/qUuvOtScupN11EIEYk+gemEEge3AeYGHSBuIWMffcA0V5cnUoTJyiYOf&#10;VhJ8AzQYqSxuAxLnHagLy6QhtkOSbNGrFrUsPLVDxzewboscC6N0G1l2jNcyAlUKgcq08qm4WbYl&#10;j0eg2TOMSKkzVdPfbPyeRnHY7IBCEB6YhLXR1dPjlOnK2sYjR52hnECTRqJjpxEFo/4h2+fSN75+&#10;4ZtPdNZVdTJNdGPV9hBrNsQxKIV6agx60sGkU6FoBESWcMRBSHlSxBwYaPYfx8xw3tiN8ruBD40e&#10;DoLZ2cDdEjJS0OP5GhDZFU2E5GjjAh9nJot1I0IrsY7A1YIYoTlTyQHg9kHQ871LNr8IxiPJxoMc&#10;Bbu4aNaOU8/LScSjd1KDhEshz/EJrpsprFC7BeHqClxaUKwa2qFv3bqBLXWOl/Qnh2KXJ4vHNYrE&#10;BtLBB1+0ocHOTCftVINAdnZ3YMpAF7kvomkI+ywJ9CRUvxUSTX8gqSRkuIOEb3t7aORQx733TIF3&#10;37zlFCpxKVmSPEGtJ/azDO4xGXKut3JGhgE87VVNc4Ma0bgx9+HHz5/QrrO5pa/Sbmv7KZYBqPHI&#10;0WNQ+qH5EGoxGbaMOqTVj8y0GT0R+JVrq+QyRJrUynxlvrBKmAxjKBOyqq6eTj4GqiOLKOsL6rUa&#10;ud1QjFdv3my7/baLf/3YjVs3QccAuew0CKCuUp1NQY3Eg2xBgnEoLTSZ4Qy7enqPnjjFXbE4qSbj&#10;VCPdt0lpiC5BQS5WLU3Dzni075xEmAJ9GTtaW8vsJT6CInL/8HD/8GHGqUyOj82sbhyhCZBmSakX&#10;xEWNlJA6TxyfhvfGmd/asdbrpMuMZEYnHLO4hbtyzMj07FxtZ9vP/96/uu/v/5PRFy9duzp67vy9&#10;RCy3bt2anpjgs1aX18ZGx8mdXHttzT4ogV3CnOXV1V//9X/22h//yNyrl5/8xlOvfc09t589i3VD&#10;uggAl60AwxA07dixowP9PXhTDtHJ48ff+MY3Qj5j4C7LSRLKuUIoeWFpsaO7++53vH3kB39wfHbm&#10;yneehF5AcQbUm60dCgBBjRQfw9s0eeJBVYSyg6C0a6oixu5hnp4zTavhEtFQXsESQfoegEs+Ng4M&#10;1tk/dP6Bh5Y2tu+690HqR2tzcyxI9FBAJICRUSwSsgRgY8NYAAD9d5CKxVtxiQBr5uzJvvmLuyXk&#10;HJ4OW54Qg+2EOShq6KU7toTVXCnhF4ccOXz2Sv9Avz0IQsZiYr39fYQ5nD0zSip7penLkrK0HL7J&#10;+3P4VXYXibfMEAxdhgOfxHUC8QX2NZAx/UxEQwUP5JErF2R26pVq5hR3xRbDNTRO1DSjNE05i5YW&#10;y5LKsISoRyiFrQEdZEXdigANaT4Wj9Lk7OGSMcoOJWhvAYqKwsMGQTfjEIxEjPP3mxrpZhL+5toY&#10;Rwd6Y/l62+Pd2d2J8/vzT33ywYffRMkiww93q7YW9qudfW5Qvb/xhX/3r3cnbx3uZS84Us5+kMxs&#10;5B2xSpb+wtOIjfYEknmQ09NJhlFRXbOuoYhqYdC9fQ+S3D7i1gw6SHLWzNQVgRliGDIkmDPJPYS7&#10;g8+QUmPNcXA1VAskGsU9q/YBrzTkMxaLfgsasvm+Pj4kufKyKLsFGkp7i71EkZGGmM/V5BFbkcKg&#10;OcaF6bGBPlg6G+aamWZQR9Pl7DTR7XSKFs5q4taCw/rsc3PoOO7hRtKKjVLgLpRHfDb7jdAHs8Zl&#10;M1qkpaNz7OYtEOrlhSVezOZBnpRhtXg1rjyDYHbokBpCVqh/YO7KVbJFm/iYl6L0ipXjo8ePsSGh&#10;mLMyOCRp+5kartMlAkZ1p00ZJl6DmgLGu/pHR1rNcEWKFZoK/3GX38GvsnWYiEMUgovc2le0BWVP&#10;6NYw4RV2aW0evXnLpJWaDOQV+dd8jNOJztx2lufqRKuKXUmy5me8n6J5cZi7k5PjL1+4AJq1ceUS&#10;RYybN25wa2xjfshTIx5nM1Md7+7uOX32dmw6KiIY4pnZqZTuahmmp4k0vVjlpKXGo0AwpU5eRlvE&#10;mj9Zs7Ro74ZjPohTyGoViIm4DP6jhXayasCj8YXFBZDS//Anf3n3vac6WL4KNb2IG6BN/c9f/2fj&#10;Tzwxc/kydStHywTl4grZNeBTtHRmcNji6NrKfT/504cf/VBFQ+vt733X177wpflFeDkV169d5Grp&#10;vyWyI5UiBZH34rlkahwbumJlYYFBdm/+7d+pP3T89Ht/4H987hPvufP2e3/gfTdeeQkvIytofxv3&#10;fP7uO0+97qH+h17bh/jWwhyV2GNnTr/60oscKTEyci3YF+gh1FRBWBl401uwfOvVtQvPPWM7Uxhd&#10;5t2giuFfy2Cz8lXNOec7NukGG/UEZnohOdPQieM8Ytl2m5vjo6PsAV7G/LzHHvvapRs3Hn7HO3u/&#10;/z21W47mYgoR3Cg66SOStQO/hWw+rpCC2776k8aURJEEg0Lkhr1hrYY/INia74AdAyZRcdjCG3iK&#10;MGEI/KxEwj+wjAQ1IWPGaHUTeIJHE8hj+4pQl2EaEriovqjyKF+CgjIfxN7myqUbqz/DsFrRas4V&#10;FwmMgBQMLEm5iY4wQrFEpCJVHUtoronz54zyqNCwOKyJap7k5MyakNG8i+22DrmmjBniHd4UN4Ni&#10;KsadgDEd4vwTG0AcxaqbF1kPzCSOikrot2ptSxWohW+HgpT1bXC5IAOEOGwbY9J0KgB5uLARZONl&#10;Nknv7jBwAMf13Hefnhu7/sSn/vx199253179za9//tc+9jPv+/CHKQwpfLO/OffcM+iqDHa3y2GM&#10;ZYrGm8VV2fQqSQGiihnYNqPpIVMBl6A5sxlQpbBO+bkxtXF8urplAtm8V6Toypw8ntrY2Kgst43S&#10;neiu4zFg79QNpnqUOTsFeecYRo3TSV1sUb45NDTM0uO9dLDhyHJaMpdEBnvx2eU/Foe35U/LG2pJ&#10;2xTKr+AUDQ5R1s54ZXwwMQ7EIJZ67NaYWuFINDCzEcGyZcZOETYpb+1uh3oUN0C8mO4YHbBHg+qO&#10;ddctgGO4ZqSJcB40aWjlm6it8ya4qEINLIWKweGh2jNnLj3/3NIzz9DWTCGO04yL4l5gVrfdeSfc&#10;LEBjNlgqqXYw2NQNVLC8xF/wIGAPXgphIYnXL5w/6t1KjkZQQYaTTgy/2Qjn1KQSS81qQsMouQZG&#10;gRfTj9DXP6BGV9oPrTtsI8PPmXekJqITpEQWjJ013mkzT+RPVeO0kk79itTVdm2kvBCBgyTEO5Tj&#10;y96Bdd/T1dGD1H8nKtJ7DAcADujsaucJcCTwbJBd61samYdsrwqS5ERSGpdlbM/xs7f33v9Qy9k7&#10;UHV1iDSCzqH9coxDnuMx1zYyE6+rm3wGl8OOHBgaIWO48MoLX3viq+/80R+uqAdthMQCbrn9J7/9&#10;O/vzc70o4TE6QGVcYRPUa4CieoBmDh9eRCp7amK7oW61o/vut38/nUogQONbu9ee/k5rYwMy/0M9&#10;PaBaHgnYFdoS2CxUsBtwaxy/mcnRiYs33/pD76/obCFyv+Ohe298/jMD7S3Xb1yHwiUqR7JP3LG+&#10;tnjz5swLz63Mzamks77WTm+9S05q4jtbamPKYkPdzMTkxrUrA3fejjLF5ksvwX+SmeMAHSeOs9Vh&#10;XAGIkoiHPF+PBcLig45Z6uQkRg6Gp0ZUFNldtV3AZygNgfo1d7TuNrV8/0d/euidP1BR09N+6sQo&#10;vChOF9PKSSwaHLlE2An2yvLKOjB4N2YXXiDiy6gL2l6IjLKnNTesjN2DB92AMqx5MeGM80xtlNZ2&#10;K1GQQQ+ZPgc1CMhLYQfAeu5Cvpp4pfrxNgs6HFDJtILji1FnCIgKpJHJMMdDOAvpKIxdausiokpM&#10;WMAJxGG+VbyXgWaCOt6ZKjXwDffI+3BSegaGDh0/1jt8qKGtrQgekLlK9wZiJQBmw6DOiiyR8bxc&#10;RvIwtqKdB418U/vL+5OkS4gEcOHKmmnapN96i8NB4JLuGf0Nf0Z3BEJeO+3hJNSSNzlcu+gr0enT&#10;iWucnphsJMJkPu/lVzeff/KJf/+HX3ti+m/9w48yxIepxJ/5vd+umhpt3F4+ffK4hRmdRA215Y7D&#10;R6KdKuOEGyfKo5XcjartqCFHyfBiTSHmvKlVOiCVKnUWZBTWgiaE7GRaEz61ATW7jaWIcr+RLcqc&#10;KhQzk4A2FiiSIir4JPuENFi2/wnGgPtZakpEzHa2XgylxNqVF8bTDz+4xO/WHaTIJX3J3o+Hln2d&#10;ybDgOzwGgl+fPjKtxtFsHyY1A01gEHSrNr7S/od/ki6CmcbdgkSRDHE75Pr4IDtCMymYm+JWCM4I&#10;T7mk+blFzQg5x76zUiHySuyro9VZWYK08uPLt5s5F5OTa8srqq+UeVkNTSwga9SwAaSDVr5SSmxJ&#10;0hUBH86IM0XDMIHCS+FdlgJQYwNYxzEekFKtnNhwT5xEV11FzR0ZNtACpPfRpXvoda/jM2DdWkzA&#10;1G9s3XXuLpzXyvwiFxGfI+aQPgeGZm0sriwSOwU09ClyCewk6vvzs9NsTeX0ULNvb2O3wcMjptOQ&#10;oDOCiadgqiwsOC+NBp7h2ZkZpIQZI86YiE3eFrnSmbH1eTRLlyJDBisT6ngl5540hJFrKCJtY3Su&#10;XxOottPMsjz3xV9YmmipewbYeLgHoJ/WDualoD58a/Tawpc/9z/e+uM/UlnDABrCz82n/+y/DzTV&#10;jXS0DyJeBYCVBlBZ0lCGV1Y4RDzO/oE+VKenblx/w4c+uLm6sPPyS2PPPrm+PN/IYwY3WlpA2c9n&#10;QL1UefDdjq5OTimjQAjU8KYTN1f/6t9/4vt+DK3q7W9//Ssvf/bTl65fwxeQ7Pcyf0iMbg0TefnK&#10;pcmJcRMzSPXLS6B+HK3pqQnJuXJctHiUAvDwTAjdv3pt/bln8XYMgpWPLAOMfM2p7TQsHD1+HJCa&#10;0JINTe6BlwLww/XyDorbhWs1BxSIL3Tv1ywsry2tbbDVwWvf/qMf6n/z2+CeYMEqquoe+9ZjN59+&#10;umN3G10o+jc4oWaRWDRpT1UoVUWWcxkYylE4SWB90Bl3rEFPmzSbNRRdwlhyd6p/jbqfNG5x4mMu&#10;3ZgGOBnfSSXdOW8qxjDS3gnQ6QY0MJQRj551WoRFeBNS8O7cdXcvYw+cIpiwlHgnlF+DQy/D3DHs&#10;4FCrndBWyn0po8kkiAmzKqUSXl398bvurh4eJl8FDgDcCbwuuA/HKcISGnYBJfo2o1mGqREEsAYu&#10;rAIkypXy+pnpWcQcdGNWatBXs35I2BFkxsZIFofjw03xDSInLo94lR7ntlbq0oL1fASsy6lbo0Sb&#10;g93d28ur1y++CmjS3bKzfuPa8dfdW7m7+uqf/Unj1lJrfTXNMSHSVGCpGjs7KoZGZqYmV5GTREeU&#10;8NbOb+9EvWyLATg5NRoEImS71qWw5qAl7BGPjDUxmqYPMUN4HUQAZYiSrICGjA4qrdimDFEgjTBY&#10;JlEuhi/9Lza5cpd4xdLOUyJozgquggwLiCftGmWEsZ0sGjKg1W0nebOQ7urkf4DhxXDZZBuWsLvC&#10;GEAiDtnM5PjE6E1ZUsRHONSlZdRomIQgxou1BW8EnOHxyx5h5JCy3cl21c+IUFc6FTAglAac5uWM&#10;dh0S7kJnHBdnWT9uAwNt5Zw6Pu3H2cDgfvAI9Ci8l4I/S/w0wL/xFb/muRB981xYteYnNATUgNtY&#10;Mqr++L1HS+YScr9lCYfSoUtb33T2rnMn7r/n+ZdfnJidfs+PfQiwkG66xbkFXjnAxNn+gVvXrq8t&#10;L+hCMxcNaTQQbXTqkdYkHAiRharIgX4gf4GvNje7CIXGDhOhfZBKtEucTs3JYLvDLMH/orhBMslB&#10;4WgODgxiYUiDAswTjqI9hxgeIMMqdytHywwCTAd5M+IXT0gV5Otr11CU295wnmH8tDJfpl+0w2Su&#10;M57WKkkUI1ln2AXspPam/RtXpnfGL596+KGKmbE//OhH9qfHe+trm2sroYNh7/HO0Cc8O9uWVSkT&#10;cvJ7Dx+/duGVpYmZ5rHr/+13/vfrL79QvbNWv7NRt7XWQIWESD0j43DdpCFs2WMnjre2dU5OTRKV&#10;YQI3dhYmx9bGHv/22arFlz/zmeXoifR39yCoRCYPqY5pKbBQOFr4SPICe8TtkZOhz5MG+QLel6jR&#10;1ARSjxdsbW6dmUH4bXGwb0Bmi/wWJMQUBebGLVlY/XBehhKP7AMJA+xHECvtFN9ph9ZdXVHT3ARx&#10;YeD46TNve8d9r3nj0l7Va97y9nbFURm5i7KrGcN//b3fPNzaesfhEfRVyP54xH29vWUjpi1FugLi&#10;hc6+CYvV8qB0BU1Yvg6KS4nFqFo7glaTREMrQ1gyilss0m9y2MjSMMpqjvub2bT8U6idqC14pIPp&#10;Dc00lxxdcI2k1RZ7MdB56Fbg3Q3K9IDqYlQln0jGQsu73XkuMg9JzAE0k8BrCtUyh9sc1VNCMDgw&#10;WEPqHGn+1G6xuFubkT+1dyZd+C42p5K34FQBj6rnEVqI4EnGW/BbTinTahNvOqw3MAKV9hrAOt44&#10;ubDpOK9RbN1+dDUgxYu7u7g3zjZaJYsZEI7GCBPmqE53dPSh7XX8yKG5sVttE9dWn3mqtXqvv5N+&#10;A1DWwtQWHFybX0AhcOHmTYrJsFYlQe9DeRLfsIcC4go8Wmnyzt3lKEqpsxVSC677sdlFvP7EieOc&#10;QtC8Ek2XJgLuSFKhLeYp5lv0MOZVkl6TGikoapLObzNLEIzOQHG+SlkCS+QlWdLIjJsMMQDOTra0&#10;SyjIix0T44o75on/dxsoQm33IJ/CYWFN+cvy0sL0BHptmxI7WuiSZ+qb4QLZMGtiE9sGg7usVCed&#10;ckpO4VmUjVpOTQHo0tPvZ+mzIyRnoubOK7EfaZk9hCUVS/e/rkO7peOXAV2Me2pCuhR9cDRQyPT5&#10;S2IXNACaG+FiW7fAXldUf+zuw/GUvltKrFWM/V6g7X9399xrH6p7xztvTk6+8MKL73jkrY0nTnTs&#10;V1y9eBkTeeb4CVC2V19+UTJsBQxQr4BBHm/8yY9Wv/a1c089XdMAJG9xmsfETfBpVNcMrFcW2e+E&#10;zNgXJ7faYGIPPpEFGxYDjS4RT4+4GpVU+BLMtHJlm9HeJEXYhKOI5zVsDxTLvXGDhlIyX5zGQn13&#10;Fq2MyQlzXR8buTgN0wjMkwdJX1cmXIFsud48T6vbmYHCseSQdDQjE7C0+eKzX/6j//j2h99ArQGx&#10;DgQmKOwwf5Cb5UFg0LPhAK8MLkBfJm6Nra0tj4+NHhsZOtTT1cPsFgB6qlV29zlnXc4M0RxOrIvW&#10;ZI8r9t36GJ1mxAjNO1vVG0+/+CJ8YOItFgASLnUaGg9sDqM5Khkcvw6/gftF/YAsnToOwT65pKqk&#10;4L6G0n6WU5OpzcItEgrQO/OnQi2hSfBWspWNWYyv7d5IcZlvFkQIS0S0uLm3Obm0OLa7e/fPfrxi&#10;8MT+oWM9XX0SD/DlEOycCrr5xc998sVPfeL+U8fPHjsuwBkVMviamBdOBc9IcJNcAX8Q7BGUQ4Gn&#10;g7nanlW9b0JF56dYr09RiO2RULeE2Jk8lTnWwspmZm5saUzRxo/+eup7oBnWx4KMyvYp9SAp8Orf&#10;ug4lwkpoqMSR6g9ieo1eocG0GrmcIKnBgSkJsnmlVcJSXiMmqqrGkRCCIw7EoBcpa1STaDNzkKYT&#10;RjA0BS/lDdM3aF7PPYa8sW6/kG9kSG5IGG4y4TM5a1dPF/gJSbJ9ytVVoJxkUOFKK3waYD19CWmD&#10;s9PHqXoqyWOgIRiQbh86fITZKgqcofFGa3VbK00GM+PjyM1Qk4Cfi2nkdCOli7eBPTCHtsz4BO4C&#10;5T9WmztNClEaKfRx/EMSIX6GpnPAfTlB5DfWBlhM+uk4R0OHhkbe8+6m5aWLFy+wl7jSol3FT7ls&#10;1pMSFMfTCkF4zSwsRifjL+z65IEm4FEPFoCVg+5SAw0jbo3U0wKmyMMbRTrXQJQpfXZcbXAPMCgt&#10;lwKHYXLho0tSgj8qsAj004W5hfVl2FBkihwf5z/gdlkoUTH4j8QQsgabKAynFIqTVpYlRt+v2FOt&#10;qpUbmCpO78uUMnvlbVzygwPJl1lE5hYhPhip0HoNO42AFWSKX0xHUjIVqg5udXEjxrY57cQtJEwP&#10;iNSGQmErz4OdxLtV/+3b+gqgI/deWhDx5satsclro0vv+tW/X3H4xNE3vOtW5f7oX31+qK5mDnH9&#10;mzdQyb15/dL01NihQ0PtcAZUKfCEdHf1jpw6vTI2dvXZ7/JGpDfSTjHQLJY3S52tDUfDA+OUK7jh&#10;ztifmpmZuDUKtIo6x6H+3pH+gXbJiZTFm86ePjd06EjP+z8wU1m7dvkKF9nd2d7S3plpjQg5NCha&#10;aGLLUBUQbdmslpidNslTxB01UkWcmZ9jBXnYztaMiy7lVB6HuJ50ohWJz+iZqTNZMz83PTYzeeiO&#10;O8/9vV+e7Gh/+i//cqinu6+zkx3GmXbIqWgXqsoGRJRPR2/exJeAuQGfQ9QjxKVRiWIwmjIEaato&#10;wGMtAjVgei03BqrD8rqpqqqYyXvo0OFDRD4jhxGKsjcSl45yZsJMrpa8r4SNzIsBw3etN9ZI9WPR&#10;gF/Q7HUoJtAzVE0F22hWthGOLQEvAseAmoztZARiapq0tTLUAxglGsj2+pd2EUA6KQ5NTZTt+BGx&#10;+82J8RcmZh7+sQ9XVtuJw3DT3/yVX331C1949bOfXH36W8//2Z9WXrlw17Ej58+edZp4Kj7QATl1&#10;8wuzOEyOKsC0Mta03jSqX4teKRQdY+wijkFELD6fhoKS60nOdnsQa+ByuFQT2EhieQwKr0NTQr8o&#10;giUhb5kWUKbHSwl9kwoQLEu1kWEAUTUVLVXuDsqh0fHR3JqpR8ufigiRvlq4jFMiJBdyID7aZTmV&#10;HHKopqppJW7SZ4T+zEdh4BDqJyDgXbTL0sjEZJ1H7BhP2c0c5Ex99rR7CGl1bwOWPbgRcBqGuhq3&#10;Ih7Z0lyn+kFdtIUthemmmSaT5j/eCoiMChq7iFgHL46o9OoC496WKneRW2ilEbe5vQvfT69pBhrQ&#10;w6uxxO5A5avAK+3sQevOWHa67JgdvhodPflXHMOw9eRhU0aGjhJygmE/V+4D5BnsbEkNdlqQIdLC&#10;0gLL++BDDw7ee8/Kd5/51je/DrI6ODjgEFVnhFlQI87tG+jj77hV1s3jJg+EKVlhgWLlpeNuADJM&#10;zcK1qD199szi4jL0CQgC2J/55eUHXvuaoUOHX371VTW5084HNXt+gWHq1HIjMiChi6qu4pf2Ye0b&#10;hFKchpDomKTdCrql52cWlhdWmRlAVMOzxYkLFlRVcszJhEn+OESYbdyJ3CRFaEFylMYsoyqKAKEu&#10;pPhUx8HYrlwm+FjcypBricj4bNZHYRJmyBEIFkqnZWq13iK1mB4OFZQ8Aiw73eHkHDXVwMKgANRm&#10;Sd9QVHcEa8jQB2nix+4ett87gYbFW7zcxubU9OLmTtNbf+S9FQP9mO6XXnh6+muPTdy8OT8+TrRD&#10;hsplDQ2NnD9/j4AyxI9d55AzGJjZYd/6y89xMxwhnw34gIFAGR7Kc6ICvi7ijISuQzqMhkgwcZs8&#10;SzRGW5Gn2mXwyjyLC9A+cuTExs5u2+Ejt27eeuovP0eTTF93BzsLYE7FRrNQOl1s6iGs5fWWhFAB&#10;bmzB9ZMrclYnZuZaO7vOPfyWqbFxOhtRAOEW7QJIx5WWArylqRVDCc+UIIgVYH+O0VSztXv+A4/y&#10;RF/54pfe+7a3cExX0bMHz23G0HTj3KA08KjRyuBm4RjQ/Iaxh3wTSpOsHiAlTQ4j71rbKCSzLckc&#10;yuOB5YznpKCmA04LY6JIG5SLcgWnzqgzOBcS+LwnJE3EHp15OD+nfHCODnz71OJM7kqowtsnfzAY&#10;1C7vKEVWGGN5xkamRp1b8jdkxcgns26DOcB22KrhSG+JbpxnjNeDDz9MwgIb9j//2q8d62o7Ntx3&#10;7MhhTH8f00+bm4eHh3r6B1CDmpqi+Wb2xG23Ecqiy4rxoQ5JXc4iJLx4XYwCwSVAE/YNn/8gUk7N&#10;4ACYjkhioGqRBtYkTFvlRIj1UiMC1yIcJpDXcpSOamtNNHoSyxAtAm1nbJDuWuKA0XFOF3mUE1eL&#10;tVV8x+BLixiegtaVzyJkoxqEL+fTeRZJLp3vGJ6H2KEi0SazGXeU3zV4cg5vcVXa9IOMxOGwbgCp&#10;03ZIw7Vx1JKPJjgeH8dOwJhiVZtamxiiwyVwmWwRY9EosjrENom5hWZUmdJ+SaywuULBeQrtQPtA&#10;PAWiQryYYj4PHwE7AkJ7GlqIDW0mYKgjVmp3a52/wWbhsgvhQbA1k8Ey9iCCNub1RH5KxOWpMeid&#10;KZFYk4a29k5eQzsxL7vrrvP9D957/evfeOo73yZBJ5IQpIKvDQUCRkcYeyJdgGA5BmKvhEFFLTrV&#10;AhBhEBKUe9u7ugZGBmcW53ggDKhkYhzNXDWNzXf9+j+vvfvu0a9+lQwmTo5KDBTtdbJ8ff++0G2m&#10;S0tqLUJXKCkWAjvPE646AqrhGao9UDYPyVOKHyjhr1FXwwpJ6E7jqFYf52pnvAOnSj2T2ympHrds&#10;C+LGBsfV4oqTKq1P8Wj4Ea47Qk4RqyXVCMCaBMjYV+sXJx12jJCRkzfEadmxNuMAiFqe56BZE6KJ&#10;CeZ7sJG08FX/vfuPk8OkOKqih43UMto5V5vdFRXdR44wFOTWH//H/bk5ity8QQNE2AzrDM8X5Yob&#10;uD6lFhnwbOhm0VC5ELTYIV1CjHMoMpbkAJhme6mURHcZaa+lhvp77n1ganoa4gvbl+F+pH/cMVZ4&#10;cGjkwqsXv/zlx1957K/7K3fmpyfx1V3tjDTHi4ZGreWxJwWSEDMBaVVtboNu0Y8JRuCUVFGHv7rx&#10;mne8s+IDH6y/fhWRjR7sHWRMEiWGw7a1sV4oR40cOtJ829mtOafkKTVJz8j6FjXXu9//Q8hf7Fx4&#10;9fz5u+YphI6OEpxaMfKMYOZMTxA5Al7gGu668/yt0Zt8tNFoQ7Nwo/syKrDA5G3tKO1A9KK0EcUD&#10;k1+Om2hXJicVHnE0c60UYVbQD4MXhuED08dXE6QMHxq+cvnS1OQU9fRQhsE6sOn2W7H1ZYyZDO/R&#10;LCPjUuNVZeOo+0y4TbRxdVX9eIgRfC0tcw6tE0rysoJGfshHg8n1DSIHDD+9gm6ipz/96e2Xn7/2&#10;xc/vrTFRtHZ4qA9ZEooDVCZ5Bqhmcy3T0zM4Udbh1Otfj72aRn0Fti8eu73d4ZjU7qQL2wxB9blI&#10;T7ARiyqm6VXKMgUDSUE/Zb3MfCuGL7xdA7FSSHTRgopk1EjmblDEoYGlhakCpqgyZA/65dJhUYg9&#10;CvEAswlY8c3ocKL7gWabA5LYzHb55Sji54W/G5pghRfZ6wJHBluRYBAd97UQPhVEtHDU0BT8x9pj&#10;uQUxTXNhMrNaoizEveUbcAH0H/OcC7YYeFfCRkd7Y1szx5VovkwQJRQwWspEavnUIrUi8nL3DPJ3&#10;YDoB6/GIQV1tnUiQVbygrEoGpddRQ0YI30qxMkNhTWRZ/HRMSxE7Ug4wft1qgYQPwXycmSgtCZlo&#10;fsXgyMixk2fgzfT2DfCLxLkoDp4+c3Ls5Veee/Y5ngWblQipJM7SFmXiOngFO4yVx7h7UIU0zVF4&#10;ReBHeZ14uZbOrrf9/Md7H330y5/4H+/4+C/0VlY99fSz7V0dhA6nOtormhpvff0J/DZJFfflNLc9&#10;+lstM9FNyKkvtyYyDl4HnU19LoBdMjdnLi8vUbU2S8PyFkAZC2Ot3vkVpHE7vUxcSoCc7SGOLHWL&#10;qlV435hdbSroX5ReeBbOYUBHO2quJPq2qmpH9fLOZHAl0w6WhmQpgxkxmX/6rItQH96PAwwWVqTV&#10;06a/S9Sg2KENaEQe4VCEWWQ15RfvO2pbUWY18sElu8xItMrRG9dvPf7Erb/43PSVK4d6+hiXY3E5&#10;RWsXem2ZfAtHWEy2FW1H7PA+fKp4UxA8ZTDjDSp4KVBbe1uzo77W0DNyMhhYDHD11MQUWwwkhHSs&#10;t7v30JFjbe3dp77v+y88/TSsxte94aHjR47A1F5bWmqqJcqj714FNZie/HRy/Obk+CiPEFyYA8SH&#10;Fu1KKtfN1r6qBt/8lv3B/sax0ZvXr5HngP1h02VdWbXAmDgdZhXhbca9Ehmp1QmIXN1e33js8NAr&#10;//pf1wOBjo2t3LhOJQjromKh2vaI0lrQoKJHZkDejEMaGx/jAXvgidB5bIEq7N8NqEf9nx4c83oU&#10;NIpSV1wrrywUUfaZMyAChsK6w8bR830D5nj0YDHBE+PjFy++KijU1sbuJK/EzeD0CUbY7+kGUMAB&#10;uANLYU5QuQ+VmPcpE5hw4eyK72m2KHOFrbD30pGZRhHGzubjDIbfn5yYZIfR/dvRjmZ1I6zTLgTo&#10;mhu1VWSvTGDIkFDMMIXMG7fGIEZ19tDbNMD/LY7dwpnhDqW6w9RHaVpmhgJjhgKRli5IsRL48M73&#10;98kMLJ7oMLTgJaYu7TaJGyCzNnrSEn6Wnlr2qdY6tZoQA2L3v6fDGwVdK/4yH9QOdKynouml2CXY&#10;pVHjB1hnflcVOuefOrNPzDT5vcqiKZhZtSiklGD3HscM0OOdDRibEcyB9tIiUlGGKpR8hTpzmsWl&#10;4pD6eDKdt8Q1OD3NKIoaCPiwgpDA0ORVBDmeGlpUIg3BQyTP4kEr8aEUau0KVCSUyUGZN2xtSUTv&#10;ZL3cu42cxAbOu0DSk8xCqLMBDAdbCbeCd6COlxfLiCi+R3MToa202PmeIhDQsxRf9BFzw2wJomhF&#10;avYVJDh+8gT56Isvv3Th5VcoEDS1kCi2pQdI2R9sEbvR4F2QyqcsxJtAkjWD5MM7U2/XzjBn49w5&#10;ZgR0nD9f0dX59PT8PW9+R/3d91z6ylceffSHT584/tRjj889/RRYtZWYZjq2pfTxEU5QWyNnbUWJ&#10;F0hqfm7e5IxWoEX0qeXzgc7jYumwA8YqCuDpnqkjaOBKBMHR/Uh8wNo6Cw0ohBzFXCTd9qqoG8Ye&#10;NJhE/8i5tMrm17M47JDyVqZ6UTgo+8FhZkQYaWuS0Jg9LkQWMD77XYUQwqCQ3OFlg/Qzy9HtgskW&#10;kUsKDjAjlk7ckAEO1b9w7xHerjRHGrQUHI0pJ0AK+My5acoLhARUopJNE6i7zbA1VvyU/trjmRs7&#10;2jpl2G97msOzKJWYORLedndSRyIDgkBNetXM/SjFqViMSA1LQUMzmSC33dVBq2oL5Krenj7gtJWZ&#10;mQceeujk9797ZWBg5rvPMOGivaUB42tBPwq2/mWTFtsl3goqBDfLDgMN4FGxrZvbW+0pmJ1qQoP6&#10;5VdGhgC3D1+9dCXTAywLiBZVk7st3rh+A4A7VWPo65bfoNK88pUvM+aWOhdpUsVOiF+mqhoczSlS&#10;YSrVUg23RsFz4bJZOJ40FALUPTQciEbaHEYpD1gCx29WWTThLFgnyLX1Lv14PuMMv+BwYdMnxsem&#10;piexBizaUH8/BWlaYzl7PKxBJPOz1GwCQDqYCrrJ+gbojGxI2rhTrdKFdHUhJtOFHw3+bs2dnZM+&#10;MUQRYSXDrDMVD4OTQYhgm25czi3DwNhoVKaYFcT5ICrEbB05cpgmQzJZnr7jPonCOG8glNW1x0+d&#10;mp2bH7txZXduBlicY97bw+cum6LRFxCQPTgAp8DAOe1O7NEUuL8HevjR6WKOEoM+Xl1mWx6sD6Vu&#10;llEXLqk+x5ZZd3O6yXetD5dl1NA7AwZXm0a4vIlLTkwJmA+vQzNv24pvmKCbwTH8nDUsqAv7llU1&#10;uhf7AaWVzV1KgjzhciWFFuZBlXitzAAPMCezuD/+pt0i3ye2kKBdXYOpKXB4wdYx3hx9dYdhVSPB&#10;31CP8WCtfDdrSvbPWMsxDNxdmJldHBtfmJ4BkYXAjMGKRqCoM9E3uyilOdc5HUlOQgFuJoEu3Sgg&#10;jaH9urmBR7K0lt1YIwOF9Otmgod6AJn8gB7AJluXBISAF2yBKyf2ghmFu3j+heeZaMGlQiJheCnX&#10;wFPlevQTznkw0MEnBYMW/OWJWey1df4gL+FT0Lk8euJkS0fLypVLjIq68ud/dvY9319548Yrf/2l&#10;21/70N7I0Ngzz9IZ2NXVTVDCHfFOrBiR9OzcDBck45o0TkNJ6s9ccNvWDAplebdzg/wu6aBzPStr&#10;gArbicRDEyJLcC4gFWaoaIh2aUA9EfIxM703IrpRIvPRRlwpIyurKwDTDzqwWKgCUZZmJ/kIBo5y&#10;3sXO9eVGwRlYXBZbbibiljajuLqOd8BJZpJGXUML7PM2+JVUU91pqX7/TSJV/XfvGBCXs8vT2Sfa&#10;+lj90tGQltZGwlucNfuWrY3AitiNugrGAsFwQCZIxBpDKvQJW/3c3iLvcFBL4GO1orZRkxK658hk&#10;QMYBZYp3M+jMcCP6INTEWl5GtH5mbIyLOHb2LFMcrn3pS1deehbVDFpZMaBYtwirK8rFzWOX03dk&#10;UZVtjTFFpUUpTwwx6kory1NXL1MFOHrnucpHf+TaX36OU9rW0qoSQiQ+iHDZgOd/5Md6GR4o0LyB&#10;I7Iot7UDg5uAVSk90PZ2CjDqowrSJXdm0QoQn0ChZmFxyd5i77ceYE4qc5XMQnYJOhsshZWH0qCV&#10;vF6hxRBv+QPX+D1560S8NB7YmrhOdEWVtL+/u6uzHadI0HfbGXs4vUh+j0uk2yktzkrZtiFXbVef&#10;bE0gozJch5nl87PcEc8oCm20ltnAknwtQaOZOQ24zTTGGSUHT5AmljiI5wUyRi2O8BNZMlwDmr8c&#10;O+Bm8OzrN29dvHnrkX/8jxvvvGPx5o2rV6+g933s2HHxTaEcEh2l7JCiswZvH4bOmwuQJZd2t6Ac&#10;B47BuFjA2qNSPFCOhN2xxSAGziaY0NbbwBJwGTsiNc2fxnKHEMIil2TF0LvkwqbxatH5xRkoAjfB&#10;+/gBoR+/BcahOUq0bhE0tc3g16rTiEYywPN7tGXFsjPpViiG886o2WiJWN00vCe+rY1qHK2tcFFy&#10;zQICJsLEAvKK8Rxs2TiUIA8OYi8QsIinXXxItMMb32Hm7CLjfhaWeaRsdCcMUVnKG/Jnsc4SnI16&#10;zFEKDsraqDpPyiSMqdVge+cmGENqwRa/ELhlFxhbcl3QlUx6AY/Bn6FfBj3GykoE8NwGptq7u1ev&#10;XsXMUTAn/AKIs8cttRydXhQNC/fDEdaK3zqe3L7fLAIPohwBbCwdGHW3345u0bNf/tL8xETd5UtX&#10;Hn98k3L68ioSnzRGyLPQbXhtYIwkqQRn/JeueOYOO42SyNJRZUCbgSA42nbeLSzRyZdqOahdFbNB&#10;RH5ZloBXpmHbQCUQrZi+qK6/3N8MbzWCtsxr/5aiH/UAA1mCxMVJDhzdXUBC9gwiSqQE2ccoAtnP&#10;Ibs01HUDC3Mt00ENBPWeDI5paWum5YkKA+Ufw2Y3hBoh3JH+BFvaxGxypAIkrGkrPnq6RxMp9u0x&#10;iqQwH+oDjiSiF+dUIZImCfkGsAY7+dK6ygRxBZNNO4LMdYlymFOzGO/U3hH6BESlDDSKPJjNDkLy&#10;gQ7WtClsOgBCgmjaGs/fc8/cyZO3vvVNNTew7mO3liYmOtrox0YJT1xJQmKZjipzxzYPgSGGipIQ&#10;ATQDHoWzEskeR51i79gbPR1dlYN9o3/9NXwupkfp/LXVDZt1twEOhm67bY8WooWFDfYr89/AXdqa&#10;MS5lWhWPCQNdMKngoT7URFmGHr19vegr0nDIVTW2ONgU448HsK+ygiZ1mTdAItEz0kPKqSx/0cPZ&#10;RJEHrHSnpmF3J4qX3CvKoPQw1jBJFlBmGrW/bZFK9EZifyzFueHEdf0KyLyYyKKCdcXckpzRhzY1&#10;MUmqwYe65mE4JNhKnhvCcmGnSsAK241tI6eNQhmTCdX5VVYCsyO/mCm0K8u2FjQ1IS45tbJKO9rt&#10;7/qhqtrWnjvvbGtppvsUkhMVUFwF25iTaQYZHhx3yi7SYiK0EppwmsVEeYs1NOUUCz5AJ3jQYAjM&#10;YyAsNjwpg/XCgipnwNhK3buEfoFHeJnOL3gdbyx6U0CMgqykOqBMKLvWeg4qArzcSSsC2Yjp0N+l&#10;ISrdawcS8sVn6DDI4kka+C2jEjsbU5nMrKw0p1gowjCFrSWowgZDqMW2L2WvIwth5m+KmUSQnxKt&#10;RJlBPolXmMRC4WPgEEDJnX0C58WZuY2VdQZS0xFoEGAXhrbLXcT4Qedfe//OWU6LWolVfY23D/mV&#10;0eaEPkr/uFDQXo1CnODFjdl2YE6sD2ORNNCbKmge6CuF+mvlo6Q4icgcRbSyQo8VUEM8ng/lQF2y&#10;NGqKVhlg+ohNWH0aaVExLCt8qrYO0Lx2huE2ra9NXL+GL8eSjo2O8ic3AVFqbm4+kUeT7icLqGdq&#10;bIClRg6Ll7OWAFlinx5uyXmkB5mMTfDH5FwqL9QtHQnEtfGeaLLjoMTA0YYu915REZRDHWr2QiLo&#10;6JlySFmyWsZF0XjSaqVHbnckooLxupfIPhw5ZPkTB2w2ktwYGJZ34kAZBgib5XfVQSp0TFS/ZQp0&#10;9PQ2AbUnoCbpYIwvn8fJShOTvC8rQ3DAhV7lFFb/0n3HhL1iigjyuYmEGEaomGx+hCHjTtmaCmen&#10;nso2K9F7HpBAGDdNlFGcBvcsUtrZfse5O8BDH3r39x0fHJqbo69lOqC8hSyOMWFd2UxAunyHklq3&#10;xOJ6Qk7IEvPNTWPf/paS9beuks3e/drXkW+L7FTsorGXKpAZazokAWfo5IGQjohHi+IIm1hDe6CB&#10;gtBipnzg3Ir1tWne7CtfBtdELA3ohS19+rY7ztz/IK5VScOxW0wj5G3LEbPogDxNFWrO7R5CNx8K&#10;CagXcoZly8fBO/UDogy6IqzLzOx0CfSsj1dYKdWAGl6tEyeRO/NMI2pAMoG/NcEMS9BSd7RK5DBm&#10;DNUq6pyN5LtMB1dTpe62s6dpu58cH5+fmxufhKuy0N1HYW+ogRG3EaDhUzHQ2G4AOJII/Jcs4P1d&#10;QGEUPNDpZ1ty8ojtSGuKm8E7YtC5Hc4bXg5bzImXlU37suNX1olH0OdjrZVCTC/Q9dGxi7fGppig&#10;WFUD4RzB0+qunnf9rY9WtR+FP1ZR1dR65HDL0ePz164htc7GGexD8Ih0XNDMXAu9w/ZO2C/WirZt&#10;ZzALTq2fjU99Pu18VIma5TYEiCBVGzh8qAnRVK7QGIf6grkteyzeDSdNNCBswePwpxGPZmfi3Uv9&#10;0ISUDPR7kwRicHUPPKAUtMO5pE4YpraOziBLekzYIxXMXxs5dhTfp4JEIhNoSLQSUWh0kOhBiGTo&#10;Kj+vwjq53K6ce7YiBjGTSixsKrRAXRFrx5AjMU/Kg1WNUknbmzJkxL1ERoVvX98iSV5bXJ0em9hi&#10;o6rXipmVmgeAF/ZFbKfIsjSkTFyqLxTd0I2TCQX3MNpycljEOUS8NTRKXQiR2tRATE0+SVDMzUVl&#10;XleisI5tzQ73C/fPiYXEmrzhyPBhoF76qgb7B+0txJrzOFQbs+Kdai3+xiMa0gKBpPbQjM5GM28g&#10;1Br15YlcR8duXXz1FS7DCU3CAsGsUnIlhkWFkIyHfSxHHgRMo6ukFD7dZB/L493ap15JN8Ue0hlO&#10;EyQ0EgIgxzGuqCXUgrTKm0mFzgT0sitKnIRd1ptAftBL+VuEffg5koMQriJvmwF1bj96cBzc5Ytt&#10;OLbhI+UW2rsFnRox0IKrGRNsBFarJBOfwv3iSDWzIIQNDe09XRz4OsT3VUVoYMvCumNbaDBoj+ro&#10;lG7AvCGmWDApmNDwZ+/oS3ErIvY10DMpTovcmX3lNvhENj0kIZZaTSYKVe2IIUMM2qNtRHlyVD8S&#10;vLAX9dWKSoISdB5765v7mMX3tkcqW1rHv/0tkgLD5wKOONPSgbBCOWhH+BTQXPfYwshBqLtlYX55&#10;gdfLLScShPJKJzT8NiJxclGxo2QX2YtbuDtawFmO+YX5pcV5LiJCgFpSOiap9vLm/B3jjd0cGBzu&#10;7umFatTVR4vgkZ2R4eXRmxL193YdUaHIp5hlKun0IEntbGputFPKKlwBoMKTk9OOFKFsOZ67FWXl&#10;gC26ynhlf5tS1xQgj70SgSR2OdIZzsAjEyp7JWbBcIwuEt6BD8ded6EBAETVgmh4H3d36H3vm9re&#10;Xbp6lcfG+1lXFI9k/zlL22IjkI4j6iHPQIyFAuVTCEG1nzIxMYmCrnY9aLbCu9xUInxPXjkEu/IO&#10;HA3736xMWAEn5XJH+F8DE4GX1rYWN/d6Dh3vPHTi5ANvGLnjrqq27q4TZ3pvu2vfAWB+cTEvPfZV&#10;JEBvXnyZkl8TdlPyH8etSU1XbGgl5EvVNhLoWagJIiE0gM8vrkLtKXZRCmKEV3T+w/7m+w51DTks&#10;KblUPANbk0HZFKH3+Xy4cjbi6vIijt/+sXRX/w3uYVyT+rsgBX40k6fNYRPs4R9LpUuwUkG6bXLS&#10;5qEB5MR4Ojx6lr08L0tPVIDVTSapIh6X6+M0g8UFNooUFrXkZVXBeiJL4U4hQfLBsI287HXaC6Xl&#10;IcuONWNPAabanAV2vLCgaCmDMOaXAVDAJjEQqQdI4eJSiYU4iTyXwN/W0NJb4YbHsPI+hZ+bIpOJ&#10;Ak8zuREn2vgvCrWBR0t9lcft9DJLixi4mNFmbjDNOAfDyxVIkUun5AtoJNJxfLFVlpxxifs3UlZS&#10;w95h5+PojR3TJ1ktFQIXV0JU5lWnTgkPdUVzlkOMF4c/3NPX19xOk5wmTpq2teuoJrlDiuSOckXE&#10;cGwKbgD8uQRP0id292BAFf4ST8EecQSVMpIYA42F5nLkcuxKQEw475cGiydF0p+RnoEc3SolSykF&#10;C4MzAgJL0Da4CjEb3ygOzpGPTaAAK+6RUwUPRGoH+Z+pYTJFvzLBAQxht9KB7lUqBprhwY010q3x&#10;8WHf5fapGxGpE99wy5ER+LxfvPdwahQaC6wPDzJZiU0vbLuDFKNOaiSlMOIg5qH09faxhMiEWYwS&#10;J9Lg+utJcPBsdk9UV4909VayIgiBz89dffYZjBmtObgfnry1lzCiClqEeXXP7bFFGsgUdF9k2Rw/&#10;wqihEcCQV15+SaZwewcbr+ShsfIGDhxRonUeamFbchEmk0A/AP+p+AO4cBc4Fg3xfuWJMyfpf4Jx&#10;jnYoFaS1W6NsOKAc3pZbhh+CD7FlPONIOAClocABSpwoyiVy/OsBYHQPwba4BeXfpKDSGEaOqqun&#10;yiD2kwy3jBaI/ieDIXx+qnMdDBJOP5JKoQTc7o/Wxjq0bloc4d1w6uQJVoYAue+eexZg+79ygQSl&#10;u9u5OczI5aNBeTVYnEza0thk1RVMYuUag5oQRlQQCLMyGmVCM/hh4ZC59RMvEX0xJ4ywFqX9NUIQ&#10;ocMdkG7eOTOu4P3w5kaXMLtXtipe//0fOP6jf2v4gdc3HT1ZP3Cq6/jZzkPHM/c0FTCXC9m6+eOH&#10;hxmtOD56k02HjykzWRTScA41hVampjmwhpc7VB6V+lBKOAAiWFah/eKYWeGsqEAHR6BMzS/R5Cg8&#10;6GlirHV+xpQKH7sPrRNaKjf1jhMV/maTFI/LKiUQ8dEkB4uMHPmcdlsE2lpOTIimpNKTaRsq8dfy&#10;Em+YB6fWgCFSNYCM4+Z435Vl641snsR7u0Q0jq+JNjdnOD1wFQihYY5h6NPkjRllzXCBVJg7+3pC&#10;Fza4MaLnpSRkU9MLM3NgXIVQgKmPIqjx/hbtooVFl45qVgDujblp8tosY4kerD2kVxNQkd6pBjYf&#10;GYy3nKIrnxlwMpl1DRUCe+f4O7vORj47TXQJvEfkmxmQQO7QhAmDRDg7MyvKVFMzOz937foNHmru&#10;PYh8Sh08prgNn6MlX3VQlZkCLVTn0x0ouybUkS2un4/AKBw9dgIJH8oMCTVs+ii5FH8a3BQohvHE&#10;yyuYZolkTa3shNX1DUR5GWuJg9d3Siq0MMVycM09ncgkAKI2YioAVU1makTDNHXxeckaxQ1xKwXL&#10;IXw2XSpiCzt4ke+VRlSyFXn3oafhkB2bchyiCYyjM4JmKa1HtR5Mvo78XLixqbjwLLf2dxrlfZGt&#10;1mGggwVBlGzmUx3XmcIgfBUoa2YuOnn0Zeuw0UfiNqWbRGRaw1MmHmGwwxKPKp7zsBlxtdnTR/R5&#10;dGp6HGaYctQx0NpKXs7NMlTRWAyQaG19cZGCwtWnn7n5/PPoOXAgjX199qyT5Gj2ZXg/VbRppDhL&#10;0OmAy/7BAZiOMBZOnTnD85ucmsIdQywhVILsp6MNPda9FFyWvmeZ+WGbh4Zk1zXnmAeAB+MIm8eJ&#10;UW4jf0FEtoTsyNio9IyDIXjWbYhD7b+0h5cBl5Yd/mZASYma3SzpjIhSsHQu1kqcdIteteX04+84&#10;ZYjjUdsgyCjT1IIhPlcQgrGnJOZV4AloAlSvrMCHs4JHr41wm0WwzMrC4lmZUTuYk8uBZp1nX3hx&#10;+ZVXCBy0KU6qZoApYIixFVfF3XF9DGxLFQuwvgIdNa5nJmepo6O7tbmDfcxxKXfBm2Ab+S0+GdDh&#10;8G1nb7vnfPfw4JPffXZ5DZZ6LdFrZ2cbYaisvvWVhcVF1md+Z++On/yp/XpGRzcUVeLEzQWI02zl&#10;31Vt/Z21fd3d526/8p2nMRgDPX3sH8Y+0NtLV+7q4gpRIV4My8sTYzPY7OcKENCpL8wRLQgYKbZo&#10;VQQ9+JI2FP9tNSJnTCD5oG6T4YSl3zwWSjmxhqaRYye6jh2nAEU8gvk2WCbCEgupSyOVtUFLxPTy&#10;rJDvK8pvkYNAldIu86cksJcmGiLBdLLgPyrZbC3ifdpEkWjcdjEkEWdQMMiMIUi3XOx07nAvpBKk&#10;vtnhzpbF5Ih3Q50+kPQLh2RvZ2Fufp0pUosQ9Xy0EueRC5ZJiWpCA4pTvCdRAjxlR7RH0MMSutIz&#10;W5qnzNjVhXDlKTJIOtqj3U75bxJWo2aH7PDYyee41BoBWvV9AvGjT6lGoGkVdkVydAqb5QFxP+wH&#10;CDD8Q9I/iAfHaWlRVUuuKsJ1Un6btBhkaSQ/BQ7lBR4+YRCfI29uNkOdjd1Ysc+kzAK/SmJLWFoc&#10;cGlwZDExJOWApGu0qBJKtSZkxzhPTggwYtcgfg4NDMBxLKkqi8yBGh4aIPzHOCEXi8A/sB4Yi2pf&#10;DASAFxBPJg+vlKnNTjTueOEEf1LyVbwpyr1FAsxsr2RIojpcNd6+sDlVVw7Unkm3dgEJsSq/nmAc&#10;OhDWQynJ+rbODps47R3al4VV10D3Mv+M6+T/FG+SBchDpRpMQvDz9x4qzlRqnTEJHHuUpTYjO+0s&#10;DZ4Ztnhmdo5DxjND+x+fCv2F7I99VPriqUp6UgtNIPVWzhTZB8Kdi0AWtCrVIxIClUKjwwJicB1l&#10;JE5XNXLoKNEUv0lWyIOCkUOz8uXr1x/58R9vfN/7aRVaH5/gADQiWri7GWQpnhBVuRSOQOrcjTTJ&#10;0AJklkVq3Qp2A5JIRyCBJz0GZBR4EpCdk6fPTk5P0aukinz/wMD9D6K5tzGLSpRiDhZLKyr7T52G&#10;xcZQJQ4t2V3B0soz81FZVTeFJyRn8x2/447ewWGEldnjuAR4geaYqQxxU1LTAIkIuqtrmRHOcvpo&#10;UvsqXrdkHjxTbH2UN8CXm0le2AtsDrU5MzaNnBLT1t3RzTaiGsKTk0JLbS3HmAsTIWXgEI8i3avS&#10;A0lE1nUzp07dtnX48Pzlq+QrUtVA1CxxMM90F377sdtvu/uHfqzzzY/0PfC652fne3f2B3q72HRt&#10;7RKw0znBb1iPRqbv9COP7NUQjJeBygdfF19+pqeXIQMllN6fv/nS5DNPNU+Mr+JZV1bZxewN5q9z&#10;ziXz1da0MUiMQitGE/8ElBTxdunPavOZ9LGhBcHwi4mesjccbMhutK/PcVNW1QvTw9Nlk4IGMV0C&#10;MiJC+1H1A6rwwhwD7mjVYVCIUY8lIMlV20y1SVce9f8FeIcYvoCevsb+0BBDrYYbcFHqwRmjoYIH&#10;JbDUFPJ8pdOVQoUzHICdl8w6U1VmqfXxAtyBGYq6Jv7DYhS6wFouGhaiKCAyiN+X6CIUQeziPAqy&#10;fgrg8o5xqC20IFK1Q9mRmU/d9CjV9fTMTUx4LYlT7FXJFERlUaHARsYS25uxuY5QyPy5jSLcKFau&#10;Drbhnei5Rz5tJ4bhwtyuZEYUAf1ZQlQCGxMnLClxEFkr8xhZz1wfA/26unqARziBLG4o0oQdjkQx&#10;miYqR/EcCZ3ZGS6DuaGsIUcHr4hvo1O8q7uXU+CQP94TQHV5dXpymn3CSmLk+nVFGCnGshBTc/kR&#10;MJLhJ5EDrifpK0+HPuEfevSH7rrrbqLAq1cvw9zkyUEY7e7uEABTHKIWoHXR16s2x90Q3UZWRE19&#10;TnRhc0dUQPGs0ixS0qkADNYw8GeBVtLUHsUC4UCmpNvyre4K18YsDr4PmmGy1ki1qOD/mHyQqEy5&#10;pIMPgLK31/kJokP7nHqBe2f6+BUWnA0vbJ2m1jZ2BrWU6l+6/6hGuyiAcO3BU11u27esz5JpggZo&#10;CBpRVsOy9RPS8B2vxp5LRQX5QKxPCXBSQjS8J1h3E1QYJpMvsRGWF0DrULDc1oNTmiC9dqwZcjOw&#10;p1ctJe3uHz96vLmv78bly91IbT/wwAS+6PlnKcW3NCFFtMFd42dA6gvE5s0ojWQcl7pz+BIZJerR&#10;gSxMCEDEpP7RHsF1fXf3wsyMxxgHyICS06dXkfq+dk1qsxVTlSUsFa6tXLt8hTJ6hG6pwvu/EruV&#10;zAjcyCiJaZXNrUSdqJjgbEKVNWYP7IE32liRFAGQpmybj9+rc4exFwx+I2DjbsD0Gk8ZX4B4COGR&#10;xK0tI2lGYMUG1nNmAlNRgREB1wvvET8JNGfSJ4ED5g9TjeIdO5ifQqKBW4p1Wxsdv3HtGlBDMTqy&#10;36K7j606eupU8/0PsO8ILuampt772jdUnjw2d+ECNg3p2LRFRRlicX51cW5pcmzk/rvsg62wN4fg&#10;a3ll9vKzT13+5pe2F8a6D/dU7a1888/+66vf/ibEdjgi16HiLa3SXAdszLYA+LS0FFqbCKBlFCeZ&#10;KUibU8c92TamR8y4zDzS+EXXXPjSMjH1mXrjjShAsfPkp2ZWCYuDpcDT+w0BepoYYGo7rhD7yk7G&#10;0NhHqm4kTZErzgbCmlRUHD52fOShB+FaYmlBBnhD9r8QFrSfaNoheYFLTtwtaC6EbRU9HPlCCytt&#10;L6RUO9vQ80H0CwOaKxc5xMrToVpf29rRgT0oM6IwEHwc20NzrwWU2W3Yu0+hEsitJZp89Uzk6+zq&#10;aKCs2Nk6MDxESRnprvnx0aWF+eJysMJgVHxQmT1kfFeJcO4q255F40+h9EUmz3GRqlXIMk67kAwA&#10;Kzckmu7LAmqXEoX9cYHdqSqzVCoVOyiHjS2YTyANPUDxIyAswFy7mYkHLZWUUSkEhuwx3pzvs5Mp&#10;lKh8EE49CAHIG/ZqYGhg5NBhPsatyINj96tPwCAInYG0P3vz9vl0egUdQkjBfGHRsQZpTeKjEYMk&#10;WucA9XR3kWS8/BLKb8+Rr3MGKA5Q0WltbXLSTcUuLbm45GmCBiYEoUKhHqljFNWdT4BcuMyFoJIs&#10;RDK+q+GsO+b/cUlAWPvsJbOlaP9jRJ0AJ9gsYM2LC1Rdhj2FGKPLFxHBSTBsKMg3+CvgOwAmN4KB&#10;IijErfEbeEQ2kyzVKDQR23kuwJgKL/tX33hbsXZFV0WSI8cn0yeVX9G4U5AJ69OaIp3vO6Njo2hS&#10;8V7cbdiKgo1xGIIPuU7BQqNyQ6HqgdT3ARkYWeLcIE0O4YhNAWxfnKTyfRnWwO6nyQU6JdE369uL&#10;7b9ymTEo0IPpxUg9AB4rR9uyEledXnDHUApBpaOJojJWCY6O+qo8edEP23XoDjK32N7q6hscueMO&#10;ngAgFtQh+DXYp2gAkUzTUwtNf312ego729reajmolPWUnyZEtb6kUB+sgEBafIBEH/Roo8JKZJT2&#10;WarDCnoUaITu86hlWksn1VK4Ml7a9dIRhs8rYTFqnmrZOxZSDRMbQFQs5Bo035vK5BMqaUcAb6ur&#10;p2fQNlgkcyDK1idmAPMO7e07MEbs/5dAUlEFy8JGkog7W+QMRgYN4MjhIxBFehtqgbFf+J9/NvmV&#10;L99222mqvZXjo1UVlrBLawMqI2x6WB6XX32pv7aipXJn6dbNF554rG5j9fmvfvnas89c+OZXJ69d&#10;PNJQs3DhpcsvEI7PPvCGN5z+0Q8+9unPsMO6O9uQWrU9nY3BvtzZIxmyEZieur0Knr4xLCrvQGGx&#10;Ecap6SVJWUtWrrsp7oXFV0grYRed0HTTlGYVfhHSERtX9h7daGyUtPRKF6GXzDOJ3im6ybsWKGzn&#10;U5PPSbG11Q+87rVtDz5Y0dVRjVTE/ExspfpwrNGRo8cJZkmEgE7CgsjFKP1ufUJQWMBYq4fsg31D&#10;nsd9zBnnsEAruEk7S/H2tbVKzbfSArpHASCt0T7TkLNNQNJ2ahEhwWxVawdvAjDD4NHthuZ6Av1a&#10;6v+dnZuri0BeWwox68ytuxyooIR37zE28OdnQsnVnHBMitfF+YKPYY2B0mhIXTrFtLiFvwgeajlA&#10;W292m8HhKUc7SD7qgKwlb0TATwLJT4ESCEQY8FoAvfgkbZUsQ6VObJ4NIc8KjQwJaySOjZddChW9&#10;ARx/2VGe65DHJU9gRBBR4JNTqCvzrA1FnGlQUb20hKdZIYpyraIKgDQHz6Wro519wYR4Zh5xMF73&#10;2ofe9IM/UL29zsnEPgLV4OzT/EwjpVVQiAKMAuWOwDPLuJKidp2EtkxctOIl3TuFO+PIIDZGsSkv&#10;WyS02iQTgD/cshxf8JaWFhtZ5ZsYMvKe+kgJQkgW0Z3k6MWmTngaLT4NKpb23or1Muu57BaDgGT8&#10;wdkkULNnMK/Vv/jAYSnrqcR5KWViSIQCoiZoHgRiIJwAm35rAykMiLraRzbQLvO0xM5wBmDlURUl&#10;gqik2MgyW1RRDEVuFfEf/hn7w51G9xbk0c5Ovnj8bC+WL8xEusNrqcASkEAbQ6pndwmJXukKzmQM&#10;WGNjtBI1Sb7iVlgjQ2kPDzZa2S8WWs2oVOt5GDyGKG4j1bLO+Izqu++cROHo6lXIagMD/Y333c+G&#10;22YmIY1zdKmKyDthj5tCyFAA1G4syhSMychpks4lidbKCcBxU3OR19EOR5HAT1W8jfOm3U544jqY&#10;X6YBTIWNCiYY2HSU2NyKS2A1HnSzE98YLk6xo/ZA6ACDZZtM3o5sgCfhRKvtnRs3b3LgmQzPPWq5&#10;NtcJ4wsKKb+7BYuA8xcN5p0xZnHDUnH5LGqJUFxmp6af/OpXJx9//JkvfWl9cWF/ZfUEeU1j48To&#10;DXBwHAUFJwfrNbV09fYSwD719See//Z3Xnz+pYfe9EjPufOLVTU3X3lx6tblY4dGePzPPP0U0MjV&#10;6al3/9IvVdR01R058tTXvgrSNNgtO9Wh4FDRre3X64fU9qQ4wSwYg/KBgUFWtGCsXl/a9QhEIJ0Z&#10;PXMWUr/noJOklAlS4k4xUgKAMj0sA4YjJL+TM+lQDMwxpY5N5FIXcXI8Lz6aZAQPUeKUgaOHK7bW&#10;d69fnZuaWJyf1+tmIirOoP/+B3Zvv30boYINa8JlLCpvnNhCnXt2AF6Tam9BINnz/CIARXhs6pUX&#10;0eTER3VElcQtJO+cI5V90sJDSMpuQNxAJIR2x3VG9mAq9tvaW7D+FPjsJ8n8WY4eVUQCF8B2XDL3&#10;IquvdJynmc8CWzKAwkgD/EBlKiGTwQChA5sQcDNCHJ6d0rnmDkxjmw6DvVuLipvmw/OYTnebYmwU&#10;dLeLnXnkBDHUMMArZNFtxIDWIlpsIOd6GHChdyHoL904CDG/BXLpOGmS721kdpwvXiZLSw2sYloY&#10;VNFuzY5dujSpVUW2wXNHtEYfGHcBFioBCRu1sUW2ARcA++aMvcr9kYH+u+++vaa3c2H81tryPFsO&#10;O6ku0upqc1MryQr3R4ky1viAMs9DlUBC+2KmzXkQgzvHItGNIRIt6MydRb41hM+yPQ86plgV47bo&#10;FPIrmlTIXcZDUC3LVAdzKSnLiBB3dCDdAzX4ewbaAI6oC/Fiwk5LgHlzmXisWDIVCqtw75gLblqZ&#10;HVbd3Ngiyw+qPk3h+SoengfuLt+mnFI1MIA36sNkFAxFN13ORumDTUWbG6MCnb+mAbCKvBiFYqz2&#10;DrV2fVcwBKErjqY92W5ffI4tWPuVp24/233/Q9XMoxo+jAKkkv+sBcGd43ZwFSbLtp9SyHbWgwMx&#10;Ae7w9yqhkN9lDDs7w6EGNrNulAFOiEvA/ti+caNleZndihQHp5kb3lla6Olo17HPzZPGAGXbL4O4&#10;R0srb4XhlSGOXoe72TQBU2s1YG9/YGAA+mUmpISUR00gygaEZHYNqb1QmLz6YTP3nGZFo1jQICPy&#10;5xM/syCIydHnzaD4LoRNW9qYxEJQRhNHjkCRura4w0Hlo+CVHzt+/NiRI2QeEcYU7wJlySAPAhnh&#10;FraYtLG1JR59//AgB4T/EtEQZrNsMK5gLazyUEYGh3u7utHsXZydxZ3yOeyq0dFxwk+OF2UbLHdf&#10;7wCo4dLe/od+87fqR07sVzODZphhAR/5X3799rf+UM/589/+zpNc+KGjp9p7Bhu7Dw0Mnem6/Y4v&#10;/sVf7S0j3EMNcCej6OvIxAm58HzGdx4Pa17Dhw/X9g9sIZOWBusywCLZBkGx9peogZMsfJ1wQ9nb&#10;TLY2GUyqjikrUgwxi4So2ieuH+fM0AP+QoFLCaGaakQCeBBj4+MkQhuri1defH781k3b8eAaJ0fV&#10;KVbXrY+Pb128uDq3wE9k9Qk3g0uYL4tORMfHNgbTMx0hh4WcQIFKRe70QCU4YseKgMHN8KRhx+ow&#10;uLaKkRGugwVBOrUnX9KeB8HpdtyWVqGGQ7Hu3qnL0KnuLn6JI8JhlZBSV8u0eB58F+ounR0SSqLx&#10;pB8250B9BXxCpq3VKOeWATQTYhgWA0fgn0i7zfQkQfMk5ECWCw6IiJCbpFirJbkRfIUDiDnW8vyY&#10;+qqyioBMU6OJwvfau8BpsAjmOKtrE5MTdGCD1ZDosae58qJnb5+c2DyxOfUeR3NwEQ57s4iX/ClG&#10;hZhqbGw8xV1JluxXNglAAf+WE7K9SW3qyMggoXRzA2en7bazJ9CKvvTkt5D0r6+R5yNlZX0TYLal&#10;oZl9bmGW2e108EJBj0Axr0lfSOxjBq+AsIIuG/9lfma6u8w7pW+HCoJR5VgnG3COaxyg7gccGZVj&#10;DjNbvLmNhaUlW/MNtEGNXtMAQbOlEWXWiIfBS2lmSeMgSU0qYNr6lz3gox1KW+2dnTTAQfhWSfXn&#10;7xlROcHaRbAkCrshLWjOwzY1S62swMJa7XVYGRpsw3hyYlLLPN9r0g011Zw0OVfqpHpVPj7pZ6Cx&#10;cFFTNzHvAakOeGGfuIg7h1BYJ1YVUHVl7FZfV1fFyMjU2OjGDEkoTHsJJFhPd7+2r4ogi+9giNP/&#10;ZJMB27ccYt6KiEbYIXU6mAl4chiE88xnkSVi3YnAk5oSwxlxeQ1gKR5ZEnCT6wJOSY6M90qk5FMM&#10;7UnkRFJKJaq+yO3XjY6NpSCWoxZdKsIfm1No2AtLyW6hinw/MiMGxLZEm7PjzpIdsVxOkuYO6daw&#10;ophBPqy24zlM/twxcfLVDpNobyW4pD+F3Q+hhf3EiwPOc1129/D/ZhG0Hsift45x4uQJdhtyveZG&#10;jgjZoa9oemo67Ft7TRzut1+xOMeQs80HPvCBoQ/9xKHtvbGI2LGR2VKYc9CA+fWNu975zv0amgkp&#10;FO/MTI8NDp8OdlzFaB5klTYWl7/yV3/1wJsept7R3d379c//Je0l7Q3QN1vxPZvqqeFuGWzYWEBk&#10;zBnQMNIiEAL4p/xWzbccOzjyBEGFMyPaIOi0Q6rB5Wo1IyTr5g/k4UTaaiYKSk3l9kuwU+T5oYMC&#10;fznmuaPj3L33dL35zb3DQ7devcChQkODu6etGSMFAsPWVIIRnYrNzanJyDHa3lVj11WtHB5dgp7F&#10;pgOJr+k1z1ZhcpLhh53fBsXaydnZOSBcydSgqOqiWE3issH3rdLDBGAykwPvUFay4iceQnPzvgwH&#10;Uka2UBh+Nl5gZJHAL/kBW924rKomIrfbpM/sBKANPtJ4m5Yl57/UWiJL1OdhtKaNUbY6qsOQNE1F&#10;RDGBBG4aGsP/YG56qQMWcPp6TB/NanAMMN4EwbD1IWvjCgowzV4zioati3ofWYqWDaZ/1eFDI+2d&#10;KNYjNilax3litdPtaXXR8xI6MO/GKRVPB4NekT/G7ysOs0kzIdXxWorIbfSptSOB7Uw1TiO8Z84N&#10;sjCET4wgxj7g3TbXVze3aCoJ7UdMkkl7s7gX7BEPBMCoRNC6l8AyRoq2Rh+oEYTfYYYUx6RdjqWy&#10;kgpiZqZuc4MwNEudEJsRE9QDUlVKhYxHibXlx7ak4nFjE3R5dPkhM9noBFE+nvIWjo13CGJtR5NA&#10;q70LckZJ4nhYrEHi5jpttC/FpegZvbVgSYpn8n3+VMmhivlTi1xCCanZdhNTE4AeGE2+UYo52EY5&#10;6ukgIElhlSNtb7bl1qTRzj5a/ZUhA7m/vZ30plQXZVQ3gYUKxGpbQRjgXKBzNDs+1ghpT5EBtt2W&#10;4IiCUNReCUjdOSW0TAne5jGJO5EBSae0LCXjRKZsBFC2+XIbKBB2sy0qVDKJdqTfO7vVAbU4H7q/&#10;qVEYxRx0AB90f+rGErgXTpjCp1SBal0cDA3Rd9Gj8aEl6WbbyfqMso8hTakFS/qWPiX8lKwx62bW&#10;YfFTnoBOjsHDUFmNXAjWoHMxoL6xPv3aKkSHkI/JBUwjb3BnE/KQr3HUi5iLLRjf46U55CnrMMDM&#10;+TNnkepijiKnnDVkau787CyrBBrDr2Sij26TtYKNc8e731PZ3VN3+x1TT37HKlYT7+8UFRzS+OiN&#10;1oZGyq2cya/99V8y07Tv8ImQ8GpauoeaB/u+/OeffPILX56+fO2eRx7hfJ8dGATrWVtYoIzDQefA&#10;YeCAGghLYQzBCWPN7J82lbOKaEX3oH1Yny1GlEYATQmHuaZKyTFmIHi8PRgAUXhEDw8GuqmJk0xr&#10;HZvNDQDPnCYRoveGBiTW+o4fHxgZqhw+VHH0SMXJE1VXrtD7irvs6Rsaetvbmza2ICbzcdS6HKRZ&#10;2LIhkMinzpcAS5RgPUjfk9Qp0Qx7Xg1uYhFbrp1+zdWStfCgOX4EWpaDTGBUE+Nxc6bI+QhX8DeS&#10;Fmsw1gxLicEqCmwVsKGNIbXRysisQvQwVhBEhqtA9FqnSLq9IQhvYGtsYCFIVFrIwonbjOuRAlA0&#10;rAEEqpwmDlbE9uWbFvEwryW8CPYS5C3+NtQUz3IC87R4Q7t2yCwYvaceL6hcFTOM1ienpwExeIFN&#10;cDt7yDnwJHnxqRPHOYtEaKTN8AL8FfEpgkg7GPkUAhBRmnSNSq/mdtJGSNcVjSp4IGwYvXZa8GBT&#10;fK3j5JnvXtfwzve/78aVywAmS4uzPAFiJxBxchhyU4K2cNUx2Y4FSEm+BkfR0d7J9g487RNT8yfD&#10;UHwWGrBQ39KPw3dkdEdawFDJ2UZaalsASiwrTAuM5/Q7/dmBq6tAE4JVTSF0k0dJV6o0XIxqmDTo&#10;1lgsUtpOkRw2dza15Ob0bXkJXBYLLqigSh0I1S42etiJLips+FyT3Bw02sYP6wNIl3kGPFkdYKWa&#10;s+TEHKRSqTM2VF0T9kKt3ma/CrvIr8VkW+uUGF/lfnUjR1g5SKNVNOoYdvSjzJC+aqwE3esk+Fwi&#10;V1zoTeTH5OBGc1ZTuHrLDgaWnkQcp+rV+iluk3EwCs6AlgQ3y+q7qQGswx7FMw687jVOEGc38CPe&#10;xw2vtMjQHecqentnX32V2A0zmFA68EGIHEUfw926B54gYEoKxs5m1DxrMj42Xmw6li6lP+8oBgWx&#10;SmomJBMCHSQYmBtBq4i2/I24hG1ymcnmIkSfPmLi6Pktcqk2H+mTTc1Mnb43VorgEfSmFA/IYAQ3&#10;IfZGEhUvrFFLZxdGgVIBT7qzsYk6eFinTMmqO3367MLcHOMvY/HhkEbMOmxeBUVvXB9obV57/LGb&#10;ly/SFaXeKeKxHV0EegtIY7564XR3y42vf+GVz3/2W1/90usf/fG/aWPhPp/4wufrq2oX1rbe9IEP&#10;MDKleXjw2vrq1uRYb1sbgCjUo2ghO7NoeXEeH5OOCXt41IFWK13ObsE67EaSA1OSb304Ca+Ba9aa&#10;WAC6YSIy/pJpt0SpsqTlUXBI6bfidiQS1FR03377XGfb9ujoyuT4xssvbzz11OiNa5wNPoUt137P&#10;vfSkLkzMpPHD45qGa6JbSgJ1DJcKU8KCPrl2aXYovODYUDcb5okdUpgVKns6FVTkG0JmR3dPZ3cn&#10;hSMOt7qsGVlQ/DPnV3Bc2qhyFNSuFbGzBc76BJlBMjlUyjQlTFoLXKbSpCNnkC9nmGl7Gy9h10EN&#10;VlyFNB4mRgRSrFalMdIQJai9bRBFhZ43SQuYiHZivVKL4poSeXs6LfMAr7cytCm0ZLl0DPC1Esf7&#10;oIwI0kI5inCPNxGO4H7ZOXytASZsdXV2IvPD9ixdJXRXyI6tt5NFaxfXG+xOTJzPP+A50iG+uT0x&#10;MTE6Num362oHBge5KRg4ERSAMkG3/HYzo5P/zk9TR5mZHseWwoPuaOW5mOmmqViyG9k007bIjB00&#10;ZLsmdoVitRgUgAaa1+Geh58UBiS/lXzZIhP7ip1m7CLELxOfxRG/dePlSuH+Jo/HmilUVLqFCdVz&#10;1jRcuHAKOS3NUMax4Fq72iq68h0Qg3pEb49th4JQOntPcbrqydeo/YRDaubKgbdM+PF7RyQkHQzC&#10;SJtj6ukpPmyzLPyUh8rqc8/W49Laz8cTYoDEs74yuCkwEiIxMcwyhRi5jIjqMoLTFeD9qbOb2Djy&#10;tdRYCNKFHfk5Tjx4yz7mmFtmho3FE2r98Z9LC7Ok7mwf5Jmk12+sZx95Vaw471wcHdY50HdobeR6&#10;pd/cE65sECQNVDW4M/69MTm9urTQBDtdTqh2ANJCEzNEQL+uXYU9T/ZfVsCLP5gYotYBz9sOyQTI&#10;CTGqeweHWHvQGFPB0GNk9R4AL4Ab7gHHOXOYzXd8vrxt6XCVkZ218CkzGI25Ow5+t7GCNwKo6e/v&#10;5Zzj44tmQi6m1DT8IimmKsCbEDr5QHRTtpvlBUUySDY3u4SrAI2h05xARsYVsCJkx7U1Mm7ZUi6j&#10;CCqEEB4Kf8PSEQpNXbw0Nz1jx/OuURs3SDYDE0ryNQSSxUWAvYaayqXZ6fvecG+F82DF5L/63//j&#10;5WefPnLs+M//77+xV0M7ryHnn/zJv69fnu+j6ovrRexGhpkdTDxclfBwWuug3vax57QeWChCAT2N&#10;Fi3x5J4bHdNeksco2ghJEzWHGoyqGQwf2nnNsnlQ4Y/tm0XRMci6rCytX748dmuUgAMzdvnSqwAi&#10;OCca1gA6GodGFp9/Mehw3fqyjBrsppQGItsael5sn0uY6ejeNPkfBF9FJo09wkEnXAjLyYuVhWeh&#10;QZyRR0Bti0BGjod62T70RKz4ESEs4S9408E9bUAW+7XrlcCHqKUwiDgiAtWOosLr7Ch1K3njYLqH&#10;PWyEDhGeZ0skzGKmKnzkBs6L2y5IEf8EGOHwC2aD4GeJKE4XgcRSU0nTs1fIXZB/FJnjEqzotlTz&#10;UIZXXp3GPqOr+aYwppeaMFO5G3SGrTpVy15nqNfUFFNfKXgyZcr+KSMVgyprVgdKAOk9pgxAw9fs&#10;3KLvivJE6uHsFWLhIi4KTQ396MXV5RN7ey88/wwFx1PHj3NPkSrcwr96Abs6HmIzcgaZUXYJS3xW&#10;upqZeRX7t7/lzW09fXPjE4phxU1wy3adpI5KhsoShRltyJs4z694VT6Hfegx9F48wtaui7lQpwSR&#10;jExLBGSvhQyuNue+GjP4YIgJ+7a5FU3ZyMaAd4mq2CS5h5as826AHUhXwb35FRZYRvjP3TnA90uO&#10;kyGbSKYZpUt3D/tEYyQi5m2Yv0fUSkskvlbLgWdvlWE238v+CimNSEEMyPaBQABG1tH7FyWoqXvd&#10;617Hn/SbscpR/3BZtdq7tO3RE7VOYGQxEHED1G/h/Ld3kAyuSGhD17iIOpmjBSJn6zERXIjQvEyO&#10;aUVKGQkiIr+ALYDuCsi4ND25MIsotq1l/BM/5P2QMi/Oz47d4nQDCrPURZY7DWWqKZXHUyioJuCM&#10;miXjhmUBz3xjDSBIPDeqgTizgk9hCe2FoBUNtYrMswiK5ZdYBM5T6oscqcImN72o2IeNQUCFn0dX&#10;jGok0WIBmkPhdHiSeRadkO0tPBxAJz50cWGOTrmEZu4gjokdMUrwoBmiLBw84dXNtQd++Ie7hofG&#10;r1xh56GWRBgkyptxUCZ3XnKBiVSLYrcV+hGZIw1aRWnXyar1jdtOpV9jcJNDb8kbVhe/9OUvnr/3&#10;fHU7c3u2/+Vv/wYFpI/95m/ggpInc5ub/8ff//nWrc0espMQYgn65RVg7CwIWgcEf2Uz0GRfugYS&#10;0Mm7j9sxPIm0DWWvMlq31tAYkU9LxJCW4GyRgThC1i5wziU4m9PQPT9EqQGyd9HTcWoXZefMzqAI&#10;EmRO6pxJyMzkPA5JxF1GMHcNXU4o0FJYdOBISkJN49CFlZ8xqRnhwb1EHUrdwWLLWFPuT6Srrhb5&#10;dLJam/nUW5c+n+qLGXRkQS0kMhRczCFYnzm4MCOyAfYZYbd5IIwRSHZYMTvr5dFkr/GADKdXlgpW&#10;5ptwZcRxfC7XRKGCObZcOrASF5WF9ctUI8gpeRhPL0zZkg0cNGrZTvI9DRnqXTHP+icJL2A4wL2S&#10;lO0wYlkwAw49dEibH4HRobjETqfYoJxZHS5ta3F5EVA4vGb7SAOFV5CVu1IRA4yUEDPC19GOkbhO&#10;HL5mX6UjZgrWSrrh3GHzL09UXd3w8DC76eqVV7mr7s4OphiQwOrBAMpCBjZSEa7h4SkFoRUIVIVj&#10;YGGH77ybIG7m2hWBRyE2Kwo2EAoV2tbPjqDUvLS0QNaAOxYid5RHeROz4qjJR+P/oEk7k3kVIzBz&#10;1SOGByItB/Z69B64TXX8oJGQVaBXbtiKDdfAFAEGe/axWoCx9nlqwjMspbr64+eHOUgy2zMikH0C&#10;kqJ1VohMhWgAT7Jh7jMChjYZ+7Y840xNVsy80mdsyJOvJHEHySn/J8ZORUwVm/Kk9XXcLKJo5tRo&#10;38hW8fccqBqCldpjWiLzV7UK0XllyDEyURi+DYfjWUc2+FReoGDQKeUVgdfI6zj/m0ZwjaAPKcg4&#10;Xls7S+m/9KBrB5J1JpHmFhJ4qnUQJlBkNJx4QKdPhFSY05xmUI4icTfW2YumW4/Dz7GJAY59gIfr&#10;IQA2VBqLRlg9tVo2ECyKVCNXyxsqCxmOuV9M8RD7dHiGOiRyE9X21W5GJZknXJivbCnpnKpBro/f&#10;GoOLQobJR5ephixGIAIcA05eNjWXRUYK027oh364cnBw5snvQELobO/gT7IPugkDG6QjLs+1JEkY&#10;ESse1dWve9vbWNOpyUmckCAvhyURFFvbmWBNjGjZv3LhAgXEgbvPVa4vf/bf/uHdd91+7uE3/tf/&#10;+3f7GvYbdpY+/W/+r9Hnn9qen2nGZCFKqboAWaV0JRWygHHEyuR9ErsS9mrpggZwj9X11aArJKnE&#10;oaAOhS0G+gqfUGeVccMabcBoYhlKwI7TdkxrqENmZvpoC0Rmihk+J8Hc/sDQy1L0SvCI0d/fnRgb&#10;n5+dz4QgSQ52CUU9J8RUeFHxgYk9szdkzm5uOLjay4oP5jKWKXJSumfkAtrKSJljf6v2kU92LrOg&#10;nA1RObGETjuoQdN2RDDiJHP0z6zT4KzqeAXvXllT30H21z/AMC2qLjMzcyHFurFamtuAdVkowJEy&#10;BN1wjd80QKbZ1p6dBLB085tr8iVbJuouBVEVAM1TLyHzQaCW6lmw1hpY2UKu1kWYflcDUdXyrspL&#10;0lMV9yJLQ8DXycK0XG2kcqogFyKU7R1tAm4Ipq2tyMCjOpoZYnwi5oUwlUxH2awchHJ2SAsYVJhp&#10;GBJ96Pfh1JfaPhsTwxvIq0K8bmf3jW98Y+OjP9A2NQUKClqPw8yIbWKpKpoVs3Vtwyhd49hLGoA5&#10;Atypu313jyISu5n6eRy2S+Hmd+C6nWgGWPBGqExGkpQzj+dgWcoCcmbTYNmJvTlAsPm8aEbzrAmO&#10;lLGOXq4WVgaHKCJLhN3B59GAKD4sPVdjxyWyobSfAUbausRAjGkJ91KYMfL8+PmjAa2FcH1k36vn&#10;kvzaskU9Cv6801LwCc6eThOpAQ27AXukPcB5Mj8J8C2FdR5inkdYQA53UIcwoJNxqfGjKq1I7y/x&#10;CTyYkm54Dbs0r6xStZVxQeWtFIuh+jItDZbYpg1LVMxIHDjMEqsbmrgzPokGU+mNBSfCS0f3RuGL&#10;g5kaREzCln7fVmG0yuhzaaFHOU1WJq555xalHjOngGXhQSriE4IBv8J7EZjzfe6cGcx4BSPI1RWn&#10;YyzMm7YjbKR0PXIcyErYX8ACtbS0s1b0GobBgZ7OmgVApp0qorcJzYDQj8/nnTH6BA7Q8SBxlYA9&#10;nYQOiGTRvDAYFwsLxAhmWLW1qo7AeVhb55YFnUVLDn6r1JtshIqJF6BkTnlrWw+FmguvzoyPAb9q&#10;wJgryXaMfiDQMI+YBJaCOnUfeElsVn6LCz/1ox/seuc7r3/xC6Ac9CODyRLpQ0uVzrCjqDlsXaYD&#10;jb780vZLL1784hd6WlqI3k/39rz05LevXr64trz81vf84Pv+3j96109/bPvI8FNf+8p9p49T4abj&#10;lKycK8Qx4eRokOQTi3SfwxCgHAFO19c0tjaZpJoNeJhZN/NDqfRQo+w8chh8pqiwczic/rlCau/O&#10;UTtJtoJN+TldyZeSxtHfpIaBz96+W1ZroL8Pzsn1G9eX5hcCi2tw7YNxz2/uISyhChOGVVEknhr6&#10;GySaMO6RrDACynFg1xegloeOsA5TwJFXLIEzvR7q9kF5jhA+88BlXzjCWFKt1SQdsxNIIcbiv3j8&#10;tU2NQ+iyMg5cWGDn2vXr01MzqFKMHDnCJqRSZ8dWTq4a/5pdwVM2L4k208fbu3t4oKwocrfiJ0nG&#10;XUOZy/Yi6nXSJhQiU6SJvzdJJC+QCWWFhzOvCuuOsQiq6ADaxPlUyhgyCxLMIYQ0lolQ0C54B04o&#10;c+ucb6s4qy4zaaoTr9EboiFfPk/CMPZpJJyqiVejrLukPj2id7CWOpm85le0rZ1rFUhMT8zRWFpY&#10;IN0Zvu3s6ONfn5+Y4lBTDww8tY3wBaJLrS0d8Fcj6GgDD6uHgsWp17yGgc1EBHzi/CyMpimbm2qp&#10;wcC8looDwYltZh9sGqeBz1RMzSg7wiMaDgQzGLzb0VYQfNluy8uiz1tbDQybRuu8t4fdRjQOALC9&#10;r0FowEd3tFO15jXY/ZaONsIf/p6eplZKbQZwUMiqK7sH+mHnYApByXHVyGEHqk3n18fuHDLdttUt&#10;QUL4nsQO6rlkMEFmXZNdbtNKxzflUYTJbVBggVJnpRsR+pCFU4DzBKnWLQuUE50aEz27kCARxyn5&#10;g5RQtdAYFVp6OAgktxZ8G4mEiKGY1MALKEXjxrEKVlZtpZFNTKNzikkh0oa9H0fuyBs78FOmw2xL&#10;v7XpnLwxQyFjiInug1oY5Juw8MkQNWsQM2N4XQ5SoXYfDOqWxqaztCxQ0Xv4KGEXD5KUH5yB9+/r&#10;7YEEynngFxxKauRFtGshzskL2WeYP9PYIvcqvFhNzZfNKBZE2Bh6BtEJ9kO366RBryOwpwwA7JdJ&#10;VnU1pGkwQrrMM9e93L634zzm9bVImiEK6G2pq6A+YiXoJqLSTH589SW0ehFDyNDcGnnH9ItyyDu7&#10;ugBkgEtvu/NOxhddv3FDojH3t7pyjsHwx49tPvsszfHNjfVMWrAvlCiewy9zlX4LmL80JTZ2dPS0&#10;9/QdOnwU3Pvzjz3xt37j/7zjkfcM3/lQRdthiHb71U2DQz1f/fxnX3vyBLJBKwtU29H3ETxiZRm5&#10;pCHYY4Jim5wVKi2CfVRdzPhssy6DvYXnXB7jjkRe+XV1kTAiPiz4DGGfaqzSzsU+KWN0eJjkOBKB&#10;db6+MrtXAwpiW4Ti9KMOcqW0LjYl8wGCVAVtDm1UD8EQE/XAUDbb4U3BT7AJBt2huLIe1vy2d5pb&#10;29m6bvgymHZXcdPIOuIW0zK6syU/x3qkzAqCGy7SET2R6qb0X9fUgDmm4MPtzczNLc5bmmtqb+sf&#10;Hmk/TAGJuYJOIlZ3ISO+EjmicWEcY/WxoYHLoOCpOq5vDl8exMPTaS9jmB6WVbL5SxNz2ZOBvnX2&#10;uWYLn8ZJNIivrMhFUOUZLZF2YAi8gAXJaGoRJKX0Q7LeSAzd1tocYiR3b6eJMZ3dRthtByMka91v&#10;aTHkLyE8WRq+mX3Iq+qbW2nv7O7tpbrAtSERoUH6HhTDxW+uASFW0Nn7/Kc//fLzz7OgPXS1QCTP&#10;JA15vFs7EEChac9AEy2C7/v7zJZtP3Zs6tJFggMWnsDSMhhieFRYlhFE25X1GJIrjj9Sa451lhCc&#10;PnVHEpvAsa6N2Dc2aggENsoJqqRMJxedqoC9S+sUr3SFlLLBpTGGoCUQ80WxAFGFR7CDwLP+Vp4K&#10;WRe9LWw5fpQIntQnU4DVq6mv/rt3HRbJizRSgDbNtIXQIr6hLIvS0vL4XNsDxrRgnSMMoiFJe+7u&#10;LiUsvgxfjSn4dQe4sLhhgxhXczgMYFGgJ+cNG1c0jRSsKBukVSbt5gql0i7RPzjUxVTDrq65qWm4&#10;OJgM2dBF2zdSKZlcZVYS25fU2WFAITZKZtLreU4iz+ZoJcUfokGc4DEtv94GH9nZ0217dCB4ZbpS&#10;/ytwR9F74sVF0EADgHLQ3Kxy6y3NVtiqa0cOH6LhBOYWOaC7jUnsYemubYJmVMN2XnAyr1deMmu2&#10;HYgz1pOqTnJ+2xZxPeQWFBGQhiHUi8I4F68cLf9bXF2BHgtYTA3FMjpScI2NUSizZSMtZtYucm7h&#10;X7u8zgSpRba42cEQNbUnz9yGypXPQwI1yDJpEK2FC4JfQdC7B4cOf/hDG8ePz3/3O3A7jJNRbJid&#10;HUENanX55vWbpEYFYWRbcdVsWIbCkOqCaXMjahwTTzU2rOzXTlfX3veO9yCRj7kjeyLrID5YWZp+&#10;+atfONqE/Kqt1Rgw/dzGKjA0S7GATvTuNhI9bYgNKa9ay+awwhbVDsLRDMrzwYkrpN/WliLY8Ro+&#10;g20sBWbkb+LlcPg4Ys7eTbrmpDvRreSYQCz2/qrTRAmBUXtiUNh07BrflNkIAE93EH3rjMnI/g9p&#10;1Ql12v2aGjLlhcUFwBKsDxUeEnp7+AHZa+uxEXlYNvQW6I+NV87b99QLKkA42MAWnWzTE6TiZbwB&#10;sHcjQoVdXchr0Re7vIKVtD+4vau3e2AA+8gN84jVLiepky5bgzUnPEwb4Q78EzYJH8RjVkaR90QK&#10;VVTOuV5k1UWvo/gGV7Jsx3zxbqX0ktOhjTYECDvMxjlUv5j50NAA/AJuIBpW5F+YxhfgOOV0Rsq1&#10;KenpHA/ZRoQOwWCJWaFI83oUMFYyM74Np+W4FDTCAjWQnNU1tA4MDZ85c4ayJrw6yPhRAtAQlavS&#10;hq6uYlpYuqImRg+NdnO3goCHy+CtXPW6+qj3GcSUIKeDxs29nfHRWxw0pZSg4ZPDgWHWGAWwkQAv&#10;wQNw15a7wOTC4ijSj9w74AxhH5sBMCksjoNR8Vhe8gNupol+BXKUtJ/bg0/HhjxLcaNSduJiUuBg&#10;7zeSpJQ+b8KrkCQRgLO4pQpPpivYtdjUYHVIjVzi6LuG+TtnL9w1BR8EJIMQk+VZXYmCVybutERO&#10;L+q68Z/l76oYpGBlLxMAkH+z5V9cU21GO2ulKq/RCC4u7O85hMlpY1baUiMvsTnxhXMNqqoQ/G7v&#10;6yP2vHnpwsTorc21ZSwX10TuD0YvDIIaOo2LHDUliVP3CwFAxVOSs801LjhdnpHyk6TviEmOojiI&#10;WSHVD5vd041mJI+tLzI9NgSmZ5K7k5sVJTRuvNQHHAC6szO/MEse1NnfX8AHgfUlFZBiIMDOtsmT&#10;cOHEi2JPMje8u5LZOYCzEu7fVgm1CFZsUXN4E6NLNjCO3JlyGbbg0n6yxxjo5156YQoNkbkZBh/M&#10;rS4ub6yCyNOc7UDEqgpU5QjospiOekLHIFUgbwRsM+m8HNjehx5sNHfHlMfEhS2ouDZbc2vjyvVr&#10;eMWu++69ePnyzsWLrdQbc/vIRVWtrR8+cQL/Oj46jsACHySlV8E6y/esn2E52RwxSbq90ce6dP36&#10;G9//frYDFabP/tn/9/bTg/uos60tTT35NMPbO9H6ImmNHjzGy8Lv7i7+w+1EE49jSlhDemPZWULl&#10;PGWaTUxiws4shWs8cEmES7lbZpHBoFJNqRQZrRLwAIKwslgCp7kbuDFLQXYYG8exkKsH7Ah7BROF&#10;eU4AK23soXl1XwRB5SDLPqXrmiMndL69OTU1ofogZZKKak4KVSA8MSgKu06ZhH0nE3Di2Hv4nmLW&#10;w7JCW4eSjCNpk/BRYKQzjVtm8xGIbxJ50RyA8iLjKhaXhLbZtmaUba11LRSfYQEus0T4ABIIm0W2&#10;N5I1omixiLnhPrkSmNTsfwO0zPaNqI5ce3BVjXXK/lgNDBBmqDTUeUAYt0YuGAYIJ4nnCHbMYyYa&#10;AKbA8Nvm7tKTmeUrqgOhmhl38ywSslRyEnhb1TW9feMGPo6AxloOYgsr0JDY/xCd4SyR/zkIRnkI&#10;9rSquQ0gV1cvXsh4oAztjC8pHyh1waMqrVExYYgT2j8Dr5GRkWhPG7GpoSohStYzT9mpd82NE2Nj&#10;LFEazZULxjNR1eStedCpIW+w3kSweFFvMYQZSQXgGKoGNxHGyRoSItLd8v58pdCHVpqjdTERUd9c&#10;j8Rmk1PeHUi/4XjjqOrbqWiDm4+lo7uLQ+iQx7VVDo86DtZRhASSNnh5LC+pPxX76o+dGwrh3PnB&#10;/JCwiDwGPIVWDk4y+4PU00a4kARZFy5FJQE2rtODzAel+8RvB7eVWMpZ4hCSy0ViwUKcxQdiGbFp&#10;ewI5SRgqgE2CZS6oTEr03NXYHOV5q9hfpKVtmvFa4tfOrm9CxV/blNpDbUqoZgo4/+jGUFs/KFge&#10;8IIlTjgKgCiFYN9FYlg4U9OVeZQIbHhmbHsAPkinRTYzsT+nWKkzCeNWvX3w+8r+ceXAAs29vTOj&#10;4yY7ROI0j0K6JBJbXqO3wtOCE+Yu0sRJJdAYitTVqlYFeokMsc2oFCjxhcthCGUq5yNRErhNHiFA&#10;uYL7rOfM9OQrr15Y36ls7mnaqq5oHex66sVXvvvK+OrmKqXM0YXF8bn5S6NjC8uIPSIG0MlZ5QpI&#10;OR1wKS4G0t2KNSfG2piacmxQeyv2OoJFIanXVJ+87dyJR3/44je+NTk+0TgxOQJBinYyW6utv6Nl&#10;Qxh06G/9ZOeb3jz++Ne5rjRsKnO6sDg7NTGBf+Ih8sSpfDfCF6H1ETBuY7OL+nhdxStPf+u+u85f&#10;fva5L/3xn17+7F9OX3i1raZ6BFJ5qvlgsoTzZdiuSYxtTYAM9sezF00k/T4xjv8rUgnF28WrSvjg&#10;sxLI78DVxT4SA7CgHCq3meq69k8pAGSgXQNbGZJ+AGv41DYImBjhxuxVkUbEPge4z1PzWqJJZhpj&#10;4ETqEwmX0qAUj5IUyARR8EwGO0Xg2pqhkWGmlThvReEqjY/GJVYmOk5QYOtEQuP8Wzvbo51EX3Qd&#10;MTgg7/ChEcXazXI81aScRNYkwhV11aAuUAGBtCKeg5CeGSeYjaVSdJrkGrWF7lENvs8xt8AugaSR&#10;16ttIKvMzhdegql044ndYaQcuJN6/i7APjWBYp3xCy1oO1H/6+rBQLPy5Df4ydDw8VuWWTAlmDYM&#10;E9ANx4mDaNkOvWZZHEZryHWSpyb/2VsIds/12M9JyFJHZ1YUTcoMlMwI5cKW5hFaglqD1CWm1cEC&#10;BhQ2QBxYklLV7GyH3ddFaNbN/3X3UMYgOuH9uCqC1MLYEdCNvgQ7ivAiVSFHtfLG0AqPnTwxOz9f&#10;JjFmKISRq7UrgPgMZOG5QsQmowKWZLXx3MYBGdBRRB1YkLbubvItgkLCE8wBWWBnbw9IAsgwy4ID&#10;AOygtm4nj/E9BHOB7jBxTe/0bjGAvlLSXxEIklslwdfpH+hH3z1c3GxJelJb03NZ/cCxZMJs6BnE&#10;RCF+wu7QPgl9CCwYWmb8e1yq6JXSMLpLhwoyaIwOHykQTtjjI9LiBNHKwtaByGQ8sqwKRVO97ERB&#10;VIRXI80uZTARKDLKK3hjFpcPK9U8HkzhFCVXO5gbXbC2nDFgOJnaoW1YgDOOttCbWZCZmUQTDPdh&#10;IEJbF0+Lb1lyzZgluajWV4nZyUx6jx7Z7RtsyDiRuYlJfoaYJ/NQEO4kjMWCS+AHdSK0VcnEhFo+&#10;LTmHbeXBX0rDXHq3ODyCEmrLofkneRyPio3u6cCIQcu1pwms7PrU9Gxn76989Wt3/vgv3vsTP3Pb&#10;D3z4maXxGy++MA8UXrnJlJrqvu7lmqprs9PKaoV3zC0ovhf9eDki/AXy/O7u1NQkgpYAHa6JS63o&#10;D2MHhg8fqbz3vleZ5XjzJq4C/0WYtbFix1oBefBVJ5paKjd2bz3zXfc9SV8Dw8MUH5TvAD25pmZ0&#10;9NbUFI08gh5EsfSEnXvXeyqHT/UdP1fX0d9z7Paj973mO49/c3957UgnXSwtPDSqHQrU2d9YMTx8&#10;SJIG/Mu0btMqp2+LrLbSGUjj1ACv68SsgiR5VAAgascYKHopDKd25G8BUGfWXBWjCQQBK6toiHXk&#10;1uKSw9KsT/tjNUvSY+nvQZSgLJmOWX5FmNW0zJCLkyRVVKOggm9SzS2GJ9gj7kmqx6iZD2xvLYnY&#10;ViJTVd/cmMmfG3hi7aPyMsabmLYYSuuIkdCK3JisMEnfkCnJkEuPBBdEL4qvgekkNk1NmUNevclW&#10;QXUdlpgK71scaGoeLAKthW0dTE1TTFK4vraaWZfMS6GcZEZoLEG7F7yLHTAKQwpkS2vRoO5RCBuk&#10;dZc+GqhcJHxaB4EOh8dvQSihHmjXnFwrFULEA6Ndh2fjV9ghHMAcl21HN9Bflu5ntjTlG8ifwSjM&#10;spWBBjrf3cc933727NQ44teVDKngqjDxpbav8akCoGNvSsTi0vARrJA2NESUwuaWTYSzTCDCo+Fz&#10;2ePJdbbmGBzBBCjp85xre+gtVtq6HffJ9Egwhc52yEwyOJVpayTss/KsIEwV/oDIg7gNi+moeFa4&#10;RRHtwA4wMaBCKJVjkJvCnR6Ui0QzGu4odT5EUEl0HPIB29VaDq+JIRKRI2hjudq76FwPRqeur8K5&#10;Uv2gXjY3STxSgBPDuSrdloyRlcdUsvl/4Z7DBICFBMMXq4ojZWm5FMvrlugSTkYlo0BXbFxxtF0g&#10;qjpWjnQvcYHtXqXJp8iShTUh1enkyVME47PTtGy6yy1cpI7sgEc0rxLFMxZACjeBajvsrIYii5w2&#10;XKFn4Tywiv1dqC2kBhoG5Fw31kOIKeA2fSjQFUD0VUXFSjgPQZ5fFY5VvT7wj00QOvQ90tWj7+GQ&#10;GEmzNDmW3jKbnJqlXd2ykWx9ju4Yn7yrRtnYGHYZmWFyP9tet0p7JGK4I/0jh6YmprAigf7cHjak&#10;7lWQe9qIau82HUe00UPHkYqYpjgTYPaRwi7GkSCNDU11tWurSxgiamag0q9MjHfec//57/tgRSXB&#10;HbFh/evf8I4f+LlfGK3c/uyffeUPPvWJ89//4Tc/+iOPvPH1X/3yF44cGqJ2QwGI3YZLJvYklbYi&#10;5rDDVQ6rqrXqsigp6ZXA8nLMTwUsjeqpSeZPsxzJkSpouOUeCiMCFzV9c3T1+lUeA7lRsCOpqIL+&#10;kR3HJSPiHr28BoqoMKhQxzj+jnfuV7dH+990i8yHOUv9Lc13nToOhIAbsKi7xwhBgjZL05FvFQZy&#10;kzmJxiCVjaHBTdys+FSEbzSuPvf6QpBaXmaNyfdpwLX1g09LL4y9rPb9O3UkxeEa4+KiRJHOJoN2&#10;iy58qhCVYli2qEi38nett6SIwj4p6u9WSrUXGUGwh3pGmxOyKWFR9IN3D66FfERfLwEc8TqvJyFl&#10;LyhArI/nwWb2qJxC3b42GpJPeysRNI+dLI9VxZRYHI7mv/IXDL0kztjb6aFyTitMb7dTSkW/sd3M&#10;Zq0Xfa6qagfNpNFmSya4QnAdqLgwJrF2aRHwzX3ICcInacgM3Ch7eHmHjx21TRcSDyVuaGfqCqSz&#10;proK6oIhdFcnTgZT5WoQRTYYKfOGIN/8iXXGUPAXBujxoQTaap7LNGwAAP/0SURBVC1ED4sVwDfE&#10;mDahnig3kWoBEwt7us+euws67fXr16mO8dyRHmNxPOfWwxgeKdFI/RifhXgdq5F41i/DzBhoB8I1&#10;NjPZCGNEZVmKavSQrejSspuMISIqXifrw2XwKcwOoU7Q29vP5XPfoajS57IDq4SfWtVAN5iYLGNT&#10;iD6IgvkOUQCui++TwaTFXJ/NE7cxMg1jLZ2drA+DzqAhOY5OZoSjy/DcBBbeWlMrRtGxAlabpUKA&#10;aNi5p2gtHCjnYue3LBjmqwyh1ymy5eQ9f+zOQakmm6tpyhdwz4nwFMRwg2dBTI4m2Pd4lCUz5TMw&#10;YWxHzmp4dsq4FGqRPidsDQdckpDWi9hS9zO71yByVCwiF5E8ziI3Qo4MmdTOSwt3kDHgQSvkmrBf&#10;uRyRVcNDH6DtSdrZTZ+QChnmXMwRC4pkMdCUxhD4YMJNMCzchtCHwpUhgXgXivEcqEMQpRlgK/J8&#10;IMTDz63gOodoi2lDM1NTC6RLcIkM2RX0SHoo0wBL3dTROX7rFnuUbUGcwk95ALwDcDPPm7/HsFhw&#10;E7nb2m5HHkRPYEep7i29hST+7B7CZ7SUcEybq8tXLs3evH75nR/9IGxda08VVv+rKptffPHp5556&#10;/CN/758iaMphrmuvvfCNJ0a623dXlyG+x2dJaFheXVKiDOEep4igsyUJEE7rubvv5hEyWwfJNDKB&#10;GxcvkFrKkSBXrbTXEdJuwFMxboCLudkZ1scZ5JYEhBr1LjRPWgvZwBV3Dg/d/xu/2f/IW+e/+/wG&#10;QgvL86dRxhjo2a/EPgJesw9WL/z1lzbHx/qbGyBPAOtuoNKlpusWh4R7TsuSkZf5UOqo2ZCUdGx0&#10;lhtuuiOUEdBASgBjVICVyfacgBeVXm6T/cEj5FyVXYrd5jr5QTR/BdP4NsiZhQF8RY63uzDtFHZp&#10;RDxI4qUztrOTVaQzseeDjIwcM6b4IvEq4MkUI2bMh9ydeEbENYkPeEPWm/eX5wcVitl6dMA31kPG&#10;4Egoj6X2PEaWxLnC5hQ03lZp+1yIOrbdIFhMuxZIwyioIgXV3qmoRV0tKsowuugz7Onrbxoefvk7&#10;T3KtGE5lrzNsyUK9nm89NSQqgDAKFJtma8k8B+gBRfVsUFRoYAodY2ic4eS+D8FYNqW4M9kqq09e&#10;Lx/aXhW5s2zB6IIJnuqZeBD2mDhJhNfYfLgDiAGQwtcyESKYIXuB1YZFZ1TkpMf1a9euTE9MWC7I&#10;9HeOdJlrrppUYxPYtCdTrb49iYMZRgr7NuiW3hrpfmJKB9Sh+cc1ZzYKoXRESp2xwpYRpsOqOJa3&#10;9HMaGvLLHreA1OiayNoUyMWCCW93dnSK7EEIphxE8ZcHzbiP1hY6j6DuYMGddhYiBydYahD4GAqx&#10;9N/5p9I6DnovHSXpaz+gjRHzSQpzI8WEqsnhBCInPhvGWojy22ZsvIeMg6iJ2qspz1jlqeqfu+uQ&#10;XRXVmGZLIpjBlEnMy/lfuLfOpAA6ZQMVzxRyEktjvCnFMnoFAoXsXeUqdr7//T965tTp8YkpQnfo&#10;dfhzCh1svAK5sEwRBVcEI8dDhn8Z9RL4yExd3k7K+R6lKoLBdYBVsnKeJkETwRpopShBYlZTFaf8&#10;geBqZYOBl26Ug8nWcthqSBmhlNBRAkcbjmAYex5446aQQazslUKw7cTuRNU8cNfco2yY6mq2mokS&#10;O5JZarOzCwzdxM7NzcJdnRq7xU7i4KUNVzo4fjjqVnXrsKAamwCLcTA8IpEvlc+1IFYVjO8FHwh7&#10;eb6QjbBNLDVp40tXr3/xxe1/8Af/79673vz7v/dbv/zeH3vs3/3+zo3vnrv39rtf/7aP/Nw/TZS6&#10;XbWz/Pnf+Y31WzebcN2bW53Ibu3uTk9PjU2MYqNJZMCjmXm6AlyLpkt9Q09/f8N99zRvgW3cHOgb&#10;oG8bShSYCPuGzRfRYUuKcYTGIcyCYTF6unu5VW4qBG0pLmSpaIKznqduO8tYDVKhiqnpy499Dcu9&#10;ODH6nc9/avOFJ+tuvrT6/Fe+8i//P9/8N7/fsjDRvLNWRdy8soRkKmAWay4mFY5BcjROrCgEe0YZ&#10;BPYDpBocvzaRehdcR9oTdiEgM0Byfm4exi52geclzFpb19lBQMkxbxCKpOqKNayk4U0Jqgw3SEd1&#10;LFFhXFo8jiK7WAQZMaPZ11al5JWusLjPoCk1YCS0ki4sLpOW8vTlcTuil5oS0VOdgSRNDV2dfX09&#10;ODmaJfv7+9Q5i0Au+5Pwz6zbQjoHxxJrK9Kzne10NFDn9zxjF6z07HXCkPVQoP5IudtuFlAFCJrs&#10;j4WV5eaRI0333Hfl+Zcujk2ced8H9rsGatZ2l+eXZsdH6Z0YHBhcWlw2aXCgaKWNJ2HK84EYLQZa&#10;SlHYIettZtoyAOsiFc7NDVJgWkVQVQbWZ29z/jg4xNYBOIWbEldadgrNmaqJ/wu3qgoiBca14M5+&#10;7Tl0lB29sDCLpD2mn2jgTW956/zCAheDqeKxkW+R0vH6aHfbDcujyKBYlT81F0zzs3M/kvQNDYcO&#10;jdx193m2jCTtTXRwFdOI8sf68PCIOQe/RdKnYV0BYqKMRFbAc8OS81DIA/gV1D5KNMm8rHSlUp2i&#10;O3iV98SVYp35/NNnTtcDEN24AYIxcvr2cx/5yOBH/lZ3X+/WLGOb9mChEJSw2XROqmaj9NRGAkQe&#10;yusdIEQncGk2i4RRTjRgCLu5nsyOVYLvndlXrK2tcOxyR8CwC2EEeTAzA8FqGyyZVt6WiIrc5YBv&#10;808ePldqoNgsF9ujUkSaqNoTIKJ1q6IPfXWwkDiypKVSCAj0LFeaF4gtB6EWtfIYVB9569s4ulee&#10;fV4JhbT+Z9Wg7rTyEUR42CnwPQVYQwnkI/G8BUvhRJUZl9HB80dqfezusJrMswQfgutOXYGNQdjE&#10;EbLrxEw2fbG2+MtMyjeih5DxyXrgIocaF1dUYeX8pU+fE4xaEPBQhlqWRAP/ZhWe2+HmuSNnu5Bn&#10;IWQJuYWUnwmbB3Q3ozDCVh4zztaZnuGxcF/2PihsVENyK9GGMkXSK4EqNr4aopzxdMlXQBd1ICFf&#10;7CFhqc2Nm6O3Hn9qYaai4lf+07/dq2z6/d/9F1sXRysWtk+cPXr+/R8MjODUpz/63371qT/+txMv&#10;P0PWTSTMIQN4hat4bfQWOekkcy6oQ3Z0LMOiqagiymRtjE1mF1iNQ69/+Npzz68sLjnIpb4RW0xI&#10;Uxo9MifcwIcLXFhawtM8/L/8L5dnZpauXbMjN1QBLFUxpjTPj964+dxnPvXi578AECTDa3vnHe/8&#10;vuOvfejCNx7/yqc/PT86es9tt99x+nZaxww4fTqKurCFzAWhZqcEXgIrQgPbl/dthNV9pp+CuMnJ&#10;VaiVrq4aqOTR8CcZAzuQ1UMklpsghtLzG4RrEzN93CArCIkHgf+4euF4c8UDmTcVe0PeD8tPqqNh&#10;kiUB80hMEua5aGPxHx6CBeEF9jo3NnV2AiyoaYdiqt3HkK+c1ihW5gwgYNNME8/QOzkeBMfkTxh0&#10;6B9A4AQVISYYwbPIg2duI0okXsEuk/gAekTnoZ4EZ3Z5qfvBhytqe9oaa1985oXbOjsrO7vrJyaA&#10;OSF9dlgObnX0j8Ue24Yd7RPAUUZqQWnwAYg99vYmAATRFs1jS7e2dXI67F9PoCfnAVuiNpHwkyfQ&#10;BBQSpB4bdo7XmsYuqSA6O/wUMKyBiYM4PFC1h48cufv8vacfeBC92hcef5wRVrgupzLpM0qaHiwp&#10;/4UojddG61HYU54PWruNKtAS2bQePkSeR5Cn5oRBUEROISFL7SDQ1lY4C4npHETNwVuKA+Dypc9J&#10;T13n6ihQg8J0d3bzU60tHCpebwXYCbmDd965jFT9y69gAboQiXzrWwC/Knt6Kq9dWqcwk5zfUDUC&#10;xUrL2RVMm1Q9XpflwLYWhpKnplgffswQj4yiYhY4IDR4n/4Htih4Ojg1d1rneBNgkMhqNznYRUDM&#10;jIGdLUMsgz2r//HD58gazAgA+zweFjSVDdvf68BXWFQRcefxgKly/0gBpkEIoBCVL8FlU3B4iw5C&#10;TacynWPXrlx57tn0yGnEeWzSaelLFpFo7mrvIKZPsVvryeN2DI/DGMKJy4QcO6ayD2wGSRcCqbAd&#10;3mwvWhDlFe0TMhXdEz6Eg2RjigW7g6HRJrIZjOIXWGQk9rlSFhSPLMYSNNoQi8iiu5ttVF7D0eQW&#10;iPhj3w2upUb09Vq9dWabtW+iM/NfrZiJVU9vD9MI4BoXoIqzzy8C1ynBRGTFXTc2QaI0gTBrlrZL&#10;BEoTN+EB19jZ3XH42JGitkWoCEt6fHLiwvXJvtuHf/Vf/R/dp+7ATP3Wx37p3FD78cH6Q6fO3f62&#10;d+1XQ/li6de+8cn/tnj5peH29lbCA+6zruHyzVstQ4d+/Gd/4b4PfgT7eXNqzjYFR2zJw1taphxF&#10;Yae+/cjJqjvvHv36N9A4NoA1KaNFqIYmrpBkRfRiXGR84xqPv/8H5yorl555BkRNBWGrEplrRVhq&#10;ZRTJylb2JUUpclse39mH37Rx7OTajVtVq1vtjW2DvYM8d8EFwIdgXAosxB2aikWc1nJF5KOkNgP7&#10;0i68X0n3oBxackPJowyWpuhAMUBkme1hN1M1Yxuh88GN5cSStPBbkHwIBerkWvkRkW+nZBS9Ifu4&#10;DiRfUj/J0I3ge5wayZHZ0JEusUioBYU0gnXv6OzkEmELSvJpbuKRcwkUlOKosMsgcsxaxWEboRch&#10;FDYP8SkhjGZNoNEKnm2lbbbgUyfhszyHnAWdfGN7b39FV8/ktWsMY8V6YkZZUp7zyho3VdVx5q7K&#10;uuHazqbRly7MX7+28cJL8xMTJAWQEqL6V4eTwVJGzEBVbb5K0VU+O/6ssaG1o506GFZD3c9VlAmU&#10;23bZUwjDrljjU1GgMrPGoMRRFKHeoCqTHUNCW5mvFTUMwj6p0BHylY8ra0xw8s477zry8Jsb7rtv&#10;o6N99itfunb5MmtCndkQLPAjgBTHxIRM+RB6es37+RveOrKCVobYV2wl/BPy7jeuo1Do5Aoekg4t&#10;I0GKUcYfOSnO4d/hradDpIwckzCmUSIaUxiZD8fiHz16jG+O3bpFMAW3XwXzCKL2trdvTU2tz81K&#10;A52eHIQgSGD+119cmpml14vLTvVVg2Afi0YWr0ZVNxTx8hWRL9aN7cwQCVbHNaKLTRgDBXPqvfT/&#10;IOvKxhTRCrxmKVKVFZqc4RaT35fCVKYLhYRib2D1T53s0mxH3dL4KLKZ8udSnBGiBUHmbFO3Rqp1&#10;abEQ2vAi7D9KNmbEpkNKJfJN7hBHMDszA2imDKPsyEbeI+ioy0cx4vDhwzxqigmqbkSt3INq2VyA&#10;m4dhMVT3HGldv2T6mhYoEqSH4qHI2gmSQ9zHLjezU67brs2oLakYaZs1kr5Q9EovYgrcqczApbMK&#10;wbaTOEjesbllVJ7gOUXIBmetl8CcTg2cCorjJFY729euXbMAx5iiBJnFgvf19Q3ffm786lXOIImt&#10;wo6Zn4aLJ2QI1X8PgZtk3A5cIkzmP54ERx34gYYXHMPo+LitaHV1cwvzL1++/OJ0xe89+/WuUw9U&#10;7K3+2j/55YmvvtjdXAXpv3dg8O73/gBCOi7L3urKxRfuGOlDtQQKMf2HYEk3p+fe8iM/2fPDH9kb&#10;PDPwhoc773v92DMvsBMZXo+9W5hfnZ5hqPTk3OT0cGPj17/4pdHRMTqs4BSyy6iAqSjEimk5lbK3&#10;l3dvt6WpcfjBe69+9+lGtmxEaLnNboZ99nTHuO6TJ9B+S6mH9jPHF2ys33rp5cUnn9qZX2pramXC&#10;C9CzXdUBQ624gm9k05vixEbwlyiiSUEJ9KS/LkLpxG6YGxG6pgZgBP6uF4+KKT0ijK1p72ghcFxe&#10;mafOLfs70sz8SQ9KpqBa2OAqFbgxAqCs5HQSq4X5Ag0Q+A6ZziMXh6GxdrSZdGkbiFPBJwpmfxAC&#10;MxTWRq1M4E6MzOfa2siJIczns2Qy0NKZr2wV1BtEJDl66bqo39rVaqQDEDH7legmO84FfruSPdBA&#10;5Zko4Me5o0CHa+q4876KagqVe8vXry/cusGoY+av9A0fVieQeBGULIUWEmYHZ6xTUVduSWFMej1a&#10;WizzpseV8ADuIE822KMC6OCHAXutt9s6gLQDbcY5LEgdgNISinBkpPxRFVDRQiSkNHmZ3yOqA5mB&#10;+W0bG909FDgHUUpd+O5Tt574+kvPPU/hgZimlEgCIuWApy1C15AvTPPhI4dxonITbedT4rnIo1++&#10;dDGtkrahaS5SUnNVkRhtBkJkImkLHBX+5P1LQ5jGlPh0YxUXQmg/MjzMgFq+CY0QNImJaGQeZL0E&#10;eRY92M+1dWsEL7PTYim6H07TyuKVi7MTE6uL6LfI7CqewyKc3WtN4B3OZItVkdmih1MDiy0kok9t&#10;zPialmmhAKwzloUoxrqhLjAONGaUXyeCVuIc/CBpqzgcBA0ocI5kpNepqfrvnhvi6mVvhNpiJKjL&#10;tdGr7CHnj2QcQCrm8hn4X0T8dBBxCFp/wQdxZL1pah7uThaMc0somc4feliqndbb1DQ+PsaeIrrj&#10;7wrFOShMI229LrA1oUfBo5P+ExaZ3tLHjy331BDBUWoA97HpBg+vqiPhiQc+E52jfWTOpboJdK5M&#10;tufmzFYyttEGMEo66qrMRf3O3FRZProADNmM4sUTEz3A6RmdGCMyCfW1EVIEkhdHjh3jyeCZe3q7&#10;Ze9u2+5RFA94E1ac5QRnkF2VcKazoyMb2y9qR/wWigq9QwOKgtfVQR2V4Dm/MDU9ffHyq/PLu8tb&#10;FR/4ez+DW6nY2/iv//hXF6a3mjBDc/sES2/6sR+prFeK5TO/+xtvvefugR/8wd1L1mGIk5GzmV5Y&#10;6j56dvCB19IBh6lB/f8L/+mPdudnG2mXgGW1s0dItrS6MTk7993vPHlreuZNb3v7gz/3S0sjR+ae&#10;e9YW8y3dlYXiHL9Icts3v/jMdxdffBGGTEFsUjoDL2ZjGW2BxadOglxyelaJYZENg+62gfpoDTg+&#10;a266it+C/w4LM6FTEi+ZD6aQtrDW8midiKrz5RGIcSmT5uYgSd7v6eniFMJ7MaRjeGN1ZUc7GFFj&#10;I+NDm+p2FJMhFcBIiQlyYNkSpD6ZfiJ7D8w3uuV+yeoJPpYyrw2Z5Z8lFLJc7v634hROMQFQS0Ag&#10;Z5cUEXDU2cJSc/BChmk41lx3hSS6S2cjBKITvFhZZ8fiCOOyA7EagOZFaYg3J15R+URCuq2C7A08&#10;d0OzNBUQZKpu9C05r3l5sbtnsK6nu2J3/Ut/9B+HmlsODVIFGKTxeX9uFtfKyeMeilojOm1jN27g&#10;lx1ZrYNQkcMOgXxxkzxTy+9kospj4sjMLYJ56nV4GOxJevkCQRnmyzFGedh2bjjcbdqZKFSZK6Qb&#10;imWk8ZIkBqT4xo3rl15++eqVK0wgw4/19/Wx/8u5iwcUZ1I4M6w4mYgRD7FFVrjFC4ytcBICrEqL&#10;b+pXmL4lmhQjDQLuAceGZCCdAjg8BLZF7A9BvZ0mos/q9Hvy2CIoIuCZJscn2Ydu04Dv1smd/kFd&#10;GvUYalQq2bLveC9sadQTvXK+itKhzDmEZKmoRbuKqq/zjvXuUoOaLLc2OeyWuhQ2hz1Tg1NvwcMz&#10;7SwVaXcguxvEiX4CYJACcVAIE+A1kRfrwArqxCgrsy9/5aFTxR8WQrGodLDpglGoxKiWusaFxwkq&#10;LamouTX0CRJP5YGSqiobHzqzeIKzPoVlaUF0LEgRUVQKA9EZTvviwvoa6IqQQqF2EWPLlRZCI322&#10;wVUEA1WwOAwuw7CLBtD2dgAEn2H4f5ZW+XX3FJUQcI/cm/7BHnkjCGP8BNyWP7M7c/pNzZIYilxH&#10;IBJ/y1rwDCKnLCAB2sVrORvGSDzFurp73/b2+h/54FUO4tWr59/8tpp3vGP9xRdkGBOyMLptbMxW&#10;opx/EyvHDmU0GQgMxjIDL7AR7AseM/UnHjNSJJ29kPB3J+anX738qvWNioovP/b86XOnfvl//YeV&#10;1Ruf/MN/+exffuryE4/NjY7fd274+qW5PTbD3vb8M4+fqqm49diXvvin/+HskcPNJ08uffdZRkO2&#10;wBWtraUsc+Hllx/6vndzDd9+4vG/+vVfWx+73t6IGe2cXVldWF6ldRfeFfqn18bGMH+P/tRH94ZH&#10;ZqZndm7cIm5bWVohDICxiZUs0RJ2Mwlp5pxFMMAcs646/Xor/Ej9ijrqFk7SjGy3A1txxuZxESBN&#10;VRbpyOCxwR9dpUznNLCSOB/tc8lhigKybeSYqMQjaQYsCLNFMYNkDxvvp8n2qWqs57EQEZO6YTQr&#10;aWAjVHCWsaLnppipkAszRDdG0IwdK6wXkkDRURPsqgPIToNo4D++8LNsQ/4XlxN99wTXCWKyi8RP&#10;10t3C1ZbZNJSqvs/Kmw8eVttCe54T2qtnBKhuXQSqA3fQj0D8S+9oHFDBUNvemED6t9RVW3BGirY&#10;5iBz+omIFju7+F2Ge/X3tc199csLN68dHuzv6+zCUTETe54Z0EQYhRMZwFT1wKVlIGrWOhgCY8mQ&#10;0pYIjK/jpoaGRzj1FG7Zcs7AwOsE+mdxaKXjfUqbVeEdc3aGBhl51YE9AiYuKGQwREdlJ7q0g1lY&#10;SKq4QKJ/Vz6z6viRY4NDA8tLCKoYQ4rR4rTT8SABvLAS3CBefAExXO1A+Z5DFNbo77GDxi4986No&#10;9HCPWC/JRREjpXxNAdCNlHNOw1hR24hem72/Zuz+5h5iVotz5Fs7Noi6u8sIbPbegSFOcuynGWI6&#10;7LAadAuFrJE3vHFtahq0CvgFC1NNZzb7poXSuz5by+nAM+FGEnrF5tDZ55ItalSTidvdR78PZdsy&#10;x10oX1uBVVXnzcZpo2Rtn6FV5sJkaiInovrnzx/R0YbMUXwFK226p5FWb97KAG8BySFYM9ePI43X&#10;VSWE7aoHq6gEb7LvIl+K7sPZklhs5mrcHuKwIpKYafmqdiOLkJqbWOQhxxem2KvAVfM+5U5YuxIa&#10;y5+3R8PWMi8pJ9wWQSIvUlcEdhuM+t017konFZR8h2wEBFypJvQhciTK6FKqZyWmMJTLu5UbFLaj&#10;oxrbsqWaIvu1e3DwzCOP9N55V/WRkd3unpmnnqyZmx+gMRQyxyuvWLxHBZ9umuVltbBywfpbaTiU&#10;myy9FmkrWagqUu4DEE3Pzo5OTvLmd913d2VT/V8/8djoxMwHP/Thez70E//lL/78n3/xa/snz9/x&#10;rvf+u9/9vcceu/XSpat/9MKLr/nQ3+1+zR2/+Pc+0tnX/Nn/9qmv/cVXvv2Fr9btrbc21PWvbABl&#10;2MHoSIQtduTKwmzj/Ozai9/9zO//i+WJWz3gwW0tNKbPLi0gZ9VMZ2x7O2RU2Da9Q8N3/uCjFbUN&#10;L/zZJzZX7MsAVedZtLca9RdOkA9C3XEnK4oJkzA1MkpKPj/miUPrZLYkN+QT7DzztYNBZdLE2Fmm&#10;Ys4jp1asP8agBfax4IRjxqkWUpSa5AkTtNFGmbsoHlBew6ZgfDCIys/vblGhgr2WHij7/mQcOOpL&#10;s+j51w7qe7lBjo/Meo9EmOk6dSsTSTadqJSSlVocMeYisHIhkomCyVsMt79cjLVsbKhd4nJOXZHG&#10;yYXxCoALxcThz0bTnjbARF41KMJBz9BcMzekuZleOHNkKxzWZtjNpZoi5kjiHIEENjOXDeTO2+9W&#10;2FGCU4eGAQGZxV9dmFu6cml+fKwd8jshiJpeS4zFiVSsFEJNsBKs1eRk7V3tw4cO8Vs8QoJQI3EE&#10;+YSSxQtL3Z5Yno/FEApkp2rqEZYw7vCEmAlVvKmT08GIF2UvAPiw4ZWCIaZJbT+COfZnl4iKeVS0&#10;/RXkEEP54AMPzM7NIzJn6JYvPkIj753DW0XAJw7SsoSuL10nVnx51jakq2nsPskkGX/rbwAW7WDC&#10;2zDa2H3iUtQC+AtP1sJDNDUDKihPas1sTT1SqkAnTp8+/eBD1y6+YhEIWxwhrsRXhpj2nVGvkmyi&#10;iCgdVUhZ1Zw9NfvKBS4ljQ6OdslQK7RhjRpBkcAeMD4h+RPna7bgwunqGKKonLJyS2ETYQr2+L7G&#10;86DFRqlxa+PspXrbc6IwJZ8PJ2oK+PEHjgNC+jxCoo4OIRAk8X+SJFtgG3kWbAbCXFw1z5qryLQL&#10;gk1VqUougPVNbGsqWYr1MnWiGhGDrqoZfVlQfXAC6eRhoyddsgMQDrj9IDZewfYlzaQhkNkJUcYq&#10;WLmaAELQHMZNaPCmmYppCejYAuudQ8p22BL4oBJ0nNgmEHr7ZRU9cHiz2hQKWIeKr84enYc2T+4B&#10;wkqNVq+AAXTkenSsNvcNDXcPDvBT5p0gwFFx7drW00+vXbpMTrIwOjZ14zrBAxeAebrtznNDd9w5&#10;e2vUqn4em7onNqjvQELCJKmyBNpDUWlne3xh4cnLF7/ywnxV35F3/cOfaz5/35/+q//Qcez8e3/t&#10;n1X3n7wwfvONb3s7vcCkX2ePH/nqE59HGOYjv/IP9qtajx6/vWbg0Mjr3na1cvPrn/p6X0vX3ad7&#10;KDqj5YNTd65nff3S4jw9TIO9HeuLUwvT19saqwf7oYZJ3LixvPoz/+Zf3/Ohn3zmicem1la+8N3v&#10;3FhceucP/MDAPedZjavPPzd965a0NYoHmbhqB5NKOuRcJCveD0xYHgeJA8fQtl0m1NFzSR5h37MM&#10;X3n7tdVQQiir8ig9cBUVqE/ccdfdKAOz+PRcYPZLu1RxohncBZjZYP2ZqJZO/bRaQCnisfO57W0t&#10;wYrNfzfXl+FcYFSJ37a3AKmpvznMj+CV/ccxJBfBELMZUNQPjQfQ0KhIdCXT4viPd5FErAizV6HA&#10;uMOUSZxNcSgPgNHaTaGrUAPEQ5K+J9KGIv2MWTELtFyqMkF0QKFhNNrZuKqEEH4fo8feSECNqbUB&#10;RGVBSmGNDORWUhy4jbktxklbgGw1sAh5duTlnm5JKQeyzpJE8WRiMrZZY1BxUM11tevI4k6MqTAC&#10;G9JcoAGvo3I0Az4q9kHoOaqwkLhrqtMAJQRJpvMZK0IIAnM00YnocGggKY9HhIf5vCFEBcy0DwgV&#10;ISLuTXw8D5s7Nv+Mbq5GAMkqXhPBEHsyd/ePHTtx2733d7a2OngPu9xQd+36tTLpKrl3aUQyf8U3&#10;SM6RGKX8DiBT+jBtVVM/3R5+IkqPqQAVDYfbW0A/0qVM+uttV99QMYM3ghuHdinOG4NjiJCpbzwL&#10;fiaXt6JK4cAVfNL2+ORMU3vn3b/9OxVnzzzzp//FqTBe/UHzKoZNt05jJOpYkdyCXkbMf/SOs5Mw&#10;B29cAxKTPQzSaABrK5wNBCaW9piHw46ibnNdWxuy9y2d3Thkdp68ZHl4loXFhSmHUrm1ocnrjWMo&#10;nRZYciR3qJIi1rrCXbiX8B//4PVnSBOMSWO5Iikid1kEOGNSif94D/syQGdA8Zkd4DBmnq7KUskK&#10;VSRQsdm6q3IzrCyPlndTV2VXw8fTomZLL2Y09wzzsdO8N6tjEpCtn0KBWwO8zvCH8oX9owbz+hwK&#10;u3w6DPIwpQTsbTRXhglb7/ctDVu05NHJfnGsid2Mtq5ZN7L1NoGzfTQA8LwnPaqEa0UfK4LxTCEC&#10;Lc3xdtB9JRzLCy+9MnvjBpJZM7Q7j45y21LHEHZAvp2CZDRO+4cPVwwOzVy4APkpa0DXQxhjjgiw&#10;+0jUnB1csUPJ7Ork+LdeWkQX6k+/87m9lr5nnn3xc//zk//35z+739CxX1n/53/67y8+/dQDb34z&#10;1qX76Mn5q1dGX3r1x/7O38F6hZdiD87C4sx3Pvmp15zpO3lkkG+xR9nrBAsSXPZ3iJc4tChcwBXl&#10;ppUZ0UjtrXT03Pvoj+7XdYxNTn7gF3753L0PHjl5+rbTZ+t7eycnJu/sH5y/dXN1cdGZDKA0tsWD&#10;WhpZyBMQsMdvYX2cRCNaa4ckao0NxNUQ3waHD63S6Ba94KJqzamA4cQ36HvrHhi8deMGncPYSZI5&#10;div+y2Kc/6czw5YVsC85r22oDtxMTUm1OXUTGTbKrA2OMXxpqE4CiBwHAgi1tasYkd4DaYHfku2U&#10;wWw6GBzG6jLmh3PI5o7qIB9GjmV13dwxrI8SxePGMPSJ42QPqkRe2AVNDMHz+krFogTLXmlNJXcK&#10;KNHTh7jVDtq5Y6NjlPca6loyf8eZgCk/ZGI0x4QMcnurE0idbUw+Xl+/srJYUjrSZ3vELcgwC5Sh&#10;f3VwwaXf2PyTNBRjSMkaZ7JO57+Wi0MH/qMD4bf5G8xOx3XnsyKAbhFRjhBjqpytXpJRO+tUzKAd&#10;DkzGOxXlKPV/mycNZgoLNviVGoqQk/guICDfLLxbtgCLyOG1h8KkNjzyiHVyOxSfO9vamGBy69Yt&#10;gmu6Bwjh7aKqKwowtjDoAeVfAbAIqKZLaAsDR14iK9PERz/AUisMsmmbWNqRMiJdblgLO5Cb49p4&#10;ou58sjEJwMD9USbxQmjlreWQUk5k785Pz1p+lROyA3A0/NBrKr75xPTlS83wWnCZIlZW7MS+HZou&#10;lNzQ1oLS7tD99/czehzLMDrGC0jUSiUmamUCwvCyw8uU7kdVkP9A+iGYi0E30G23JV5nSczeEZYC&#10;DwpGYi6mNxYD5E3UXUnVTcbDQa4gFYeIR77NP3zdWeGYkCtKgMPd8txTsTvgrtmzmC+pPMTtINwq&#10;W1ufRTKkAEnsle7OLtnNjsRVWhOKCu/My4AtOajDh47I8aiuBgvDHNN2qEeFyaBX0BgUdNK8Ifx5&#10;Pr6UF8zgIiLOx2nuA0d5bJmaHooRVBg+smBP/DaRmsh4Ri55Ow5gdRg5287rtBbEPjZuilJ2mUCh&#10;/sDq2pK8InV+nYGC66KIpwiG3kenwiYmWeY6UdJy02xuAnFYT5uZqZyDnO/ET0ks9hN6Egii0pLT&#10;oKrwLge+Ct781ZvXJhcqvjZ9Yb8JRk3Thz/84Y6mnkc/+v+C0MX1/+6v/7P5+eVHf+Kj+zR/V9UN&#10;tDf9xX/+H5/6P//o/e9+Y1VfH3aG5/StJx5rnrj5wG1HWxEYqEOTE2iPk2bcB29dNnrKesSEOikG&#10;ki2uTkzPzOztve6HPshynTh3d0VtV2v/8JEzpyYvX1p9+eWb3/j6SHfXwvQMFGl7P7a2ibwNH3GB&#10;0TMhtWITt6MqEA4WQo6lqsa+hAF+930PtJ49TSMpBU+yWpw30k3zNLxYgNyGDwR7em4eVbhlT77l&#10;ZSB7+zsOmraDIXrIpTBnEAZ9AYTkHLloiaWasAdRARiLN+BgS9ugObiZWVnyiwk/Ovr6+ZnBjZr9&#10;VrRMksA37MqR1MVKaUTS14o55lSl1s3H+UAzA0cYkapXgUTJI8ODQn+ZDrolEUxZ7iwLZs49w/7k&#10;yCNM3NffD6jFreuE8FhtHUR5vJ0UKbJdgVebQSxFNtQNnjyOdlfFrpOFiSE4JgAgqQzBEDDURz4J&#10;K4A9YVPWtzQTd8OijVok+DuEy4j+ULnjY7p6KViDqJDeOsklsgSUFjUoEcYixGYQBNAEB4fUgIth&#10;93J4iAQ53eYEmgmFd5R2sCSQaVLRROaoUlawS9bY3ybsktFSRBTfVMLBgMeFEgjSArDVeB3rwqfP&#10;TE+zASwHRtmnFJxsBxJMsXkVF8bfWEaeiSC47EPCOOACoQljYzvu6HOCUJB3qbBRvhGb6mQWV8N/&#10;NmBImScAUy0TLeT+7NGHwT7Cy5JWdnfTv9UHOL+xvA5+zPWysfF8uy+/PPnqBRqJilhbxj+IiGEv&#10;ga2qmxroMBo5earu+LGKQyMVAZQIPeQLyoUHMqiX2x48ZGZulm/SkkgErQw0Cl8EA0wTb0OJoYYl&#10;Th9pQZyVsCKMgAkGip2QC5ejuWc3sbwirhQ5oT01knIhD0KDC3a/sfqfvuUufBoAFivIpwpO5Qss&#10;RKOT4WYpHUrc4aNCNJEXwiajOSLtubLf2AeItBK5aN2kqe3QdMJFOUccmYi9PYr7PBR25PBgPyDJ&#10;zPQU9FYWhxYxLtaACrkixGF53nC0I7gekVRJ3XgCaRI8MTA4ehkUOKeQ0k5tHN+Lt+S7mUFlhCNF&#10;Q0KGnc+BO209J7bgIktrEx+F/hkPlRXhnu0lI61OrSNd1Iqbiak47IPvGDeV1vtATaKGOGd+xOxi&#10;jFrB8Y30sQgYaGjgu3tzC3MqP6ShDVBmHuWEauHLtWVEcRfvf+tDD334p3le73n329e/+ex7Hr7/&#10;/vd+H7wGVvq//8G//NGf+PBtD7wh+GdV+1DXp//1HxB3nTw2OHjP/WyyJx77yubXn+je2Roe6F5a&#10;nrly7SrygIQUnF3YbXSa2QVA0SRt8c5srqyb43UEeNubb37Pe0lS4AeSP+mA99Y/+Qe/tzh+a358&#10;9Jmnv0MthZCTbQAFHshasCtlfcblOEAnRMaCaw0PDfK4YR2IIVRWofnLIXvu2WemZ6ZYCJh8TOJQ&#10;HQ+s0D4Ir0ShJVsA2F/r/ElQw1OyqbSocgf2IlgshoBFRghJSX5p5qtA5OQ3LC9cOoYMiJaalMuB&#10;TQyl1gSnmbVOi3ZVW2cbWbDN/SFOYGsU/gxXJ6J6ohxKDqqZYCWHOyqYFaFnaoMKhNEWzVuxB6AW&#10;8GsCbjEoHjY1XCRdsAhIW3AKSPvHR5nquwIfZmjoMHEt669klfz4cPKUktjp7O5qGRlcB6YjugWk&#10;oqbi2J+8KYmyoQJCPw1sHjHs3R1a4CCcp7hvHUmBujRtlfkTOpjMArZzVT5iiDLcZdTxuVbk6zku&#10;nB+E27h+MuCEvM6TS4e3mbb3zqa3MqRaaSyF9l3dV5U26VrE67SDp7PvoTnCmSE8V2gnTOeE7SLG&#10;WXklLHhTDiNejR+qzLm17cib6LrIU8gaCvTqqun2VmKPi+eeqFHkadg8HFdLVVYmGOdIcxZBegta&#10;KV8LMtTWE7DbIiRwmRpAHLwDMnJ5kkZC7WBjY3mU2ZPiabnSARoHMYbDevTpGPqKfTSkGtvaB0+f&#10;JAquBiman5t46qnpUVHNPH1xWX7TFr9KarBy9jHEcDk4fewcOvWFxYwemouRLI0/tpuvseF3Onu7&#10;xWJ0hEqe5oxrPRzA6O5MqcP4OBQpCEuQFlubqv/XR+7hvUiJMC58k4fHf4SH7C13PycnuvWuYwD1&#10;QqPJ3Uo+wX/yPmQ0iMYuL80h/4vpFzvTrNlup9yFnZzr9DZYXt9mososLHEBqe0NjjFRwcGwLOLx&#10;6PJBPMFkExpHf59FtIgUNMPbYG1p9FRltMZpqgQL8QQCNKwjwqxmGWGnCMOXbkhpTdISOFQlcOZh&#10;S3EFbMUE24yvojudvg4UtDWfZESz29HeJS+bHRxGIOulrnTFfldnF7uE+RjcZuHesXqRmhKLKPiM&#10;WmIkdHxWQwNSuLTesv8wn1CUB4+dvuu97+FRvfTf/ut/+N3fnrly6eZXvtI7M3nlL/78wssX3/3B&#10;D/SePBM3i5PYfPWLX16fHXv+a9++8elPvPDf/nTvpRcGG+uaWmoxzfNrM+u7YNxbYzi82prJ2YUX&#10;L15C5Q5PDTMDpwWXbsO8ug7+2i/+4b/d7z1FhGQteX/htz76gef/x3+t21rtJ/CAk7S21dXW7tGB&#10;hYL0RAjwYllhdHHvUBRYt1Th3XOEE9Z+jSW3Xrl8+er1a6NT4+jL9Y8MUyhhPxJ8sWc4ePRigPYQ&#10;V8qm0JTYix8SkJQJ4g6LjbRZ0oSCl7WYrpxsYSkS1irSlm4jHhG/YK9wdQVzrdLXJ6ykgrK+m/zS&#10;qq8fSh2iAjOI9BVGzUmSnBH5O+m9kOW2TzE9IYwDrggt/Ul4kxFXQhPSyii6rJD86Ck1e2WTYFjg&#10;BapYaymFK9lZXJznF7lHlPBu3rjBGwwOjRw/fpKzA/ShRwiViINDgEInJPpdmCX0LDLFajVNGaXB&#10;AVdHPsSFtwlVk56iFw2dpb+vuoEaQEZuw9aqIuSnCUA6M+9NtGjxh+cBUaQVAgk8chwxZ0p3QsRp&#10;zidFyvE9kSoRxlRQTWa3GqL+JWW3zs52hYjhyGZkH/74e60SwqeEq8hVs03cKfW1MxOjGHRnmSnp&#10;zsPyHoUZMxqRvSJ2bsIqxYHvRCNU5SjHk3IBSY6lcJi/Vqmibq0MpXzmEq/RuY97EL6KWBChGLmN&#10;yqihA/Gerqc5zJ5tiODykA731FRx6LNQp6OuQ+K2sZqC5vLiEom9wJEGqcphFE0NPEJuEA08Xub8&#10;Myg66XnELnA4mm6/vXJpaWp0jHGrJHysXSTLE/UXuaFKXI+taNbMaSV3qFYjFEWoCwTUuFksY/AN&#10;+asYnEwlUwScByuaZxeLqjLYLImhse/YDfowIN6XY0KVOGyDioW52eqfOtPNkh5Y8f39ubkZmTTR&#10;GcCrZ1ubIQp8yTTUcvGphdzGK+WoSXeldIn2grB2+se8pvCpFbfkAFGkVCB5Hb2FLRR8szeDIMed&#10;8cDYbHxUum50AEA2AcJEagr1lK2cYIt14KNrgAKhosM64m3ZceHVV1EUMNCoquru62s+dHj21i38&#10;FddgMmV+ZrUyIkmiFoxUdKsZMquF6OxOQTqlq0VTYJg0Nhw9dlw9azoUQtOBfdx97Hhrd88yfSCz&#10;qBBscHbP3n235I0MH0yrqJMPI+EILG4ltratg8dDbk9NiffBXF1/9oWzq0uf/N/++amuju2V+b/6&#10;/Ge/9cS3v/Klv/r2N79dU7G2W7lz/u1vxvHTrDD3zccnXn5p8tb1Wzd3r12fHzk2cMe9J1/zjjdN&#10;zYzenLrOMv3kf/qj+z/0E/uLy5MLqM2hqts1vrjc1tUxMDBEcxoqDXw02fj86sbtH/rbVHNxmhXz&#10;F3/nI48+9olnd1bHz4wMm/1UV9MEeOrEKY4ht8BuJRxCyBT8jAg0LUHuh0VKT7TCMLrFpiFTUZPz&#10;nZ3ZtZWx2ZmptdXGnq4rMzPXJyYWUIMj/mpps44EP4zEVm8rqsgeKmfVI0MULM1OUZsyApUnZeR+&#10;0LqygcAmKHdG0kchD1n4jbXh4UEuAxsn75gK5rr7BDwtxTHaFvaWwEBXaW8h5mPUi0OBKW2Jm6V6&#10;LApYyQROaxRRl0n6laEHtmiFHZRwJBI8zj+CEneQJzksx/QfdTpgDVzgKr+4sLxw9do19jnsRuAQ&#10;5Gox0CSmrJsgQ6P9viLBdTCaNpAxEB9Dhq27h2ErhJQWHuso1srw48b90zKPunxOd92EoFY1Oz3D&#10;reE56A6znZXjJkHWAWkWXPaBiNd5UlZRoipMNRIEgB/ZGCiSvou1CltfBaJ0x1gQKFxbdvvGOqj1&#10;nNlGKofSpSnc2XRGviFNgPUW+RXHABFcFEVUeFcUlTWhIcuii52T2wqYtLUtzM8TwLEgbRTHKJqp&#10;m5vCZ6pYVofsC3fsL7iifUCg3GjnY/uyAql2yDjm+aa1CpULEy+BGqAD30XSNPcE6B7CuoRaFlyv&#10;HRJ6sBczeHaCo+LXBBupWJx58DXoHkxMTKDyId6duL582UghE3Fn8eplNhOhr6ShcHt4dpl754BQ&#10;bW5IJG4VIw3nzOIw5fOT79Q34hGynarkvZDMZyYf6wzeW4gcdi2RnEkCVn/K24HEIoRuJ4oKbgpB&#10;rukvfTTr1b9w31G1h9gQkXYOUCvvL/SpZsOQMoAyKF1hUJZeFTI2G84zAtU4i+mZ1ZWAXwTiIg6l&#10;rBKpI8tWRp/SaKTGBMziGTAdJxqlvLGvlYO1zWQ8UC2VFQtcyBdFG15gFpTWsjBGiuKPkYpgC17R&#10;OTT1thGKadY2trdXtLWuTkylVC0kzftgZe10r4LmwmorAimFRgPuqWTVXKbg1NbJsdDSB+V+EKCo&#10;jGppa7OtsxOFpNXJSWWuqPHV1Xe3dwC94Xt4nqwY24tPKuLFajbtVazt7b/xkUfu/fjHX/zCF7Ar&#10;KDRy0D/9F9+cn1vbryQPmyO+QV19em5veoH8fW9u7EL99M3h3bWlZ558/JOfvHrhBXobYUkdPX7o&#10;be841cHntdVfv3HpxvjNn/rdf7XfcbKiurN5cPD4ax9+5Gf/0QMf+Innnn92dmzq+NEj4OuZmgun&#10;XjGpo296U+Xu2vhf/fnv/8rHpi/euOtM5xseei14HZqXmQq/j1ARi3Xs2DHAEq6QeZxy4WFOZF5l&#10;8ArHPrI6pYnZ1lY1UBvRWZhfX/2Zj//SQx//+MMf/JE33XXPa3727z75P/98oLfn+OHDHEqHKLqo&#10;7DnKd3VoXKhrXSegbwk5GU+xFzQXxPIic8hj3WNCGJVmsAtyNXmce9ukLH39fRhH8W50GGAQUbyt&#10;b0IfyFBD3oLTLijnDh46ijIt4i5EHAQ92kHjdzvrCNJIJqQSSg7y6fvoEcsPpTeKrBlz5AhYN4dj&#10;rVXBN/hiP2fK31ZrW8vZO247e8ftzNU0sd3cYsSwiT/9kA2Eg9TcFPRkgWgGwUvNzU1jMNhUkFuw&#10;CHS8wTgGtSRIBIjBvvDaorjPUSBW7Ortr25sJ5IBYp5hsirgg3EJ8zPXmWzgRUajzrqnxC+boXlK&#10;ajmDMFDdYjB5RxfGDBtnT5JooUOIKN7IqNmhqu8xjUAs1b+wZNXki940DQfqMivcKJAgJGwUAurF&#10;f7yeNRHBsUGUegR1acyF2BEs7/vf8DASRHNjE3ynp6traHAQO0kijbqhGUM06Isoh4xUK17yxaS7&#10;Gc/Y28RBx7gZFzLMGrYPOIiatdCB7G5t72iFmcjziiGCpiyrBQtDGE1gza8X6rtue22DMPzQoSNI&#10;MDkQhMfTO9D+0x+t6+tbvHhRBBNM2Ta/BlSlOCOluOewKvidvmFCXbpaQhulZCFFW7YCVysJ2qIe&#10;ppJJu2SH1M+bWqA3Y6TZZSsOFI55SoyLsSJGDsMI+rmVCXnQoZgTA6gbA1yBapsQXHA/KzGMV7cz&#10;maup/jt3DIRKoyg9WSNuymg4yvns05gtgSrzEXEcmBXQUaQFl6FePEXFq5Qt9NCSVISwaiMW76KQ&#10;9LYMf3YDzzh+SQDR1iJEtYEUYub4eakElmZo8nQ9VQRWeBf7uXUVJqsczgDCWtJAhNHkxXb4ifYu&#10;ZZMSqi/vLS4a2KY+6DTFKOvbCxu5Qrm52Ys0v4G6hRYvisJnpYkF+EmcCmSWZCpBCjEc/NR5YKDt&#10;+VmophXMcNqyQYMYmmIRaTWPEPiPg8Sh4j24srTVMpyq+o63vW3/zOnh1dXnn32epw49GTN15Ggv&#10;AjfYIFoNzS+q1975vje8671veeX55//6cy899heffeXpr3PY3vfoD37lm9/+td//Jx/5N/9i+JH3&#10;dd3/+v/nD/9g5sbVhcmbb3jn+yo7+4mc/vSP/9Ob3vuDRK7g4RWtDZ/94/98sn+gq6kNAyoJ1wFa&#10;s9U3Ltdfv/wb/+BXV8dXbz81dMftd584eZqNwnkgqVdEcnUFi0Q+uzA7tw3AHRF6ng5mR7F8yejs&#10;89bu3h5p6kpC8OzEBwkamRQG/6zn/LmKqzf2T5/ibb/9Z59oRdSbKeOra+gmSK+0HOtMNXJUHrQP&#10;wMKVWRddH8ZXTgwVWARYpxhMal1RVzF8eOTue89zioiYHTqFjF9Pj7QrJgxUVLR1oNSBbqdLTchK&#10;zEAogwgdmkQQpin5OjcNEmHiPlEC9y372S2USoTYIjYkzGhLIAb3kayV6GkGanQGEgg1wiEua/DP&#10;UKwGdqw6efrUkfvurTp6GKYRpRJeT0xlFoIfcHime4rjyG2mBMJ8tTlqPMKFEYHiMPEBFKoJAZC1&#10;MjioqZH5ypJQ+oc32t6509C8Mj05Nz1DQMFeZytzBQYd4htQPNHvNe0v4lCU2UIGr1icnw39yeQO&#10;UCUdywwzkuksAG0K60FjCaUdgi+sO0wj+mUKlgaf8S8pNcmntkT/PSEty1pKGjncV6q1PGsn+a7A&#10;I9zdZU2a7rhjYnR0cZSWLkrHbWSXVJ7YWtxWBACooeG+EAJMIT6fFYqQBRK5YZU18dGGz5AyeUZq&#10;5Ohd5MqUQcz2p8TKhKXuWAvq4yrBiUJTtMfLYsZwGzVn77i7473vHRsd36aAKehc28O0hMsXwHiG&#10;7rpz5ubNrJ9ewCqlhXGWZR3lbCQA+TD7vDNpWldtq7fmhPhOw40poZMFl9/SSshJxKieG5FEAC4S&#10;ILHByC2RFUEwJ3pj4VhLLafQfLSTMk01MLSxQmlwS2YJA4I9YJ1WjOGlj7ym5GKUX22dUpXMj7HI&#10;uIW+atgUcHdQychXJsLJ3SMiVjPeqaxSZFLDEbjkTcfHR1X6doqH7ae42Vhg4EXpeqAmAumUMgJx&#10;ljG3ouAE4Mn4hLzFuHZ1YUHASRXilpiHxhREf6YsFnK9XV34N6BwK1HsMMQVM9wXNBl3RJA4MzMD&#10;eErJU4nh2gaaufldKCWZHLDvxFM7Hv3EkmbSFaFuII6huSlFlciy7CG6hvJ61anTZ1uPHrn6nacY&#10;OqgPS7gNPdZktaubuVZrUzNcDEgP78AvogGwCvzS1tl75NhdP/szlYOHHvsHv3L51Yv0+vb1dHPv&#10;KBtMLSxcvHptda/65/7nJ2F671VQrln/9G/98//ye3/Y3Vp15Ogh9tnU9t5P/V9/sFepauDayty/&#10;+vmf+P57bh+7/NL0+AQMp+8+t9t9tv4Pvv3cbnUnyMorL37jHz3y7jefGXn03e/q7GjFKCIOubC6&#10;zAZED5gVZv8CXJYRQdSC5E44LbTu8MgIapOk0rP0U0FCp9YvdFOFohCkhdZOOK+MOXQag3PwmBgZ&#10;CTO+FlbX5xYZTTM+PnmLdu0Tx4/vb1ciHjrQN9zkvEoh/IjYBRvllII5YCwgWTbUEFoSn7gpRVP8&#10;IqgEcCM97u0fuOs199bccXZveZWccPLiq+tI2hu9gZ/IojL6ZeckuuedkaDkrBgAEmbW1KKc6p4k&#10;praHWGxAqxVhGAt5qpFQtBBGkeqb4M5I01DJLzaw9l2a+CbwhAREZ9+hb9fCRkX58uzZs5U1Vbi3&#10;6YlJkBYQVGI74RGo7HiXhJ9sVbPMxnqm0i0szAF4IjxnbFFTqTxxc+NOpROm+XQcvk/EVGWXFlAV&#10;Htu6Kf4vL87zu7bgc6AanSTHgaSahA0iaPYYqvGrG+Cq+HX+pST3/CJAfkO1YxBCigUXzgEs3czB&#10;N6Sa2NdneOQRTmMLfyf+YLcTXWK0U0UUV4F3zZXzl8LZkGJQDQkYIcxMBVnd4DtHjx7v6xtA3uOZ&#10;555l87C14huEMZV7M/wU/eazZO9lfhN/clUBVWR1UlbNrzCYxlYOMQAnna+FTkY2o4ISD5RHrD3Z&#10;kX8iULCp2Au3yYu5wQ7E/fp6sVebu/t9hw9P72xd+PKXoLQD2ePRO/t6mG5sZrO/j2oHatdWO+hp&#10;cDihpC+YyzXNMjj50MWllQMCRUYGY4KomhD0QiFEZ5ANKyYMY58QNbKi6myQtdNUHCKgpUJHAKNt&#10;3UZADhBUImWNfkq+OFKWxA2sOImpW6jokr65NUcG19QaPXzs7uFyeKKfZFVX8C9ccK7dJpyoYoec&#10;4lYoVD4Pkyow0lqBcdPYbYWQL1aQbm+JkKVpJyaP9+RPW2IsoagbadNXHqTqz6Fkp3hruJ3w3N8F&#10;NOCx8UtG3dn1pdEm5vp7WLaAG8ZfMXWNJs5f8im2npzXqxT/ip5AWv/0Iroc64d4aRVV2CQkpOi2&#10;kkWqax4OfEHJD5AqZ856uI8/8ODquTuXn3mGOJyUItxkmIWrmAyUzDasTthua/ObjCO7Zhy4UFkJ&#10;m2P/+s2ezo7tifGJ0Zv4ys72DuMO2rhXV1968aWb45Pv/P73VaC9UGEOeOr1r6/d33rym9+amFx8&#10;5coFRknd/8ibgQOf+srnf+V9bz3S1vnG+86REM7dGttYXm2u32shc1pYPPLgfVDN/v2//Zf7zz9z&#10;enjo+KERm4yY7U2X9NrqXefPnzhzCraRxW52M0wYPDxc0yaGgSBZWw8VCcAdgMy0FB1BAKWwgcrB&#10;JkdmeS0bROgSM2cQlLySfcIQwE4kAhTYr1yl9Xljk3sk05H8SxETSZmEfK5tmW3HU4wKK981Iigl&#10;O1tOJZ87vcqy3f7x28/i4beuXaJjCCZEQj1mc5CpkHiAmC/NYyOZnu2XOtxF9IPzSZQdCRDekk+P&#10;Nrq0YrsMrJO4N4zborYo7dT9n06zTFyQmSo6CbyT6jcDKAaGh/qGBo8eP0bzHofQsXtLS3ilqfHJ&#10;jPui7ZjD5iRCs2ISTnUkbMlJpLIHJZEPwTSgeuGGtafDpnnSJ1UE7Vir5InQiiamCejH1N0Npx/A&#10;Qk6Lnb2I0cJnnzY78J6RklpquQEsCtdu3mrZzLcC3V1fWaOm4kA4vZGYRRlPgZ8SdLJhy7m3sAQt&#10;v0MSzsRC2+T4QMd0Vc0tzeMppU8ijiw+joyPhVMbjC1Dht8JlyNJOJ4YGzg3O3/58iUOm92nmXqT&#10;lFTjAOjDfaVfnYlGFoTCUfHQy5wTa4ZvDt9ZSFdAxt43q6O2j4o+qeNWSpqe/h0jJ6tEMRfSATCv&#10;hLEWVNdZWXt6GSK8ujj+yiswqVXUg2nQRW5JxcUtTZEsuK4jEWypDVAGRkXZJEp17gmejihrSESW&#10;DcV2mxUXbWnFIMU7YF4VAypVzbQmJRcPecMxkwmiqRBKfIZlGF0BLp8nrkcx/kunV7jFBfvWfUKK&#10;A0OOboEP92+f7REHRGOQAR8xx96zvCZQZpt3RJ4jUJAyq0VYAwT5S/y+F5NRT2mlTwd5KgmF2QNp&#10;UdHCg93vlBZLFgWkzzpEEYK9EnudCrvttrwk/lLxb1GRzGaV+y4q5ukuaDpPhn+B0KUu4sxNlbSi&#10;eGn1gERSlX2bRxggAkQoWpf+dNVNlQaWLmq9Yb+io6O7f7Df/DdzK8wggsKX9ha2b3dPH5U3Vn/5&#10;4sWxS5cpTiMfgf3hg5ydgPDN7Cy1FE0bQXQkSvgR3Urp2ZE1SO/Q8pVry/PzztMMsYTnR25IeefW&#10;+Nj05GJfZ/vQG95A1T3CW7WnX/eal154rnt4+NEPf/TRn/zopRdfeeddb/rCn3zyTQ/eNdxb98pL&#10;z68szA339CO9PzzQz+88/cXHvvtH/0/z1Vcnv/SlgfbW0ydPAETY2N3YgNwXfWWMXGkcGqS4JqYh&#10;SVbSa8mNOCxcMyYXCWuiDOw32FVxxsJgBLy8COnRlPiIa8roE6u4wb44GBK8tBn1zQ3NfZ09nW0d&#10;WEEen2QegKzkSXZzOVrOyjsbm0Vwk4W9zuMroS1GyAersLKxVW9PV/XSwo1r15fmF1g3Fo1PExGx&#10;LKPkMbgA8UtybvvLyWew8UnMNNAcGXuMY7iNUIgKBdpsBJfxw08MF6QBFCeR9l/jkhI9eVCBHZoa&#10;T9x+ZuDM6bYTRxsOjdDxjYIlM+DxGUUlDnoULFbCZVlxe9gyRTUDxOWtgvJR+eE7zGpiM5ML8plM&#10;HZHxqRt0IH1a9qyiE7GKF+vgzd4IUfSDHiz/0DQ6jTQaFqabFAlE6ko+LipIwz0PCKWw1Q1MSAId&#10;yU2+J22T7npPjUUja5WE40xhlhwODmt/rMbS0hWAJjDl4ePHwE83ttdIKzlevJeDaWIuC16PI9dh&#10;b/FumEUTsgD6NAxj7q3uFKPD4aYIEWqg8IosVbZ4yvt8j6fpwatALJ++VpjfhKh0sdo5RPMqj5aD&#10;JiIh+GaLE/CGCTp+TNlLKlK2HfO5hMB8m0VLM3o9fpRtz14lcDt67CiVJGhgmGeeqnVUE3qdWvJs&#10;IS3dXmOzDWgKT2s4uEgVoy2uQvDm0ghspTzjbzBJbBobIJpb4NvaIJhxsWFEenB8pI5wq6azOrvL&#10;r0hsYtgN/g6cDfY60kvyQISPIfnIHFTS1v7e6BP83L3DmISUFgWdbfGwRqptTewjECzPg4BKbqDT&#10;00PAEtgOlHHgEwRUTbtEPIqv8IqjSurKqnVtShp8zx/JFVCcey29JIKSAZfdhKkehEnh+BQ9gOzs&#10;yKV6Ew57lknOd3gSkQswXZIOpTAI0GdkblPtY0uRhFKcIeLQEJA6ZXYRz8ZKsdi1gzj7BgdQIYEe&#10;xAvotnAcCZLk0mPNqRubWofOnG28+57R/cqxr319dd4wE80gmf8Z/xOGg7KoAuscACuTTtUThIUb&#10;K9PGB7C4xKhYphNUMvaCwtf0zOyRo0d5/8W5ucbaqme+8fjUd5+54/2PhnXHjqw5c/997/nJnz58&#10;7xv3O/o7j5396pNf+MVf/fmP/PN/du773/3lT/z37fWlY/0DcCeQIyZy425nphdefvmVvu6u/l4q&#10;gTDV4E1uowTbdnhkaXKac4s02SrQ89ISYQk+xqkZu9sYlGxI3a2zKubnWsHs7MiXuUwcRrLv+acH&#10;jOnX6NcsMYlYFezYWSSxoL6t06jCM6PCjRfv6e3DWIKO2qGMWJpTb8yaLeTYW2iGziYh90RwvbQ/&#10;ULjXMLjdpFQDyjiVzkY+UgBJvjhS+/XVmoDSsxZGrUxhDWuoroLIhT4lMdnedO5Jrx8qloQn2NMm&#10;xsLopHixJn7p9p3CZ2BBiwp7W9+fwr34I36oqWHk2LGKkQEMagXSUzeujd28JWdDDUhwVYgM1OuU&#10;G6OwQHDNg87YTJMz+5gYEQKcLaBMpInI9SbTYwr1M/UbUWJ1G/FzZs3elMge4AfWUJpG1Coiccmf&#10;Vjzb2gS8FbpMp68Drd0wRmc4tu3N+emJpRl2lN6OdTFONAi3KTSdTYqbHxTumJeYzj0OAtXAdOHt&#10;QGOiEbBzYODomTND5+7k5xLp6qpbKJwwpHV9xaKoI5k0LulLoLFAHVEXS5DR+MO4KhrTduVlHAcr&#10;jPW0a8EgET8kDGXMaDgn9ml5AzsHQaDGecEK2Rpm0pPSij/SCqUMR56glkjen2vI00epTahdsmqK&#10;WIxFZ+vBjpCeAC2vqfnoax6s7eqcQ/4X+FvGhdqKEIXFGRKWY7vEVFX6RuTH9SxoAYusMTJJkX2t&#10;4SZttJfHCyewb+vpc0kjMmXmncpnSlrKB7YzPyEhcyAjeTs0vmKE09wuHqKRDFoVsg3WC4+3aYWP&#10;4hZyvplvWf2LDxzhHZ3t6LtToMMX+Qi9eXeMttKuQnWCEKFXpNAwV/vYsIC7jnmSZ2Z/oDEpNWQu&#10;yDMZ1VrujWdnghNClfba9nylUQuy7HzJiKOUtq6gK9VUsIyNISdKltJomQmHZqj7xVGkGYxTIN0y&#10;Qon6KQdx2tnI0XYiIh38qMnYoOycAjtNkygEbbSK6Bqh56u+kkMi0dKcnprkIgmrDx8+Zo6ZgcEk&#10;gkuzC22ceSR0Z+dwV7w/N475sIWJrSB/y3swQQbRgyalE84EEINDG7EUSk1fL96nq6f/9ne8feLi&#10;JdiavBJcjL06NzX39Ncvv/cf/nRFLRUn4wZIqZZswtTm6wM/+uGTd51HQbiiuvWrF1+gPf1Ud/fQ&#10;4GE5NPuV7ZTJ2tuH+vuGhgYZmZPJykh97tpOAvxHCmF+BwNSjjZHXvkhmlYjxUenokaPeF+C1zan&#10;ImqA8BwkpUtjEowL+zVNZaYgJj4OyzbWiCdj144cPnLoyCGOst1BykseQJ+8dykCy0DLyif88cIR&#10;/QCWkAha8CXqPzY3E5ZqeEuNi+2UyqdKuWn3F+5LB4pfRkMWuvWpeZvIGMRe2+Cg5KMDsPzT1SdR&#10;8ZpND9KVwK9wr3hR/umM0dIDFU1oXkxQyd6i94SPXx4du3b50pVLV6lNBQ4hvtM6575sFJidsSrI&#10;oaFMYkttjjp5EgAu/X6mIjTEyuXehIHPM9Igaob2W1pBm9oxBo6WaCbsMhj3MGgaQifILCHwKAjU&#10;XKf2KDoX6a8rIkR4NCNW1tTAY2OLSSEiS+LAypiE5s+xt5kb30kNVlFj81+xOI6Q4AODQ/f2phbm&#10;6UY79+73NT70+qfQpXn+u2SkVOEpAJGfWs6j/8g5G5Tf0R2rpjGvXCcrTtrFBbC1sLUA96wqt6zt&#10;U5tFkSA+rrSZaJUi2CIeGIw0qThgvnKqUmMxgmJHlS04zrR30wUpTyrsBg0F8ljZAzY9pI2TQ9zS&#10;3trZ08MDZYAGoxt7hodO33nH4P33K2tAA8fiImepdHW4A4lC/oZiqPkzETG1145FEiA2CloYk7EA&#10;a/TxGQcuAhC9DkAPogbzrYzQjYoJ5F0dvzRBchRRF51A6GtF6AQ1EhmZBjgH7Z0ZQwiE6HOjKaQG&#10;gU/AOhhfAQ72qn/2rgEuBHMo4ko/Mr385OnqYDmOKPCxIzkiBID9tR+W9YTJwI+o7WQ/wEKzlyGx&#10;pNRHfIHSomlF51bZ9D6AjEUpfbocVHO33JwdxR74iL5nFI6UanrbygsMxj1m7LVytstRjBtNYpEz&#10;X844O1xJQx2uszK5F6UG1qFS7i2jUy4P2s5/K070KUV1j93AenEXExPjsjg2tvqHRo695sGaru7F&#10;0XF6Jeboap2do6Vwe2MbVaSb16+jei4Ryn4qQD/idqK2TPmMCYvgtakSFxy9N1eDpWDbyjWygwCu&#10;T/vIAw9yJYtTky+98CKbvo1BYi1NK0sL3/jcJx9++PWc8khzmDngOIuNjuHOmO2d+ef/5D/07m0N&#10;dXbjqI3lpUPQGicJkuNvRV4xIT6Q7tVGaAnRP8FNqolDmAjjb2F+1mHpa0wI26NjxQh3i953gA6d&#10;MUOf8ZhcOUvMG8pJr6fJUDeosUgSI5Tm06aKrUYgzzY67jXTk1MTkxPQS4vvF1zRNBgmp81I+Ef/&#10;r1av82ThAtlPYRu4HjozGgxe0itnDqv/0MhaYWdHuoUkWYPi2BgREv3BIMrvWf8DQiWhbqleFEMs&#10;Oxs8MW195fsJMC2R+24hMms3faR+WAYmy3tFS3bs+vUb164hFV88BE3ptm/QPEXXmSwjR5fil9hI&#10;5MQ0RJlQwyUGA4PRPL/AupDsY7AgUXBD0CfVkjaq3KbHBxFh6lnNbR3kXRQEWQsSBhaGaysILMi1&#10;anlNLdg7xXIR5wLcy7C3+CfdHYmLuPbO9vwUekk7cA4SbCl5KUmDSVWaG3Zf/T54DlMsFKYwfmRB&#10;4CbblJJB6WOzUxsNLac+8EMVNW0Y40/88X/YX18Y6O0iDmCLUAzAtPu5+PXaasbfEVwbn9mQoWOU&#10;NYCkD5G1TDiRemtC6nuQDEfA3oPtvuGnAWGMbEo4bMHAQLU4G222OTlOSCXSiEN4tDKEJKO2uFoL&#10;ViF4ZCoicDGCCp59gjyeYnNnV/v7H907cfr6pz49NzUOoAdTj98qmv2akfQvSfyluwS5Tetk0XJx&#10;C8KGRMhbbgJ08WgtRDYw875o6YHwyHpy8CxYph7r5izkejHbXTJFAeEIt/KClPoksYoVMV8mM9T9&#10;UelqFlGprW9tGThxAgN9a2IK8hf8S+qW1T939xBnxygDyQ+mImU4d1IVwQgsJqvkGdDCHmgUBV5x&#10;lzOchW9alA/tWSeju2bYXcSqzZR9E+ki3rh4ecrcjF6CLSgcrO+lJ9iiUriSucVorIQiHkjIqCd5&#10;R7HOJbPDChu0Sl0M3d2RWu5mSZ4HeqqVSoPaiWPKjXO2g3JzA8Kfr8kCUdJwQnC8C/ENGSeBLaWP&#10;1alp4mUUeME0rl+9bsFnd29gaJDj9Oqrr1KiIhCmOsBu6urr43Sxi2iw4AETtMo4zNAArtOh6fY4&#10;LMvmNmazEkHYSPvF/uzcsdOn+9769plr19G5YmyPUk0V6xdfnHru8c8M1e7efPbJz/7pH3fhJYaO&#10;FvSDP2/evHThS5/9qz/4ver52UNdXYf6BnnG4HbgYfxUfFAENh3BEWoBhlP8QS1DAx8AeRYBhgE6&#10;tiXViFqRTSUI8mNKMCuhttPMpjg4yAaXrRYeeUB9PfE1sXjxuImM4hrFJc0TrWqQUdFUYMvAuoct&#10;bf28Fc+sCAalKmjVkIgVsw7PGgevXJdTCH2NtTa0YXXT6i8D9HmGTD5S0c6XvsG2OaNqMRqup1Kh&#10;ei4m4blfJtF+uYv4u+q3unODZUlpDmMuCKE5toyGSFYp1kJnBPgYH41wj7zDyIrt0hFOryjwTnUT&#10;0o2NbeaE8Yt8sygm8+nmFXFgHCIzj+3dKdIylDeqkFrpY5q1yb+lF5EZ0HDxRZTCVORoAGDmM6OR&#10;VE9YLeJLYRBRkX2OrrYj/DO9k2l0JMzC52XhG7RVaRgn252dnAQaghwD6sQugHjIhaXhfp/koBmA&#10;xcKP94uhN3lNNE3IyUcDCwwcGYG488rE1N3veE91ZVdH5/CZNzzELIhTx050d3eCKLBtGmvJHgy2&#10;ogSrcDZLmS4kQ8h0wZjG88Q8tgALqj2iSanmAkaFH0KXLiRLLjIR+EEOxDdN3YvOOBOOaAj0rAJX&#10;GgerzhcQVaRFKaWoUMT8kcHazoq2YHMTzX8kzmyRmqbGk3fdW3Hi1PXRm3OP/TXFELQhS4LLuvu8&#10;tBgELoJF2QoyiDMOu4b0MY0XQn5kwhAqWGdwd7Yuy45bciNBysRjMaPZGz6YKWPfoE3OAgPOvgpx&#10;gP/l/OoN4JfwmogfaL4NEXgf6pz03MKYP3Fiq5KBdktLCKi+5ftqUDobH0M/+hAvEtUN362w0ETr&#10;Em4oBbAvrBFUy5PpvldRrJYiGLs3z0N+lTpgujoD8DA6tJuhLddSswL/NRzI4YkogapmJmuEyc5B&#10;CKHEASjqi1LDAIGiOI6ynA5GBSxLJKXKqfC5NaUA1jIrPKVcc/GLRj/OZHHG2fqmI9r4VVwFQFBu&#10;h+EdtreV2Gf48FHiR0haTAHDdZy9/XZMBKt28dJFXkmSdfXy5anJSXZ0/8DQHfc9sFZbNzs2zp3e&#10;fe99uD+gqDt/6ZcHbjs38fwLNF3fe//9SvJs7kC1IWOdmZkCrcNPbJAa1wX+3961w8ch0BuXXr2I&#10;dWKKz/zC4srYBJuUo6rs4e58e9Xuy1/76yf+7MsvfPn573z+T28b7uo6e4riEEKSf/a7v/WNT/35&#10;4baWrsa6ntYu0FOKV8xALdk9IEHxVdw7C0Kp5MiZM8u724vT6BztLK7OT0yPXR+/9Y73vefkz39s&#10;5+pVZplz2uAgkAPSHSd5WWEy5lijQIBUDa6t7trVaxTI0IQEwLEwF8UXfXVybfBnY/WMi2S7iA+o&#10;ZkmIifyhMRyBGG81MDBARMTdqWSqlfdcZbNZnXPvEDIr6GmbWeapM12BSg6zM3iSNP2qpIMsMZ9L&#10;30rkc6P6bYOGKmKa5mqQcR89qRJggsYPreeMr0wJSKcuG1r35YTQUjhRT5rd2NLKnqQ8FdjF7c7R&#10;6eofpBOqrauburwxB8VA97nS7uQA+rp1SAhu8rXllUJBMnzYr2B2CiQh5lvyW+Pj45yjgaEhyg+4&#10;Lu46dVpRV8I0wh6bL51MWk9IC4GPvQGJzbiGY624s0U+20yUwYQQDs13ljNFPQOsBJdpZco0Ufok&#10;+l6L07PL88sYY1y1oX2aFSxMNIhKhxyiwpTWgfFU7a3xPYur68tEQzx5qH/Q6/cqd1+68DJMpBPn&#10;H8RkNdfsPfSud90cn/7uN7/DRcFaYe3UZHWQVfoSCHGVZl61rn/AcnbZMZSLZK/LSykXV6q1Ar7T&#10;3MwDposHFhy5A9YqaYGFIm5826PtY3FaQhSliZOBIi0mRGqc/xkCozhT30REr003NYCqx0i8Gmjy&#10;lqCBRLCStbVnX/NQxSOPPPfKC9P/6T+1IZAAZMkGSOzMGxEiGxawTBRaKULU1oBaBnCrQ2DaWgse&#10;l1wnZE32AIaZQ8aF6tIJahqaAa2cMWGbnm1ThuIM3zLddxQnexp9AhtfXSIF5lrZwJYH4MzYY4Wz&#10;pCXBlAhwvHJ/8NiRxkPDaHjOTU5tVNadfd3b9qu6KqqaugZ7q3/2zkGcqVFYbV1vdz9D6hhCyqaO&#10;HGAmzau5JYZRCB7mT0owVy6vMCuI4FtyJUH5wOBwVAVKrcAjwRe7Uc0j55CadfIdqbVp1U/NUPoE&#10;h8R7I1lTBT9GVh30Sg4EAFwpMqYWkYqiQbNpD8LMfALfTOMDvfI2R5gpO4TQieacbTIUfkVH7WQs&#10;vUuMuBVw4jVsWuvAIDTglalpQp6BkUMtD78JFdFbN292dXThVKb40kDXDgwMHz95G+swScy7Czu9&#10;7cix4xh2vHZH3+Dak99+8ltPYpfuuv/+W9euoQ+QinB139AIqcpSRs8a9dWjfqcAI41PIbRtLc3N&#10;Ld+8iYHmScaw4oSq7jh37sEHHuzt7z9/x/HWhuXZ0dWv/9UXBisXrj7xpc/9m9/7xmc+01q1290K&#10;uT+8GDS1UbRYW1uYXQRhIK1mB7NLCOgYK3f48CGUTW5eeFluOBJI2xvXJyerRw6f//jfr6zp6D08&#10;8vTXH+9nUmEDbDCjfiyH4QmoZCpsqdvXQGFYWd+kifa22+7ABF6/cYPDGWkUlZIU8VafiZc7GAwL&#10;C+P7xMlToMyCoRG8df3xfGmrsqZvmWuL1iHCdrdFA4x26ICyd7BHtIksCaOhgmbNjao6D6JUi3zW&#10;qb2k90whdqVfxWILGcmzYSxsizCNv6Kc7MUMLfMnAWQcI8sNmiZmMmEiBuNxk55N6mZbHLY2lI/a&#10;2uHYAtpS2aOFlx5nPlfgQzC7WhkgrJc1PeFc7jHtyDKQ2F1od1CoYMEFeVZXMAQaUyJQi9X7kB05&#10;zu7GpASE3PWNzOrNPYJpqu1qlAmehuNMg4+JMBwuPgEFEjDKMGqIQIkxd2YZk7q2wvA9289n5hZn&#10;FqygUBMStZBpJRs10WUCW8uz3AEftLYt4whHrtI3bcZNTbRp8TBBkVm2m9dHUR946H3v+urjXzx+&#10;9LaK6o7B0+eX6uuvPftcM5IXdlB6MCNqquoKDpUFB5gGMcLicHc4O1wOB9OyCgOXXcc2S1OEREvL&#10;KnSjwyNHFZbkgXITy4tsDuEgJtgu/iTM2AOeO8GHpgZ4WvsgtmARkgojrxfGIdQl2HWoLjAONjVy&#10;8XvUOKvb22999tN7C/Ndrc3s2rDoxOsKBxdra+xMTybgARF6VdXIkWPIkuJ7onDCjA7GtaBKSMZs&#10;BuQw7J1d/Cv2A/AbjAVkke9HcdBMQrHlGlbVVixpZrQdyveQEcJfUgZMQ0lEmPmLKCBns6mhnZHW&#10;R4/xvJfHEN5pGjl7z14lRamQnnnHnznbW5rS+XxmKBBTTI3fEpSIVFUEP80Dkt6KC+c/IpZwR0pp&#10;izENHV2HT5xGmGtzlWcPnCTlEJ+WUiBlTSnrXE30mpTYLwE1WwQc8f+v18PsBqKzA9DZcjbHQugz&#10;+XsyGpNqY+dUTw0wUs5W5C0NlOKJOKWgTPxTLpETegS0sET6mPT4A4D3MQiOGecz80uTE6gOmgxC&#10;gwVGpAVmdbX/trP8HTkQvAZHtKWlkxcwd4VJnSQQoCI0FAHXsD7Xv/vUX/7FZyimsyFw95T1Sd6x&#10;ymTXZ173xq1jJ6ZfvEAdv/QULS6vDR06+po3PYzQMGgDzslolxzHsXK2/mOwzt1/f93ZM7011T0j&#10;gwxTffXySxOLFa972wNHz54Zn5l+5tlLPR2HfvmffIyJGsvj09TgSTXguozeuDEzNQX6yUbgt1g7&#10;Lo9zAZF4YcE57qz25PwMN9B19ty5N79rv6Zlb2Hi8c994dRAb6YBES4oLphGZGDioMwcszXE5MSK&#10;Dh85cuxNbx7raJ9/8aXIz8vQsDlFse8GWtV0yPKBqhAPwiTdujlKUoUKksdYr2o7Neg3f6Eh00ZQ&#10;SmlIlULJ6ugAVS4RdI50SYVUEGV0g8onEQ7mwXFg3NG0GqXgJFQldClVkU3IDlVRJVCnJevwpXAP&#10;uGpzbEvccAkMx5LhyrpPyKOlFCOlBlOlhjJMCJaus6fbowWEZEW1dnV5jXeENZhKJUDzmtObrGLR&#10;SFFGClMMMJtn6XDSnL1SITceBNHe2aPXDt+0vrKOhYqM3yYhApciyTksq0zGFcDIJMlKxlsSd2MT&#10;QOBC+tidmpliZvDRU6c7+/vg+t64eb3QRTBmku1m5wH5gWYdy5jaNWYLeh8JHOQ5m1jIQdWlE8xx&#10;fUKOXV5dq6prOHT8ZMfgwKXro/jGe3/4RzrP37t2i+kBm+d6ex/7/FfvftM79qq6makyfHjowje+&#10;2dfa3K4qviRXW4VhEKq+T09ANVeVfJHUWb/I/eIGCiGycIQwnCiLsa/6+gdYBxk4Niwi/4ChsI2V&#10;KEEOH3Y5hBa7B/eQUWxhfcVSHPRlyEXzvfKdGGhyBEpQDdTyK52Cg+0rA8P2KqjxzE5Mrrzy8vb8&#10;fCuk0ER7BSx1kDSnFbg8yLX0DEgB66vDx07W3nP3NBPv1FqRywzuzCFisztzdRfhFyZN01rSAqXc&#10;HWlYoOt2qo5azbbgiXHJDKENp6mVvd3UgmGRShQePkCwAm3BN8oS0fHahkLbkaMV7W0rU7OwiAZO&#10;3L5XCaou8ODFEjX87B0D1HXktztldQ2lVGKxDO2USlIAIJn2Il+QKGn6BKdd4RdbWzsNJDu76IMn&#10;zkAnkOBxfm6Gykl6iAWbiSM4D5ZK1tbo7iP0LvWNUo3EKxhQR8UmeFCUr4M4c7T4Di8gteQ5F04o&#10;ZR1pQ1pdeT8kXIU6I6gasNvIBAgMfTLFa8gZBRiJXpPTyA2y/WFljWfZ1zuwuLDEkG+6IdJgtsvM&#10;1rGLF3v/f8z9B5yl6VneCVfOOYfOYXp6Yk9S1oxyIIggDLIQYOFlsY3NZ1hs459tHNcB7MX7ET5j&#10;G8sI5AUrgBESQdIoSyONNNLkmc5dHaq6cp3Kef//6zmtZXcdwfj3lYamu+rUOe/7vM9zh+u+7usu&#10;upq1DduV5YnLV1lXPg5pCObJUk9DK5KfTs/MUjA89rKXbc4vTFyZoLPV5k4KDjs75HIybLAp+/uH&#10;jxxlnNe1p58CFCL9p3BYWdv8tu//3ppvf3vXjevnzp5VAam3Z2SYkcYwtDa4SyZaLUxdr5mZunrp&#10;AtOUOb9fe/GZudqaH/53v95620tOv/GtTz312fHRgQff/a6R+x668sXHdtbAOmtpb7LBNCOJWTfC&#10;GSJ3aoLX4CFcuqikS13NzNzs40995eq1ytWJc2999/czbOBf/diP70zP9He2r6yqa2qjh11c8Z1b&#10;oNIohQLGCEokj2vsg+1PjzgtppzzrRB+bRxTNsvDp44+gy7bKBW+ePYc2RLk1RS3C5SerIoSQn0D&#10;nIewfW0QYG/I2s5YYRw5KAaxc5gMmA5G+RTdZIotkUh1qvimHX228mudlf6J77aFAfEwsEWlxutp&#10;kUhUYZOIGq0h1vMC9h5vYnxAtGFDgLhcWE9EA47/IBgUiY4OGSq9zpzf2ZmfpWQ8izWkXCOcp0WG&#10;XKQVSQ/XFrmk3YwJLaEu4IqISwhdAXk4z6A0xPUAIEz2wDDNTM9CLGMHEp8TD2E3M0LF/hcYLiFq&#10;15p5pb9usVIBz6F0wNioK1M3bn/Va0/94J/rue8hvMgnf+d3rl65BBEYHBZEYWluCU3zUFwYnu0J&#10;whQ7J0GFWUbkrEi4Vh7Lolyp2/EhUzPThHkHTx5vfsUrr52/cmF69v7v/O6a5vZDY0e35+b+7b/4&#10;/z3xhae+/d3fK29ob+ULv/IvayuzJ0b7UdriFMI15pj39g9gE7hlzBA3IsZtXiLaSnMRx7Gruw9s&#10;Ky34LJdCr5h1RsjPzs0W+oT9KoSxAQTsv09vlNy4LdvoU+YKiTz9+2kjb2bpfKFJPEjPGrAn6wmQ&#10;XQb8FStZGq/4ZwhItnpwVXaaC8UDCVoSTKmLibGkt9vLG5tjd99Tc9vpaWb13riuFgoNO0xbdkCM&#10;XUCOPkChiJyDSKoFTo76R2kLtX8nROJComQLCV6r6G262QDuVhw2zoD8no9kDxcCNWgJuPvY4aM1&#10;o8OV5fXanbr+0SP7ELf+L5qArq3+L957SCwgdG5PjjOApV+Ksxie6txK7YVGAU7L7NwiR7K7t390&#10;fBwtm9B6Esjs7eO4wtDexOiw0yUg58rSnagWIkdrZHSMoRE0IvIT2ycYyslLaJmNBoHTA8Km4kuq&#10;lCVIoH/lYApdhk2fHWN90Qg64wcLziixLxPNnaUmqU7U3wZUwGskXGlEVEsTz9850DfI0uJsOOAo&#10;ZuBpHGAIq58nsbw8OzV5+cVzly9eounEx7ynJB4HmI0/Nnbw2MmTbEfA2fGjRy489zyDoO6958zE&#10;tav4sMOHD6M/6eCLZcVzB7E+nR3Xz70I64KMiecMjnXX974T4ZmWQ4eWn3qKVcNgpafA3i7j/Z2d&#10;G1cv35i4QvRLvE++trC+sdJc/+Yf+mHm2GBG3vtzP3Nw4OiDb3mYwPerv/VhInwsIMxcHoONOUEo&#10;2KQwE3hSkPbZMlPTN69en4D8dfz+ewcOjnAELn3+scGVrWce/zoJZxeidwjk9w/29aOw2kXiiXvz&#10;MQhwN9OFhh4NoRzPAuCbIBBDQL849ElIII6XlKVmpmVmmEpR4eRRVtPli344eo2LZIfxnkVpTOQC&#10;lCQz9ATDWlCCpRBkycG0qb6OnqNsjXak7HgH3oVtbTe2xzrdDLIICNl07AU3ZHFLuYJNHcGmIifr&#10;wAsPIl7/1qj7OB1gQesi4Sl3RwjPqJtsh1MAbTxVDe0FG3hjZQ3ONsAUV4bTYBPb70OcnhYnQE7a&#10;iMDNufRURVHZV9ZuaHDo0OFDPejiDPRjd1tbVXwnFeCzqJizbRCGtnBXusCateMLS8vykTBkKyvA&#10;qaTGnJ/1va07ztxzz8tePrO5/bIf/as19SNkj3/w/vd/5QufJVR63ZvetDk+PnfxMtfL0+xwVCXB&#10;Tfpp9XYqkdpHpj6GB1B0SBFU4FzJXlwPbKSW7v62+x48/NKXz92cP37vGVMKCFtnz9+4cG53daNz&#10;efbgg/f82nt+6fJH/8MIXDIYSqy3xMY2ktHO7h7OFPLobAsKkjwry4E+9y3OOEs4eugI+ZkzYlRf&#10;hhndfOzoEaBnlo7VZ/+zA0PbM/wXUwLQCEtPoJgAOa4FF4/bBoAfHB4FaWTfhOBFcY+2lzK1AzeA&#10;frJ8lcwuYBxMLyGwDxRrlvjat8PQgY1kYA3xPqbAbqj0QbV0dvScvG1vcHj+qaexXP1DfdQJWDzI&#10;l2iwDo+Nq4sJ772zA00I5W1Tw5P/DyKXSBFHJVuhASJ5J8PTmpi9AC9Tb+GKsONBVNoOHYY6KoeC&#10;cjeGjsGhA0PNx45vAJQ5TruurXeUEm8JVcsXKF39X7zvcOH38HbpDjDTLTVT0YP05Eg+T4y7uESS&#10;vYddVCijvp6Cw40b1zOMZ3l+9ibCOhDeLTur8GndP4JzsUFR8Yfkf+dLX7bT1jE7cQ3P6Zga5HX0&#10;KVYzMFEyIpAoTEJq7w30pvgr0jM6zdD66UN2ThhWZcIqAFIiNeCVSEHyJSyehDeyorRUaazDRTWG&#10;YsIxh/P6tRvxTE0MhTHYB0BX8YMQAWuwzqeDs2FSWXueKItAZcdZjqvrPB7OPKHV6tzclatX5hfm&#10;yDr5II4EAQIw4sISTPlr3BPmDD1mYr+TJ0+QqRDdcN7nn3u+5tlnd8+dHRweRHASOkmUOTO9F82R&#10;tZXQvCNQVd9AQxo7d3lp7uHvfkdN/c7lc09+4G+9Z+rLZ6c+8bsvfOTfX524MAxdgEkcjY3UgU0q&#10;Kc03NICiaH1aW4dHR0krLly4cPbq1B0Pv+pt/9/33fu2H3j4XT985m3f233vQwi2nX3y6b7OtrHx&#10;MXTqzbk7O0k+HL2RCVYAfPNLS088/fTZi5fZ4NNzCwRpPFZOF1YsfcNaShAAbpbuDLcQ9mVpCSbf&#10;8RPHafHCeZLlSkgKC0iZjr090inCOjMzLDICe1BBhMJAmdmodq+mLr29CKN4cQG7z57EfxGyUYEB&#10;66BCJHasx90ggCKyqGW+Rk0dl0rKH7orFR51E614tqgGV3Zy8RlZW9tf7E6UcysTlAPChkmLVkIE&#10;cz2KVXsbq5uV+cWVhco2MzgARoia0Mt1vhejIcBksB2+szOS2ihuF8IF2gArvPmRI0cK1JBRMtto&#10;SGT6xnYd2RKlyN5eXBAikxhNQmemLxIGMagG6yynE/IfOTVQT3fXVlPLQ3/uL+2fuK/r1PGLn/nk&#10;4NHB2p31f/yX/zLamd/2znff84N/vu/46c/95oe76E9BYLK5DeAbc190caXPpq0DoE835ZSWlYX5&#10;ORIGlhQxa5Q9EX2n/Wb4Ja9CWPv4mTPnPv6xy5/81Nd/9yO74DvzC4O9nffdfVf3UH/l059s2Nsa&#10;7utta7K7eG5xnoKO5q+7k4VVJ3adCbAN+HMVlzY25mcXOIk0/h06eswNEPowP4CAyEHABXCFMcuG&#10;uukwUK8EdjFhSh4B8aV0MqErpOmInem56uxBE8WRY2jDrtv6yHMTi8Kn7ltsJCbEpMXqlpZGJWBk&#10;WYS4KaNT4qb1TDkRjsRtoYaDDQWZHD92vPH+B2/OLWw+82yr6VKan2gKtUHUUUe67AT+rCO1Uq5c&#10;tnT69IuYn8ENmRteyIFtTkJYmke1twKuYKOKM45bGWG3zWSMza1wxtSAMr7Z3FiZm6+sb40du93p&#10;S1USV9VG122twb07mBZYYxzwxzQBCPYVbIV3t1VPHKcWS2QBz0UzKuEzOD8YGE4ZE0EtKDrmXUYw&#10;STd+Aw9pR3e6SFISIRJvGB0YoqQ6cfasJ9snt0nMbncMSwwhNKWq6CKaulrzqcMTVNxSxmk8ANXc&#10;nb6TmMvYJ/OMIyBukz5fgr8qmvIIiabzrbAO8MAsH619qBLjaY8eO8HRgpkKM5oGaLaOfVR0cXX3&#10;33nmfqgBFGq4NsAcA/o0E3MXiDSpDry+jkrEIlOgJqcZqBGYSVGqpcV5ckD4SRjHzGyrP3H6jrY3&#10;vb5lZsa27Ib6mckbVy6eo2t8dBi9Oi+N7cKwUTAq1h89RALSFiZKy0miltCCJOrS5M2uySuLn3/0&#10;X/2lf1CzVNPd1lJTvzQ42vvyVz1kp8gWw7yFOwLx20VeAgdqU0U+nxrTn/nrP/nAX/4r+7Uq4BT0&#10;lj9Rdfrsb/3WoW7UgVrxTJQcizA0jyXqicDHa5M3b85XVv/KT/7UfX/+L3/kl38ldZJd1EHlRShI&#10;pDgccENXJwoS4M76St7B7hEasQBMZHZJ7uYHoOM4PkXZ0aTGNdEoa4AMDq64DzswjTBG8Q5aY0xE&#10;NGOq/J9MoSZUBptzpBUIOGSAbSs/uCJYqOwNZiupJGdZWI6/ne4EkkmnWOTS+Gs9o3SGqK/AxIYu&#10;6YMF6zCMcCq2e14A2GmuKMLBG3UGh0KcHnFDcjNsxyqGcyLtxPeDhZaRCPJB62pHx0eHRocIY4kL&#10;kSqGrwk+giYtmxaT3cmWGupv7bSHhVCLA8Wi43K4jlU+GmiVXs3h4YHR4SOnbjtx1731Y6McShQ0&#10;H//MpzeWVkdOnnnkTd86cs/LX/P9f4lq3m4t88KXWrhvbAS8l9VVLrKkkq5AmgDsuhUrgC2DcgXx&#10;tV3d3X1dPBfKpO3D48MPvnG/hjFJnf3HT4yeOX3x8S9NXrg01NM3zsyC8bGmpcrczSlusa+nOxP2&#10;dngMLB9gAc/MqGZtHWFbQj15iM6cW5+kzENf1dDg0bvuWpydxW7nEaB40ciow9QA6jh6ttIUIRcp&#10;HCQn2yRTDEQk9xWVQmpO/jjque1Q/yXWNDdBa+UYAoXRPEzliSNbhDYtRyvtL+xZOO88ekJ7nhCn&#10;Ip0QZZae+Bs/YswYCZcQdUNTB1TkQ0foOZn9yuM7DCqReB5NeKplPGKfFIShRngRUCj4K67XUqEa&#10;IpRSoI3z6XhVVBgpYzE0C8IoJWgBdIsfZE60ShK0g/Lt7i3NzW+tb2FA2jo7Rw8ebO/uB4dk4F7/&#10;+OGmzpFvwNCx0DiKzcWrl+p/6M6R1PEsqJS5kyWTxGRwSooIU2AdI3Btor03BiNgE+DXZLX4RnLt&#10;wi1nj/b2D95530PYsuAvrawyAI0ZnULsK3Al5m/cIJjCD3A+eLwZbFLkjwSPylnSRmTGCtluJQpN&#10;6QZE8VqZ5jBO9LGU56yzZD6A5PlwYtOVroNhj+LhfDcFXGj27uRZkoLht+WSrVT4C8UcDLTo3S5z&#10;kshjm07efnvDfQ9NPvU0Ym+IGWEpWF42isYrnAEnH25tX59bvDY5S8vs3Wfuxy0gtsaFkaONjIwi&#10;lo++EORSCmOc9Y6b0xOXLrFH1WAlyqOJrp4ufjyTFRwHym07XtN+DAi8yTngaPORLju3WrP3/Nee&#10;+voXz1Xmao6eGvmHn/yV1/7Nv3bvn/6Bkdd857E3v/rRX/91Th7FAB6BEqzcg9oP21urzHuZX1pY&#10;QHD3zA//CPuPan+eupY0yifbBE09tbvLC3M3p2/OM/QQOfTt7ZD8gYfYSJvPTM/9+Ec/Xn/HA6z+&#10;r/3iv4TUVN/SDg8vUs4Ob2bBFerECtBVaFRkDaPgh06pKH0iMhP8ZoragKQ0GjgohznTmAyHHyGX&#10;LLaAfU1cYg6hhCzwU2E7SCg2N3Kt4CGE3KEuBmFO6OGgLnKHeZVa6TUo2Il1UMbBqgMGMg5CfDx2&#10;QUguWgfE8hgX58cZXKfxyiDdocYWSPZBvVbYgTZNbO81WLU2nyPAwvKmY7ANuyzv0EHqNaQykfr0&#10;ragkitvQYQ9UtTBPmnXxwiUsDo+UAJqNzqJhNVigCsyH4DXcPKH0IlNztrYO3XbiJX/23UOHD3e+&#10;/GWV9vaLX3r87Kc/9dRHP/rcF774tv/l7w4fA4toa+oZOHzynpznxiuXL37kl/4VTDTq2jgQq6OR&#10;Rc80NAdLwxEsNV5OBgmxYR5zMOmDRtGJss3GyvzszNipU009nWrb1szUTl79/fe+B77U3afvpCK9&#10;MDs7ef3q2sqSajhJGiAMtqH+ig7e6FhlZR0DZCV3c+vQgcPgE1PTc4eOntjcqb98c76hve/kg694&#10;4cknZqdnFTljekCkTdkpKSeptUTUx75xNjuzcrap4ECHgH9ioQWLhOtSidTZpegV69p54kw1ZIfu&#10;7FFhllbEoWYPlD4RYlXiAg5N6riipnwfX5tITZqD9kGSjIRrBD0woADcWtu9ncr5cys3JknQLLNA&#10;1cHKMxSReiNml+wNULujE+htYXIKFizhBLEjm5ePp/fN4ZQM92htBWTEhLHhpVqKttv0J68jsCz0&#10;G/AAB2XZ3OucM9SB6Ccj+ztw55n/VxC9s7cyvwOz9i/ce4Dta/NM4QNJq5AarYEGHBAqomgjU7+o&#10;avChWshAg8o9m1ASy0Ces0YzODyG64VSQkrFQV1CSVlcmO+P4nPoP7I9hjyup/ve+19y14//ROMb&#10;3jz/iUchEqnlkOfE+SGCg6yqq7BCY0mwIJXBIllVxwuUrtNQoepCyTLZKUbBPxVqUTFLgRHnO4hr&#10;8yOAfx4nAIW35W6WeRL+lqaLJ6os2cbG85/5JPJd3BbDMlSDBBwPLdxqlTuncW2vHq3Pv/YzP/vA&#10;T/29Q3fe85H3/NuLly7RbtLd1UEMyoOhTjg5eQMfs766dPPGdSJTzjbfHxwaPnDwoPrC8or2GbC0&#10;tU55ZiZt+gQOHByHxmKxoa/ygfiFjnYoTW3IKLd3NkyvLT/yoz9e0z64V2eit/f1zz/xyY+PDQ6h&#10;lwy6S0K9hKldXqHqZxi6oTTwJMXQcxduew2yee1Xn/3Sj33fdx7fX7v56Ec/+Pf/5v78JKREFpWB&#10;ra/9W39779TtC089CfkSQjLTSueWZi/PTD/y/e8kgqhfXf7mv/gjr37X95EifOKTn/n0Fz4/v1L5&#10;1u/8zrHbTi4uoe+/ohj5DmO5YOMTfc9CeRs7dPQa0y62tujQSEzgnDq0PbTdO1sEvwhV07bO5HWe&#10;Ic7KbFReRmjLgl1qbOFSiBsAvdVe0DNoAi3X2NNoja40qwtfNjZ0oyihqBD1QzXCWHqzimY6ANdC&#10;5M+Uhsgl0yWbUKiRRecd2RgaWsNt2iVq7b4E9As1iG3CzpOkpCIHSqvmskKlHQ4ILnbf5jGOhtO8&#10;OpQioC4StaOZ+YWFygqj0qDaAkB5WEk4eMNEduC5VvZ26YBFSVT7TBxx8MSxO9/9A5Tk6itLdX1d&#10;Czeub05NXTz7wvzi4iPf9T1dB8/gI0jcv/S5zxwg7lMaav1HX//6Yw01J8cHGXmi/EAEQHFu6TTG&#10;dzC+dhvCOI0tKk9AH3LmQAfd7bauMK+rvnF2evIjH/jQK9/+zfu7c5/93376s+/7Vbohbj9+emQQ&#10;ijcFCkphm2QlIEjhXNYyTmG7of3wu36w7tid3Xfc23L73X0tTRPPvdDe3HDh/KWJKzcmZta/5Uf/&#10;xoN/4SdOvvFbK08++cIzzxw8MAIbhkn11hPMeimPoy4OOkGYx4zPRc4zBteaASOWnEWZcQ3hEQ+N&#10;Er02rG2Ziwu04its0dyksZDvWLhT+AzEyx5orKFyZqlR52grwqZViSkvFsN2Z7IlZwPB3CiURLJG&#10;J6W6gM1N44ePQAcGNmyFPuDUsm7nMOAT2Dqzc2urlZIwYQltOY3ev2NnUcOvheRG3UjjqUMAZCPw&#10;BXG1VWsbukIa95Gu7erq7eFziVH4VOnL6MkfOEZnQhXgiPjF2rVz65PX0Jyt/5EzhIrqmSu8ZG9v&#10;mQBoWsT3A+dLa7VPyUorI9VsyxSUAGaoWrekD/ayo75ISakTtoNcEWOYVQfcWmDIjpRTadrK0tO2&#10;13Ds2ML+3toXPt+E5yRcYXJ2Tib/gfWw1XBiPlHmIlOryahHjpnO0D9ltvIEiuJlkdZ2ujuPy7SU&#10;soNyVqJSIvp2N5giNTXdeeedC/PoTW9FRiDyDkjNO51LaIs9RCkGIofTK2gZUsQbLYs68A3Wmeun&#10;5k6Ss8cp7Gi/+6//NQmCHW2f/KVfWppbGRroZG25GCZuQFXOnjM+bgWdcNCny8z0IE4yEStpKfyQ&#10;hcXKmfvuv+uue65MXMOzpFvMx0R6xQ4j1NdY0H1H0trQVFnZmN7ae82f/0v7TTQ0N3/0w+/7lR/5&#10;kaHOutHhg4RKIMkUPwkayDpN4NygchBuzs/1HDx8+xvfst/Q1jM01Li7/ap3fE9bZf6ZJ78+0N9N&#10;Aq7l6OgYuufM8xcv1E1coVpnayLpC3qqqPHSilpZ++LTLxylZau++dB9999+++mRI4c7h4de+o63&#10;N5y+fWlz8+YLz0KBtwK+X898Wzoa2S57oPm19TdvTsMoazespG6jlYwICkOvLbozpwOThxc0wHVk&#10;fbV0YbSf7laWjMCZuCOhgxVCPWWSrrTVZjwHua3dpGZ+dmBvI0mD5swOq8cL+XtWXoWHwutgMxNL&#10;8SAIzdhqyiuHAODA81S5ReWSOyooL9uIv0BMpAOCzEx2kwPWjB/EWpxVamjjSUnGJm7D3RnX7eyD&#10;8R87eYIdzQxWDib/+YsZxW1fnwzZtcrq+qk777jvrW9tb2kis2NweFN3By1+3PKFRx+dvj6xNDND&#10;5wyw+viZ+9hHpPWf/9CHTg31w6xCnO7F3/nQXUcPMKmGak4RhTCms5YqVZj+ELA30k1bIrdQB0NH&#10;QxFDPBnpKV1jAPo4LhpO9i9eGNlYv/TkM0SMvYjUdvUYDFIvpTID9qiImQ11KQZww1tjw6MEU1Mf&#10;/xht7zNf+8rK4iJR+uL80o2puSfPXX/zj//12tau3ZrGT7z3V1FjuPv0Ccba8fgFrOpMl42dzZXt&#10;ScLicNIyhr4qTcPDTvcNlXZLDjyScBZkfEd/tVEVzMBOyZsV3RdVUA7Zg1aaTvm73EcAGTi+pWOu&#10;6Lii58U8TAabDfaDzIQ+p3o57wCC193f39bDDDOyfAy//dFUd3EX2BOMBlerfEUTfq4LYj+2u+SU&#10;dnDY8h49ohBLlLsI61SFExVv1OfgRVjntsFhwGyOtrF/ZDoQBOk5cERd4ioUuT0zc23nxpXmnU0k&#10;hOp/6C6xjgJomCygPmpemaE1aKbkKoO/+38JYwnvdXquVP7CDwA0i0AH5DOCeENIY34aXl0r/AwF&#10;bgUhCFuE7XEnu8ANdVcvr33hc7gwgl0cB3AURy7QrsOZssSOwOK2S+XUiySbSyUzunfCWBhffhqa&#10;o43nfJU2YcGnhOS5LmkbbANkD8eOnwQSMrEy2FZrKRA2qTMmGxQM85KoWhkgHU8UIfZm52FY8JSg&#10;5BFA11JzYT/c8/DDTL586n/9R1/9ymOkwmRgtI08/JZvaurpvnGZXo+mcKs7OTZaBnrujOMod7Ba&#10;5PhNl65cIUZ86du+o/G73zExM7d/YzL8eg5SG50gPAIcg8YFO4J5YAQf19bU+sB3/Skmg/Gyf/EL&#10;P7P1tYsApihAr6xvTc7PcctQMsm8MobU5IBttdNY/+bve3fbHXdBP8OUnTyjkhkS2pdeeG58ZBAn&#10;opjMfu25Tz66fe5sDyp66DUDCTu1GkdY9+LZC5957KsDx0+euP9lWZba7kPDp17+yrtf9wij5diC&#10;g8eOPv7BDxK2Ei+wjrNrm3/mPf/29Hd8z9GhkePv/NNf/chHAJzB0JlnlSFiunebjyK6C0GNOHep&#10;ssRthn3Bj8yHfGLUNpxx5xc0O2JQB3daGYavqUK6/dBqNrlf0l+SBBQEUPU4xUg5Ovy6pZ+EyoU8&#10;kNqEJxkCACaTiym8qDh5KksOpQQzJXJkDVUX5UC6BWWOiKc301ZTpnJYXeQYk8e5LL5w1+5G8L0O&#10;UhxUK0lsaglXx44cBrDiR5QKqSIDpku2o0t+bxcEZm52DtjyzHe8ff/48Y6TJxZffP7rn/vciQce&#10;whRhL2ZQ+bp2DT2jyYkrT3z+M5c+//HDzfuXPveZZz//uakXnz/dUvvl/+PXWmu2hwd6uDGkVzBf&#10;EYz02CFgwWO1KXNN2SbnSFFLoIwpV4rgbo3uJOInJ54CXjOGqrm9ub6FdlO+g6PLCIBdukSobGAT&#10;QNw5acSYIlcIuoGzP//8c49+fO7axPVnngIQRz0cqAyKIeW0wfFj933zt5BLcSX/4q/9aGdz3fFD&#10;4yRb62vAYnJCrDZJk5XAQfiknEgk0tI5LO1ezFNtS6dVkXtb3OUV0fwlnpfVEOkOiQniHene0E37&#10;fPXBpK1V9U2aWnjEG2okpNvbvQetE+IjbZYtbUQ0jg4QDGiDCsPCUZyEhCGBL0RyWZuOVNdQsCmJ&#10;tWkXIAek5MsY5nSKB0IRswopTpqZ4yIN5JVUdh6F7iLkfMxcJ8M90ORbVI3OYppygJQQGvoOHaLa&#10;ku7u7Ymr5y9/7lNjlIEpN80v1L/bmbPVL4yQE8XZYWBrKiIJIcmZLb1bWkE9IckGqy+jJbpQ+kO7&#10;RZzTwxKovmhZYJvEU626uBSoXQaYc3OwYDH9ILOVRUjHk4gSic8iZiiXRakYLClhZjWRpPYcvVge&#10;Jx/kcY0Gu0GWTs8lSAMYjCWp3FECJLIh1rcKZBk3fFf5kmiQtrZjGVcXmCuywE/Ziyki6QBK9Z/I&#10;i44PcNhMH5KoNMf0Uvx85NYQ6EBoBNNO9zauBkT7hU99/Pd/7he++sRXQIMPHBy5cXOKdvChd71z&#10;8dChxS983vCQU+LGAlZbT6k1bBPJr1tMfuNSscIjPX1t9907W9uw/tWvkppQNISY1XfbbchqQMqW&#10;PpAR4xoFutSaGg/tbzUcPvCxf/mzE+/9Ddg3r/vm1x6+96GRk6dvu//lbf39DLOanL4JNAWBiacx&#10;vzjPnr/vkUdIWYDLuEeez+KXH//cb32oZmNZ6RKMWqQv2eREigDvztx08AeEfNTRegEOUMeZWd94&#10;6M1vwsSbvtVQHgFdhKjvJAOI/Bc+/SmMjZPWtjdXG1seevt31TZ21HYz3q3+3LNPd9KB1iLs6DEq&#10;yJL22J0jcYieNyrP4SKk4MkddJDysLzEtClyoP+HWipxunujqA5EwoJCoi1eocGKtKlEqwZ1LaeO&#10;M6dShBxE5TJYPcupkqaVQOJuQY8R0MCqr6bGVQj7lH4cvpRoFNzWPmwwWpBlZSA1HOrMMe4I/jVd&#10;Eso92gMR2MyR9sU4KutTW4MiIvy2nr5e1ojom9NEL0bix4gHwZcHc7MMsMgHHiOwOnIIF7F6/gLK&#10;4Pc+8hq6rbE9w+MHmbO5sbK+AHXy9J3f/1d+YvnmjT/46Ed62ppuO3pobnZqfnayr6sdYwyyzECA&#10;MkhBJNB0hcFanLXIEBnmmyXz6bDejUE8tnhBtzZ8VmyWhWc71xppHWf2C+vWiZBin1N0zTuiwY84&#10;H7bKUfGNLI5JxGDfcHcXA7GQU++CNEKLMlW1t7/zXQ2HD7HIn3r0915y5CAhH7ELOwWKGMcVa2C0&#10;G8qz3WismHPKTWV4AiIVIcwpcVWDjkKmwifoKMqI7hlw64giiXTspUAa5icLGxPlFBH8YqkxhKsj&#10;l6Pw/Ost7qoHySNeX1xkifgRnSb9Y2PRNaezQy6dxXOFRt2l4j3raJlaumDRQMPxE/hAW2YkBSko&#10;lVDUbUaPezDVFfYe8QcfjQNI/BGJYsoYHV3rzGemO0zOvqUTrpnTCsTTvL9Ru7M2N3H+Sx98P31T&#10;R+iz29hcYcodNcMguXEaEegwssjOVsjGmBTyGeIsZLKyNjDeqbED5orNGWhjEFlf+fc4c6Z7qFOa&#10;4N+LL2SXMlmdchuxb8JwqM1W0Uu/oz08yqruODpvHbvN0CMzYntAVW0la1CTXwaxTZ9emFhh+kE5&#10;pYA5DtyrqTty/GjvyNjOtuKwfHpxOdRsbex3xQ0DZxklnqjKsyLuiZ6U3sceCcInYoS6ut6+AZsq&#10;M2eBjPbAwUN3nbmP/sWXv+ENPfc/9NxjX5xjpKFdy8tDw6N33XXXd3zbt7/ykUc++eijo2PDh6lp&#10;bDIo+/rV61d4uIp/NyETLPXHSXcZksBeu+22U33HTkycP39zZu54U3Plia+szs6yG+nNpgur+eiR&#10;6bMvwrTFwOOxWF7eKkWU/ctnn5/9zKc3z79Yt728MDLyQ7/2WwMve1PffS/vuvNl/ffeia7M1776&#10;OO2+HFky9LW1Cqp9tAyMvPTl6M7SYzH72Oe/9FsfZIIhOmiwZ6RXw3+3g8thslhANNHBhjmutAv2&#10;dKGuQHfo6gsvnn3j970Tysl73vOLj/7m+1/56pdElqBheWmyuaHmqQ/+5kZlCT744OBAd3vH0Ude&#10;Xbu7+bl/8o8XvvrYxvXLfW1t/d2Eb1HTT9lAUyVTyi+1AQhPqEMaF6OiiboeKvhwsul6UImSRSOo&#10;krOhjHnmTCrSrTiBDtDRKpJJLB7ih9OTbVOwHQTk5k6LDwpBNUJHjpG34UjxKWArpFgJRnwuHF9i&#10;Vn4fOihewKYYqEFwBogQFMy0lA8i5MSvdPSqKWhTtUcm5Ru5MOJsMZIcV0rLsBFoeuKaC05o20SG&#10;G8BMSSlHNIbMjDT94oVz0199fO7ppxgwxhufOHxo9vnn2+cXa6lmXJ/s6Ot71bd/10Pvejdz6a8/&#10;+9y1cy/ecfzocG8naSCChDxHQlTpVeifNMDbTT6cYTcBasvg5kyEqoPpb3EFkxWwSEapKTqQyDaj&#10;KlYh9nMaIz4MfrhP1g+8C68QH0Y9gEfDuzEKi18l6O7qRH6jx8oKxSwsUX3DwvziLO2OTU0nT52c&#10;fuprT33so1/6+B981z/62ROvfQSw4PqFc0QYwM9eGV7EQbdiSkpRakgYRWa3p95UcqQFf7VhcYFY&#10;Ovu0MXLON8ionzoedKTtrSWYBLurFC2W0gfETkSVyX+J6oomojErb495JbsCOcDc4zgxNUR/BAFO&#10;jHXgoZ0ilMOIbTGERnCUwbEDxKDy5/a7enpoenDqCleVA6k2JLRaMYBa5IG5FeiP9E+w5yxBK6oh&#10;CFMyElAjGkmZHMzzYrfY69co1gdHgM2KfNLM+XPXnn56b6VycHSkraWJTjzFBv7s6eHCH3I0JyqF&#10;0T63GYHrCJuqJKc8Jh9/SovqiOqLM4Qbr2gF2UJoBLwxrA79ZRcmJJF0gVoSdRrckBIcymY6hpg1&#10;Ze9AJ06Xp0GViH5BBp06inICHfhiT0XvCk+AsQc357dKDddFD+sOh4avY30xKxQUFxbo4VavnVXO&#10;hBro4Zg5Ew3eGZp1hkl3EhyYVxgiRPSypBl2DTX19A+QR1Gslg4ZKiKw8uLyyoH77+t4/RvOfuTD&#10;M3Q0tLb39atSAoWDd5u6cQ2u8uFDBx774heWrk9Aa2FlBiiVjo3wFEXY2YN2L5G+kbkjCNE9e/36&#10;1598Co8yjyzqDO2EBs29RjS1q1evMVQrcAVeE7kPeVSUUwCzpCQzlLqjnaB8rmvg1e/4PrT1q/ql&#10;pB0D3c9++pMj/T101ILWqyG3vQN3/WRj3dMfev9H/+k/fvR9v9a8uzM21A8VhHCbtTaoCTtCwNGS&#10;nfvSBj2bqeuXKosE2jNTN772iY+97Fvf/OF//fPv/xcfuuN496G7TuMtn3nyS7/yE//L9uT19qbW&#10;e+66+757zyzP3pz9/Gd//R/8vRsXzy1NTdasrgx0dgF0pE5TVZdNVmsyTbDEAcWB8Un0zgHa8GTx&#10;fLZKk2Gm8cEbd8yDzcH2S6f7JfVDMnLAEGv6wPok9TdnbvJwYTVF8qlOedx0FlihQNkdnULLLios&#10;a7AQnJHG4qb2etKpZPgM9B8p1Gxgs0B2BfhPVBcUAOLCMBM4DWJkLjjizuJwPioVvuwDxpoDIqWv&#10;ywIV5WvT5FUaN5x+EvUR8zBpxcqaU6benJ6eKZ1DBAsvfu2JS88888LTTz3/+OPTS5VX/89/rnn0&#10;zr2a1vOf//3f/je/3FNXi1Iok5R4ebSX7Af1rDQim9NPtGm3qLV+k54k2REdDCOVs8XxZF/h/q05&#10;gfXDydjYXqmsEEETeoNrpFBv2MeuJqsffsnLdhpbYYEQEOI7EZAC+CblYmwgxpC7A2rH1HKQKdVA&#10;fTh5+52jhw5Pzsw+9viXJ2fn3vC9/xPB0nt/+qc3ZqdOM+iSrpzoltjPBkOFEopNN7JG7VdQO9+A&#10;ib+a4OKS64GJJWkAw4f0JTvCPl7FDiMUjo+qRQGDYDEjzKOlzF8U/wtBQYqGI6wclcKfuHVRsoaG&#10;noF+PBX4I2e0d3icJIhXK5BZL0CE0VDczjRcYU6VI2kCQJ2gH10khZkk48nHtR2GF7FehF+trTjO&#10;XUrORcPTRhFbUvEr8B2bHF/S3Lq/tTE9OcUvcP3RUQCMWufSlbCBTw1vemuzH+3i0VGlWLe3oNbU&#10;f99RunHMJSi28HGEJBZP82XNrQjVhF1YCB9Fq6WKwfstT0JCHkFf3gELzfFKxJQGRHHmyCRp6xQ0&#10;0L/VIBADeYNpfKvUn0s2ipHF4WQckACFTsZpXarQBqzAYhqFaVPSSYkNyaWmhanK5dicvHEDUp09&#10;TZBwVTygdynj8Ujr8rDDH+AzG92IGXKhWmMEke1O3DYrxN0RmfGoyAIDM0lNuTk708+O6uu7duHi&#10;heeeg5BHsozfvnp14plnnj5/7oWXvuylAyePrVcWX/LqV5981ztve/e76e6hXQmvjPH0uKrl1DI0&#10;NMwdXr92/amnnkIVzAx7cwOkzwiRiMBxX9LUuGXdYLARCLUELIpDq3yo6eQGEdJpPXjirje9GYYV&#10;oWTVTO9vfvU3f/P2Q8OIEFvmYU3hFeigan7jvb92/fzN8aGOUYqbaJOjLFGpIMlGeyHhKjEzATX0&#10;JqJpaY4JchA2gG/EQiEg9fz5i9/6537ktd/8bcN9DS88++xDJ47XdTV9+QMfmHj8y/edOH3kwMHD&#10;B8aEv3a35qenYc4fHRsd6OzGZSK6sQ0uLmMHpTpNFQ+Dksup06fhuCzOL7Lx+vv6R0aY5ejx6Orr&#10;e/lb3jKOZEp7Jx0xDpqw8AAM7WkhxbNYh5KDbXIYUCzgDhGxnSCoYxP3tVKhramsrIIsq+9hH/YK&#10;wYPysOgXI2oRXX/VY6KpmOkbUVWlDRUEz2zCSlOYZm4KQnj1VEtVPOQ2h8WYFVUnOpcJFRoare82&#10;b2iSFpkkk0w9XxTuHXpAxBeDmdCByN12AtvBkdZkmE5S38bGkydvx4pdYjDg9k73wPCJR169V4dL&#10;bl6YeG7qhecPIIcruLzPo4HYS+zH7/f2DqAxBitJ7QIMMaoXRurCstaQ4uy58mL7HGRlxB8CcBox&#10;03uhaAzESI1nJF5xIDi0/rHDHQ+8ZGVoeBBOPd1nMzfxtOgGTF2fZJ4kkIUTCBubn3/hfENz+wOv&#10;eFVdczvVkanpacRtxsfH7nnDa0gxfuuf/sxAS31nE5ROmwYp0jjMJe1/4POsSgkNJTJLgtaLEM2J&#10;8wICeDrdA6yptEjPdhSZNUxGGAU0c/kLF56A15kkisMoqlPQpSYLj9ScCPvYjAThBEnkNTjtnuGx&#10;+t5uW73BEvt6tuoaKvMzPKNWJizDF+CX1UCuVReqv6+5u4fuQHG5ROXmb3ay6IwV1jelQ8ShQhUe&#10;s25Me0txyQ4p1AtkUaxRyHVcoRVnImPVfG1dZyKVQ7/2aBXt6e7Bodi4iFocyd87D3cYdZeZhGX8&#10;dm41mKYlEUecQNsOibWorSm4oecT3rd52DFIFlVEIcLuIK91j1oIoiMDD99IC4PIrC7OSiCOEPJ8&#10;JjZawrCBm6OAgJYsUwUiaUHAk6cKD2HRefUmjJQ4mlRDxn4J6jv3i0FNqxq1TQQrtkkNZCMwNRwr&#10;oxKjolZCLjbjbLEdid1UuqIZDOHXlC/0JXnANpIxNlsfoF6MFqqm9vbb74B5gzsB/ZhfrHzpy19a&#10;u3j5lS958NzFCfb2KM0FMm2d0oo+xvTczIXnXzx11z19iCJiMmrqZj79KZ4EiS6HwYIqVB6iOVag&#10;qfnm1CxdZVyYqmDdXQfGD4T7tQmaSDYhjkStUugUln76ESLQCVbC7pHHQsC/X3PthacnP/uZmovP&#10;fejnfva+4Z76oc7P/MOfWpm8ONbVSR4OMRbNCa488w+Yks6cltbhkdGVjb3zE9cf+9qzM5W1R17/&#10;lvGXv3xvbUv5O1ol21o4ztZ1DcwgjdFQ1NwzPFTX0brZ2Pyqt3/HXmPf7S953X53z6/+85+vOX95&#10;5smn7jl2/NjYEZrAWOvVyhLzo7DLfQg7dXX2D/RSWzHOwyA6W0vxu9Knnv6UTgz0zMw0XUNQX9q7&#10;OuQ/0Gi3vYX8WP2rXz0/PDL/+ONcmH0roZTx1Hg3JRf0qZw4RQui6itoxeRy5rEyC0ZFRN22dB58&#10;GpYOVEGKdOAOwhPeRJU+07J9ZVdtwoCfpyNXe1R+uN030q7LIIn6etyAHx0DjoEgoCx+NGQA59TZ&#10;L0M0YLtzKIOEqDTdRbuIa0nnrEQONikv5kAxRRBtIHIByDtU2vt6+jloElz39k+fvmvkvgeRSbx6&#10;aaJ+c/30qdtvnn965WufG6jZImtAo7V3cJDJV9cnZ/YbWw4cPzV68g6wGQr/lItJ4+0mctSRssgi&#10;luZGYj7sGsp9HiW78CXaclRZOTnCsvQaOZCGaNHEsWmzZm+5sjY/c3MYWOPU7Q1HjjccPfLkxz7R&#10;ubsFfw2oGC4aMSBJPDd66u57v/7ciwsbOw/9mR/seMkDX/v61w8fGDlx/OBAX/v+xeeWLr3Q3rDf&#10;mUnzRHM0TvH4Usl0gI74VAaVxjvsCePm6VHgYMXwWxwYcn0pGQil4TnCbrAgF+09m9d41AGRuX08&#10;ZejV0EI6nDqWTIgOMd1js87YLKZ2H8gCy9vY3uWuQL9hfgHbYysSIzR2tkgieGLQWzgFKiUyiVxL&#10;xVSHEC23hWhIinm4JEoOeAq6RVJjqwScPGmmPntI8YXJk4y/xZR9Gw0iyW1SCSDE01DuvKFtcJAE&#10;B3p8WxO3tkkrgH2dNv/dB2X82zaqRAi/b0ytlhB7K2lggfOTNcldtQhDjWJnBzABq0FMbQ0H4Q93&#10;IYoBTqDgNozvW1TQdL4NQCH9KQ5S83g4vNuGdydGeo6KBHtKakVJNvQswgACAZRWjC7aO7vwaZkr&#10;7JvIegoxK2fVL8y0CWww/tIRLgbEp7hBRT8VJGGwVhiLIdVl8EdkmLhVPomA071tMVeOgENuSn88&#10;VGHaGURL62fm5nB7D77t25u2dy9dvsw5NhCJCAMUMZptZuaW7rjj9uGTJ688+/xnfuEXzj//7OjA&#10;4BaFCamXlN8wu3uY5uA0dEXCStoiGIKFTW89doS8hwSWq3OaEC4QSnUbHM3uaspqH5xqOHgxZed8&#10;UnXnn3/++a99raayePPci0/++q9ef/H5Vz7wwNbyBg8bvjK4bnoO8fDYTeFFUlj4rc3dg3/2L/3Y&#10;G972He993797+gtfePG5FyuVOWi0dFNkgBJ9q23ObRFNYPc0ri7OXb028arveUdNA1X1vT/43Q/X&#10;TFzu3Ntu2tl88J57yU2IM7nmrbVNQB53IYy0zODA2Xio9hxQZPiGYNDKKjU3HhZmkw5PHiJlBWtu&#10;OOO1NXAq3mFrfXUYqbPzFzbm5x2S7ex5YhCNjB3eDaot43wTV7gfeLg4Bbjn0WPgJGw61C7MR+hu&#10;vCZ9iYwaUaYDigC7wr61+GaiAKcMSAbg4FnEp9hE+iYrL4OUgMsIco0JHD2lJhF/IVCQdhk4xV7g&#10;+CFLDqqf09tCC4h4uxVRwlG6bKzXEfJDNSPgcLART5hCKKUUHIXDTYJQkB+xidEabcJt0B+yvNTf&#10;2bV24cKj7/vVZx/7nMEFWWBd3aHjx3oGBr72zHOMJD741m/FbFPOmXzu+Z31FYBYNolCm5k2wKHl&#10;CssxSYen2S2BNAeFKzQvzgnXrIjUsALWtb1zVA8rywBuUNWO3v9QzdAwP3/iq4/PfvXxE0ODPBTr&#10;xeEn9yGrVNuw09r54Fu+9Z7/6c/vdaJ6XP/i1LVLX/7iHYdG1y9fWLl+DZFAbE1PRy+nUvfcbHpa&#10;ri3KaaCOtg56qpuozLfxxkiWatdU+2rAHxZgnYgf11hYQJymRMjEjrb5cSJUJvHomH1CQmdXcN7t&#10;MuJNgnWYOAMkss8JemTUYYW7id4J+fEHUUu2OdukpqvHGpj+2g0G+Jaxf5x7DQY2SV6jrAQHjxE5&#10;ZWiv7XKsPWe2ZPDsIScTljwrGuucXLw5Tz+kDpK5NUMiWJ5pAMODSkiP0AXf5djanMlP3nkE9+YI&#10;QXehbtx+FrmHvFPYFIXOGfqhyIXBhuaUdnCOixhQaLjpwKZ04MgrAGiQe4FiRdBhQBvkytvLyK9t&#10;1WNR9d1X3ytIfEaHQPvMPCerLuS8GQ5G2FKmNCFNY2MhTzrjDY1JLKZrbQv8VIpRZQSTcIxDY2pI&#10;q7hlUyiV0gwmzTIz81yn4FNX6Np5yVp3d4xFYdBYyyaKWsGLuDE1Lb2AlqGODinMDY1333HnlUuX&#10;nz/7Ir/qvoE/zvk3lDMv7u/pPXb85FZ359QTXyEFwDItzs9hwT3b21bDIDITpXFJN29O8c++gaGD&#10;h47wDjT7WX93VAXrIHrDazAxhIoscWgDaUjGkRLmSydXypZNTu/sA/fdNz48TGPkUP/gy974lr1l&#10;IT9BEeow/AXLzpUrm0VHw9bC+taJl7/q5Lv+TM2hw82DIz1DI5/4zKMTl66ohM8Jr6mlxxGTR5iA&#10;vexUMaxuYXry+qVLD952vJ54f2fjw3//pwZqdg/0dfVQD+zqWUYxGWwh1WaaG/F2RD1QuzhO7N+E&#10;ZhBgyTEJNQhZKqw6wHopahmEJuND6SRdJ1aGeBpLM7N7a6tdHZ0i8uvEnnYbCcDVI8a/Iv3LvjU0&#10;1w2++A9PNn5gTO0TyiwMwetoVYMwE+IdaCl307q+gXC19hSGgA5ZlNwZF/u7yPB0iHU00IXvWQ8R&#10;heOSgofILWA3ILLVCzVtCrJsSMKdYajdljmQHh7HDnjBnjplI40gQjUS+WTbcHqgHrZ1dhN3INNK&#10;YyX5ApfiXKjaOqRpmKhCRNdPA3F9/W133TV2+Mjs8nJ7d/dLX/cIBayN2oaH3vDm4YdfR9efhe+e&#10;rmuPPbYyP8OEPkFxAnw1+APvuHD2qDkAW7THOeEcVbxcKOaw8tXFtbskA1CqVSiqOJVluoJHxw8e&#10;eMsbMX6z09cvvOffdNXsjPX327NPzk5XKshSff3lqZlLc5UHfuiH9xp7oA/t1W6dP/vs9S999kBX&#10;x/TlSwPdPX3dnYuzi51UblrbhJKx2GWKdOqbqUOpXCgIZdettEu8kaozKF9nzLaZrll+JoLnd6WN&#10;VWWmjbSKgoVdjDRP1CGcqWQ2BiEFVJkOhURLRa1KtuNKHIPKHiDNYsS7IbkSJGyd9h5Jvpo7bSF5&#10;Mu9vD51EOqdl80G8FZ6Dy6CKqPx3MINwvMXIiY0K0UPaovOJDOVUuncsjnE+m4mfyqytrWPzlByL&#10;z3L8xT5jDewmSXF1D15y/Z85PSASXGWPukrE1UVJjjOnCkzSJTrwNKOiwBLGs//YdQ6hJEQvs86J&#10;l9OGbMucFcDSu5gvG1JanPDiSG/oJrKkLYmaKuplCIqFUEDFUpC07p1ah01B0UkwdyMG4ar9fg5P&#10;ObQ8S+sM0OCVaGJcMe5Abga/DBip8La1A0v/SW3lBvBnOiWx99hD52CW73POgs4ZW/CWnm2mfqey&#10;hnqbn9vYcGPyxrmzL569fBldDsd9S6zBRhMMKnsmnba2drSrvW1t4+q5F22ct6V559ChwwMDw9Oz&#10;c2CjiLoNDA5gkq5evYarpnf8jnvO4D0nJ6d8KFtKoLi08H0h2epKojxb32CFJ6OOScr4wo2BsuLq&#10;erppRUHgFJIYCVzH8OHDRP5YTAaUILpE2yEBPs/FuXX7+5Wl5cWNraF77x1/yYP79a1DR4+P3/vA&#10;m37gXV/4xCdYvramFrBwGkkR5iDgvX75ClsVEG0X+7q8/Es//RvTn//o53/5X0yevVS3t3by0OGx&#10;/r4l+JTrW2tACcvLGMT0nTYTlbx49rnzZ1/QgJmEIuqyQ/s97dfYjvED4+DgPDUmcrDZqBpx5pcr&#10;i3xWF2afHlkrDPs0T3KkaTji9/WdmdLAby0tLhtmJEMm2c7slD0sMvQvMnQsOBanp6OTtIsjAY0M&#10;syqrz+KGgE4hPnAQibykAAjlOWIWVGSgR1ERRjTZtKFwu8eBl/B0CLXQ17dbmylojY3AUx54pj0R&#10;/YUGa0Ur0Qb/5DbZ8+yW1JPYIDSLtrMQMkcj2wvGzr7AHfAYHewt1aQOBqupOhVUawv7bASokGOj&#10;IwHNrcxvtre+4sf+cu3o0eaDB7/+pa8cevhhcgIxRytqO7PPPLl4+RIONUG6Z5qHbh2IuDKT24y7&#10;YGSqOuTkvWC7WhRMJDei6o2RiifLwxC6Avc1ONA33No69+QT5z/wG7Vry+wzXAiFYRvWursHB4dQ&#10;rXn0sceHT9xx+s1vSafc3vzclRc/+h/uGR2an7iyOrdw29FjhE5zM/MDff0EduxAuV4ZVK2fhH5U&#10;HTSl6DwhSOkESWW3lKbcU4F83YpKLRVQPZL3RcmK06KDhJKxQeucgpo6ACkA+GY57yRSNohLhnV0&#10;JlItIPBYQfxuCdJJsjt6e/pp8mrp4KmT1JqjRdoQ5dfScMDB5Mxh7qq9PJsbGFPgNVlhGd2iOoVd&#10;qusYFHoLI7CYQoXiHxIBMayZI+MXz1oVjOA2qkKGk+q2SScPxLbVpSX/Hzy6P3/vId4oDa+6la52&#10;IydHucjNyNtHG+FWYV1XG2drvTXQJZoSWFgKtq4sO5X4nwvFKeFDSjqDt8byjo0dwL0YyES1HTSD&#10;rJDKmxY8OhISNASe2kzVctp5Z04dpR1gdbKvsMG5H7muYVxYZaOOwyeS8lAEIK4knsW14NK0wNEF&#10;5nVCwMbjTVJueWfsaXQkiWvsmmlWnAzUydRBNAY1pXXCVHtGaDBr7fCbMg71krbhS8jynR0gaHOm&#10;eYYyQPY90/5ABXty5toEGQSPFvIpedMD3/Qt/S95xdKFC0DbJ46dYJASMnLh1TN5zun0nCmQWRaW&#10;Uaa6X8kxDWHgao7hFbAvI3uCt/PgEyUiubSyzuwM4fb5efTLVpyFyqQfPIG6/oIWTGMpw8sNQO2a&#10;Y9QbgopNlPNPvu4R/L6UUOtgTTN7ay3LqwOMq6BzZHV96sq1mzduUN+ATgUBwZkUdS2jx8cau/q6&#10;hsY7+rounr8M8asH2vIqcKpN2FwWQazhxu7W5I1rmxurQ8P9Fy+c5fF1qEWici67aOzA2O333tM+&#10;MMDwGNYNi4zeS8TkzISQrsXfLC4s3pyaUk7MUt4GIqNJ3eqdA7lXg1wqYTswdEqIAr48aDyUY8oI&#10;QyBHR4HJZhaaRYknEHcmnKmH/U2xDTqdg1zLRLmkk/S57fIT8HoeH001qGDz4LDRwQQiZLrD/KAV&#10;xDQS9dWiNgjhFzoBGJ8nlkiH82UwbmOUZY/onJmQtbAtO1RmwOMy4BXulwAhCGQDzoTtVlkA4FL/&#10;ICReShGO3cAncYHENGNjY7b0bW1jCiALj9x7X/vx22rqB2rrt7/ye793onYPwPLJ9/7rza89vvrF&#10;zy1fucQycXatZdATX9rpQXstERmo8BASbOo0OC+ug9ss8iwh56kebI8e6ZRpdRRe4V7vrVCIf/EF&#10;ZAM7W1txfpnk7SzzQ4ePIJIN8/+FK1cP3nbbiVe+FPE8IMx//rd/bPr5Z77/W94MtMN4nvHR8TXI&#10;gWsblMIwMgQ3jgwXeZCD4raMAr59apxu0wslurh/rss58YEpWJZwnC22irKmkz62jlhqjaOJo1RA&#10;xtC+FZJy6flOjcHOVBo+nZUJgkdnWW8PilAcM7Yc9Q/etruvn8kJ7T19ewxWVpVWTElrFozeWaTU&#10;GLt6ibRldRLa2yCi8+7po7kE2Qkzba5T2o90B5YfuWPluthkZpOCq2LBJgyZhiNSFHi9UFFpW+OE&#10;FDaqGCyWwcwgacXOXv2fvWskXKCUeBOd8OX06KiZs9tMFO3EcoPyTEPrES/nGeOfRCHLOQl4RDky&#10;iJZAHldfwGKuizfkQiVfh3zuM3CDNMGXTBGPne1/7E5UEXgCwH4cEKpYXZ1ObidAFWyhbAhsYoVT&#10;crgDKkIH5SlEolpVDVbEwWjac4ah1KExxqe5WlSAUjyM0DT4F/1jth4AX/owiIYgEnElIdvxzpgA&#10;Biqy3jwPovKIvVrliLRl7WJF7WkiRp1g4tO0JTMzwmCeNdCc19RCV0BHGBMIDZUM8MalCbYZ9z6J&#10;hMb5c4Y2dUxYX0Zhik5ZCz17O22grYRZubA0vygyCdwxPTNjaddJdNpZ7BPiaYQxVPZFx0wUiLf2&#10;qJjz3GHmYjTlHa8tRzeSaR3AkZp7rAZ9a9cuPD/79S+fGOisHaSfeHV/uzL14d/eqyy01u130h6G&#10;y93azUSsepuf29rhBvcdu+3NP/2z97zjXXd82/fe+/Y/dfbpJ8G+d+hLqyx3t3cRq5rg7+wwbvzm&#10;zWvnLp9796+95+S7/vTlzvbV55+GzkoXCnYg3qiWyTo1ULBW4Ngpi+FoxHAfyfwHhgZ7Rsbsbpqc&#10;VIPJxbWxHcUSniNZA1agsrxKGxJ9L5awzZJl6WgiV1fMFQrpJ3VCohDiILRv8hwdtcUZSLWJHhaF&#10;rdksUMFI0STWkT7uM57VOSAkv8FaayCWORjRKW6wsamQQwklmADoJPA0GKpBhlcZJaswfCjvwx43&#10;9cYE7NOk2ohjGBwZ5g1lIiUlNcSzzUTFOJjNYpDo+HjsTefLtG95XQFq9Nz7Kr7SF7Y+d+PCox87&#10;1NdQ09X+tff80off82+e/MiHzz/++NSLZzeWluhchD8naIADwmUQVaSj1zAensOaTS40uO5srrs5&#10;5UICmqsjWgZ9CcUi8bOyahoZKojJu4N6GyiJRxHMWZ8YCeF1+zO3lioLU+zLhXlaFC9fvvDSt31r&#10;reBw/b/8X/9q51br686cgNKPyCyehmTOlmga09M/4efbsWLXj+3LsR46EiMnakty3Yo5FpUMtT4K&#10;xvrgkkDZqosGbOHbJQkgeuX97UEJCs8jq75J6UJkB2D0KVMF3aS4SsWTvI4Qm3og3TqIn25QMoWP&#10;ucX6KMW1sUZeaPemHG016AmEEYCr56EJhOI4mxCMs8rKc6T654MrpU9hfaBndWlYUthFnBEWEANd&#10;mV8gUZCpHk63HZ+IepMuE3mwRSoVgG0KfPwWRW02CREqOU39D909bpExKb511SA+QhBpzSTyleKn&#10;SbVinxKqRAiuhBPMi22NuyWJl2zDIYzlSLA0EvjSH8hVwffix9ZVQ65Q8ipQoOw3fLsbHfnQdrQU&#10;wfOsISLY5DywBks/GIq2Nn6TBSLZFL/PpHd9ZMYLRXGE92wiUGbnBepowHmSwdjnk2F6uFMOM8rf&#10;kUOsJzYpN52EAw9KIkwU1UK/uEAY+iyE0PTRA4U3NONNgd6kEEacXknNcCelZHGS8nAU7nFb+z93&#10;W9T5QC4WlpaANeiX5aNxw4tLFaIAALJR5tjeedfBg4dgJ9ycnpbwVF/bxVRDBhG0tVBFPHz4OJoe&#10;BAXyCIGJQIZVAmKSpF1MkOwf/LbvGH796zavYPqlFmitSMN7uoE8lC0mm0b31etp4KaMOdRAULkc&#10;LdnrF1587Pc/unP26fVnnnj2P3ywZn358OBAJwOqw0HpQvwYebp2xXcobbFE2KrDr3lkvwlpNPbr&#10;7oc+8L6+3Z3Rrs69rT2yck64MrNUd9tb0QD+4sTNb/obf3235cDtd9+xOLdw9dyzHU06UXGD9eWN&#10;9ZXgNeicOS9OaqB6/Bbx8Fhnn3vu5tRNzh7MUGwiOR3PRQXSrk6iZ7agY66QKoaWQYDcjphXWhjk&#10;w6Wlm+1KX68gmGMcUNcDPFaqlP1j30TGHLu5NecsWSnWlfozD5GzyY6CGszOEPYPosJn80F02Q2N&#10;kffTZWNXdGcHoszpTqRFq6V1ZHTUvnT7opzkAtvSHJbaI48sQ+bi3D0ybP8QLbhlPDLBEGz0oum4&#10;jg/DWbAn+WS8ha0xinMaVxIDcCiuXLnU19TQQZnrwiUCRcRfjhw8euLEbb29Q6SN8O6pMcuATtQm&#10;fyHGmk8nFuXNw8bCzoq0pys4Wx+c0CEAzF4g9/f2HdNA/YCqUhaWJ1tyDnFSOyJo+OjA40MJJe84&#10;cPjI/a95+L6XvhTWB4FTzf7K+Y9//E0PnELVbXt2EVuTjN5HoB/0/Wzgt6lESol35S3X1aI1ylMw&#10;fY/ZTZdy4juKKapbrAIOYNsc1ahd2wiBHXnxVcfGI00BTBoxOcc1OHQpwi5hFhAH0+DX1dvH/ijB&#10;tfob7IX6OiaO9g0Nk2HRPUVwp4lnvjZ0qISxGS4L3kb7CWMera9iJULS0LZJ/XEuhIdOgWXQKqyi&#10;x9675GliWiTLOklrj9JD6aQVN47scyjtNhmWbg/uhQvjTTMvosWxbckBxJS//wQ2iEjTKpsEKald&#10;BqeBsaX7uU31DtucIv6Ji5a4Yw+xFwsMwToXXFjnkD5adW20rOZaZRCXJVOIZbk07r+AMoZRLHAK&#10;AoJozopAFtKA2nxMjUcWp6MkLC41itWoraNHxSEEpw9GmcpPan0pGuCts+tMnnlsXEBg6H1Cy/QQ&#10;hdMqpUQ+Jtem4QpMCBiNZkHIeT4MVkaNDekcDXww0p3hiRt+sCCMUUoDRabkosTmjnFojKXlSGJi&#10;VLCPpE3EsaCwszOzpvljY3Y3be88wHTaq1dvTDE02kIsH3T9+jXOvLw1+Ea7m+SrSsLvbKNbSNmQ&#10;AXkk9UrsB6HDc3CWqF8J61y5cuXCBdpwHSYSHhWrR0GgTCK3qw3RIgFZmif7eE+CVtYKrufo0DCz&#10;em5emZi+PLE+v9TJ+HYqffBq3TQ7gE6RL6fEpBYB3MKLLzz5wqd//66HH9qvX5uaeO6Lv/DPT48M&#10;Hx4egwpKwqUkhWUkotLlGYT+Zta/6S98P7sDdsYTv/7eqecuMKgUu8+LIUCktVgJZmxK6RdJ5z1y&#10;jihLwHtZIubC2Aik4sLdpA1UZugXhf/ATUEMiSadvy7bJ7xilkUqDmwWG8wIa8waVpYZ8Sx7oZQN&#10;1DaG2wlTc3UlKb/zmQomyM7xRigBdeBHcSfQ4GSU8tbk0fbaMLWdh0qSLg7FkceVYrwIxARQuffI&#10;VFLmLPpQNbw4CIOdb3MzM5x6E0V76+CzImylW8d+7QmKeO9pNxe7tBwsWdjOPdp5CEoycYBNvo1l&#10;hAd97FWvqz1129DyKlsc4ub9Zx4YGhmfn5tXpTK5oBlyqvukuby5nkkTEF0RLb2cE86IvoGIMXIP&#10;RemmnAXyAytMDuiLflmgkrBdTNIz1UUFI2kqWxJ4FdxnqGtXa83V88sTFy596DdGGuvgP09fm2R8&#10;Dkon9rfhcduRUwS+QIKK7YTC/Y7+jI9GaT3yHeUreanQuOYPN+lQF7T/wzG79X3OK+kR5pO8iDuy&#10;lqjoubQfycFqfyMDYrxtL7jZICYDFrzMa8tldI2QctljKevQncP3d3aX5xfYDMRXDAGlKiMoQcwb&#10;9jF4FE+1zOR0RjMBcrqToOzYKSJzJoSi4OMCCVskScvkR6YAivSQmG/wAByJqdsxNrSq36Bcgdh7&#10;1MQIWRSSjdUWP02WoWX7xDef4tkIkJPyp3IeVTmNfXy7o4oxFgH3S0lEG21+tEvBhOHEzgm1GRRF&#10;VwFvGUUYRIJj5yOo0TFDsskvFjBERqTeyRprUSCLHbSzOA8mfbgyTBxrCzKFV+Ey8kpfFmqtfzGs&#10;TkAUPMuUJ/ynLTJcvs9IGyFIhWHBmtFSXsUURPu+mWW1OOm8sjabcTehPWXUVg4qjC6eM+/JWcb1&#10;4OPpSsZJLq0sU+8jVOHRk5YvOj9KowyvIE0QwD7rThrHXsB+b245dfI44+yWFub5aFbcK9vaQliK&#10;/gmYmBx78A2yM7BX5JNwsJPYaB4+ucXmMmajpwM8UYV4zkcXCm3t7Qo4MLK6u3fw4AGmClw9f37q&#10;5s31rV3mMXL9owcOFkTYdAGmRFG92Lfl0sICwuqLS3DWSl2FDne+MnqKoUjzziKR6ufYSSvGgaT2&#10;zNfLfIRd8DtysrWN1aee/hpntr8PSgbV99qDY4eGBoZZKIJfXOPBw4f6hoauXb3M+InrE+d6e9uv&#10;XjgHmoDVO3zsFILkMOI5DvitmBF5NNx+Gd0NvE5ywGVkz5hxk+9Fb9o9g1Ar/8cuu35jahnqlbgC&#10;5aA9/JaFEpowAZ1oU15attQRZTtMA/foOa+lvZ7aupEBjls4K1ESv2JlKdwztSnwiM6XQQqtj8ug&#10;yBmUhcxM+J8pu2TKgTU1NOKYOM+FWXh5BMrsVQfx0HlhvLFDTOU+yyWVJFLkJTMLtJUG2TFJzoaX&#10;JUBkUpo8QSp45QYEancnNl9LhPFm2/AdGGMYKmcSEEsaLW1ig7EUEFj4DoJz5QgHEiy9uBYGPZtp&#10;oDLMwjFUcbkIllW1Bn2x0zOUf6hqTiW41g16MDGU0aovt5Nmv6q8Br4J7IIghGe6sDA3vzTPYLBT&#10;p26rrCwzf/bksZOcr5mbs2ACpuYEh5mf7bFl3dNGH48i+6ZsNgwQf3Fn4j/Ceg4nUiHQwOW+nqer&#10;QHNy/RKBJimS4pW53bo6aTfiUHbwE5fK6Mi8BQeH7+9TxSE6Jd3EwmC7mZcNJru+TG5qIzRvSAkn&#10;brue1E1+MNd2q5ciw7cxVm5gexeTgRWLFBw5mMF+zeLsDKtL+OB+A8/mv0jYZ9DQNwqJmmBXQMyH&#10;L40qt4vAhc99ax1UxAfDB/3AbQPVBeIBy0zSLRTUjLuVYwSbzU/SOJpIciXpeQ2I7PRlGX6ctCJo&#10;opCjNdkIvTtuUf9AJnJL3NknEQ4j25jLK65b2d9bYknfuNVohpRAU6uZfgWRft8tvbzOS9zxsAk1&#10;qjG4iwhjVHiIm2SPED1lT0hfxW+hzKP2eRSKWXR+ykrw6USXvLkxD6EBsxtATuvqoQtYlYIBEva7&#10;t+fAOgRfQHwcfkyAZpTnHmOtFPazGd/tYqDK0UoruXVktSOa6Jbch2XBLcwvLiRgbWJ1SMG5PVLy&#10;ItZDZgs2a43L/WxyausEhy0kL97TIQwQ7Ovqh4eHeUDzC0vQTkgjBhmZNThkNhMLaNZDiO+gHHia&#10;NsXwW7BuHOXJJs6wVBJ5i9W1jN/uYcUcsB31YWIkDIxzMjE8KHK5++gAsLIH+gFUDvmlq52RAtIf&#10;aBfkR9GQ3Bu+83TNA2fQLB3sHwT6nZlCZQm/CMSMwPUYy5Q9E3nbuAfPtsCxyfXA8JBciy60pBtU&#10;FOA2lZlmo4L1AaRsA2jSLQ3TJsOTqJ2mhqKATvVZQ5BdWl7JbpSTg69kUxFmmrVHGYb2KhGtdPlx&#10;Wkgz+3v70AwaP3AAwS+Vv0F3UJskGlf0vYFwl2DDLuhG2solJlkACl3Px8GuKuWd1HBZJdlVsDhT&#10;+czIisSyuRj+LLxJ/izGjkptpNGg2ZkIF4sSYp5nyC0vyuEtekRTG7dWlEydN1pbWba1gVMGk3Ju&#10;AZ0NFa6VuhYo18I6rC44rA1lVaPAupa4WCBQY22ZzunmFrLk3Vv4DJYqip3jH19qoiFCkYFHxSaK&#10;lFOgsrgGgZeJaKArTX19g4ePnrjt1O3QAQlXBkZGKKRUZmed1IVlXFnlymMqMJg6g6p5DUfH9xQ8&#10;LNoaidMkd1kz5y/ml4UYGCD4VmQWclpJptN3WgYCcEOS4I1pfEdAsiZ0q0mMEg6ir4tGBhkYSCaX&#10;kotAkYrIzVwzlu2WzU1PJtG3fjcKM+iK3LKKqj5pVm+1j/BwHZ8GAJDXZ9wlSJdtaBkEmOCJODXy&#10;RNWcQKxWRVzJ1K6MfTiZgMSQdV+/trzEmxz/sZ/TRseKOw1BAcOUgN2Qbm6xIdX28sFeh/+k5GNk&#10;noE0XhOnxhpAtqQXgIlQy08Wv2Y0EbSrH3GMQtpju7JZJcbl44S2mVKYLNhEBj4519NAO6IFRm9P&#10;B+TEdanPxPgUcI0LXE2h84jtWe3JSeD1goA2yjk7puxFvkPrttgsP6K83kIvkJ3HUspjtQE6QANo&#10;FeLXMJODoyMU/gANbIljt3jjLQTDDvoVJIXmSbPZugJ5Ke9EvxHgm6rjHhwACincLNYuWh8kQQZ9&#10;XNfS0vLk1DRmgIb14vSk2mVmmqcLkiwRoI+IYR/t1M1hfCkvEMcJtMrImOVlp0r3j40zf4Ehv4ny&#10;arDm3X19rrCRhRw1YZgshaG9tU+jEkeOxUIVK4OdA+s8dPCAJEs1m6Rta1dU5JJSyxx3Ex3bjCRg&#10;BE+0MKCxbpCJmySmBnNFBYfD0bi8RJWtDrRijrhqNjS8jr7eAfyboudE+KoiqHzmYUN3cWU5R47m&#10;YB8NF8C8Ln7TCHMdNZkakmJOKfn/Gj7TkTqqSCpQlQetoKzEBMLSSOm6jd3q7E9gd2rPhUXPbiRW&#10;UcXfdBiNMbiuMvFIdAaHhwYOHWSkU0c/0k9t0JtYzkLB5N1QbZecDqMAm5oM1QJRdNVZJUpNmLHq&#10;qGm753XwgVAcmoU0VYqE8jWC6hJzSSJz3YINlsw9fBa2jCokJdN3GYJOyokrrQ1V2WUKyACaPFB6&#10;QSUZeRIiP8ITLjFvDIHf5VeEewsB2WKnEVyxaEE30icgLGmVUn+QsNQII/PUC9KSbk0vsryzRjSX&#10;d4slhi+xU4Z3INGh4NHT33/g8EFwa66Q88gkBajpNiIywDo8udLNICMi+iH5u/Wk5NBBaVMbSPAY&#10;k5T0n2DFYPFWrs+GtGssPqwgwxmna/sbv+BwZ0+rRC+eGe62kY5liWQSukSEHRMLxRQJ/zqeL7fH&#10;w+KZiiOnklp8MG8IQSZPRBVZjQyfUhJAOyQ9WTFNyiPrld2RQtaGqvZklBsREy6ZgmZIsqaIrsXY&#10;fNnCV0oo21tRInRJuS8fSjiv3/xPf32eGsz33cbcYgx8xJrln3nAS1rsalJb4xjwwNIUyNpJosoS&#10;uj4pjREA0hxUUimbL5wqVHWMbpo0mGimAYCKRAZd84QA+3uLDJtIeugzgF3N1NFQmFlKXn+LJCTQ&#10;KEAT7xOapNUAq+pK4JkPugQ6Cbd6efYRhDJCt0SeXW6/fwL8UsEw9HPOqW0/FK+4HYS8hsZGqT1D&#10;hhocGx1/85sJDBcuX5ybn2fBVT+Q90aq0QxJlkIiOEx60DepBjiaCgGt3b2enl6MNXPB0ya5q9at&#10;D05FKj5rYYk5O9PA01QR5+YWU78xTE1W0cq1stDAnEE20bHtHBwbmwq9QUhNHDnk0R3v17gCErrS&#10;bhmTSgRoLcvFLNANn0tvC2aIjYd/Co4BaibtxoDMRhi1ZHlBd18PDfTUlPFdALYYRBjV9F+NHBw/&#10;duo2jrbSdGSgYWdCWmh2XpLOz5BPmuvGjesTgDlzMzevnz838eKL169cpmaurFVrR+Al3GG1zlLG&#10;Xsjo1S7Z88aTYh9xhLCbZAy8J8xluFVsVa6Z7AIghPiFMFPXSGkL2jvTrUI6UlmM+AjsLypibgN3&#10;h+Ag4DJoCYLVkAHktKUxhF3Hr0ltFGU2O+Qh8lvE7PwCSQc7kHuiNVwtAEIHqnYNYLWo5TlRid/n&#10;enQqKXUF3A9xVtJSC8MviCEI0NQHR+1+QfCBWdnE5VhJ1jA+kgZFscNSO+LuAz17ZEuLazTKAEsg&#10;dPqF4eBKZJW5dS1PGWVts1ZSrI3EPQqUvoR0ikXL6Vc09lbAW9Tl7JAMDOqRKcZFZnSdljHxO44T&#10;L54RJZr7sOGS4+rUI/pRTnHpXeQy4KJoidJxJxubtSI3bWpmugXrwUoQAMFtZ7qvcJAUA44azKu0&#10;2BnWxAxreUvs7Dtjw3KNpZK5x8Py09Nhl6zEW+BnCVThgBnwxYeo88HVKtWSvDu7ALUZ8FbKsRqz&#10;5TWjAfBT6Mz2BKZDhSownFxupPAgcptZRnEe/L8xojYwg0z5GEIZDSsC4o46MyPkn+BUrng+2LUl&#10;XrQwEPxQx6istfbNqIkkWPsbAnQJovkuu7R6JKPkp4212Wln+1c+/cRvPXFet/0DpwZ8OzkPrlEo&#10;wvLwNR4BJfgf71sGv3LvPEtWuZgD4XYl+alEY0Fc8SRlPniDQZ0cUWrVG4M/5AVCZm53iZ9wZegg&#10;SA9l2IAFMI0D0GHzF0MQZ5saS5INCitkdJYUC/tIlWrlCtmHXCFWsrzDH9JIEoMv6neeOqMDC6Dg&#10;m7yICoCiO5RQIV3RjdDSLF+yvub4qx6uOXNPzeDwyjPPQggj+kk7wB5wG4eQlWVFaGwjdrgxeT1x&#10;p76A9+U7un1KFBBaVS4x+U23scquNi+lQUbFHei3TfW9vf3YOynbDvSoJwJprgfQl6sAqMnDJBwr&#10;o2fIvikkshoYNex/GOjN/XQQWMyExM3LYYzijazZl4js6PGj7QNDcq1am7p7mKRXC7GEe2RT0vDn&#10;CBs/BWvo5F8CVy5AcMM+R/U6h267reabvqXnFS/fPX8B9pWOIXbCKDKlMIN0R59gttymfOXAe89s&#10;eLRy4YY72ibe1eQpnUfQaUKFcglwadTBWDz6MPnf/Ow8VXDoLp3Dw/vb+7Slkak4vQI8sK6eplQB&#10;Hz/dE2blQJEGlCXUzWADEBqbzHJW3XzEDRCkUULfcP6SQ8gwHAw+ouzHJ+4TMnsmmck7T86zwMKB&#10;3VPwhF9FnCazAmuukIL5Z/R9pGuonSbxWrFT5X6IipkYbXJARgJo1It9raC9t7LKWtAiiEILV0VF&#10;99LFi2ROaKFC4CHNCFHSTpNsFcmmrIxRXl0NoxDBzbQFmXpeyifAaJ7taJ07iBBFdbiGGdPHNnNH&#10;aU2DBpSBctmUnBD/pm8PzkNXsLvQUE6cXUtoSFtCPJ5myZXTsp8W0Ey3KZa0fHGlhUFoArut2hFf&#10;JRKy8rm1hSsiD8LHdo+NMYZjdX7OSD/+QwHYIhItgZ0D5QRLW6ftx6saMq4TsxIFY89/bLcBvHrh&#10;7G31ioXgS8kK6+QqSd6QkcI1s1zFRtsiV18HLZWSEf+0mF+DVEtGH4A/4Jkk3ug0wDc311THxTLE&#10;zxl1aHIi9hlnppwQ4WBxkw7XcdF8FsXbSXZOXFgUEI0vgyuQ5Zv9qyuRtqBAWCyYy4XpE0dcScsn&#10;5CKBJp6YiyksqWHEsX37z74/T7Km/ofvO0r4T9yg97UqCohhciQMaY3XJ15EQFL+wu3TS2P9Pcmm&#10;7xsYPAuaBMqGDgfmgjlqj0qSgjKnQbrkEhbIlMdjRZtcglOfVFLCLIpcusIS8ezZRyQJiqBVT5AQ&#10;mB/ZZEd/Uaayk5Jn/Lvry1ZwwcIe4f2wwKr9Jkux3V6KmIGMRpkcGT37xUXbjWRuCzoQIWHehk7d&#10;Vjs4VFNZXjr7vDdYW9fT12MkYpM+g3TbKlKwNxnZwJUpxdLalhKsk0DYozwWabnLuG5zLAqlQChR&#10;YrGJiO2Ene3r7RWAUCyoEayAgwKzjtIY9Z3ULSzu887MV+J+qb24lcsxFSOD3gtQwOxXyuW0yPQQ&#10;YFZbQ1W4ilpFR4eCWukw9EzSqKYmMAUNqy4U5djrvBUPlGum85s4Wugp/sCxsTX7NC82nj7N1ulh&#10;TgquDMYCkA4eIgUQCAxcNtVR/s6+ZOii2AmkBXNGp25zDUmRZfubXMU5GeM4mLjF7vloSxGJ4fa4&#10;GD6UX8R4VRbmmA4F9WJm6ibRqD2ke2g9G4PwLpqkTDCj9gBjRv9rIGWQbGjsqeAMSq7PnB6RWf6P&#10;NeFfqBGVqwKjJFjXbRSR9ADNouAsHcJSdo4hHY+oACmfEbf70BhErmfRZcS34T8w2kHVitCmQR/P&#10;nVNBV2H/4CBjqex/2SeMWKcM5c7MyAswI3/N8dUm/gAVXH5LG+5JJQcuR89XV9s/OCDt0uFbJfkI&#10;lKkSgz6q5LKe7GCdxAWseWGAlrjY1c4UX8PebTvdOWdAD5754CL8pVRx9Kw5y75hNd6udlhgHrEA&#10;ScftEOFLCkoC6vAMI02XLmKfdCJG0ggWiB5RyEyL8wvcbDnIGCx+JZFWivMJEVIYLG1xxsgqN2iD&#10;HGHKu1nvsRXYkQWhBsokSC0QkD3cRquN3rEbO6zAglRgkTMOHBPsAkG+am7roOpFxw1htQqlOUTk&#10;ZzuypGGCwhfdZTWKP+CRmYwSBZj8o7Ku6c8d+B8nFi4zzHqYa1R4MBvcr9Y/NBXXUEekoks0mwP0&#10;89wDcwtoWkuJhgRCT3pbziAFJ/HUJMoIWLrOP/9zP/eFuZJN1dT/2XvGLYXZlgd3gIjVIChckBKK&#10;6+uCReylhouCX1FoNXgvNCN+yq6qLisRnIGMu6qsV/pjqi0qWOLiNCTWYQtSUSQbxlbpiJNDYaD5&#10;UantmshXVWykqmYuh7U4vSWCA4kW0wuqoJesGdBBI39XKjG4c7KrM2+wCOaR8bSGGGXrc+3ChBFg&#10;2OfYF/hte3mxs7d/b3oKoUYwSQBKYjqPu2JUdAbTR2PWhY1mNbHukF/Yx2KsKdZb+KJmKC1BXKxo&#10;uwT00I7QC0AxCuwbZoCjUVWfYHPsdcKM5qJ3NIUexXwNDg7y7AnxuFAfMzGd1EOhYa+UaBWK5d4e&#10;DdBURglFyacKvM5AOvYP82YZqoICKg8UFDknysATx8WNsPiCIebN9Yw9Jb4WqG1qFAjZ3Rsa6Efa&#10;ueaZp29eugQ1gg/CEzgEIb7QcZH6S8T76ZHlOdZk1LqkGrlWNl7CM4mKAKxo/M8tB4w7ZPFYDFu2&#10;OkAPlTMsWHNVqmbLOWqh2RkIpruliHwhRqq3tp+bbgurSXANM7xDe5eajFkAO7YWz0bVWB5EEr5M&#10;8pbgW4oWbk6rwS2U9UEcDA8dwdGAeh9nm0vFTEq/kFHSwb6xOhxSv3pMUa9FFZ7U2YowAVqZLJ5Z&#10;iywdycHw2DgVC0bamxzMLeL8yf01O/UNaN0NUDqmvFxEmkItzHwMmRVW6tBJd3Y4jDb1HR2umsOY&#10;Up600QLlJr/W69pQGvAlRrbUpPwi2HDaAIQNGd8AaDYWSiSwnOOgg1gK7bL2KNMco2fjV3wBT5DE&#10;V4NTgnryYN4qybhfxaabuITYRwldW5YcmrfGAtkdg8qNQ1JMxIttsqMidFt2YjBlJRh4Xuw6Vo/q&#10;XbouBEuJ3mSSY9n5Xf4e6iKvN+p3A6qQw2MJPGvazV5hiSwi89bYqHRsBwPWqlBhwDEzDYuMpHTr&#10;uW6OAZHYpxXgFDh5y22ZHrfEzyrY+ZAFUiik+6Fmk7yhtRk2BgKeu1RTSH3b+DuBDokmLC4uBtyy&#10;yuJICVTc2bKJaXzJV9AQsPZmy3iqiOxwUDuGAzTUv/jCi3/h90U5qjb6uw/3sOCK3kZFN5IyFsd9&#10;DDH/4cNVS8MmifTLtttOwjayfYBWkWw4QbkME2L5iGWkjxSXS+yJehxGJJX6iPfC+0FLYWt5dc25&#10;JCpkRwpSKWcPM4EekRJr6hEg6fCgqa7nU6ZiQBKRtvUA/I4C4p8GObVKrnDSrU6lUzyohuCRCQd6&#10;u6j0OfaNxNxP5PxwiaIH+lV7HQk5QT/4JZlMlUXIVm3HTjS/5nXXNjauP/5lcnhMO8tNIYtr4waZ&#10;+4xp4PEw5pVgsFsNB7cP/8ERGB0Zvv+++w6Oj03emAKh5IO6uxjCkqChZh91NxUqzJJp1akb6OtB&#10;PMmP2GHEtThrcYfroABAaZwN+1PleBHPZrYL8aBgqN+AUIzUrCmSs3zUF7TRxkIQ2LdCAfbTG150&#10;d/UQnHP9yKIRBTCpCzLZ0TNnNkZHp559XiqJ5H86MK0DrszNzjz33LmvPwWPvaOxpbKAegC1jc0y&#10;dcpEx7TaleapKhejsKptRCwjmvFQ/9V1MbTR3YuEwKwyrWaMnDB1ycB4D5JOWczSRXX2IfY7ZYMT&#10;AppogCrlS119rADQE0+aEYjAM8ACytclM2XbgHzjZuAqc8wJ4/X86WWAvzE8MgwvRZuil0cArxYP&#10;wHYkClpcqXDtzBrs7e9eRmId5ZG1Za0eETeI5F4t1Urw6bMXLs4tLXJKb85M69s6O61MVBgRDeeE&#10;EUK7zAAQKt7ZAlACZV9lTywu0A3H3efIoHXZ1N3fo6T9rWIctwlPT/pTGXKReolWIBkngAn14dJk&#10;xZKS56eDNxBm2hQ5SAFVYNo4LYiToCi2pGZNJ2RQYesG8B/fPPqSPAhRVIyLkV3KG5LH1VJPwcum&#10;9m+MmzLQwaXpIssw16iSwXXC1fHszBhiIrkjg2LhDmoGfrrkQrsWjYLFKgMNqBTohtll0QREkwqE&#10;tCUjxbBGGpgmuFxLeQH3Gudkd4VxVTIAoTwjFAIy2+qSS4ALtTiwIcpZGh0sKU35e7XOlQcChfwu&#10;mUS1eywU+5JfwrkSr+jPSK1sQLfjiDXiqpOiKMvgveQ2Y2qkcqfFXvCTPS8O3NgI15ilBNFCwowj&#10;bACihBOvUZE8tGglt4KBCOnqYk3K6TyQ1JHHYqLGfgBN+/mf+4Uf+diFbxhor+N7Tw7xqezpgg3x&#10;VGgnKiGw7jQRAv+VcSds+8AdpV4UAaKYQu6Bz2MRydOxWeolpG891t+xh/YXGJh7n7wPPy0ypD6A&#10;eOVIlUpA4f5dNSeHKuDJX7S+GC3oUHxu2r/JTYSjwtOMNh9gk+g0p079VhVTGRZjUYgFt0ROiwSR&#10;moQoWqLVEtHHYGVu9YJzsc6po1d1g55OmN1yjTHBZPLNRw4PHT9x/Zlndytrvd1dJJXq77Qxg41n&#10;oCwOx5luTJjctrEowUgA0ujs3aamM/fezR2dPf8CO6+rq0Mx1ojbxr7PlefHPSCDMNDTw19QcUX1&#10;mTUqnHb2Pem5mSZQkUbDaQ5aXjsbVoPqWn1T5sQxfVB8bDR3/rTUIi2aTjRkcPTDeBcYe3jCpUWE&#10;8xmB0ep17GyP3n137UtfNvG7vxtasabcE6N6skXmglaCR+NR+I7pnPyflv7+flYcYkbIRYS3bk1T&#10;4FSrS92SP9nPOFV+4BuSRZr6SN8WRgt2yv7hE/EcOSqyINiE2bTkwjIN8kqSFSk2XBbelLvXi9NR&#10;2dWTuTaOX3PijLLga/xDSTnKR4aKxGJ7PJrSrReukXGD5ZCaWqadyZ0ElO9uP/HSB1tOnlibvkFv&#10;88w8QiI13jlXUle7QDW1reXIqePLZCs07s9MkxU7ULxa/Zc8J7jEzO86Cgx9eESsMwRqECQ42BYS&#10;UDLuQrvGzE+WTgCW0C8IgBrDSdHoGA+GEkpQwmuM9m61KZiFOUnSSN67jfljT2CRI9gvnKhZqkKL&#10;FNAMWtIJVyBa7Wzwd5+RRF7JP9X2Ar5VSN+FGRawUQgrKaXEf09HLqCgHJik1MaELIqvja0wiWGb&#10;ET4Yg4cFpOmIMqrGN2SVyI4pFBEeETbLDcUSYTijD+jwnLAjGHBqe7oRng7M7JwL1utXlUaoyggB&#10;F74Nbx75ZieZ8eypU1JqZDWbHYLVBlGO2d5YDKd8RGDZlDeNddwg18zzsUjsl8VA96owgGmL5TGH&#10;t9GFoF2KddK2uEUxxM5+ooNXOAhbiesDMCFW0pOkLOS6OdOgg+Caj2MQu61TqXmWXN9HKUQFTagN&#10;s8bcjx/95JU/bKCLjR5RRyW9X6WeWKLxqnK/KnRGS1xNcYk6bQeOykYyDbGMo/crSL+6dASzqXOK&#10;YISyT0mAxy17lIQ8+naFfckBJPDAW9kdkwJQ9BeKPIrZK8ZOzp1RPLVHgFo9AZ+uHXGinI8nu9yG&#10;Hx6jWWpcH9eDpTYwcbH0XtZ+QnIidtYu8EjCDC2gQdIZ6XFsdMp9HH6OyvJSZXLqxkE+aGRs+sLF&#10;HeawdIFKq1QQxouhN1cKFE7o193VXQlRTIHDpibb/a0J7F++dJk84w2vfx0H8vr16yVycbgRrE/n&#10;fzn2nHCP2XCEpmQ7NOpLbs0X7zQ8OqLEiddcT5seD5LMAxyA8LokrZ4ohXed+mEoalHLuR7YgEin&#10;ECysE0LS0k1DjeR/aBuViro7TY0Ur5ASPcTQh+7e+WeeITYM8O3jy8LKDlAwyxYc9K99O0VLuDxG&#10;Pvb2YJ1BTRIXGN8Bq5G7pqIuBY0Fl9IBwBLoCQ7jLfzR8yZuA4IQZYBoMSMj1ebTD10olQwfXckE&#10;+afmXhKLdwSGgD2wO6GDvLUWmfQiyBUqJrqM9YE0QPkhbrLYRiiIEfMGikXIG3cj0CDIX3sHeroH&#10;umG2dN//wF5fX+XixaWV1UPHjnf09C1VFA1fXFqcnJl5zU/+7a7b7zvy6tefeP1rJ555amlmutuR&#10;Wu6tEhaZulooN16GvExaQ1LGPuTvQBZcRnI4U0+2gbKN5utq/JoLhdJXCjDQQ3kb/CFXGaKB4YLi&#10;yFpZO3DDy+bOhEG4s+Cn2i2ZIamG59zJJJE7Ieeq8DpkuJZzl0NaNR8aYvuCze0EOavTh8U209JS&#10;pZFEEMYDo53NnJrMLoUcFgm3SCGIleLtkMaPihA+iUASFND5o+mCCe4guTsWMOQq+YtlduLeFu1Y&#10;5N+BTbypIHuJzaVsuyfZFcKZivRi1bPLYJfu83+mHdGpF1hls3GgkCgC7Orubevu5h/K19bTxo2M&#10;qlg/n5ssX15v4h7pHPSmliKkqLGTAu27kRmiNJC+vpQx2eXk30QQ/BNrolgSTfOCh6sua9yq2uP2&#10;15j4cjLLCAgCbZ6XXfV4pVQgeTcWxInPJPcUBtLr+Zqf/mB16tofstP133NiiM9I/x7cAyXm+Hs4&#10;p1LbiIO4dSJ1K5Wk3uogi5JhkUN84sTqsaPf6aXw63Z5Ru6Dg1SCKZ4GBtLpZHiwutpi/aWdZxZX&#10;5gS72Y2QVbPV6Wt8YE7R1wdjOoSxgpOVocISt9WbFufAUbB7YBnzlilUpjvb6pYuFzucmSV28sQ3&#10;Wv0Hc6yWgMM0iEOi34RiacajYftS6PDkNzaq1XL2xflz51cWKqmVIx2wVhRScN0cGh6ScsMNzdg7&#10;lGv4XJ4WKDBrtViBMjD3qle++vRf/AvHOzoe+/SnCefV7MKqorPLHG7YD0R9jBOmmoHd5ySAP5re&#10;Uw5VxhpYCZfAHRT9PKgD/Da37XMxcds1AYpCiiKYctWF2MLWd3lSGqkjfGYGC+gKj40SJ5aZ6ReY&#10;2rnp6XIjTTNTZISn770Xt7QwP58oWIJEen912xaaW5Cd6QbxZ0OXUTgsEd0eCs7BV4uOFatqh7FI&#10;nbIDTClt62zDhfBQiHCL+RBqkHxn+mrFWMFX8Sb2gJ8iCiwBwPChvh4tIR5cUibpXEHk0TlDW3yH&#10;LYKBwQQqNsbpampkD+ilrI7Q0S7h1B0aN03ox65atzlUQ8EBxbJj4vuH+tu62hi30TjQW1tZnL50&#10;mYu767v/dM8DD57/0pdZeWYkjp44dfDlb6mp796vbyeUXV6Yvf78C0Nd2ACnixpYcFnkcemABWxZ&#10;Vbqogp/BF6KMGhUXQ0izUos9Ea0OdO4TBLhTzx6ijjaCoIyzzW+J0WmkHb6BT+KdvXAQecihPCoG&#10;ua2u25eQ5Fl5e2UhRRc9dymTsggy59NhWKLggkIQ2pj2WFSUQpCAXUK9dD4xI03GrTTafwcN1/Tz&#10;epu5ax2nKUbnjDfvv1zqN4AaNi8esYiAi66qdCohI6a2Sq0TpAurz5Sfc8REU+gQZf6GsyDEzcM/&#10;0XOYFnuoDauk04RZYflYpRUovMYlri+HlmSRmwJTBrno7ia1Ia/kEq1UUUNOk2FApBWcqCKxwNO4&#10;9jjtuNqwH4SbrKBIquTLoTBqyZW0Q6A1BEpiMFuV29vWabIljxYfs6eH41E2cFiVsDzZigoiWvG2&#10;XGyXLz81EvetRAtZRjq1iIPe+td/mamm/+8vUXbuyvoIRR5J5E1yiblhqxxmMXJk8iQsyFJX6XAm&#10;gG9k5yLX4VoXQM2pRdRb9f4IbaBrYymyHGZOLOcVLi4qPVCJSHJ5cZy62Wx2QNJh3kpsvYq0MFio&#10;ZHzYqrgs0ttuYcZ0ZBC0wvVxCnqKEvwu64iFt7qlcAfwKP6VRnl4r1Z1XPDWNgruI2OjCg+pcNgq&#10;VcwP9PiTkhBw8mas+eJihefJzVLSeuG551H7TFnFbks+wloBtSNV3neU6OzuMI3ExJCrUoDe3Iav&#10;AFG+ua6pt6uX52R5/cQpvBaaFUP9A2Mjoy31jV3WsJBsyTT5mjrqcnHAAXDSI2zDW0MTg0S5bFaA&#10;ewR+M0FEdLSnf3R0XNm1eB94DoRgpWnYbvvIpxgK1dR2o1tPsl9bR7A4lApkkR+D1ceLB3rtYCLA&#10;B/uELN1y+0k+mZ+ymKFQ02yZuayMCe/uGTlyjKel+BGIcHo0mLrLcdA6NzYzhLS7q9fpvIh7wvPo&#10;BXut1sT5UJaaP3Hh0Y9LrdbQGI8pOB1SNoy0TT5INKvajOPIuyCA2rXVtYrxVmZWFSCOpCwdpLS/&#10;Z8SlAwn3EUVpQ06WYprMA+r5nYPDIyNj451dPR3dqGU1Y4VpzYTdPDQ8wDtz8TKF2C3Ts0b4CsMD&#10;fNWvd/VwClo6ul/9Ld9GrygGLka1lqEPIG4mi+S8JtvuC0IxmjaW5qYXZ2+uEuYnX9a7oOHV2Ykc&#10;E5hTamBmx3JLwiRhGXM7Dk+KRmztMtzPChoywPqIJYgozs0ucC9sA+JUHg03pRIT3q/F/QAJybZ4&#10;XAP0/EgPW81dVSyN4yknsNoLFwF7fR2kVQ+XZkJwv4Pv8Bp1fKzxliq6CAn/5PWWB1BzTSbErSb2&#10;snauz0iBR+WcCBdz5vUEKXsUF2uQqFib1fiU6UET+YExmGUsuyQ0fGmuwxSQ9gmEcPmEc2aHxGGw&#10;iU2qdCSCMOqY1QIcWbYzZ2mzQbmro466ZGc7Cpktql4NdY8Md42M0pDG3DMDDQrAXGVXd3NbJ79V&#10;bIvhmo1agASyIXJoLBVmO9XToqq7CkiqaVA9URoSgh1xVE6dJw50Z8rGs1FegNfGE8Jlck5E/iB7&#10;uD2k4bismCd+yjsEMoLdKSFXlp6VNMrgDY1/7m+999J/zEAbrHz3MfnRthYxx2gNkTA2uxqALJ7K&#10;KXk8nCQWyT60UJsNWxRL9X5L9mQc52Bwvb0hD+JEt8j2EuwwXwTRseb8SmBKJFPpVdNpJ7UFyU1y&#10;G3IPdpnwUP/J2QMhobIXs4U3daiw284cS/kSd53z3HkHoh7iO/ZXNwRYdIU2kBA0CTXLLq93xOQ+&#10;lCZuAfUDtb3TKy+WymlBT6Ovb2z8AOVKwpN09ymrBHGXDIUospAiVc4j2KFTfF1sx+hpT4kidi5x&#10;E3p1NBQLaaV3thjcq9euNUxMfPiX/zWVtIHBPhQfACZBePW9PCTullxBaJbzhTo4CRHTonXadES5&#10;8rV1M9MzXAMx+QLqJ9M3+Xtra8epO+5CBU1efUMjNAPWFCCFDcj5JR01faYhxYxwByvIQnD6wTxI&#10;E/A3CL5I3Y/oEu+JNqoTZFra+lG+395G+AKTRCDGkjqt0Y7weobKsi2uTVzlgFDP5Poxgfw6I2mI&#10;wtBEBaFmlTDp3JAMm4g3kW/BQZQATgRh8ucJTFeRnoB9B5OCx6/FRwwWaGs31dTl5So9Vg1ouX3R&#10;0SZVkuVGD1GQ1EbqyFEtCCeSjGp/Hy/1ype+nA+iDcemSJ8jE+JBiTqVwd/ZYwS9IwHq6hjaMn5w&#10;TDzeAtRe6+6edCpEGzg5i4u4ta2rV0EPQwlt6T11T2z0bu326gf/0T88QEsqjBRQC6yOvXbW9LhA&#10;IE5OER4KE1x6cU3nWygUi6eHsMXt29DLbiSjSkBdmESStwIFFBBWpJ5dwNKzFFEpZz6GgXoKaKHc&#10;pa/DUo1fEpacWSMCr8lILVro3xCrdEpEy6LKnU99MsGTwbUAUWp6GqlIPlT1QLS3BmmiOHE50SCz&#10;D0mo37gWKXbPBe8C3Zf9T/kdbI2sVwtXg6QR01StzJaeKcntpvz2u5bE33JZUoDyuI0MbDWRLZpP&#10;UFaTdct3FNhik4cIJDCLKwDKRY4AV0oUZrJes9fd34/cJf6OpUtFkDTLKUuQ11ktLET0AxTu4HSG&#10;KmamyCJxMYW9aqsJmLJWUIoqxwQcAxUVw157/6xphKYMoKfWUgliDQFjRHG3tgvIWdlHbBSaF3iT&#10;HRVSIaVtABN7L6wGNV62BM51e/d//+e//H7zzP/4V/07bxsWSiQzX4c4pZSOm6yKF5MtSWwVIypM&#10;CbB51GMT+RIjONyoHlMS4ifZU2pWVvkU3kYwz8aTdFClLpInx+5yYgiNIXg57HWK+yTIHCOCbxw7&#10;H81etVHQop8kbewMhsIdZgU3BPI6NN07cXfOVVOoXvuO3WCxwGsd5MEFOQ0InrKcSpJ/4kGztYZ6&#10;guj4ckFAdio7XwpAMwQ7ZsQwq97mMdjdBCgYaGBc7v/U6dtx5ZW1FcTPMAntne0ZUreFI+nt7uXq&#10;bQHZ2MDUMVSF4YSmco5Z2+3lx109nPyrVya4vAFAXPy5BVAemxvXDk4WMA0/PARyL9WzgupKs+em&#10;VJVdDvGLhu8u7CCGhv0nIg8m29KK1BzPHFYJt21dIc17nChB3mDKAllK2W7Pzsx1dXSR19Oo7VgW&#10;gDDELrCLzntsuv/+B5uOHa29+8zi7bfvP/c818Nl2uBDalTbMDQ8yi6fm54hTyQqha4QVlu61zxd&#10;4qoo03GWEUVhHgp7X7J5xveYBseKKPuWkhRhC3s6MYttEcH30dNhBivdm4ASelR+QY6dwiep7sYY&#10;YVxZGlIPLsoQLHrDDD7nWbCQg/39Y6OjQCiV5UUOXmdHOx+GVBOucmh4hIv0xIqIYllIS1qbkpxR&#10;B7Q0sbe3sFTh/U/dcUf7yduf/+SnuKTRkZHWxuaJ516cf+qJseNHameuP/cr79mamTo4PMRQXSXs&#10;0vvAAnBw+VwOgv2ilEkVqgYwZGdJ+rMlKExwUbh4ev4C5YYEgT2vtzEYAsxp1fKIJmWcqgQGAzd+&#10;mjYrVZKDlhgAaFwjA5LmPSXPSkFCdBHmTTLUEvQoChoVp/JPo9XUvpLg+5eoa9ln4HfS8ZD0QrWc&#10;GHeLfgmoU+k13d/myvF8RruB2vgsXsMHmXlDakR+L6TgrQ2CD/1A0Tbh1x1r3OpITGJSucZRpUuh&#10;WNlro+2oDRsFpuVaWM/mF0nDhs8KRewQNMGi6xsbbobn3tVNHozfozgDo59eQ2J0Mj+OvMoVNbX0&#10;DwODOJwwrS7YObNtWKsR4SMtEXF2Xlf2KcG9O492Nv8D4yXhJvvmHpi8ExoE9qWFS3dKry2XkmQ4&#10;X8J1GRyI4WEXOOcwnlKsPzQzdinBIMAIrxclS7NVGKW7T3z1a3/1q1P/SQuNxXv7sX7tv0bWjFXR&#10;FlowdKeCTXkf3burVVSa8mDYnli/otFjhTqMBWkS6RHAyeAdxWWEkKothcEzLBf5/IpOijgG9Vz4&#10;m/aMMTyQa1D2nMlJjNm+OcVNR2pWMSP2LB9BYT1PziSX96EgA2RpYJQqh5FIMKfsYEWSHOyMUyM8&#10;391eWlqg42RltSKBkfyuvdVjAx60s4NSFw8vNCcUjlbwt7yADUfnqI+M+X7DIyff+JbxP/UO0OLV&#10;G5PbiF6iD7sne1qOyuYWqtBLleXQupHg0GZzHXecvgO0+ebUNLZmfGR8fHSM+MrSWYOjV9nbzrgT&#10;lhV+s4i2s9vT3Wn/D+c1JGjuFAoW1wDIc+zEid7bTuGUlmkuRPhjeRmRJoTrkNVHmDzKIpgMB6xx&#10;fkh4IRcU2iIWk6fKR4D6UBDA8pJnRYdWtpcDAzLvdXdxoWlyalBT3jk9DUJNVC7vjfXBqF27du3S&#10;pUsB+noH+vvm5+bobwfAAnbGSK+a362xKRGCgQHCP42m46uEOEJl4apJBERmUn+OfMeepbmovhmm&#10;ElulOs/uJ1zgp/PMlCGM4gGnDaZwcVeE1Gq3OXZO4bPFlBsngtZZriLTPb/N7Fs21b4pAhP5cAM8&#10;ygXQKycDbOJmjEtbmvF/03NzBCjEtzhCuvMvX52867u+p6Z/6Ku//7HxsYOHjxxZmp+/dOHCM1/4&#10;4upzT8898+RWZbEeVe76Wj7IpiooKwYgRqmODbKdXakaLFsMgQWOxGv2mcc8SotkB+g1Hcloszjb&#10;lfwHFh1plq1UqR96nApdKiryHEDZltX2iGqV1TA8AGuJjuVqJEAzO9aIG/y4JSIcIWvTmY161pJx&#10;FgSjmG/exvwimGda4UrrXBDN6phaMYFiWQL5CUdIzLU90q1eIoMCdhSnYnswA+coRCT3BdmwxcPP&#10;32UfeDFpCSEAx8HhUnD8RNOkpwJOIY4Y1YeNZ0IcnxTYDVi+Bj/d0tWBaCyN+8T/2GWODIU9DLzD&#10;fne26F8lucTYU103JEfyZd2RN1x5AgWvlk8hxOFqiz3xeen0w2IkyYvKG7GPSSNCNKgJ1u4vLc2D&#10;nbKiaSWhj2Jxbbmi2UjR3ECbHBgiLBRV78Emb9bcfpxtpgWAXK8T+jkZE/KPo7AELl//i78XR/af&#10;jqPfeoAAlicjzZBfB+lhx2VuAeNxu/QMHKpGpjszl2nLEoKYVVSbswtLgKOQlcmgjCIeWwibeRV1&#10;2IjYFtKNmaNouvrcRV6EpS8FKFOeYEX2U4VSisPihPMrmbBMpsvkDQdApPLfoGxbA7ARSm9wBraZ&#10;i8zLOBFCInEkeL/DR48yoIz+X4mdzOX1Mqn+7+oto/eKIaRjkN8aGh7EaBnU6/ZMF2z8lfKhqBdb&#10;oevgeE1vH0X07ttPV4aHLn7ko7yFZrSRKa6OygmpSXWY9c3CymAcXwcp78L87ML8DN2DaNvT9t6C&#10;aHIzw5DgO2/DzTp16hSLX+QF1JmKClHxhVCwnQkgMYgidcsQ0ev62pUXXwC2PvHAAwCGK4sLPB0Q&#10;Y359ZakCA92U0Frq3vTNaQh2nDbLoVbYjFRwAJin2bk5rKaVRskAjTBECEM4BkuL89cmJq5fvVKZ&#10;p7TI1ESDLDYeT+HY0aNHj50YP3jwwVe+cvjMPVs0AQLYw/RQq8NBhbRVs63N7iMMbYN2NNrp5YtX&#10;DiBWbeLn/bp4FkqgFLuA/DkPqBBwVOxVGMTYOdsmFDF5TUT6xGCkvqtbNDGhDC7+PjQ8TFBDNkBt&#10;ksxaMb+tNXiIEuNqamn8QZGKLZWJCgRfDMTQQANzgXe1drZjbwhy4QAQC62sb12dXXj73/37++39&#10;v/7r//7rf/DxWdzU9WvsOXbf2PDAYD/Umw7S8oh8E71S9pAHgMmyGoY0R0eXMgc2WMImZyZBb3sn&#10;UojtjkJqpP3BELXQRi0P2iFDVYYAUwHqVVwmKXlDfXtXN7uO2rcmyXK0mAmbwyMWzQp5UClhOe0n&#10;bUFFdlVooKjiODRANjp/Ly18wSuER7RBhbGafiGBO6Fk0UX3q+V6qQulR6mwDvyt+Bk7XGSAKCZe&#10;hp/yi2Y2AUMS5xoX5SH6odacVb1wfF+UYcweDNKr0h+ZJFkdJmvDWuBPlVtKH3YxV96XBXRzeYwL&#10;AATuvZMBi+PjvQfGgWLNSiDYtLYxeaihtZNzSjQdDSzC566W8UNM9IImbS+qQaC1zQI/cmEYZbHc&#10;wG58FsiY1EwFW7Yy6Ztgy/E6WB3sVdm9mCiumaBELDQNugRksm8jSEfERejDdte57Ql/Yfh5djxB&#10;oHbaMlY4kpnTZjgrbLIFMn36773vP2+g9bjfdLCTbNepKGnsY3G1NYGDBM7o2tBOY2qNa1i1glgJ&#10;HilR42pKcy6CLake2+OvtbV2DGRpKSPF4vhljXtxZeANRmpkrLA7Zd+F11Cw5hhZnE8+We6hRWv5&#10;ACU/sBrsSI2YeKwPMIVa7tRJaNBCyYicy67TBp8TkwDrIOfJumXNgMy4Ma4Br+MUhJZmQkqeR3u7&#10;CZExu3Utpyba45/AgWiUCIcpshtz03ZeAWfX1V78vT/o6exuY/pZGocYiWJ4rFi7JW98PDuN9yHa&#10;BQ4iu+vr7jFroD2E3JP1AfJzrzAutgsNEKi7ttXxyPf2UPxUtCVjfdORrzZFire7BOrEoTA9uk6e&#10;XGACxfVJ2ptGDxw4efI2ok/DN6WARAaYQEg451ODwBCdNpEi1RrcDzL5kgljST1dSn3CYbMF1Oo8&#10;QUp4HUTICuTWNwwMDnXddbrlwIHa3q6bS4tTTz3JIBW5GzEEXLMEpjCuZImlZMSbY3mJvvW7SRLi&#10;g8C4SbM83mlSM6jinGua7c435pA8mwCNVFW2GeG/reBhFcBoFMXe4Mn2MB4U5JHkiW0pBmucztkh&#10;i6yivYCJKE3v7OAoOJKRh3Wgj5r9trTJXCPgoLyJICrvtg5U3dR88rWv32/sueuee5DXuD49+z//&#10;3b838vJXPPO5LzTV7HZ1MFcEYhMifCS2tRQV9D2phcXeQeXWzJi9ITCiTRQCKsKknC6b0JZRLHBi&#10;BuuPqfIcZSCZs7tjXq0Mt7byfVI0ohIeZFTMFN8pKkGuVKLjYsIKMbicUPZJTq7bkG+xwsXCmkxm&#10;rcM9T3gTVbliYZPZ+m4y63maYVZwT3rHtCBilXi4VaOZjmLLhtVKv2+YJxPWMBgIGzgmwghdlEar&#10;DNwRBCNUQoNUC0sBZIQW8iNfzz8Er6IoVDaGjiItzYSs6wAvtOcCRA70tjMYiBZ5SlwcaiKotjY8&#10;twzdEBCzpWVltHX21vZ2mzhUKoaGjr8yzy58B7ZX4JRCH0rfRNr0by2LiyPTzhqYcHZB4cuFFS65&#10;c3vtFczgbRbWk+WDic/KZQsZyEr0PWtrAQB8TKHZwLzhQzEuZ/7Jvy+Mxv/8V/2bRpWYKe0vUruB&#10;ZQXmbak05oV1p6kQn+Ln5bSXmBcHkipE9PfClU57UCjitSi92fNm2aaItsU6iyfjuCypaSVAOZRw&#10;cmhQBNeJmjGyAvmI2mjyvAHbl8xNspGoxvo+BNtJg5i1SBORpB6uyYSTG4HARDACgz33zfkh8QHA&#10;5Z/EoZR2tBilnZ1tnd4BsC1Ynxh0giD2YFGMKkUMlhsQloY7Pr+zv6/57nvoYCNEvfnpz0HZAuQm&#10;DeLtsJAkBhFgwzJoGspG5AJYgJ7OLgqJsq9Q/DJpR1NGnTB9OI/cAT/EWTupcjD6GXZNZGgEmyII&#10;FYiZN5+ZnUZGmWvqZsDE1WtAChQVQYcbDx6EzGlpBcflaukMsNg4cKlgawxTN8onPXT+qrEqz9S/&#10;cIXk/JgWzaB5kGPPwEuLRpS5u4OWHVLeyxNkKMG169e/9tXlxflOyCjGcWIlbFHL3EL/9pgVlpfO&#10;BmS/XIoG1+jarSBs5xaP+JlwHk+WnxFaJkGzGBXCH+KiUWWxspaGDmeSgaioymLZoB36bZPy8uH8&#10;4TNY526afTN1VG643WDOk6YBnCsIXwOCOVg5LAsGE8sTjSMMrQ/pIqCzltYDD9y/BzGHMZjj43TQ&#10;n3ntGxlUu9hUf/OJL1Id3sTIrlTYgkxUM5JSUMVJh2Z7BDeO2cQDyQlhNcjBKbfyH7KtLAg2mqvV&#10;BvmJpnQKMKilpQJX3JOLzl/YP9Ss1O+PFQ6xoRpp2WXgnB0bo1OaIZIIyiHEX20z0cLFLhe7n8fh&#10;90qa8odsAYIN9omUHwVP8EubXb5sszNOsviXL6Ny25fUZI+599myDhlziEsoabBVJ2LKUDms6lsC&#10;TSGL7SKu4qASQvLiKiI2FDyuPPoYFs1LKrshpRA4QYNj8A00ob6+1t5u2rGgmJCtsgryNNJMUQSE&#10;FU9nfUCEFSlsIkqS8klbo0ULUwEeActt15ItNgGFy+qEPFbYR2yHcLf0NmbvTG+QWVv1cDFiRKUI&#10;c1bFBc0TMyKKJWOxVItOPyHrXYIYXIGaZatr/JOIg5cV2/J3fuexr1+b/y/ZZ39e/8ZR5hW5pCWZ&#10;kr4avD9DBDzx0bCzZT6VP8PeWy5a8orekunXmLkimeSYYSNh4DUDQOw900UAUjLQobTysJpGWlHf&#10;wTxRkqI1iBgEO80rgUepVGUOgPhdpj1qal07MA1KZJwBVaxSYrUYiGFSGAzvSVzOuQSKSr+FapY8&#10;O/50whaCNdyj1QMghcaOni7Clg0mJCiqJmmenLeA2UKCIeeTtMHBDtKK6snO7Q89VHPyFFsY9cWF&#10;x74Eu1vueuSZ2GsywAz2XEo2GM8mWzx8ImFWLB01OmFGCunEpzlmTsqR9sCkglbV0TJyiVsuYJzu&#10;hE3iCEdvAYwe2qzNhGB2eI5SQaWaztwIeCYZFIAdlMJEuCPph58SRJO12FzQhrqIloVEKGAZWQWZ&#10;jog4YrGW4yzsWMfR2qKaojQVOQHYGeDajYkrly+cm7h4ARy2GzJZhyBGGDhSV2FV8uvR9EFl1GCK&#10;O0cJpEBYxalzR0URMBETp0URieLGeB+doiRi+2XKzCd+3QwgubSnwtnH9giyZ5wXH4wbpFOGJflm&#10;c3NXB+Pk3f0cErYKDBaqdXCY+UBG8vAWnC305XgZiq1AHFADsY8KgARvsUsNozpxsXL9Sv/4yDPP&#10;PU+kfOKOMzV1bQePjH3hN95bv7GK3STjICnmF1nw+GPzF7Ky6F05+075VvPM3bm5hcw92uZ2oi9q&#10;txR/EWgKOdLByh4Gh0XwiPGFSqkw34tO/dKKZqEphLRkk2VHkeaU9TQQY0AJjeDhLRjJFnx3LwNS&#10;YyJv/WJKiDnUZtnl3TRJ5kyFhswrC7nCbR9OTgJwGwXsQEnl0F9PT3+G1PjmPrWI4BjzqrrpBNUC&#10;s6S8Scrhdi1JdqpqrBuTAaKAmrg1llExcZ5gNbIxq7bMRrwFnEQpqKOvr72vhxkTsOsImcMTYZCK&#10;2tDb+3VEgil4CK+pJIHDMChsttlEB8lAYWv7LKQbO8PY4mkwOzYjAA9UY2pz1irGUsJhfwaWt7Zu&#10;QNDkdMe0sdghYWyKRwmJm0XBDgSSiidT8Froj1d51yEdMbQNnrI9weyERM5PX5/+yd/84n+NgdZG&#10;v2W8i6ioPB7b3pDKDBcnVi7GOoqxyVWtTsQ5V5MR7GpwA4hyFBtFY4PaqAhT2k+tnxJCeqW29pV0&#10;hl8v42udrQKdA2GH+C6oGiwTZ8/ScOlVSanV5CtRwMraOq262F2tkKOFmjCOahnV0UkBhaIfZ0os&#10;k0Kt8XdoVl4qYUu1umUTU13fwMDRY8fbu3vmKovE4Cg2rCLQk8kDOCI1mre3aRoELkgCiHb7Nvvr&#10;6CtfsT80xB6merby2GNw+uA5FnKomi4p+h44eOjwoaNUrvmPIJcFxPMRNdu5v808BE8HGybaG7JK&#10;OOGZGKlwDJsAw90K1SPpUzRibB8Aa56bmbV2zNbLWHi70VImJ1BbIqqP8L/y0MQOnumAejmgxJlJ&#10;FuEhN9FOksLhLuE5hZoSoUdrcY+YwmFUGbJtkqH1NxbDQwSnEvQxFC2BRlQ9CxCkNSKYarIfEm8c&#10;db9wm2hjbGqWFuJAOb9Mk7WtdkxgdQtjPT7e7eQqh1EgDoaWd0cXfwcp4iJKeJaBbfg2qQWqC6Rb&#10;h6Vj28sa7O3BHGM1MVPEaYJWAm4Q2Os54yD+jh+sB36BRkHlSoSTZTTH0oJSfKbUWbkxdf2DH/zA&#10;U089vbm8BnzWDwHo6Amzt9qGT/zaLzZvrVO3YTCV+SI8bX4rIXO9dAyoyjDQWSjY/ftM0SJ+BrLX&#10;FgswKddgaRURD6ZHBw8VHEkCSkmNLW3YmDaKmIZgejZSOr5Sdl2SbbeOTdJFYrja0KzVU5BLBh1H&#10;JFB5xgzdGnaBO0kzo9CHT0qMlZCWLaZNKnQOd0qOCWGGol0JAnP2i223089M/hbXy0AhL7h1Qi1s&#10;FjEKnymBKtVdOUaWMROkGy+XPZCWt1ISFNouIT/elFRMZW0hCOo8raC/IDuIN7ZSQx/sb+3pIa0D&#10;jCavArvnTaFCN7Z20jpCnGsi4n6twwNjuAHFSg5x6xaCm0fqhwcXewX5xDCZy1AU85aACcffQYgx&#10;ULqucNnUj4k6BX5U+FqdDVF7OQtZ6szBciQCZ4vLIWDHJfC28alEHvXMQCzi+7y+9LuzRV/xMx/8&#10;rzTQ2uhvOtjNnjbkiXpAGUbgrpBFqrsLRbfaZZ++IyELXsnRAWxV4FFRadO9WEZ/h9Cf1Ian5Kz4&#10;zGdMuur/SnKBf5FiY91fyLPaZxrfn4g5A9OyWmnhN1cmqiLi4CGxvQl+qfthe0InAWNqBangKza/&#10;kwvjQJfSbZQyXWJIi8S1jj1mxAmzTwnTWCykou84BY3j4rWr1GpUKmmxAZ8LgYRAkIQ5wGBroWr2&#10;R5kJe/BQTUPNU//0Z1ZuznW3d8GXZZX4UAMlg+LN7t7ee8/cR0TIx7mJ9xxfAifMZB4NILrp9unL&#10;sO+OG+Sf7CxXI1K/nA+fep1cCtu0xLdIjnDAwP0C6HyBm3NTCvP39LAzqDjrBsqYYREwFkw1QUwD&#10;GYwaabHynGmqpLTnAiSUnJRPrIp4gYcSiUgCI8MQ6+CfHBXmzVv9Q6q0WssVLqEzpYxSdWqnMw1u&#10;Zan7tQfvuYdInoJkR6djZLGe3C+EE16WfMnCE0ac6+P08hT80FK/ivfF8BXcjAcdFlczerOZVuxw&#10;Vjyy0KQDdFR6o4Nel5+zxCkmNObpJEDTbfDNQofIOaExleNEukWZLi4fuY/K0o3JG+YHWDfr21JJ&#10;iKZWN/buffiNP/i//eKJV7zh6JlXMlNErLGGmGP7d3/pf++o2aVa29PdKw1jm25VwBaii07Kg2xi&#10;bFgkkCRmQKpDJzoDz2w7tu+UFTOaowKiSjh/crxwk3JeV3m9BQM8unlemdKSqa4m09Uz42nUR+pD&#10;VRaTsaTD91Sm9q4ZlZHHt2iYpjEi8pMF9VehWOOYmegxrwl1TfrSuaVPLa/kYBc6UzEfPA5ezIZJ&#10;OTEi0fndQNsWEtJdIrPWMy8iLhSrGi1lA7gcMZQxJSrWWjKIY06YYmHckxW5c94TS6KdtQWjAdPe&#10;3t3V3NPFXzoH+2hBYYQFG9fhCZtbzjhFGqWhGefKJaXSbj+uYJHCI+1FFqZsJ810BKGQICYV1THb&#10;kio/InK15Xb84vVKouP4MyIOk9Pa7GDrqiW1zuMUef7pHgseW0oybkhF4jJELZa9sBhLSdkOQ1Iu&#10;5NctAhsfsT63/Z1f+6830NroNwy3BbgvIxHVF046RqnNZ8Sql0ebPCo2oDxeNncEjKot6oQMoUla&#10;3YrggwCiJSzRKBaKPjlCDqemJVb9RtVC7STivtRafX52yqvYaztGgHlyZ02BxHUzLpwDTzUyf9S+&#10;NDfNLR38OC15DYKYGdarhj222INk3MTbTE/flOhb1FL29tAwm5ybedlbv7nxW79t68ixL/7O7wBc&#10;kcLj7Bj+zK2nN37HAXeuv8KpExcvr3z9qbO//dsLN6bH+kfhAafXlpk6LaK/zoRew0gRqfX39z35&#10;5JNLlUoXvX9dncS65EwEeFay4zhK2cd+y2SkQYAML9HuZ8QQx4kCMfGIQJdDR8vMRgWCGVCr9Vnb&#10;QB6Ee2dKiw0+iVCMpdTBcMK0I7qZfExPlPxCO7VwSzT0cbBZCpu9srlLjMxvGHdrRi0ABOhzexO/&#10;scpgSqVdQRY5Rqm9DVOXyo5notT32c2dTY0TE1for7n33nsHH3zw5vmzxiyhsVtjhi7qyLt62mFs&#10;Aa82bngxmJkQntLJlhtxWi7igpE55WLkLnGkSC8UG9nH3HquEpyLkAWABktyBEkKlRC01UlIhN7a&#10;RlLInK0VFHv6BwZo+YMkBe4/ffMm96TeYd7IehADRHbq3/xX/9peYy/dvB4MOCRSmEXzLj/5xe3K&#10;Cq14cjN2RQAGhsda2rsoG2H/mT9cWVwRc3PVbIXn3BcTBseCINo6Fb1zNaakLJgAhXQR51IKThQt&#10;Mc9LdQKRQkjJnFWPC10OtyCameoiyxKTqrhhahWpPmN0iNEydrpsBhPzai2namrVj4eoQ0NTLITQ&#10;ZZrOVOrI7vFXnXtSmA9CFiXx1V7nI81A0HKAXhXDmiIEIi2S9ynF8lvY4TL0K+iWBksbov9wn1RR&#10;r3x6Tra8eCRjcVWKluIehJ4bm9s7AaR6Dx2C+wy3TPRZGQmKVY682aFhz2uzIqXOGjsHKavBARy7&#10;ukjxFiYNZd5ukMbisw100p8sIBYkXZdtq7rJn4+szjEL5XwW3rcCKyJv5i7eSWyaLh9OiKVGVT8L&#10;hs+jiQcyapFQiwNyKPD2PhiMMvcpC5Co1NSf+Fv/9r/JQLsV33qoPz2RTp3gDmHtcRggF7JRgpFR&#10;GXeKIHs6uaoZa7yfjHI2GMvCEdPDSdhSyJSdzbGZm5vjysktE6oAX+xTtNY6SI/b4uqh0QZxi9US&#10;2VD8WaO7C7lHknV3Tx9UX8Blyi+E0PoD+7oozkimYZXFgpEkbG4h9yeMKlMhxCnM2hSvoEYECsP6&#10;+Ptpk5dB09QMq5qeW0IsGmNGz5zpGR0+ePDIa3/iJw6dPPWpz30WJeXF5UW6nAlAgBRLutrCG27v&#10;zt6Y2l7Z7Gnv3GPxN3fQs+Tq2eUk1Jhf/DxiFzzFux56aA0Oxsw0NKHDhw5MXLxIqxLtKfaQthkO&#10;c0lEx6QFejVY5PT+VZDRQW5iB04DVSmWQ8gjLI0WQjWwpAgT2vsgBXgR9XRuFHFRxepSxyhunC3C&#10;LRKB0qVGNsPqweZjc8scbZBglKZbe9ViDzk2CHW6PdnbeBcghWCEipFpRtIKFy681UiIaGjO2TqR&#10;/6AJBvvjkjcXZqcXUUqen+3sbOt86KG22TmuTY1dyRiqkbENUhAigRCLB3/Cf2MkjK5s1ld8lW87&#10;H2uXcebQb/bFaDc3VkgV0/urKJxQnKLGrJtYWcBB8wbFCxxfycQZk3iRNAblIFrA4eTUKXnKAwyN&#10;TTcPl3ZkdJx557gQq6mtTAzYmVvfueO1b2VASynH8YVcYP5ee9+b33pwbHzy4hVaWAeGR+iVoJsI&#10;lMQQWIjcNASvSQYG1YerkhqUs0uoFZNqJRA6IQEaUDT+U/5daoO6L2txgDyk4bKbqrXTzDiUvpqQ&#10;IoUmoyJfHS0t+VCWyJTBjFlMmw/IuDaRI8lWKcdF2hUhQqp/BpYldzFb8qhQX/UMYp582yjnRPcs&#10;XNhAETwf7UsJIxB4Sw8tMSIegRfb4m8fSLMJE+QWAU89DTcem5Y4Wv6fVqLY7qAu6WCg/Y+BsM10&#10;bMsTbmhthOZijN3VXg8piAID3Z5bm4zJ0Zej6s8ADDrUeZQcujrUV3gC2G6YdjSYdJNZFGAT705a&#10;ZfQUDRNCC60qXU7ploySwb4NkLAYIwyS/a6TCo/blILIjD3GVuOEAF9wuat03u75+gjXWUoNM4j3&#10;2bCpPIpymGDpvC2tISkRvtiDRpGJijbrkCdZe/Qnf/m/1UBro7/1+FAw6IhD1deRqaUmEy/qOCtw&#10;eRPMaKurbxmHENZU0Bmy34BNYh28D5sIe520JjMJPUh2EPFTThHBqZBcE4MNq9J8rBrlLDs7nW2u&#10;U0pwV/IsxYiJ3QiNcnm1YAHsBxx9a0fXyROnVze35xcXFSIQgalLe6E8PGntaiTpywExrSfopo1X&#10;2AnCF+Cb2Ozm5jte/dr2ex+qbeztPnpXTV1XTXff1x/70jPPPruyVunr6RkeGMLWUbygIweDyv9w&#10;DgQSavLK4nCMZSnKg0RwI5iwEhIShnEcI9NBXr8KIEUlB2QDzFQ4PEvBBUSA2wiF+FliJpQsjxl9&#10;QC3t5Hf0Ossip3nBtdVUFKpJIqzCk0GDQpFlIg/iZDrUpWwC1ttQ6+GXaQBNnPCZd9jvG2AKScQi&#10;eGowlw2HZQcVeUk2GiaRN5d60dwEg0JFtZAmc2Q9bLgAeSzGUulDkVNvxOL4I4jY0P6lgjYM7e1M&#10;XLqEn4hmPLG559SsiIeiLp1rZaQWEpjvH3E7k2Vh8P2FRbTn1tK6TVnDaD+zBLlLAsBqWsoFw02X&#10;V5EGCnrAAMmdhhwSEiUJb4pOIWczN8GvY/dyPZxeOmL4jH7ozv193C+9CUS81BaBO1ZW1k6+9OVI&#10;sXE8QyKSVAtNyWtjAsP4yOTjXwZChj2i6sXODkMpuZX2zm5VX5z3FjE2O7lVry9cZBWsk6wI9Hq1&#10;rICt2bBlWZaARVaelOJtRD0DTyzRTSJhlGr4skkKPSBL8T4vwO+AyWoVJJuV6isl2f5Fo8USKhpC&#10;WSEhAbcR3BC1SG3kC1AiBQ+cR7ULMR7UPIa6iweZG9xmxRQ9jwq3eguixhnSKlKRKl8i1jh7CWDO&#10;cym2nDsq6gt8Fq/JUCqpFyqM0w/o5Bq9LVsWsgBjFtgnAjSsFEorfV2kGw4rE3Wtt6IHg54ssKe3&#10;qa3LAaHWvaWKYtm7+53sTgmK209AkTJdbsNcxIJ4fEQq2yFumw4IIqea4pqElZvqt18ymeS5evGW&#10;tTLryjWnr7KjgysyDE2GYYXc+lWGfcDGWTNbovuhzC3JRAWFIgxP6eAIkQyK1c9/+uk/io1+9QBP&#10;XVSJs88qOc+JunDmDbO65hQEBU6T8wQKOqsPZxJj9ScQFV9FZ0cXypIC/gaD9iFFiSlzXbD4yZtq&#10;qQi1xxNnXmrwB2JPI3SYXms2LqYpQBq17jci+mram+/XYf75xQMHDp96+GGg2ctXruDBsORceYpL&#10;oW/jJ5JRqwcUdkRkNkvhVSFU/K/9x03ND7zr3TW9Q3s1sA85ikZqq0vz6PbcefoUc+cG+vqZTw9x&#10;JO3UjLOS+ZQYX8BESmz4NWouhFwFT0fTuLG5ND+3ibKBdmuV7s+B3m7od8JRAhF2I0dty+qE/WCR&#10;2UzrHcL6jm0nFpPPlANljiYLONq4dg1bMuD7gjAphGra9uuGhoaP3HYKGBQCdUBM0Vq1TCi/eO/q&#10;Vw4M9HOMo8cNQ9Hl4lxJBEs/iw7N2CMKDOkjAPgTMQhex+YweYPNH8FPjqyydpCRw2V2+LyEeMmn&#10;GCkkReZm5jSsWg2oMbZpWBrdsuAhbJTJWLIQw+a2zcSWcc7GDr2a+HgB12jPolapcaYA6waTum40&#10;F5wRHRgQDLmG8PwQF4AgFM3leBN1OgnCPekqstsvE6qDIZ6BSTYuwSyU80SjQr80Ad188YUDd90u&#10;/A2J5vmvd3QjrGrXbd3O+tInP3bpyScgXiTy5X0KkaCFP1UScWQSjWRMw1FSHMNLpDY7Cxy/noFJ&#10;MjSCd2X2hd38DmzlqSo6EdYdzyhMdkka6dzbNz5hhVNCxk6mo0eNhCreGM40h4bHmIpGuFkyoJzU&#10;YRMZIaEquJu8P7TxAknzJIwZjenCZA1vL6iFxbRMYChkdM1WbL3KQcV+uaMyn9vF5xerjGaY/mWU&#10;lGACL/NQyEsRz3Spb83DDQBt3MZd6VuSgRFtJk1FHL2JgmzbQF9rdy+hGd+3igJrDU59awcpHvUn&#10;viEQt4/0gjIDfFLP0FAtMsI4mJ0atQd0kj7q1NFs1zCCCExrPJmLlBrr1GDzEvVV+DJKUMverZTp&#10;YlqJcByAxQp2ZMppKYVVDeMlTSFSZVIgYQCSGXBGxlCpIRERpt/ZsRuDjjatsnpMD//UrxIg/BG+&#10;6l/WYzNHoiTMQSOWhMcsPRoOqWpbhp92ZBj3aWVsxChaSzKMU/KKpeYZcKPGzqF2JLXR7hsMupkc&#10;Y8xpMUGWdmfEw6+l3CrmKEu4tZVFKUASJtwKhEpMyuLEIJiE3rhxDZs+MjbWc89dTH6+MXEVA4EJ&#10;DkKdQhwvY7eRXaIHtLKCH1YKwWmhBnX6CSkKYNkbZJKHxsebTp6k7BxqVvpctlZf+453HX7JKxYu&#10;Xpq5PrWxAsF4lRIkFYDgFNhEzJlYCsbaqRLepPuytPDaH+xDNt6UB40ta2kc7OtDowcSDw3HnCg7&#10;XOywKUq1Bf230ZNNZcUswLDwRZQnPTw1OEikYaBPKK2Q7Zetpc0RIWDTIC3fOja6NDkJ7M5riBwL&#10;ZMth5IYx43wH+yybIpKzJcXm4woZrnzZ76O78OLgpSSNFSDAYfAfH8RllB4BDIqq3yljYiYQZcVC&#10;Uc7mE3GLlFtZEHpDWAg7kIM8MoiWDwW0cSMlzWZXcBWG2+JavfwzMxYUxwlT074ygiZCflBwPkhl&#10;0cJnck6QHRPKgyBYLE1CEW11cKKERSxAvEznN7EPZPmYMENV6DbixJz/NIZZacw8Lg4nryRpnb52&#10;ZeWZZz7/q7/88V/6uSd+9yPTT3z5SMPO1Jc++5Gf/Sfnn3gc74s9QsPMLlYS77BQ7L+NKinWUDDX&#10;Fq3NGajss3Tpz2mSouXNE7ZDjwm8Im/4CY8JbUtl5dU9orG4siI87Kgj9QANXu1JI2akpUC0UOk7&#10;4U3rhFqZQKL+0wAxRSJXxgwvekSgzGXYa7aTXs3donW85ZKtHgd0Lme4xAR8M0G3mXsIAqVT0W1W&#10;tqXzy5ME8QMzp7w4ebPrKYevcLpjjzi/5W0zNSX9lfhjEh1CcgPlGkNmNhNMIEZ39vSyssSdPsRk&#10;0xDl7FoIc0MLQ7OY/kPggkXDKiBRtAo2ST50K14sFokXG9xsaXlt8gjMaRgXlXEtDDgGE+My4doj&#10;60BYUNxM83JlVetW7jlQLZkHWG6Y/qo7cQBIyjgoipexxeGWpMTkbxGHoQ6GP6BUuMzwqW02Crf+&#10;jr/xnrN/JAOtn3vdeE84XvpJ0hTezvunoG+izVc8rZV37LjqVgp32fwWoqUt1zBdLAP696q4s0GZ&#10;tWbVzkxDooVSnLbvIzPv1pB2fXVxtubzmGNX1k8tkuRRBeLuU7Qzv7t+7RrrRJ1hsKe3dpnAEW5Z&#10;pl46hV7JRjrHIL+wW6n1gjsTgWK1BYKV7vMaMlyONtwdpmVcunD29EteWtsJWbIkZxsf+53fvvuB&#10;B8FuD42NPfXoZ2gOAyZgSmWpk3oNEY/A9Ga6jcmqD5QuTYg7FBzIVTUh3A4Mvz4+lFOBc1AUzWl1&#10;6f1phS2OQFIn4UBExcSIOADqdkbI0RVQKKt0Wmpf1NaorRNczuDHciR0ZqnFp7OMmU6rU5M3aGeC&#10;rQQ2yori/bCANnKgbdDdAXwBIQzVghyt8uCqX+zCQqa10QBzolX2tFtRpDygHiaDw9zJnCaKEZib&#10;DBXz5zxJJfQUkREM5RiaYhl9ZP5DpGbTKSznN87M9Cj6xVrbwKDwchAewse7nhxRfsYq08qCPVW7&#10;h7dSqACmnfeeKzWQopFG++I8OnL2Fkwat2PUAABFvElEQVS4eVqYRTQ8wn8fGBoGDgImw6jhKEz4&#10;IHpiJjj2NgHzxXBrHho7oh1fgsocFhYSDjh5B49pa+PZrzx+7pmnmI7I5qGzsbenz/ZuxUvVMMCg&#10;ecsBCjDfiEmxkpOT16emprDgwCmMoxSsCCaLFcDqlpIIOjCAEcWOcORV0XJqI6vm0HFQBUKWlFsC&#10;3aMAQ3+jwLQZqshSvHMKckJH/CWK5yL+0WF0XgmfaXcCJQESFAxPWhaLsbbfLUCJRIjWVlYmJk8u&#10;WrhrSjELIbI1jb60wqWUo6QioHDisNgxbbEBctywxM4IYMniTsCkGfcOxFEJatxWDsflihwPTxro&#10;sEugawidWFvCFKZ2qVC2ZZQL6gLakDi/gF0m8YRIWDxDJDjIll4A+VFlIQDC/fNZ7BZYpGnM5CLD&#10;UwQeCBGlXA/2pzqnkXPtZCk6qgh2VeBLLuum5aZB9lklt30svmVGWImZiiu7IxMF3IqpGGGATHGV&#10;qXXkOf/fKQwZZwqtgIv8m3/zl3/vjxA/3/oVEaujnRIMKKgWbgDAgT478hpR4VPPJXhFIaror7ka&#10;jrzgTSYOhCSQ7lIjUsdjc+duIZ+kQ+WVibNPWjBIWmu4L8ZxBo1ixCR0xD7OXoLGqKrhJsmz89gy&#10;p4e3MqGkjyNqfmzQLRo3jJucc042XfpcnLNAUNrayvcVq+7rgzvM2aYxTJjJMq1lOjYJcTECGgtz&#10;N9vWlgdGhmo7YaqtfPDv/c1HP/jvvvm7vwNm2v709LWvPsFs4YGOLhEbQ2/xXjLzMjtD62DC5TiG&#10;0lyDGa7KEZBddrQjzYxpkmKxvMi9O4ILyda9bWBr7CzkOTZucem2mdaA4ytixWdB/JYwoqqacARb&#10;s2SgDh9KRsKRLjIOpPRlWPva6tLs7E2MDMeSFVWvnStM2z52ASAgFADeTcqLpSoUfW7JXUFDJuTD&#10;uLC8GMmMuiZ9JMow47bMojU3SSfNwsbpR8zHHc4CvktAwZvxS7azw10B7jDgI/a3IJaSetSKLV/o&#10;cnhaBi60UMvaRpJF6WEoMfTTs41oSgmdlyZfQUB2EPmQOUrse9p3k11CJwB+2dygNM22QM6P8wbE&#10;75tIcFK3iKpgX29fpIQsxHMxLDioSMqA+w5kKMOL6cFBPnB5GWUVckM+hHHABw8cOHDwILMROKUH&#10;Dh6AwzMwMDgyPM618nbShmKVHIJXBCb2HSmCJb5x/ToVXUpYaJyMjo4Eea+nCYhf4DkywJO1oNkR&#10;p4BZ5n3MoctcIVALj70oNruNm7b0lCQyzE6hjMQEmltDWfNbxSLcBka1Fph5hjw1tqciElHvosCV&#10;QEI6iERP3Go+rkBYAk2pLVaBi1uGjB0lbhj1YROtBqYCSkkjGpBzlWqTbxs5bEo1dP/IaEirDgfN&#10;Gb452upxqsu21xTQGcSZnUPEpBMND5+/A34rUMQUdjBrxXnY8aCj7BfzFdahyK0UMUh3tRQXNNBl&#10;Y0QiRu4dX6wOgRAvsClXsMjZyhzO1dWKFVEgKep7GcMmDhjExsYZV1dNseBAsvHYz2GhSJuzwMaY&#10;6WI6CMarbZ9ittw1/zl8KueITzfcVjDO3GJhbl5ZCI/w9h/8wcf+ycTKH8NE19RPrO/c39vOdE/1&#10;msFZMguDk0Z4Zt7rDsRFiBXiJFk6fU1m00VTMWz5hAPqlIfCGczE38oZMOIpCBpOlgNpkVpWHH0r&#10;thWwPSiRCfKLnxALIlWsBzcMs+ihcETYCoWPmeEdvFkddNSV6UhlUl/Capuhp+XJ8I1xv1Am6mpH&#10;Rg8sr67P3JxiP3RCGKA9OhFd5pHC7Yc833r8xOGN6etXHvvCJ3/jV889+dXx3u4bX/xs45Urk1/+&#10;yjZilStr8DEYJTI0NEQfmTP1MlTtGxius3mUDYB5TVAssBYEAPrdgEu0X4PYBbaMBUUMU0y50cEl&#10;eBHyblbbfqdbqlJ2bzubyia69hagCefUeKzcU9Y/mpsoNxs7ZMpJG4cExWMOL1aLUassCvEgFBdi&#10;Z7ZpmYDOSYZoTKlM4WZiPZa6nrtQ9s5KQQgAgv7isRDhWxlKG7jV2D+tTIw9tCbMx/FNspEuVEoA&#10;H8jZURtfWUt7ITJw4gbWltAJCmrPN6Omoq/neoeHRoeHR1LbUDYAI1c0keVZMlOCPh1QQs6YJoP4&#10;RyBWFjxk0gyOS0dGOh1kTVhvxB9kZJcyckePHx8/eAgcaXF5ibyYh6PpwfI69NYpmsuVBewd7hNa&#10;PN/kk7kuXsPfIZrjy1Xm2iUQgVzfQ4wLIYQvwy3GNg4OHDx4MAVAFzWxWMIqT0U2XHiLWIEZnPrV&#10;CWbcHDly5NChQzAI2boRA6OCLYHUMnW0nBFN401sWhF884GSiMl+kZVBdp9AN9LYlvIK71dpi3Td&#10;BgFhlYxzCz22yoWVohAdM383aSVCXtWZhCYx9u/VS0lOHS9m27mObtaAVEmCE6JlrKpBWyoTHEPF&#10;NneQ8PVl6nYFbZMLWL724M+1S6yy1dL8khc4h9oFg3SxT/9wJ6MdO9uZtAm1GXNs5RQimbMeJCqQ&#10;lTrDHIvDLTmcT1V+fLXdE7g+CB5hMYgSZ2YeO5AbYWYQrsRwwoliBMSK/kJA4L5yF8a7RtHy8aLw&#10;Fnn+rK1BYeYZcSzoAKrHx/OwZQ/T1bKxwZ0iOc7LXKsiiivZTPumTplOxE6CPAKoLML37I88p5BS&#10;d9EIqViYtRq5+7b/48t/HAOdqLe25ouzq4+MdeM3QNb042W0u6330PvwDzDQ1M5XcsG4ltSMDbfB&#10;voxT0oSGruAFgssVbmY2qMFLXKuNiKyLdIswLk1IM9U7pUfCScZ4kto6UjYoP7vNYlowEJG2Em8a&#10;Sza1EIEKazXQtWXyjpX2IWn0kD/jCXnZBE7sfpsY21qp/jkfnsxFKAxmDBr2C5novMamYadNzU6T&#10;/PUOjYA5nzh6W2Vu8YUnn8bRbzCyaBMg1VAGA8GGJgogdOezeBJhidohws3yPmxTui7UUExbCjD2&#10;EhKdKp8r6CGIT6RgbmrFnSstHVb8oOgsJ31pJqgz5YcUkgJITIF1Dyi3UT01zAvWZuljeWmBv5Mr&#10;gCVgcThj1LiJAeEOqjUKoQR2hCpAG9gvtiMQ+ezcLGm4SD3fhbETlJatBuDLTWFQMcccQpRArH8y&#10;xABeMqJtQVSxyKS1Vq4CZBtKZOoCJHTiRO6s9GfpqHhsmeDDrxJRHjp8FA0/fhFRITkMKaNTc4i2&#10;kZ3NitKpxW5iwvWQq3KCUpjFlLgl2AOROPWLVzEV1g4ay5iE7S2DQyNYH/SKSKIfeOh+xtZkjNkm&#10;0yjs0qxUFuZmMZKqrKnssYEbY02RncKGYCFkvEpTBNIxA5Owb9JmKwp1eub3AhaRasgOdh+ay5MV&#10;VVbWYgv9H6t9c2ry7ItnCd9gYY8fOAA1/tqNq7POrk2TSRALFdQiRGMXD5Z7fZ2XqeWLglWWVAgi&#10;Rpx9b3sBnAHKCQTXpWyb7v6Mm2jzLZUSo+KSJjJShIDuXIyCSkqAOgOQqLrAj4EZjXDLpi00pMJV&#10;LS5Whft0GifO1su6ZbnatIAmBs+UW6P3IuFkeA5RYZNqOrTCYOJxWzYMW2wIBYlco0lpSAc6Yywt&#10;fCObvkt//HqpTsMdEmWmNB9UmvcgWtYTodNAWCs8WMc0uaCqNkaFmKsnw7byxTkShTACBqfmOtmW&#10;vAGwtSE/e0tYD1MiCcJA0eUls4xUDnUmanoZwoekrVS8wm1jYVo7u9hVhIeAeKSo0RFdtHihyiNU&#10;I4XsWQ2LT24IPpyxBh5N3ALv49ZZRp1DwPWRf/Dr639UGPobll0bzdcnJysPDHS2OmaP6doRRoDC&#10;5Sm06ywqPNI3HRuT+adFRybgn8zK1K7UUiBS45uON0w8JToCeGfmLjKgiI1KN8YoRtPt6EOaNQvt&#10;283PiNIua8c7e3Oz0xgmKUmKihXDZLQOEh1BxXoHXUFFpL+juZlThwuQRRCSgPBrbx+fcejI0QOH&#10;DvH+S0urioylUkaMIOhqPGX7NQepd6D3zNvePvJt33f7W99x+FWv35tbfvzRz8HDJOwi/DA/Qu8f&#10;4p27yvKFVWDsZc4QDodrJMrGaszOzYt7K4pkvZSDJ7CwvYnEOn6W8NbzKWwCCIhKSwPYMXkD99ba&#10;2slh4bmXooSir3zTdRLmDhhiBMQiEJ5w7EkAS6ULeS/pATC6ItRXpgJOTk7Z7CNFxwjZmF+iSHNt&#10;Y8tebePA0HhX3+DI+IGTp0+Pjo/bsNPQSFeh5Y4ojvO8cRE4mKivqcaHByFIpY2O6IDhXOEp05Sk&#10;xAobhLPOXQuph8Mr6kWrFdiCBCkhHUoE586fvz45qbYs9BgurEgd5N7oz+X7yi8w+iiRmH3eqVDh&#10;aFkBeg55EI4o3N0BCuNEgK8IWFFk6upBs46WUSwWDahcam9Pb+9dd9IDgx0nsuIDKTLz0EGKFXKR&#10;DIM9cuAIsDc7YstbtKbPlUgtralBq3YFFdlmpu10sJ+JAubnZinMEUaR0c8tzHO1/BJwKmRHrAxZ&#10;ytNPP3nlygRV2WPHTxw8dOjqteszszNYC5pBx8bH8TerGUV/4PAhuuDYglofVAQ0aGBftmIV2jMP&#10;McTkMqfDZbYUGPPm5FZ1Pp0Vwn+YyiSm1gesDSbiUaso9FnrIa4hYbKRN8cL+wTaR6AH2uYR1DoX&#10;fnzayPf3QPaxYiVmDA3f0ItyMGB6AZ0DOQbRjvCI+zTEhthzw08OKTufh85O4yE2mn4S/zrJCMBF&#10;EUOLWvXEaJSk2nu64Khzh6ySKBiRk+00cFibnOzB+yOvqnp7G35T88TzTaduOs7J+aqsPlYKj04U&#10;jRtI+Gzqz6UIMad7U9WvUiB1pgSRhGFuuSNwCdeyOp/erAJzy9qwg/DVq2ygyesYaFYIaFTWUFor&#10;HSyh7qgy4TQdhCPgh2Ij+CxCsrUVx+xyTzSd3vOP3//HN9DVOLoY7C9Mr7zhYE+6T43UNMGRP0zz&#10;FPpTXB+3YRisvwvSbJhX4AMZiCo/lZEWqUEXPcWSuBUZKZHc8OXdBzYpiXdZ5SH5JlwKkcW4Ox2q&#10;DjCV/qcebq4pHi/UN5V32B68RviF6FdrDgLr1NqkgWKcXN56hOhYN96QdkwMVkhd7itOlDxQZ6SG&#10;OzU31//qN6F3xhWc/cSnKpcmyKsRDOaRkuCZvKf4qeQI+YEZuZwEbk3dhgz3U/loY2toeOiRRx5Z&#10;WkH+aCknP0KdzPRUtlHsTFufyooNp0LJFtCibVLHP3HIQvZmlyacySgUk7Prh5yRylYbulFhanNK&#10;pcSZaEWyR1IUsv+EZiDEHEoWrnTMS3Ck4A6nooPG5fah8bHBsTG2NavmgvoEUwJWvwk8zhzcVRVp&#10;SVsbp86BVcImaiPgklMeZDezCDgUjg4umsdU5MHEwTTipIfuElA7JnyFEOKTCoXHNlHzRLPFJukd&#10;Is1aDC4Y42GZNHAhT62tTeXEUENls60ui3vKOGqCr4rZhY+vQKNkoXjB9dWN3vqmiYmrCwvUAAqg&#10;uk+Ww/USACsUZQHEshG2A2NdfL83sruDXjcIOpfKliYcHhkd5rcr83O2LbAC+SR+xyGMuj06vZvI&#10;VC5fujRzc4aLPHwIltA48il8mU6zIO1C6iibL6+uHDh0cGR4hL9ziBwC2NpubdYRKqaVt9gdpYRo&#10;7hzqpNPwEv1JjNV0IgcmVCo2rXE1hfcvHsTwVNL2qT1ivfi5gsPpXcaIeohTTDKy5rupuhbUoqow&#10;XSLogBjFXpfFucUdtsbLP/3T/k9JkMQvsjkTU4NBayMb6mGF2s8NMiv1y7uwNpihgjgMuxzAGNsd&#10;Z8XflQ0sfDlf2dje2038ImGMoGR3GyvPpgLy8gFFerfUPLkGW5KtNTJk1n+y2uQo2XvRz9NOwXpI&#10;bEu7YOr7RIJ5QQYex8QIzIozI9gShep9pceozM/PzMFmtzYri0PluMAK6S9PO7BS1FVKm9bE0DPa&#10;FTQAsjT8GgfgkX/0gf8uBvr/ZqP5xyeuL73pQJ/dD4lkRFSrnlZVvNAnFOsIKmSnqQV3rDmXKxPM&#10;unMUfcQEEkf6zGU+pGeBuzH/SS2RXyUE48yXemCmnSkrpRKb3EriVHur5FCHOpNN4z6L3U9nDQuF&#10;PFuLOLYdqlag2QG+JrZDwHVuEbrwgjm0hVb5N+lpFGQPG1/TiB0Clbj0wot3v+phwtTaG9cu/+7v&#10;1TPY2HqLFSXZCEIrhrQKsSfvsoCRMg7/IiCSihvTQx2/f2iQEa5YbfYOvkgFV5MmckmXQjAnLE7i&#10;7rA19BSlvirnYn1DSYdEOZHedrLDN/Jc6YOQOkOPYgfjz6i68rAEGfdrKeKooa2br5IrFAvVayrC&#10;tbK+2tbRBbo3MDSEoddzESY7NVGMik1GbMghh6rGYedpAMny8AGP1EbKF5fE72TcpeU7HkT8q8My&#10;uK1iEZRJy97QN4iNWiQkTC1bAlwiJCqpsaXOgyhwrFD4BsmW+AuPPqQyK7JZCQ0Nj88pKgopqOdJ&#10;lw8zJAsXuMAgAoWbu3Ozc5PXb6A5R9mJlIqVYWNA7MMcg2hECU+7SQIH0c3VoqbEHBDbkRRsUvCN&#10;ejKqL9BAN9anr1+jn5PH1drUQhZBVbj0y2GgyedioC/zZdvO0CBjunj3WSZP0piXO+FlnAJacsgI&#10;X/3wq5c31icmJoA+Txw/gUtyZAXcr8gZl9v05BdjGhXfAjRrCsPMlXXjFCytskepUJGkTHg2+Z7C&#10;N/68CDD65FlMbBPvX5q8Em0lKk1c6QusLjpqKzUk401fU529EoZD1ZR7Q8X8FaNvodH9XyWHZK4N&#10;jKZ6w2UNtFZV+rZzahVql/sC/EXlJGSJ0j9leu3NyBlwP8CMbG63CI/LB45IAgjnKeNjNDDFm3IZ&#10;QT6d5cbqRVjCr+I/vEhG8MKYKmKhRfuh9IWHqR4b7YudrBhjUnRFqpucjwMDoUXWzrikBwlFq7Fn&#10;5kWkWEvDdyEf6mt8GVtUYpAYC5bje/7O+y79sSGOcl//TxvNv/te+sj46gybNkOqjBxJL0Jp0n+F&#10;SB+JUWrrysbDKks/ax6XcZkCI9wV5jIamZkZGiXAfBrQM1Y4bDzfQ2ngqlJ4utn1SKm0VymLtjuk&#10;56e6ymJPxs4WyjLh0TOfroVCHkhZg/YzaLZksEI1wY+CrUcdpoikCFCpDOeFECdgsGYmb1z4vd/b&#10;+fLjv/tzP9euwEVVc46NjRk0qAUOdiCmITQnSpJAno25YXw7WzPOYP/SlctYkzKcooCo8sw8UoqV&#10;WDJFFIgM1BiPOlsL96w1UgfU+y6RVLHLrEKKr3rDoqLgVDCuHGlTko+UU7ke+gAxuKwAXDDAAp2b&#10;s8GAO7RzRisYNoyGIyItj5Brk9Dzp8wzrGdocALizU2YZvL3IMNm0G3y8KyBEl4A+PNbRYQnwZ2k&#10;sFJoopbAQifWVgGqdChIRU+sxMXjbFmpxEcuCYuJ2eCgc1Ox9VK/NSW3fHl6bfVlkpzwGCp2ggwt&#10;R3c02I0N7pqiaswVwjUXAK5VWV4BQzDjVuGB5mGkccn3Ma81wOL4Cc43CZz65qRElk/ZwjZGGe6x&#10;tGb9lBkrVy9fmbx6NWqxNg1Mz8xXlhlBWyXyc1vnXjx76dIFYHqAFCjwKFgSlAH6R2HG1IhE0NbC&#10;na2HXvaS7vvuqywvrVcq42Nj4yMj+JKbU1OkPYTUJZHIJg2an5qG8K07wD2Qn0YuDlpXwuGypdlg&#10;enHKyGkqM8ROkJhirRqYwa9Mh5I8lNEKRW5f9aRicHmC5XAVuLZqwfMsEp+6vWPS/Ylpr/R6N7yu&#10;I0eAzwPrkm+XOQN8nt8sRlQOOONPLSlhIeyarqulvTCTfqlpbVtxipYj10q9l+Zg34dvavNbeD0d&#10;UBxPo0NjXkM5NmQyAg8Fe6ekB/4lzFru0r54dVa/MVfE++I1qowxAhjSV0SsWQurrBrggqQLcwNM&#10;ozxM4KfkhgSSUHKDNwYacHaBeECU/LTRZJl2odpcDhG40NtwWD/56Ne/YWH/+H+p4tHfeKNnn3/x&#10;jjP3dW9WYtTEzhIPFo2FIoVXD/YfSm7a+SXA692wGiGoWWDkbFpOwhgp38VTYMI5cYxhHe/mKCMf&#10;fIGzvAD5Q8YCMnuwy2IqDi3zzBPsSAwSEud8mv0VgxtDVK+GOok/RUIg2hrqyyqdSgThs1ngwFEA&#10;izxy3o3ZHT09fVR7dAYZjlnQ85VldDv25ucWrl67StQDapIdkkBPFSg1xuh0JGFUct7IVZ6FAiZW&#10;rgXjTEUzXwaAuXTQ5sZSWlElyx3q6hl0W/7KvvKPdLwZnpR/Kx+YdWUpFezPESIQcdFAxLBctAVz&#10;0cq9SngwWOPvjc1hm7GegpwqAhpJiwbQSB9yOM3z3R5hGjCo6kTnU+4O9aKkHcZxEdW1rb5BKsnm&#10;hsUozoHs1lQCgP/5RIw1TznMJ8+r1W17q0gjzJwirLKB/yNAzRAGj6K35nkuIu4+QF19dFcSMGaq&#10;cb7KJpQz7mQWlbMBaAk2HV8ApmTMZbwM0smHMj+SxAMDBEYEwpNR4iVT0plxa+atyPmnx500iidF&#10;WpBezz2QEAyoUoX2S6jR45t2dpJMsNzLyxXwGRyDVADJXjvzC5WpmVk+iCVirDDreOPG9bPnzmPd&#10;QcDt9YjNYq1YBfZ/ITK5k3d2mFB8/3d+52ZjPb6im5S/uYn5llcnrkgR0pTId/K/xIlGRXQhWDGW&#10;0xkkhBKiBzDRnF48dDpBMOoqGBs+WqTX+EasMDoVXoux563It8TpMWtCsUAI5Ud8leDUSMLRCjjm&#10;qr5dcZklOC26DjGC/grf97yXp5Vna7yczlWopSX9NXoiAUItJJVk30qDple2fRRxhShJ+SkcBz26&#10;2p28kc07jrPxbTk74IfWD5zOLLaW9YSi1emFJTEQVKkmB95NSfc9NKmxF6E3dm9YrPQQodHEwGhF&#10;1e2q29yW6ZGF8uNokZ2b4+h1ML5Zmu4WB69KRY9HwyypZarHyq/EpfE4lPSzsAG2Icx3/Kfe+8e3&#10;y3/4Hf6fNpqffenc5TfccVSJCgcRoZfoCC9h8jhkq8Zcip3chEIUEQM8pYPUJigfFMyEbQwf34o5&#10;Y/NRPVOCwGBSFxgBihSv/c/ahz0vQlsOonXOgNLDavpY9CetT4ujiXk1oI7qle358saFCsPOBM3U&#10;fiXBr6GZhQ2BjT545HBPD4rvHUeOHh0bGSM5dboubSkK8Tggi12EQT5y7Ngg068RwqcrFUII5cG0&#10;S3HB4CHpoPXOC3e1kFVjUmN2ciY9Y1Xqhq+0jJKBSb5DGuTSWh21C601G6CUXKr5rO8fqUMQMt1C&#10;gnTX1VAlnbuJW8igMc4Fg7aroLOHYSOqZgNhECRgljo7GGfufBbtWRP4IIU7LDsBfA+cB3yJ41oY&#10;xI7+QLWLDPJjuolV3ItlcJRq1MrFxHk6oTYD+7YODAzwJzbOA5fWLI2rEGcqzCRGwTrQ6NTllkEb&#10;Po59nj+v8Z9xSKXSkSNvWdbGB1VV2SM0TFtN5P1lqrKQkViLSBZpQFotcjF6w3VGz3CIijCTZOcS&#10;JHp+oKgztAGFndUVAC/2EgwNDn/GwFOp403gcaOux4Ae607sPxvW07MOX4iPgHAZgZoa2tMBTyT/&#10;tbYPD43QxoJLQGYa3zfQNwiVRq+aEek0eKSE60A8WwqU5xV9Pn7iaOPSIhAnRMjJa9effeY52EiI&#10;pPACu5ykTumnAg4IqaXK4IHi/wRDM4nGyQ9yliIAFDVKqWs8giStXEMkT81v2EAg/cUca600eXYb&#10;lu9gi/gOf/+GSEWJl/1QnVVsa3E5sUG3UrqMa+GfmXhVjJQBilU8Q2MsGDdbQpbo0plIq2NnfM1M&#10;sg5MfiASpMlkNPP7imsqs9KkdCnsuqY2/olxN+VKdsXzYD15uPwsCkcqyHAwuUf8KCmeHU+Amn+o&#10;IY7FKduAqzXIUjdYym9lpVLuqzrmxpK7PBYAIpvLjG70MeurFTt+aQXKiCg+LyIT0uq0MZFh8lQ6&#10;JthClPgmp4XmWFJSWxNrbvv77/vva6A9RFUU4v/+xl+vbD8y3MH9xx0KFnEkjExROcHDCG6UOXNm&#10;SJyS3EUGzkdxx5yLPuawo+xJIzxx0ofpmN1Qpd6s0JKGlWWK9cPpmiYQ4pK8g7TK6cBIOChWvyrh&#10;N1gLf9itnl0SBECjYxMnc6AX57BRwB04D0QykM4iIkaUrqe3jw3R2dYBtoVCP8wYojROlipr0U3B&#10;6yL9LFVWOWzjFd6ci7cUDtVX+lcywYyGUbc7D559WEiBXkz8DV/caYGoZKSUgDlhYmmVrsYUCUb4&#10;jVJaL52YKccSKFsKL2L2rpVHV8MnSySzmUBF0+Fm4z49b/YHi2Q4AMU9kwnZA4ODIsjpgE/uoplD&#10;mAYmnLkRGmASnLWMakQAy9qFFHl+OXwSDmL00JOjlSRCP3lnuxjq5Eo7y9WD4YUrrVazv7qxRggX&#10;dboazRU3Raai9dY0OILHcZRmJYWNZmsDUHVaISD5KVBW+D3A4kaFrksBf4zs3SqWqoy9QoAjpNUc&#10;U8ttBM3faUWEKtuj2BF9IePb19YuXrpg5IUqoVVqc9tyeon6sO3wQ6Sidyp9xyCUMhs+DS9CQPyF&#10;IC7O2CQXFAiLDIWFUOv5F17gwuhSgdrhM+UFSNSWrvqkeP5BmT25Gvc6dekiV7A8O3PzxuTMzWma&#10;fzg8hIvsScG9tHfrvfyLNbSosVvZESzIdrIlkD0Z1QIpUgSMgfVJfFC5kArleTExx5aUvtMCbhQj&#10;K2YY68zV8B3WJBK1pS4oFFuSmGocYilJJFrHmXfI75aOP6NsiLIacB+P5G5qQuQKgk4OqFHOCrew&#10;Ts0t03+wvxweRpZFCq0jksJmxqBbahswT7m9HYI0JcW2zg6IChaNSyHX9utNRYHE5sNIIbbjcuxG&#10;UT/HKleZ+ZI79QoN76qDsD19kfCHjcOLyaVamUhZWzOPboF6eXJV4eKyzHK13Tn0fLEbpYKQ6xhO&#10;8GjC1dP4hExSQvKcaK2BNVA4Ucvs/XWVhPdrvvs9vzdVcTTaf9+v/7iNBl352MT8a+48XrO5ZkSz&#10;vhZZS3n1QtPYlyj1gB6hSMFx5BFzylEfgkpFKcSwMpIc4gLGVvUkwcluyC4tzpAN2Wdk3q/9JTEN&#10;dgzhJsIuDtlqzuYiqCWaYRdajwpOgkk3uPMpQUJekX1sH6pxK5Wlnfm5eQw3/+M5sPIb0BsRu6FC&#10;BCl6bvbqlcsrFdWcWXoARJ6+TwtWVktrZbFiZCHtUScphYV/q55si7/NjJGQLzVx62C2h2q7iT2V&#10;b7GZG+0rtXxTT6d7DSHz6jRCx0QZacpXjflONTwi5UH3TCNSmASnpsGSgUxt4mWMAiKVgfJBW4pD&#10;JpkMBDN3mfVcgiO2trowT01rgZxjfmlxzT5BJC22oUgD4VG05C5YH8WwZO2nn3tvvwL5Y3mFi1FG&#10;AMcJAdxC6J4zndZWuR0oaxavo2VhlJpCE2aVz1tcqoT4zIGBv+yZxVaSrIcwZwqYKaN2HpS8uGqI&#10;6W6ErUi7ed5KXIsCKb+5vJwkgk/CEAKrQ2bCi4O52p9GbILRSNNNQx6Gka/1T2z6hqEDZ4hAWm0K&#10;e4Kbo5i9ytGhw5NHVEbJJx7VX0TLjz5AAAcmVLHyu9SppHZs0sbWinL8lUuXEH0wbkL8SJhGyi+P&#10;nKmGJIXsvb6ePhYEEQ4Kwmy5Pvq8B4Z5ZBoF5dAyVD5cJqNUXDI7HK8p85kW85Wb128szswtzc0r&#10;yI0bWF1lriJ3jxsXPjIuM3exn0BAzCJBiiL1WCbtklPy9uGb8g8iGnB0a8v06ZFeyCJjB0K/cXyW&#10;ZhRsISm/kQHGsa6O9pHSCpbiANmPdNjkP7Knw4tLOyK3odc0qMf85Dd8WGaTsU1p6cWfE6AgfoKw&#10;PppTRNMktdAZSf4w03STtzAviXyU7KTMwuJ5qm0rFK67I0HGjoMtAdsTOLNpMATmUlvUwB0lmgnT&#10;Pj8W0KPBIQ1HQObYPqWCZbv7MDr2K3lVWPP0+JUeZnJc3RuoJMGjQWUKy9fmZpjedvCtb+m/+679&#10;tbX5hSW8mrscnKAOTjcs71XOOW6BFIdytNt1exczqHSBz0IXZZ6nFgrVeZWFne29sQX8kRRi9+Q/&#10;eN+fhIH+T8bRxQ98fXHj5X1YTyUA0iGs3WSVJUvi22UZQDOw4gxHNicQ5kwsKflICowSUzJvW5o0&#10;6QxZqkJxzod1Z4SozJmJNBpn2EdVyo+CsNFeiN9G+wpmq8Emi8V2KBWhFC3t5Y/Fh3CK92NKKTRt&#10;mkqdviycTRMrBmuxAnELE8MXa13UOEPzSlMyioISwQ3UbFCnlJE8vUBvpp62qEoLSUjo5iYcKCVf&#10;9prqQjIugihroRwIxIvZP2nSRDZGscoy+6+E0mYA0fkFIWWqlE0ONTWEewRRSumGPEgnB1eQHuLU&#10;UHXhpXzfNDo2zrXRDcBIJtgF4LuHjx49fcfdHJrrN27QeDk7O8O9ssPYU2SFTuFsbh4ZGcHqzc/M&#10;sjV5JCUu8wwoDCnzGq5CS3uHI2jBdoIJyjNLxph6scromdBLt2EXfXT4Zykl1ZJ6MmuBfGfFevIV&#10;QDA/DS+VkKpdf5aSBg+OxkKWRk2m0lyXSZhcjqlaxnakapzxPSlrUFJyJGNXp8FUCiS8xuapVCZc&#10;ZzKJHfxZir3qFhFV0DHYVaaIcg/Rt2pljyrOF78Oi5k5VdPT0zcmp2jgBtxAkSOfq600oI57NtYG&#10;wWUSGKhjuNUUNgYHhzQmzltQmpnSnyEk2wAsPlPNJJtvMuaOHh82q3cqDchdWs+iKBEmmMayy/Mv&#10;rDJu5BalJ2J9kfUu/bfmq0wM4OzQmsyNWElQD09aJNXp5CsEC9YGAzpnvEObxzYJfqFUic/mzPoU&#10;EhXKbEsUUlAR3UOk+mNaFQsslTHDnwDQ5TyKafDheYHSmOZ7PEYi6My44tVKFbbYTAIC0y4PWj1v&#10;et/wwXCPDZz5acYoNEOeK2OYzAuwAwliql4Bi8FD5+Fl6+shlhYWA+IzBxV8z0jYjjUyg73drp5e&#10;G4mL178V+NsWUFsHIZLhqre99BVNA0cQd2g7fGpkuH/iwqVOmiT2jaV4OQxo9ifbvtS0guP5u3bD&#10;2jXjWS6+imDeoEf900bCIzReMNrf86sfm15RYvdP4us/HkeXT2KbTnWP3l7rzGYHZrOVCvwvU93B&#10;xmnGJ8O1zS8nKvz49JXyLC2DpMVeWjTlYzqForDB9xnZyBPynjNStig8e1b3cXKyhnlOMNEKFzj6&#10;CqDAtPibW2FViN/V220HYbQXpgTs4L6AJYYDmD8DW6EVToWyhIIwqVA6QZlpWMLNbtNM8MxFAS5b&#10;E0M0MioXci1lNGf3uJ0i9sYRxIYyRY0zHO525lfY0EV5wdeFgojklTw2C9AW6fekVVhTMypJdBOw&#10;L4CfUVv6bnhz58uUt7UKX2dFKCy7kmOKLuUslZb3TXxRwiJu6r4HH7zn//NjnQ8/svXU0yA5vC+I&#10;qgILdlusk9HzHxDv8MgwBmnqxhRUcVThKBxSTYBkFlqUbTiDIyMEoRlus9fKACpzdrEuLWYKCKWF&#10;EkNLHMTMVq4ra2fiXDgt9osW5Xg6uX0k4kjhwBjaUK0rjaOJlFKgj7UtNr3Ea/mciGcmEWcTruEz&#10;fUOJoPwU/4FYtmcwPy/1IpMSRe4db18G6PADQIwAPkFY5eQLheOwQYoI4m9OTpGC4MPID8hVGRaO&#10;Ikfkmx3daRNbBjt5FH0T9fzsknXyZCkmG9zJCHHAeZUjTICpTJqzPJwGbcIUtRNLOBwcKldKhoqk&#10;+f3IAGAATMsyWS2rZ58FDoXXs5LacTEQwHoNnl2/iEeyN1wMaxSprDj0OnPC/JFeN35G4ZT0+2OC&#10;uUg3Zg4j7kH/kVmC5cW+t+VKVbSCX1WJemk2cJ0LxF900wIslEmjNHDtECERPPMaUIvgcsGCiywa&#10;KmNOkIjstYoxptpAGsQBxM5eT6O6erynYizBVG0wVpTRJNUPCJe9hCh2VGXEGmmHMRGPhOAmWa3+&#10;GZuQll0AFG4BwyXpK5oz/EdQfq2yfOdb3obQGZOHxf52NqYvXHBCMHadxHlHVSneITkQLYiCBwnG&#10;aCVr4e/UrbkN6RzptbTRDMLJ6gothdzyB5669IEnL/9JWOfynv85G82P0cCtPX3/4c1FcQNOtQ/W&#10;sK+MX2MOhYaKsht2NlLihkKNTgwoHR8FTCoqXOWZiRwHvDZaSWUUR2zzftTZ+X76hG2yV+wzg7J4&#10;HOGURE5b1q0twrx/R1cPuant+CLXKsxiGgrhL+rq9vrzagIVthjbm6NcQipVN23WciuEtRMKkfOP&#10;JQlUy1Mk7PbL2d2XADaAndIcdnk4o8A4wN48Lq2oYZWgj9ti45vtSr+3TYf/NCKFGUPUU7XC6oqw&#10;aJLEpSwmchd9c2CNmgzm2zaVEF+Dm0cIbVPRqOZmLlI5vYaG3l4CusG7EOq758z+xMS5T34Sg0KI&#10;x8INDg0TsLCPMVVjhw4eOXnyGv1vN2dw/BHhW1dXva62t6c7ps/Wx66ebsInNEC4O+KXkkaEqd1I&#10;useH4ja4SkLUkFYYhGHTIHfMd/jiGdjfRfdejITjeNRKVvhGK+YCGvXq/GjKMmBO6UmAxDCzPIX0&#10;7lRhXNeTA6rLkI7hhFZd0y4ptmY7o4E1c2Fve8byqLQOJiVYXcW106TgQ+SzOHvQB+kgo9EHECNG&#10;sFUFqqZmhDuYa4Zfw0ryRAjZtLBRd9O9WJyw5sl34EqXaBdgL+6DOpJlPC9zn2G7jm8uXXylNOcm&#10;cT/Qgqt6ajyTe4aLLtaQfyjSlDYfFq7EaHyTfUJZzGCd0hnoXwrKnc50aNZqB5iGReUzEltLE2BG&#10;DQODJKwp/NFgdap95VaS62FjPCP2qsh1y+IUrVulgYy6YlgT7qi9zh4n+rCsp0AFNBh3C8umtrXF&#10;aot+kIhKrIE1KOUTsx9fbALNi3Nv9qTy/7g3Ct0Y+syPDgspI3tSnVbljaVj33GR3Dt6J5sO7bAm&#10;rGq5DHdkQPY6HOlplINvK1E25IJi2QtDhoDcQB6iZ83+1NrOyZe9al+leHbH+vnPf3Z3foGgjGPP&#10;BwD3Cck6Hq4GPg//cRIVg4xwo8LpG5GZDBemMFoMHjdokVvnePzpX/3En5yB/i/baF5Bn+v4ydu7&#10;t1aIo3nEUIQT5ugVM/WDjiCojsI0RjXSbJsdZuXgS1vmWFBjaum/BlY+v9isZNmGgeHe2wnloY0t&#10;BgEQmAu7jv9YE866/6TL3sJS2vz0rvky+labkc2RQNmzEe0ZTlgENtPlgbFIzKtvVLfT1psyjt5Y&#10;iXfhYOIx2A8l/ClBN884vkPoOZIr1n/ZTPysGmUYiHipHiEnzoVBFIUpy48cP4XcNEya4LTzsBmL&#10;aGRKgjr1BKyGKolr9jpb2wmOtrfow97m9HMz1DzBCnhrbo1eQ0P24AC4AcIKmhf3n3rmS+9/P2kX&#10;wSDLS7lseJheFfs1br/z7nve/YNdr3n9p/7NeyDNMjjV/CY1Tw5vF4pxdDHoS2xFYS4JuHw2nAOy&#10;sEeh3Npf49jyEAyoBCDSBFBHloN54H1EvdfXyU7UBQaF30fjyQ6NSJvpTT1/zUhh2Bip5p1Jug9L&#10;R27bunCJJtx6Aw39OKconUUTJ+XDOmPYHJE0D2qzSRNcnwSkGC7pLqLdoKtWkkE5+EiuGVIeNpqT&#10;bIF0dXWBEW1Mht2krUZH7jYFWg3REg+5uLgQBSTrlnJkkmQUFSEernMmVKoqho8xJev+Se+lfTc6&#10;CJuj3O+hr3BYwqvj++wN3KzCF9X+aXMs0AD9Sp4jb5IEi1lCCJ+anHFmWFmVCwFAcZa1daBL7Dkg&#10;aT5EkXf/1EWJOrjn9QtC2JlhVgJkrbJEbf8iqiRYaOqDzTFsFSkugUUORUx2UBCsqLFG6SfgV0QC&#10;qbLQE23rgJ5AzTWVVdDdF5myLzBUd98uI5ywefyFqNmKXnOzA+N1P1IGLG77Fqa/8ttCArXOEaqc&#10;LexJEgQDYV6yjwSFnXJCCC5Rz49L0ZHc3UECtTsbLLVdPx6mW19hyBFK2g9K2ohVOnDX3eE1bEw9&#10;9tkrX32idXerq7mVR8JZUDMuRom5tOZ24C1pJC7cR56ucUM0vos2A5aNG/Kjd7bv/2cf+hM10P9V&#10;NpoXPTNx4+Gx7gKK2iGuQYFI4CBIx8tnOp/9kGaaTr00XabK4Q7IACGjTp9+nFwaMYxMq3mWzyc2&#10;mocRUVOCEe2iSZMahkZQpiyMaHGB/FyDesFB4zQ+Xe1K4Qr3F88qEQOxiuPy8JAgtiZ36bFWUnV1&#10;JYP1NFJVu5npmeU/TjVxr+IYhTeWPWscwdYEVUTiA3GMGG5bUNKiKkeHDxS3rg6rL848cpEKSdp1&#10;HaGD4px0WnEuylNJNGI4myApbxiLTb+vDL0UIZ0VxUfYXyvK1xS7b0KQDGOfqBDoefbm9PWJCeJu&#10;d35d/cXz5ze2HRW2WFmamZk/cPBI3yteQYng6d/+7TvuurdvaHR+ceHajRtk/SBJPYyM7O7gvuDt&#10;VBaXZmdmKL2xM8kss4rwlOF+YIE3sALRMLLvi4IkrXpmqQ5FJaBGLXYHPb+MBaBWYeqjvbAlxGm5&#10;AmW49kRx4XCGrJijneyhZmPHC3Y+FrSqtVXpetkeHhFhLvQeRARVu99zNmBMm78r7BBuouhngkle&#10;KAfReRGrs7Oz8DdLDs6lctYx0FZKdf/mWgBbaD2ArpMoUKsghDZSC8Hc0TAphIrsGVEHzRLI3sSN&#10;0eSSDqwIyFlQpckbSkADcZcBrJRQx8Vqwdx4UgGski5VMDk8R6J2siU7CeKY9UdaJuNUCm9uXUfG&#10;qE8djl0D5hxbAwMGo6A2pPM3yi4L2hVBTqPhVLfcsCEfuy31WFYJwt4k1BDyK5yrMDkl1TuzjWzm&#10;VtOHCjVBkHgj540VVMU8OKG6sBGM5pjUFnJNzbkdTGpFWWZyQXIUPe+IGqbMKxTmrYhQq9NLgKId&#10;YCdABPQJYikBJSz6rSHdJc2cf+L7WTcBosjSsveIvGx3CuSiDlRtPbQNwRyL/DvCkTxrPt7KkjEH&#10;CwDzsrK4wHFtWlpord2e/Mwnzn3pMYbb22JA9gOEDSyZOWcsxcpyRV/L8GUhALefWJ+kBjM1Fgrn&#10;vcEo96VFBgJCFrh85fr7X7jx/xc2mot4/eGBBL+CDdJTEITNo+NJByClKgg7ypz0GxqkBVKyV0gC&#10;A8k+XFGCKWsjfFOLWUxVJgeL29IMBrJRTwG2OxouFoKxCwY8NKFEgNbyI5uuNWpaGei5STgjLGq7&#10;ILuF2CX0RtArWAq1mHauSIxCtEV2GTVEngfPkG3HFqWBzriYSRztnc4BgRuQk8+2IItLR53tv+wn&#10;3o29LhqTOUCJ+t3PmSjogyyIdBgm8uEIgYjX9P9UbySbGfUUfNCIOyGz5h4ZPIj0mYGgOYi2CZ9C&#10;CKCZM9NEZhPpL/c3RshOy/A0kewhB+ToUjR1FrUt6XTNoou4fHDswJ333L1cWcUqzczO3/jiFyc/&#10;94VjJ267+8f/yuCJUztXrl04dwF8BqUl04KGpu6ebtqrlpYWuLxk9jVgHT3Qqru7i6UuHiXzYog9&#10;mXbGONdwOYpCTYpIfFFYwy4DGqBbEgjCPhL2Bn9iZw2+YlIMuAR6PeFhB6H5Z57Ll/CuiK9aUabO&#10;IdtaCYg4PN+0gGmMpYVFYYNXYJc487JXHV5lhdPMYGcHR0IEFhmsUDWSVrNVmXPKiEx5u7u2lff2&#10;9pbJsLgofnegt1/qUDBxAimrKQHrJDXZyq9uhHMPUETOV6Q/cNtYJRl77AQYPAjIRIa7EYjKSC+o&#10;DnAqRQLWrbenBz4o0T1SBbJ39AFKGrF/KAZGhUYUMI+mno9R2sRVo1/X8cRs+eDOVPl08rx3ZhtZ&#10;WrHgJnmax+HAPdssAfYU5CxAs0q/vIbHwZUbRyv2YtOd3SX5JzvN/BHTnaZmN5dt2TLshCwcx9AG&#10;YIFkEs34PCczRDvz27EDBMhKQtol2KrAvmqXLdKVIK5wdCmvK0zqHLhGdDhaLQip9Buxcjuzk7El&#10;qTUeMiqyUlLwIk8Bi0wFEp4XF2/otsVIo3a9dQRGuGXL76Ze5sfcMkutaMS+1XiGbaosMzM9ifpV&#10;UzOzgzHEnB3zJxF3JETaw+vT91uLdtcVzCQ16HisiNOW2oylFH7xbb/88TIL60/067+AR3/jsz91&#10;beFlg20a0wTLXHUElmwfMVFyQgHtQLLQ8HEcHrunWbKQWOnMJkn1ZaFk8itVwxSKrpmDeu1Oe8MM&#10;F2gyZQwGYiCHb8VR7WDK30rrsVucrGKelRnADu51DgyulMILjUmMlVtSHHAVjQqgCwRXN9H5rjBQ&#10;B4Ia7bdId+7ZtMYH8JAMb6lfScQWjjBZLqNVqHAmMlUpRnBPE8lT5pHDuUxZ1LSX1aCOLwwP25fs&#10;XnaqCi+8CbEndtVKDdV/OILGRAnWjc13aangFkt1JgUK4eoiV1ZmsGIk0ssj4sGvcHsIsK2m3Kf+&#10;mTNdonbnGzCLb4075G0XFoxwH37kkd43vZliGJpDWIab0zdnZucOHzne/5KXsv1f+MhHEW9k6ipj&#10;sTkKBM60vTHYu7hcCY/RhvdZgzVD/8y4Qv1b8mA8iKqSmY3Dc0ofILEMonSrpdok2LK8LME08zAx&#10;EvRwEn6i5V0ESKOch2Sz0TqLbFepRQ713XlzrKnjIwjbTWVJtK1tOAk+4Rn3HOVFpziyGfieot7w&#10;5KQfOVE++mjEoCJiVVTNqnJah1NgYueACMmwTvRK0rYinSsjkpOz27CQ2oE8apB0YFM7uJzQUj4F&#10;AWjug03CjudJMSoWSW38GSefjYx94wTvbKljqRJviINhVghZWMGsryeCRnopyZDzn6yQ2pxiro3t&#10;YSNiDIRCJJbtYJ+SZdNJQPxLyBJ5bqs5pqdaZSRtMzGDPz2AhZaf/VweWpqoaVOQjEggUiBBfDmH&#10;JcVsD6DoVhTDo6Zvj19BE8V2yi8kqDJUTmVFRVnUuxgepGYLlSZ5cqXuh7ux7FQsXdQ/zQizdWzk&#10;sWQsBMTpEfpX5ZiWP+fLAHJWlpaAnnlyUURez1wZcU67GTo7hZ6T/mZKIZNeGQuFHxV+ISaL4OKm&#10;LjbRAweTnEMgiyS15Dc4IadgQ15cF/Bucsik3g7JulWajVP3Fl4y+YYwXwh2wC3cLAHQ0sLSFio7&#10;NCmEC/iOf/r+yT95A53c+r/lY37yzEHLPz57y9kY+Dxgh5CyHdksqTKp8C2dCxutQJTbgJTFI5L0&#10;SjpzYlUfG0uP9Az8EDeTQ0BImM3WYsh4pW1FsadsEcKyom/Ar7P6ASUhyzsOhlPZTrd0KlqK6AZl&#10;TmxnlM8/+b41N1Xha4siFqRvehHp+Agy2XzgwCE+bnHeoSQKU2CJ4uHLRrXGqAiDCJ4dt+l/FUtN&#10;96Dn2aVIEVKhOM9I+Wmx+Mi8lL/wXhH/EDEslINAOsA10hFclsZGNLHZLtiO8s78PRypHEJmcxSK&#10;esYfE6jwJy/AmfFDOKdkMUtLFWTbegYHgYAJdnhfIsobN260dHSxXNgjjnR7c9Po0CAM/qsTl6hk&#10;rywvaKGcONUK+MG7La9WfAriBm3dPQP0F3BHrAzRLH8hrKJAxHqi6MaVe2acZrmJOSNyNn5BGy86&#10;v0Q9XOH09CwOQ0hS6huC8R5RzStqGJAssxQGREnbpZSFRU7QywmXk5vDU5KP6u+GYaLQVZI7QIKy&#10;tXxMTJuVeGPPtw7HcjHBmugRi+mkwFsyRnJLjIft9GPx9cpSMmQclwvg76WoWxgd2QnoKYuA84Vf&#10;JJxlfhYYqXUnWtgj+0dfialS7CQmJt46Tz8SceXGeU/F70nLIqfFxXMlERUhj9T/l8OFcfb+Ausb&#10;YML5LWob1He04y5C+XVp/uqAy6XDHRiZ+lq9eDkdhXGky0l5s+xMtlNKQrUU4vigsrY8FMdahkOt&#10;S3GMd34U8SqQGIB53yFoZIGkzLRcfwJog/fSfMNfdCM0sNBarXBCs+M5uJFmwluJN3wE71PAiTxG&#10;HxArQ1pJggoDGaoVrwFqY/gbUbmrn0b50gCco9SEafYx5fa5iFvidiYTRTdCBpeRyiq/peUJdcQE&#10;KCN1fKxgVkJh0n+LrB1WHhcO97wgOU7EoK0pLCbrt47F2HvVP3u/khf/Q77+a+PocjGfm6q8erSX&#10;XVEIVendqLIvTfUFUk2pJLkaiNhCnWgxHf3JF1igKq0iLb9u5MKti7sQJYumeEBA7Zef6veEw6xY&#10;pooCgmFLGsoYanIKEbg1U7dx25RKY/rpCxbG98uhVZZLt9pC3sI/5CcpMO+gDLKveFHRlXKoCsG7&#10;tBZhlbjC4h5SsUtvzq2mWE9OEOo05crp83znp8VSm7ZLYCjvJ7JZwIFbpseOu2oRVazcucLa4Ftf&#10;meWjPEhJMjQFvhXJGglj9BL3d5El6enrJdeGBo6MSRlFpuSFDd5sTfL0TcKMRhApegK3dxivwmG4&#10;ce2qCD4yIA6YCAofaCPzbgymQq2DnQZNY7WyMEtCoiQ+JAfHAtlS2trUyr3xrXALHUIohSYWM/7Y&#10;VkYuKDUI7yckBBs3fFhRbbbsvL0DD4O6KE5YkjXGBlHtTru3Xe+cZxjZHK3yi+nSdqX5qYsR0MQu&#10;kgijqNtVVG3TdM72gOWRWYJ1UZr1QXBIWWg8Yvln+ZRiQ7FmgWVqHY9AyVHFZ+Udii4usZ5BpbMO&#10;dujBdPCods/I1/m7oWdbDkvInKKfjSE5JdWiFhdOYCZSEYkpTBRLZCRLdh/lAPUJDCQB61ApgD4f&#10;EQz9F7UK8huQLmFy/g3YUfZSQTkSSZiw5rD+X3+WLgyeZxJ3R7uVcmuJ7t1RDjwq5Kl93DypBtUP&#10;pRSiJmrAoVSKzdgylizfBwwpAUp4WtIWM8zX0q56dhGuNJ6w8BgE3DZKy1eptYTQWS6zekaKp7Hz&#10;G/63xXF78XkEQPGiHhGQ4Kly7uPt4s7Vn1C+jmcGKFN8Ob9qNwrnDs2vMJGS3Ub/i2o2E1DzMATD&#10;09Jd/Gj5TjE4BCIgqJIRLAyKuUkhxZ+ZhsHnWX/XP//Qzf9RBtod/t8UR/MLn51cfHi029+MMXa/&#10;xhhxnkXhQ68MFxM0zxQsfCN5DklY0r6RYhkWwX/G0qWEKOdSzi8k52jIZc9k33DqNTEYByeDYNmT&#10;uVhSK+Taqh++pY1SThpnxPJFkjJFJPYzaTgIXcoOJhCGEqaBBYdRFCkqQApsFSvDLjSEt9ynXOqt&#10;/yT8l4uzbkY7eBpSU2ZUHzWSfFXxOdNReCluBCrd8MOkP2dryuEjL09PeQQrkqKawKb1QCugc6Lj&#10;K702li+cz2k6rlIYJkyaMDuyo4P2M6YfIHndrB4T8Is5Tao8bHonqiAEs09ZBOvI/uuhOR6GODWo&#10;nW0Gickb6e7mnSMSLxPAvAJI1c+NtAiXZ1PnGvUjcVLNk103CanrQNtBJLMICv25YrfMhvQsFE0h&#10;+22aBqWuoKFk5Zw8xK3lJBZPRANNIeTxdwxxIj59IisvMpZAjxc45MEme9EnaxXZfqw1hV4JD/Gj&#10;Nl+o8pMIm4tmIoGtqn6RbEkW9R9uE1uQArjzmABV8NZ5lI14RLoxjQMyv5yFLNwPXgl07oiblRXM&#10;ZG9Pp20rwpPmbnb6hV1L5JV02NAjW4r43c8EXHc+SmhOuKKw9aTWhY9qMqpDcaqshK8gYDV2IYIh&#10;JFrg/9gVhPwl1rF85xmkEcTJEhY6lI6pBuZl3pVcbMfxhQoV3nGKev5PG+fJi1B4cCHNNOxsEPw0&#10;oWjJiiCfwXJKIzkyhbkRzROr1BmyLkZU9JVCqzVKUTc1KnwlV48UWTnOFihDAXN76idyjjSOjS0S&#10;U0s+IhWPcrQYdyRJDLPE35JVuzO9Mofn5TKdiMTf7VMtUb+1DZSsaIVdyxOuhTLpDZJUEerxgJQ6&#10;INKQGysS5NAWH0GRZMiKCDDi5FP6VUCGu8ci/NV/9oHH/wca6D+KjeZ3pja27upr96hEnqJEi3gk&#10;TmAIDFTq1qVekhToiEJxS4On9+4q+cVD044ky3MBos1ESGiaJQPUzgh2RJhIcvWjrpTWNbsRxbb4&#10;bUWTxE9v+YlsawANniBPmSSZpDtDSULZiYlNKBcZBDFNm8qKv+Hx6YeTH4nBRCCB3SJizoyiNMvl&#10;y8oGb5DQ33eLefXLUpiXayuKxqLa+2qA5qhr+we1Olw3J4wbsI3N1MlNzKGpRj9ZS21x9EqTmbgp&#10;Qxx2oSCEpZTkcLACIDr62ZDc/QrQRHWnw744I0ZFk1uaaTtmg1Ki5+9EfkePHT11zz1NdTVgf8gZ&#10;UDzo7uqExhDqhKcjinjSltQ7dOKJjdTEqhTIgrb7xA0VudkQsKRVkL8zMSgwTgl+y5oQhtB5wOWV&#10;UXLxpsl1zCfShxkAgMtLpmUtF9PDeygIs4MGEaqrYllKSgLmWM3zpxErt3vThCnNv+6oYlCKbkr6&#10;mwkVjJ3LxOFwaZ13nsCwQCg8G7bVMm31NkxtwVkssLXFjbjPcrMFavANAz1RgCJ3JoTu6e7iT9PA&#10;sBkkDDtpExvNVld619A3ZVV+i2Qf8ZGElpGacVwISArC1tuKABjOew4M7jK5yvkk+DDWPPwLjbIZ&#10;nLaVNwka4zfxcgUF4iv+SZPI7nWHp9EmRQ4PWPDiKt5SSGpmwjKgi7LHHtdEJR5oghY6biWDvlxN&#10;3l+n4g4xsCD+Z1kLIp/oX/q3n56jZ6dX+KpFJFoTFymloids9JpoTGdiCCHc5LVp3FVZ8pxGbS6+&#10;3NkRkWArRsAw2cUkpFWP0BmvBeUwLok35U5Ku3bURPRPdGzxyyWnIaFRzZbtWthZeV+p3HDp1G50&#10;zoDRYYaEeQFhAKut53e0Ue977/t/TVbB/9Cv/+Y4mqub29gZaWvsbyZ3kGGTx5/wsUxdc1wFndM+&#10;iZA9uUPFuADd3VXBkqB6aOAK91XNRTu7PLfZiimDufMjJW1EWmYxKOx5i0cc0K3aZVByPd7QU2ci&#10;YwDKN2mF5p2pSQmWmfVURcoNWEC3bbk28tLNK8DItDQjZb4R3C8fHdHnKsSRo1VwRqv+twgPtyxO&#10;qf8J16RCIs7jslRfmZAHPCToga8scXruVFSnBF1sJj4Q9mF4qQXwKEVFeM1wbDEvHe2dppwhp/Eu&#10;wD452FYa8WSkxiwGkIFAE70GLS2DA/0jI8Ok9jhAvo+t7u/vqz8wXltZovw40NsHVFvSn1BsGyg5&#10;ckcUZVPx09IRbGIpClW2pJNcu/wJvIVK1naTEjcCGFHXtaFcWUjNHLfD2EBwmlCYW0s2zV3nc2RS&#10;lRwlvXGUZ70MVhurJ3ebeEclL0um7R3O4jI9pzQUPdIyA8Azn0GrxSXzVmbfck/8Q1RF6cGEnxis&#10;ZEEp2hpUAmIARwrFbG7Q0uK08nTGmjmEn1ZyRN5Wq1rA6BR8VTizEoDGi4NxbBFWxUaNCz6L0J5a&#10;V7hhpnFor5A8QT4vwt9xHm5vjzt71b7BTPpI7s7j89aywQTK7c5XeyQLrqptmT9cTKpRhbvaK9Sj&#10;wF4X0NeQ+fvZdQYcooYuMqEi33Syql6HeCjS5PGXvqFmV7DIRm0xNWvXRVY07yVZCiQKUM1SZBy5&#10;254svKg1lRQ5LB0L5vs7sjui+KGgRxLByFpqfzP5QaFS887AdxoNv1JvCIO2ACzpJ3Ryyv/Zyxnc&#10;AACCMHBnJ/WjcQhXMOGu7ODPj5AQrUUo7AqwxJWtgPlFMRWQj3NcZIk0++bWqzKN3BFMIBlkAToD&#10;O/AhEjpNqOYVnKxVM9NDbmhofYoisGtO3ZU6zBoEm8LeWXvM+xWe46wAgV4UTz4pIAMAAAAASUVO&#10;RK5CYIJQSwMECgAAAAAAAAAhAIJmSwnodwUA6HcFABQAAABkcnMvbWVkaWEvaW1hZ2UzLnBuZ4lQ&#10;TkcNChoKAAAADUlIRFIAAAHjAAAB2QgCAAAAOvTEpAAAAAFzUkdCAK7OHOkAAP/KSURBVHhevP1p&#10;kGVrdp6HncyTeXKeKqvq1p363kY3Gg2gQQwEQIBB2pZFUhJN2cGwzR8Mi7IVDAOQIAkkbAyNxiDK&#10;dkgOy47QD1ky/jgUsixZDsuOECUzKNKkCJoiacwEep7vUEPOeXKe/Dzvu7OaZIgk0AR50KhblXnO&#10;Pnt/3/rW8K53rTUzmhl9fa//4yd++I/99/7b47mZ+clkfn7+5vr68PBwMp6dH88d7u+vLC3Ozs4u&#10;LS4eHx+Pbm5nRzN3o9vr6+vRzfXc3NzCwsLp6enqygo/OTk+mrm7ubu5vbu7m5mZWVvbuLi44LOT&#10;8dzx8eHiwsLZycl4Zub0dLq0sMwXXd/e8PHLy8uLs3M+srS0NJnMnZ+f397eLi0vcHE+NTu6u7q4&#10;nJm5m7m55j28gd+O+end3c0VH73cXF/jBs5OT2fvbudm5/n57N3s9eXVaMQDzY5GszN3t1dXV9xG&#10;Pj45mU751MrKCl99dnbCe25ubuZmx7zz4vRsPB5zn9w2v+UGuBn+zo3xODwgz356er44P+EjFxdX&#10;q6vL3MzZ2dny8jJfwxu4Mg/Lb3m6funuix0uxUryQ3Znbm5yeX3F1XjNzo7OLs5vb7hFX3w1V/Mv&#10;M3Ne6fqKG+Ajs+Mx1+HvlxcX/Jx74J18++zc+Prqli/iV3czI67Pz09OThYXF7nn0eiWP9fW1njD&#10;9OyUCwwXH89fXV/zZq7pg3PZmxu+lC+6uLxmnbsjXCrv8QZuuTorPhrxc27Hj/CYefHD6cmJMuPj&#10;uelZ/xHPfnc3mluY8MmjoyO+i8Xhg9wDf1lcXmLBFaGRt40YVBh4cQX/nJvhzVdXPhEv3sZDIVX8&#10;Kl+9zNtOL075OR9kHfk6bqZfwT1zD3fsR7YbYVtYXOZXfHWvz80gMPzJZxFp/szzDk/apb69cyu7&#10;RF5sNHNxfsbOLiwsTvPZy1vWamY8r6icX16srq72cfjU7a2n8Pp2xDf6t9mZ3Mbp4tIKH+GHffET&#10;9mHEtbj/m2tuA2FDPLxOZHVm7J/XHqY7FuES8eM1nnSXXbrRXe8QSeCCd1mlm9EMq8GWIZN83cX1&#10;FW/mbRWw3N4tb2OXuXN+iJhds96TiRJ+y9/GZ7xnZoQq4FKIBF/Enby8wvLyIu9kZ3OwZs5vFHLu&#10;WYG5uuYReFhuYHl1xZNzfeXRuBstL0xeefSITV9aWkAe5scI9Xhu1jN1fHJ6dXPL1ZAshSGPyUVu&#10;7lyi84urt956iwPIPbMOV7c3n//85zlxruvsLKeYdavIsWXjmdm5yezK6tKbbzz55m/88ObG6gc+&#10;8Ab7+ZnPfOb5ixfv7zz/yjtf3tvbeW1z8/u+67v/2L/yp+7m1/79/+A/+J/+iT/99anNr/tT469P&#10;U3/v7/qmf/1H/vllnhndND83igY5R4Pc3q5vrF7dXk8WF5AJjyj7HcG6vvFIs3/zC5Ol5WX17O1t&#10;5IxdnWGDJguTCQf+4oLt4DpXN5e8gYOCPuBCt2wMJ3huHBUzw3u9OvpozHLfzaIUZkZ3t6qSq6tL&#10;PsLVbu8Qm9nFpQXev7i8zFWur69OT6bsKFe+OD9HaLnO4sIiR5L7mcwvnJ+wnd4thmNhMq9Qov04&#10;BjMz8/ML6De+ntOkRri5Us6Q07vbxYWlufnJ9Y23W6GZnx/f3aFfrm5ubvkI1oGjjLHi+HLP6Dxu&#10;AB3CX7gIpoUDMbrj77MoeZX1zCzCOllY5Ht5H9/qn3ndYfNuo2vyqx7I5aVVxVRrF609HrMCvIfV&#10;ywFHa2qlWGgu5RV4H/pd88nbxqwYd863Vy2yFwg3p35ufuHyClPnZ7OwV17MA7kQrcqVUM1XfJE6&#10;Ma9oN3cZVZ5NvOYr2DYeeMz9jO7YMH+CVrq+YTWqdv3Sq8uF+QXVGZ+JiqxM98rRvaiA8+Pp0dwc&#10;hnuU1VbRcM/cA6cVdcCKnZ2de86jtvgVy7IYk6nGHt1xSmvGuKwajGdmT+e5PVcHRZOb5YJ+o/bG&#10;b+DxR10c/357i8zw26zJWHuEcY+x4fb8YYXk+mZ+jqWdX1hcQv6RIt55eXWF9ZrHZt+5dTVvKBRW&#10;+/aWPee5ZlgHhDwnRn2a9fceam/yvZ4X13/kA7JNqkU0ZhQW38X++0X3P4w86AHUE3ILYt15eB9Q&#10;y7SIFPNZbQAHZzJRQ9+NFuYn+E/uvV7OLItTc+u6sUS3bIE2jNu54VYQbXaIbx9rNjADNTCVRlaP&#10;v+B5+KWzbD3r6iHS14g0okTUmheaBHUuK8c3zs5wD2ioleUl/qkVn5/jaXmWs/ML34/TMFngG85Z&#10;GS43r1HhyyYL82zU6fkZhxQxQj4rSz5hXB9VPAKhLN8tLS5tbmywYtOzcz61sbGJ+udcr66uLa+s&#10;bq6vP97enszMskU7Oy8+94t/43d/84e+/fd+/1/6S//5l7+8+3Wr3a/jg1+npv7l//TfmR3Prz7Y&#10;YH0uOFtxVXl4VC2Ce311id7EBVaCWOKbGzwI1no8P+bYoJ/0Dk5OqmUWPDNjtiteYLTY6G55aen4&#10;4DBH5ZZrziAAyOhoxJu5Jgaf93LtqyvcQA+zJ/wS5XDNLuK7e97G8WfHs3g0eDC6BheXnurbm8XJ&#10;4vR4Op7huC5xnLjg5fmVqk2Viv71LLHB6+sb6HqMPCdnXn2OOPFwc7yBp7s4v+BEcrceyIUFHhCB&#10;RoV5tGe4zyV17vUNPgQPxU9QmsjZAvYDH4Qvmx2pvl2T2YP9fcKS2IC7rgP/5RijLxSsW7WkV4jy&#10;0iTmENZzVNZV2TdEAtoFlb+yGNWB3lQFeUrxP2Y9n6hBnualm8Y9n52fopob6FSa8UrwM6KYiAZO&#10;19fX2cVLAw5/y2mbm+hRemjHPLzKvQc4Vs2ThrvFO1XT0UdsuOpYS6oxOT07Y/vwwtym+Tm8dc4J&#10;J4GV46yfnxmSoL+qbXnam+tLtJ9be3mB6DRw4VAhdZP5udXVFd52fnmuA6VSnUFIVC7oJw58lASX&#10;dDnQPjxjNEh1NF+NUeFr9dnjgvU+Xb6RhlBzSvyiv68KqHepUr64UKfMEcdcc7DPr8+x3+hfxKCR&#10;ByqJv6D1UEnH02N2jesi2XgDrF4sPUr5nN1Cqblfo7Hh3HiMzHCf/D//ZdnVKjh44xl+Mp1OucOr&#10;q+vB6ro+Pkv09V39IU4KN8gqxYDxhXm5fQr/eKIvWcnhxvIsChK3Ed09gylmL1gWvoLV08G6dhMR&#10;mNhPxckoBhkm3sr1tStshxLJm2+5nFHXPB6aMhQZRfNqfBRdzsOIR/NKfFGupFQjVDe3VxzVxjps&#10;mV99ccXm8b3qB3/ANyDDBGSn6Pf5RQ7dFc6E14xV5mJsE1vMUeKO8QK5FCcW84zxXl1a3jvY5zY1&#10;RXFlND0z6Id53pAjOT45O+fwo16OT09W19ceP3z06OH26uIKUMHa6hrr+Buf/uR/9mf/7M4XP/fx&#10;H/6f//y/959cfL2AxD8mTf3pP/fz248er2xujNc3rs7PZ+ZmUc2cLnwNdoY9Y8nwMWfRMbeji9OT&#10;xL93uNKIEWpXpAIFtzAhnp14qBAy3BkC0pnLuMNRTIlnsatsdmSOPzlLOON4mHoXBmtI0N0CNhEP&#10;HU2R04V+QOqx/0gSm6PfzQ7H9+SabDyXYIP4vDpmPEFuR7cIB3I5WdvY0l2YLKDgYuz53ywPsrS8&#10;ovpV9BS1pcUF1DTShmBxUR4Z4UP2UEwEGWhejiv3w7nvKUGYMPdYZY8jkqcyJbzgUnc8NU+Bv7+8&#10;zGMs8il+srC0xHqiT6fTY8XbuEGN3MPGeccLYfG4tH53YmQiOwMFNaGYQN09vlp/DWt2cYE5QeFy&#10;alZW1vkgtoWHQyVxolgQVmNtbV1fT7U04n7EXhYmlxdqZ4J0gh0ho81NDWHOVTwyDu3V5tYWG4pw&#10;V4HypBgfjnpVGF+kAkvEjQquk8XdclJ5Z1SJ+A/XRFVgulgB9put9IgjBgTy/lblwqf4ODKGCBUm&#10;UlMgYne3/Iyt4kzyvVtbD7iaGiSnkRvjytV3qgtMy4TTjhZMhDHxHvgLGpDF5K565/EjlRm1Um4S&#10;8Z7MG6GzefxdqxnNiL5XRhGm+Tku4i4Yzy1w+K+ub9lERAHNu7q6wdegzXUDkWeeGvm9RWto5zgW&#10;wRO0Hzw5t3E6PWHZuSXezP2wNTXJ8U4QA36A9pjFSarqcV84MrFURUVqzqO+VaPXPJCr4otvdAEv&#10;OUbXeK8q0Bh+pIa1KnSjUsyHa5n4eNEMz1HwB26Bq7vOs7McZOTBI8mjCujhoGBdgAQ93RhiZCM3&#10;M8NSYTVdPeQ/8qpixWzciEQh1UHkMOn+nqsvLS7j3unBYOqwx8gyBzxX39h8gClA2df0qqxZFb6R&#10;nY03o33jG9m2xGpIF94ha8uhQMb40gebG/jWYLB6G0JfMxubW7ydO330YGtxfn5lafnBg621ldWj&#10;4xNO7fIK0NDsxcXZV7/65b/yC//VH/0j3/+X/+qnkPJ/PK/ftk/91b/yf1nf3FhcWcUbIg5HpK7Y&#10;iQkSeYGcsmSitOcXgKxHO3un02klZn1jAyVQR/j87ITTq9BzLs8vsJlnpycE5SwlS8bq58pqRo8f&#10;7i1/F+gcg4MjpjcXlxxQVo3rrq6tqgLOz4kSuSwKjsNlnDVBpNTnkVMBHr4OH4kgz5OJNF9eoD3A&#10;qU+PT9CrRKncDrIJ+I2GYDP4OrGBOEdIwOmJjuc1qgvPnUMV93V5afkKXw5bBeClhF+f8by3d+dn&#10;Z27feJbAG9vOOUCj8QZce2GiGb0GlMlLxzbRoaCNSvyaU3o8Gc+fCRMDvM43JuUjOUK68BwiVozb&#10;QO9zHe48ToHfWefi5YGs88ifS8tLujBiuxMzBzm0eozxvwoZ84BoQ46KYh3H6vIK67uoi3F83LA0&#10;2vkG1/f85LQfjNfEeVZRYrrYMWXAFZhFxLkI1xwgKvTs0mI0gv4aJ9OlC56JhkGHdUEKEfErhIOv&#10;IwrhuVmH4DNjlXJur8+IW20cZvCkB42V4yLRs+7H5TUmCkeVZSSYIzIbcT+8M5oCJE4dd3Z6sbSy&#10;jMY9ODzgOk0wNFPSm2RTEBMfcowiu8FhV4MRC4JdGB76XWj/AkfYrQb1PBbigaBiWo5OTtVuMU4n&#10;Z5fnl2d6nWPBBFaUKwNecWVAbXwC3saKsVl8sM9S/71atzbY/dIhJh66UHXGEOHP8reqaSNdsw4C&#10;FKKG+ii6tJ4CsJFL8wGNvTAGfErQf45wUCglXg3LPs+e8J28DZP4MuTKw+qEBjED2dMt4LtyYwCb&#10;86wqaxJR0SQoSFeX29vb2Vm21ifSH8gp8PBeXpC04K445UfHx14qBhD5w7Bp9jjMrO6E+FXfCCHm&#10;SzlO3DOqXRgkVlksD7uiQ5Y0E+eL2FHLvLh/eDidHiH+nFUUDqhI3JobVhgH68H2g7OLM/d9eTmG&#10;6nZleZFVuDg/FSQYjx89esQinF9ckrl55733FxfA+pYA2lAD/+Tv/ea/+Nc/+/UByL9d/f7b09TP&#10;f/k/3dx+uPpgG7+H+0MVCoaaKrzBJ1RkXGQOL8vKSglWrKBMAbKV81mzUsZl8zPjubWNDSACYLzJ&#10;MtGKYCF6SKOK1kuuAOFaXVlHO9cdTsiI27LEOSa1EayDLyW/d4Y/xqnmEw8e6PThjHAEqg50RUlw&#10;ELqqLjnXZlsQgsmEZObt0uIayhSfF5EUcI9DtLTCDaMPge8Qi2u8rHtzzd0t8uCAbAgDd4LAIUD4&#10;4JgWHxrbvbjAX3qYuxgCjdcECqo5FRlnKZgMj8x79PA4E6hjvOxkdQwdFpcwCFwPaxSwJSFFsCGD&#10;vnlD3Zcq2MhjBj0eVxDoBgWQEx73HaeS8yksq/8V7XN+fiaWbdKU3Vm4uh4ObT5vbg0Ups5XUWwg&#10;P6TX9WAT73SmUJ2FXLlqQ2ygYY6EtuQ2PqwWRSXIXZCJxbEBgzDgZd1Yfu41UDR5ApURQQ1+4vlF&#10;jMAtbxYBSkCDB1wNhV3knnsgeaw+PgvD2d/Y3NS7NPNBkLrSLG7dTJWFp1XDwH9RH2ZBA/7WwLD8&#10;PMX8nP44qBfWhT+5K07g8dExVjx4yyU/Zz34lnj37Lx3RsBREEPDO/7bvNobPcq8jVzrRRTHzMbG&#10;OnLi7g+YEjdGhHXH4vsGV1oPJujTHeJkqL66qmLFu9er1W3x/uM4n5yeClCgc8ezxEOkNRLtjfk6&#10;BA4dWhebn11eY6eRFs08Z7CLGaSdw4mXyjcuchu1c3xW1CvwNLuAIkTzY2maoqyd0JJdmbbh700b&#10;sgbcXGQYi8hzcRYNzCJjojp8lngRgUG/o6a5YE5h8RtfshFAIO+dDK68vrGW2Hdx68EDTpaZAHCq&#10;PKYoDR+dnQHX4FRfXGHezvXMMF0kQuIEcKcItoERxxNvaX6eCBHsYm1tlZvUu88T8bxcaoV1Hs+Z&#10;hyeWXmq+lBh3EY1BAI1Oxx/iDPFpsp1swe7e/tLy+hq3uLa99eCV1bWtP/T7v+0v/qVf/sfgWf82&#10;NPXDR9s/+oN/fHljA2gKIWYhEOPCwSwHm42gE+AhCUivwB+RyxjFxNG8Qi3pv5ydaS8H+CqZJdwo&#10;HUnAU7EptKoiEU6CNplfXPITVpW36UboMKLK/c0N0owM46jyLj7F4TOi13Yn2ZW9N2PJzYCb8/eQ&#10;NATgcB+QI1ACfXZRZukr5u5x0EQbQgJRLygf8T4GSUXtJpGImjN/yZOKg09MiqCLOQVJg3E/PRXN&#10;wXNXXL5yWSmfm18SagidQ/8uT8EN9Lf1aoB6XJygn5yrqC1hyagY/REj5fhcYVMYvXIz/Yn47JxZ&#10;EbDWroPof6BMFrFKvy++3MdJXs478SVKw0ljKW5uyc6byel3Fbe5ND4Qjuin+AtQQtfqPLCv36Vl&#10;1duqq6VC94K6PJq9eP08bCwTGoPjLXouKKE7xtfHK8qdd9P7UMlRu7dGCXJ+dHr5N94QVikJZKTy&#10;biBgAEeFa6Gazk7pWuZB2B5u8vh4ypMCMXHo++wJw/kSwzuurerEkMQa4Us0u+gGhdLTx0dpdiXj&#10;rmp8+VMnFA9GA2GwxVdj7UH28PsF4PCvE9v1/WgEzBPC4DqbimTbdA95Lo26AG7gZqQogbmhQxST&#10;KV+zROgUoWGsH3fIT7Qv3J8wC0dMjyEuvLCk2+s58yKuI8uVrdTlntONHR6wqxxZcn8jPOXJcGN8&#10;BX/HxYjzQaTCmVJBBy1U4LTxqGYDEm2GZ3MCwSoI0Zw6dJDGPIuSg5uiZPpMXBzYEIQkaz4kVHiX&#10;64woju6MakFthNR06fxsQl8XNg+ovjZheZsUlEJEptdUk3EVXtAyzoQEp/X1oJekweQC+Ab4TtMp&#10;IsLVEIKtrQ2M39OdHdBddMLjJ6/AuTo8Otrd29vb3Ts+AYtzn26vrv/A7/v2//df/dUe8H90r9+G&#10;pn72qb+i6URKAAFwoNRUkSETifP8i8iCP1kx/uQNJMkMZUOq88gleY0RUw3k/3ghYAJoLChEANIF&#10;ANx6b/PnZxcznks0qtiWaoLDBrDYY4MI3kZ08M7IH8bmR2nAHDC07DHwC4TMOFc3ugk3CiJqD58X&#10;tR89lUiLrXW33Wf8PbHRkBySHE6iZjiZzTD1uHrY2FIxgQhQPVAu638kmVzzUz0AHoELm9zz26u5&#10;ckn4gdoe7/NWnaWp6IubNw3jV+RiuPA6TdXsOnEgSJcmM6oKc+rK+vDGAEb7czVXVW8oGdVTflFO&#10;aVHvHs4qHfaimEwDAnatZJ7YP6yPv+XpUQ3oa5w19ZpJ/2oATc75+SlxUpNULA5msoCpwGOQRDN4&#10;2Zc4vjPgX5gU3pBkLzlDndacZ7VD74o/8RM558a2BY/vQF389rq0l4Bvi+acCxDhFvsUqlNfc5NF&#10;eTYmvoBNjGWwRPwHrcbtqS8TlGCA+T/PKLuWrClJKAU1/Ip80WAFceiCWig2yse9Cut6uhSxYbEx&#10;RmNKhborGStCvfy9uo8njeOiPAiLxQk1NEKskdgYlbjAXsYljWHgYVn7QCLKkmFBFGKSeN6mRw25&#10;7ePD38hrUMcx1YPtfMkL0piZJzCVnWXzrsOwzBkZZN7tTrBVeKegHO5/8R/DZVO2YWfNy8bjgV4u&#10;FPfm+SXcnCwaiAcmNVIMbUz9mC9dUPsbiTY7xQGXATJvmDgcjegKtlkLF9vj6nijgw12lRRFXSTS&#10;Bqx1opacAn6CavakoGy09DL8oFGZ9eWh4Oph9ow7oSOur69tEaDzXLfXx6enPDhP+ujxI0zI82fP&#10;jqYniAcPcA4jUPjl7r/867/xj05H98q/VU397MufWhods4SsgmbchSJ8CMXmLkkSDNPoLgmK6CM0&#10;o9kpzc4KWVrz+acs0/KSmXrRs6prDal4VKJKhThqbCRg6h7oT6G62Xd9K/izOY18C/uNTuSosxUI&#10;NktK0EY0LS0u3zuchPEEYrX5f5xfYAqDew6/SKV6ig9yL+Hkoji5AT4bJJrQKZzQ6D5piAZ2HjKX&#10;LMm0qkxjubz4lecrhkF94M7jyskTzylQ38VNaQJC/zRipppg6biCHkT3JP5IPI+yOPwqfkU8ykVZ&#10;nnpkLF6oS6VqDXm56GLyt8bjLz/uw45x/D32hTiG0ziSEtC/l0XSYxmQzxvhi3oD0TsxKhiY0Dmq&#10;nbkzVyMUCRxGs1Bhg3CQguVfewwKbQf24SK8v6GD9EqobPieObRx6gl31Im8uR8JVUYmLxeJbpJW&#10;wUf4CfGcdD1UnNrV3XFN2D50VjSpCJr3U2uqTozaHLFNkVlPuPhVVo9/YrRUZzFs/KUwdD5lpOR2&#10;yDZRzVXT8fCc28IsvXK9fpaKNUCio2Dl8FUa0SX5Rj1ffiIcMWQKeATd2uJF2lQ+lbPAp4TyByTN&#10;b/E6Wfpm6Vl/FQ+eQThIUY91BLQkUd8SCv1INK8L21OZ5cr1BKNDG410emx91TL10fp0+aUX0bOR&#10;kqg3AwGjmrAxhBZR5SvALNDMG0K9LR0zgYJHm+PBxYRW8uJXXcYk94y8IVDj/wq4magwU60xiA3m&#10;bPFFvC2ugoEkv+oKd3FE1kI6qpeg8SgrEZGIAyduGbKLHrFRo2kUYmr1TuyQwMvWJhuIiyC7F6IX&#10;emY085GPfOjBW29TBPHhtz/45NGjw709wD1WbXV58Z/83m/+83/9N7uw/4hevyVN/Su/+stvb5yj&#10;sIiqxNSSyjemI3o1TDXmVOjlSuNc6wjfk+QoR1DmiIzVXmBV5IXwLHQnlWqX0vAfsDL4Y6Snzm+S&#10;88M+yRDQGZwjACHwwru8vIB3JZUJ94f/INCA15EG78cQk9BsAvxC/oS0UvABk8CSCAmgOOBsJLBM&#10;nL9Zru6fI70qbi2Kse7J18J8Ll7+FnaC36LzExyYMsbc6GGFOsyZl667tEBYi3tkfkyNIUGAtycz&#10;Jk4S7STxSXA2kuQBGIjDBmKVv4rOsErBOOIgemz8iCtqhHiv1uWNaSrmUTSLBvJ+0q1C3Hm+fstw&#10;lkPR6aWS8DQ9yPMOvr/YtywaXn4+h9OtGRFUcvRcahk+uj76d/yKw8YZ0Ds2PwlqlXPlGib6TjBU&#10;pc8LHRs7rb3EH6sDXD9dS5UvzeLzJ64pFG+QFQht+p44lewk0Y+Y1QInHAEw/OlHQF7YOjl2Zjkj&#10;VOpQidJqIMG4nOWgHHwpNgyDbYgjLDbRtYyS4lOyqrMRnHwoB/6QZGqQ34indp3khF+NmWJ/Zcgh&#10;/LET2mCFUMFInU5tW24DFWXI8lLFqEzzVgSM/Pbw+CQACGrOjdxzQV8uoyw3PYB6DMGK/H8DBQ6O&#10;1Rwheodvh/s0OKSxl3okMV0vla+ndQYyD76IMVxTiHWfu+kVv8hBfO3iPx6PGAAdEPeOTWkejwOM&#10;Sb5oSZLRzzzeK7ebpJFLAfjgl6YOrdZI5hM1DfeZDxLbLA48XR5byvN94Y9vT7zC43sUkrZ5aU50&#10;CFjkIQ64KXO3lrWKnj9hH3EzqBHiTnQI9kBUAHZgkJpGzPyQFUaPseNrG5tIIC4HLjbAycbGxvZr&#10;r731kY98w8e+5QPf8tHHy5B9D6VpwRJZXv4j/8Tv+bN/+Rf/EalpLvsP1tQ/+fGf+GP/xEcs3CA6&#10;OCcJrkjpBZO9JYWFLWLtTLsJT/MC6OfAsVGadleOCkRTveS1lxeXT89PJ2grXAtZXPoO0Vyh7ARd&#10;QmtweXkzRP3jWXKsHK2eFnl4d3dchb0U19NHuwECKw0W7VzlolgbzuBiCJej9+P+BvgLtcsvQgNG&#10;EIO4kSLjJlG0fr2bFtZtXBbzYcGdfZwGwk2zGKUJuZAM1I+O169rgMBFmklSmbKXctAVU0Gps0VI&#10;ogF7UDk5S4vEGSmyMAMYClRePZ96aqWjecASxE1ik3IVpARVFoQ3WUfzmuYq1WtD6FpdjA/pgxc+&#10;VrPniMaP8MqohO5ajoG8ZuOc+GuDm1bPbkRZgVhWHbLeA+oPDcpZ5eNSs+XAertDFVzizVj2aPyo&#10;ieZFuQ3iiBTd1Z0Jmu+qxs/NSy/JAjzSViafPJlijsKKyTVMBJ2DI2GJc6+JgHU4B53CkpL+Q4CI&#10;rnjFMxCTFf9nd0mQFo0J7a5Hn3vQYvVfpC4tb6nvNiC85KCUW2FW7LFePBKlsAX5qaTF5RvUdERi&#10;2NNiM0UAspJDUSV/l69dNjd3Q5TGMclvG5CpqqOc+Ahr0opNfkvYjjniL8gej+ixSomKBkxQcfbc&#10;MCvyFpSAi3I5jKzocL9d6CSIU+IpA7JUplTMhlfEqTuuKCdwNCJOiCBqHqwZueAzIm9ueMgqJGBw&#10;X9ATVgsMWQRvPoqVDxepqiHhXdJbS7kL+dKMfOpZyvX0TWGzZA1S1BonoExWbiOOlB4ej5vAiceR&#10;JmvKOiXNLpRQnsSEeNlF/ALtQSiwhJjKnfmb2dul1RW8M6K3b/jQB9968w1+DSbC8iii8+OHb729&#10;+eabFzvPd3d3QO0fbG1CYPnNz73zj0hZ/wM09dsffOv/8fN/xkAbpCkr2wgdSSKKbALdU6Yo4Ywg&#10;zeaJ1LyJZOs5DpB/QmXQQHQcHjEy5YnNmcRrIPvPO+XNGHIShKq0WV+RlvpHjbJm1DX5JZukYIVq&#10;4ovLA/AlpeOR870NEkMbiNcD9e0suLNHUCwFi0q4TFVOfUl1k8fB6EylOm+COKIRdFteoH5WytU4&#10;QnkueL6niF3c4UATySaZbrXYbA5cPuRAs6aVVAUieerClORdFdYkmrhwUudyS/Kt8XkT2w8fTOZQ&#10;V9HbkFrLQrAgLxNcHHD1lFX0A3CB0hT69NyqXPXiQ6vSuuQeYuRcrkrqgC9BwsGixPZ6+qw/0i2t&#10;Zcqbh7oMUsn1a7I4WLsoPbySyQJ0VBH/pONztn253VE9HvGUk/BbtD+KzE2BAhSjyE55/AxGKImm&#10;JgKEkzjBogZtWIoMwQi5Y37LNdWbwRnY3eayJDhoMwIRRBDlpQC8zAxGAsHxhqJMuXoBDS7rSTY/&#10;NuSpqoZyvOU136sn0e48afzTkMzSEKHmRZBhwGQCsBD89CZ1pwPcK0J51aB2DXsDpMojewLTXbSY&#10;LvMVvAGhA0rkgaA8Yl9VYYYUWPcQ5lJPJERgSk3ikN95nxgo1q8D3q3PUiswORFaeyNdydf8s3ax&#10;AuOT1qnKTVYSohljNgLH2aiABEYY+m5oEJj6BHj3sopi7XjVBnAhqSDXN81n4Fmb55jMQWFGXtnB&#10;9bU1jVZcDAQgqTF+kEIgF6JpwyRLtBMamOGyN7fIRv3xLizeYU1x7ehL62NW4uYG0gs0EgQQggeC&#10;Bvqxtr5GtLsyWdx+sPHRj3z4webqq6+/urq1DkaFhsc61KXY3Np461u/dXx5+qV33oUe8vu+99v/&#10;wl/9pempUdHv+Ovvp6n/V//rf/0/+nd/JngrmWvpxigT0UcciqtrEN+AZaJS0Q63Z6dTjLiocWr5&#10;F5cmLGEoujMcM1ZXPuPZ+eHBAQR2dgv+NRtMGTds5bPpMddApRBcosGIbaGpN/RYXl3G4RVtwMAh&#10;SteXO0/f5yuIOJJaOefGADRYXARX7U8O9+hYsxyBMEmdshGIrPgRMIs5yFA42aJgXXEe9alj4d11&#10;6x+wOoeHB9T1kF4AQdQcGBi2tBeP6SJ5QA8/QKCHWfkzO8T/9F0k7y2aeAWen57qmYm2e6I4I4F5&#10;PCR88ORkOiB9kk8ML/jGeNYkM4whB58lwAVfHfKyOAA3WSvYBLrn/+ZmOj3RkYd+B4R/ofEj8V3f&#10;+aVGiHJUIxSTrQ7l+Swiv7oqNRtd4EqiLwKmshocR5WF0bRVnbYQ8QGkiMgSkQ9thWpTteo7QXwj&#10;LXOt5L7mLPCr68RiV1OgUcC1rUFNdMI3Hk2nFmeO7kiyg4itrK3IrpG9atwjuphybYoiyAByO2ch&#10;HfIQnFIULwy2KMT2+iB+FaglYWVRq99IqEQPjAlUbWwgv7q48jETtJH3hgOglT2F9s4GIm/hoapl&#10;E0aYmRnPkW8hNIKZY7w8ooMCDocKtPgsAoWEImpQviaLEIFZIYFhbLTALnoNX7WEB2tPbYVBECQw&#10;Haq4WVzyusEiWHgeXAoQrtBYxhhfA3or93J0RyVBjYFGRe6+FpeV39jciKJWRUaTqtq4TP0ZZJ7/&#10;JmcrNa1Pp/xYJzlzbjqde1KWqpEbGXA+rGGLtFRNYy18BEMwA5oqPqEbKGHKOpKO3q+3PktRF39y&#10;HOp5WP2Q6k2BI+QToor5DLN5XAPP9PXXXiV3d3RwSOcAzj6rzu5biyDJx2YAFl7NUIAGZrLA3UBz&#10;CEuQuqdLi4mXV6Z09Dk7h0sHi5en4zFPTk+AtlDUHKszEldyaiHXziNDpJXPLfuUaADP8+HWxsOt&#10;zY2tNWpf8TtXVxe+7/u+e+PBg6Pp0dL6A04bappEEl+LasFfn18Yv/Wt3/J7/8B/a3N16dNf+Oz3&#10;fdeHHj969Ct/6/P/+DT1N37kw/+3f+9nx0vLsmVbqrC4DArJDhJLLiwthC1Djw4qlJaRsmK0bI2F&#10;HkHu7Hgwsu1GQgw3DaLG5oNNTtuqxfVIp3WJhjzYYeoEVtdww9gM1hoJ4OOccQhYJevoSELimZ8/&#10;m56hpBAwpNhuTdYQj4hhg3kpQeCaKUuVSydRG/qX/Kd57hNzGXRSlqUehKWSi7zj4OCATDOPxYYL&#10;1KxAYLhr5TqnwVvPcQU3pBId7EUeK+wU4TnNbzpV4LTKA+G4sURwV2Rc3dwgLqGs2a8A1SA9c8bS&#10;RKAgxH4R7aCnJoTdrH2iBArfMcu6MVWvNT+6EXHuqpo5w1yfB7T/A1ovZ4hv792enJw2S3NffK7H&#10;UR19ry51NviJeEVzREFI6+mnt4aRZk+XP1mYyMFIlYo1SlYme8j5IHqQQBSLyBXKPIk6vq8cI/C0&#10;k44nn/fn+t4jj4UTi7Mj6pJoWvV6lT4Y19bygFRyRPONRmooO2DbbBFKn2oUbVK68FB0Wj6WLt7K&#10;yqrn32fRKS2ek2zkoHYNGuIblr+sNgmLIH79LFrJYsgbc1bcMu+RDjg/j0IppIvK4PwDOFA/YqXN&#10;0nJSGgLNCGSalaXnANKEQzCdclTusSxOic/eLUG5NlfG+9vkq+6e6s/QRLNoRC98rF7jXPBBimDb&#10;RAkHmy0O4UJIo2ue5K18lQQ9eo44tE3k6l8E6+PQliQTLmYSLbAeqOPQ1trjJXk/jfcQBIg7a5UH&#10;deylBlIHKtlz2bJ1U6bpB4KIpsmAqNHdCNupFy3wN7bO0wVawAfBy+W59g4OCDpZBGyrXDqCStPF&#10;86srq1vbD5KeFZTncXB7uTJ3kfIwK5ZtQaC/rkeP6aXwInwBzDAdhMxkCHiOoJ8TRo8fP3pIcw/9&#10;6wTxp3SPCHbG3rGwfC+3gZCuLS09eeXR1sbqyvLK+pYg9enJ4cXp6atvvo6aBs+/HeHf8KmmZ8V2&#10;BZDFSW/XHz/aXJysLsz/d3/fd/65/88v7h1QX/Y7+fp7+tRPP/MLRvAX5wRgjXqSNcSJE2mS3586&#10;vQjm3cXZySX/s20K7YosSsYAQwXAXabvhRjJaPb4cP/0+BjtM6FK6gy7KoVBd89EktWGYYC6dmcn&#10;ZzgOfAg2IAERy49s2Qfh5urk6AgluL666hYC0sH7AWwyLrw7ONjHjUR74InYQggkpGijiNuYX9Gb&#10;KYVTd0dHh+qRFMWxmacnx0icZS8oxIlJBr43RDTLxAOHqCg5ThRBJB9j5RXXQzD0uFMyYGYtvLSg&#10;iTcY9aL247sxOp0VozLo6gIH8Gs5GfOiYbzBybc+0G4Goufc1TGdw8JEq76LqJtwK5KvNxoAUVzy&#10;wkRrVyPZ1FusaT1KHlZVPh4fHR+Z774xzcLb2goupaSUCKYvXV7CIPHNuW0OlY45DtOIwkJVp75M&#10;OtUF0nPfhI6CuePTcFQ4Him4sJ6it8ef+tGsYSow8TENxIOX1gagfNkj+KlYXDN1uRlBUztgiCuW&#10;5UqjHLqf1ERRFCKxxGRAUY6FFIhK3uK3ObqyDqw4jXKBntFoo8lJHlrQM5G7RU0J7fHQs7ZBjeOi&#10;1h6oqmTmpBEKJSGLGvUkDO3OEUxJhLpKlrpc/i+Sr35hhbiH5C8CXwkLlnTh2p0F2uZTUtZox2hR&#10;kglMFajGXhKINXrZiyhNF9QHzMtoCTkIZSgxl0AAX6XKk6jiytcqp8nG19DtoCjR4wUxB7MtkuMZ&#10;V+D1wus760LlVfpEVX8kJNeQUMBbTFFqe/Kn9dbN4rqqBltV0BhdtXgo6kQbcl894V5tcYVWENIN&#10;cP425DjbdgNXCakjEI9ZaQUDYbFhHYLdGJRHCOoo6SUMAPmBQoMeRfsGYGKNUcLPYcexVzTZQ5Vz&#10;b8UDtUyETZYXxdjGJ0jG7Jqz98rjh1hk2n5RFMW7V1eWxrZwsH3mvabObYwQRboGkRW/W3/0+NWt&#10;BzhE//z/+A/+7/7d/+R3Uk//vTKKu08/vzwWBGRvcKZ4nna5y7ZJ1eD4NUuO78MRt3UOyXFvXBZ0&#10;UItrcEU+DiTNQuMg07y04iFhKHvFFZaWF4WzrbYgBWfxN4tGh0NEnASSaRNhcLGL8ouIqhDnja0t&#10;Ti1AEg47Kr5gAhg3epbrEAFhEnHuEA5JJokKw0PCFOuktIgAAeIYYXk5XDjM1VMoadV3eum1XMVO&#10;NKZfxqjpSPBQKUsQUGSR6wgHBjwVN1RMdFJIt/L76dE02GjwZbFhI7cBnZQZJgLLC7C76GERZwuL&#10;hiPlWa2bZjWmGtJyr6TQVC3cJyxRftzgl59p8BRZ0HzD5OrgamrR6kYSgbYryj2B9aHc7/s6YHy3&#10;gp64rQHE6+Bos+uJ191WsWKuwm9DMNj0JH6pBqwG84Qrz5Y/aAu1KERa6fbA6nI+2wjCotB7xtvC&#10;sol7Pmc3GM6cNUpJHlh8qOdbrZrLE/PaVa5LaumjGIsr1odK5cXAX+YjpY6Fea+8pdSWAItui2l0&#10;l3dWx/VTqDrDhMCmtrUxR2JXAktjXDojoeI2vJ+N8Jj7jHaV4eO4wH6dskGfDRdf08ubEFfBH3qt&#10;DnCwbVBNQd/gi+NWC63IIkt9IB7PGdQXy8S5QtpP2iLB+4k/+zL0qTfNt6PUurO4SRqPJGz77a5e&#10;sjGmxeBEUTEUS8bLcmq9am1erM3Awlaf2hlKmezu25XjduhnyWlqxFm6CJ4XV1Dvj4R9tzbXkTK+&#10;jcI/q71S1MSK8hRCX0qPTCGsA/oVW8ihI3whEDma0tmUakypr0Y88OKTUDEGIUINoRfuJSvJvQmM&#10;LBD6GIEtW6AYasfySiBWck4JGVFS+d5SleopagCu1QOvPqbVx8bS3MzS/Cz9VrY31h9ub3zg9dff&#10;fusD5BgPjo/YGth4CKFUN13DUmIE9+BVP/3yJ1+881Wcc7bpxc4uau3f/MQP/Wv/1v/5d1BZ/zf7&#10;1P+bn/gXNIjJwve44uakTWiJXxgwexiaJWDjgfnUB3bAEp1sWtnGpPPisuzw2UUpQikFREAFDQIK&#10;qw3PzmkDEiZBMjLSJGAT2ANTWce4sVl4o/GOJU/wT+TYzgMglSAJdsbwFdyQan1LQqrXUv4muFzv&#10;gfPZhbPxzXiMo8SfQCLctNB7VCSOSg+qcYO+yVAVbeZKSiIWC7gNiVSBWiZze2tzZ/HZgRMt8p3W&#10;lLic6g4yFapaOzzoZprVD2M3aS5+ZZ491Xp1RQsdlsfC26VqhAJli+o4GMHrJdvof6lGOV0lV7kI&#10;gfD0PbkBtsYGsPl4oYyIlnGC6IpEMSMYbybUPWuXA+4TCFtSjHHSf1EH5VY90kHhDaqio20nxGnr&#10;FaIEdU6TkZf3WrdR8g22EFmJtJjFGs9Iq89e6BR7kOQXQzk05RUdYZ6Qk58aaF2BlIYmBBnIi/Ec&#10;0wfO2x7SoUk0tMosFLr40TmTVyfTY8wb4tQ3VxcD+w6JahdcYJdPpoDLhAFqIglqX9WS7JpZ6xl1&#10;Cth5eSPoPXaDBywuEXSFZbSnBBVxbkTYhwqYJMIh7ahbMGDu1jSeE4Rx2yRCBVh0iXBY3cdkEQnR&#10;eBA0URUuX5RMsgyNotWYtPI9Yi7ZIM+IrROSJdR9SUSinU7jdQ8ppUDJYPR0RP/a7a9i2T+9yft/&#10;DphJ3qy2SoJEyDGSgIj7daHsKcZxVwkW8QZef+M1tCNrcnB0gN7lI7Q0QEiS9Q2vTsKd1A5pOSEB&#10;IxWoVDy2+ge4v1yWZeGLxNwjcj3XzbZzbyZ74y6AumCp2PJAjta/yJWWdSox0+oIyfWKtE6Dt4sO&#10;mX308MH62vKjjTX+gs7epFx8bRW4fOmVJwDWCA3wgPXr58dofixvAxeI7HjT+KXP3//K5z736fef&#10;Pdt5sWOK5ebu4Vsf+N/+m/+nEHd/Z17/DZr68tmvBM1pywW7SYgk6sZIbMKvMH7UbdFBPT+d6qSx&#10;VAm3CW5YzQS59nMwb5sKCNN38TobK5nSV27SV8O2Snb1rnzouFhzxVqT5KE4JY3wm25mJ+7stzd4&#10;6zbek2+gq5g/AVV4J0gex/Lk+ERJCic37ltq08k55BhzWb6iDcnCD0lNtlyUoUS7z8QHlfhoYfuX&#10;+sRE/RS2oo/UYhxXG8yHDsj7pY5GiE6OyYzR51eCedaJXgSGXUiJUPU9xYIn0g08PeO2NW9JiIdM&#10;4wnCjKHFevyQClin5kxchCCMHKG7EU4IOUllJvWC9q7Liwg5oOqFLgjRie2fLCHh0kmgKccsPoBO&#10;kFJ9qCy+1DErCZG++O3WFt0XJKXaXiyRh61yNwJN+TJLpKlOwFvfrT61IXze2ZV0iz2c0iSqZIUX&#10;pMsJDtRGhkKQtpjhWnH09RlDGsuhFcGP8WO/DFLSjSQBcijw9peVzA0zDZtdlLaMF40fH4Q73LhB&#10;Y0PgHBuMRWR34gmKRLt3hD542dLF0nEpGspyGFUMHGHjDMxvioOKbaSIKU6p7dtIqOjZSP4tsqR5&#10;yOJYQaPoe4i5Jn8XzaBvXPqWBOu3YUhqF+w7yKU8cYnJCCDiN5ftTmohKf3kh83E3rc9KFXRZzdz&#10;o5OQNjb6xTE/YRzleXPbOmS65665d+iGCqdYUlSNNkSB92yKJiqzL/ozLEH7h2gSaHgbfw4Y0q6I&#10;s6OHDx8yHuTk4vyd995jokIL2bgHvAExJDwSO4eIYKuIUdKi//ZvgQLAO00SnJMkICVrAaEPP2yH&#10;eIpVHeZ+cmrsdOlZM6IKH7GHxcqWNK8nqWgPFg6hQBnejs1DWDlOFnuyNJmD6QHxxlTk0mR9ax3x&#10;XlpdhA6xsrGOz4Ugf+WrX764OHmwuQz4B15FJDYzYjbFzfoSLIYTmnzt7OzQ5/rw+JjOZP/2//4T&#10;/8a/8fNDodE/tLr+uzX13fQzZaqVJars6gulAW6id1JwPCDLR5+8izO62KTILcR+pIFglpViTa0M&#10;lAkXthCLgWUj9yLCyOP5BYRaWCgWCwxLk2BT8Fg7lVc6Qo6AvG28wJrilFC/BJaVckEPDJ6+RyLt&#10;nj0GKUbnqx1uQNpEnBnkRAODXxPCqeYa94JeLTaijEHmONKUDllTWQEO2rNCkq2dmMJKRiLRs4nU&#10;7IKNYEwZRMAxRqRWVhENXHt97awM6sHDHGCBGIuWW+oFpAlAwESrti1iZ08Z7lqHxSE4rrYBsiTo&#10;crHFD9KQympvuDGcB5qWgPNYm3ffPg0wvtF9yiAV/Uy4yACRdAAfole9PDABVHaqjc0A2Sa71SsS&#10;Ngx0FtBn5owXF2gYxmc5sCpoITmj+zhfOl4JjOxL2j4C1isF0mpcXF2sWozPZUiBd5ni4NTdWcjA&#10;7em30rVqVp3YGuj4BJ4Ec240POJJeJZk+dRl+mpaJ/PAKnqfQ4AwXnBwM+r6xGprsShwMOaQKWJI&#10;Z+Xq5QWN/ZBpfDq77Zbfkl7G9excf25PjSqKwk8N4GrgU77RPaIew/uPd4/HZy+99nty+1xYgx6x&#10;dUIvunILN50bDmr1h/gppGBBidTc+hWuqpaP5CVXwkNBtk2jeY4uyVg0NHExm/9JLULDAoJZtJr6&#10;1GS0oCR/S9cRgRo/5b5pxE323HeXDcmEMyJt34AsgKbqfmmxZejRhgPfvxompjHddMNl98hUKiIl&#10;ADdl73qdEIGgB3A0wh00qbC9/YhkPibq4PCIpzD81SuyBQXmQW2w6Ac2UZJr61TB8CsbqwXQS3Jl&#10;aKqlAx0fH1EloMEgEn6ySjW0dR1Ks8P15so6RmAT1nk6zsaWxpN5IkUxH6vSEX8oZFDxNjHHC/Qm&#10;MeU7y63wPy7CmyXbhKe/uLrGzKEpOa6j/c9+9jNwUpxjo+NxTdptdnn94dIKbESyTQcHhzzdF770&#10;JZ7u5z7xg/+Hf/s/HLIC/3DK+u/Q1L/4l/5jPH82mOlEnpB2ZkG5BKqTFIz/q1okGL2CW4fzkhFE&#10;agGeynr6gHQ4ie5HGxBHIj08+FwcVGDryAJelPncNJOR1CUKGZb+6YmBP7He3OzxMSN5iGVoappI&#10;5/aWhUKbkKOLEiTleEEGnFOKzHE1QfPkCjx24tEafAwD3574KIUVrfswXaPX764nSX02PeHtDYhU&#10;YSk/EZTQ/MLJw12y2IEnIi6ql8QJ4HFgG4Ww4UESXrcjs16J9eR0PrG+mXN1QwaZ/9GhjU8Zt97c&#10;4PsfHxzlDKrQmylCyXJ4TXcEbqy65HBkkI0GYX9//+xkall3NJy3kQBe/5SqNjdloFJpD1q5l2RV&#10;MpQM60oRdl58oBk2dgOTyaXo6zrAL/or8rKzpDiAtku1qjtzxdC57fRt5GE+IP6ydGZR+xwwUTzV&#10;EzAUOYywNh34pIkCJfOAd5oJDBZiCTQLGf94aCoIblIQcx7n2s57gXHM/qkTJbS6PuEU+l/BsdB1&#10;o80NRESB23Ir8YHO483L8vQVtElMmop4i2ERaEYYh6GO5yjJUOTTtSgJKdvQw+yn/Ujz1RIAZSJN&#10;HBaRlojthqyDfN/HqpSMeHUNkiR7YMRwHUwDDuXOmYABIuTepjmWRKaFJld5YVRKjXdZ0oSdwFbK&#10;XXQTC6KtWVj+2qAD1TU9j+C/E++RLEkn27ZPghZodYytHPWRYmNiNhQG7QH8vPQMsSdGMqj8Fm2g&#10;Qk9koDlhZa6MCtixuPk0MyLYlegSporAuj2g4RUsFI2BumdKE/W5/XCbhcLCkdPmms7msMGTeXh6&#10;IiYiX1yDGxfvJI1YLbhl3U0sSccGikSl0ItDe4Lbjwj557lFEjVXSlSaZaNhFYtQrUoeE3kSG7G/&#10;R1Nc/H1tlaU7//A3vA32gV7g+KTJODGTNXowu01uo/9pwIu+npvff++9/b39L3/lq5/97OcxmFSW&#10;WxsynYIR69BHxSH3DCp59733P//FL5Bd+f2//1v+s//ib/zDaemaziHNN8KbBvoiRERyG1kLO1QB&#10;GXDEZN3SgpnEoH+3tHZIA49g1iG9aWRhJoGlxlaKG7Q5wFjq9O7ubtvx2FRfU3QZ1rnBF5KBz8i3&#10;BCCxf4RhGvR+eY4qxKjFoceQCihOihN9bO5zpqBFyWI2264vG5NyWHWJEhY5S8Y/Gc6GAnycm8yd&#10;e03+TgFOj3GtlAcsPrtNKgJTVsfRC5s/4XXwFHo37fSUsUOuKQoUyMiiGEe3qSDx19BWp8f4C7wf&#10;DcOfiumt9FK78QnNhzvVKgPPlI4bl4221fWSGQ1NIW9IqKtc+qQ6WemeNhRJ+9mYzDReMDhwX0RC&#10;5kzHVQFFU3+t6Mv4qYUVCV2JCrnV4D/qLI9NxJ0rF9xQa9+oi/HgXKW0Zq0lI7KukegC9v383dDE&#10;1kt6l636M35Kuri1LYzktDVacm69Sa7WquvesFooVs0aazWI4QuLn+lWneAl1bEoCoYBmpCAXci/&#10;cxOwXZUI0lH30PqOgDB8HIXfjnR8UNFCxwF0TmwO7mKGxxN8wDvxkcMD7/F7mX8LFWLAcDiwDUnV&#10;zhaM3tNdMqKoSS0+q38XJZ4rDf1D3Mu8sv5DMTdni3Xa2trqbzGc5NwiKnPtcMSysywVuWreYibQ&#10;Orgr2nC7RHNy1ZXtlIG02A+r04kK3Co/hPf0cuO0Z+HAaO2yjz1KXt9hFJnEmIliLALP6LQKiKdO&#10;+TRvyWOuQL1dWHj82iuvv/46yYnPfv5zn/7cZ995913IInUCbBY0mYCQdL7oBj412sD25MCeaXFV&#10;AmJEy2A6wCXLz+Jw3hOLzIM5rK+uaS3mxlyqzkS1kzBR2o1BSNdgUFCzgnYWqMTlgrK9ubECg+8b&#10;P/zBD77xAZQMH+HjGw82VrbW9ExtnaY6OjiAo7S3sbH17PnOC5rpwTS7u11Zml9dXiH9SE6TYB+V&#10;7vfOzuzuH37pvee/+qlPH7C4AAUL8//+z//nha2+7tfgU//G3/oLDx4/FHxKriruqPibYhq/DNUo&#10;iSIAKUumf6pyMq+KeUdsg7oZymlWpWE5XRBnIwELJyFc3cRxIvtaWThYpss4Vf5QwMI0PUkQaTKm&#10;fBVVjp4hcDJhbWSTMVRJ6Nv5AVjDvTRnk8LCTMQwQ5ESqRk8ijCA69TYmqPBuvQ5naSBNKoHrZtq&#10;Pe7frub0c4IFNSIMo1bN4m1oTfVWgr2bv6r/3hxUMlvpyJC/YwZSvoCKV8Vo8wLNe+kUCIAD1GLy&#10;b67B8uZIlDanbeAzwm2ROY2Z8Xg6uONi6BbLDfA+R8O5cjcSDfM/D2ZUwcv8WFSSOfp6i0kVpGdI&#10;Glb4pHHU9VOCclh3m3Wo5YhOZMuCMke7YXgNBYfKiKEpKLvVn0NBFPYl1S6oYoNajd/MHEbM57Vj&#10;oosmOt0axwysSaxvlC11XdgxOauob1c1XifwgV0a0k2w5oFf8B4p3mayL8J/YYom9K+FtqEwIUF5&#10;ZwAHO4Uq0BH2IK1ewQ0111JSR02RyiK6lZABIEf0PPrMNQTvqi5RO8sYk3hzT7ATjMo1e4VqOn5S&#10;Kl6qdgo4IBJGECptLpoW24OtgoWZ6hJ+IvwVi94mn2ysXffsZKRUcbEizjWN2ie8iTgK+I/43hJj&#10;Un0jophWiN3BNgNpOJVZK57zamdvRkEKwFfmX1k3nrWsAelWS7+t+OVvsptlQMnJ4foP6DE9mScp&#10;t+04FT027lN26dUliht2OAcd/Q4/pMuCIMieVBUMzfz4eaWuS+pXYdRTcgyC6snlL0vLG+trTini&#10;JFithuYcXAQOEqyQsD1F7IkJ2hcL0JUHS59OIvIR/6TWhXteWpxbW1th92EK4p7jTbIKz99/l0qc&#10;6fTsvfef0aKaAkgBybOzw4NDohLpQGQauJWz853dPRjch0dTArW9o7PD86vj04vp6dXDJ+vvfOn5&#10;162m+aCa+k/9qT/5x//4/3CEc+pIbxOshkBpScO3qyPihLor7TLcbj75WrbE/6QaKqoMCpT0D6va&#10;SiC1iaj+HsIYOnr8ssBtzfVJn1VFWkAYMol5SDSaw6rBPcxW6KpU/rgIGS1Sh2pbLyVtA0+ijLqa&#10;37pjbAbPFq+EM+A597xxwTBe1XQeHF2kCjfKjO+BwolN4Id5poSiEzpiK7QJKQbx5V6khczb0EBM&#10;Mzi7ffHzwIaidiYOkhulTF4VWUdK0o8xc1v0930wI4+kNgrXxpdv/r2xc4oLEvg03cc/CR5jLYRG&#10;wMV4yxVM/jvCdn2orgMxrQn1vHLAEhPc916IWySRo+ehEEEqvwZ0UtMoKUr0hussL6/wT3mE9x05&#10;uE/rF7znYOXp49yvjpLlU65F3LqhmzaoGVJvssERDUMPioAGAgQh1/MQpkOUvniUuACcJS6i2Y2J&#10;U9LazSrKMVpWBlG+d2jEzGfJQfFIeXqhc0P1NGbTfqlxhiRzv8WPlozcQtDYt6GAC2lPk8g6y9lK&#10;m/2bSTBDKNOnXjM2iH8pSDE2jYf4i3O4M1RQYDpf0YCgqkf1rqYeEMG2pUzSkXOU/o2JvbqwpXPQ&#10;pCzWzBuwya74pKiUoFNYJtxqr5wbsHW0f/HvtkjlKFpKGv9AdyYodnLGLR/VGyet4Q9KyOsxj3vR&#10;VF6fy49nDbQQSZaaBBbUYiSToLlHg1fGCGDpCdHUlwAsmU9MFMUxKXBs5nxmBg+38VZ9dkIHUrJ1&#10;X5rVrx2KQ9YbM+XCOjdPAKaUo+dL0nvcDnxkHz2uG9cZfLiIppdiWMcy0+txTO3cZTCNU0/OcQ0l&#10;fr2wti5SRzXfDPyuKRN5eErokvjTR1OY2ZeM8pnSpRrg9IQ5mmd0pTqenrDCODD7B9Ob0fzT3b3b&#10;8eTklMLpEa732dX0cM+I5+t7MQpx+S/+hf87mx56PXLp8WBRSlEwU69QmNSOFipX2hqh4cDkhHhe&#10;y8+XBWqjH5mnod3EHca/pt5Pypp2uRBCRmQVxIgrJPdLF8l68TRi1i4MBH6+sZUIOgdzcLRhsIve&#10;un+dPlfEVqqrklR3oEw4XOcqPt6DnhwgmkiblNiQhMxIpAkUlZJyHrQ0A0LH3b5sgY1A8y6dNJ/X&#10;5iTeUnDI9iANdoF6ou2y1s66mhRWhaHnVGC+1TMftdPOJ/YCDFAQ1oP9v7Oe5kbalUkzWRApN6kT&#10;zWmgZV0anKJq0l4zLYRaFy77SqsjQTWHHCfppUtioq+zDkISL72NXfDssW4mJ+tDRTfkCbkmuYEA&#10;lc6USb2bBqeWjJ8HJLXRcD/aV+Qilrtd9ALHW4SRvCoRmrrwvhxOc05zxDRjUkmGNU/+o5hD+7IN&#10;PbHSPc7hA2l56C+ikvotkVArvHX09J/h8M4TqLNO8VNRoHZ5U3+nTsdNpy21Ijl06OH9pnwNF02F&#10;8Ssuqw5KzWoVcdgg9lzU2mm/TeZZekqcG+hG/ZuN0+7GXlpm7VheYFPtEDcTFkcEiQ4NvfMYKn+p&#10;WPVYqVxqrevCS8uzrbNjQq28TasZhD3FPoI2gvbpfdYNlNhe3Zq3paTRCl6c61o+b/T+DdVfLWt8&#10;6Zt7asrMDzhWTd0/8xdHIIkppdN0uxagHKg2oCaQetGcIv+HkwBMwSHAE4P7vLm29mJnh5Xc3GRq&#10;tkAWbnW9sezjLLNBG4XEjMafaAmMzcRZjBksVt2ywYJ65MlA0IBJXKDOFipacblfDYhYXKpjcRSP&#10;oPymBJP0ibfBTdKw84IzNHFG1y1gDt4CqBC4CBN0X+zugvDv7B+cMoXy6vby1sYy/PxsShKbrA8x&#10;u1V0z3aOoSWeiW1CNh0tL4D7z7752uuf+vTnU5b/9bzGZ8efG12dszzYXu1qYAfb6FrswDPI65CT&#10;WRPNV8iUy3AKjrpZxGya+5GuRuIJKThViG0g1wKZ5tAEUjzF2n7hFOZYB/p1rBR8+FMJSXyA48Ty&#10;VNYI+NQOlWmubs5Dqr76XyIdnotJpJ4mnbNgr7yqqYUyZQgMcytQqs2n9XGaUdHwxJK7tRRcSgxX&#10;6hCPug2hsqolnb54v+2IHuE13871vY7HU1qCdx33kyvwXGrA0H49Tvm4aityjqbmn7YVvo9bi3F0&#10;MaNEQnC+d1rTKGKIPblsgcj+VrSQzsDp6Vp/zeAjBoF3ZjS4tmooTcsjxclCITqpi4+LhOfempf/&#10;2nanIa2dz8JkMJwOztB2SPfv9EvrhbWH3/0K+2Z1aCISC+FiooCla5mSbtCNKskwelZ/TN1EyYkk&#10;LaNdDqcuKtYvlMpeP7hONcvQi85R6LJZmkW0grFnmI2MRYNBJL+wAVC9xVQYDUpNRZCwIq21NCwv&#10;hUTWChzzJDCSttQGoUWsjsN4x2Yg4fbASlIwpZtukPBFcCT8aNtipBiqhpn7l8QZPl+qdcxG2jYk&#10;Vi0dRNO911pN4Qi/MzqHcKQ+eDStTxHlDJXWQC0IBqfS92qAU5LepoCCk0UQM7KOa4pRBMLIofQP&#10;IZeWNeTlma0/MkRL3kD1NUdcqeMgR/e0+glPwzykrOelB9vb3ImVwOoHd+8+DmZu5ALZReszyFGB&#10;O6QVtfqkhTxZ4XoP/S72qwcwDaFUU7oXZhPtx1CmQCRKxxzpaJI5Nua+2CeVPnYZw8Fn4q0QiqzZ&#10;sPs1ONyA3TrnZ/aPDnb2XvCzRVouP9hEeY2WV+dHY5KEO7v777/YQZ3vHBzhcUwvrk+xvdfkeGcu&#10;gTiYJIPuvhlNz6/2jyHGMYuHE2qixID+dkSO9WPf9s2/9uuf+nr0NJv1Mx//V0GNhBqs2L4mpRaX&#10;ygTU4BcpeHxfGiWLunrGBw6Qu647w88bOqUBm4KhQlWCqYvx46qYgCH1g3gnEkI0BHaGvjbXn6rH&#10;6PzEzknxKQFhs7oNIG7KZT1ThB46hx2QscexAZWHhDz3GgSpBJHAcR/cOmP71AonmKogmp5OB6JM&#10;FLQbpx5E+F7JxUiHRZMRS8lpoRq17PomLblaFIyFjrperlL7gfLsfCkYjrlEIwxdbNaEz4q7xcPU&#10;T0m2K9iR6EEtYmUuKiF2MMKqwk2FdJSFLn+PaPyyen+ZFFwKPBknJsEjQJcpK40bHDVaqj/iKkzP&#10;R0V1YkXafY2XmtqISniuWcSqY93h+t3teB2lxg9NpxcYzcjzokndhX5VSmO0XX5c7Gp8fgq1o9vU&#10;Kseh6bYrGZw0SGKbXsWn5BRJ8WZMkrWRPb3FWDICfECcXasEKKgFlWxmJesxiB0ToTunxlW9D/P5&#10;p3eSwPHlErn+6rPsr0ZpRHMCpL0rIw7jkHn3hTtDxQiypaOtWZBuX+4tN+Mz2ti6foMrZk+qIfGg&#10;ILU4W03kNgm1ec+2NEiIWVzbIJNoNLsThet0MXSRl02wxOLw5vWNdUQ99xl2fIKgKFm0P2dLDF3z&#10;mF6pUbUi7J763u0Q6lZl21eqiYf2Zqr570MNtwG0mMwhP7Q1IGA6wpExnu00kkpOKrlJVxGLGLZw&#10;Tfvq5MXBlABH5iDmCo3T8UMZ26vkFCkaDprrYG2BXrY8PPhxhVjJo+ofD873LJO9kivOpRi63XDH&#10;E4SfgJORvle6FOY/ivU5WRCXS5g35dDHZ8eYsbML+McXD+haQRp8GU7n3dnR9NnOLrM2WSlL0Eaz&#10;8KYBQfCmcPlYIeDp47OLE+HpKV92YjEkyAwjlWkj49o1n/+RD3/gNz759fRvGv/MT/2r5PtUQNAn&#10;oN0CLAShUOfavFE1l7VTyHKk3RsBJ6d3u98Z2Gr05V6mtWbojbZQU6HgabRlc7L89QTlY6TngxNb&#10;DNaCUMjhTiNdFZA9R9o0iYtzjZx/thNDgmY/0w+MHCMdHmmzmgJYcd5Th5eCRl2kixjnjtFIxwby&#10;MoHmjHgMsWNseIDIB8p9Lp2cQ2LhTjJsAtpQ/Vm7hMXj5iDgeKU+UNNsG7/rjPUyeeiTGR/EC+Z5&#10;0x857W9MHA34DOuW2P1rXcqqo1uX5UMVdI7Sr4WIhXMx+QtuGsaP1bPA2rYlSeret0vFUUH6KWwR&#10;ossdV1Pr2tgxGLqerZC5cFELtrMl7DUGvFPlUlgJYysDamjepPTHdvC2sHFFbfzee4gpmzJ4ZK0w&#10;5omMJ/Tp5G7w6zw32Rs7acjOGIaYeP98URViAnBrINlN/dME7Mb+A7k4AlDmZQr0u+YMdWiuu66W&#10;jbcCWcQyhY8Rxz1ehWmKWj4um+ZcrlKkuqzn7HiCHM3MAAG7fwmcRZaQjU7C4mAO3Zl1NocQ191k&#10;BYrk5uJWb6VNcDM96GBtT3tXZ6GE0fyiABoZBmjpWLIXxh8pus+RCvswlkFWqJOIF4ZOIGUF5R4M&#10;XDJwHcrzfT5Q1rPtvYYBlZm9cj9HuBbXq9b23M+4qXqt3oznIYdEk4Y21+CoE8JmV6cbg3sULlEZ&#10;jx49fLjt4FrR1LgFDcftZtwhL4QR1EeBr7ZjiStGuayU8JAI1MiwDfhgjkrsfWElunPYj8yA774m&#10;a/DKLWOmhx8DtTOXkqNqkwOWNyZencSYc2YQK/2dySrPB6XPUzumInwwSkKODo+poTvb218VcV9h&#10;DvLO3q5k3Znx4REMY4LjcBB0QdhBq6KYr4j6XliSXpL8mfiq7WhUSkZR3M1v/Obnup6/rdf4R374&#10;T1BbguLBsU36yN2o5hUmmw+Gw/KmYEA1By89bNNaPHkzzmA/wy6lr46OuOlE7bgAI/ZLZ4QsvGJo&#10;oo+EL07o8eHh8gK9MWeP9vcwO9SdGgGHZZGlt8E8PX14xJOTAz54Mj1kLhi4/uj6HIeBiwy9akMu&#10;jZqXkFfxFb8Dh3Gq6RHRlT3/ku3Jiy4Kp+YarkD3ZfuXLsLJkUHBGAQKL8n5RMRL8kMA4/Xb6FQx&#10;zQsHG+NwcnTMvEcelEdXTbB5aArAKsAB+iiCgnFL5n1gs3gdct4yVRcWOdjGDVnDesF12biyOJ2q&#10;7RIIaGg/hOzin9DKL6/EqVrRItdpmjzG+rEmAMp1p/SmkcWOV6elA4o7bqoEptRYZz4sUTk0bSHX&#10;QqXGGZ59nnGysrp0OD2iqyUC4DlUNobUv/S2m1vuJhQ6O03hUiHaEths0GFhOr/lz6o5bhI3xKYo&#10;QTY5L+4IejNlafCxABx4f31M7o11062x9dr8yiodHNkXqUc8TgENwt4UN96dQOXEERMCdr4vIEeQ&#10;fKsx+9XcOT1PPaUh5NmvIZ4HPp0RT1QwP6laNy2sAyiiIqIVLKJql3C2mUPUt02Cks5CTmDJF81z&#10;vrWxGkCsfgwhCXfsjPn7iweLoPp/SXyPpbM4ZoH8lXfFTzg/aZ4OowCZrz4qqG3v1tSRakUUQd+M&#10;6NqSIQPvaemJUDV0Q1uy0qA9msD7QsfUixKX2OYiIVRmOLTupn3S9TK9Qh35WKBgSgmesMchwwze&#10;rkJLbwlmoi6tDshkwhSemnoBNoC/bD96RJttpsoiUmzTo0eP0As2/2sn64zIqTeQL706OT9NwxDb&#10;BgkhKaxmZHg7W0mSj/fYB+1r3aVzMwJ3qhVTEpEllo2SC0dvG8sacXJwcAhYT+AL+5vPjqjYwDxs&#10;rq2GkgZHdp7W0rRatVjm+pJ2Zk54WVnCMX/+4sUJ3vXJ2fHRoQr+bvTe02d7+4enF9e7uwfT6Sl4&#10;G4vN4tCieYU+tHhsALnUhaWuh5ZuQ770DnB8GR4hBpZd/P7v/fZ33n9vOrV32G/9Nf7JH/shtAx+&#10;jq7ujQO/04hKf9RKaPy1mEFuwv9Cb0Be0i0wTGz9UgQL02EpEfIxT6ssmTda5fA9gqCJniL36bys&#10;LcA9hr/BCTw/OUWU+Z4mlkM2EHNFHq0JTGPNyZKb7lBw7OQqGBOETVIHy/gX4htMQE+PN12ScE4K&#10;boT2mnSo0gxuhhMhot3+E/xpOVY8Pt6AWoyemoFOhM7gh5lpYOJ0bWPDegubz11A1eRJ+SANp3gI&#10;cBiuiVp5sLXNrqg/VL4jBFTwEeNkrRChKVbK+ej2hbifX8cKNCYggqRDELqep+Orgc/UMnrCQ54z&#10;vo9mhvXGfm5tUq6xwbE33iQStBeErjGC5SGnN42TkDA3QZ+HikELpkW90x2r4+lihuGBeebrquiB&#10;ltqRGbtEM8kMWHnYeJmtQBwJ+KznjNfsrxLQaAADkcfP0sGs+49/hGjIKZIpSOM0+E+WBWO6QicX&#10;XohPLYdsbW1dZDOFOraCsrEX7ECtDreUloHGSqrpEtmsQHMuOh9kg9hiU4jtoxSAzr5I8LspTosN&#10;0I1PqYxK2ULKDDoufyVuMveGNUQLc1noLjaYDkRWdJuHRRTV7FKJSxhXQ/FBVbO+QnIjcZB5A28v&#10;pZKv47bR0Sr96PUcKcng0HggFNal9Z3J69S1F5eABa8vzHudeOMgnTBASmqsewsbIdXnPlpivhmI&#10;ccgDadUq5d6J6FzWnG9xokJkO1qOMStwQjyqRS3ASdD+jYqqR+INWFjU5C2vgP9R7wleBlIvxVCr&#10;K9hd2VyTCSW1fG9rhZhthRfxoQ99Ayvz4sWLYGBzbXPIlflutDlnitmyeqBmYY056JTEIsSIpuPb&#10;4uLmGidLQXO/FiaoUW4EyjYHFET45Iw0uwaaGsNEFRaXocR4PygZXEBGVtEEhH1fpu3wwmQDwGh9&#10;DYW+/eDBW2+89vjB5quvPMLZCW9vjopwVp3ogPm2ewdH77z31NubnUdTv/dsn5sPv+sG9GVtZZn3&#10;84AoORqGmNVMbtUy6RnaczO28Qq/igNr8o8c78zoGz/42i/92md/62qad45/6kd/sP2PeLKYpjRn&#10;iHMd6thQ6uqDD30vLegSbI3JVQOkaXWq5vRcpE57nqzVMkdfQIB3np3yK4I9fiTKfH4BcYefIA7E&#10;HbQefTlBzmb2TBXgQe2Z6YhdYhATx7SpHQhqumb4ROnsn+IF1au1yLIa8kJAD/cPOB6IciWPBdIh&#10;TRLcODEtjaRnh+ue0zUiICKepV1OGjSgY2UTxZ3RLvF+iwyR08wgt56Qczs7Nz06tE0V0p+EKnbc&#10;VFnIzkJAUsoAu+mxe2IyJNMFVSVj6ypTT5sGFsFJRFE4GFh+5jJwhu8Z33XN4oNY58HNxDsWEuFT&#10;wakl4vrgYo7p2Ckon+RPXyMMqj0A9Bk7c9Y0ui55RnJ4fc6JWslogO6vo7MLcrwW99uZw/Sjm4vV&#10;MvOMNxG2DD/nKbiBxeUFwvQSb9vWg/4NqSS0j3C/sTC3txQ2hZqr1Sj2MR8aVDXOsKghs2BYZrRV&#10;2Z0JHXyoKAqVhCpv3tZI3L2PqJkYpkoGezakw0QRxOovE1AnMBeNybbiCmVAsJhdsEdbZVanK1QX&#10;tgAT9R4JUreIhm/WLM1a6F8liL2Mmja812GMLw91ofqdhxXi1yObtTesXbxlr1t8mcC0nfi5AbvK&#10;FQsOvMPHw/MeOqsU0avS5JkNvGItSsG2jwN8uGZNYnIccaDbKSXRDOr9qC1u3urqyFuda05MUw5+&#10;L1Jpj5qhEULpFn6j/aSGVqjYPz6IF5VH0+W38TTJOkr+aFtKCXFqKe2ckEgF8jNEiempFaoLq4uI&#10;HNr88PiIzeXG7AIWpBtfh64gp+dqZBOhPrhIpruYmpcGPfWgE3CYJIof7UPypdbxKmOKoIVNocqY&#10;WrUkReq6dQPh+Ohj6gdMqBonwgYm2FxfFah5+ID9p0aGiwFDT6HAWj4PH3wt3Ytud/cOXxwcv9jd&#10;3z88Ru8JWaVYmj3lf+wFpxKbWvNMe/XE5TGwgr1IHpsqRRmR++98/3f+tV/8bQzJHf/sz/yI+R4T&#10;o4uM2GhujigyMLSwUdpiUDKt3xyKDPuq+paEntESKUKNTFQuhQsUOygxpfsEmCAAp4kHu2nuUPri&#10;xWXnAabBBTkxdWhrJUpaOL84tao/X8PlAVg82GLLWlGkmPvE8Qk2JwoeMMFKWeAhbsRExrKlNyai&#10;8hr8ILOj4D30pJ/Yzj9Ztfj8BpIWjoeV2aQVh6ndXE06xdXj2dEL8foz/FhcUZ3PnzqJTdxB+eCW&#10;3B0rD+u4lXNSP0U9iHMEAWhI2tjOFYHgygUldaASyPM4Jl4YqadptB2goU8GuqeoRGvB8lFiTjA0&#10;QBxRz3WTaxWyLXLy2EM9o6H8spis/e87+bcgDG/lNgJqgWqdkZXHoLJnNGTAjNA0B4BWxZvnRaC7&#10;7VwKzNGu7X0hM0lxcn6qvCRpLdI4IWYjfkC3w36zaf9NPxbd/rz0WyXauu+6h/T5DEcirjfRTDR4&#10;EkpKv3mOphCkbRgiRN+1Z4jKyF7z6aMkhTS88szNccvj+8jcDFsiOnbwQ/kgyUD5goJZ0nW1ahIG&#10;PBHKexhCdr9qDjn+aWQxIFIqe3n8+g1q/ybtM7FBSUJmwqHSqxkOWryTGL9BUzdl0QQFpZVzTnw2&#10;2XiVTgz5XqJACheTADQhKbWVAcGXw/nNcIB48YnhWMOSbYZdSp/+dtkOrdbAQipGJtrwIGLoaj7q&#10;Y4duwJHloUFunIBbFkdQJZOArMpx8RU4ZLgTEekmj7N2cHSITaIX0taDLaCApkjNtVgUS7NAipTP&#10;CCeH2XsqjBsTDoq4QL/lSIWn0dS0MEwiwTb0WVKVE83iyaJHvsrL1vJ1Q0KiTXXOHGRpBAO8CFGD&#10;TE29uGDsPFP0qNtfevx4a+XR42U48o5Iv3CmVwgIHEouB36582KXWTTcD7yiNGQW1SeqJrCpsNnR&#10;fSYTiJKsSs8r/481reXgJiob+Pu/59s/8td+6ZO/Rc9a9CO8dukybFRoC1oyZMgwwwpa1O4AUEpf&#10;DvoTjdOMBt5ilFVKp2gDYZOdxoY3SoARLh4meFBm0CGhfNDGIFfXoP6lAKJ9WN4Us9I4gg5BOLyq&#10;SP4i6B9oE9OHv2kISaWDOrHc+9ZU2ngarZdGay/Ll0vusR+FBMyUYKFtpaPgDlL/qkOqYNtnLj6p&#10;WJ5jt5AOGQKAEnpqBqMlPKnshA7AnE+F5uO4qin4ebiAM8yqcMZdFE767UtAZCnKMXKAVHSEJGgn&#10;vV7FUw/hWgBRuKMOHc18hR3mBp5ZbiiTE2JycLatQR+mlNoEh1+xejKN3Ap1EMoJARKALt8jKKQ1&#10;7vdFxk1JGb1mNGKPQX266lBfZlrMu6gcKUPV/2dsM1MaAK/tWcxJjmbvFFGwadlmeXmuWB1Mvi2g&#10;kxLsn4GMVUAABc5qDb0kSp9FVfvUH3GJkifkdvA+E+Zbi1kCgDW+5hUcP2ZqxDE0wuKJJ+7Lr5Gl&#10;dL7W106zsBBGrUv0eAVJKaHeFvWpU+SBnQIFBJwJYcpSzDbuIS2HnCscj6QEHYkTiSzr9uroEVNm&#10;OHJszAzVeIOPbKLaoxRc+zRm28Sm66+Vk3fkAY9P61cnoc3q6LuknrObwv9zM0R5pTrUHmChsaw0&#10;02hcVVYa72iCHa/Qi+ln+H0vS0jqola5ZHKT2VTUJe+FGV1fWz7GfX2gsmf8ovpueFTKoMKfVLbl&#10;oykxxR9AVUUgaWrkPBdbeVC7iEt7d3Nq1egdzuba+urOznP94PSB0KLTpykJRuesBsmJl2gsr7YJ&#10;LZ3nvSf1u0R6rxqwxAJWzTmgS1Ue9Inbg4owoc5Qm6rC5Yc4oywLc0/YW3ygZcZxPd5eWbEwCs8J&#10;NbFGQ7flldNjuRtO/7Bf7une/vERPjZgy53zgjdW1zkhfId5qTBJnJsTAYgqJQwli0MF9QJLikDS&#10;a4qTZhgfw6GaivFD2N549ZVPf+G3NCR3/Imf/BF9WslR0mj4zvgLGlK+t1O6PR4q3Fr7wXd22m/Y&#10;bO0EZq25PxiYVZ7660sOMxrZrDrQ/sU5Dpqpo1PqeThymsqAcYAM9r7wSR11ehrgLy3GIx+J7rkU&#10;DUXx41xu9kX3236VNiwNUD5Jkt0uyYLrIL+mE49Za+4wOcMUuSud1C7iq9rIDWOggkcXhLDpcys3&#10;8D0EeZ0jZCmB/YjF0FNxy7fyBPyfXbQJZJJPS/uYDk5d4On0asL5a1VLwd/oIGWqrpCHnaajZ856&#10;D8wLekj3BusGI5pjig/r+8S5NmJKCbvySraNhVarW64Jg/OOqBP4NVXtw/lPFkh9LZlHfrJ5PI9f&#10;nD5LtNN6Al9VMEGsWb+Kb9T2qgmzpzYygPNvUJQL2H8mxtvMCTejdxDCjJ9ymDdem0hoIXKu39iU&#10;I5cHNxQUpYFkmSie9Y1nqq1vbUhNDh9wek5ePg8VBJFr01zhUQCfGV4Y4NtuSf4D4NLZmYHzPQtN&#10;obnvsiSMuLJkdJxsp2p6YGXYyLtICGcg7WHpKcH0DNaHkaneLVbCfhrnF+Rn0/eZRqyqeS5i4ig9&#10;tfVdSM4ZMJoe5Ihwrzydup4pLtHmIgz0urqkw73dKnoJ3XnBk/YVMFOXeFG13Sx3So2s50xAYE6o&#10;Z7A5RjaOg8DKCHa3eVMrvFof69lJ1d8QhKng+a3PmPChcig7OwGfPLnMAPF5cd7zW/cxZJo4+kPR&#10;ufoolWiqoKQddX9J89i1gwnOXh77TcwqcjiZPHi4jSPITZGjxqLacFgbtICaxsZASuYDIAz8iGex&#10;PzDy00AiHqEPO8xBF6zTu3B55gjjOHEGr8qJ4yrVQkkR85PcZPjdaHP2In0sMovb5gq4jahmqDcP&#10;HmzSj3ptfWVzaxMCAu2jCMfBYY6OTlhPu0kdMxDw/GD/mIwseLuT2cD6p9PA+tYDqSis+Lf7ORsp&#10;CmKXRVMdx8dTtsDtkPchR4UmLdLG5uYc5Xp7+/jx9rPnu4fHtE79B7zG/9qf+QmZU/j5yQ6brNC5&#10;xNMxkcoDa/9bv2sOJ1Os4nablYpfjVAYK6XDcjOT3DT+sqhlQ7ek2q+gicOuA6VyahzoFVGAXrOF&#10;4LPS0Y1oHKECtWXCthVjCymYrJe4J/i1JBSUb4hcJbEVGTBaZ6Btkhv80MbT6WOZ1JwKBZNTvpr9&#10;Tqlk8Sg66tDcBaMwQwpTRcrXNjgITMbT2KOnNVRcNiiZFYZIqExe9oB+jCo5zzn6nQSpeujujjSC&#10;mitkfqRNFKhFKF7N9icowx6VvoFfmfqvbtJpv0JA4kA36CMogZtpR73aRbmZ6D5bwkpoe+neWoYQ&#10;Nx9HUyA1wKrjBXLGirrUF+OLzEmoXdQFhkEBIn3BXoBenZQjW2DpIJeSre4EFntlELfCx9DO+Vhc&#10;k8NvBJqxAPmuiIfxuI3O+72aq+gjH7J+5T326g46EmQO3oLcc+sa4FGZMqmtUoQYyzkwIoY+QWUH&#10;Mi46uT2vil5Apdvsv7Jh4zrLVfgu8orOnL1XYfcrL8zNDxE/jPqgqWPh9MeTBsRUM/jt8PCY1vII&#10;lzojmHhnrySwY33sfxTLpMHjtLDCcIszwGwI87kf3Ex+iwbLZAAZQgV/GwcM7n/+kkMHeh73XQax&#10;baqScXfypD6KzZr14FgoJEcbbAxh+6Zqav7U/NyTRvgiLJk55zbtKZ1OOXDmQz1KL2i22ZfmJ9nv&#10;iGCbHofneN+RytMXEJxPyweD9UZbD8QejMgCcRurhvhhxEwh4qPtbcYTIo3kfJlwjbO/tr7J9ZlO&#10;i6LgA/Z2x1SEumMUlaY3Nqqmc7djXCxAZ1mMBiLDq0vL62urSBuhdkJhOWPGSVKwNMacQaeCSSlR&#10;eesTxOZBOKOlB/smA/jO4XbMvySpuL21yTl6/nwHDB0B/fJ775OifLG7R/xsiu3ymj7GLIMN/Ajm&#10;4lWwTm4o2Lz2Q8lHS5OKHPIoWWEnjVjdKkELeUBN5aBB8DWzjRR94PVHf+tTX/4HKerR+Md/7F/0&#10;aHltxnPoJDYCxTu6vjyT0+kPhCb8T3IF5MrsLSfBQ1SBjKq8VP4hF8LB3nwrvpyIO6knMLWjqWwj&#10;duXoEOISR7J6kFsvLU/Ys4xs8gBt6u/Q7pOMrBi4feytA1BSGEbfJWxaG67yHlV/GhZzHWOckUPt&#10;SvyoWxdaodcH6vApUidi1rvgrHkwCMUhrlo3yD1L3dWeW4QlI010j6pfEEZOBj0vmX6Uxnu8B7xJ&#10;SPfk1PFhgWK4Z2SrJYgpqtSf8mAwCIhWZyKdsXFRBPcxnaypBHfodGtPZBqEC+y5TW1eTqAerwSG&#10;i3OS1Oll6mksWsf1MVRXl4h+5pwhlHoNfojr4Lx0Z/k7pCiZyCH2SpJJ0oZ9jI72Zo0DktpKXA8w&#10;XSd6DuGHa4X0i8yoKIuDCQ6HusPdCkfVCDWVGK/NjVA5pshFBxQgPlSZgR4uo9Ib5fGFw3Q6aIS+&#10;+LLYLFmyZDuToIv/rh22432OHz83sUN4luK0hCm2dtFCDxZdZ6ooLQsrVgB9gJRDVIOKKX360/dc&#10;sdZkyqekMstuMGaJZm20zgaLwgfOqjHgfc6kz7HMJ+/QOtL82zI6YXiTh+5gut+Y/kqXjDM4Xmn0&#10;zF21iSOiTQzDccw+e8Sso7NmPQ1P0m4hOy4EgV5A9jpgJROyhj5HJcmwBC0b0FFIDR5rzvoYOwBR&#10;kuiTkYNvdK7nO2O9YtMbrp09aoKxpGHOPYbmPhooh/dZsnzjb26U1WPLYLVxJ9aYBBvl/nFLDw8P&#10;Hm5svPHa6ytwCvFGEebx/LvvvYf6i/UVX6PzOy8uS0IP/cXdsuqe0zSWJBufXHVSLi2kCEODO2fF&#10;GjwZ9TuUizy2oXaJ8/TvFloJXG3jEZkAVw+3tnDJ8L4AxuEtcM+Q87iHVx6/wiD7X//13/zie++/&#10;8/TFwcn58fRib3/qkF+bJy7SnZrUKL4c/jKXZFlQ0yBaSBQNMzDw3Dr5fiXt2o4X9qwnW74oKzfx&#10;jSloK2ZOz0DcwFUAszCP3/jmo09/8f2/v7JG2X1VgXP8c1g+0l/M/EYp2MheN7WZGVFCi5t5p8nZ&#10;UDhZEBSo/iCmD4tqTyWn3cgnOb/EfmruRAnuTg4P2E+WAyIFXUO1J6dTdnnjwZbdGFSyKm/2aQWo&#10;KP2muQjKr/Y/Z2EY34er71YxePjkBO2AhFFFWrOP5LLNkN75pyvogVelxo2T/c1X97iCzyVOp4ec&#10;STMeQTVNVchooIK02yGioJgCwJH3OCXJ2ZSKDWCFAjhRHjqr2/khds6L2/k6tchjDZKpdiukUFIG&#10;w/yzWpjV40v5S7nbyT0OHTszVEyQJPx0X92RSirfqMv2cnppehsVd+6hAtOuMkJoesb4eHuMVb9o&#10;EpJD5y+pCfJtWoX0rsJ5sdFdMvKcI0+bQKerx285Tkb6DRGC/uujzRD6yfxX81puKb0khGjRqrpm&#10;dQ+5oL48cHnIN1G4wxD0miXurH02Ymz05voG7yEPYkYuaih7F52bGWA6rbjAtvU2xqqC1rvIICip&#10;3upJgwwjMJun0K3CFeCaWatbuqkZuWKJgzh1uWquXO2UcQILyI+YcfzbYKUiWktQX66vadljaAmN&#10;DxjBWNCkHL/vUyDbTe/ZZck+1OHtZYu94fS25ydKghitz+8WROfFbxi4JQoPd+LcxdvX3niTzDzv&#10;39rafvRgm97CpJfffffdg4MDNLjTsCISbDfsPZ6IBqFf+MKXUCsWXtez9rKVstTw5FUYXfHIFrx0&#10;qF3k2APKK07PTzqEDS2lYZ6BN739bHfnjTfe4Ez1oUDWlpfmv+c7vwNHAUh96/HDX/v1T07Pzw5O&#10;4VZbh+n6Z+ZvHREe091sk1szT/Ir7CCYOVPuo18tD52/8M6Tk+Pqbg4QfwZR06fkL4p9JpkgdUD5&#10;/PDR+iqwyOUFg9BGdKkgnbi2uXZ6hnL2xVUY//LgwUMO0v7hyTu7/NiGSnh3fDW2ujfZwwJ+2/5I&#10;VFTIRIjEpkEIDB8DMg5QvavE5WbxuFRCjYWTY30mlAWFNfywAozi+C//+t/6+yjr8U9/4kc9S4K9&#10;YW7Zzc68Il+cQ6N1ypkxlxo2gYsSdNEFyqUDilnq7ZnmnwRkfBamoTAuYCLuARNdM4fFao4UWAuC&#10;pZszJHPTS8EJQ9g0zcuzgWdzqJLUMgqWzxfokwqQe19GYMQTKzeWqRbyyeSWXhMBoPX1NL1U1yvn&#10;TYl92SIlldweHNtyQh/ULJNFJMuA8caiWAwZnrVRVbri6XqocVgVOTtFctxLbhtHGcfzAsw6ddLS&#10;Sy46ZCjaQV3sKOW8/AjqlU3K5LNeofVyAu4JmXW9CRoCehl9cLwNcu3qmEfIpNTbO1mDA9lgGIco&#10;KHGv/lRAoYgEBvJVR6mzqBsF8/7VlTXuM/m6dJR3DwRV07BJupW+AyUhRsF2ZOKeWDXFgD5ZqVaV&#10;L3RvKtJvoNPXVPH93sxFFHvU/KRjkf3iUoMnqpsM0vAKfpWH6hwcxbJHNyS/MCgSkwVzCw8hPjVv&#10;CPlBX7gHtYvfWm0jp3j/RqkRBhHqlnpH3DWZTA11ZlPAtOD7X9NfcllS9EiKLywS3iBS/DUFJxiF&#10;QuQ6IXBKYRShSt8bHzzuReNivkNhy+TMFiXaYTwT5vKwflxconwhQJKOuIxjwTMqs3Pj7UcPgVZ5&#10;iqOTk8987rPvPX36qU9/+p333sWtU/VQK4eodBib6evrVx6/+gM/8IP/3P/kT/zGb/7m02dPWS86&#10;3WUBB5SDO69yKZRkqzULFwbGXlrs+4aIa2mSdhRBPDLX0YIA9htrB/UNRjMO8NKCsSwx7Hd+28c+&#10;+k3f9OL5c7Z7Y2sdlGbvmFZ0Z5YRpwVhDmbLEZJpSbjJ0nk/hdgcSbNkhjwmmVdn2qhhO0YjFAsS&#10;DEia4zfjUzfQSbSNYb6Eh4D7BcoFNIiegwG9tbnKw5A0X+MR2JQ7GQoAx6cME7uCKejAKwJlQ+TM&#10;spBHmyw6/E5KafzqNMbyVj1r6fdiiyjOLKRVpi8p5akaMK3VAm9Lcy23Riky9wMNwABowynmFeyd&#10;/D3LYcaf+KkfUU1QWiWLC2e2It5BsQ49Uo/H1OdbJOGFaCdmnYpzs7MaMatjDLCQig5gwNe2LW8o&#10;yXZXIBQmgla9w/awtJQ6AmHENPdKZjtGNdiNbLlbGEirygohvHXmzoeWEqBj6tmqrmHhnKmcZLfh&#10;XZrtcmGJB2LB9A+RaME/O0C9mgJf2P4h6l+PM+6/P0dqPSV60Aky3Bjcc70hvGniRdt3WP4L3oeI&#10;mO6J8s1tD4lWCgNDGbDGkktI0BjFLU1bogEuyNBYlqO9rMPddhM85An+/VlitxqGxPIkD03yILU8&#10;I7bZgCAs4BBIVE8aiEasqRmLNIsj+bhRRv2t7nBKLYYFl1jKxDX9dBPIBUwFdMGX3RfSu63Zy/Bs&#10;TUoSaENrw8YlGqPOwPWBtMQNGgw7sAo+osdPVRVsxRVLl5Ja39Zc6CJEBqp2haHi7FXXd53VepGV&#10;akkMmb5V2C/Y/dTIuBR+UfrkuygWbdtmOjkYECF5JvaRCeW098DQAdve2kEFhq+zpoIYkCkKBTsg&#10;DxN79Hn5lcF02IEsY6AYdmfoQF3ShX0InB7XxWR58ciysSFthdOC50UqwifVrDY85WLtcO0tlbCM&#10;75+9UCPI+J6hA+0qB5X12jvcJxJ/8WL3+fPnckIu5TWT7jaM4DHk59j79p7rArd15SPf9E2vf+d3&#10;ne7uMZpVwkv62khQNFGTmeths4B4mKjIDfcR2E1J68xIDMODJ0pHFf1fH2h29lgigM61b0sglQ+a&#10;lQFdefLKw+/9nu9h2ZkIezQ9P8Ulvb7h70pFuGvuWYCaApimUhVvDo0HA8NjTlGy0NiwjnwGTdzS&#10;BNixtmng5Sjt9JzCoSk+06CT6wARcbmNdcazXdgje3EB/IFLMS6x8YEuslWjKyzj3g7tlU5wk/Zx&#10;eLMwbBFqmUjFgBFTjCxRLxHHbmUR41EgyA3inWWtyHCfp/jWHFJEdzBADFrkGsDrKo4M3VZfM5TH&#10;xqJOXLk43D8dOhHUHn3tNf74T/9pU9kdjMazpe2Lzmxsl+6Sx0b9KvPUtEZbtquOc3Lii8VN9PCn&#10;Ci5d37Aa15cnsvHEJuWupTYkBxvfl/exHa5U8A15FOlKU1K2f/iNJUuUT44SCSpKAg1KuQP9BNeE&#10;1ODk4jnmKbSzkTW2Kp32cJOtU8i422HyFiQhHPNwbIOSO/qLlpXpEscoLw5tsHkNJnh0smGgOvom&#10;11cgbpKI7ywvJkGTSBlzLdHCzq7OoKFxio2z3SHLdu4jkkyp0MiFBuBKzhAyMyMOPl9YN4HhzOaL&#10;uEkgu8/YOIo0htCAw8ReSAaCcSnAiQGoavPlBcMazpYNBXKqyaFbdOxUIm6/Lh/hatCJOCoD/lCq&#10;HC5dpzfJZNHdZj25zyrNwUe/5w/0i1Q3mtq0jioO4yLEbLBx6cXh99LyO+vjexI3ZuPMa/Hbwhzp&#10;o6OPFtfNVzV1yq/sCc/N8y1oap8sHMQUN0Y99SYy1UJYOT+x9Fhb4uwLPsXfuyZdOj21mbS+C0WH&#10;FIw5Lma6J4MaczqWXROnPli6I7Lc7sz55hK1TLxyBMLPu6ct6+Bn9dgyvr2kFOdKZsfYTZuapc4+&#10;d2jmnGlV1PoK/gpuSizmO0gXskxhrdwcnzLS78i5vnkJngBPpX1g/VPuam1zg+chkRgrAu9iynC/&#10;z/76r3/yU585AXywaG2YfJT3u+bW9ohtGVTaHABZIg9mlGyqGkQ1RGfFg18l/eI9k9Ez3TeehZYn&#10;mmYD+pnllVXswKavjf2DvdWN9aOzk/2Dwxf7Bwcn8B9uqc6seTYbhDuQwld+0r4PBi7Jo0Q+EUU5&#10;rIKZQHAZzpsNTJ1XodrwXtr1kI8rNvH9HgCUwNhYpJJQt8NBevRzv6QRAi2ixL5S4cm5a+Pcu5Mp&#10;dFDnmnBXxARoTycIospSc8CsVWmEqS/TTTynpYQDLkLG93BW8vkiH8RcrDsiydkmizPkUXmvTjQV&#10;mHADcRouLg4PjoZPz8xubz94/mx36Frb83z/Gn/ip3+U7VfDJVzt8Ui7CR1XeV+p+q/v3IEsyc+a&#10;pc0rHpDrZW1lnH8SYva4oBSJ2Ly8FV2INDMyi2iliYup3fNBlK0Ey82nSY0IJ9FFFNOIR68Jj/7j&#10;n6TpIy7S+AyBXRpgQctSpKemviKHWsuRiareYSXMttl6Cxmkbdm0WaYc/Oy3zy62oLlOJZg6SyUg&#10;ZRy7anHS1Db1u8cnOEAhq8od9Mpx6o3QVfSKy72Pm5vRTx36c1azCjKkF3O8ahv2S+XOC0khn8wV&#10;gnp3ckoVsX0fug5JVuhvVVLrewo9w1u9z+bEAPhlNaLYGKtjOiE7SvClfmfBmoXrDUQzWpSk256A&#10;V1Quyk29oby4qnLVU4lXhm+QipSWhSdv6lCtKn/NeYnpMiH9qnYF1zJAal3InEauFjJ/VKgnJ6XV&#10;/KPUwP6mra75VF1UBADwxGv6My2Zq+3fTJLn79qBfkmdtapUFU03PTNZYhB8qAE3k2I8iH3cN3UZ&#10;vTujE3yEl5U1rpXfak/tePTpE5TbLJAz2BjclRB+8Hy9FdvYW/SsAKdsR32fbJ4jS2Z0uBrpW2Z1&#10;366LN6g2ohmj1gMB2Yo4QhJo21gwOXrYZ6+/+eapqSywH3oon77/7OmnPvWpd999D5HmU1gs+9jd&#10;OaYLN0RebDbO45Re4WpSKfD6xXZNipulNYIOTMydOWeczMw882EXV1dinrVhDoO+uKAq59XXnlxc&#10;nR9Mj/ePpodm3G52D474rxsnVTTgYUgkKAAW2YRZEUU3RNwvPjI97nHZPRSSYoqhmw4dUlBuLoc7&#10;x2ppZdmZbcwIvL5aVyHa/Jq9vSKyGsHdot/DamgxE/QyrEG+XR0NC8VqakbithOsPaHM1ImDiT+S&#10;PKwD3rwFX8EesVKBDcXQbYcd5dK6JO9wPAsKDsUTu8U9ow8FGCV3j8nGEfqfn1Jf5niTNkFi3x5t&#10;rr3YPdTg/12a+uM/9SOsRQ+nkhvZVU/TmifEQzRUvDzDTIWurXza8cPFSuV+5hxrNrqCbfZFHk9u&#10;8t0FQ2kHba4gcg0BX4jDMT5igg7FWZSwEda6ycIIuGvUxmMMqbR3Xca+BEVOG/4E6dpSNV3Gk7eN&#10;mY2iPH6GAsNkQovwiUMbRAdML/vbB4+p5Um5ekHtklLbTxWHR6QCSb++ffp0Z+8IJGn20Td841vf&#10;+m3f/D3fO7+6DimeUcYYJD6C4sn87IAwmXqlSgmhJlDM19zD+NGZbZiOCqKRhG+J69Mf1emLBoOp&#10;NUr4q7EIgt/Olvb98g0GmDrvxL2Bl326xEOD1xydkE7WIRv6wfvBLqyE7nmOn6JnhK7OiX4xENKI&#10;pmuPN6kuE3eSveBYdNSTr9g5TrLs7MHO4CFmp3TNMsNQ5kQQ5LgCQ6TPkbDBf/Ra8pYm26o3eWdd&#10;aS6icUjdij0MEq3XujS51GYjIsL5gJKpsvaDQBeuXpIooWp4v003iZSkGXS1qG0F1Zh2lEhU4er1&#10;pCVK1YCFOwulPV2k/WHosemtmqxrT4ZzEkImFjpQhPPt3kYgFO1ZFt/2h7lzshqScPNEgAfue0Ah&#10;AvCd/T3PXU6sBltJFSix9CymCxHumpvpGrr02Vge1QMfllBg+5VXvvO7vwfQw+mKzr11JCCygkbJ&#10;B9MEzVAg6JXBmtRANyLgdYQxotDGwoG8bKuSzbW7FqsTDol4hbVCt7ipPqIpJ0s3z68v1ldXXnn1&#10;8cLyItS34/Mzh1ZB1kLxy3GcB/+xy3T8CL5C5pSFi3R27iQN1YVyG9cExxftz06F2u+LlXRupEfV&#10;m7FnbEJSJpwTayTyxMPgWW421lZtaIUWEKcdb25uWZe4sgqRiUZLLBYrwPitc+Eta715Jv4O3kXU&#10;LNIeVzJMpCGX0EqRKJnUx7bhyOBK3pyeTMVh5BpIGCcJ7wliCG36stGaVb8E7kJWm1wXqq8sI7Nf&#10;d6O3X3vlS893/25N/Ymf/tOuQrwYXRUH8dlvs4NO4ugF0MwsK12OMMz0B7O4ArUq8/aRkIHASRRx&#10;cjguJRpnpJYv0zI0xmAwk/KiZkb0c1H+49Wy0qdnJygJPa/4orgLzsDw76YNM/vcf/Q+Hcyh6Abo&#10;vQ/540aZxayfrnsbCAytow81kJwcxsMVCGrijDgkpSseQlJgwxzpQpCsJlLFYXj6Yufp/sHM+oPf&#10;+8/+0bf/2D+39h3fM/v2h1Y++tG9z3/hbHpE1zsn+bKRekxRU0P/NvlfWWHNG9vA7ZpicLkGOsew&#10;OCbZ/VU8LK0Rm+JFojKk+kZj1r/O/ZuNzDPazMDeh/f9192XVLiFuOKK1REA0FehhMNr5Fg/M7MI&#10;eI8JzEuq1IImOwkz/a3qy9+3tayi9K6icWoa9UwFhX3j4HTg30QB1Q/OFdTy+vuRtM5a1UKoH+1G&#10;EAfZRTP2Ctta5lkKC2MRVJjVepFG35oJCZJtWraDjVSDJuTkaarKuWbPugS63Ej5BrHEQ//iBjRp&#10;oOMw9fuH9nnis9MlqlBJVgwRDekYKMMVaFlT9kzCc9lE9wU/qpW8OPCxIt5fqo118Romek9Z5PQb&#10;ML3pGqoxshr3jdQLNzX3HFm1EI4wnfVBn4Txr6XnEeHhcbU1tJEzDDlElhcI4wbV5DFSWxShS1GJ&#10;zkAn1CTmawQQd8rhQVqXFlSp9aQzU/dvEMwcu5AO9euJ/6wAYsi88Dp12YQL07MpGBu78OS1J7DS&#10;wDoAnTnGUNMKH7V5U3Pd6cV44eTwcHbxnvk5VBk7LpR+iHazJZdBnjhJUxGpWjIQZGU7fMNa82Lc&#10;dysMaiSlf3sNA40ynPWVxZXV1ayzRRK2vJqbR4nu7OwfHZ9yB7j5SAH3iZqmgy3uNwc3Pj7U4iuA&#10;kOnxcQyb7Yv5C7cn0pIVk+JZxs59twbumTpmXQVNCvuZDhNi8hYKKE7ph7G+us4gXVKLaAlT5aFa&#10;i2XPzbz4O7OL45/+2R+PR6lNSvFmWuyD+FM+APEmfh93kJbTaVOcCuWB6h+0iB/qI8cNBFcDCNh9&#10;+tTeBNNjTtsxQyHTuoG4E8jo4GgfrADVgoljxbH2GC4ugmtn5RLJd8bI5mk5P9ShZmJAE+Is1oSn&#10;gkyCNKytWKiKbZZkPcqYGOM47wSpP54e0uHISRKzo8uzKS55GkOHJGZXtvnjw/1UENhfwg2Gk2qG&#10;XMWtygARpj8R3QGOD/n2nd2jdxh0eT565Vu/8w99/GeXPvZdd/NroIL8727+bv7y7Kuf+QzDLeiG&#10;y/LReBKt6gFE0Rho33HbfPXZic+VQjv8bsuc5AU6+Vj01qEkKWFIKZPuq6JsLDLsvXTOVNCZLjOp&#10;xQtblfahmYfIC3meLFAcROpPZxPBhsRJ1RV6Me0UiAfjtcjeGAblcZfWaNOHnjIELo1R0x56tfpr&#10;eAUdZNVwW/tn4wLfkhPuUY9nQGkv/RIIYMnacw8qQXls5pvsnRs/VpOTo0J9LbXj51YMSGxSH5lZ&#10;itrVTC4urm2sEzaqMoIMItW4mamqWCBJiZ6XG3xHR1OqDLxP/VMbN9/h1tW1EUeOV8jPs+ZgZWDK&#10;8W51ddOb2zE9d+DR5qtS9WqN6KCpisGY32Z9SCHTxoJzxnJht1UEK8scWVQ8TVLQnyx1FWuhPHJ9&#10;LyuJXEl3LY4XuoytZ052ig57Ke0omxsFzYYSfiVhYxsQnq6NKj2Via6mZ3TC0+8Ll1xm2OoyhIv1&#10;eEqzFPiwvBQ6vvb6m3v7R//13/ybv/RLv2LrHqs06Ry3ubX14PDQ0nMeLeQfQ4CizyxX2R01BtYr&#10;ogcXrElprJM200MtvtQde/Coe6i8ZimW11YArFdwXzc3UNoE+ECxNLPborXk4gR0+uh4Sr04Xmzw&#10;GNKelBQd0nAjFt1SSVQ8cssSMkINc8cHDtGbtlkWH17d2GR+oWOWZyRZo45QAtwwvAPQHppwIats&#10;MK417d90dJBm0nopA+ZELq8yJpHWd6a1WP/d/aO93X1AHezF4RGDSXV4BYKwf7bGmt07hEMsUc16&#10;QEdQ0pvMOcjonBc7L7DTDjdIoXq8TctoxWxjtZl3A/kGZ5nqa+vdhatRQaZPsAeci+WlVYSL3acN&#10;p3wS+eMSH9LnboYsAvv19uPtd/YOFcG8xj/3Zz6eUSmDJ1tQl/85KRwFj04JymFuBx5FGmhYgZQh&#10;nvEFSB3QV8hDZro5kzrlkp2eUZqBk8OuUJRl24NJGi/AjQBmXoEgaexACzCDcit8yBM618dgat6u&#10;xxiiKS30+P57ehwfR9XEMZxhy1EBVu6RYEgNFdo9nqwlMGA/ZHiBq9IhJbXUOcxp16cQYsHYsqRM&#10;DACpPuIZWbLJeJ5m2aZvjJkQp9HV3Xj/7HK08uBjf+gPf/uf+J/dLm4i4S+XDxften/vvU/+BrZo&#10;KcXckplMxBn5Y4U44mmfBlCF/qJepPWMtl4Vtg68RUrBvCsuPe2Yl1e4c6Ihji0zlfXhHLCkxis/&#10;JL6nvJrIim44/ousAHNINrFLRoiyMYt5uSaiv7GxZc/11J1yHXqEEnKb3bIuMd1t+CYrhnLWh201&#10;END9FOJ0p7h8r2b+wC7GCTheesHpqXR5ZSV9NL3ER/4maTcDCdkf+edBXYMdOLpBN9MJGsHBgyDr&#10;mARH5hhXpaLNOTYqsUAZ7CRFEC5R7t+uVa3DE09T26ay3G5tYhf3gXMbbvDb9CHSVCgPttRQmIPC&#10;+XDGInruaBl3MP2n5GlQiW7PTGgY3HABTrSzMbjulKbuyubg6Edd9YFSOW2mp5lx6dWxRnr6MUgr&#10;axs8DnfLtZBQ/oIp4tJcRJ2YCBLPJmGDkSf/IY7mq9jWIPV26oA7hZ7iSPKl7DeLwBWSEbUZNUyy&#10;k6MTDj8mf39vnxU7wTmAleSgMpGuWhcnjeIZcGzQblb2J6eB4acoVJunqeOW2FC+hb0TgwKKPcNN&#10;nrIUK+trLB0OLK4E64Ajz06yDlSXfPjtt9549Qk+Lq4/bsT+PswHwBniAG2M/m/KakAh4AiQkMck&#10;EJ+fXWkO8QwQVCpO+XY6/cLS+ODbH+z8AZL5ABLt8sHd5li4TGAjqygdbJ7EDPykGZpQCy7dXT95&#10;ss1jsYAIJLdqQGV9nPPR8W4mcxSR6QJZRXQ3Sw9OeugKVqWoFbOp9kuisgWi+CKqQMZmopqyKG1N&#10;xfqjdZwTOjehRoa7JTtpkRoKMFF1jhEfZ7AibdcM/zBl7NVLXJttQyBZ/drLB4vzLz1rfOofE764&#10;xZehbE8M9OYKNphsFFOc/I8SEhhpxlYBPQzm08883GfdhKQfabgNEU+mD4n19Po72z+4OD2FW4mo&#10;xd9Jyti2TQY7eGkwPpFV7jKles5uANDB++DhuDJLzK9A2TjWSitq9eISuYzvwOjH88O9fSvRdf2o&#10;VfGLgvic22bEsbAylggLINQ4dEbSnqi3Abl4E81XDRFsaRF9JK6SHgaYBstMndhwDm9genF1eDv3&#10;vX/0f/TkD/xTt7PMPy7k/vJ1+Zlf+Mt7n/3MyuiWZ8ALoq6WO6L+NElRWwwrAvGxy+f1MIfbJ6kK&#10;KP/mzvYFGQGl3+S4BPuKxO8T6ET9tJiYC6VcXu2m2o1mR7NS22WXjDRNz/wHEW4EhV+RgXHdTBxJ&#10;Z2SDmjeue9sQJPrR/cKys2TStwOh8kUBqcZYUBtdRUEZ6VhAp+5JHs70TuM+0+M6XLecBDqLEpOF&#10;gA8Z5pLoGK+PTmnYznrNnEC+NCCkpTShY0aPJ7ZVKQecUaWmlS7KTQkJdYQfypOzpFB+nm2pU17U&#10;bB6rVA5Jl7rdjDgzIQv5ql8v4hhSJ0elg/sSj2ZoPdFAEuBNdjXgZWXjpiX1NU/Vu9GJyi1JpHZA&#10;5T5NLmkEcM3khAzWItT+XkoivjobJcuA0KEGFefUjlowVu0BYnMyMZ8od/viJoAOUKAA4ZpHRzvM&#10;N9jFDVE5N480mYRkTfCi5iYgdlTBQBMuPlNPhTdbF7a6Io8lnqwgRlKLmr2wWcKYs/hBWELrZZWA&#10;FBfjp/LQ3QI61zlGNSkE11ztpMvpbZtOkKxG2zwa6T2kHmdv9/1nL959533ueWVljee3c06mmxad&#10;czOGMvcZZqZEElIxQBPHVTo+o8nnUdBJ4FCJWrDOHFoQV9FRxIDwyAZY+C5LVtzgJ5Gz29paJ2ay&#10;nfTc/IPth6QNzy9hzpzQbHoP8gyg+cUlHWMJCwx/GfFB1YKlmne7e3t2GAAAkHuGcuOytAE439vf&#10;nxnrPdij9ZTySF3UqmnuCrcJ+wjxgN6B0bZaQQFGyNpxFNhE1n96CjBAqHrpndBtBIicvs0wGlNO&#10;JQhtIk2D/JRZX4NP/XM/yUNzCuLgJPQLjqH7IJ9hbOaFgDQ+V1IakiNw8o3kknBBIcqspmU7Um4x&#10;yFSeNXElwwfoZrlhl/d0LjUvzzR5rH475CLlmSWMcZO8kpBVWfQrrIWxnb+ZsaabmxpPN+T1lVUT&#10;WUFy0fd8nT7mmRssqshXx/1TjzvKHiU4oV2nqz6PK+RIJOeBxX/UImb2dsKcq6X26BlZrS9t+uLq&#10;6fH0ybd/91t/6J++HdPsKbr2ay8e8/y//o//r7c7z1/fWltZciakXluSlnGkMoU2iIrTm9KsynE+&#10;TeHG09e7tvpjBsFivzm76cSnR9nOTTHD4r20Vgi0ncxVAP06UFDwUQHoR9SRvqUDT00W8UX1hvBW&#10;/DqdRVHXorc9vXwDj8/VWYGWvGCu7A6ZKiSeV187az7wEMwqGffo98myYNfABwUNCrnyJxz5Bssa&#10;VHofB83wOm3NeI3edPfNqoUtzt9tjGBLORMMWJe0bVEpGKQL3HP+EXFDunQlsEksZ1sXRra75Ut4&#10;psnXYZmHob1iKSW/c0pbOpFXAv0YqlRGBPFr67gWarJ+ctV1eO45xfoC5vr0vjNLU4cFQ15BQKBT&#10;MWS9ewWYteee5ZPh56aAUAiemD0keb6aZ0xy0ai0/iPrY4VRzrz9QFwXo2NiWIdmhD9OyMzzhgM+&#10;i6/G4qAX+FNOWVQw90/BC3gytZoIMD/hCxzFG9qG2g69E/tRvKWzBVQoqRXSm46J02rGTPIylkny&#10;wYOZgkbxdDYueVrTADSOnwPPYbT8iE5MzHLgUXUF0rsNHxNHZJeZ3jtAHYfgCptb21ycPipoSVCZ&#10;ljgIvCHh9uNfYWXQawAUCJK1xyrlO2naSUqx2lw7bq/catEHFweRVWCIGbFTcZONriHnvfnqa2+9&#10;8YZc3Ivzb/jg2688fsTKcvMvdvZOTs/pYZqAypZHrIMggqD2sho/MpBOwgTHDOLRR0HSMoat6+Ts&#10;87blgv+Ufox0mqQK9MU7735Vf3llBQvPzXCdVP8rVryNq6iX53EvLqcg5cfTun4sqz0yUwUj9B28&#10;68nm6tNDlfX4Z3/uJ8Jh60ucDbWbdvVXtqwQtDWKDF+CuEkrYccMNpKCFNjEhFTHhwgEEY9cjMvr&#10;w91d9CNK1K6AfMo4hSGnxMXi6naqtKOYlMUALSDUGTjNckBHBw9iDlYaaPFU1uPSKZGqk5CRjXAB&#10;rNPAG98T1cYb28fHzu6XV8gxm0qDQr7d0nbCVUcWmUex0AaTRX2jMXQkdSBi6EDqsPLMjAjSc2c+&#10;4ZWVLdPjZweHz6/u/uCP/i/vJnSMkuD3d2rqi0//F/+vL/y1X3iyNNlcWdze2EKUrE7EiyymnNQr&#10;z66gpw4jqtN0VpwvTR8CBibDm1NlbiBv8iEHnjdX/V2YeiEEszO4JzPTQBrThI1kf5WoG/uZcNnp&#10;8RFcGvVFvMw0UWrFuSkLRJOFTaeI+LSg5NpaWRM4v/gIyXrCFB7QA91/lH78egSTv0tFT+KVPbIs&#10;E2MUs8cOc1iIb+J/8WSqvDiSV1DPhQvYZSKV6BotfeBsxD3ShSK2sgPX21sKxQWxTu5aw9QMtmmf&#10;iHw1tZeg7GVosI5OtOyQTySJbhTl4ICUqATW1skoiSpr6E940ngeSaDN0pHD5dVUiunjF6e1cTgz&#10;DWCzol9rSufOxovm6QxSAkLVH8dF0jkl1vdDKgQiCe48JhY/VBnI6bZJdLOUyEBHA3vPkQECbdBF&#10;Hhy1gqiLbERxopbBWPlfvAdPkGHhHfxOg13Hc6V6IPViC3WMYrMXODXAoAlMlRm+AmtaSeDK/LPf&#10;q6N238CgCEPKvGxhoRyLgYRAoxCbRUQbrG0we0WrjM+4OD+3tbGOGdhYW8dgvvfuM6wOBQhHlJME&#10;V+HrOKehDlgTgGCzm+wLlpUiR3JXDlgYj4HVnVKUxkxsKRozTUE4xycoEe4fDyPdNkgCaSzNxGqC&#10;b7e2Nh8/3EqRhC0ZuGOKIvHOSLNm3sjoxYsdxIit13MnbYhowQGJ8TMMTbvBUOmtelOZMz9IT0JY&#10;LGfFutNSblxEOHw0DpzMHxzsPX32DO2xuU4B6SbvQHLUnMle8BHOW7q1DMP22ExiYvuIhtHCWpkR&#10;zPABIWjZyXLzT2COoamz2dmztATjPBH743kGrQrTI5qFo2Tm2hQ2ZFJqC2+tbA4/nZ/zBIyFBZjm&#10;eGnoEH0c1liPBG5qdqdGzczi7NMqjwPDBvMrq2NN+BrRcN+sER6YyjqhH0eOTTLtO/SiU8MmhS1s&#10;wnVIobDJ8u3Cj0UhGgCm342zgROcWjCZYUg0ElGuhXLroDPw2354Qh9oi85AyHB0z8bJyXvHJzcP&#10;Xvld//QfoSnb3wl6BAN59oX/6j/6D9euz95+tMmDLWeqN+QPtP7ANUzHNWM0hokQktmfE/Vqho2d&#10;ws9EbZWEh+Ex75HerS36qj4KJqAii3mx3banaCgclQ2p9kxDJQ6gwQFhhLNaUPoOVLTnVOogdCHz&#10;ShjR3p4uV0M2B1ZRmO4UsZnUd+giNat5H+UIpAD+mhvA32esbOqP7PID0RDWl/olRSvxwDSZZmNM&#10;SBpJpv1IB8imP4P2rvdTHaE7E4VY6g1fNPRx5nmVYHWZGhLabxj0DsWWcxC2UzrZowRBOlsC04OB&#10;tKGDjFrCCGYx2/eHxSb01ivyLjQw9aZpI1DPNPiE2jCQxdCJZXi7wiR4xv9YurQTshGPvHKwRQkb&#10;qQkyTDznebkIzq96+T4z323NWArDfhaJ262K5FeC+/f+rGfK8F+Mnu1IM3vL3pJ2FmHn9tiyaCb7&#10;i3U9dbKurqx2oRfzysrx4VHMkWRkLA9fwcfZ4qJeHMqBEJOTzkMZeaQ2um1kCklVSFRSBBwTJig6&#10;J55/85bVtTWSLyzx1vYD8pWcJT5Fz7zHjx8DelAGylNcX9ygvJzmokUEgwaEJNYUU6JBNFLI+oAz&#10;IBG0HJ1Oj9Y31gT6qIoEd15D/ZnSREGjBB2qcnJ8cTaVBJyQUYfs5mafoUszY6wT7jL/dMTd0sL6&#10;StHhu739A+wYuAdzEXVE7kaAEweHR+wELD0YPQPWF/icJTo4PsoYTAz3xGwy4CEqKMTNsNds3M+m&#10;BKQ1D5cutQ5F47uIHg52X4D8b9B6kRwrGVVQbCdbGUNzkPmwMzzPz44OD0BK6d+I64mCNYrENDqB&#10;TSqs0WMK/ZCNlckc/j+a+uPxE5seuRZPTaOhGKK0M1W1p6VBMERJb/GnVEmSRO/MXJEHyLB0biid&#10;rgFqGReSJgzpO8Oj0h2fwRlEJtgQCI/8AKeDK+RE6UClzkKGE1KlH5cxE+aUJMx1xLXt+hJ8E0iS&#10;VZtw7sFemHjaufH8vd3pOrtPTcxWXXWYr82+eA67vEtr0/aYK0B8bYIjngD8rtLRhQRIsYfy0e3s&#10;5oe/8YPf+/uIce8R6uLUfP/5n/93/q27nffe2lzlYQgmbs5PuJoeWjAmZdSYCistCu/zkmczVZj+&#10;ULaDWcBvNxTIdL4GO/d9QIeBdUlUmKRD9spjrXYr5pgySzMnnCUHIfsL4Q7gA8chh2vFGwgYLUhr&#10;j5FkEdPL3PhBL1WOV+YtBFQ3LzmyOsPvwoCE/GcuN90odA2N9LkOfbigEsdvTabX9m95NN1AuijE&#10;Z7TIjV410KkXByKzi58uCAG4sdMGtXivuuCWwLEe18NIAVlisZqBv1iJzo83G5m4JI06nXpVjnY9&#10;WRY/bA1xjNBd9IP04wLZx0KofYpv8B61W4iYtloVfDCb4vcmQ5Cn09+vJuUYJIslVYotxkswEkLY&#10;Mo0hnIEZIbZFp9DGcZa2nMYVY7gAYKmiN4RB0hsuMXdOxaWp2dCVYcC1OckOl0kZGt+IC8zjiNsw&#10;/ZnK2DSn50lZcT6I+2lYw2+VarRq0L+kEkD/EXkiPI3awgD7yD0urEZxYOgHHiukXWDd5dF9SfKT&#10;99QTB4PmXvTvSA4j5qFAgwVJ2X78KOxAaknIppbdD8xCE9FtSjkOD1B6JwfHhPhnxyenHTfMe6zL&#10;D220ZxQQA4kJW4EIWCSDNSSGe+21V01vZOrQwf7uydEhos57rCq8sq3Q5vo6jxmWM3PKqViBTcTY&#10;ppvtR9voKBxHFp/FRBeB//K23cOD3YOD3f2Dnb097A3K0z5WqdEPOX3g0ZN3TTZJHFLDH+Jg2q61&#10;+Xi4p2mkhwiTw3M+mQ7ZyFwd+PjJmdwvnQQLOtRLOCI5SviC6CjUjnqfPA13aRMDmAAh5gppEh5l&#10;4FTmY0hbCgH61a0NNLUsvdSCm7Ig3+l2MaEd7QMxWTuvV1jJJuLgyCIQeKd29Qy/jbAQjUmDKM4N&#10;YM/Z9MQk3pmUO26RE4L25CLJTjBIwLLsFvWxRsbmKfLh0bgklp4NcCdSpy545yxL6eI69e3by2ly&#10;+oCju6GgqalZD8fWG5DJVUwvVt0BipRI9dxcHx2Cz/AusmYmUgTW25GOXk5S6xjPOHV6BCqJk+n2&#10;OHFG72hhsvn4jVe/49tBd2LPND0xaRf/v1/4c0///P9zc3T5cGWZrszpB+tEorpqbBWPjGciJTFq&#10;zsk31I6xYJq0GwchpyDCxmuitEIrjQaweXgEfEeMUwtehN7yTHpSBfQNbyPpqf1ha1IGHZaFh80O&#10;qCNEnPstjcGcW5oUswfWjhMMzdmbUBbmQK5oGe4cwYQxl42usCVpPRj9rlrMlJ5CeOrG1FLXiCYH&#10;OEu+HroeytAOovbSW2JH/QuaOsaDp/ZuM7eMU8ndOmI4WHayqRbDKONp2VxJCEfCbXFNYGpnpp/u&#10;gKV5GX2QSY+RCpqIzkHvi43XYjoGge1MbQvfmzhKv1YcMOlBPUcNGkiijUHSBWPAaivA3DCaLSMs&#10;hJXtFkvZ9MYmnz6i5Aw7QJOZjBcZ7GjiThaKTRSJhi0T7aybb78O6uSubaicKeA8YH5uWg8Lly+y&#10;DE+OY+yNETpl7v4TBAkYzf4e/F0XaTQjOnzfktRtAm+CL6R+99m4rJDrue1KypDIuuIY0+JZKMym&#10;1SAhYaNzG9LAM5mPvQwjyME33CTvzwqFA6ZHkzSv4NIlRpkAxVGWgWjoXGqDOuagBnhhnO+LA+bD&#10;Pp/S4Nm8ia21nPtMj1PnY91Cd/NupJea6eW446UBpxMmrq0ubW9vb24w4lae+ekxwUGcfNhfafPd&#10;GFTPgzQVqRjDuNTijUZvvvoqDCoMjs3otVu3cPXYdWbXkirGnaYysU1hhK0iZujyFIV4Inhm7gjn&#10;0baRGbaHqs6A8xHNJPrgEDvZARthnUzNZwHsAHlf3+ImEzgwzJBbBWY62D+QpBCAkbISFo7w8Mtf&#10;+hIyzAWhlpOrlOqYegIuyxM15mi6i80KhpmBNTd3+6hpFCxPjoYNiz/NTdITwPhX5TT0r7J9gGCK&#10;BL7Untj2U6t1Qk3/KTGwqpztJIMxq5qoF5Mme9Jy0A5tD4Icq87CZDAMxJUCl2h3edzSpOZBbgLa&#10;BnHzXCnWnhVOTJLyqfDJKNKQQzP01j4lSTzJ6yCtakVWAj3uNE8nayUHHk19UahalHbErJ1ZQkWy&#10;Hyzl7u4LrgDPjRXaPTi+AoRf3ZidLG8+3J4eHj1/9t7V8cHM1enbTx4x1YcVh/GTpgkht8RPLxzJ&#10;3jSn5x3dD0nR581YE1fSV6au2R1bA66ZSU/t+s6sAyA2f5f+EQPkuJNUskYjN8wPSBI+V+uoa8bz&#10;2aHvIvllvoWO6QzdCNQoawdM0wXXzgUyYuxhanO5Tvsvo9xRHyno5SuGwn11RAaesl8CoHlSjjET&#10;rNwpUk13inuBbLu4Xd2irCsJZVa4WSnjBF7vP61PN9hfoFOSAF1EUzc5o2ntwmqQwpGVvKELVeRC&#10;9Gaob+afLnMMAMISG29Lbv7ZxoEuV0ych5nWI6lB19EO3ZCPWNOIVIdIEFaljXCNzzJUIbh2CvOw&#10;wVh82P0F7oMvx/bUPUjwkS1mWDq/0gGdYdjxQOEIpkk+sBl166QNVecXIBLwdeJLqcNGA3B7aHF+&#10;lOtrM/gWEaf2DACAos/46TFTWgus63CEh9uZz9qzAXKJj5V5m4bysGbT0cxconqfIbBWOVpXGdhY&#10;tzcegGueq7XqXTxI7l/Gh/IQk3l4C/AFeNtjqhAzswnIIzs1s3fI2h8RasDFRdh4tGREGbujeU55&#10;3Z19qC9pjuFaoSvQZC778vLW+obEmAxm5GAXvA6yqmSLl5a/lNfyKld1FjhKgX4+Tx49RCMxUQ7L&#10;RPskWB/qlrxY2y++//yIXBQDxpPx6roplgkv0kJ56NqoN5hJaWqMxOu8+SvvvgNZE1xheXGFO3LO&#10;jsRYFw0HVK7ehV232oG5NpjogNtjKXhARdHBe5BDzno6IsA+C2/mLzyaH0kbSH/I95r8GEJAcWpC&#10;OuVYp6DkBsWpYwBbHe7olbgk6FxTYTZUEgzhJ8ix2SLsqrOcL2kphoEB5gfoSDUKrrlREqhOQXq8&#10;GB4V8qn/NK8kj5t0O1U6EQ7ddNsnhr+RrZHWnDsxr9R7s0cKpgY0yBSesTwLL5ACBIzlPDoi9Zts&#10;KBttxk23MxwgZTTdnIVO870iI6TLr2/pds6zJN9oJBKt4OKSzITZDaPl7nR6+Ozd68O9u5P9reXJ&#10;Q4CoEFkuTqHEzzGAWaTCzu8OEAqe6RJX4l1Tf+6u1ANV9iK+qTmUdiJAGWKAbw5HjVXTZCZdxqdM&#10;ceUnaka1pd59dLeSDBAfrdcAxfLfHCsn7/T4+SxzjuYMXmlJjiQ72XsWxPRTfin4HF5Tyq8T5Kqb&#10;8m3hq0UqxFdtXWY6wqA4NWba+yulMykGSZ/eqlF2CKcprcw9+6onjrHnHOuldtBX4s1WV6K7Qz5R&#10;uZcvwT2jtEl7IG0wOvmv6Wjn7g19PAbed9IVahbT2yZOqxNVcPqqxl78vWCIdlSfWtug2xFnFpWZ&#10;r7vv5Hc/qpjDq/qT061dQZZUxCl31EamFVS/q1ssqIJKdk6wc/P4jY+f9IDNNOSY4P/yyEZwJgRF&#10;ioFToX6zLFYt0bUe7xicwb4c1zfLi4z1wgNd9M0BcFg9Thr/AxsSabq5kjaThLyeQ14lh+LVsFD9&#10;STPV7nU8hRDDtQbucfxM1qeRo6FBW4GHZ43rmgvKteGqzISzgHBxcXNrA+vCJ4FmafRBIkosVHKk&#10;rgdCwKfiuMfmz83t7O4ws6xkT60BeWlQwZurV155BTUtAUmavDWTVm8RQZCjTtqs8jOZh1wk6Qj4&#10;y+mvTqdbgTBIzc/HvuWbH29vH+zt8j52/2SqU39MfvLu7sXOAZiLxzOzu9qlh7+YVkhNUo6RllJT&#10;ZL5Kdc8AE6P2tuxgUOoyOlpjQ8BztH9ITgg8StA8rdzwPNAm1HAmMqbFxyzozeHBIRJmklwFyBo4&#10;wYP/1Jngify5vfRgntgHizXig9nc9IEK10V4/Gd/7sc4V+YDL+EMAo1hJWz3OZRp51zVi83s2qEP&#10;qkERNLKOHxUeGU0IS5PaMnr0+TnzlN67BACMOAioPFKFCCX7DboexzdjLVKRZX8p56dpYE00R+jT&#10;ptfFzXjDNiNVyaIJYrojbSjiJtbi0tZ9QMl4Qm3UoPFKckZShJ1trq8gCOPCsw1AaWgj9Urn3psL&#10;VhQizYC9Uvc4B4IqhMn44Lc0EFhcXVgwtrq9w2jbnzk2EBq8Kx7ynP5ssu2KflJhujD3PfV7k/zQ&#10;+V4y9gYT6kLlVYe6p53zUTqfrUfjLNWjEV7PRaLBWwPCx3ImsxpS0+wzzleLLYshxo3N4dBxqF22&#10;sCpaxDsEd05HWTEQW5WmE3yaKeYZLfrIQyUPGbPPKlmjlQNuZ/4w5NSDtM8NssHmtj4bx4TtM/qL&#10;6swhjGVu24R0kmsBPU9SmavR4l2ScyCBpHuUBaumdIbOSjo7FA6gW3NB1jOpVHuc9rL1nthha45j&#10;/HpNExicxjTUHRggBC5qImbfnJE3a2GeRjEuc5J4hln8kE3lGkKiONrJJkWzG3uwy90m4Akdi3Qv&#10;6m9DZLR0IiCDkoJu5VpEu/TwOQXQSGl28lNjh8/e3eFoU3yo3U37Ad2utBDQzGOuUoQCpk8vTSjG&#10;HrqBIWMyoV8KedkTUZ5risLtK5L5sQmUs4lCw7CGLbCxF2KOlqKbxkkWGkQ/+oB2m3O2gFnxxYXV&#10;9TVHW97d4rtyhQcba482tx4/2Obc0uVDC6pgmBNrtVQjPmu3z+jsYYDvLrigkF5smoqa7rJjA/C4&#10;n+/s47fqczj2wZBCL+HOgIl9oYYmd0hIOtYNhyx4d8MsBXOJ6+uE4tz0u0+fMccQ5hQMaXK/SCNa&#10;iBMdGhgQFMdUZnyd7j5ynzRaR7UVLZnFTCMgFbqkSmhidsjgOoStp9NTOx3CaqOldYvjE76IsFOV&#10;dk+Ez3as8ght0cU12UcdX/nH5hHrolnO1rC1sYveq0I+/tmf/TFhNNl4+hq8yx68Q5ebIZHCz1wj&#10;RVQYSMuGWEP/1EaJr9h2LgbK/7miIdhaRGnIgsNBvgvuDt4TijLmxa67HkhUydAlfZgA1PBWW0et&#10;7ZlpGbaJfxL+aE4RqeCzfImnbiA/2HqlEin/DK+cDXRIo43qteL3owC0DSRY+G6KR6dM/5IwGKtz&#10;S+gUGxaObbyJILyqCQ0YQx8WzFCT+gDuEDaST2IoKk6WKjIet/cQBzQtUxqSW+A0gBJGQPGG6qrk&#10;n76zGciKCyKrkspdVfMm6PNXKkGSYOLtGXGQUoVEDzdhs6h9WJYmCWOuB9hKfZf8bYjJMqvrp7tr&#10;bd9+LQijjfVeXFe726CIIzUa4FT8dwKI/Xdyqw3eQSrrJ2qxoqDT7jxAs/3Ec8AGsEKGu/51MpOR&#10;FAylNY06e4GhJe2mNZIVohE2FWvOCfcs8sNtxCuvThw0b74iurUuuf+sExc/slnJdJTV1AMdGDEn&#10;7VDwWiUunJ2eTjoBYfhy0jBAVgLEm66qUgHZejIdXNUd9qeJy2jXJG7b8lE0chi+6tZQIb2m3pQD&#10;X8A2DDSdEJRK5WtroA3gAQoMem4hKpjZb3/BsP9Mflqi4sABbqBNUVh1so2gBpQKyFY029bmiy5d&#10;kLc2OByekb/ElFocFfkauCIsLGbDlY8y7aPVPHsb6dOiWKTXgUWzaepC7Bmvy0dmv9bXNxi+laGx&#10;R2yb8sU0JerxJhNMTmxw1NOl0W0MXKo3cJjQnJkGC5Ch6RWUh9J3QboPTY3AU8nDCaN+GH+FNQPT&#10;iIZxRCd2Ds7Jg7W1Vx5ts3GALodHh8AeuoYLE9qrMmaBLZbWMmLsAPMQ5fMQlyQHHpeACu/Um1gh&#10;6WGyGJjzJTt+oLEvKbQ27mB3cIBcTbSzTeVOnXWFnJh8PjMJXxUsppTT2kjrpQy3mgHjqvMc+6cS&#10;c3OtbtMJbXPphp5BpZwqlfZzdD39UyqsO5saRx2LU5uT7MuOnyqaQMyeqnhVrnBw7XRxkt9hAkGD&#10;k1nj3Jw5Q1pg4AurPSnDZWTDcsImW5KWPZab0YNHiNlO23jmKGqF4knirQPM2XYrtLrWzjkloXOR&#10;02XYG7TbRvojp7sVN6YxIORMuIoIE9doD8KYlpPFJ8JmMNmETxCNDz0hi9sWBK6ENLWc27TigIxE&#10;OwWbjXRVlOOUYagsdF0lL1dXNurn+MZ7Dveu+L6GovZsoLB3MdU+dg7Te7CsQHpDuDoxmEbKKc72&#10;wIf8H89bRJudqtFSUys/GnwPZ0ZoB6ruhIDY4GjbRCnOA2U7Gw2owMSXPMye8CFZ59Lapj0NFlTx&#10;vDQhohP10vtELlekhWPWPOFgRNtoRV0DfjdMTjKOFs9HmNhfNVfKoaJI+P9wkJsX8qazs1XHOQNy&#10;AWuZElxl0kfqy8uK8Q5VQtYKkvTiHvOUWtncZhmK2g/kqEhO5OVrur6z7wariXRhnulhrFqxfXXT&#10;aKwdO6r/7BdaMeEHMlYVjSrZ154Wtsiw4DCF+H0cKaecTEdKKDHsH03cEDLcUqwae8WMFsYC2GfO&#10;/m2CVlCTlbW03h0WSUDc6kExZQouUm5qXjQ0aMmDuI01J/GpDXPCt7OeMg3whGZ9bAtYGn5posIJ&#10;Sz9oNWAdjsasPHXmxwb8bBRrIyQJ4EQYjx49kr1Mu4/VZb2iudnp4eHzXQpKjmSIu4AwO0ivBSWT&#10;TcQTj5gIs7QEL8VxdBSMIfJEsLhKEPvYQBaEOkAIe+ZR4rd66pVMgQJUDzrBAS4Wu4xXKcy2LffM&#10;9tbW6uoKi0yLJUgLLube/onT64VWWE4+xU1wjgpPi7ln69kiyB6a7ZwKRS7ERyvLWSW66FyQwpWh&#10;HlAJytai+gvEFXxGCFfJ4CGNTobWS5KUCndoJiPaUv711inS9qsVn/JH02opD5ikeKJk8C71DA4u&#10;HRBzuDSY9bqHCsCgzzmEQ3pEpRzXRkNacLSTOxIpdOcahVlX7rALBBlrrGL1GBv42PqIotVMGwzl&#10;7r7lmKO7zmhVk6OihuJ6OPyc8Hh5NUpNWGdKcTesOqKewktftVGqt+RpnARmSz+2lOqxoGIilgqA&#10;pGt1bESXeDSPpsLoFynTIZXnbEQttBI3emDguJn/lIDcmywAx3uisj0ZLlEi7B7yXsHfxtr1oZzO&#10;la499m/SbLiBvRkEv6eiy1swhHUr8K2OzhZ0EaIrnXnGD8kgZn1equCeQ9MUcd5jgbLdhlCZLtYn&#10;svw56r5hYHYkvM7oCEsGE2/ycy0BUfOMwDc/Ob3AO5Dw3oWSETSEBaZHmvxx11TganC/P/V43cSu&#10;fMY28xqo4s19uR3tA93ZS3WMg6dHBnkK7a1OvtPTB9HsV/B1SpTtLMJ2yld1SV8ubB11JehvMwYA&#10;oAmifPWJ+FIpGWP7FuUoGM+3Ng+Fy07wwLwnfTG9N0JsFm9ljbwTXXzlXJi5ZXjmFb+SbHRwNE1N&#10;h350UFMrjPb2Dp4+33n/2fNnL55bio0blf/h9Vh3yKbzUFSx0oCBjD38BFo1wCymtPfcoiqWC0VC&#10;9yKeaJH+G46mUx6cnGRi6+oU5Z8MM3/a/xQPyEaSxcpCUI2sujv3DJmedN6AMnHs+P04c7gSQ9BG&#10;9SFLs7JER6bHrzwCUmCkoQcHUOjmloZmT3d2eRaShqgrElfZEb8FjcntqaBH1MTRrd/mU1Qdo74J&#10;V7fXNzFxBpHSkwz4JLWlRh855iJVPs4QnBEWf/u11yjHsFIiQzvJrxLnWZ99cvrus+edqiODPA4L&#10;N0x2oVF7j5J9d/P4WEcbksRNEYzVpTCLyJaxyMWv/dNTTE7rCLllA+y7pJPn0ZCRkmiUd/KMzIoS&#10;uky3PxG2e18NifU4Yew5RYr6cNJ9z/B6iQdWHdwrQ6RPFNrmXN56ZN03qLaQkHgikeohTV/1pE51&#10;87qfSKzoqteBnJS8LWrAW+xRz6RUbqWq0HOW++5hGA6w7cHM74c30+arnqYgucM4u371vT69Fm8L&#10;UwVSL/eQ4EyCNQojRgF1mVwTvMVUKfJBIil+TlpKVmMI5961DpJimvuivkDnurdXddDHH/odc1id&#10;tMKfA45RpeM7Ci95lSo7Q0B05MD1iWnpeXi5An1bNSmX9TbjSA6+Kro1I/nCUyYU8thWv5TSfm/D&#10;VZ1Vsvy26juwRkKKIXHhz/p1toxI9eBLd7WP4O0tLrB3+adoqjPCKHeah5m77J7qxllG7H7bNmXA&#10;kSWi30HXlCQbv1bhq5oz4onX2UvVlwHwevmN3VP9CTVmTFj+81Kxcv/FmnlDSXse12Bx/NB4gwUZ&#10;muXqsdZU1OylkYUfNGNEHNZYPuE8l6q09+LeoYciM2dTwC5NMKDkvW0wAavX2QkGyflHV5t3VdRB&#10;Hq5MUT557dWPfvSjJp1UA6Br5nVJfdHWAwnn+oDSgFLQEfntITDHxdU7T58dTekbd0rHGTALDQ8L&#10;iCFM3z5W1aq2S1u+4WlmIIlVMzaP10oljiC0J6bWs3ZwiWFOqeLcQGCW3q3cOAKsgGYwN9Tg8VAE&#10;aqCTRuK7FGqDeNkcEUl0aMaXO8vYa/sN0N/jCmsB6gvboScbdajPLE3Q8SHaIYNZeRSNCO3ahp0z&#10;U3cs5korbWqsUsvODtkemVQtBmCR1gyLfDPgkE5FkhAKM3xW2wYB+GIjFjeXl19/7QmkQH54eDp9&#10;vr/L3vM+luwQrrCNCGcP9g716u6gdmBGDe57qZfHltv2VOIpEmSIus6iPkynpWoeMUPnBkfCTcFZ&#10;l4UCJsOtOnBIkFokXeJvXi+lhQX0mZxvoNuhpyzhT5NZhR4pvW9bmFWPckvmz2mpsOzBlOzrksLa&#10;2/HHf+Jf5EiBQWQM11Bp7aXY3WCjbZXAPhMOIKgsCpaIg8JIXylvV8ynEW+yVsBGg3b8YAeIzdX0&#10;RlViWNEyFB8yjYakPSyKIy7FDVFwyTKhy7B1CAQ0csFQrBmT7QN0cAP8GxvJsqHw5XyAfoSFbeCf&#10;kbrSEmDRHh4Gnr5Ocg9uvAl1jNuZn51n4AVUMnQMBQO0duLLgpAOHrqdJdJhNsxOQlo1o3hmQCIa&#10;uwCHuayWKFPFfpxmamSuXNz63qyJ1HbyPFKOxQC5P+4fKXGWlJerO+CUXnw7NngIuEDN7FmBcr/B&#10;ceUI+KskueIq0jvU3qdhrGVaY1gudgyUwz5Ni+AGyMb11dIm94zgFIcM/zX94hQ0DAGlwylK5uq8&#10;za1PtC9zkr8Id5gMZ6l4xIycneWk7R0dENClD+Iy7+aDfIpFNt+QZt8ynOScSefS+U3/bVrBMQkb&#10;8QXRE5XTZbuBegpkJsIuMELMIcjDmvB+5CFTZW29ZIbAHgbpnBVrypX5CdvDOvCkJZwKr1nFClvS&#10;silePJ2H0VGzRrccrBRvpxc+mtLZ8qg1Cu3QKmg5jbIZNejeuMbxdnf2dvmaVBuOp+dSOSmO4kXJ&#10;HGsTkfaSQQhdYnkvaNVQ+mCtvf76a2++9eYv/+qvmXiKkrWJAv1nFpdQlDb3oLUmc+5htZ+e7x0c&#10;vvvsBV4Pgm7lz+ICSaJUaAl9pfuPTU6k6NiFzokB6j+bNBlVp4W0hX8JCo2R+QRTuETAaOWo7yz2&#10;4RanRlmPIqYaMTmir5PG3KSuc7+AvEHY6JBzQ4EbcwCE/VgX056G5eHFxnvl/Q8BPVBjAsizJzTc&#10;uTxnlNkH3nqDDvr8nYYjOzt7mAG2fHv7Ife5sriMkwQ8UkYAawUGbeuCq+u9/d340DMbG5SxWByL&#10;NgDJZdUIbOy1VMcx7ongKj2vqW+8u95ch6G38IHXHn/sYx/b2dndPzw4u7gmD4sk7dBbeY/RZZfk&#10;CqzSDOtUJFAaO9iy1eEpBdCicTM8iIXQSX0hELrwAKdihaTBLdrkc3RoqFvJMxKkQO1AIwHYQtEu&#10;DQENVsSDVyad66SK53v4ncHG2/h2RBrRgW+WLjuKOp9NHzHry1SgKmi9JOuE0ZxRwuIQn/ipf8VL&#10;ZWwSyFO6LuldGtFT+UEBdAaJcEV2GnyJLU/GPommMLT5J228wk/3hKCkMXgWZdNaDNnioEJMDjTr&#10;NHh6aFnFb7OhWFn5J6g9Zx3lRLI+oDMOREiXDCYN8j79dB81+UA1i2kl3alGqNRNncJ4U3XSmTs4&#10;CW8Io19TNmOxCaXYaHPmTpx6ojISt5GEwz6svcw4D9plZR6PNY0JltuCCn2kyhNMx0NPo1W9bAjI&#10;mD5SMUFRJSZeIUDQjARemlHmzoUWcoQsQ6LtDpUIV1cPth8QiSErHR+XvrRjimfxXgjZuut6HBaq&#10;UOicxB3flWYUAnfhUYkVzoNHF3NgF4w/uPOjk2mr5/EJOFroR5VgpxylxRLHCW2rdCY2KnCNDrJF&#10;bZpqcjViUVspxf8qMI3ysmManeQuZLnwHgxh5lvik9kVSFM3WabETGC9E7PuWWsqWfTQ4hJsf9Ky&#10;CTk7d9ydKgrPDeiqpQuwkAIrlpaBqIgGE/FTUNDejyCFgmF3Y/6aqU92ishYEm5AvCqo1DAlnQsC&#10;AWstlBevzzbpCkPzH9H8eopqYqn4iTW3kwk9SO38R0DQ7vVsB/dcGkDmv3mJ0SwkDfQZp4AbAJNl&#10;6RhD9ZWvfhWeGrsTvhPDYSldKetmznaxM7PPnu88e/ECH5mHQjlCoqD9ZhxGn9eyNesgEwlkhvrc&#10;PHRjeeLJBgu7q3fAvk8knumd3diYJYUFWnMZDRjR9hnIcD8TVgOJxbZoqqrMPpdnZbJUj8RLxeW0&#10;92ZCjeJF9bIHCjxNXnDNJvNbDza5bVI9esErANYP3nr9DeT26bvv8VzJxagmdg4OwRVefeVJCj75&#10;6znfyN8xFTS/lC3DDo7uHm4/fOPND7z25Anm8P/7N/7ms70Dnn9rcwPOX90puJwoUWAITDegB0+M&#10;s/WRD38D4m19zc4OfBJCinBQR8+fvwBk5ryDd/MY1Grant59b1ip6gs/VeqFa56sIEaVv3CigVvs&#10;/AAZHLoIiBNcIEf9atqfP3+2v3eI2nq4vcXSopEljGU4Q4EX7rYtTA1DfKWrz7WwoT5W5tBXkgfM&#10;MHlv7o2zIY0t+YbwGkz/sfp4t0i7ZPWf/sSPUORC6IZGgzkMORoKSq/lSbPwK2xrE5R2O4XY4rRv&#10;iOL2I7eLHnfEpviEIBV058oQazOTOu02vuF0p3k9XoRNTbEE+NQeqTSrNFK3W5PHlRBaH4ppmEd7&#10;aVXq6RDHIDlDVwpbtFBfc3tysIcTewoIJR4dqnUKpzBH6MJzlMHx0fn0hPcYqBwe2IdTvoH5AVbW&#10;/v3ztFQ90ZlCR6frv/4HCigvnda0YlFIydukdNC0Ia6+7UxNXZL1adstVF6MBw1P8pBROkwmY4mE&#10;UEG14HdD7FtZAbRvbF6lqe95RcXU3iV1YmEQolFpgMhaMb2Y+8EyZYaTjiRXa6ZI/zBNEVuCzFen&#10;uNdDjIZCSjifFqTISxSCsNrqHhjhn5wEPDU8zfTt1YzbOSFNulGkNui4tfy9nAhrW28ARQ0jeVgb&#10;F8RgZBmcAVHE2Tw7wb5kzaFSWdA2X+ozpoOKZkDOA663+kMLR6eRTGW2hjByHMwmPUFHI9wq3iCB&#10;N+2cLM1gkc36qEs0e5nHIby9MHG60cUFqSQOBb9lEfDLeDT+nhhz6HxCr6Pmkpr4Ze0yVIwmNmmf&#10;Hy5ESxJaRGwrn9ZqCUHhSRNejIihvRPKapgslXxt6sjx9WYomD48PkRrvP/iObWafAXQho2nT2if&#10;sElQgzLB4cX/o7IcbAAlTYxicR27xZPewaGmQCOVTYF0bccsC9voEzPZRlQm5NPCR+2p2+7/ZWLw&#10;RKBEHW/rL8glXE1yocVramcEBkosjAiMClfW2oV91OnFoHptTsQR6RboKOItZQ6GhnZxUZLJCs6c&#10;2CbSRiSBXdhYX3/zzTc21tcQhveevv/5L32Rnnn4YjwCx8Ey8ahIFhcJkdRBe6yEfipQKUOiK4zK&#10;feP1N1AZT58/o96D3QQ4phYDXYrex3YiCXnqJFfpzJOCr0cPt588ee3d994nLtmhpuv0/AW+9SHf&#10;cAnBJU3MrXVgs/hG9pVmpJZ3hI1TnI2FCOBAdjfNMMLubqaEeJIFZJcb8EkXsZ+zrRo2Nza++7t/&#10;97d800e//MUv0YwpmUDi/mMeCpHGpMWRcr5tsMwBFFXbJIWQQVfOSqZPACtgNjIti8NNMntgX43o&#10;egvZfXNajnziE/8y1sRwUo5RiASpRnPP7OQgMSMxvipMBM+aaVsmhVoWp8aKeKecaV5IkS0tc/eq&#10;+bhCdjq3NYNUZfQiDDdE4PjkuFy3hO0JTxO8a1vYEttCLq8zOUI3xB+iv5KwpIkHasZezBhbd3ne&#10;y6bCWIKEuJ22SJ9MxKl0pZsRyQ9kqorYhmQu1jU6i4yzbm7qyDkDZLYkkN7c8Cv6YtuFx+5RQyN8&#10;frW0vMroA08uRcLhWgR+wlmwX8vLjpoEeulehjq2V3WS7El+B2PFARMrvzzDzhIKNbWdfIiV30go&#10;5iRFJ74E7zNYgp0L2MhoFWl2/KvKK99uEWoNOP+fGn1roo2Ngm3wbC29FRxwkAdKo4i/95+AeGhj&#10;5L6bQsgh5cnTO7LYumUV6ZCARsf3F3xw+IYNJTjkBDR4lxmSYPPSNuiAzNvJLDaHxndNgkjcnLMR&#10;Age7Y3TODnYWX/pRNElqDivYSKkd3I+8OfGS0LSj0zn2PDvvQYkg/SwggCnP2DRmqm58OtdEHZYM&#10;u+0AnW+tT53YswGQdYwpvmRF8Kli9/W4Hd9Y1pod9703Fk7P0DGA0pxZSZzuWt+o93qs4gZ45c5j&#10;dQL9Kt/5/tMX+4dHsBHafJqdWd/Y5OwaXojVyCws35N7SIcQFZyti9ynof2shzA3zG1zV/qHGUqr&#10;6cqUE/4XrSTZIHE3dyLPjcVFUfLVWTMEm7TePIZUcp5qRZ+ER0gc5kvVnFVyRiUxaJS4u78wOb++&#10;ZEteefLECRQLEwgbv/u7vhOhBGz53Bc+z+e4GvxqJrrSWtpu4+mUj0iRNYRqZQIksx85ZIpfdhNn&#10;g7uAB/3e++8fHe4DIhEcm9e4ulxlPO3qKpNuUCiKxDVN6vnaOeBIPk7qjkjg4JiltkG6KiJdkDwX&#10;oQbQbkhXLx16cRuwRny1xj6n0cCbHn40+rC1jhIYpoq/C1NcP8OMuvDYAsXMb775JiuytDhBTeNE&#10;f+qTn+TpBARQergu52dmkFqZkVxXBaMqlMsN8Mg9u1QRSm4JZZKyLEVQHZWyLMP6HId2KBt/4id+&#10;yAOszw2+aQv/6gg8RDashFlTpFLZpLUh/iS5eavKXYCT8j073lmha1uZtn4UYMXZ6JY32nQ0gU0g&#10;KfjRizWKDAsiBE+H8kpC4J7ITE1xlpkHESfL7vZy7MhEHO/tgg/h2SdFacgQcgMZRXB2bNoBneQE&#10;XVQAZBGtUQPCx31iN+rjma+LQ6xHnzbZUjXSVib0uFm+jlOo0meGwDFdGW2Co5fNfZ+fWRGZ4g7P&#10;MB1qLPhlWIHuMI+mTYr3IaoUQyqUo1dJk/40PApeJHU5FYwNKj3eKRfm5g17/bmqE5WNok0FJREW&#10;RtTmFTrY1oLa6kVF49hfA3N2J3nLTMwKddI8AVOsUp2oqk3Nacl2phJGM6TBqxaNhMyVmWwI7jq4&#10;ooBAqjmnVVneoeU1wElxU0jQJSLTP17WA1Zt0ZHk5dHlmg6Vl4hCch/A0cZoy3ydvZ/Uf1EuiVkI&#10;vWJO/JRnJDLO1/BX9sFvV/aSUSDGSqFdoRUbRicH6OPe3cEeKEz/0ietTg/QAbiXxkN1nJvHT7WO&#10;mxtuqn9RNFkvA4VUS+Lu4VvYP4tPIp6Wb6isUXBaH9KADDuekl8KuMQuqBPRTelSgkkQ5KVf3e0M&#10;PLB333+2T87QYd5zNLPnQWCq2adULTWmo5NfYaLUrkmtCuGbpE9TNpluw9gpqQcwi60ppyaF+Abk&#10;WlKXMjzGu2J57aJX7aCmCAyRtK59XNP3J26aIpbUaNASlzq5aO13CjhrDIgY6o1qn66uUKCoY1KX&#10;OL/bj15ZXWNwzSqpFbTTK6+8ysJ84QtfRLQQVLxvFhrbiehygoUk4nMJHiZi4LvsZjxxhR9sbaJ5&#10;nz9/Drlv/+Bwd38fRw2vyRPkQdSPoW4ezf7Kk0fkmmiS98BuqNzV6ICqiJk5/G6ekXIgkDcODo48&#10;tWeoTqU5A9U0GBmxpJEgCxXmEsvNk6YfzjBLl4JDbgwzyTFkPoN1eWlkqDd/7cwdNmt3Z5cYET71&#10;V7/6zrOn73MdbgPj7wFPNYY55JDcQmrSfveQ2mciqpUl7aOVW6xXZBULeECabISQY1Rq+1JBvIrx&#10;+BMf/5d09WGbtBQlzrXnOaa+VqXkj+gvM13uaEjEikIYuKqz1NHF13FmnXAbWRRgX4PNVNrYwj9F&#10;K+E5qRPsx6a25zrmJ/kmF/jEmVvYaPoY0KeKZR3NMApewOjkiNMEQRMjJvqjBqf3v91FuPz5yamM&#10;Hw7hqSUtQApCLmlFVLqXRw5JTWCnkkqfVYPxsCkSdvtQbVmr/5hOj/UoUY6e8LDi0zuf1vuLIADW&#10;y0Tbpk5dUhRXpvWsXmraAKl4QpUM59fJ3LYRuCcgyhlgPhvgY/Rj+uGorGq9LHZPc+MEZUMxQgrE&#10;bZmEsrMR0uX18rIrEC4UMJlpTRv1ZvgbT6PXGaPoZumhW85fcTQ3kPoF9jrmAd/Wsqj6a2LcuKuM&#10;TAP/6dzVLGOaRdhbUWMp79uCcL5l88EWZ0/9IkZmgFm7pW6xn7VaQ7GekaXAc3MpUo7qNc1J6mWK&#10;VwQ5tfwn/DEeDE3A/aQlIY17Vjnz9tNJlt85KSXqDPxu7yqNVS1OwX1jhbX3dT6Ckr10EYz97cOl&#10;5PsmtLXLbOAn7EdqOjqoYYdl8vkeeRRukUEGrjr3jzfHLWD5uLwOdXxgcNVlGBGz88TlOzRv29/f&#10;Oz4mqw6GgmY2GogjCe0XuMOe/xlHxt+5iFO9bSAuc9loDTjSkQIm+pCcJJocpqUPELPEo2HAqTWP&#10;DA/9VbjtOgeFMuJwIAMaWrlLMbPBdnxVs1e5dzKO5t+Y+AZLhaiRCqNb3oNHD1lwah9wsccLdmQm&#10;+YBSJsyn6ynL/dV33sWwdPqMU1dprOwUpgsSYIYf5WVr8fVl9nZ31tfWHmxufvQjH9liwurhwfvv&#10;v7uz9yJLnpTv7R0wIHgrvirP8XB74+H2Js1V1xlfy2CB6CSYM6Q0YabbYzqW3rZ2M0acSlEGcXRU&#10;ND+xAYugs9kLj23uB9EtA5jLoXB0wzlHOJch20vBlnnpRQDEnSqFjb+7pekb2XLWBzOZQCQEh3jU&#10;eFfsS/RGBCYmny+Vym0/S4sS/E2pZpmRUh0iEpspLopi0oyJ2IPU4UL89E/9cI5xXZkyRSwcFmHN&#10;hWz3F21ala1PMozmsjzPmtTUY3uBMPNg9ufghELlmKKkiVyazs+2b6Qd71KgZH+J1uOF3ntJpj4l&#10;GLhgqHZ8fERfRtDYrtYS7KGRCVZQ3GHtqylamoRYvzQHewZ/krs9OeCdN0yyRMWT0onLaSWISRXt&#10;nuVeNe8hzROs+cBtZgTygC1qp4JYLD04w8xAV2F52WakALQRXKLCpjZpyKeGShTMvTkNWksWu14F&#10;nBoifqsYzdJ6xpE/PGA1FD93ne9rxP374IaLSqnovU9r9EOB55gVAxgqTXQAmVQZ/nj5J7HHztWt&#10;h4vjxr5x8NS2QUh6IMUl24ISZIY2ZqHIS1MT0fLvqY7TWycElJDgDVw72jnTEqKpU5mZ3tCEva0/&#10;qrHRxeDqcRBMqScOnzoKGlfMBBphmiujy2ylVhdcP8KoxCPNs3Ny6LdAwhbwd3V9kxs2qGAZkxSt&#10;oVWZXlzwT9WNg7s6VEGtl1/hmyreyqsQkHAb/xTtja/NegINJMhLTk2nTzyhhUjcEI6zmsO4BDcg&#10;gSNbGGaok7n1pDPHIHvvOA8JHKB8p89e7PLnEaaF+Hpx1bQUTcBziY4HgzNkBd19Nxh3KgivsUK8&#10;IUksdM9IJxb7yLpaHjZBLWuywTStzHSocUvy8ZnaYUbEwz6F9bNSK6Rm8YwryVbrIJPdSp0YpVV9&#10;YZyXIVCIgWpL83xND34AEdgBNCFdYsKW81SBX/S1WSa4UfDBwd8dWZLQxpwzfBL6KzEF2y7E6iAO&#10;nOUxSSkdT483NzdomPfkyWMkERnhjNOoqshMrA64FsffelK+7smj7SePHz56wHBBM7pGlpoaO2zY&#10;xgyKpLKn96aHl/DRiKJG+r44oEISkpr8Meg0SLmwcsYsGNZQIKC3c8mpE5G4tiOFIDuvUxuuse2s&#10;SUgEg9evlk+6JQX5OenxevlTH6W9a3IPJsnjE7kp990j2EN+GARbxNzFD8U76Kr+SjzR8fjnfupf&#10;Rlq4kN8TZoX+slwav8walvxO3MQuQgahZSvnWkOJRJjUqvkan2ocmR5Ys5jIJAPU45BkZMKy9OIn&#10;yTnadBqOoFTiGNvBqbeoYczUtWU9YyY9o1w4fspTRnQQcSQ1bTbSZbhhHhkqkIgoHVVSWCgVFOqI&#10;fOmm4KqPNEVDv1Clqais+e40FeIfWNFASERw1Oacr6qOhQgGbMd845zTMFMZaPoY2CR9zcPbtqw8&#10;vDqPoIdHzxP/y6ImVw9XJZM4+FKMOXJT6alr4z5lk8P3t61tfcBaUH1wO2kAgCD/hHEWO/GkwYV9&#10;iydE2Evlm2Y9mhwVUOwfFxbSjUngnfchmCQfHzzFgaIlGdHr98KpkAYzouM7exSVpPsfWI1zijup&#10;7GZeFPW15sGLfVdT54yYw1DDBeCGhMMRYvVAutGDNMk0+XyPluSD6QEST0eENPiYX0p2ZGFha/uR&#10;xRRSDtlk2hgNleCuWMpOo5qtxAkzNXNIfSJrlz1OmPOUqAn7Yp8ixzZZtAVz53/P2cXbKm1RxVzV&#10;JntSx0518qCIuIw24rCwCvjC2W+YB0m+RsFHpLWyYlSyPNvZfb67h7vFseFhllfW9E/dHk2IrJlk&#10;QUyQZH40rzoH7Hltf9OG3SaNRwvTOOFhfPNoUlPEwxQAUnDR4c7lQX9HJOx2m9EzaGS7vNYb6DXr&#10;mRn8GTkw8AUncrggG2rofd/vTYgMcVpc4NFQj9ZZz5HURWiZRbvBY5BhI1P6yU99ynAe2rv0iXa4&#10;zrwC+s8AguH1Ly2+8vBh4WkiM8SXbBCICukcwB90Ouusf+Od6SukcO6GHiDBx2ZX11e+7aMfffON&#10;1zhKSYrqJjBki3tzCvjlhd14Ro5URfhxwSz1lJgM8GjKgRsBsOdYuRYYaIVHC+9YDwrZ4sPyp5xr&#10;O2vYfI+DEXKI9RinJ3azAKHuduSJ0io2L11AIzObGxvLBX+wQXCmNvOFjbbJozhJvcM2Y7qcgxea&#10;TeJpdZQwei4YkorORHzB2Zmzw1/N2daI8dbOs2Fr7vm/OiEoYs5h/erSh51jZ/GRJSdJZ4ltlSum&#10;do40oL/4Vu/Db/PZeT+hsL3fzTXb9RWlhgF0xNQpRkKyhA6gNiXEhnhLpBCBRCwBGt0Q6Oj62cAv&#10;Ywl91Amrfz49sj+RrHCL0dFa3a0eYehEotRBdfXr7wdI808gJ65WJgbKgadGeTZ0UpZT3tLIJXWf&#10;jiCo3hTTIAywl2laUtk1ycPD89YYaGLvv4uf9JDYkSNM4f4EeFiEKk3dYBB217m2rNvUuLuAaYyH&#10;11bdyhfbfem+cxAbD521djvhlTfAohwy8TZYOS0WUUIvlTWwcjUjRiKeo6EZ4mQFkV+gS0lXoDKN&#10;8HtVZynuirMolOMaBmnxMeFOYSNZwzhifDWNiLUHDPCNn3l4eBhL4/N2wiGtu5FnBEUyTOcYGL97&#10;2RJjOEFoNP4irprejSSX3YXJIrRu0vfEnzwgAzUs4bEVSRs8eX0+RXhL5URPnS6VNTzzfAv/leB8&#10;j2L3vAF08FBTDv4Fk7DXaud0hbCsKUqc0q8G9kIqSsjDxr+WOZuYQ+rYkCa6dogqjZZYGdTZ8xdw&#10;hC0RopJFT4AOY0GiDBcyjbtHnYiUCgv+UnXg9YbTN9SF+c4AnUpX/DQ3LkZdl7mj3POpqoxWAzmO&#10;h5YUl2oWT3SipK4tLxPLQzvJrNuQTVdckTTe0FDdYyhPKqWwIQxziOjMIN1QfIjekTdvvP7kD//B&#10;f+p4eviLv/QrX/jKO/DQIWJycZ0P+pbYvpUZG3AXV+AfIwnrq4vf93u+h1CCXNDTp09Dx/bOXTR6&#10;US2v8FDsFE5dfU+uQAYPdgz3trzG0IbTt15/jcaqayurX/jClz73pS9jM6k/RBGfOCzGvr4qh/bF&#10;lWlDX/vBM8MAmu9Iqb1rBcE0MsY3duYv38scGJ73+HAKvuI0K4JIJ1lZRexhJPhI/3eH5kQ/dHn5&#10;s//kVJoJTFMIPuUWyCzyK6xoT0PXt956C12/t7cH/6dEgJ7BPm/VAj9XHRlNJlQNOofVGX/iJ38o&#10;+kGB0M5UnZuPSuGyQWPrj1tsohejKjFx50HiTuLI212oUl6Sg8+QXn/8ihwE70NNkyXQluj6wVq1&#10;VSN639aXQh9ydW0nL67mMCEsmTMVtQr0ADpDNOZTp2Amje2Bw5hMmrAh6xjGQgI9Fo4+IXMqgsTR&#10;WGAwiiYHuA3uU+8p4ti1bqW4DxvUIifC5iGkNLDPBiuJneziFgBCvBl3j9VnwFrIoUINesS65NHP&#10;V2nwE4g5AyLkeIRGYFNvj215ftbspMjFUnyvn3dznQyZ1Dmttu0G9XxyAw2veqJUcMEuKtl6RY7e&#10;TIFQ+tuCuzYW4yuMeLMFDW/SnTVgl3dE+YO9JrzI9Q3qhpUlIRB919nqJTUnLgsOEw4j9HDzJPMm&#10;RJ120u+ywWa4BzX/9d54W6AJ8mmOhuBWPJY2SjZU14mO2QgVpSPs1LMk38TQ7mZI3wFlMiB0GUYB&#10;1IKUBRsZZ3SkvTTC+RXTS1Mw79PzqcxGHvXR2tSi+27oOHF8jD1FW2SIYwZqfKrhcdmTaM58RcMO&#10;5Sr1EWrVRIotZqEvPQRVhongSuJaEms9fPwYLIVCEj2guUWPWSLcWNocsaEXYPv0eJirqV8eftYS&#10;lKns7+j3dETKPWfwruxZLBB/qb8sHqmnGM4q7Wd1sdN6LD9Je5Dk+tND1bMcJnVpGMNpDdsn0ecw&#10;EAcJxPGv/5uwc0SpCXvx6quvPdp+8HBrHcbxhz741vJk4fmz56lHRtfbko1eldX4IHv8hTXZ3d/b&#10;O9wHsf/8F76k4RhTOrDK7nED6EG+CJcalpv+xN0ITi1TkDLQR6IkK2MmJvgYhULMbXkHLvrB0R7E&#10;Zmp86JJHveV0Wm3QCqwquEyH5+zgZp1LcsVGJhvUSrTyK9h3UaPbO4rIbCgnjGMlC7abaQBDjBvp&#10;5aa41dryYhqV7a5eD74BhGUWmbMV4MGKpPRTsRyE2V27u/SvOoaqkLPMn1XrFYAexv6ZT/sXtJOn&#10;kvX8+I//gCIiQcRD2F/z7a1XVlOkpjkC6jaSr3PQC5VmxtdmfkTIipcnC8e/+Hqz4SQM4WNZkQ+v&#10;DnqJAz05Li6lg0uCzDJVjIoVtP45eVsDAZmSCyQqHLPWPiyoLfkroTXIvyHBlQJ89DvfS+9aGUIE&#10;0odHZgZSTY93S41p6rOChseQKvGaIvFQ58hE97WrCRsDksCNaZaVczsGByPRDkngDGzkI6s/x/i/&#10;YEFUq/fcFrs32CFKsElbpqyKeptcjr4GI74kzkKTJvgST0r8VQ5fOQlDq418oV/jwYoDa8/Z8PSq&#10;sq1LicmKJuJv6QMXOgQvbpaCCIWm3Ygc9kq8b0Qljj/uyMrEWjZUug6f2vJFLiqOwQLlcU1ep01+&#10;5YmIMwlzE8Vsky6nWlsNwqFqw7w6EX0WtDCZdEfVpPWMH8QbiIA68xDepJ3XMX4aj0pd3XCPR7o7&#10;crX0ZrU6h7sN+U+NxJnhKNCjNfDlYDwInrkfrhDkTinvjov3hpIYLRDNlZe7JcHDZqrV0cA7aDeN&#10;RNgOoqUJFELWMtQg4iZmJrGJm+h7fKLZpxAWwLDNCN4SgbcnEd3ieZjO9fX6radvLsiYYeh1x7p4&#10;CM2SGJVl/U00DMGv0P9A1aj/lKglgylSBSrF+15Tx3rK4eVYIV+Eu7Zc1Yfy//zacAES7qcQOclE&#10;1YBIjm5ZbORAL6veKSbGSdDTEAC5eLC9/eqTV7kRvgSIGXcK9fVsd+fLX/4qUQnZBGBKdjbwJsyW&#10;Ff3329td5hgeHqZB3dWz50/3Do5wijY21h4/foVFaaah6k9EDb4nCzhZoC5mdWUJjoUAAk7GzTVV&#10;3ca4N3Cun7549hyHnXhxf28fkofz5CwXPLEQcgJaJaQWSNNiV413oH38E/IoDp2xi7JMKuuDbu5o&#10;IW2LdhXVJZaNn6Om0WaDQPKfJDaUQAEVg60ez9SX173w1R9W81abi1NFlaMTuDUQy/CvvFw1dQ8X&#10;/yyW3evkMA19fVUvVqXOjH/qJ35QMQq7tp/0EdPwM1/gXzA9DknxXIVS7U57DACYeAC3PBIgAJ+O&#10;RZ4EfKUMcOL52TnUtCdHRh2+c0apJqeZ7vgmH+ziX4qGBsqBmDSw8gYGa3NL0KiqTtkFEq2psTO1&#10;EJWKLKZJtSihKoxa1yUxBcIdWXzp7qG8iLYsqfYObZzEtlnrqmLSxQkqbVF7X6Bz4ahIWNWQBnP3&#10;8eNCll+oDksVFkbP64RwBTZi/Y7vEU1KExGF3qVPETMbIjcDBRdX3JOnsWRqPcQVbad7r/qsga36&#10;tneulXw9dTnqAWmNKhCCbLkZ3coI99/sdhPEbLkGPN6BdyLaI7KhgESXKQx+jF3QKlXfpaeTKI3v&#10;krEuXMqb9II91UPIVr5gLH2z0YVNNEHxCnP99OLIXRGeS3Q1inKYr8MepQan8yLfYpSW53H91CyU&#10;EXOK6eC2xKPhbVXnqsKil4P2Wrya57KLSJgz7ZkjRxHGbUydRfNo4qR0qD7X6tASIpWZ6WjBnZjN&#10;y9ycdOtOIw3n15hXQDktLqH+yRPu7h/Rh4iiCTx98WhPlAXoEB7gCFAsGYR0CORV0jnNg321gCUG&#10;LPx/z2esiO1AlEL5Uf1hnUQfJGg7X5IGtr70BVKtqv5PJ/HkoGTIWqmUn+hrVZQD3Xh489nERTK4&#10;5VxHE/FD/ptqhNxPbynFF8urS5vbD+j0j6TpFB0eoKlBmfEQP/+FLwIZC76hIAUJ0/06I4bZCC4F&#10;M4STSPUvZpuiNNzx5dVVJhm+2N1jatfh0ZSvoTzdlgBpxKaNsa1CyBgBnbllh3aNaRZvexBmMnLN&#10;1menaFm2s2QnhgnARJiB8sjErKGKzQczkLQbGgYeEFW8zESQ6ggtzyliXlWKTeSDWiR/702/3BS8&#10;Cu2iDTgUuSbSWQqeF9RF1Vq37/41nJTo1WYDeLSX2tkq8Ptx0j0p1eY1qEZL6vI2gMw8wkQ/45/+&#10;8R+01caQZBu6HcbjkvUcZaqDiS3CDyXOR8hBfE28zNlMnYumq6+16lXQA5WY2HkM6QTlasCupxna&#10;Q6i5qa+h/j2PV4kQDILcajWYbWk6sJHVxD9DtPHdbWFLkT6MVB6H35w7BuKcvpFy5od8d9ScclYr&#10;R0VWT4Z2L+lHvo7Tzj9DDvSVtI1hi9WGAtztx+SmVuNEj8OoD/8moyo9MdK4ihOpJN05rD0XsnMZ&#10;wIV+HU9RU9c/k7vPB1uxm5fouWnD6NAEqsMcUtw3Xp65wXqlxZEbGjPpmGoeKMJhIMyxDHISlXRr&#10;6r/8hFAgpKzKgg9Ior+u0IiWeh2n7TEpmbZvaeaXVha2pJUDwKlIPtkGzApcBTQPHYtChwrxJcE7&#10;pHhj80E6ZNqTJ1eOTgyr2oxiGvnjAJjgivSyv86L00Kjs1DKTj3364EOF9CVqafWt7UjqF1/wh3U&#10;ZA5DWAbkjbGEzQjhkJlNso8ICkhD4nKlmlzsopOD0uYCl09ORdoJ8SePj5JRfYcOKOZu6kGnVY4K&#10;lFtwDCuv5nla3gmojRNN7E3HOAcdE7NgORaXPF5zZFnlPvN1bYrP9SuNItJRQCh6NXIMkpIRgrMH&#10;sDCi1T0yo0ODGXBzN17T6F1xewXukDmuHA0+pMolPEQrI8DWoMp8UCb08mzKo1dtQYEFBJbIG5lF&#10;lWuqk9Tin53YWfw6A25YukumbIOx4ggTKh0e7TPElk4eyAzE4vfff2qjp5tbWGuLEx8N8ZKb5MbX&#10;ibvFqWZhV5cNhrB+KFq+HRDgxe7O06fPNGz2ehV9W6S4jGR7SoqI1VDEdAdLOYVHltz+k4cPUcfU&#10;OpBzaMK8EqVKCYESqyAEm6yJ5dOZanKfZAKUuJY0nfxZ4Qv40dQiRFmVkjEEysXiKsMirpZ9yRmJ&#10;PND/ffZDH/qQ1fPvv8+tsbSZVRJ8tnmIe2BEM9/+VfnVvY4a/t6D3x/WV+jHg7DZlV7pFU2h78eP&#10;/6CaqXF03DBtuPpUcISYPdOM8qg8JS2kSdqcTHmr5z8tGhp6ywFotzyj+xKuZSxqppIMZRn5FNaN&#10;m5MNFnK2udegB5lFAIvDwg2+Bp3KT+TDIYsAJhTEnJ3bO/L8DI3F4aZxhZQ1ikHykmzn1yp+qe+1&#10;VjU7MVg61z+t3NlwUhMuQ3qpc7sFB/yLg88j+uqJzGkM3NmcTCfkBmST5VhbqaG2xYfRloynjPWs&#10;syzR597RjuaagX8t3hQXqbBUsqySNIRZA6oiB7rj8AuHySwufuQ92fDQIVzA+9E+3E3/2bMR49zo&#10;QZi1x78BZg1YYOaXzWM1XQjBGeOxeWZIhCEe8KFmzGJTUTEqaJ6l3Zb1xqipUZElgRHvVaWTQnNr&#10;gaj7jxRp7dQj0rVltpaB4PRla8ctlvXjlMClCQgG1YDROIJ/oDzbpZfoHXm1VC8GSXRVTZte28S2&#10;oRhyxGMWCJUcMR5zlVmxQWo5AKyPldlh5qGTuIj9hrVNAvbAdrzNrgeJ5tj7gjCy4GiYBWTPWbDH&#10;CnPm7lA6+8fM2z7dOzzG/7X7HTJg+5MldWsQDDbRHQwrX4co4TC6m2uihgjrPTISn7WyMWA5twPD&#10;Rx6Va248ycq67NInpCHr17tkCq3jGW1cFfoU5ovviu0R0khau/o3Tb0z17XOQbQAaFIH/qpcQvpr&#10;Gyw9x0bJXipgurlUZodHU/OrjGqU1c5x4Cbc7POLNhelsVIJZzrmDno3TVVqEDk0Hhm0hLYwYMpk&#10;FyEO8YU0ujs6mtLM+hktnQ4OwJ8pQxBfWlomI0p0QyXzw4eOOaei4vH2lkOaHFKzsEbBkRwHKCvO&#10;KKa+SLy+Q3VtvS3pBPDOch+a4dAIhQCdvBx3j693cvqS748UcG+YH8uY2081Z6SnLPsVSYhyjMW1&#10;SwMgBp7lf/9/8M9+13d8x+c+9Wkuy3lLjn1wQmoq/Mx9wrYGtTY7enZoXFxVUPWrgtK1GGpQ9bRo&#10;ip1I1+jzp3/ih3qMlW9jyeJmOk5GvkgJcLPdgkyb0uNP6hnsjhRvm2ZtXVN814oC+87+c6OU6HJF&#10;lfhc8pu64QDQmrLk6xIcYTnRdFwSzvkw7zzDzcxfLxCbcImLk2MWj/Qu/YrQ2tGY0pbjpyTKc7gc&#10;njLonDfpyZmbX9+QwCAq5HEb+kfHg5HSRzF34cwGQaqhzJp0yQyMlMIqX/G/sGv5qSESyjqRi4Ys&#10;71FxcJKq/nLJLv1LU0kfWywKASa8ebM0LBqIR4Jz90/2pA5gfarM2/Y2VW3CFK00U3PmZA6TluSE&#10;prERT9f17/bl+Vx8b0k1NyBag5FPPlC/IwzrJjD1fVoaw3mWqj5kMlnlPgJvaAjfyjZOoOUPQwmc&#10;FkuLOLqz1UaaeyiR8UTyaUXQDaJZnfKm1KUTTSqDHQJvA4r6Gzr1uvxmkVmglI9o/ll86koQUK7T&#10;KCNCP4sO7VOjZ0At+EUwEHncOQANwE1bYGFUzeLq8g2snaGDUgaeScTlU5x+6bQKMOwRycW85+qC&#10;eaXtMIe6Ojg+Y/wxfdrowbF3dGibPdQzjAUjVoGHRM+tbDQY5zYG38V2oHGCXD+VoGo6G1o9XiQw&#10;mydakjgzaU9zoaLdPlG0LH/gOsVcyi901wx4xBI9ie1RnB4DogEJXgu6eO286if6vUVOMiVH9eC9&#10;xXlBicDPiQkRuJq5XYJnw2tjHcQZ33djc+PJK6/gS1aPg0ug6WB9CLvrR1uTVB2Fal5bXcHXJIuG&#10;6cUXoI2X2+WEZTHPdCzhFGuAQJmpTiRfpN7PfHhc10cPH21tQgVcFxNfXrFw/OjYbPN4vH90xN21&#10;dYZOJVpZ5e5San/SJKLFcbbttA++EQBZM04F9hLBsO2rfHN1V6qeTSNrX03k1KTZY6twULV2NHiG&#10;roxG/8wf/mcolfy1X/kV+EilE2SzFMhq6jpGYbINNrKa1q1WS0jr7I70CIexMRSIeSzlpLtTOYng&#10;1D/+A/wax6KevvcEO9hKARNr7KYqOAMrz6eHtD3iFmRIOsuKKBXIIukXU0z4kqhymnk6MVbodsYy&#10;UPh84UHIE0wRCzia/DPJBhSb4JsvLZ0fnxBTOTD19ARtkfkD1+SUzw73QTkup1QtnkNCZhf4lScZ&#10;/T6ZUGmia0kVnRZYF1srdG3USfNay/DDHrPTmePOzrjho8MDrDS8S1y/pgG1KElk8eCxTPCyAc5m&#10;VpeWWXJMhTIg3CwFD4UOW5FbcpLZDMzFaTp02co2Dwivg8zvcP90Rtd05ODJGbCuYwCz+C6sCDbs&#10;1r7wGUbVUTI5qHqXkFVT09xsm8wEznr4gnWcqyhNgTA215oLX2gwWRCkLudmKStw/un8HOV8eNvn&#10;FygmDx5yhlODLNk5K0kMXkT3AFnWbjgLWZRQcPeO7iuWKbOPRberKYoncPxZyJ75UKRVT/yZ2kj9&#10;U4/9fW0kZg2nU4wiXZIb1A8PouNjbZ5WO7STPI5zRrwPcokz1FbI7KbDDN/VJqLhPC3RriG0a1cm&#10;4JWELVBs3XCnXqVhClRRJ4CcSV/gKaDY0xFpbkwXH13p+LOVGTaI2wh1BgElO0kjiys7DdkDltLt&#10;ma88ff7O82dHgBvjCW71ApAoFfSLS5JWAvtyH2m1yDAq+hCUE2VUJQ3DEhv/QZvDzF+3l1v1eHC1&#10;4Yg2MGpWkB9We3u8c/4Leqi2xe6G2hCPuphmnteirXQGtyEwgwjSpkdPX3Iuxz1zdR0SmGylSod3&#10;auRcxHBsosHDLEwnk9s0FJufozETb332/AXViVub65SrMJhX9sXJsWUzygN+fSA1fTLUn4ESvtPm&#10;xubW+hrpLLg67733LiWFxm4ZavHo8SPaeyT1lbXR50F337z37nuQSVgcuqQ8ZQgOvYtx4WfG7+/s&#10;0iqWbO3iysoXv/QVMgGsJCRslBE36SxU+G3YyCioRqvouASpim7S3Qb6nKz05hzjTbv8kHTDbQ81&#10;wkdQXVwiYLa9ble1MvN0jCR12GUXjOszn/3sr//arz/ffUHGAkOWeQUJow3yBRg9pFnG1GnbHN8a&#10;J6gW2ARdVWChDNsyMWSk7sUTKfI4ei3xujC/Wl/u8+d+6ofZtzS6zb9NVothUezA6qdviN1vE1o4&#10;PVc17XMJHUuGgdqiO4ObptsoryBIGF9GWASPAtXGN9ryaHWV3ZXKJVhhp0ElESLBeH66v7cM99le&#10;HzrrtubT8F5RYo6HCX1SQTagV3/gLKOaSTRNIIYloLIrEFBDWCi0l0jDGqMBPmRdO6UNPjZdku1B&#10;jPpQsUIKXJBngojXuetJYFGomrV/mCZ3CqUEmifHWMhrbsyOSlJk2qmTfkIrtgODYoHmVa9kGoic&#10;fNmNtCgCUKNTrQbTzGoz7PYqgrWygCiwGjWerWDWe3XRRF7s7KGjg2QAkgxzebryfC9spCpZewtE&#10;vKL4fD69aaPOBaTHpJytxoPhDIkyffbSp+Ig+BEuyzb6IIYFA5jLWjt/KAnB0CpMwcnj4m0hAaIE&#10;4/AaEfGbElQVu/Tnc0mTy6JsnZ/jcVMPhueq8UnFecoDXKK45GmuRYf45TW7CKEiFZMJx9JODqka&#10;YE3bIQ8DDzkg6b4UgI2lnTV6QAitG0xbEn1P/Fz9T4Mku/WOx89f7DhouAxWwPq25RPNcmxSAHym&#10;kizBHQZx5iTgARzRwPTy6sXeAftHgw+uyXrgTK85ZZWHXqQ4vu4qmIDG40q2uyPtM8QAJVTLqgOb&#10;WLjmjWWWXhnOMs/CKa/jVdVsadXQECZYfxNH+ZXaROU2wFxR30oCl4UdUWHWBtzzc0Ms0YuLDAMc&#10;6o0jxopK0vhB/9X/CuLACBhBorXT5rz5m5W1VQmYC/Po6G/56Dd++O23f9e3fCv0J3qK8u2cFzQX&#10;4O8ZLbrm5uhbhNmiU4F8x+NDfbR0tCBExi0H6IDO6BTB0eh3f8d3/a5v/xhg0tRhMXe67atrHGT/&#10;ZEAXnbufPnu6uwNL/ZVXX0NEd/cPZGeursHhW1tmdoGuHquDxy39+Z4qx4PQHEqfSW3g//FZsX9U&#10;Qcrl1CX4VecgHnrWyLJjCTDwmVaankJOf9UZxbylxJbvYiIjq87MxuhQSQe0AYHez07pg5qxG+rO&#10;uJr2ktY9GXzROdHVEglxUhmXuVce1UwHxSsyGR4V3MI0zbMHL3ukkpwb/+zH/6WeZPxWmXPXDPkG&#10;cKT+3VgePag6vbx8/v673jUDaYiMAscqD+DRote6jqkJVH6Sl1MUdKDkIJOQpZ+sZxtXHWyb1ic4&#10;9A4BoOv57gtGvdv+b3/vlF7g02NSvrz3DMc2wTKWVoaj+TH5G2QYHPhp8GgIDzCKOMV1kDfdDme8&#10;+fTEDoTsRI6pKVo2z1ZHdoCi+eZxbs1KoZ6cLqXyzlLcjQDSxKzvszcOd0B3tH3SCJhsDpzGOkmZ&#10;HWZTLyGMM7hzeQUNToKCpWD5EQIkSSwFt/rmdndnp0GywY7ZEmsuqmFdMZ0fMZ+moWJwRQ5yhFXZ&#10;kuSTSSsbz/3KsFR9ttk5sLf8SqJkwyt+VePMFms1IzQ+5FiT3Cxivba6dbUTFv6RS6QQK4xyu4km&#10;8QV0gNqSLoVGY9YUvSspCZeco6QHZjVf4QYVzZcH6Qtn0NAso5FdXR6EThFU5S7Y6jM3eUP3ojiS&#10;NiRyv2icy8PGQWOrCY1Ux/PWVamL4/byhKk9qws/OKRYO/4JKwAEFYtP4QPhVktQtS82MjIY5y8M&#10;RcVzFv2gMQXlbfYVoHfdHR+xzSBdlfcPYDWcXNx+8cvvPN3df+/Z8+cwuaZn7BqNSsXDiPpt4HcH&#10;hyH0JZsTmKlrc7axk155fDyx3Pw8jSEJKVjPSpqKOBRy46egT6rLtD0ohatQSL3pdr0a5DMFQRAb&#10;Ar/f1wRkYJNbH3WeIMNWpny+LaV0k+PcueN6aunrlpYJJqATWGAYfac5JaJyet4bRVrfS+tXsuXM&#10;clpZ2dpY/9CHvoHmea+9+sov/9qvvP/8ORGtg+GNQ+yPkSN5iapCLaKg19c2omssONh++PCbPvrN&#10;ABRf+eo7fInTU87PGZL7HgnJC2s92pO9/RhMUcwDqpxDF3h/b++zX/7yO8+eyV/UoPJFFl4KRd7e&#10;gjxsbG4aWvWVFrusi0s9nmVWmZg+ByFiINRjVoleS8eHh8dSE2yMp/tDLoMNLODe6FCHcm6oRUDV&#10;F3XgW5l4EEqR+AyLDDvQqQJ63/FaUqEdyrJhIrZ5QA7j76Z61jRDmAH3KWQzQPFa5Sp5VO8j7HTg&#10;sTtxWm79xP/iTxY1D1FHFM8SaiT28go+I4aY+o5LOtO3FNoTrcdrP8zJPDGR9A9a6MF2XFnGVOmU&#10;BPJDGjB9PC87gJUiikxq6W5xfQ0tfE2m9/SEhh2Eu9TG4vNwvYDONOJZaUtricymu2y9z8bLg6Fv&#10;H81FFxZZAb6IY8OGhb6lv236lR6IaRdppyHJTAaWJmfSuQaZt5XdLUrHh0WPYxX5xmK+vBAdlWnh&#10;Tpq3Ly7JlMowXxu10JgU3kum8liYrCN/JfXT3upeRRwg/ApzjM3mB68w3Wc5m82xDfLaMTmTGzWw&#10;+HD01pEqM8f9oKn5oaNm42Gh39hp5NhrioHYd5SXpRlJKXhRYwl8TNMAKAinYpNfitz4VOF6quZS&#10;kqd1pfqWLj9lgkclIG12l06OVe8MMr3EJgROVyUTpleoXXf4XvJRfHtqgvm7mczW/nCddrrhiTi9&#10;fjDBFkgCW4WEWLcbP6LdJxKHGbKi9zY3NxFGzqqaKxGDwU+onN69XbM9CJoc+0/VBVZH65/qMIo8&#10;1uyREuTnYYBkKrm2F5qE7SmI6rgloAlCZoczzMzA8/UjEzTpFgLBpvA5bM3i0jqQ+R7TsCh/dwro&#10;omc0AXI8XnkUIKCwxTBlrALSVRHl2FcM0ntviGET//pDI9Q4dHYUUVkzAWcYEpYyTutePdhgPqVt&#10;DdNOo7XVvNqItv2z5D1Z+rhZQ+xlLCZU7cgOvzS2zeSQ3YZt4+VqtxtECCepaTTtm7wxdVJ5eaZc&#10;fN7OzzN5a0RvKRbqlVdf5RGwOnzLr//Gb3oYl1a5Z5oSsygpqxiSBAZigVzTePr17/893wtn44Nv&#10;f4CNdnxSmraz0eDX8PBsUZ3YtPEiT0RWQ6B5PE+YwommHdLJ9Pj5zu4XvvgFeH4sxtHBEfRcDA4y&#10;1Xb+BNO2KJGFNLPFLa5vGJWFD0q8y2U5rah/bCxZRoNXqz1p0KmvQ56zp3WIfgItNMulw2rpnwqU&#10;97Aam1vbyDkrycIy0YatR8RYvXiNuhd8VsHzRKQJSyZ+SCyOpazZUN2G22OhZsoG0WN8PAVlOU2q&#10;WS1o7CgCMzP+yR/9k+YcK/RG3zo4dgLQAlFPOUtTurPpEb/jk0qk4a/FGbbp8F0pn5TanO3nLzfg&#10;HqdEs4SPZ8eHKmXSd4GAWRaa+6Y7x43N/o9PDINxEvErYRCfn7NyHF9AD/TE6ZHTImQuB0b00bGw&#10;M2zJqvx//OowS6isGfxidXW0EiQ/fnx5LjWFDzl3xileaH2FL2oLMW/DDR5Gaxa9plhj32jWofML&#10;2YPEqcEp6oSmX6QycZz4lZnL3BiFcUNC1RwQswj0W5Gb3oMlPPihzXhFkTUjgY7XDceznx5T9eNG&#10;WvGplkE4kJ4ORdRyvOyVmmbBgGVuW2Zy8xfMEgaQw4DSQTOa0kqTP3W9HpYJpbilir46deLpteBc&#10;r1wic4MSjK7OlDZRnp94cbyw2htJEfZBlrIWOdM1zpRL54hzJzyvjJGQUniD8RajhclzMDIN1TZ2&#10;BLhhRLgQFWVcf8yWzYnigAit2WbektyUQQsIZjPpzmEDr93dHdvxOHlrfnVlHXmSPB5z5eTz+Ia8&#10;bITfA0IFQPt2mKAFc7CIH33NI5G2oiEap4JUoAveTs2OFlqSUqZ2u36xf6QTvbu3Nz1Oi8j5ydJK&#10;uvL7QuPrtEuSE163N42Ag4EqpXXctSSTeFU9+fhd/JJ1hr8pEFF+Vex0WHPDK4uvyfF431efxrGO&#10;T22E2n5Dvr8gW+2QEUOYeTW9NfD5EnX9yzi6ZqySU3aEvbTCGopOBayXs4hxMF8Xvod5j9vrzc31&#10;JEjtiPbkyRP6iwLLvnjxgp6f5s1wUA3j7AMRZZfWNLgIpm0d/0YtONr5G97+wJNXnzx9+j6uLovA&#10;8N+nL17gVtPRKSA+n/JgBkv0ITl1xKOIDw9IoZHhbLpjnkAU2d1/+u77sPRgXIhG2hMVpe3RQPuD&#10;2fLI1iQz4fDk9GCfPaQjAL3bxLHzw5P93d1s1gRcUxdBQxedFuntfohHNQwNm6BL56I58EHV35w8&#10;02fY2bLa3Bfq+DrKNg5y41o99EhOvKBAWPkfF+epQ1wdjo/YQCBh3xYGVxV9GqIG/ZDBhhZ28nlQ&#10;abh7Ju9nrdzCOWIEDDBIfsVeqP78nN0uHAjGgtr+LlzfRAV4EjDqbELG/mXUmNUIIaDgNqIbJEsA&#10;a/B57uB6RIcqhdR8XexbqjxVHPkuA0W9dGNKKqIE4yOmyG978nGeOQnyNDXV0GiVSGeHQ4NfWkkO&#10;1trlMBHEb/hsCqFEotkPh2O9BAF0Uee4Tx3mdL4xqAQV5U160+Qz0P5JGILXJ3i3TqHFF6m8JxTB&#10;q7UzH51x+M6FUPESK1RT981hcej1t9+IxZbzk5BVT/HRX0pMFagJrbCe+bljZwexcAgVN5COFoPu&#10;FgAvVT6tXvTqkqPzQKsTXAIDjvuKYYXGFv4IH0c62cUIipsYe1CiAsqODahSaVSOhDkN0yJq0N7U&#10;4Ch7XkAHRxd/giuUohJtG0oBv86vyxkIdzBDMsPR5Ntp/tmndhxifFK2gJQsu85DhA4ofcly53n6&#10;LrGJRm9h59tlou6Y2lNmN73KU3+fUk+JLpnJAt5COlGkQi2vwtXlBG4CyFzbYJHgAezsH59e3Lwg&#10;oj465izi2zp3MSOucktGnp3iqvW6p9zwVJFYA4ZEeHFRvWdZBVqmEH0Gf8IfulwtlxcpMQeoFbCX&#10;dV5JMyRt0EHy+tYDecnVD/NAUQ/e7aqagZRGqYSkKD1IiKYOIZSKep+c5K6AAXmFram1UOmLcXvg&#10;w3H1siwpAo9wwrrY3n4Q60tqjvFRgHh7GFjnFu4f6NvCxAhRnQdX5u/LjqxRMm8vGskcL5vknZ19&#10;9el7KGj6BxuVLZqUQ/eiB2HNUnviECWjpeTWUpLT5sZWKbE89CIGiOceLq5JfeHsPn/29Phoyp2i&#10;SBnacHyIBWGy64jiZLpcc8EjmCQwQ4hQs8qI58EeDAWrHDjFrDCDDtj8sF+kX8XRsba2WtXdySuY&#10;cthwecH745QQFPGedI4TgXDRB+13h8yIYwynzlPfrdevvy+Dqh0tUSS9GUA+zZQUHugxdDfviTq8&#10;ffwzP/ED8Z5tDZ1+7XbPwAC1gJuEIH9nxEK4kxfQWiE8ip04dzdNiKTkk3iw1AKQ3uyemL2ET/Bm&#10;x76kWsQMhviy2pEuS/TfxQzY69d/nugXZUxi1sVgIlQtyySwyWHmtzIY79tjbKJMo2TDRrlBtC6E&#10;SeJoSBF026UmyjMMYSCk1d0tyRFG1xjYXSR9MTLRso0jKvrSeR0bIXscIabBCJsBdI6Ot6NGoVJ7&#10;9WVKQHlzOaNqVYPuW9q7VNnJppgnE93uKA7Q1H+Poo3WNt/80uVhGVp6o+bq8cvLCbjQ0S7P5GDM&#10;gc8wEJIiC0Jse2Y65cIOjRDazHHo4KQVqoFEGjHkTiTMIjh4dS5CPTIbaTFlZqL7mUlapdOFmxSh&#10;jEzEVzMGC2ks252K9ozFGhr+tus372xIYUCW7KvInQNnxS51K3SLzJfaCzD+o5kTSlfjEYplOetn&#10;qBORkeBsOgN2LwiThK0pKxlfNWUw7qmF6rawSN6OxIFtnfG3E0uKgBX3SLyk+bWUKjEpH1db03gk&#10;UzEBFJ8xuW969pV332WNmFYp6UqGNNHJkHR1WfJJmci6nI7dEQvO5grcSRy2W3+krvra3KOxcc5l&#10;KuWythEArenQ0QUd7W97qcFS4uRGTeuGU4pYzg9oMpWZjoaRQpM0/9c65fJPufAWgnJxpFG7kgLG&#10;REV5sRD4obh+L2WMr7MLuFQ1lle3w5z1gmEfd2R2fQEs6xRC/OtvvHZ8cAB7iovAmpANdXsH/QMp&#10;ayGVG80IAIoM8ZoBHBxnJjn6yZNX6fvxpXffg2D35Xff4Tk2NjbpkYk12H6w6WApJCf5eRbNDj/c&#10;4dgMNrLPwuIgLy4tgAVjtlfxmReWcdvQZADNlKmD4PARVL1gxQ3tO47R4xmXSlco2n3cra6YPTJo&#10;QMpTZW52lJryWCyeF4mqxKp5wAMyjMbmX+0im/OdWnDXkO1j01HxaMJoMhP7AkdBR2VBkFUqi04v&#10;04L80CBs/YAp4h4kn+CxBR0aeurmvKuF0rgmikjh5FU9IMOCP3/8T/8L3kzKPJiwqoJmrnE6cWSu&#10;p36/abE08FxdX51fBh2WgoOONhUDRp6IGAIfziY5UPabEF5lyqeYB8qkDHgRKAIEGYOG8qd/NOf3&#10;5MKQP6O2iHpwuTnDK8uLmfFKhsGIEgWaqo2780ug6jlQESKdplwc7pfmSsLHOj7Jh8u2HnosIG/6&#10;aPpVeN8+As+MX6B+TY2GTvF9m1Bkk6DbHAsLPZo9t3O0rExsADtAZlCmagG+9KToCUmNcRDrYYCZ&#10;RFYHa+Hx6Wp6n6hRcX2iBw+nmqJd6OTBRgvUqaFBDWrXmjUzrfG7c4xxS3kuq37S6gyIgC3G9TCF&#10;5eSnJNPC4wGCY3+L/ZaAFT6Ps6ZS2OZsiyqRGmrSNc5yHbqXORUljfY93+6drXzsP6m/nDAFMxBJ&#10;47JmRXzksrON8sRGbflvLo1o2gbF9sKPSmqExDvjxcpwyN3KJGk0j2yS+eFOCIq5PrkGexwnTIQs&#10;xHvk8KWwHnnnuFV863cLtRvX28Eu3iXthFRpKF8CcvaGjSduh5fAypo8kETsKHGeAjk65jwzIHWH&#10;pj9Pme90SFSr2oJrQaiBVA6mgmesZ4QmMpVHikIzactZ3j6UdCmTHpZSkxWzVI7EzKXpdp48urq8&#10;i7RhyA4GmzUYiic+spttAWhHecRa3j+4Pn4C5/pcxn95vfSae8Eaen3Dzsq5j7r8rAO6mO6om5HO&#10;onW+DSENQeiEB98j1KBUktFIj+77TlFB4eIFA9nhT9Bt0VkI4j+2kLaL9JxOidX26exK01e6OfJ3&#10;UF2c4qMpVPQDalv2d/cZCf0t3/SNtra/vvrwB99+8nD7A6+/zsAt26pQomLDS/vnsFFpg5868skC&#10;bW7Ttc14bThu6UwEN063iXnT2LA0q9jb3SV35AjsWaJqbkxuHAt1dHDoasQcrq85F1tcOM1qTCCF&#10;+sLyYE+th541ic077X6TuVm80wSJm6vs9YPden7oPJfU3XCJhsL9OWcTzIUDh8HrGeSR0gtIuKto&#10;VXHXAfdw/FYQf6wR/FGHSWnFOWdUvvwgHlkL/1ETlBvHST1zUHOAYI4dosF2k6i1wH+BAn/zRZ0I&#10;T7yH28niWaCZtr9oempVMDQk2vSmJXvZ+PTiZAov6fzoGMrEBWl03mxTBztpKbjSuUxOYkEI0/li&#10;2vyj+JyfZI8huustcUSIqpF78jaJ1+Jc2B0CpWlBCjJnBRG4NiMhnPhaWghhAOc55NbZGSaWSnFn&#10;Rf//VP15lKZpetaJxZKxR2TkXlnVVV3d1Zta6la3kNDCSEJCwFjYjAcOMwzDZjCG8eDRvjKAwPjY&#10;g4Fz5h//M8wZ+4w9xsvYcwCbgxEMwmODWhICSS11S91dXVVdlVm5Rca+ZUSkf7/ret6o8qdSdsQX&#10;3/e+z/ss93Ld133fYjJeEkk0ulmHfWGqYdjTzAKqpe19mVBnOWlmGoxMpioE08yFz8EsjijpRfIv&#10;1b/kAFoLSazKAJrM1jQ3UYVCVO169xSloAWPSP8qz2fRc49f0sfs9p2syBhKVpR389HQC8XTYvBB&#10;Qrij8WoMnBRegMnQtEPxNa5MutACpOYTuWJY1riNkQfZr4KtPNjYdsHgZNraktkrGAWSu8P79kXn&#10;XtmmairmyQLQqePD/0eCK0+1NSY+NRFF5782XpKh2PUEZ/CIU5UFlW/s3uJwgWqTeudl0wuLgsjW&#10;vtKsmC4ekTfy00wqMfICEmUvlfmVdVAzXNAnu/sUMiB8A8RgHBYPyYvTPJDd9Rwm8C9//gs7JydP&#10;D4+2YJiBkFzMLRFyZG+kPglSRkWYthJMzu3btxmLu1FvI9Tm+LdJ8BvKr0sWG+y9NkuaTkzsSEIJ&#10;LGMSIKHRJLDIWhr1PbqLFLFYwQGLWh5Ayd73k4pSoR+33ItpKWeTN4Lnnk6UVQUe5FsTO8QbvlHQ&#10;plnk/o0LJhQv6I8clBG7QtwVo1IDwtoA5/ffvc+zf+d3fOvv/b7ve/zo3QcP3sUifuXV12ivThZE&#10;zU9MLs6xeRg2fX726gdf/abPfOaVD7wE343mwwQG3rl/H6wMqX9jY/1P/pE//Hu++3e+8fpXvvqV&#10;r1ht9tmzj3/8Y9/02c9+5tOfJgtxeWH+7k1k98uwM5AzbLr9vV0J2hMOEBPNKULeYbBfY8QEBpFu&#10;yjNdCNuzzs2vL8PvBC5dYaNA2zk42KX9k1kaK6s3b76wef2qJZhPLcmdbTXQ4c5SRWdSGaSc+WDx&#10;OJnthh9Ij7S1WMvJspnPz+lZDoWUZ6GBsZ1d0s223qprzHZaFBMnOTNhgOamWuIxFTSNIoVGpUPD&#10;NZl8JGezQJOFGMz6L//0n+UJrSmliYrhcwxibQ9CCFvWuzAmLSFGcWYnVmQU0QfdVn0sfW9+TPnX&#10;RJAW50n4BnmyrpB9/3DYsUnhSxBIPNWUpoidBZukWNjGW0tJrjHeBA4JYzAeGvxEE2YqxavFoajC&#10;B5nHxU+WshALAkLo/QyUM0hmyzMZ8zRxC4E6SrO2FE4IpKLPVgpsG9/Uvop7b51DtBA1Es2EdHcT&#10;zUUhs1gayNTqpOkXF7V2ewrTGVXTPBcEz/2q6gfMYr2BFAUOqKKpJaUnRSfSm5FvqatznLoLy5QY&#10;O1Lkejhf1d4eTJ/YGH1opNLO7UQlaKsBZENIAF/yqfEAQvFP0A/HAit+JaUttKl5V/ULj836LaIE&#10;q6uWNtcdaOnXDMlW2eZqDKqfkSsFBZamvo5k6nJXIlwKp+Q/bRCJUMNMmIKoSQJxx4XfxgEBWLDM&#10;f9JD5GWXGZ1q0bE0rY4UTls4lAGXDG8O2jjBdN1VsREm0yNEZY/wZPk4gNgsiS0HEkJwUdNLFcG3&#10;un6VZ9ja2Ybhtnd4+vDpUyJNC6vryjXLEFuGKUYo/qTBfsETTd1z2AvpTGSsWJRbjzhU8NQILfzS&#10;hwteL2NX2Rp5WkxMbesSJcpJyFEvXLiJZ1JzZ58MiVziZja/ftdkdNcSz1tu1rjkKQ3obdz2l3qx&#10;HyvMxfHorz6LeIjfcltcqgTbH7sTaqaZALKgBkWGgHNEptMh7/DOndsfePFF8hIpzES3w8OTM4iV&#10;+GSKrXBwGRMGb81D/sB+wPp8+aUXP/Lah7/4xS/yraTltxTjDDHJ/+/nPve1t98iHdEyWxcec1jY&#10;UACvX726trT06a//5Ld9y7fgwWGQwarkhXa0J5k0/BT/Oz8lZYb88jXLoy6L7emz6mHj8mIVyYKF&#10;Zr+InjgAriH8Yw9SqRo3eIFOs9QyGePHaCkHYHjv/GbaMbpTHUFJWj+Jp2seA/ALkoFhc2vartlt&#10;Ywa/H1jPpcFCZw5fffVD1Dit96OgmJv58IdeY2bIO+sxzyYRk1CzGBaSH6zujH3DX8vHFTfJvpr/&#10;mZ/8s9HeaTPBupuOOE8gkZgRIQYsSq5CFU3RaYOY8yd7INdWUAJfhhKpiU5umBtGu/icoBt5hhh9&#10;J7Y2Z5OS0YdyQLgDYVs2hD89I1kRI8uqGhXBMjdTOgvB2gfDwLRrslkSclmCYemJy6xIurb0xhqe&#10;KB95KTJtWRtN5SuS3mWTawPZfcfpi1Pvbkn3cb4LcQJzjc2e88ZAQTZw2u37hFHtrHGSTp+hKok+&#10;83nhApmClubAQiJShqdvY7GU6dItuDSEQ3qVxgcForw963O5KRsL8sNGStWcDTJgD3BfaIKtlsu3&#10;it7UkvIkT9Fk184vWOA8hdhlW9miTEKB/cy6+RpJ46jZVcga59Y1b5wKrCIlrbXNcfB5MyERg2z9&#10;QEw9AQ0OZJ3iZNenNtPUbVZFGJ6Z8rvNXnsSUxPHCEmGUWnV8adBrVah1Vdgf9LKh+tbB8rrIMMY&#10;ktdJkK0rrpGkOFJk+MUhhtgAuGQwu5Eyi1aqjK9BjhggETNLRiJ2HIgKlbORekd0q0ExXMx+5c23&#10;Hm/vf+3+vXe3tiixhLltIZlTev0dJgcUr0jfwsfMJtQzSP57Il0YmHIAiuRrF3DcrXGaRk36bZBo&#10;WOIhP/Umg2Lr5VvSwNYBEFhY6R7enFXzxi6NYhVUeloyBh//UrDm6TrPsY98eXTDEumziwW9DwOJ&#10;oPeTjYpHBqVNfRysKoaWdmkEuz0EENPUhg6V5RnhuWrNa9c3X3rpJVIxP/cLv/Dug0e0vkFCcyU4&#10;FUoQUuSaIhtzgf3D6pEe8vGPvmbdCJeYpgH30Zet6IAX9VVW4fEjnDNo1MT8GU+3qNiB9Y0vHmGg&#10;PnoUD0aGOLIa5hUXvn7txo1rm2J9M/DwNnv8LRyUXnRUSgauDvx/wZnlRGOCgAWScqxl+vw5SMiL&#10;L71IAJnngkSvbks1m2G+AJteuoAZqpGe7ur6Cnl5coP7W14izDwo2ByfH/zz/+Ff+Kmf/Lmf+6eo&#10;JRTfJz/xiT/9J//kP/rZn42GddcyL9/8Lb/t9q07b77xJlJJnywseObQrMU5TQF3hbbCBDli7wc6&#10;YHVMA/4rf+k/4mxhQbOnOCJ0z8LyVTk0lybq3SgWMD+QNJJzlK7WC+zR5bG4scF3eVe0oF3EKjCQ&#10;iG1CCrgUYr1BRT+7/+QoES5FHJNgnCrQSrE/SatLSyiTGg5eUyD12D4D7GkLzEo2YNWNOGePinVi&#10;ztuozTJX4ux1GPmsbUXZIlxbyJW/tJmHncsjslu/M71o4weexXJnXTla1rT1lFpW2SZ1djLggIQb&#10;t0jGfYunBHeMERSjs9qSWcp2p6GJhgCZlDGHJVrojTLPU109T4u19ZNKJ48xFfUilHuiKtYbIM2+&#10;SYrqxL1D2EWTJWKovZF0uCagC82P+uWTfafdmrzkobpyOOmf7Y7kGQsie7uENbxjMzJg4xRmraCc&#10;aiCwWEpCx2vAmpGZF9pqyEFBw5FDj7YgoqQd4okhGqveHHaNx5CZBKlSzJMCx8xtXCvlCn834zQl&#10;FWPCO3jxHydUptAI4qVCAg/MzU7oKeNI5rGySHNEx5D8ff/R43cfPd4n/cTIgcgRxo9Ya9of812s&#10;s49+9CMvv/wB0FTzqpJTwxAIHPHIuH0j8lEYOmZsKUJ8l6mroLxcvjgP2gdpRJ+9kWa7/Vg/6Qgj&#10;sgsWs5NDt9fWYMy6wDxyuLfdEuP6MZn9OZK9QjnG1uh2z5+c/7wqqbOaDCiGgl6rq5myabRMQ1NK&#10;9gDnJUSiS0eVSILYB/s8HLsdNvTdF+6SN/iFL3yRoDSgNDQ9LQmBNpv3JWzetFxo8gKsZJB/53d8&#10;x6sf+ACeNJLr0aPHAQxdTh2vc7tfkmlMnQPgb9wd8962KeMxXrBK6Aiztf2Ux8cj5wmTtKtBZpC/&#10;pYzdbHAWzIwL7oOdiw9kVr8JdvC1wmo1TYAgfIJDoDo3XxDCgijCB3qOmG0dX4Egt2Kdla4RUgIn&#10;o2wWfU2rcMQEiQdc5phFKG1sef63/sbfuP7Zb/rCz/+L3/zNL7MsbJXHT7befOstrhmh7At3BE+C&#10;u8dkBg9ZNBQZpRsUYbC5VR00P2PXgZOYweZqoi3mf+Yn/oz5FKJZDIWiETwoOXXnRAg5lMqjywxX&#10;Lo9EP6TMEKutnNJDb0MjycXY0yegD6SZH5EmhJlJls7xqTWdQ3BGdCbz3ZYKZnSEoYWIYWA2+1lU&#10;ybDSDJzxVFLoX9CK9AhqR0rgWBhMHt6QiYMLZWgOiJfrKx/DDEGhqPQK7cdBdHN39/Iv0AssbAED&#10;aOBzNDG4oEEpIVN2MN+HrjDxrN39soRowm2zJZOtGa7O3UKb8eRkandJiUHxRDgpMmJMefcBU8pr&#10;ZonDpR8hBY/T1FmKz2NjC6OEb+HOECNJVHAOMMsk/ky4odRkb7ttgoJ5zIcISG22pKLrJUZtJKaU&#10;0y9yEwdfCdG96PaTMjKstEyPllTEKNKRD1vbSGzOxarIKOtzKNFUZ62J54kyDTLbvw3YeEWd810Q&#10;GNKHFLkJtaEMTCFbXk7DvWxWkyfZlCOkySO0vrN+XeS4Alqq0eBUgCQgHkKEtcJc2dPclQ3OZ7Be&#10;rYkO74qM0+MTqkjTw+wAFwd1DieHGIi89Xl84e/49m//bd+EsXPrzu2bmHjQtkBmXeRUAuSciBGB&#10;YltYZpxSxllejfU0IqbdalE/6UHj2a5tbjHcaN8w/98rpdZ5btxPCkVAHi1EDSFXILpABk6nV9WL&#10;XotQer+sz2om36dyJ3JhqIEshxmGsfM1KBLAtepOnICKho4z9YeNX6gSgLaeQ+p4airHlfmXXrzL&#10;v+/cu48cNX3GjkJq2HAQUh0wLXsEmeavXN28xl+uXV3/0IdexWgjFxTmNQwNIxngSOZ2oxAtOsgQ&#10;TFO/ugkqjgkMgLtHCbZnoNI7+ljhBbY2DvLWytEoy7ROFH8g7NlCPRlMRLa4n8lucQ54NNDU1PKV&#10;F805vXPnztIqZFF0cxObZery4BG5PMVAGOrgxgnWBQ9nSeHWBM7qY18t5S9Z10XhP8I41+Zm/qu/&#10;83+GvSgvcHGRRHMAR3OLSE0kCjo3t2fdwL2wxRVKXXFetqCKi+Z2C/ctWFqtmJaHSiWAv/hj/+PU&#10;BbBttskdID4J6iC/rDIOioSXHWe2pzRZleRDSzcpJU4BlI7JgmgKEjP6AHztPIuapfXOPmWb3NSK&#10;YEqMugUjlDSnEn8pbUF7UJRQbkm2knMSdMXF6L5OOE65li/lpoLsnMog5rPmOCTlJAFtj35kXwQQ&#10;oTmhdMsu8/hGEZ+TsHRK7Azrm2CxsTl7f+R2k7MZq3wAEZUXHg9jAlCmIGaRs269i8gyb5p7lUCm&#10;sRZx7BBMS0s8J0+nLZ5SDPLB490XitTUiXur/cuNQLHYrJ6uSHD+rsNRQywxIX5m81VeeGI1D7Wa&#10;At54/fjaiY2F6IYmcfaUJjn/9sy1kY7XDF6h5S6I5Aj5PL8aPJRmS81oO58yDpVD6kbxa9RVpL8t&#10;rNRi7pIQ71RsEdMIGWyBlgTTW19Uz7EUcLpSGY4NZ7ArBcl9uRVKLAnFzbHZBdwSz7FPrU/S4nRx&#10;DlM0kkgD0SeSaoj/8wG2u9jUzP7RsyfQuba3ATLYQ6wR2QmFILgRh4RiQ/y7vb1NobV3qQz06FEp&#10;6jF8JiM5D2iyeHIjmVsR/sLBw02ZLLLU6FCW2c9b/72ayQokreORHlFOUbkb5YlkZbuxDUUEqUCo&#10;xgOzi6nlXxj+tEcux9XTXg/Ma77PrK4gZqFrN1TKa1bEYMnJSHhzxA+UR+DCIePMALOyK0BU2bjU&#10;62EDkPONMK2CkX2bFG01QaKUlJYWOrhCCY4CyMt2GKCK0tvvUM4UxIMRIFgwzIEyAj/63c18mH8Q&#10;vkK6wfRh6VvFIcaQlaYpJ0ARPiOBFN6yeQiSV+gf9x3WqVkLvOnOlxeYHk+aB5FUjdywV6/fvLF5&#10;fZOpALcJ+3vUMs0hfi/uzZB40k5IOtTATk5VnzzpOF8BmlJW2dp9vpmz/6u//uv/8B/97Dtvv8MM&#10;E8m8vkmG5CLFuBShsWg71QXKmFUdjFTCTtqkUiWLqFyq3vUVNaLMCQHdAU2JAAD/9ElEQVR//qd/&#10;6H8kBQKdTHOiY4nJ2oEpwWAwzbQTk69ZWAv8XxwTdDAzmKRbGwh43VVYGUm5Dkhk1klyiqx7xtll&#10;v9hkK6E5ZteaqHUAI62kOpI6qL3pTg3BUNCjU2zGYDA1LD+9ydTR5C7qQw0A0TFx91T86g6kJnlY&#10;ZWp7MJOEU4OjBXZAY0F5JdJr8VIAbpyjfQrjQRakqOmJVr10iJGm3GMQFqAKXNWXNiixT93zkk/S&#10;6F6YNTBTzkK2SVRhxP3AKy5t0vratYYqhnpElWvvZSj1ux4ztmBiVy08pElefyrVJb1dC4M4D3GU&#10;jDhP+VG9i5OTGW9kOBK/1nHkS6o2e6oTpLK8zuqaYUmFZWy9/JvqoS632mVqIpdqGtgmiXiMWq/P&#10;S5gbn+E5EMHGAYRiWv2DlSyeUz4Iwwn/wLbQHS13tudva769j/bg2kj0UCh7QZhMbTl0ZYGyauxO&#10;sgddI4gT87xz/HT3eHt/H0OGYv8+hUVTk7yTE8Mp4//ozfjVN95462tvYUVacydtT7M9x9QNzZyg&#10;L4vMOa2B0UzfkujyLH4ptnbyPJHmzYpKVU3+9J50TknpSoQyHQsHhWeqc+sp1baqBiyfpKDVKDOt&#10;UTXJ5U7R0CuRv5crezl1OVlp9BdpkQGPIkGOoZSVVBBIPfA5ZOhLd+/gcIAOyyywqCSresRXEQai&#10;ZC263/Ra2v6mWDanEmYF32KbfeX1rzCl9+7fF9ROy3kMGmODxX9tvfDcCirPz/YPj6mZh1aoEYn4&#10;6wEPF0rKkP2sT6gQcpWNLRkufgBCJm1GFItVceyo9BDAHAQwaR7/e8q4+RkGruNbMAtKAIiAU1u7&#10;6rNKSdJSQxA0S65ZF1y8x9nxA6ClUk3jSZKQgPWOT0irYcCg9hL74n3SN7K+V1ensrq7y7qsQWDD&#10;6RrAqaOqjVIafGP7VE9TEM3M//QP/jFsQ+uckpUAlJwwoK2FQXCODkgHVkssoo7wIw5KhlMoazoa&#10;aeGv/Ithr/t0dr67tY09JmnENi5AuldQkjBaedaQZzAoQMMtc+7ZhhyakCtFinV1VfuJqNjrlkhk&#10;SgeLn4i2RHsr46w+1ZTuc7vwkZiD4Ymy5TrUQVUXm5Ku1IP7yZSlwp85FysLK+hKyN389XBn7+KE&#10;0e7QC5HMbtDrrJAsFK4JY0nIO6IMwQT0pv1ruTuZBobwIsE1ec4sytW9YrdZqyorBpq4TxK4FUgC&#10;ELJYXeCsh0gI6gQQzQiJyxcWikluaj8Ohlo7Oawc+h4z7uiR4GNQPk5bGrtuuHLW2iAkMZ9SoSFN&#10;ZyLlM8j2HhNJUPqkdUiuI7bNQiCC452UJk5HZxgXkiNZb1PlllOtRnxwGGhR9xZFYdjXrt+yVGGg&#10;sOgnAsl6l5Vc6HmpF/p0Ftxhw1rUSfzf1QeK6BxG1KVl3xldxJZxl9gVZl+jMq3otNRKpG2gTrQQ&#10;TzPVWZwHuXo85tmzx/uHGJ/2Xlm/Cu8BfuKT3cNHW0+2Dvb5vImYFDvVFgtuqIrPbMiNpS7PbvWK&#10;3u5UPJ4Ps/8m0ttAKpSqkRSZGPATyycIa8Tk71EPrcoXI0SQoQnr0kEWqB7qx3opvtUkoyLyTqaO&#10;UbgI8WvEGQpJ+2WpI7Ysbp/DCNlq/UtJ3VvkSVPdQfM8uQYRNKQp8K+bChJXqOhcv0GmyLJEg1SQ&#10;ZzA9PvUN3/Cxj3/885//fCtnSUBG11Jy9kgSUdMCVJ1490keXllfw1ui3C6gxy7mpMRtTymLS7NY&#10;0h1Z3O2tJxwljhf4MW1zue7X3nwTDgJa3sw4bQ9ildTxABuxCIyJrOdmPxB4puIH3+JICHFQOibM&#10;POtp6CJTwQJY1S6meSdlIIO1YbPjIqjU5aSf8XN0LccWApVT4YTb48nUC65sAQMBIgEKCVOkd4wy&#10;h6PlExPI2eBgl6HAwgD2MnRgHe7Riis7e3sPt568+MrLWPstc8aOqacVUDOmlZky6QxhirUZITy+&#10;lp8djW2FaDAgPZ2l67Fef+1nfgDpeLS7rZ7EOuGQQGM8OmRDgClTY1CvMXWONjYpB6rfym2wkZeJ&#10;okImo7BDwB1zJXhOFIb7121B2URA7dRBFXCrUYkIkQgYX8w8YE5wGtMRnY/1gVQVZTVCCLM7TUNB&#10;KwxJOSfGHpk9CRLmeVu9kvq3sh1Ta4bEdAs1RjIi1ike7NW0l0XWaMLmIGHUHp9C+j064MPzcXBS&#10;dizplNWcpqdRRGK49kEnjZ5p9uqcq6g0ZVynRL20RlJzBxGfk4xPEDggLan4hlpU0EV2F1dryiWP&#10;EOs46S2x8mhMl5KDZh4p+8IYY34I2jSfmn2f8pjgsPT9SyXaM8oJYXooaZOsCEPoKtcCaqjpLeam&#10;HJGT59MRZY4EFzLiT5RyJWMz2K5DldGxUEMvYJ2uGRYN54VfDd/F40s6aPmIXDDFZqx0cZR+ymju&#10;JdAZeuURSrXjkqokUbuGxZQ/hOmaAqNRoQ2SksHl6gWjtR5MhU7lDv9Si9qpG26IRGniXbA7OLs7&#10;h8fksIB4U6ADqOjR1s69h4+ApHfsjkiTbwwlRDAqU8a9MpE0gCm4p8Uwf4USEIzELZrSoLFtddfi&#10;Eg2opAKxOknbKnuBn8tAM3MsYpoLphxH8iZjwUU3DMfFh0oaSxNPzBWweW47BnDN9qpPg8dRcjaM&#10;lxzjqDTXJirV/PWq8Dg6nghvnZdKqMVOJ3vNMpBJLu7nY40uc7PCYqhDBookJdVvb28HnrL9Ztcp&#10;sLPwq5//NSB+dkKaj2PVXuzuQ0PXljxC2KEp6fOwugJOYbVPjDZQZ4ho5xfrFN1NgRTBrZnnN67f&#10;4ABydq5d3bBY/POLWzdvgFo/efyIS3EjtiSPaNJNdA3+DqIZSCoG2QwsPYAPNZ9lcVL3JkwbPsGG&#10;JCuRc+Ob2VGhKjgVNmexMK3JejFZlJUyFOLJuC4xN/1ii+elykt2SJYjLFssBwQOMgFTGYohuwKT&#10;E0Wifp00FufQih+xnTkFgO6s7//tv/6/fvZbfts//H/+A27K31g/k+VbW3FtnTqxnI5sJ90iYwnZ&#10;WkKQU5fFglpuM3bpX/yf/ZHjvV1qtcmfI05q9iCl9MV5+BxTSTW8nZ2nPPgKDV5BFTjzKV1kRiPZ&#10;+sBDaAeo4Hs7CHdDE0mfoxQKmO8A2p6Tt0IBPAWrhkEckwgsa31s72yBfWMt4O7oJCZE4MkHihFh&#10;RwNTDp/1gG9ny66kQWjVktXIM57QhoYNREWO2Xnsd5jngTrJkyTtzcL1KBz02BFkmoNDAkPw8HgT&#10;RoclNRFns2QAcnkYl0fkWTmwZi0jnyj70qlPPQos9yhhNh+1vpZXKDQYBr6uamoEoyAsCRv0GMwo&#10;YI36I3kqZtCYeZVO5CxJFV5sIuA5wds2Am+LdK1yo+QhFczNwdnkWDOYZGx6+Cn3LXKaxBaGykK6&#10;ovaBt+IKV8V61Qux5M38+vpG0QZStrkyj8OtUwLQkVs8iJMXBncQVWUhH+CM0eOO1Ujdc4GRSjf+&#10;xCnG3WG0YpSkGpvQaD05de3MvHomsgSLKgfGxJaC2q0qmfLj1v738ckIFfQAD3EUohvFwfN/trsN&#10;WsJGqCcoJHTF9jFccXnjqj08zqCyntGVBJFJZbY33nlw79ET2tDSMhwnhZQfQQOdD7d7nstnkc0d&#10;huiwSSmgijr31wQPEm8ozb1ybVKrmt7WcW0dIkDMgEQcy76vb5TEH5mg85Y9UdxfsdG18BQmQYIr&#10;ytTkHwX80QJQtgZ17zvqjwr9epOE4sUukCSDa62GaGTAI2NYuUb6pZjOPhlQdWqrUZbdWySAFvC6&#10;1KkpbYcFOzjYZwuQmP3BV18xM/n58zt34VDvQFcoRC7sWXzFqDUS6Xxjc53lZLc/3dreAKG4ukE3&#10;RSJnBAaoWMgWZm9ZGAZWCf/Nzt194c6rL78skDg3/8abb+6Q8UjUz8mR8VZ1zh2Qy6Db/KtcIytE&#10;ylKK2yjseAySD63ciQjSR8cvnwPaXmynyFRDFfekEMWLL75odvvsLPh4AcrEDIVQazi2EZVtqUUC&#10;3KTYiCwt81M1XPheTyvS/+nWE54X845Pij4bXvJ69bkquy1LC+11ZuYn/8bf/NBnPvN3/7f/BdUb&#10;uQvYiFkavWyKc0Ak5UQn8tlCGoMX70WQsSWMTnp3/q/C/eB4IxrghcBmp8qJbjA1gmWogBVBmubh&#10;GS5lyBxTSmZI3gKhp/odjo19VCW8oaAIr6KWmTLgbH7QQsouJOjLNKmW7ABAbUxkiDlgBtmwf4GS&#10;Y1zENhczM5CY7rGpVg37B9NvxUpNK6s8tlZZZAd3kbwAVg61QKFm3SJrS0bGISAp1wLvm1lbS5H1&#10;M7AB7EHEt9nhZp+LP2i/4AAusWye0jTgwbtFFqcktL2LEvWStGSjOepSRc7aQ6j4rEh/jusz0wUZ&#10;Tzwjyc6RmybsoFzwj5Rf1qhSmBUzCQtuhdZHLM+jtLoQzgMqIUJNRubaBqVHEGA81fbuNtWR2dRG&#10;VLLkaTC4QlEFKszFPo2gEeUP6q1RMLpxU1hVmk2KUsYyk1djfVTC1oJMqXMUVYG/x+PbGYRgabKK&#10;SVHjX46csU2men1Ns45OSxZip9TvrsIzyS/JnzTHUgAqLZq4UVvJaNfYpeGqZkIEhzHWFKFGCjOB&#10;5oCniFVB5JGHkimyUZapxjZVQdUq7JqKS4/w5zNkgYNQL62u79Js6dkMGeGwzNA8XJxLZp+6BHrT&#10;FQQt6h1+vUBWbHvG3DBpxy9EnvJyrUNQW8ljY4MYWece7JDqVGsZZCxfRS+XVQ7Hn+4MOMlRWr0x&#10;b/bphsh2BmJ3j7xh9wV/lZtodd+Eo2Ve4+PHdR5uhaPVKYpFXxyUf4LPmjKulnEiaYKz6gWJCaMw&#10;dIlOrdDUQrUNtoBKYZmai4sLv3j3zu0X7t59uvUUdIph/fqvf9HtlwwNJgTFrJKYm0UoIzTYq3Cc&#10;EQ4vv/DC7/3e733h1q3P/+rnMXEoO6qWs1e13ZZl7Rg6tqDdB195hb9+5fXX77/7LpvEgrpnZ9Q4&#10;5KAlndKSOyqq4K76qnrwmEZLQKUtqocOR7ZguVtQIQWN+QypNxb5SauLoDRQTSDmbfB4eD9RbHiE&#10;ASonm6O1KOLnaTfYgy2rwxxhzaMdBR+yNOwh3qecCLeWNgT0F++G70ahHBvamyi2UfK6sN/9Ld98&#10;66Mf+fv/5X+5tUXLBdr1CtOnsERKTp6dfc/v+t5PfepTb7z1Jr/wgPWayj/pfuNXL5uiAvM/8yN/&#10;CouYVO95dAqgzDHFq64gu0E88YbqXzSLZH93t6vLZQYMkqOF6MFXSVWLQP7Z4KC7h+kPD0jCpoWi&#10;QYwAHfLoARQoLQNKWYIv8TE2nzZaAvHYtqbg0QNC4qB1smPOaC9I6gh/XuPxRColFqSNFiF7pdve&#10;yRHp7Ba5TqtD6igRvTyzhhb9D/YPMMYkdHOSUPRnp9tbj2ETEqsweUlUQt+EFWDbM00yIjCPOb2J&#10;q6LVOSvcQgEdgzHnQlzP1K858IEjvs/eaew4NIZws7I7Of7sc6MSWA6yXzwdvYjTa7MY2BEXeEOI&#10;7HzFg09NPnaKu4DC+xHuqAUMTyxgm7mcnj6Fz0CN3bVViG5cjc+kxZRmMkLELZhoHPuKGd6D28R8&#10;ntIKAmXFKE4woJgfrs8Es4j0mjL53VAPxUlS6Ec24XJLRQcurygzQkBQmyNP3IltpKmbxH0kZtHU&#10;tIUhtxtaWwjFNr10jtVYtv328UjoUqBEePGNBtYFUwgRx7TRGQyjHGBaGoB1qOwhka5xz484e/NX&#10;IHVghYN+IK+/9s478Awwm+2X51LiXNHfTQnDGKwcUshA7A+Q3T6HaGv60XQpm/7j4NPSsIdE91FI&#10;l5wd6zU1stoHNCQbQMKtUsJsDlfiq8l61xrLQgLXS91T2afEr4HfiSKWoGXzMIcJHIt1AnzYxs1E&#10;b5IjF4TdOBlfilm7F8RxrrvgmPPqkvGrQrwtZhLxTJBS2gE1hkwzidjC6uTaeKu0DufjzBFII3fE&#10;AaK976PH1Ah9fnV9PeJJAwgRWXyG8kwf/OAH2Y0ItVdffuVjH/kwkvqXfuHnufnLH3yFGbNyyuIi&#10;EnN/dxu8TuMPAGFvF04I/wdpPjrDalAsrd6PqgWmowXW+VffLpKL/Ubp5djEjj7Y3TMYZTzj+mrj&#10;Sa4GZ7CPz8iRzsgT2eLpfUrmAXVHkEBcQpw9R54XD2xar10WfdXycMW5CqezZWoSrpRjt7urF6XF&#10;ba9qOVE5v65dCN1SVsLXYkKYxn/5y7/8c3/3733hN3/L0hqK/UW7rk16nZ35DZ/+FBN47513cCC0&#10;tS2qweYR/9D6ib8riymEgvm//BP/k+fHB+d0JdMWjnMJIkkp9aubTbJiFoCRvX7bQYatrIuBsZxe&#10;iFiJwXntOmgiSmo9pbSkoYb61CI+aUzOlDunIsMmIrKUPDzGc608wTWDqpYS52nL1edeytBglClJ&#10;Y8mVNDYQIYWokDJUhPhs7W4xlBTs14hgPxE4ODhiBCiPg10eMP2SU/XY3HFL9KqitbwoZ47Jb8a8&#10;tG4TMtPiD0kL/FywUivBBg2Cs9rgaZo3xFNRw1QycUlqguXVH0KMbCKyrBU8V56NDQYYxw62B2is&#10;YHm+MdCwVrhXC3R58gHL6C5GxUj6J9hnS0EQEUD5iySUxwzhRgIdlroHStNaESENlixUHcS8coQL&#10;6tC08IT5L4hBdqYMbo6zqiXVBvv5WqCmNQyPQajE7u+JF5onYla3YbHQ5PEU2ScaMlyHg40g4l7C&#10;3BQfR4OK2xhhq3hK6p+lxyO7PXXoG87w8BtCHgAcYsT4OcQwAMKwpjGcwTrAqXkMduK9R48Oj89Q&#10;zpSaRkzzCEyX3e3Ag06wgiXs6zs7OCvrg2CimFhibufqiIQeldmt1A0K0YdVwCX8qtYhlG3RQnXW&#10;5ScnYmUINhGLzqf+h5lcEbtZd7lOnq7GM0Xv5WsJfbFFWjXUIORECrLabYLA/BNNSdkMRX8h6ciZ&#10;UeGrI1GJTgk4hs/cXipCLZv4nUP9eEEbXbIQ/Xy4m3IzKLvx6gdfse4HZflX19ByHDQOO6U0wZTt&#10;qJSvYDPduH6Tk/v06c7Xf/2nXnzpA4hV+pm98+69f/EL/4IWdisbFAPBFxcEZbcTOJLOaxhmnXvR&#10;FIkXA375xQ+oma3BSeAqDOWoqNCvGllHf6TyDJscEzCJWk6IpYQizsAb08vCqhIhymCm6feka1ci&#10;H54dfuAQIQ0DPggRKlKtSTzPKeM2mlBho7ZfomPWLzf0p++eESL9+cH0wnj8ZmmJvZiTwkRxl9oE&#10;WRrtRT75+OGjt7/2Nb7FIEUiR4pDnDlYA3b5hqB0fB+GzNHxzRs3WZg0RzKQXvXPqKwDbPmRi/mf&#10;+Y/+iKDm3u4RjV3CX7Z4KeG4ZQvtR9Q4XLYzJmzAKfdtMszEedOa6/Tq1XWqgwpWSE4SxW5kyMLw&#10;Kb7jAqTRiS46wBA63KRH86GZWaZIYZaCUFo9CV6xwXTzQy3qGeCAsfgUNjSRK+KMQFCsGSFdsf/W&#10;BHx+RgTBBMVnRiFgM2AvYJcDSVhB0gB3DPMgrcEAw7FOcz9Po72dWP7JtAlC1/Mc+qCWsugYtf0O&#10;D7BxhavA5y1yRLZ0mCGxPSvduEWTRHj0xi64XoF4BVO4a8gRtohVQ2OjMkYa5YC0BEDG609/Aytu&#10;67kbFErwwQdvd4mU3xwCRfIG1RgMNC2taCbzyq4eGQHav6p8W+oUakj+l2x0NuZAqBPWYA8xx91/&#10;AZnNY8xaqJLaXostzs/EYZUCLWmd82aeQkLboIeO38/b8xeLXtPZD4+8bUyStH+XuuR+AMGfyvFw&#10;EVEUbXwwBxcFEhKah3QIyNL7Ryd7R5DwYOA9t9cooQWsDwsPr4qlxJdhzyhdTo+vXb/RhFSvn2h+&#10;rc4SyUM+dGezO01VmIzTegxRbGL0pugk+TOfdgXjdtCdJI1i89LCLVgZ2nsVdkRknDCWD6h9JmS+&#10;kPwqYQV24jur65OXVPlu3cz3wolaxJdgju+H1OF2agAzxaTcaS001k3b45oaOOHPpOyt2bbu0WyA&#10;SPy0vltepJb0zQ+9+mqbW3IyjJ6FfsBTAVCUvAQafZOm3HCGr11/5ZVXOBDgKlT3/s0v/No3f/bT&#10;/6u/9Tcfvf76r/3rX0FTgZcZIThjHUVpQkAyNsgpp5c5V8YzY1CsCMfHRUjtIKwMFyiMZrP4Qj1Q&#10;Gpq6eYaLz243UhUoXxHvgfIcZN0lSIZ05v14WwcNyYi4pJzD+QUNE1FCKO1IFIWRLNjo17pc9bAN&#10;cjLyNJUzjkUQMpwIRJwj5BUClaeJk1WqZa6QraXKZMZYDtBerGmTORNkutxRXIAxYaQTBtBHmZ19&#10;8c4LODdMsl5X4t4aECmu3QSo+Z/8U3/gORm2R9QjNVqILEFAaMBKOUNGZyvFdeR3LU8T1YUs2bzc&#10;jzkRTsJes6XAlB8Vi4M7yWqIS4ib2UnHx2H7FVzjT4IVSaVzLwviMCPUI1aNRAugKiyq2QKhPCrK&#10;jZuzyJX+4r+6n/7rJkbiYBzS4gFjj5IO2O/PzpfmhefkU5unY8zBJTFViRN7hu2W3I3QEiK80DRS&#10;vzUxDdVo/whAq9ITobboAQYiy8BENdE8MS/llKdYBeDjBwNp2I1qR4b+WLIGarS8LIdowgAVwbgR&#10;l4qUhPkP2HqCzWI1XUU1aU56WERYpFLxX+oZlSTe4CeYbY68O8+mOGCDiX7EhHP9+C9d3YroaSpG&#10;+J6Wji1aULZvc3xc6aC0FKnIiz9hHHm71NF3ZYtBX4EUaN6/VnDqFdgHPQ44sVn0M48j0066ojA0&#10;H2ZPrW1cg50iKyC2Hocfmg2eBPuBTcLjUBKoUiy1H9kniwhl6AfIFel3FG04psbp6Q7FPQ5PH+/s&#10;7+IY2zlRsJy8Rhus2PEr/Vsl2SgBmS670QOtoOmJgcdsCWYtzunBCJuzVcAYSeWmojyvIfWSHlke&#10;Bns4bCr1sdI27eI88IpCI8mdk05a/Cp/tpVXJW85HAHBVOo5lnIOMgCnOHFXq4VYHmd8+hJ+qQ6Q&#10;SxAFrIiLZcB8xbQq9yulwapCYldWfPR26Ht5vxyoVCACquIcIlToPPnKKy8z7WBrDx8/hW1nKA/0&#10;TKKCBc7YADRdEtBbXLp56wYYKcYmLvjW08dvffUrP/oDP3jt5Rf/2X/3//5Xv/CLsq/kMlJFifbH&#10;7A0BqFj6OhCMn6TEQhm1T/jXdD6OdiKMnUwOslFfqQemnHBmzcdJfBgxGmSiHYV06RIgJ8lZtKrr&#10;UjozpisfJ0qEk06zL2JXCW4RrdJZic838lCYHyYKb5oxgP3ChUXaCLwYgaPaD8wIlYB16UJ/6vIF&#10;VAr3McLahSX2hoy2nZtGoPX8U/A8z4k3GbaJZrY2HF6FPQWbLRXbzrJFl1UZkkEqlvDDf/j3sJ6o&#10;D3JAqPbPI+LssPoITwP6A6C0hkNKIKEVPablKbPjOENIQBP84J+mwJBGin1Pn21ev+GgAeXt8SxY&#10;SeUrdgaDZWRxroVxmxIJRY4wkoHy8D/5CYuVG/VpecuKMELWqRib1kH42IACWw8fUY/n9NB8SIi1&#10;cLeZBiocQtEzC+aME3XlcM8wiIFP2uOGfMJBpfKAEi3lPZTL4u+snJu5dhC+TkPJmsmextSgQ9hh&#10;vEyFPUGWBUJg0aX0raZWqlLEGvP/0x/Pc1cDilR9kUt6tsdMJYf52q2bbJkFaf5mPLKmbEfOOIUX&#10;dNyRkUrJuVS1zxUAl02iM/QffEysRoTatBezmSUExKlXK+hnKBnUhKafdFvNPn78sHnYFiCespzl&#10;C4YgnzyGhLEi70o4CWZI7Bdql5oTV6lh1e6wPJ2xVg6tl31mCQhd2ESDJVrYE5ZKrWy0Zzwaz8LD&#10;stxyBJNXzXFK+oMaDs2+RoW/s3NqHCPdgUtwnqn6D0MISgHi8z5R1L0jzA9C7AhdICGdXumwQQZS&#10;72JAv67cDB2BKwjYdbWDfDvSrdybpI5HzcWIDWKoYaVwyauJ427FoAcKFOmUKrN6Ts0SspSJ3tqE&#10;MuUKkZZQgPyUWXc53Apil690lEj2rG+beGXRRtlFlTE/J62pdl9EfwvmjDe7u5jSAgjRAlESJQun&#10;FiB/rqXFPjVXN5NAjBeYBVOOk/vZT3/6hTt3YBUAT9PNli6SPAgNtNAYDJPlQ+SYBZZkq1s3rqes&#10;6DJNFFH9RAkOj0/eevD4r/2V/8X/559/bmlj8+4LL714564ZvBdU5rMIn4CYBeCEAqxUTMPvIxIb&#10;xJT5FeFYzY3V7CKSs7YwT2k9loRzR58t22fPAK6M5kE8oLMWpVdgF+GAoVQEmkkwI6DdWADBg2/y&#10;MzKWBHcuT/THIITllCkBkz4C9rPGHTEkFj1tziRmb/x7gZec654+b6HJMmVpaj8lYTL/IYW9Geiq&#10;zKc4PHFJpejVJOJdrmBH85A4eaEwvHJtrlw6YjbdMruBfujf/T6AT6bjiGL2xydr6yuJJMtVSvww&#10;LRjlWc/jBVAKNv1+xGKS6KDZgjOFPJHjEReAMW1e29SQ5Ibud8ehDZ5eBhmxfijvcGJbDwwT14oP&#10;moZh6WqBigt78uN9c7xV45b1SG8xQD3IYclfN+aQqGCSuTGa5FBV1pNkxBdTRu6UHYm9IJEzZ9QC&#10;Gom4xaJXO9R14rj1AHtykkoJvBpYycFbhCgllYzQKPGS+PTsmLXWJK8VNjbQyCKtjI5b1HbFNjeQ&#10;4O9mvHLj1gsbL3xAFFnmNZnc6EyjCmwxPrm3s52kLNMCcyb5T6Vde6HRyybdZdgpZJMIlVXFUwxP&#10;9zf6Q8ct9ToSwWutPmtblx/GjuVnNkpPbxl4XAcFUBePV8fMSJuN1mHU5Bz6g3B5rGABjdBoAwJZ&#10;Qq9siyLp5BlzI9if8mdZYgMOVhxtCEhXKRsGz7ZBURxgUUyiAhQaxuF4/pyy9G8/eIzctUYXEtCa&#10;pQo71zGvzg8/ODbJi7LpO1berLR1vbRWxI+T9VBzWBHXP42jGGRJ/0+wddD1IgkvgxCTRhjJflZe&#10;TXzLZkg5dTBCJY1o3iYy1IJNypiqhZTQqGAttuhc+X68zHSNEanPLqoRPZRHUd1ohcsXk6whKVUp&#10;yMBwdwYix0O5sV0Of2C9SAuRaHR4SHU6hNGTp7DQZsxeebrNnBAMTERj6gLRHIjM2Adffpn6Hq9Q&#10;wOnll5kZmsGgEF5//XVWH2hkZZHOXtcIUVIn6PGjR0k6MBtFM4t8KKt5iAgrAU0yW0Eg9cGt+5x0&#10;Ej2TZNxg/5VflPUdAL272tOa586kkcecWLKnu3C2F5yxN6NG5+gwySaHC6ijz2Ti9hk0SES9WYiX&#10;8jd+tpRZ3jQwEF9S/DYRIY3UaYfkUqLwqTSd/MNk4hjPy2m63I3CpNl4Ub1uEFSdhrbRnvBiG4cL&#10;btNflagetDhBf/FP/wG63JKOmN7jEpaJjZoUxNmWq0BOkoIPqrIObjp9cX0JgUH909vXrMUw58a+&#10;STkLjbJgncRkBRNighn11gEqMhhUCLo004TIifgwOSVsMwiY+L8WIkBsoULshhmVaJsvSi2DV6J7&#10;p5RFxs6vIPcIaLNBkK2kKcayYJmKJrMDgNoIN6p7zHGwIx/Bz0QLfWUT90s88TBYxORjjiW/xihN&#10;k92VtAp0DUM2rp9p/rGWjn/Nnpa9UFNIi9zGWnA6IOHRaNHmJi986DWy0U92d9wEOsXWwja1kb+t&#10;ruzt7fMWPzDCWAeS5CuJekRjkHnTSu3mwccWHE1GHGQ2R/hz0Q5KLKQtzsoyMQ07kEIlFrMBjrgI&#10;FyJk24inmJw1JC0MSxqCq5q4gttA3pgpM8KLVMoNhw9SjtoZVEo5YihEsnxsiqKWjTQur15tPJYc&#10;izaHjApJJaNn59BsuS9jswkMCp/dPHdla3vnyR6p4Sdvw0ZgUUsbyJlmhIEygv/kh9q5rqOUNQWg&#10;ZBKRTaWM8qt2d4/H9EWNAM1XgRfzRlrBPQcjBP7UiQiXrv5EjuKQ6R55W6ePog3hRybnKCqCKbKl&#10;b8DijqrKOj+r8zsMi1tOQrlpigqh2Iz9liPJQvqksen6/qWW8qI+ZlTCxAStTu2ftNZVV8Ye2MmW&#10;KwKtImEKRts6HeihfiGY9B2ZivReIQ0Y+q6dmLgTuYvf9Olv/MTHPoKZDASBOP7MZz+LJL137210&#10;P7gowcRXP/DyrRuI8bUnjx8/ePfdx48ebgJ4bVzV309TN8XKxfmTrSerqxsWUg4f15UqmJDHNPRn&#10;SYMImmTrjSdKZ5JG3niokB5M2atR0tNrPFyp5Sy5SxNrZX8W6OClwGlF9rk5HqRU7p4pjS3ZPSap&#10;oU5qzLlCYc8oRSKO4xy467JMioNgZU5s4ES/p+Obm8CGlYRn7rYWZ8php+p99ryDCZBQy0a8z9ro&#10;Aj5ePBfiWeZ/8t//71kTS82USs081QnWDcD7Wrg91WNocv6KYdVqnLRXPGCKjX7CwIVnFoOdEdiY&#10;ykREoyHlD7jbTBy3HvHm9et8y4J+IaXGY/Z+/Npby4+OfwfA4XWcATh52uMJaZ7ixeAkG4hkI7qY&#10;2LCmoKMJxBTiMjB2jFwmG0Y0xbq0I50+EQl2CtIfaKaZYDH0hAHqUapyEKxQo2z3pb0JUDU8Zedy&#10;xBWrFVWeah2lcGX3OPYpO9sF5gICzUpvjziTgJXKzGLmg626jVDOiTu79koTjhyBU7wtgoosLhRy&#10;Zt7Bs1iZseLOrghqplK7NqBDqoPsnQVGeZZeVos+nPEkLrcehW64ejRVVjADAYs0FlIuWVmQtIga&#10;GtwOuZMgj8gg12GFOC0ISMkDgQmcySumgfAKHJ9tmnQYDrAzmf4Xst2BNlatAs9lMaKZDdIT0V6I&#10;fPqeWl41Ba6TwqcUZu9TKfn+oyePIY3tAHKlVzeDpoR8rDBNshWxfhcomdm1mJjeSjF+MCw2hWgq&#10;EXqqLwVff85JEVayeFuX2VlV1entZCtH1WHvm1GddbcYQOVm4poj0+z9BZhYkV6se2lI6pSs6c/1&#10;dx1BLak6bE0xbNHLrHKHfTl4z0ZaUtS+4/3LbezXc90S+BqTr5dNUIBvQKYqi0MdD0/mypUX79yB&#10;Fs0X6JBCcU4r5RPTNvqqCWUN5SRYk7jACt64fg0SAfuH61vW6gmINp3BdxjDtY11kO47t24BX8KC&#10;vffOPeind27dscSSOOcsgSauzCY52LdVFbfQ68mLITmTOYnY1Zq9KQUjDSHKxq0eH5EX7zufWAyj&#10;LXrCbhMfBknnIwfN6iq7AwvKTzXOsDoJkrpzzG9SUmn9CAa6pelCIE7ePLvSSbs/LIRwEtHaN8TT&#10;wgaSt8P9YhipJgOCCam1pGrXLsYE1bSZACuW8JWi1S7rVLy+G7jPyB5L96jz+Z/+499v8NgWXJIi&#10;QAwE7GMxaz8upfwKTgS8KAbjfk3hBsQiSWLN/U/1tYZMZR4J0WjWudkUPbEs0n5wCkmDbFtANuwR&#10;x4f40dJJhSafL8vDqDCTUaypckc6GRX7TNiTtU342EbIKJw4pImCmbEVsEJsyKCd40EmEldkvqWo&#10;nD+jmlfjeBaZK5SQCECVticwvKU4+zmrVGpNT8hAHXZzaHWCgoHORhwrftcuOKe4zBCazHs/FMtU&#10;8DQizKzUwmecRcnRRwd4MBwYzAe6EDGVmueRDj5OYimMrXBbHcCoWHl1JTBgeOJB1dXnTdMx0qWw&#10;f61oMECojb8i+7ZaJOe4zQnhCiuMak3kxQda026SIDIoKliDeukfWEsr5irfNZ4zJVI3iZl1HTpA&#10;V98DYPHP5ndAzqBZB1Xeo35gqjBTbAamAaAzd7TFOurLOgKotLOzw7PZtx88PDg5p9CSCblAcAYY&#10;fIbsQLOr24ZGRVRgKS9mwGNjrISCM0JxNVsqFjOZQ7LXuulJRAU1ps3/NCJqHoyz4reKVHvk3jPh&#10;vRHaPSczRXaCT3iQBsPvvS58fLmHVoAu2aoYNT3ADqltvcT9NNzQjX2K8SCTVu5lRbPrXE9qpnJ/&#10;PEus9r6jbgv2zdXa/8WWoUYRbJnEz4SmaLny5Mkjwmh4MvCX8eQaEgc2Zix37965tnnVY4tu5QVa&#10;rO67AtD85S9/2aZo8+Bau5hMlJzmpgDfX/rK61994019iOdzvCntOgF5DDuyHomRE5mw94KBEZNF&#10;FTvo8kRKIsFxqAhDhKGRp1BMVxlbZGJIb132PH5TzCpt1aDRUlraE6bhjOlKDzHFkYuA0obNk0oR&#10;UcLSRQTsAmEcMzQW2pD1E7CpMuYrY25zpFQkk1nANd3nMcDZnwDknugY7BW+/KuJlkfzItlIMgWT&#10;woPMSekmWRLCOMGKBdF+4t/7vWQXGEUSN1nia5qWaKRgmnYVkeXpfKrNUovH3YXRboKibGixTvI1&#10;1wkBWdFGS3OKflSbOQ74JJEajJJvG23j1KUWgYIaVMSxHjNH2uynx7SZxHJP0T7OvaQUl8fkmnO7&#10;FLcAFXE5Kv5MLXbi9Zv5gSRT2Io9uYFQ6cTB1jYI+LLSkkMEnVMShSOFNccBQ2O6xjLbSOcHFAWs&#10;R5QHvA7Q04Pt4QlMAVivXUzCizwQK4Uq5qIekrqS4iFxKQI5qfncTLLpBZ54BCY8a8sFQWJ5UiK6&#10;NFQ+4D/kDSF1ZuMoIACfZ38nEOQv/L+lTUrDyuYA6Bu6OtMe5TyMym6FVOi0tlT3VmQVW42eQGqR&#10;cqFqjnVTumr5ULZfwNZspqQUVm4M7lqkirKxXmukxjAcpPSFHYHyY9BcXRTlSohZbmV7bJMJBkEU&#10;6JCds3sg7VrELDY/wV+MDZwCAolY07vE33lkBk13zRCKbekZOC85e+9DrnRdR86edkAS+SJbLZ2i&#10;XLQsRPLfpp41HrzkX4Tzlv2dmeS3Rn5MP0Fkh0hT+c4AincPYymwkprHr4w977QEkvYsJs45zPiB&#10;aGtRJXQYOzqvzOcEMU9Ax7ALpjt2TbuU44f3+RCX12ki3KXNEetC4e2BMvabrjrZDJwLBsoxCcJL&#10;BhDJUOY6yI6YinxByuN50yV2fmMDb/tia+sJO4dSEI+2tqiapfKxNq8aCKz5bV733tndOyBD0mJn&#10;GQnbeOspdrf5rmQaZ2l0zdgx1UySzQrUnNM/hORho2U2FaZEgX1bWFkSuBVFheaCabUkgAlBncBK&#10;6m4J43LTnucdCx2nyLLWeuRyLFar4plDWQTGALcRn0umjfJ6ApEvza8hcMttN/z5XuFZ90YyYxvg&#10;ifCdCpnmjtAcQQJjbQSKt7m7sUN0kB7qiK8IlfC8knZz/OZ/7N/53ayV05QuKkwDdjnHD/qaG0EU&#10;UntYozXNEysLUs4/f3e2DKMhsJCM/J3p6B4KVARkcWIMNBUw/Hp6inOhoDOzqePB1axqbVMCZbj8&#10;cpgQyg47JQ/uM0ihprGlVu3FkEvJjopjZI66jnN2iuo5MUIWg9a0kgsX6WW6mtpC9p7GuOYZNS5m&#10;XDxmjdURQGc8EsDpDKuyEd80lhL4KWkybLCReEYPQ5tKUGRZamrXGN2QGE48JUe0lNba7r9mlvPg&#10;4uxzcHHgRIbFFShQEnuAbOEW0ogAkZINTymS+AzMtVQEEeLwu8QfUDbZmtXt+GxsrIGJJw7THR+m&#10;QRh4+tpTqQpp03Wo3ysWYW7R+2ocY3xUAVS/wkWsQCxW3vWNwE/oNWwwpKLnDtQb7ioqP4h/XI2W&#10;l7OuPzdFNAdi0ohIJwTY0CRUCAFx05BwdUTnucLS0sOn2w+2th9s7xaTUmTC5yvJ2qqVWivxE0aa&#10;X3B8h6G6alqe3QUGDDKpIvdOn4BhO1GxbmqyiRFFO8oISp8k7ZVWUIqP3EN7Kan1CwuwmsORYlSX&#10;UEaOj0bGRP+vH9BDFAFuQYLOZCxk/5oq3r7GDNcby8nv+30x2i5NHiYc08mYiMgfwHffvJQvg0er&#10;r6tD2bPsgSM9WRroVHkmJmtbTHBlzGGznGJ28CtrSiFZmMB7+zsmsolMIlVOzCN7Zvl/KJUk9HFw&#10;sOSIQxjSJ4v3+IS4C/Fk5yjDM2oXX7l2AICA6XBsI/gCOJGBuKQ+hCHTbZal9NeuaZe7BZWGiM/c&#10;NpPZJYsy4OfkcirTxAryskJRUaPYzjVglEVJqEvtOQvJx+mnSGlC01MLuu6Wrks3U1V438yWGTHt&#10;vsnBy5rIzOOlUUs1vnQ956PgFtxZKVbdP8JawjVxFIK2M5gf/h9+lyVDg/WElmROSpzlJVYAzcb2&#10;gfWR4h7Fc/U01zZWTa5HfS0JVhIVxO6p8ZgPGIeUV5+ge2otWs318GAvMcMwQOOW2mHi9IRIIP42&#10;F0Et2CcMrNkqHBjdz0GleWiyQZknQ24mU9BThgCxRc6sXNHmRpkpkdOkFTllMZG4rXh6VKjnmSef&#10;tamSWZcm6clpU9SenZNkxYlKCWMJCewtd0DinJx8Ps8NExTyS8Fd5U0zt3ZOiJJAUrPDKvK4V0Lb&#10;g96XTWMc1aZ/Fh3U9MZ44f9RWnBgjvf3cZPsGxMGS3iDrRShqyA3IOGP2lA87y7BRn1/y7swDP1c&#10;y6gGDM1xkuZEBilJ2+po15u/MQmixkGrCHWZa5OmFYFYRqN0NopEMQWElPonW1uKRRsij+OhS5IC&#10;SWb8NihX8DRtMrpxo17UPhrURXLlZinulchyG9Qcmi8AgnTjTF5Ay1iDNDFoyM+A1vRoure1tX18&#10;pgVr5x3loOQBk5j0b7ohYyz6H7MKq4T5ApPk/qVFJXN1BI3zXFU5rMIsZS5U2fZPGGesNACGL58N&#10;ahrLRPXXVKdRGraQfICb6olIAV8cHh8neEP02fQanYnCr5+KPcVLdd1M8EjGjUda1CShwrz4e9XG&#10;+6VzBVa3wdCRiZe+H+Js4hUfU6NbsLvqRt6F2dXGZlTA6SY/alTxeawfLFPxT0ML/K8wFgNG2gJJ&#10;Z29q4nCuKOFEAzOt71OPKrboEDGpoQJQVP9sZXl9c4NyNA5DammEtccz4bhAl6kbR64/7LS418g0&#10;Zk9Rf3RMoR6CiBhDthZxzIgLVzNzziw5fRGsCnTMJrdGXrovE/FDAGQQdZwlpqGhF6Vnmf75UvRZ&#10;rQmjQSS5ugeSDUAFR8+PEWabs3DOlW5Bk9oyopog1v3g5DBaZsAtNHG0uuW89RRy6LSw7VPpzyPZ&#10;Xrpup9TV+AC9zcI54+jo/jL0H/0D34O8YL4UMSQXgD+EGJeinQ2AtPgIItIKwkwt5U8XKDZ/csRX&#10;rBxE8fUYdw0SJugEk812U6kyYBYRi8pEmLEmPOOMB64z15EdwEUwqlHWgCQGLQMxI6aVSmgFEvZ0&#10;kkgiR8SkRTcVGpttTDSP/uyrK7or1FldXuGBwx4VP2UwrTetM5uFNLeCOgxUfEn/vaVVsw2Yd04y&#10;FUfxwnkGJAJrwdqLPKYAW5F5QZIU+hHsMm06xQE4YyirTPrlueo5Uc7KaITvEb4mBcDW1i/hYAn2&#10;aeOtujFVREfJJIKVFYqDy83U0HPbQdLITnUghadjQHn2mJ9Hjx6o/CKceEzCCcwDpzt9U5SeRNv4&#10;4mDUC2SPVDcb+w543dPozeK8C5ANS8QzwSBjOLiMPEiIA4NZfOnZ6ZRYbnBUlGeK3Hak26Twf4h9&#10;UtPYyfVMk3CRQo4RT4SYCrJD82AHclhZPHjT96nKRsmT85l1XG8LSMiHtw4KGo6dkNywijPThcM5&#10;Yxgep7wq0XgH+eCONyquDqzYkhsY8miEpzK2eq6XyoGXfR82pudH+7opcNmxcsxHn44r6QAb6E3S&#10;pJ/Ws9QXlGAugbIGcvB6/xpJ2481SfLSmBqyJoK44a9hccfcq1Do1qo11yftNgz5CsJr4yiDCDiA&#10;78lCZ6jMGWVy2QRe3+LAC0BdjV5itLjKlllgkRa1o2lOLfVIwzAGMoC24aV2lYyloqHGtwwYwJlZ&#10;XCQrmtOL8OUwlmJrwsTUS4GPNSJF0J8p4q58QFs+TInu2eKiYfEbFZc+gzcf7L97Ho3D52pbIKB5&#10;03W0ZCPBtoiX+C61tKSC+l2Xnf8Xjc6ADV1bObJhuRa51N7yFnws9kRsv0H447JwIpSEWWmRi3ge&#10;CkmvPzjdFdOxev2rMi5hszIIefbuzwaTVXIB4oBDL00EPka+4nf9G99p5gHEjbScZm/O/9Dv/062&#10;IQuDXo6epCupVSoZgfXs02WSNePd6TAr+faePCHQZwkbRi/vajRky2mhrjWn6Qh9XqY+9w7s4ItC&#10;JwT+IHWtLVGc3o6FiEEkDaKI0B/tFLjm0sLc3vYuCUlcp9GieFfkcAsC6DsHKkie23tl1JmgVL52&#10;XdsWEwZIU3YtQM5Wgx18cQbWBvgQ80dTyLKUtL9McUt+WqZWhg673WBi90Bco0u6jB88NmZDiyD1&#10;MdwxFhZQPxtEDQKg9ZolbEwztrMSoFpHy2VlZXtnJ9n2vpA7nAo0OyrQljjJb+Rf8WNrKooqWlMw&#10;3Vb0FQwxqQ2J6YRo5WGu6CEvhPLchM8tS2aehbrL91MOv7vTdP4MA0laL0rNn6JUDJ7LYE3LW5xy&#10;x3MqpIozEI4pv1qPJk9o94nc10kMGkjx+DJGIA14ODwwOmH0nGXPsjXJuORjSFnGRrYePgfqkF2L&#10;5OYd9K0Z9eczZNfuHpzSoxZmwO7RqcDT2nrKsVpNFFlD5JHLUh9KaxgLQ+x6eSDCOZFZSk9CBRmH&#10;OTlrAybuzDcqmEIW5m2WGl9xX0nnUyeEgg5l/lPikZJ+RCbm2EKcCNaBK7BF2j61STOhtE84Nbph&#10;0LWGdGZuk3U5Vl9Bk43nMlmWwWQabu1lI5E1FlIiJ9GAkDcCpEenDlZPP1kRplyYeO7jccJNDllg&#10;gVnShwzpkJihjeGpCmvaRLJ8U0svdgDVJQ4pGqO9lVxWaoe+ZNvbO5gkuCwcLgQx9hNCnCEzhzB5&#10;qObYfcUXGYwKNQ0HGI89SEhQDCqkPIp4qoTlvKOBGT9FOQha2HeCI8peHYFEWbPlSDhVNaQFN3Rq&#10;cfhSeDOQ0TBftF9YOcbDfauB3Z4oIVDKqjSxIOMdsYOq0wbywbPwdWulWdiPI9aYqgKCpQ1ukSIN&#10;rTwc9aayZ1fPadB0s3UJqnqLb/h5ia22c+SC1vOJyZ9NOFhn/AB4XZ0ttYHoGuktZIgeHQb40j6b&#10;/4//6O9j9ViSW3deWEgTSrBa3ZzmniVej1tancMDW2I/Fiv589wN6bC4TGxqHOlOHO/bWceQTIgE&#10;z55du35dOF+JZhcV+deWtJO/oQPEiE+pBnBOHQ9RM9h4wJGpm8p16jUQbeYBRH9lry2z8OkMlUoC&#10;Fh48wpRL0vPcOsnK4Dkhk0XwPTNzEsrAyjLl7ZNJHuZvGz1RvnkN3MMGHxrsll0gIRCihM1Hbt6+&#10;xad4UpYNIaStZK4pMc8wKwDBKWqMhqNHQVKbYiCIgUiyjtjipZnmTNpwWjoB7cEWpDBbCiPuF9uJ&#10;j6Hds96p7QAhI6PlERltN6ibTNGQzJD4xdyUHxgbNyWpT+Mi1aOwrJFvNQDjm1NXCJVj7XNLIaU4&#10;KjqjLXqFC73OQpm/UBtT0MlWNUwm9kuAlNHAOwasFZ+RSIbmQ7YpfodXyZJZ6AnQ7OQZS+VRgVow&#10;kghCo8v2VVLaHFCDzqwQhQ2aZuYQFYV7NL+4TU1LSxbPyMQ2tyWB6GxrYZRY5bHp4ucShLSRc7Ie&#10;LB8RuzUvW8Iw/3wYhywRxQB/xjeqw8CCfATZk3FyJIkyYY4ofa2fwWz3fLJAYZvIsZ4SxBMl1tip&#10;EGmmaKKh6ry020oEkw0aIzoUSaMLeu/R5Whw9knFLp+uer60iN0G0R99NDM4AqqovBNYulRFPIvi&#10;IF17erU+PotPQ9n007IYv8/OZyzSILmYnX7z2nXD8seH6zz/4oJFnAV3nkHF4/+Qkuz8Gzeug1PD&#10;h+ZXu64E1YxDI54LUkEpNzvqUAgzdWroLM4A6DAbA+Ui6qGt1nXvoJ5qb3V1OCzJq4Y0EiwxEG1Y&#10;dxHlBrTrVVw+lKcA8zqaDNu/kUMvNXkb+YDQYtSTPEj5bYMzB0jbDLIQlIOlVGhaFyiYTL41UrbU&#10;MSna11vUd+G4yh7J5MflNT+ue6kOU09lt0RbK6ALMSYA0Xga8H4zUzNgpgxJgspvofaiHyw6IhtJ&#10;8vTpU4ipipRw9u1e+yO//7uIwBO4Y+T7uztAyVAvjHrXf6ypHyYGvHH4VdUeaDQfUqaflUXZe3Ie&#10;xKdT+NSsaCnG6Eyqcum8AMmBLc5c0PL86GBX9sP+Lq4RE8Bzi0+enUKnDeUbNaHrAQjAvSRHd37D&#10;CWv9CmEqwSM5nzbpCN0bm4058ErBL9lN3jFLnawK1Bo1NEgGtfCQ5clN6pNFj/REsob4wZRewUIL&#10;589apjwLuBHlTBMbHv1yclYRSbpaVbN7lEeIUFOrTdUmC5xllp6jz7j+2E9JGGEPKWuq1HWO1Gf1&#10;whJ75MMJixnAG0ZW4L8wokncT6Y5p8Cjx9XSrMyGgbRfmEMhH2Oc2Lo71hZWalcTzCFmmeqhu6qC&#10;wCeiY55XUa73nAP1sie5kY6PfADKj6R9XORVsu4VuO0Ay4aFYMOB5ItMpQ+V7SwSZYlya50ia8os&#10;1kNMWAncycohmrTzpAQ82N7+ytv33nrw8MHWDu8yoci/ZOZ6ZG3YFrokyhI1ZvfStMXjTwkVix9G&#10;hQ1uhiLYIz/iae4NhbAjrAXKt1JMcWTDM2b3zXma42Xnh18apDjYV9ORjZVk1WriaeyEfR9Z7K9O&#10;qTRLX27aZIRKy3U1zbz1wRPgqgDiYxU9XjxMVvNuFPOjeas2waA6GL0fBWNrwk0voFXxkIAvJdTz&#10;lTWg4pW1SGcnilXkfdSPGmtu/s6N6y/cuk4RFtV1CI7IOJwGmKzpAuz2I8yIlXL9xg3Koh0dHCEB&#10;gDrjRFnFhdPHQ7DDOPbUCXm6tZMOCudIHxYcWQPL1thDyOkcswTJNWL4fEoHnUL9acUEoYkpCmcL&#10;cUls05zU5M38uFhptttF5NX6Sj2G3eTsu/TTGJl+4wwW4UoxmUxtIuAobNv7iQtrQBT1yrr063Rm&#10;0eIsI7PRzuKAVvwUx+MRqlw5gSXVCafEpEDydn15k7H57G1aBAytWz+ZwjAaES9JxTIpNwWwyrRp&#10;3o31Uop2/vQf/jeJ0ZASR5d1wd8YJJVvTY4itz+2GKaliBXOa3jSWM1WbDCiadnMtMR2U8jQaDze&#10;BUs2jQajTWYVEzwPipWdIfcdFna2CAROHoV7YDylJoD9scR20WHWv8dCMSNIqkDskVh2Jjo7sDNc&#10;GzaydJYCkNy9h0T6oMvvFdBgfBdR0hRB6sxJkk20vaqMr6ysr2qxiMsbR2r1DARQcNj3+LOZhMSL&#10;OVSY2CFZ85ulNeN5qNhHjr9nMqNKsLCFk8SwdAO5I8tm7AL+Q0oNdDAJ3ST2BnUP3CYpLQlEGyn2&#10;KaZybiCBEFOHdGiw7sri2sYmgkwNP2OfsNTJc1f59VgQmH7823h0xYSGAxZisnXZgolEZ/dbRkoy&#10;HPkpJb30wGBHmKQTCcUqhEuCvE3JloAPXpcCMisrASuoZmD0jOuUtqF5q7OG3TQvu+LK8vHsc4A2&#10;eiyiap5S6FokbpEUILYzH+7qWP/kMtFuwqDdrSlvUJNH3ZAGVH00FUPWg2Fo2CaFGkgBA5oCzexM&#10;Yly1y5LyppiujPP4FWFo04NgqPURlRdph+TZZqXa+WViRiKV5MwM2omGW1uO8UVHaAzWLXE5k5XU&#10;bphiq9BGYb7GvpOcNvH5VAOZZP5pxccqWt6nxarpu5EOFWF1gFghnG2eUbQwlERtUD1U5TWKiJLT&#10;t2/cYM0wicBDEaJIVB6ctEOEOAEc26Lu7j598mT76VMLhxG7TpFelpKzZmHUlRV6br304osclt3t&#10;vT2KQ6T0b5MG9negf1AKQwvUaARtXOzVN0JtxtZMIBKHDFSowcrQuTKSQaligSox3JJ4PAWRSy5L&#10;pKFfmEIFasfJwggq5ZJ1fpSVyW8MlGFiyyT3R4S8ApQPG6Zu04ZsJEz7Ymi1LXJr72LzqRFmmJEu&#10;PJSrJPyeem7AvXrA+Tr9ByiYZ7v31Kfk7gCJ1S7WOAt6HNq1dWjjwF3wA1+/e/cuX08VoORs/9S/&#10;83uYC878sBT4ejI+ZcAEyyPy5hlT1gDYAXeO48rYWUtGzzrzV6jNIXo4+50aLoiV6r8JI3BiCeku&#10;L87TxQ8rjRgqnf/aMQB1I5VNYMTgmE5lEH3RVetRUJGYgrOB2EI+xQGm9Q6GSs3D+CCWjTbNsh1Y&#10;AryK8rERbWIiNYgvanEkWMHz2wACzRDKO6S4kqRItOIzVjQlupjIIUiECsml0mPNA4LTOadSlMOQ&#10;6HlTmlj8b6rpk1qkSk8X3uiCCy+tMCYGMivAhFvJekyHxb8qcQRGB+yosCrDb9zEugI6QK60JRQw&#10;LXlqiaIhFNFdifjCEU+keGJmwq00eG0TIwvBmAmdIxCeD9tXE8ybpoEAHy75gRfDiJUKOGYn75KC&#10;EnS1RxpiThcmu1Zv2gZmGibMkkcoog2E0sJp8h9EPyo97euqbcqAllg5TsM+jRH2jx7v7h6dz0rN&#10;Rf/hcJTWHSJmbB01boTelDxS2AEQPEsQd6GUMUlokeBDa9ZMrpqxvmM6vGDOoUL10Sn9NHIGYlUl&#10;q9tjaT1VTT6unEIczZwMhK3qGVVeQzsbWlYtdpnnmc8YYEi6hdyV1MjicYbCS51lnaTqv5xsN0Ze&#10;2jeTa9JHVslNgZlodAUBu0HnXW2kFHDYzXLUyEjlzGC1HEm6hgNqmEhllvZz638SYD8/30dOG5Gy&#10;ZCN331zfwMTUPLef1iySmkbSsK0BDbGIuL5WFGjV+TnhXoTo3RdfZCB0udWfS8qrxSSC9louNSQo&#10;dno6ZjgTPVXVXjarbTDTZO5ENpSCpjJmJ5JPK+u5ErnkjvwqzB3eety5xDMrlJ04c7iNx8YHHQmr&#10;/cE/hnGsrkrmak8ZPzu34gER1oYXHHZN5n6eQfJ53fSS0mvhafsbRlC1h/PGrxwTPileyh2f2ZGO&#10;E2e2UPJCLe1fzmWCN4qA2LtcgbPJx5SlyXR77bXXsK/fuXfP9HvU84//oe8VMG19RVVfMlxTSM+u&#10;jklksFp//AtMQHdtEIZhiKXolOWcFDq2rYvVOxlfctitOYvJoPSXPnGBE4Woo/yJcjNQhWtjoGwE&#10;wcVh9vYkvYuXWtknFo0zZespyXa68DXrsAVchiwh+VTMFFNRwcpfhUFIzlaY55RSV+/4kP0a7Nsp&#10;JpQaEjCMPeWjjA7bGEsm1RfIXTw/Zm8Kb7FB2HMBZPxWNKgGVSA1m8WM5CB6egVo42/4Ysyc59+t&#10;M+obsMYV01GBxJqZZHF/HjCutNScGLb0nzWSZn9PlZLuhUtgfVs9l1jK3cruUq6JAE0dA8ta8Qmr&#10;6ymPfLX+lJvDIveDPGDRK8IPa3b47aV64NlYRbr5ma4YORXvFaCIHDfrshsjQQNlOlxaRm+vA7R6&#10;kgtgvBDaFd6xpEeUjlL6ytziCvcDZto7PX53a+/Bzva7T3eJAmvAJODeIh1mcDS2Oxi1jrD81r7D&#10;x+sH5BvuFm+TB2bVe4YLanPXgpsM3ppth8TNVsD6uIg6XRth6ACmMB8DyXG9EO5+PfKCwfv5hBnd&#10;ulmdyveITov5XNp3WjPJbnBOUurWTwTC0pqY3PY6AVHZ75WXUjqMIOiQJnid+mVBCfp5sekSuhM7&#10;qwipxccn00pUXJqZ4tfCpghQQSC87HV2HI4pzVNtOHIpqakxqekzO3v96lVqLR3s7fLr/s5OiDxu&#10;aXcFgsz2lUliCgmSceD0RAPpQUM3MFBvoPsMgc724PrMAAfHlYq7oB85hU/d0tHKA7xyMQbo1wOi&#10;6pqq2WSj68hlApgKN4wBgyhRd05j78WkYhTXmPBAB/VqcC924bClItzEqMyliLRxDhMK06LKnywq&#10;K+Au/dmNF6MhHxx5/IhUfmFaXe5mSOW48bFKat6pQd26CxMLxaMlLzn+ax5d2JqPYVZ/6Utfot6O&#10;+u3H/t3fbdUFHB9CQ3kkUVisykTwGWrxI+Vs6kOy392gXDwyqtYBL2zP6SQ7OMw+O/0ENKjpzech&#10;8dJ/S4JM9J57Sy5pWEd00dJZJQMQ2hshTZx0G6OV361Dt7gANUTGW8iC0EFwstAXlmDBo1R+afa4&#10;m8LJU0wL/T5ri3ullXMaPzQgLR9eWF2i5AExAg6fUtCKukQOLdNqMfVk0lRapUmS9YM8XQONQu6D&#10;crZYh85r6Nj6f/ruQ7Bq44WbqIR07ljC1ir0sNm6BTOkGYzjrEbiQ8Dxw8+tNmll9Cu21sZYZiRI&#10;ECVtNkcjWho4MD8M4iHl9aqCdTAo22Gk5BOFOHwO6dW0jFsTG6mdYrplFHN5ThUBlWUGRZNXxjyb&#10;h5VnMIeTPmTpBSy4ceoY2AFe0F6fghU6NM8NmWpe6pqvWDs/pqOusE1qLk7mlt7dfvrV+w/efPDo&#10;a0+2nnLoqaiHvpc9J0e+EFwtr44qx1XsonE2l4ai5OFIJbukFRVsHlat738JdPN+dUYiii3Lw/Pi&#10;NfpEfS6WJZe08p9blaBCSvHY6h7NHWw+6JHAXw1eTq+cBMWB3phCOQly9WxwbF2jylZiXGVSh2jQ&#10;lK3L7EQ3f+CdPKxuvlImMk5bYfK7FQ3y8NJpIVBJjWWfUVgDJEqTJlVNnQDxbqjBi0tUkYzPHpVT&#10;viojsdGiPDbex48s0fZbv/VbsKUYhz26TY1BNTxbX1uhctOLL77AICl+gHrb3tra3YP8tbW/vwMU&#10;/u79+2++8QYRpZdeeokb8T4XxBytv+sIU9qCcJM+ZWY7QU37+bnH9JR9Ls6EPSoRHBmhplI0YuWs&#10;gw+jsRMVAZ2SNRFBwQDaNSiusxtGMyf2g655NYFzn/WumVwo2dIO+VbJ1LXuWVy1e+xUwzK1nrLB&#10;lABJV+0rx7YfU50IevDR4KpKY1LDTShRTKu3kGahdjTOyTCqenVbc2VrLAfCAnd699132QMbG5se&#10;Lhb0L/+J3++cRlQ1MO3aV/BHgbjM2q0KKR6W/2cGFRPlw9Z/T9TLEQrcswvdRXnmMmGoPk02vV2I&#10;gaTtkYxzTkLjZKapviLOIi0tX5s5tUZS7UaRUdUyH5OaZcNjuFlrhNrd08xShua2gC+fJQctsZEu&#10;Hxb0oQeYBfj9MBpPfiL7UCq7H6hVIoipu4o00Q0Tf/Q4pDgCNfVTsU0QCjPNsvRKMaYVthm2w+VJ&#10;m5bPudTtjXTQczC/yxt53tpmzI9KesPKGIZAz3n2EMghi8Fq12pzgvNq+n6/7JbNn4qmWdq8vB9R&#10;YAqWrlV6umpwP8KIaI1D+LLA+gzMZoRld5Wud5nZFTYe4rvuXjJ+9aMdfOJCZrcrQqy65Xgke1it&#10;MIvlDBLM5LM2CI4zzmQiX9gPhAJN5llY5hxTbene48cYKgeUwWLZllcI0VoaacJhJxl6WV80gxwg&#10;gZYRty6JUPxRjMXHrRjNc8l28Ax4Gs0m5ZGJZFnSjwVP7X+ffZztgWa6V4OluiWY9gmRLEvXyZwA&#10;0BpNGiVZ1EqBS6Ff0l4PtlfzUAxtN57LPSKjtIkp7oYMxuK0IV+zZJFfkRGwJFMvlEHYISW7iA9H&#10;HLOll412xrLmC3yMMDxTyZZDQnARu21ItEBACKbFtxHbDNtlAVonEPLtG9d/x7d/6/Xr12zF7VBH&#10;HJXc8Zub1yjItLq0sA4hZNauF8KVORlh9J6Sr8iTpw7fol5TVoSaX41XcRCqI1lexpy69prPEas4&#10;ysJzdtSD3ZiYcBA1uyhhMiKOUkW6xJ48YOak0qYzeblPlBtmJktGbVJiIFxJ8ejMRF/cDy3exHV6&#10;1rqLMqJCbYJ0/CX9/4Z0DixT7+08tEKH07NZKRcPVdQUD5LvaXJC7R2ZKIB5cqC5V2slunaWe2/w&#10;0u9WUitGWiNzipyhEV977cPmmVA99Kf/+O9LvIviRIMwhLOJucQlQELC7IlfwNQ0uTZoY6sUcktO&#10;oSycoL1sBc09EBIJ/5ZtdYcmVpO0znkzBamyqOyQo5EQgcjU5Vw3t0KjIhfi/4fWmqe7uU40QzVE&#10;k0dkGM1fz9SEyRD7N15p0OG4yGxLp1gTYeTpJjqXuifqkeyeOB1dOS/t2dJH18nSRvIXzlTMnIT4&#10;dZmN8xmfSQFZPo9c4779tiNon/k0mRaFoMhqLIhxo1A+VKrVhecg9fZVYEhqFA13GWwWdbINjWpj&#10;8NvcsW7xmNWyFwiyuxD2jkiI+ZmaQy7zFFiLWVBKr8aLxhF2RDrpRLJoAVTotG0FY25OcxRAlEeV&#10;WQI7l2eDw+ppkdTqnGFuN2Rn4oJkQFKM4uUkIuqQLdxwBbD52fPZp0fPoOJtHx7beIZnXVuj+i3f&#10;ZQrcYjlF4CRFqMuiyZr4FBVk0rnoTZF271GEAPHZnbgJM7YlgsWj4C91Oi0/DIsXt7XXu2ErDe+8&#10;+IxAkzdQMlYuODmAoSFvaIxGcbIN+L6uUxhmNYv8a2VKUBBO0BDQkSMVK5oULu/wQbvNkvYkl9la&#10;fQ0b5ubjYYOHqJJjQqrRgTfF361goys/J0i1IM8qKXBZHWHSSMPW54QkzQUM8eBTH0ongP6BpcR9&#10;+aCR9nOICnsffPmVq1fXntLnfn1Nj3ppCdJe1vM5NUt5CH5lYNSzRnYz43LL3HPhpNsY5ZgGicnj&#10;cPQ8RFI8dDlTeY586JTWCb2VodrqMCroMkuwdqgZvArpSx/FAgYaarFQTQKZIntJWPVefafiyK07&#10;Els8yHbJiLwKPE2fGo8536ofz/vV66xgT24kUnaRVx7KIINStOSHRFjyqqOW3eIYuBSb0Bbp73vV&#10;CFM9CEOlRm+R+GayGSwyil1ZwdVwR5jwBoqqpMMwAc88mv/pP/r9SiNXxDQhQI9sd4La4qHZYFZc&#10;dQ+bppVvA1we7rN/bccgnutu41upW60Jyl7xY7H5GCC0G1UxPhEJhMSmyHn3k+5aC2lHHEfTmOEa&#10;8n+Ee46BGHdKf1grKrF5JghnAnyZM8e/OqEpk2SVjMy1LOtVbLQlzGC8alvPtOENniNQvda57iMc&#10;I9UBFV+vSK3PcR2lnAFMWtzSZHqPKsEleIc6VDyj2JwpBKmbkY7mjYUU3e46Kg0hzAfD4w2gm0KB&#10;haG1sDyBmlTM5tEx5USMOyXTku0lGTnYrphu9YfOdRSAW43wEZTEjJCLk65imG7WLrFy6uK47ZO4&#10;L2rRM89SLly7upnMGhcFP0PUIlR3l3tUkqupkh0cJA7Bw8MmYyhhwWzi+pLulVYkwFbtpog/7w4D&#10;MUBpY5PMGXi0cimzYLL489OL2Sc7+28+ePe33nqb9lrHJCWSPaT5bTVaSnBWQiUo5zxmlnixA0no&#10;Gl5qN0zPjwzFNEkxNUYtO4Tt0MpWrbFlNb55zW23cYRISjx6gCH8NhGfv7gFYctUWze1BNuznm6K&#10;c2U8w2mtdO7BrifKLNVLboL+GGSeSErBbP0SASDGWZO8C+T7RiCqNceruzHBSCW1SdrJwELc1Hnq&#10;AeHf7rrKB5Cj1szpwHjohsW4KJuZc8XXhfHPaNGggc1oWVBeL7304u3bNxhKuWJrtLFCB1y58sLN&#10;W2STEzeqMcgHaKB468YN9PHtm/aQe3j/gSmF8rg0DoAUuCMTnphe+Zr6l/xqtkjtoYQRYAZLtg1v&#10;v3Z093blZOZ/FBoD8OrG4Gj7NyG00bUnNoiXYHUslxl7uRPbeyVGFf2XWC6f6iTzn3UOssH6aCIk&#10;yud81x9G5YNKpxCWHcNlUZEecw3kcE+7Ir1v6JLESwjF5b7tTCJyEZZBnAytWe346CQz8pgxynbQ&#10;nWrgftrgLfGX8sXzf+lP/Vs5/650CHmghcQZXPXKX+newb8xYcyRBd/Z3eEPumZRLGwghooy4ZP8&#10;2miVyidKki9D2YcCAxlI1AZYILV18pwWXAZx1q8M2F/7iD9pn16wXYhklu5Z+Mmm5srHRJtqzgz1&#10;JMFRwYsNBOGk4XX+JTmq+QiFhpnR7tpuZV02qzqI+Rips5KJT82s+cCa4ZhHuLdORCzw6lpHMkRF&#10;QMrlJTO2Kwi8lxNXnaYBh95izORYtsRbjzRKMBFmH6TcnS4zT8RToA8UlK7TEM38rWBczX8RjwlI&#10;CZaSypmR9UKxIcD1Uv1KJ0RKSQbmLTIPCpSp6ET0vViwwjqla1kXkOZ6lJeBnTTASeUm4ZcYjO4E&#10;kehyfkhK9LGj+BVzQeUEr+YXqTS9c3zyzsOtp/RRm1+EOYwfhzOHjafrlbyN7FQ6JxD/MVhaLN7p&#10;5WLq1HEqyoLqA47o2shQSIJyAbSeeVtHpBZjL24hBSL1UkoxrtWyI2fEU5WHiwAdAjMaNfHMHEGv&#10;1UQYfjOoXqpPDTetXX9rdsM4tBlAFjfixv+1P0mOlaRQvpomTHYIU8LkMz35Dibdyh0rZSxjYfVa&#10;Cg4SIlJcrKCBt4sodCTtwr4E+pG22cu2xwyxwRcxZ4xaMc8gLewVOtjeuHmdhluMTRJ0SmZKx0qH&#10;GtAurbyQgoC+yHFgYuFc337hDnqO9tt4MKkAYcgiYKHGVgjT2obcQqc8MjQLHAWcRpSV3fY/TRm5&#10;OhZuvByyQKmpMxcS2hC+8bezUWM122kiOGVmLhB/YPrILk9gKIAuSOq24bwo13Pa/P8JnorZ66UL&#10;mojxRrxeKlT1bzoWdEX4bv1jNnilluXkmHF9LbmYXBvMjX/DWPOYY3sF59DTZCQCU9H2RRA6OTmY&#10;SSyq/lZmqaUVKX/1z/zBZFJRRtLyTow0BkhwjJT7gPPFXuCsW94TQRzOOsk2xeVbWDKOzKztwMPo&#10;CDJgLMx5onMgSRP7FlpCVDB9jYRkKs1Y4UzbGnNhMaW7e9PMdAowmW041TDr7OfbbVfoFLnb0rlR&#10;IR6FqRpQw2h6ROx4QBQWZBii+slDU4wQLDUoD7jWh80TGGiKdBiUvlqJYeXPY9PYhKwcEhv8JLzq&#10;LGhiBxPzdE+eOGJFJ0ehZjvKZ7QbD8Em6vq50TZmwlySWmpTQopKy5re7ps0nvV2DcXU/u2r+YTc&#10;LuXo3N0cDxYYGZQdPPIYx4ed0DnSuPm81LqJwqHoiqlezHCS1Do0ZQQbB8vuqTwyIcf0DaMS+hbd&#10;2QEH+DekwBlijKwaHjIqjvzg1fWryJ3D0/MtjPzTs3tPnrzzaHsXfxnvhAoqgF0gPKMC+OCl+NTu&#10;xpO4PngYGozMv5YEESQXVG06ouRZ4uHzYasGy1I24oE1PD4RY914cUrcm7GOLqWxPKZh/RXQmE5s&#10;TnflrCIgHEGXXERSXKuS2qMrvFZLUOij0+UwCqq6RcPGDRZaIRHESSJnzbpBs0nsqtBWRU8EWdIa&#10;CZAsWQ4eArWM49j4Ih4x3ito7JgjTOsEMnm4DpxTNppBM1fOK/AxTnS0oYQChAcDJJUCdjSWMpsS&#10;0xthCzGEh6ImNY26kEHh3rm1SEhGAzCwazdvf/jDH6YuG7KKlF4mlp7fia94rnL0Yt+F4Wol9wlc&#10;LvIQNaqCi10xSRsL1SjkUjrYajwVtZPim8zkyf3lKvqA9ef4rlhZ0d7BX/LkR9pyKdGMTKnf0pqO&#10;XDCk7oeZQGbJ9YoXyyAaortchRq/Hs66kFm1xPV9la7HhIfCOsgq3Qbcu0/BdEhdSw2ZKpvQgoQs&#10;UW6gBB68lJ1whCVrTFlazhWpKhVmXlEYYYEsLXdo7leQGjkn7IA7Y3EcYGiAP/p5HRKf4UuqCReD&#10;faNtaE9GhgLNgBU+8TNHe7sUkeO7upuWy3IoVVYBRt01OVfj/UZjSEBMIk+AF3M2TWDljamrzVBB&#10;TRyCVGzAisbn1jJNDzAznuX4NkXK4Y08Yz7PPQ1Jq7tCee5d+KGWWkfFU9eEGRnZ9XAjtgYmqCUV&#10;jl1ObNgGegN9wB6zMe+pupfF8tXeArygbKRHJzbgFRUu6qfM3zQz69d9rhAYarHyFMiCpUWqVi1T&#10;V45x1kFRSkyJzt2OfKVLw5htVhAfylSagMijlpgEvjJzR/wkZHQ9EMUHryl6way5E2KJcFabia7U&#10;RvontxHpiHOkgiRxadXqPPwJou7hs/P984snR8ev34Pp8eQxLWuvLM+uruBSpaMMufh0DbYIlIEG&#10;whuZpCkKn9TWmkyZ0j6UOY00N9bZrf2LpKucHEWKVb1B9NCNZZryksogu+gCBlnXolfmX/weroyC&#10;URnMiKh0V4A5KDhCr45JoAztwR5aMFJEmKg7IFCJ3I5+PFuitygm3irL3fyaEzFandgAkH4yOhIQ&#10;o9YDb1pvL/YjYwOABljiPyQKGXRwnxGpyG45tqFFcj45elipylZYB6TdpvIX5b+7l7oxTMdPHg5u&#10;XubGKBZ/7avJ+uIfS0pnd7I1QDDWyOUH67sCO+/g5Hgf/Ors2dVrV2/TMObFOzfv3Lx9+zbCime8&#10;ZC56ueFfvgdKeJrjYSjvMh7mwQmPJ9M7dnq7t/tOp7Hvd+148RTdqOW9ATHZlVq+gP/JCmXtph7w&#10;XGE4H3q7fl3vKsMoruj1XUO7QLx/y3lLPZapovcUP+Mz5UQzXQkjZZsl5B5JGEwie4zrF1aqvYUJ&#10;Zyr4lAwJVTiFn09ZRz7TrpKdBGta5RTP//gf+b3dtUkvghTQev9nrPDpM/KRaG6v4ER/s6Gobc9t&#10;2RlsOgK+DIQ4A4qUjzRxQ7/Fy9FK8jnpTRZpYtycVq1CRxzWl/x3DTFTLXK+lFCG/e2rTl6syX5k&#10;HufkAbiwb5YXi2Tl4pZxAdHhgljEPEknC9BDksXFLJzuMKXmQYplWQVMNyRNJcwyZzKz3Qd6RYwG&#10;sFUnSRjaAClqhtMh+9l61oLFacwoF4KEmf3RlD5FHjjGz1hWrIAgodb20/CSxiBEkGTsFHjC3jwg&#10;F2+W2io0reEye9s7QEaS1i2KpHJg9/ADj8ONQFqpUMU1PXG2R0gwLfadhaYplJwuG+yyS/tR5tPU&#10;qwFh22414IaIKq7Ox/AnmEyTgPNim8K64nYWQrM6Dz9a6KB7ACsQ6W4VFGqrcuXAR1wEjJt6hDEG&#10;FCJMGiQkRBXxqSUch6vr4NrAaKDn9HChGB5xAxIkDp89f0joc/9sYXWFZYCJqdw8Y6e1oLmmB6zt&#10;Hp6eT4WyfmuOJSS8pjXEKqr01BRJzaPwqIYAwn3p2Qtx03nzYKQ2CBvLztZh8RtpCPokSlBGzczF&#10;rds3GXPY6IxCT1U7zAkvxSW7LyLjslaD2E+QlrRoDf869V6qGy51jHujvc1G8mrOoUMwBGKlgaTM&#10;MyKOICuOL21T0CBpMmJnDVRgtApHhOLG1xGk2MPEXyxhG0MNOBfziEoS2MKE/hDT5AmzSZ483moC&#10;EU+RMIM8qyCv9E01Z407w7eD/sEB5mEV1gk2MjKqL9CoTyBRjGpmfXMT2ILeDtSou/uBl9599HCH&#10;FuYX5zeQ0VyCxSWx9gQ6qU3Oig+Ie4Rjl2ihAJ2mQE5EAtTG/crvaqWKCszJgc6px7RIeY1aVJVX&#10;NUstV+m2iDubXio6EAZVrFiQdCuXWCuTYZBbl/IAXnPG/icq5jj6iKPuOqP0GXZYbCPeyD4kvUGJ&#10;ESFWWzsA2BgVa9EMZD4Db0pMOHU1IjkF9oq++m9aa7HJxEDsIkt5ZyvE7e3vswMwTxuKE0qLUYKN&#10;5QbmyPzUH/s3od14PLKtuTfzFRRb8j/b2nINZ6cHu3sG8/U0fPUZgnUSSj62NgPwSvaBtUmNJ8EY&#10;P+OJLbfvvvefqkSkBSPgAQjc8Ttulc2wtUaXdG2dviWrSczOrK1fTT4hHU9oi4kxaJOXlr5LfooP&#10;zxUQzca1ns/SY8LajIhC5z31GBPqMynKmplIZBOgAUY5ss0tbMrU4gIhRBrgWuUr1ONzzkl4qaIa&#10;gu/2xbDMKUxnikIKBJd0FSxZKLyISq2kiBR51iNXQmMg2WhOL7qUTZwoyFzE9GBGx6wYcYmaNvqM&#10;cS9a0EthIAiW4GS8pMdbW56E8NPSxNbwrDMcYad8L1ZDDCq1wWp34vokUEGgyQZg1X98UQ1h0VST&#10;boK7GK+TwD4n3m2E8Io10tj74PK2bA9Hi3sBcTA0/HD+dO3ajdWrV0lq26aW/MUsJZYOL2YoYUqd&#10;NGqRWOUaJ5ppvEB9qnva+UKZEcBu2lRCPTmAqhNiiTm7wP1pQ1EmOFUo0dMo9XanzTLxdXaL+Hjs&#10;RzvsJcLstKeLI6fP0+IDe1zBAfgmUg3rkcINqJzt7S0OtXTGgV0McmckdbyWBC2wZRmD3KmsCENl&#10;h+Wqlj2ICR30VPpQosExETSEZGe7zZPuG5uxjoLlayROkJY1AiqK7tlVOXMjr4pQIY8jSU5IUMUl&#10;ozFdpCuMuOOLd+9Sd4lMcY3muTlTvMk8OaJLgFlz3CiCzgGuwXBO+yiuydqSHN5mINwd34JTKrfy&#10;6HDn6GB1Yx0CpdUJoG+CSWf/Xbt27ZOf/CQg9dbWFkx/nBC0AgB4XAEMOLI/Bj7JQ7lIpLDFvC1c&#10;IB5X37pBhrwq2atoO9T+GjAdFfUciyGwbYgYCY+Y2k5wMqADX0nZ9FHYsldQSxs5bosAv1E5K+xs&#10;+Q4JuJrkcaEirL2uuQwx3xmABkX6Xw8vzRGZEdIdwi+S/FKB0rOQZgW8yebEpqky8BFiJHJ3Th7/&#10;9j9CAjWVOiF11LDDok3Nirh0JvAC53/6T3y/8EuYMMYmyCXRQuQ4WwLT9P+Ls4O9HQZi4Qkg+RTy&#10;ad1npDn358yz5tSajsgOFo49SAKYLGaHZEfSZWJus6hlxAc2F4IVXjPp8Jq3Smpr4OkapvQJG9gZ&#10;TwcAka+QdPkGabDMJ4mI6dNuSIgRaqrPzlLrC+5hcFcFpdbi7j49N5E/FQKMStFlyWyNS4OfFjUf&#10;MQcMZq2M2M8H9MQ6PaPmIDeKyF44pFGFZwNu4gXbHQsftUbXi6ZguILZKyGKiClHwuDe0P/iYMw+&#10;ZoZ1AU0VRYq5BShUtrzMQol9w8xLUZT4ym6Ekc7EKRr9AexjApZao8Pq/GHqmK9R4kFieglBiwKx&#10;xpaMTaAy3qclBRR551Ry2PFUxygTeUzTrpgSMsx4p1Eg7Ck9lZSyYqubR24g3n7bbeiV+DX3NM0H&#10;BQgms7WzjeetmF9auv/w4aOnewRG4eG98+DRV7726IADTpN45Cn7e3HF5yy6koplytmRdo+fBDBt&#10;4MZjErNgIgMYAcvUdf5kRNQr6kkQrMiLxe1ptOZciYMJU8fCMOHRB0ydT7YZV7p95/arr74KN2Z7&#10;d48sHHZWoWrOo5XjLUo15EVXM7JD79CDxCEewLRh2MQ/LFnHToinMnBF/ic0gBzQvHQCLMakb8e0&#10;W7g1Pr63SIwRTJlN5WM29qVQQx9LdMtJNm3KDMP0Ybi2uVnS9Csvv8KHGdvDJ0+omvSlr77lfrNS&#10;FkLZVqj8V5XWpt10tGS6Ulb4GdUenjwlCel0YXnx0fbj19/6ypffefPdJw+xhLCnIaBpVdhJ4Iih&#10;QPgj0dl+iJT4ODgS/pqZefzkibgr6eMYsKkuggg0m2Oicskf00SksI8goUuWcj1GR7MniwvFOtHL&#10;fE9eJyTTMPhlzWibQCX06MPkFT0xaqTUFFUApTARuwmN7SnIZsjExveKZKzW5N8UFvfV/Ak+JDaF&#10;kgq4jM3aT6oDAiL1KfikxeWT+li8Trk/iwMt3M8nezCbD8GrJQpUDyUauTVcl0SscKqmGqoWo1Sk&#10;UHxt/qf+xPdDeqtLYl1X68OFmIFFItGEcniK49TJ5Vdq0R1VFoQv6e68devOYGjJYMfA4cOzSLfj&#10;/d2UmtVjxB1ml7LMK0ur8MjsjBXas6gu2W6r68ZhZq0vyrxTLsryx8kQ8ckBFoyqm768tr5x+4UX&#10;rTGUYB3f1VBq0Vj8b6qKpO0L8gWEwcgPGzrIr4BUFBk/W/Azxwm9pISl5nIa8CguNXfnoZS2PgFL&#10;ybrgIiBk2VR8C2OKSWDxybtBM4mHNPsrdcXwEihVozXHwcA51YXE0hVfRsbpo2lTauEjB+CzlwkU&#10;4athnnuq+2MlIf4MBHvfwFXs1H5YUz78ca6KXIxnJ9/G1Fd0oDwzt1pmb4kDFFmTGr7JnWF4NQd4&#10;qZlPnR/hz0BSbm57shCBpKsZYrqWPt03jnhTLUspmRzF1fVrfJYTW4vApCgrOFNRmpzyi21s28XF&#10;N+8/tFbe0iINAZgmezXPL1Z6dgyXI+n5ZKhwFrlsNkZllJpaYmyMHMy9HkXN27qrVsxxH/b8uBal&#10;VeRY8rDUm8EMIWLW22Fk3Lx+7Rs//ekcDyUpK3Xr1q3PfOYz9x/wehy+kjmJnqtYd65KkgYjJkIS&#10;QFOFAMP5lZ2WRu8t6WWIb+LPOXiDRDmKjSX2lrHIakIyKkVnOuYwYIWFdNWzNvNuXUm+InqQr3L9&#10;mp/cUQtWDevKo5rtQps09/2jo3vvPqBoEjNpXU3NC92sggYxaqljR+Mk/SSCtyziw0cPAa+ePN16&#10;ur/zlbff/Fdf/I2L+Wff/G3f/Ppbb1EqHKwj1iul3Sjte4VdyNdBs06N0z/Hc8fsEBcFumTwVpBX&#10;5WAWMAB+aCZBt1yLgXQtKl6bwYVaRXrW4q5y9ZbRbJXXFY61fCuRdT7iWLDfeQqZPBrZTpNXzNyG&#10;OOERsM71iBOFRqIETwOw2HYMr4NhbdLh6DmsXv8NtKXy5DWrcaOzm23W7Zfvzn3Xd34X0gKYd3eH&#10;iACVqjTeqdrh/oyUGycrSrQ3qs6oalegW1LCqiOlOHMurf2pMwCLhgyEmfkf+UPfTfjv5OgAm5ps&#10;0cZCDnd3dbt5fssSHsODxkzWiTMTBHFm/j5WugswD5KyJ/EdC5RTT+CY5+Q/jtzBLssoj5J/qUNI&#10;RRI4c+vCsnD2YJCkbDQW9zLtqSSNNGScc+CVDo40t7Xf5Rkij/KrOVHMKoNqfI65kChqlI/mhHLI&#10;OYr4ai5kKvGKuSdoziS6iNHqe7sUbwQlvcCjBMjjbFDySsCC6thczerSAovthIk63d3ZlolpKM9L&#10;HUFkODkR9IiTbmkbSVGmTWNxgN0XOk8+vS1sYqBluNF51aI8VY2lLhv/hteELUxdPUdqamgpqbF/&#10;rfNZ+vMVfA5Z1FyE4eFyurujtA16JCOGR+FXHpyYnlvNYoc6X7mIkleKwYzlL4CLGkCz0kjK3dFy&#10;Rmq8FjPIxjorxcqgJ4gSeiTYOOF4galpy6eFNsKXFEkDz3MLwNi7HP6T88e7+09x7s5nKb+I/cnZ&#10;RUxbHlLfzcJyWELMTI2Umo0VZ2mZFXAp0c5m4rISNRFqL/OUYumxeSM934und3rfM6/SSd1KAdK9&#10;LDcBivvSBz6ArAEHY0Ke7Gzff/Dw17/4pddff+PoiG4SQA5wE50ApkzXRKA/B0OajChNOSCRvGxa&#10;2cQxCwzPqkEz20rVKS2tUuPSoBuZsQGd+idBkkwCkoMLglmY9B/nqZ6C6z6xM9WKATGtWROTbfMq&#10;Cgw79+DoFNOYAsXU2TVdHmFxjYrzSyhi5QJnImjfPLWZmIRUAuHnVdoCGPo4f/buo0dPqXB6cLh+&#10;OvO3//r//M/9+I994Te/9Oa//Fcbd15aW9tcxWYkATKVvE31dDtZqp3zCkTNgeWh7Q5ydHLrxk1E&#10;BP0KeK7LtHh3oCLOsmg8TKwSCYg8V6vCimdm3nio+hbVvjVQ+LnHzaM9vQw4hRw8kBP2RHAtppqX&#10;zcmkGwpW6AOxPTFDI/HD2jREamftKfu320aesUHalOLKgAHHuCHbx4M8hYI7DAtXLVz5X/8n/8vX&#10;Pvzhf/pP/ymxW3yX6om+KtBdR2JaJpGOHTtMpVg5fS6HNGe17urTNuzWGuNkcgT+yp/7t/FcNq9f&#10;hybJkbF26snJxto6I9DmoprJwjJ4MUYlsmDz2qac8xQMM79k1fqZ/MkY4CIhaTUOxDe2fxqx0eRb&#10;XzjE3BksZezQ1rhQxSUHJMtmKjnnt5Cxi8OFllZobGiZeTh8iThxS85DjQJ+BX+i3bjFmEKKIE2Z&#10;/cL5QSRptxr5pkrqKY/DNhSuzIGgVCNGhPUzU06aw8s6qWBLjcd4NDDkdmFdtWiYx+YmxboP+0If&#10;XN8/pUorRHyiGE6Y9qafRJ2wq3u6tKJC2G4Y0yhW0GFTsYPLC3ln51kF1ERL8o+SicujkQMC4IO0&#10;oMxNffCmKRc3C5OP/dc5y+k1PyeUxOYuJy2ek7x5PRW5OKgWjE4gx7k1tXuBzM806UAEs2Pm2U/y&#10;NxHxBh1wilPBR4Ek/fyZIGZwVSQ1Q5KZZGDjHKgSwh0BNdj1e0en1D+89+Tx4bMZvizEzra5wudT&#10;hDOeTaYC9pvJn/KLxVUI3J9DZq8Nla0rHq015LOLXaRvZPa9aKUaKnpIJ7RHaJpRrbNIbKFiriUJ&#10;JU4Jb1mu88YNT0N45alKZk+Qvf1DXVR2rEV0Nbp0SBEESUFiTmoZ9DwPSZ0uUBlqhXOYeQa6wvAc&#10;tttIhGFv1GCMgzo0tL8G8qpUksmutNEQ4yAlDvZe3nNNTsXc+yw7RA4RC5u44K6iSvH55CYLOwAQ&#10;I47ZswzQQeUWFmyLfK9tyDgNmc7PbYP4BZPlgJGv9Tu+41u//lu//e/8n/7rnZ3djdt3OSnMIcBh&#10;6imPCAo2CqeBsBT6ALmxvfWUeDu2Np88OIjBkSSgS9uZu1XUvl+EuRUQgmaBW6e/EJ8SNuUeG+xh&#10;m+kO2hAqLWAmPrWam1WUy0zzGsHoHIyUgpmkKk+kf+wrG2+Ckjz2Am1jN3b98kprgoxVAEQxqDSv&#10;Xu5KdRvwwt5iQijY+Zu/+Zu/8Ru/wT2QRjQk6laJBeVL0ZjS0EbOOpTBnnbjtdg6xxxD7elTOs7I&#10;fSpNq6fYlfuJf+/7jIdCqCNljMuqEo9xuggmAIICDRvwbA6jmIkENV6mdqRqH+WHVThQ+MC1Ua/4&#10;ILYPl56R/DTkrIEgZy8VAUJaHEWcdRjnRh4Higi9YRTLztZEMi0A0YtYMSPdWwr0sXKA9RqqOghS&#10;IHNmTCBkfzN4kYQlQsAmubrMJNpYIseUnNDPJDlotakolLbJkrfLirLeXgVASLo89gAN2gNiY/t6&#10;KwufsxGjvYw4dQG4u2K98j35YAxaNDeFPrQZk/KfyK/nk6cm/NCrlQzLD+xrZsssZILjcJNxY6Cx&#10;12sRz1LaMJNYdghUGjz3jCXQoo2dIif0k7XlVSWIm5L6G3YD0K1D27nwWixjX46jMkEMsruYba9n&#10;ffDkhcYxj2goHFGjRr/7BErJIeEH4GzWAzUHAWBmcWX92nWaNZBff//JU9KcKOiBpMEdYGsvrWyE&#10;96n3sL66hrBWUI7uty0N4Yt3sNhqH3WvVwhWZCfqa1UHiTDm8ljHLiikuyimp/I7m7vHSbuIYwMl&#10;Cp9UnE1mzhwVsBFtOzvbiDauhgigTxCT2QLBQHoey2S4mCuUGD9bokXlTZieol5RssYJgtIWv07d&#10;7anAHn/1w1PWxkBORtn04fvzLeRI5dd4BNEeeHueBT0GCTBSWbq1lPVhTVigCleM5MAWeg7g65LF&#10;8fJohMCwvmaZmk41X4+PG6t2NBV0hx/Aupmfe/B0i61zdfPaytr67snRz/7Lf3ntzt2/89/8/YXN&#10;a8RIcHw5YiwVQUrurvcsFZLCRrr6kmpmZnFbGdX+PiFGDANAJzditbLyLniuBzZloBXiWdbCekVs&#10;mzIW85+w1kic6beYCsl/4RF0ibvKQxPU7uOtSPma4TEHLb3kNGrVBTebvt9rpOOxuF+Hyr91dLyO&#10;ajgYelKUOdE9d5XpLn2iZRg5X/7Sl7/yldexY1qToId6krNxrQp0YMVPbOsut2cqB+Hxk714bEDb&#10;yx/60Cuf+MTHr1/bJLnfuM/iwtWNa/M//ce+3+gEQgEApaWUfFpmRdgIwbQ4t2A9wykXq8PFOuh0&#10;COIy16kyjrsu5cWndA7Wr64bsCdNeAV73HZZPahy+RAFi3a0ZG8BGrBIQMxje1nlZI2roamUCyk8&#10;yKMnLoHol3vfLG3WFsZZYVmTbkzITsArnw920VCbFa4dJLGXoc/Co9K1IS+HwnwEUVMRBuMmzTFd&#10;cYCRBat/EbOoMrCqkauipkGvhMWQwpimfllYTt9WErsEEqsxxAV2BwSBYhpYCX5IQpq7hU8yJ5Es&#10;YCZwodZjK5ikjqkSKEMR19ytlt9k3tgWUhGVpinDnfaP3WcpPzI4iFYEzCaORHtOoKxIPWeikJys&#10;kmCF4td2aNVmYZBaiM0cTwKRf2XjBksMyWEGyIBzKDi6uBBgRLF+cHxMzzHQVkKID7d23326BTBN&#10;nxv0BkY7zlU0EHhLEiISguvk9Gz08HSLZ68P6AAfIQaThlUtkRqz6qjUTuRt3afRyMNaIz0kfNKN&#10;yk/PTn/v9/2uuy+88JUvfxn0xroxafaKatGHkOXaQ32BTer/pBWZ7LFk/Sr+8oo55nzqVLdsYzYT&#10;H0YKBryy1LVqMk6PaHKpaDFyqhfH6U3Hu2ombsjFMbdU2xNgkpnROKrla6VjSYqud/tyRUnLJuKa&#10;FvlwM6gwxlCT98gJ2YDegST3A4ava3XyZVSO+nJ9PSaX/jVRJ7o/U2npg6vLv/z6l37gB37o/J17&#10;v/QLv/T3/9E/3rxxCzslRfJn8Z5C1PHsIJFN05fVamyEs2Mmt35guIcdZEIXhiUSK0cgCdDHsG3g&#10;pNB8HYUKSo3/QExlywzrVatfRiYX7Sx1Eiou+a51TqZX94lCHE5e5Gx3Wp7AD7E8DkD3JRcJ97Sq&#10;q5d1UeLlBMr2YfiuPe+TjF4Bfbkb9QQtjjQaUCj1222qRAO2XHNQpRSTV2xj+Fo8VTP8CwrHs8Gw&#10;+MxnPvtd3/Xdv/1bvun27Tu3bt7AtMI7+fCHXuNPa3RfOfhH/ymXBo8WxDzEVvVfBZOYUavlPceB&#10;wjrn6lc3VxEigMGYU4YWw8H26YMyA3ZjWfsk8XdwisFInKapH67U7hRuZtlwurlLSBfaRJjJVZs8&#10;2+XK5X3hYC6SqEtOQuCOVPOSIq6ySnC+5p4DJsdlYJfYs11sPqb/Aq5npkkCvvSkAO5YW17jdIM7&#10;8yWD9RfJmimVki4EmKhT6mrldTk3SIuesf7rdMUFZpHbTZGd0LPXskrxu03HH7Ip/HZCtXySOcke&#10;1Z9y/drDOGoJ/6QRS3YpUnLv8ECP2M4BozFzH5lbEEwwBEf4KllT2ZSDfudktsYWFCmyTGV5Eyes&#10;ReJLkxlSDwBuigJGOqdsTCwONmmKigQk1baehTDEn1ZX7ELLRLPKYB37xydPnl3cf/KEv2Gz4UKz&#10;VVmq9Y1NQE/NZ9PbbNPjOjq+LFzkWoF75oq781ccdmd4ZmSx8mhsxDzdYBOqfpIG0m/5rFPVi5An&#10;Y05GgjsVzy/YvbT1w7LGP7WZU9J2KoRTiCpZ+4pg3w+Z2sahNZxdWYPPkYwg+GnNk2TF7PqwxRhD&#10;7DXQNjNrsvoj17kilYtc7pNKn55nVUJLURbXmghk/VaqpThOvoLRgIitsVwJ5XjSlISnA3okNbRU&#10;H0WDyUTkBJhqMK458Uf5Gg8LSwGOHZfqBTGSADDBPV6/987J3t69p48RTX/uT//J/8vf+28Ierx0&#10;89rM8RH+7u1bL6zSqzOdhwDTTw8og+yLkTx6+MSwTUogkBDXJfb6YVWi8/rIbebXqVMmJvBbUdvH&#10;F8pIYV6Hne3nWYjl1BPdZ6+N3Mnp3DIVY0Wm8B2yopK3a9GEO79beOq9Oc95qTJOUMSjF/6uCy1T&#10;QtSPmUTnSYtKnn3v1VeBVY5XAitevLqnZ1/pB5Cd3Qslzwp071M2jiuG4EuvvPzxr/uE8NXJyS/+&#10;4i9SVYmPGatJJ1xgUuzP9EKk7rNGue1xuC5jJfbiXkn/1j6YpwsqBKZxtA4gQw8Yf20FmxTDYWrJ&#10;RqSzGSLe2aQjj6vSeufC5SNAnxItPI7Sk8Nbmyr7r1SVQS3MThjRaq/jzXKqc+BZwi5V3raDb5m/&#10;WnupM5ucb+a3DYE0hpxZPzlvQ4qQZriXiv3KknAehjXSRTqafkqHUdFcgasuEQd0M8W0cg6sJ6Zp&#10;bpsVsnwqTy4Xkos4JJF150Sn6uwZ7gLWdTso9wznqI8U8G7Qbm73WVoXefdWngj0yfvTMxKItxmz&#10;xzJLa2JLU+NGDuHgyGtw5oSbn+ko/U8q+ZJx0TSO0VvKWXJIebBR2s2lSg8u1VKK5e/TZJJZJbIk&#10;kXsF7NP0lrOZp0cnEKgPaLX17IJi83Iyoktsy9tUgUpAw5V2MfeJUqbOQH9yJcix4z+PCZmH5/QZ&#10;mfrATtBwl7ZiNAMeKb28iRihxo1R4Ly8Dwbf0uJbb3/tS1/5MkJfazMnTaDL/alS765wuqYcNhel&#10;EEcWUh082b/jDJspc7lp+1BRsSEMVH6997BNAM6rRuLlD9m6l9mhUWH+LYJjfo4BdzO0zm13II+p&#10;+5PqEFAt0r5HTqhLEx+R8yY3O4KMr1QOJnNr/BrlFEYnDV/26efiIcXMnr/9wgNk8cuvzb/86n/+&#10;s//t7vzST/2Hf/6LX/zyJ+6+cvp4e+5CjHh5EaYpJArzO7aebL/+lTc+/2u/8eTxY1qJ3r/37jtv&#10;34NG0n3b0UYkKEmRM52BnnSZsnFwO13t8NbPu+dHnZ9UEcCgxsJryCdRvmYeplj8EEGI9Uu5MW6R&#10;OE2/UnKJq5kqIpcL2qPUWFdHy8f6r4uQCn7DJQpbv8enXx/bJlrE7+oujgW6dI+8WqgvnWpPtMsS&#10;LmC40vyMZ/PC3dt4P1/9ypc/9y9+/p/9s3/GXUAsQAjrpmeLRiD8pT/+/dA22O8CT/ZjPpY4jgFl&#10;2C0QlFWhrSuS4jjU/ZDFYe6iDcUBQsmABB42/uZ/5otrxdj/NFMZxxBTRemm1EO8ElszPdpn7oiV&#10;gJquowxTaIIucQ2IxG2PzVEKC40v2lQ3cQzjuXLIrPyQsF9SkpwL65Hi+XJlXTyfyCgzH/PpQBsg&#10;P5asmixUbO0rc2nVnqk3UR5vaIrtI387pDJP4V0EbDIG2W3X48TO63pUvXXlNNBaCjX9ANFwHqdU&#10;F+FPWX7KBRgs5ivRB6l62lL64iS0qQXNn2So6R527OXLfLiYYyOKbGjvlVhh4IFhVHaX8ygWe2qF&#10;QF1F2UL+KVIPa5oraHBFc8iXCnVX6DAyApEeTYHIYGvgcocRuLyEJbFzdLK1v/fOw6dnV1Y4rxcU&#10;XTIvkDT9JAdFCTPVrXjQNlrMEnvx8sz0YHfquFvsb49N5KPZChbMbGJLJr1nybk1VmHYqSf85Q+8&#10;SCNtJh8zxNL4gWWZc+rlJqFStFGwrsSMmMluWF1Ao4XJTJdjE5tdSIeberBSUZYPu1E12ocL3XUX&#10;o5gOPwrM6RWaGQ5yt0eN7kvpbFgs5FROG3dkHZtr5nfLXdPkN9QlnhAGex+5j1OJk2UkjcDufKxj&#10;yhCKyrtEmgNar3W5skNa0lZ70EIKiedjxyRQQooA1So4C/jnx6ROHJON/HwG9tInDw7+q7//d1Hs&#10;/6//9h8/+603l+7cBv/a298jUZmvPd2Cfc5vdmtdpipXMtC7Ot40Ic2hlkK5IXmC8QBtuNPT74IN&#10;2TTRVuByz5P1mgpKDiz1O7VGAx+5CmabNwY6MBCplJGqvM2ObNGFikJV/zT5CegnrpNQ4eXmKf2D&#10;fer1sxP6Su2uc/bc6HGc2Fj7nZeaXQOx2RgJ1fZcDeNJBLXkdyMsg3taYQ2GqZYKi5fZYPmotcJy&#10;MznvvP02j0zTBnAPHJRKxWjuIbvmf+IPfhc8LyQX5zIprWKsfEg/dNFakRyKJgRGGA1/x9YMMRBk&#10;IyYNGZfBdO34oWFiCDfxrViyBqZ6YwKVSF4MneqlWqaVOEWcCxwpHFKfu+aMNlTQIgdGFOi5GBm3&#10;NedIa0as1tBZ1i0Taq0l1hUDVlqhpjzCzjQ8Zt+ULWi2bDILk5B7CeSH0CfQZ7zIBxFXgT+rjAuY&#10;EHwDAzACBaFTpcuV+cAwmbELU4N7VHrMJy4dAuUm/BZeRgjpZNbjPSR7sPtRUaTbrvdl85rboE0U&#10;/KGhKrRUwF7EN9fLFsdVlKSY92OoJOqV+JuwCxOasj2RO4KKbc+sneWOTPIFJ8ieCInhFAj0M1n0&#10;2PTOv1PJFFnRlHqLNEe+8ojg0dnzL7917/7W/srN6/AMgLQt0y8WaAIkWllSh9MCnQZzb/CRa/F1&#10;x+fgaRjzpSTlq2jzAaIUI5Otk1mjxufTK+3Pw1xl7yH9r13b/OxnP/vd3/3dv/Vbv+XmCaPOfRmE&#10;NMoPiexXx0nAlecaCdlp06HOo3lZHfVMmvYyvJTKHEY0H2/rH4d0KTIyGAROt6jGxRAp44fKrKKx&#10;RlZTX6l15btdrdec7cuvJsQmKQMZ7wUDvDi+c/Qg7Xu0kWO2w1/U1XOH6ASoEd1XAdBqIeWoD1PU&#10;B1Wl+UXerwHBikPl5DrUUKPs+o31tRtLKzdXyeC1mdoP/tF/f3Zz83//n/1tIK/lW3cODva/9tbb&#10;W48fQZpFbjLhJh/ZzYDNrHOe2sLepofC/W/JWSMJubVhHsXIRFxz0hJZMRAyDJ9I4oEOB4uYIGxV&#10;qQayIfJiU27+yzyXhM67o6pDO5mI7LFnJlmssVyCduKyfiwtUzpg/43Sw3yQydZ3BhjTTtbKcXfI&#10;QKI0Z5WS3QxT+dYcsYjLRjhTKh3ziGnvpuIlc0zW+W7L8pC+dO36daIpRL8zAFOLs82gsR/P//Dv&#10;/w4KI+LoWhia0hax45JR7eHnkPlzspzheZgCjFFJUIt8ibNn8CvJ6DvY22fa8MOgqjDtsg6BNZ6b&#10;ld4YgvxEwMfJazBLJdwddifmKqi/sf3nlCCg0giip0660oGHrdHNVyBpKnmTBmIZOkV6MGIc7RQz&#10;Ih0W34yxYvNmFpF3lgJoFLHpPOScoRqgEMEcJjSH6ucg29oomdyxf9SHWQkkjn5TxTRCirUUU06E&#10;p24xK+TZsxCDdJfcRXqmvojReWHd8FfcFUmIhyIStzRtqvmpYhTZp/Uaw2faZSnAb+EhG7sZaj/z&#10;snpZRjJ5xyRpqRfZiR6FJWBZtwXDqiFf0YZsVsrEpTKZoDKXuHysXbaPhypCnykFpODNyGWhD2bO&#10;v5JbKDGdc7gMsWZlfR1UGl7H06Ojd59s33+8BRn+8Oxi7+JsY/MmKwdO0pJydVAMuCRxRq0wmc+T&#10;2HXG3dIJDKw200R7RFpOgzy8Ls/25Q+6MxPFRUTS0nF6UU93th89fvylL385reXb+VN5FJKVZJg0&#10;f9CByEHS+JXdEdi+3re1V3o8YijwyejXJBw1FFb+QINT+ZbCN+BaXQF+dSenrKOPmfqzFh2V5G4q&#10;h5skq8OhWKWmWPhkznPypKvdqYHK4UB/WbxtNASoNemCpw6fB0tKpqa34fruHG+aCjGtslQxzb+V&#10;RFyZQVaCKx9tjpGcM7PbjdcRM+RpmJODZ8ek6v71v/2f/fKv/NLPfe7nj4BintluXNE8IwUbm6M1&#10;NORN2RQ01sOkeBwG7K0oIcXX6bO/+df/k09/wzd87p//fEq5+LKQUxRzIyKVaKFUO00JK5KGPqJz&#10;/ilTxyf9ctSYRVSmILO2WH51zi3ZMxjoXAm5Xl5sNqSGhLnQHM/U73LRp2JYVTCNENQmr8ucAL5L&#10;rhDQJLUTo1azGKIcii5NU3iirY1F8r9owa7L2vr6133d173yygcgXO/jlFgXRZ8PEAkkli0GDHL9&#10;+nVmlex8T4qPYzFuJydZKfM/+j/4dsEUjpZVMrzl2QnCC6TLQtImuaaKglWxeR5PvttaykoIsOky&#10;Ygko9OpluAAREl6EtkmiCJqlnF53J9ZBQLQIrOzXSEDAjayuwcFLDyUTZWFSeSmoGG+BQzePiPfp&#10;pfEB22BQSkExAzvzymqkRq6Vy7sLgReGlUpsMyZ86q+SeYjfR8UPazfwgMIjclTwe8zT5o+e5DS1&#10;qxatzuAHDPDa7Dxa0iBHB5yeCo+E21McRjnbOgMNO1gKnQEOCtqlf8oX5SSVuz2xI6w+0zlMvpbe&#10;eQJx+on8aEEXG4qjORoiYHhMaMwoHfY6fPV/k4GsLKZeh0o3bWjSl5Y6UJj5lARS5/fYMAM8hjrZ&#10;+kTp5QjphcI9bAZZCPNH53PI3cc7h3vPnj2F07mwgvWLEiTJzbSLwwODnsHX1bea9jLM5VH6LEhN&#10;S0N4QsJCFmoY2OwIl3UaK6Z79hjY5ZslwGZWk2yWIyFxRWrtGbArRgp+JV/hDESoaYa5FRSs4jfI&#10;liQ5xe5j+6TMnlIgEr/WX9gniHjLb+YuanwHNFm+fVORcQlcakonvlQ70ZhqPlO2gFR4BTrGkJ23&#10;AmH1XqrwQUjQoEOkdwul2LH9XLLbY5eo/mUpMjGVbow37i/PHipRXrEOLHaILca3A9aZ0s0+6tRV&#10;wLGd3CVhLvHXpnFCxyaixan7pm/81O1b1z/3Lz7HlmQelG8X1CFZs/gqt7A/X5RWSdMJ6xfvcp7j&#10;wXQwVuo5OV5f37h3/9033nqTP6VpmurKKloBozqZfYlMxaZm6ao/Kv50ibICffCqH35g3ZlS5VXZ&#10;7gkYKAfcPQP06Lc6qJ7QfHhiRk+Uuyq2Eo08RzlDua+2Af8fG18AQJ0dccO2cs/IQu9TuDQxRHTK&#10;/HxADwLan/3sN/7Bf/sPbD3Zunf/Hk9ApodxrVjZfObGjWtIXQi4RA4qALkONbY88om7zGGR0pzn&#10;eHcfB5j/zo8xh4kKWluky5m+lRekjqIBFYJA0wdHzdAA4LYQVLBM2ks1nZlcPTl88gTPjBoFWYum&#10;MloXtNG6IjQEqg70OE2vagV6ANaWYcdNLoZ0/cgg63a6QScsn7E5a7EXIviEibMSSK2BlAHvEGkp&#10;4MWfLGbS/hFsmWTZwkQey9wzKVTlTHfz5XuVe8ORLG056+GAATQwqiSRj8ZaVjUSDw3TqOuK0VuL&#10;QNttiun3T5eXVw7mv+xXudVchLBSp6X1iPkwRTY49CrAyXDuxuXRc7UUXyM7Od5iA0qXoi0WmMVL&#10;W1y0VnwNEJVBQjvsR/41HCJsohTDEwPuEMhYWd87udg7Od45Pt97dgon7+Ri9oitEDz1yfZTChTY&#10;ET1nlQ3AKT04OfFTOYkKOlfRFRO4SCKDbmYqeCGlEjDQMR8nLYFNJWn7fydBsNugUehJmM/iM1KW&#10;iCgMVmHiMBB66UCmhOoStComk4Nu7lnVjsUkQsok3tByplUP2pkaAemZ3DIRGXnH0P/k4RpNp7Qc&#10;7U48tIAa/UxRjp726hj/mlf5ZOUqeP82g46xZtAVKzh6SAsm4iy3Hmzr6q0OvuNxM8jIGYIpnjlM&#10;Bsys6OAjRAQcfxjTFgg0MableceGG72puFR3JpFxFC2f3NveY3v9yH/wP/0n//e/u3Yxs3w+s0rz&#10;eipCLOP2YIRpfGhpTfF8dopoQBCVjjDLMwXZgpv93X/w//iH/+RnqfsppkfmJ25OdrWronsTGl80&#10;XOdQiZE6gn1eQb/J+ujz9n0+Q9AkfS9EM4xEDcNI6NOJiteocmKRB2Hde7IEbQx2WW+6N+2R0V+P&#10;C9WF6/HJSNXoOiiZxQYSu9CJEERIcPzwoYxFJcHV88VGOnnrrbe++sbrBkoGFjTYECT7v/rKy7gp&#10;hxTpTGjtUqAN41pew5X5n/h936b1p0ExC3FPw8o0Nh+GywtqMoN25zvGaOGUs+ap4gS2a0kgWX0n&#10;R2p+mq2QsxCmDuMjHZHsUnsATome0G+zQ/gY6Ay0dhrRZrouaM8KpRrNgmXm5kdFpZCwhzMWzSwB&#10;aua7DCF0mfW8ABnOn/NsjJxMVrQqdqLfOT7k/0nE4XTj8RD4Z01L6RMsC84b18TmFPRPx5ZnCbgy&#10;GI6+UErK6TcmyFMkK3lMDrJKJeADPFALshrDTK5KwArDE5WeXV1cm+xFl89kXUAMeSZJoq3ZmJ6e&#10;/NCv92CXG88Yk+qYTHFJ2ZZz7GlvFeZ4KpF7kKyFhsaW4cqY5z1I2TbWG+onw7LASyCtw/uGo6qX&#10;UAuajSPJL0Abxx8TwXKAEK1X1jhgdkZYWN59dvpkf+8p9Onzi/3T04dP9/CG4OQhDpCAWNOaaNzV&#10;+o2e53BjAyPoX9iKxQhMQclsYUuvCwqnHErC1irKxITiTdsaw4wA/xPArTC9ZNfA7mFZQbxoGaVV&#10;VU7b8jIAFxaISU9a8UYmGUoiijgGyxKPWOh0wCnD17Oemt2YQeR+mb3ZIKepLIGdFEaWoGnojz/V&#10;F6yZx5uBtbUrEp0ZBngDP4HUEuC1GteIubnooZSFFm13RJ88CgOBX6YUV7T0mmcNlZ2uLoGBYTDX&#10;4R5+HnUfY3lG5sXYxO+0FcMoTWejBEi0pKQNN0uXQtRInq8iaePqNYQ5gRmy4o6enZgIc3H2n/6t&#10;vzV/89b/5m/+LTbA9dt3kf7qKQoD6KCdIjqYOXWqXpYLVpjPnV8zS2uXxGfTCLi9qTDUr1C2wZ46&#10;tQqgzH29quR7UQhI9W4cOimVPEkDT9kKIkg+cGvvx/+rnaeoHSW2s181dAVg/Zbpr00yiC2i32Z3&#10;j1YxymJZhKTaS9kdAarYdSn9Oq8utCbTMAcpTWEZTu67uqxF6AHMRuXDwUXt/Ms1+RZWCGVSbPl0&#10;dvbo4cNtwob33qGyTG1NBA43otvO13/dJ1579UP33n6bmhlU/EbQTaW+ZEOYdI1iO6GRhbXm0l+Z&#10;SCv7mJoH+pHwdhN/jJbj9uSX8wxQF6CPmDCjPpcMUv2/cZVsFbSvE9fdUxteNOiy3oqZrlqy1V3W&#10;YAR0mZlfXdvAsrWWPJ0A19f4SqgXYSNk4RWyMgeCzEyNBJt6w79Dw88JtlifNy+lSo4+Y06YWxyX&#10;e5mIx3ZpocK8LHMDr4skaiJrUxMAxs/7LmROI/4qovXSouFnHpZxauhhNh4cplPfEjbHpRKuOcZI&#10;uCaD7JaqENfYvGDLCviVaef5hDF2SmtE69Uxqpw6tg4ohDkvPDpWv1tkoOFutBaxjDjWQOAHSQKZ&#10;gD5dyV61EWS25myDFyP7GU9H6L5E5VBXZ2IBw8zd3afLjwcJ41+bGn7C8gpZ1UdENi6eP9ja3T49&#10;2T599hS5s7rsebqy+Nprr1E7InXu1SLDqpq4/X1Aw87Jwp/2t+PRIEDlLFy5cesmTyQIk6hjWzdB&#10;7edqBtmJ2ic6nYsPJ6BjzlVGfTiuAJgD8UP/QGYhD6hpqu5M/RD3MNR9WBdWYS7fb5C0UBBMk0aQ&#10;YL60ICuolZYb58q9zcTHAedbPE6XWBMscX9+ViiI8F+0Ur6ZTmF39THR+d2T/NqdqfAJso+SECUw&#10;MUrMrXmtNQYzSzOprjFKF6m6A3gxEuG4hcHr5yaTGksFq87NxL5vyEcNkbWIQHelGOHB/nYglIXf&#10;873f85lPfUOqb8z9w3/8T1w4cFHAtBk7YpOduL27o7NSADpGsdjDPEVTKSEyaK9cP4s2ku8r76yD&#10;HFJmChobMHWf53U5ITVOLRTQP01gYG3tTm+/4s9h8nlxwSYvUs5VrXtOhHVk8+KHwvS9V232XpBf&#10;Kwc0m7KXkhE6buGH002QyfHzNhoeAf/SIrky2WLckQXp3cUMkhCviYvtS14fEMHamtWanl989fXX&#10;79+7pzBaWORNJAMlavn37bfffvz4MR2gck2bPMRscXVca8vln87/5Pd/Myb3/u5T+I1WiTNEMEsg&#10;GPmBKEqwx4qgPACMHFc3L2Q0dUEPd/eFjGdm1tfW2ZPQKtXpSSrDCKcZBIL66NCKcZxmu81qo5oX&#10;TukWbDV2MVaqFx+FZgTgcFvVEDntNWnladnqUC6dU0YSufV2aTXAsfcgKQGfS+GKmDOPsbVdnHfz&#10;wmcpV6NPnSYAhD35pPxxo+QzFL9KyFjigVeIauW7ZgkuePwSHLesRNIjAiAq9+zgwGlkPIQEiBsg&#10;5vmWdV/f69No73pRWj56TPc55XgP/Ni7MmEolDocK+sq2TtFNJmVMkUzPCfcVvZ95sS4HAHpCOi2&#10;vrQFgaVoDWmG3mA8Jk14s/VM30/5JUaesLsZuoUMEEmIRT9jPMrieeyQFPqwp0TOs3QX6F8r5CNv&#10;bPLlvdNn7zx88u72zvzqxuLG+pP9A9Ye9Uwtum/71m892N9B63F7joVpafGGWnO58sJqWYkwxxEY&#10;0twCdc+f37lz++WXX96i5Kbeog+FipEJunDl9q2bwKaYKZlYYzu6tVOCg/lZUecp+qzDtLW9XVmf&#10;8iZ4DNYO5AeVfaQqAtHsoUTPTN9PXDe2f/TL3AzZu5eyI9QC7fQcWqFSfqCADaQ0DKDosywNYiJp&#10;Dh76AKzpXRz3OUXGK6x57saHURWV+KIrNSAzTe55IbO6WQpjpU5C0DE4FRzQMIxIhy4WWqfz3KaF&#10;mmB5RVb6MGSTVgzF1hm34FeD8FmIygJkBFjy2tKVv/YzP/PK3TsHOzvUKf7f/R/+j//sn/zTN9++&#10;z1wlnVrBp+jhPzITk7TF41OPDBVIKk3FH4/JrzWhEHGtW6IasNieDaL4SIA14eDaCvVgeDmTdauM&#10;KMt/MfoyQSKp85u8x9ZQGK1+FU1RWh6tLIHmkOChgWL3Xs469esThMgam1UY/VF5XdnqAEazx4Qa&#10;Q96taBZOSHG6WNDhrgwwDe89qfAxvev+IoUrfPpdU0OhQlrVipL3xjZ1MBNXI5rCRd8CvH/zLb3b&#10;0d4lqe0ZKceH+zarfv4//rf+DaQe2LJ6qAaR8MoRyaekg8f5k+es0XdwuLG+CkmOT1Huw7hQ8bKc&#10;hMMDRBvsAJjUSzdu3jKD/MySHdYsvUJdUziX1t+CiMIosdHE6Ch6S2MLVIFtR8hZd7/hCMtMiMhX&#10;D0/tc4iNSkoRiLIap/wNk/rnltdWk60u6Zs54+FodZOOC8jQQ9APzGtcAZHQEFetvA4z5un2Glns&#10;cvhM/2PKGKdKNc0l3SiAOYmeMyRJTEtLXA1XDqQFW6rtR0O9sE4/SrMGb8ta8YN3NG4i+Fibiy9q&#10;VMWq6qFlN1sfOduSWafLUtR55YUR85Yri5Qxb5OldzbMexZUKWWVnW0N+wAOygWJaOaM+CyRXGxW&#10;UC5kP8YmMtRs33CxQ5q22KlBthBdkC30T3VzxzFmatavX0MUzVxZxqjGzbn/+Ok7T7Z2Ds+vv3D7&#10;pddee/fhkwMOeJIW4G8dwAhhaqSIOTaf0c2hncJeqlceNyz3jcGDEkGrU0XrxbsvYHRgVvCYBvmf&#10;n7PdgZ6vX92gQik5tW4/VXi7Kw0LiFvwpMwzT3oEs4nKQTTnTck9DkINXhJxeXzLg2Rd2D98BeHI&#10;DGh3m3mrGhMnUYy69MP+CmWTXyF+KFxCEuVzDO72zVsGk1HhlmwufV25XDmeJcwS27rFCa2xpvBN&#10;Pfv+bCHJcIoUJSMTNYUSKXGFbnVWw6hN7Te/onjySd1mRvNmKBsdutrQVTXeHcBgj1lpq2LI+dAd&#10;YBPay4Urp/amsjdSrU1Y1IA3Njdub27++T/7Zz7x4df+wd//e/ffeYcbbVALjQAAYXn9QFSIBhy/&#10;J4q7wA+Yh9gqDRTXaYiRNPwVvsivcUykfaYjhSTLfjK2p89X27Y2Uz9viChxYKPfVpb32czcm8IM&#10;KqkpbiF6Gj3BGRqOSLKLk6jpQWBSNbliLvPsVcBdCyGt5FIwvFYormblw70mz4jAZMBJcqZm/QgS&#10;aC0lUFkxzdW4Baqr15z8ocQ/CMksa/D1uNffQV8+efIECKGKqrY5Y+O7YnpZTVlMZCoSIf+B7/4k&#10;OwBJalsjRAxMOylF+DqYwOZCcgZMLnh+TrAGUxIVSI1TZCu9eBDoGEqcKKmKV+ZX1q6mvposcf7v&#10;8GifccsZLHkWk5G0Gp5ydo7OXlqF0i1V/mxyS8ycn68sSp5jdVKKkD95tFNUhKQDKRPhu17sIGfB&#10;H7quJsIo2fk8hSKNIjanxjJPbG3sXCJe7kJ3iXRa8QoUI7nveMjxVu1tobrA0rkyB+yOQi14gjxJ&#10;wyqL/XdXJfHkOWpDli4cWK6DI2lB/oAhWTPuzp+wuThE6iHK0R1aOxjt8p7pFgvC6t/tvkOAHjt6&#10;b68GEaUAeDQqu9sbibIPpmlp0Xf3ixFpIPkPO9Dta2qJqhpqB3c/ONII3T8gmIdJbYoTuyARCC/u&#10;QU0F3tZfPxSgxNLkP11vpBiIhzQ70LCN67QGeEjdnZOzh1s7X/raO8fnsyRof+DDr2HgvXP/QYtV&#10;8g+15LFVNdLToizGUORXDP/absqdgNi8CaeIX9kkYkFnzyAuvfHGm4hNE68wZNKIj2e3fNrCIo6X&#10;h2i0sVeVWr58EklMMnPCtfW/mP9Wkjo7397b5bmtTDK9EkSVGVvphjBUt00B1bxp3hbDc7eGhiQv&#10;ZTCVWtzZncQne0k5D8ZP9eFStjQdjbUHdXCU7BGC1an8yV9xEE0ks+eABzI4lUprSnw1ywkP0Zav&#10;QiIaYhb34CCBDI/8OpZVqE7mqyKvBcRFgSPSUR4miIH8ppCDQ5Ko4AqwJPifeyn/Tz3bGOxWnuFl&#10;JeGDo8//yq/+61/5lU99w6e/+MXf/NznPocy4Mb15eMtB9+39GCKOmjirLPxrGVRcgVrkUYTUHfL&#10;SjSvIroqp8NIQwIWqh/5kRMGEn68M9/ZqM3Rei9K7ctwboklJlgqFuX+Zobh2ZZmHlPTk4WT2y3H&#10;EU50mRkzc5O32BIntEAxAt9C8CM9OOfJWKBAQmxkflCHyXyzxrLCVD6iOLjKUoXhdzSRGyjO1fQm&#10;8xK3OD3l/NI0h2xtTS6bb4m4ytqKagG64ocCpLxqiDTPztY+IQcXlZ3/D77jYxi2NS3zYQDQ5fkl&#10;Ay92tDJc4DSmAI2ONnWcq59bN47episbG9iDMrpSBzkWonaB0H0alLDYUqEIu2PuXrE3CgOiJIyc&#10;Ytv90ZVxbg1r3WZ99iLAyGJCqWRdV9GAT9RvKc8sEr9eu3GdkkaQ5fDESKxkbDAWkdEkE1dSmxIx&#10;43TQBHRtzcohJe2qw3Mgra0ev4k11u7jsS24PsiFQhlHh3u7e4w5W98Z5FR6bKQDKvyp4iqLqM0e&#10;28Eh9Y9YgIglz2SEKUkZa+wO/uzAYkWLxqRUHm2h02w79tPATPV8+aTJinkzhD87pfGLXDSzDang&#10;Sl3pSEoMnJBtLGbkafLgAc8yn8jrFCwmDB06B81BrlsXDZloBIx8Qtr22ItylZ+pgHYSAWUgHoGL&#10;FXD9BqHor9Kp9v79x7t7lJXDZ8Y2uHnn7uOtbUzga5vXWP/UBxcYIopkZYOckL4akUuKq9uB/9dn&#10;S8mqnrHQZk3GY7QbV2nq5JYNI3ieqlUxdi/4ofR8xGaSUeMyZLNi6dTTFNkfbGKzNVkguRN4V2lQ&#10;KcgQ+aXBVAWS8K/lhejPTSyB2jJC+WkzP72UI3rsHoCEeS0Lzhc/+MEPDg9AJah07MOWtsXj8Y9k&#10;/JRMcQMnXME6KppRJCxG0DnFZMrVymKOjE//LUvL8nRJDHYPOVF+1tp+3KAwsaFI6wCHBEYAgHIr&#10;IRTK65N0KiQtIT+YLQLIquSpoyj50oKFbHby+33YVIBjDiXKsBko1f1L//pf/doXvvAqvcc/8tq9&#10;e/cZbNzHkSyDgbluGWS9Is1q76ggTvW+4S8KB02SLpLa7ValWO1VW0FtN81elzSOy6D3tExSTW+3&#10;9MS8shSBm8z/M081nhKGoAcwfad5YQrwfmzlUamj1UL4jB0Ubd479GjrcSoNmxqTZvD8rxbxZa0+&#10;S+8KHPN1A2OBE7LxRsKhddniK6e2CeO3uSh7hg+/8NKLbN1QV89ItWeGLQSdXc69ChNVTFe18K9g&#10;ES2huXhqdnJZ1/+v/sHvbtF05oF+VFqh8zMgwYf7e6fHh8wumtbMlyBGjA+MwmrCsd6jQDRmrWot&#10;nymTQ46GPDy8CcsNs3sVLoOU6lQ4Dk2/kM+rlaKvsOX4Nh7o3s6OS5HwLpYupGk2B29g+WrSZoE1&#10;SWLtuvARBxG5VD3dTzlA6rXqRtkvyqmfPzq0F0HIhVKsiHLzccxt0ns4TSwDIoFH44kuKyCzQXE1&#10;dJOVfXLU9dzDRLRSj+jiqAAgPY7znJKt2h0i2u6GwABuPnBAoBQ3JQBZ0J5uWX7GXomwNWMe5c86&#10;WYg1FgoVfgOac9IS40Z5JMzrCOdotnLAc2Nfs4flR59DsbKAA1Y0AlpBj6Wc8g4Soi3/5D5m0MT1&#10;wCmOzOKh07mikqbuKFoijcZ1ESjEFYB3l9YeHOw92Tt8vLf/aDf59WCynLGz5w8ePX734QPUw8c/&#10;9rG7d+9i8wLIWDWxLZeSMhM140EKLfUyOJbsU+7YSiZ5TD5h3HV5kdr2zQJgzMb6lacYRAZC7OmQ&#10;LcROrmjmYMb4fs/992jF84WAxGfUweeaOUgTPVP1XAoGhD+ac0EgYaQa9WQW43ThpohTAoNKk3wL&#10;YqxNFXgmE6nTeq3IdM1GvsuzBx82U4Lh+mteZl5IN0pn22CdGR5R/gCvsb+MpsYqbg13ZVtwVUWu&#10;WytZjaQXIOOoGRStU9HnMUw+lHfCVIJhHaIRrwRxE/YPyVp6TF6mFw5jdQ5nCIMbvLWODqSZre0d&#10;nvljn/wkA3rjra+h7PWZM3sKDiTI4gLUBTrn6XXOI9+lTGcSlOYtqcbIr1MHKvu/yECFkQ5+RFi3&#10;PdcdiT/yXtwooXdFKNQxq0qe2HudIicnUaVYFqV2qL2ubgyCr8Kqbpx9wPmZWYK6A3EzifgRyk5N&#10;KX15KWPZVDEqfCU5hf/VERehTp2/KowgeInbhx2bJpadWFZTUR6V4DqSZ3BxQYhbFz9hLT4PHuDO&#10;T/SS68sgmiaHL+4fkUYmh0K2VaS20Vd24I//7s8iPvCtfGtmBqMGlhLagAh5idKAFnRB7GbquHWm&#10;0MAwE5DjuBVkx1lw2TVT5DeE6otMLbwq7XebHQS77GOggANuOJm8ya2tigfZhfK4VzfpH9NPqvBP&#10;BO9ggNVk4FKUEkao8VXGI0nFusx4kViaqlbMZPIv3HZrOHdsgvhlMUbkYZngcwaOwvU9upGmHqRU&#10;Iegy4LSJWF5ZxMRTz0hvsnp9lsTuBzWOoC6xPPZXo3J0wfTgODGuxaMLgwglx61mXRHgyHPZL6J1&#10;KW0ugibsU5mlTWz0Rp4Gg5IZnRy3sVOjtN3fkVacEw1u4/fGdtQBDkFOQujeBNnL97ZiCj9owaEt&#10;Ep6aSeqHiDLPwv/Mz3/86z5p5iGFABeXMJk3btx6sLvztSc7D3cOdiPekHP2zCDJXpoKzWyff9Nn&#10;P/vqhz505/YdRaFh1ta8N+4z9gAbPcQpRwGsLx5VGzTll+LrtgqrWyfelbXuUszPwS7ZEDlVUEaN&#10;m+yrmKJNIUlDzLrSlYnOhmOY5GZ87dyQj7j83M4dmAZGtcqZT9Fqk478IEPVl0zdo3L2PZmUzLXj&#10;jyEe9yTITBoaOLxWTm9Tyoinqmdt+Dark9kW0DP3qtvEB3qY20IocqkuX1asVfQCMzvESCv1SBLq&#10;FNAX+HMr4faKNTFR9b04QYlMONt+T2FnKWBmd6rPbm/AmvaSRYkJGbCyy61hWPlX9nbgP3qNs9u3&#10;nlLC20ClJQdIUyQ5ObgQs4pQk/mAf3lh0Xltp6xtCvyqsBkhQ0L18vU4Ts8RFOWcMT6ZRUH2nTeR&#10;ELEmpyIlkwLvGyrs5PRZ0p451B8QKqPuKoCUEk2WqusbfLQKL3I2Yj2hH3feyD4tUao+TeWsf4/E&#10;ZBtDfeNJBW10LBGBEknL+kD/hq7jcjLsiDLdYrU4Hak0U4wb2NPOD8cPSKtubK9yY/hkjFStKLdB&#10;ZHf3WBeutTBRhAlry9KzCGWiZfM/9t2fkkRMJ3mz3miqdsTO4mEIPlhAefbK8oI/6IKJ7SoiJbJE&#10;xAkM0i7s2qbHadYWXC1vzfD1A9KIIe6kRGeHaVUaas0LGMa0oIgHdZR0Jew8koUBvogaUNK3ARUD&#10;TYE0u81yX9ZeroW7QY0ZwmyKK+peG2l10yCgk8WOSkimUTKd/F/W64xl3t3eIs0gdIs2DzvhoShf&#10;xXeZzyghjVD4XGYSI6DwZ1MWBz6fXY05orBTY1Z33v3ZrGVgVovYBrLQdec5WLBmbPpG0DreTIWg&#10;tBFJLxU7GElptyBLTqxQD6Y6ioovuhUsa0W+qKLP0LXAkWluIF8CuIkM6IEK/eoC8nmSn/iscHMK&#10;yQpm4xI+x76eQwpC9UD4Oh8I/eMTmHlYtisb1xH50IXOl1a/9Pa937r/aJ+5wmLnOqYYWrceRYg+&#10;tEhLcgTfeZe2pzL/WBfGqbRKGL4IY+wdJQZSVKEc85nARu0IdgDezNUNCKDDO2GcaRys/q6bX2vU&#10;Yy97faQyKYGi7/XjYsJXgyUjUVoxuV4e0QQfDSynXhhnjyPRM9ZZ7WilDGVD5l7D1PBPCRTyJpuK&#10;B9HJn5+nOIPuaqo8X+I8xXt6wQgTHQtx8FhDQ79GmldScwAs7BeKZHV2i3waYp0KV0SRG1hjbAIm&#10;pi/oWxEJhzJr8Dp5XrhcNd9c/hQjwwFlq9lSI3KHARBBSNQ0G8urXqyTR9bso9AxFUNBJNr8KuVo&#10;57a3Afqfk1wnkTVdh6ppvKXdZObp6Q6AzfQqa2BwA+6lLOLT7Z29+EaEW+xmEnKRCQoRx/mBxUX2&#10;yRaPAxFWMmKuUFJHM5yzvmeukB5sKTUGoEKyrq0XAzX/SNAyezdBZkHOnMpmSlUgIu5rBQYR9uRW&#10;oPflo1G6JD4shkUJl+bKG0bCxNElMnAK7JMAQ4I+SgzFOmTXFaoxK3NC2LBgcnBE07tYXqVoShS0&#10;soLiIqlhxqgQ+mId5miAT3icL84JU1lKJUwIjaUf/55vtB9g7Pk8ts8ZN1DTjUFrsTMQYz8z8KXw&#10;cXnkqkRVFRNh1bHRQyjumjOK7OOZuZqFOJKowp/CDx9dJwqT66tqdC8oC7NZ42hweVO69dxj/Eav&#10;ihValan+48j3Fx2vv1yyDiffJaETayp+0ZWQtCqrYDN+niix3KAWym4Vw+Eh+APPzWhNqpYBEtJP&#10;eLiqsuCPAm0mb09c9ymBWOggsD2ywpkJKu0wSiicOJuMqAZ77lnKuZ6XNypXhNTQgOC1o+1XQyna&#10;TJFPmFT7ABVsJgA1fRrEfL/OYrHebpkkkfOAAEacLjadYoK6aJQX57kS9EB8c6hwCNgTUhqDgUL7&#10;ItWF1rTXXrgN7/Kf/9Kv/OpvvrlNRBR4HZ3hZld/5EwkYGAd+TMQAPK2EePMIT/oGWhTJIUvDypV&#10;YNCVRtFetoCzlKSPDL548fBDKwvyjl6Ipl/ITOMzUuk8nI0lODOJVSZphfkM2oOzlbqDdVOyE1w9&#10;N0wiBD2uDq6udV79sLygEjf8llKdC0SMBrCJo11iby1fAITbt28Ttu07k42u5SVcE9/Ce+V2k8jQ&#10;xCmgWatKeyRTJF6R5gNZXIc0XG8FiqE2rexupxSEI/yiP+VRoGDD6DQo8kBZUss2qR01fYw0Kshd&#10;OmOAniznqwU0UrgxMzMY2RVbfZw1+j7b122T/j4aP0nGqV5RxKcfnShP5AbICb9WGGU+TPKqpWx1&#10;thxaf82jkTvT0x2qkec+NqhZKlwS8RRPSHurlmyHmgSoEeKrA1IxzZtazJluDrmoSGOVEfrZBlnC&#10;LIRh2Pf5HH2TM5u7+/KClmRJ6aDkZxhV1qqUXCDbJ/BAykLMMLW4HFBjRCPAIZ/TYWd14+pVBsqh&#10;0M1FaoUencyydNFLI1Cp5Q7OiBRrsby+Sv9VrkBwrnvQcqSJJb744l18PFt8/OB3fBQWx97OriBs&#10;5pHhUTUEHY2MOzk8AZCyQe85ymHWGqcp4+C8EzMUgrClrM61TVWQzkuqCEKRIdlIbMhkq8Sm0g3F&#10;IqimJPfWoQdf99bYjy6Aig73dvEKrI+aq+7HzGPYRbrYTHdwBi0Jzgz/6jRpGY2Vc6gx7qCm09+g&#10;laNde8W+xg4fyCUjf5IZySvOSNzGlLJtcqMLTHQ5Lbu6lh1VBqaeyblqORQfeXJXhyC29nGerlZe&#10;j8GQ4yogpZL7zIByfORzNOKh4r6ZEVq+mhKpbzGgK1kBodxgkmAKcc02cuRb9KsljRj7N676LIiH&#10;LXIAuACpns/uHdFVy2ZUyDxELeRcmmotr18FidwjOe3ZxRv3H7z9cAcWGIXiF6BRiyrKPODmCH2d&#10;5SS8Nu7QdjMcRev1BNVh4hipYF8rc7roxkXH3OZwE2CICtG7DFX8nGFYnj/Ha5Jl+hrYEBAoW2ms&#10;J7OM2BzO0I3ppJOhTLE717KGUqeaD6OCEQdOu3aIPfFiYAyLtSCMsakp9ydSFehDraBlJyVOfyi+&#10;gfZ7rXK6E0AiJpEhFr27ipvyvl9KZRUzzZQKw0i/FOXFSabHcQPqFHoDBMTUXDR1Zpit2OApoBhL&#10;UMHhgHXwYpCom3tkopbkMqtKsz+xIBGOLSri1F2ZhUPSdPbuaqcxLQe17rWj/D9N80A99B0J7wgP&#10;PfBFFJtpDQlXIohx+NCaNNvtszAuPXddkCW3RAs9ZjkAECoFhcvD6AA5CWE8ZlhMvuoSf83x9Jr5&#10;uttJYTIwIic5HTl6cU2DbIC+whGQ2tdHbuzRO+j+mGxfV68Drty/PJK1sqOZU8U/32DOedJ46io8&#10;4qj2zw07qGW2uA7QsfVLb99mmW7fuUMzZQ1Ze97Lu60roNnqZtcI5aEhj3E7MhV4B9V698W7/HVp&#10;Daq6JfKubm7C0UArrG/YBwoLhpSF+R/7rq93q8WVgD7Rh27oIyRRGZQCQzkkFQg8XtAljax4ImUu&#10;sGnSgEeyN1gf3J0CcxLj+LUZOFwQdjLnKqVnykO0d3rIcOWT5q4huhlxNrFCwKvbq1I7RkASsqfI&#10;e9eVf1VdkyrG5mDTcEsJeHj0avL6CrGtgrxHwl62kOAxW1NCN0ogglbfKcvNuBRH7VKWWyutUhzD&#10;m3rZlFQtFDOl4XXzOQPJu9JjC32fz9do4nS6uVvDekgPOmyIXNdDVw2QCdI2wVjEPIn+nU9KXJgr&#10;4NRDRzuEW4lDfXxkp9tZCwB5CNT54jCNs2NxYxpizlhBkZ038/z+w8egO/Nrqx/5uq+jh95vfPmr&#10;n/+tN+4/VkzPrCwibqF5EJ1DJF29fm1t2VbI8DpRezEWfbQKBVdkGLk5IYHRGZi2s8ox2ZKStcWd&#10;VCrlILfMnl0ZB1YWrlEsIz5j2Hnx+vWWrdnh7TCZmBB4656Q2mN9RsOpsfBkViiLhaG7jSrdzO+L&#10;FcbEFxZvQ2TiKmnTrDPNZ2SnkA2Y0uQN6/cYGwbwgTljlDSYX9+gEbhXv3f//s7ublV4xMHwIcyC&#10;ke/lKjfdvH+qX1WllTM7MOvsH1EIHqHrXknaGeaDVlLMDJiPmBRNjcTgrRTQkJyLF6szxzFckMJz&#10;TnAlSdKJy3VLe0TTcixY5agRVoHFdMkU1m8YHYJYmBvXr+tWQpv1v0POXE6rTfucWdFGul0TJRI7&#10;cooiFoSGnB2rrYnY5pU7x5KIubohydUwfm6e+Yls7aFWyORMNVUkZ63wiEK5JryXcom0tT0akQyd&#10;W9YhHx4KEo+/yd/8VR63qOzoBNY3u0l6oiNSXEqpI6k9WxNYikQUT06ie7qq4vadmy994EUqZyBS&#10;S85hJ8mFpwL72io7kIC/GHqyLhgJWy4pvRaraMidsLy7Zebixs2bPD9nOqQ7ceqooVlKgPt1vvZD&#10;v+MTAFvOJNj0ytLh3oGNr9kJUBRIcNKF141K5BozQfCeLUWiEkUcEF6uDEU7u9XQdWQY29UQuJvz&#10;bEp+iSaxZUwjTMieCtEUGGgoxoOLCHDSp0h3hTKj4KxGBTQVxU61/UrOs97RcCTNt0goJnh8ExSx&#10;daWBsyMlz0l+ZlGJl7LzJAznzAD1k4PDfsqhd+8axYqCB/eDktXd414PBhLCLqaNbZ9iC9QKSIlU&#10;dl5UvVZVfO0e8gFxtK11d3BzQ0YLLp39AiZ8AHILz9FM4T6aQrAcUq8mEuXp1eEwiGRGY0oo5E22&#10;c4qGk76hUDD4HdTGuATRVjveYleqYomMQNpDC82REQjT6uqt27/0q7/x1XeeyBtfuYJBRegElBVz&#10;69YtujIZMySNmCor1gxIgpxpjREMPZ89kN3u3fE9Bv3BRYzXbNyufkkOUlWUJlCWw61pUUbqePir&#10;BvX6KqzqAM1Senmo9Md6L9HAXRLj2NXX2jUQZy3NjIzlvoSJPS+5EW9SXtLgB1VZrObBTTU4PO1p&#10;YKYTkE7p+jTR6wLE4WmVUKzBdUX3jpQclgZJ3aeOTIrzHrvJMoQRgsZ9RzDMCXHzyAgzLKSU0WVe&#10;E2O0hTRR2yH0O29e3w2lT+kWShpI4zP8FTHNBRlnq2sZQKEWfAgGfTn7egzqMKw0tihnzdaLMf9j&#10;5yo+u/lbvqZVSviekjpLGUlNgCpmd3SJyXvOTC8/dQRXFs6xSfiAPq4qkLrCM8gszhJX5MGN56d0&#10;ZQhScZf1DXTXtPlq/QSe5GeLcTe9LqL+smRVUzrrZ7r/Uki6vlF03+hDUvfL3TjMu9wiT1qXq1NU&#10;S6uWU5jwwlCOPPEFs9JFQlQGzGEfOUYswPQcThX04pEp+vwCKgRCA9kaMh51V8RUJTtAcpsFHgEY&#10;2cBS5kwaqKCpSCoe8yaPSvoey2DDjZR4wnzJD2APRBrIKD6c/4nf+Q0YrYZlDPxZWDP4l33YkmVn&#10;nm4CX02mssy0HVusljSAM0wMc+2cErH4nBH3qJytGAAFfWw4W4jBahIjnwohMiCzHHglzgyWprgV&#10;z5AAUdbEItwMXQdT9Fyrf/Q6c5bjcUunS7BOwRqpkcR2yksKsEigXlpJp1zJD6iyRpa7X+u9hh4g&#10;lYJhqKR12/38JGvY3GIgdcaljsoQUmfUXggi1M6z1FCtZ6eo7J+QC4yN0FZRPK4sbgCV1S5FOhA9&#10;YB7UZGfIJbeKDT0PA+NekG63imGohUW2S+6qo2rqRbhKrjoflrsiOBiZqBKK28Zlc5IV0Ni2xHdw&#10;vQAvn+ztv/61e7/867/xcGvP4uKMBSMCuFn70W30yoc+hMREJN1/990B1JL/HDuxwnEI6MkgupTO&#10;0UoNf2v39GBYjCd5GFygxpfW5VSHU+Xk7AgEZAnO98ioYbZxknoR9Zmj6E39tyVy4tnEqpIrEuNh&#10;cFQtDxTzpwZsB1wz2cWaCW9TP0kxy+6vOeYiltAW/8wTm8BMZIFWDwElEGorkckfLf5d8MaBmbUZ&#10;GDLbXXzD4z31q71sw6itZMq1smEqSzt0m6OZYpvFWHMOQn80UJ2uQEEb+lCVPquAVAmkR0jNYb9U&#10;VPGvyStTr07Xrg3tw/Sot8HPoXRaI6nCi4ViyvDTLamqihLnGnqabRLBaYw3BbQl2yWoz6Zlcjq9&#10;XQjGTAqXBgr+Ch6AHM18OOUuu2Eks8dYUW6kGklOeqDiaDupYpPiZ+sX8tIOibx17fJlYbdYSflW&#10;6obH8+hdWCddW24Q6Lkb+NKq6IXUoWpdLSqdqoB4DNuPqcItWLe8unL7DpmqNzaBfsgIt1OFdUO7&#10;yVN8Yg6bBgNcCodCZBYhiVhlkOIz0XaWjqD26RqymxRrs4TYAw2ZRhqVuuNjItM5CPM//Ds+0U1s&#10;0Q907/yVo4DUmUZmR9qNQ1R/GX7l6iZWMTWJNKJDLP2lv6lnlJhA4yGFqhsPGeVmdP9BCYDwZmdT&#10;KsQtLdFnOvORsNnxnmTZHaGoah1yzbhv7vzM2oh7VA/zSBZd61a2Nohk6ayBoo2viEprF4/+8LZd&#10;yBU6tuxnjT4rihjz1fBJcHVULlegt33XHGmKZlCPYRg7kujamDJ35OZijtkc2QcNsGgm59hI6sim&#10;UZ9Z2jveuqBeGWOJV2g1B800tTTllZj2hIC119LBREscm5qqI56xdLFUd55ZqEwjHR8oO5//X169&#10;ym4gGieHCcVzZWFt48aVtXUi0G/df3xwdvbw6aEPQEK82haTPEn8s7Ob1zbvvnD3waOH79y7lwot&#10;wZeyHd3M3eNTRK4HptJzmCv//zTYIdyj27BDQoBxymqN9l/PurBJdNvREb1ZbYM5gZjae+IT/m9C&#10;cR7mNKnoCg7MkbQUrelEdzMBgxt3KaZ1GhN67ZJlabBemxriJjPLpVU9E+HsvcQNQtEJKGcLty5K&#10;ALTEEYwxqJm4aIqBG73wdOD6hCXl/tQiG+SzTp2bZMgd4+2jZkgms1YCgrr7XlNTnhLhrzz6ZA9W&#10;TNsBpJxu5a01uX2w5k2Elsom64bXCI37ZR2WVE8OVbuFDzGQzXHjghjOOPX4nRUZuoPMWTpfI6ZJ&#10;HLNZR6qguOCtWkXWbnzuYse8I3oQ/iuza2Ui1l2ERrPXki+x4seJyJxHrGkX+jApcC6lI3utmAOP&#10;VLsktpg4+/Sjv3aiuqaV1LLLHZUvMa4pazTWjDjf+189xUBMsaA1HGtc8yCqpecz6xvLwBRL4B2U&#10;pNtYL/9HWjOMEY0nWSLlaGELMlwkCFuKd/jPMo2glAH8mSKBfqKR69SnSwpCCvMyu0ms0yhxHQ3J&#10;yu+Akjv/k2STJ0NJ8zOTlWCXtLwaQhrYyCnifgAxdoHSCjbIGyfUEqlUoghzjuvyUfdEvFdMdakp&#10;wWFrMHbxAlQYOmesDYB0srA6c6icILdQSF2tvSeBSotAez8Gu14IyyRnbFkKCxfhk3EodVWYCFH8&#10;ecH4k4MDEwAQeCeHtcRFntMGl60jFdTSesvI1NH6k4nuAY4naNgTkjKLrbGv7q7dxJ6zpsepmTj1&#10;mCy4h4XyLK2bovY9rOFWR4EpkizkRrNgoQBtUkpVBJRwvzFSPs9TMMNXr19HPWG18VSWmU7UpBGM&#10;QM/zslgoI26feKhdz9dXCVBIT0TDYYGiC/nKGrrQ3Ly5Oy+8sHHtOptua3d3YXVz7fqttRvX337w&#10;mHJLX3vw6PT5vH3J4FMurcDj0X+KxOSJNq5uIiupH0PsUUesWa15VUo77SWlRpApOya4o2ejbLzM&#10;5Qh8R15wKapchveaVchW8dUWjt/8Lb/9E5/42Je/QjHfRaIrTHW3kOozFjQ7hjFU7rhjUxSlWzfZ&#10;d0t6n+kExMCK2iX3Omni7gGrFoegqFVmJ73YMbp+8fyrZUOc9QjduslymGtTHxFDjYi/0ifIQRCt&#10;YKv5MF9GfmHBBHUAu5RazUuCQczEGsKXUjXiQKigQtZzV4efI645Htw2s+oJ9fh4Hw5Gcq2cwFgZ&#10;Cm51tiH+ZuUlr7g7M4BAn8sPJ7dfJeFRsXOeQGWQKP8Qm5rx3Lxx48U7d7e2nrBF9VFIi12iyg64&#10;Z6qwRpOxJTAqtZfnJD8YFrMAjmXUWGJK2ZMmShaxZVXm5tv1EdlcV09H3LsPp6eHzj1jGrqyqsBR&#10;PBJbGlbIxlNusDHKLL5XZHRt50CMjWllHqqDQhxIo5KJFOAhVcha4tgZNdVbMMHxy8yzTicDQhyv&#10;bm7QMpQfNm+Q6nFCFr7pwVjcJvobBOKomtaPSA2oB15hymu637EJvXK7VooriTpYgSemN+AVzOCm&#10;kvtodE6AYg82kBSn8pL5IinW4E/zf+F3faMEbLDu4xPYIBKVclvUN5AKz910Juy4oE7wrFdls5JZ&#10;jvRxWelEmYkdKYvGe9zwSE3w64yVTxoOpi4B+YoLxDdFAEAkxNdHPfJYLjpLFNMxVTrEOFYR/BoU&#10;20KUHoREjY1F0KSVHA3KS6e1Oz9zPpHF0K6t9xu+AeXrUtQX99ZOKx7ssKrd5voxWkPdmpppif5X&#10;elJjW/STTyf44vLNzVP/R52uECRsaAAtTcj8RMUWM+YYfLkwwYu0AC2KHT0PhsUO0BlMvRgECTWt&#10;uHvTNMIP0fFCzqBDVlbXVSGjFmA41HkxMPGv9NzUs1swNwR6Rxq5LhCTZfdwIq1UJRbGRqQTy5WX&#10;P/ThzZs34YXff/RoZmEZ/2j38OjLb7z15Tff2j05pxkE1aGgzyHqWAXPQ4QvaQB7hwdb209lAiTd&#10;tt3wombCoJmE9fDBcyqird9L/71Uz3y4FWB4cn5mYRB2iFMWy07MZG2F2MOb/PCxj36UIl8QkF77&#10;0Ifv3L6tzRceushaZrvoZHUA73CdQv/N4dzZkTIoXixUqidklCVhtClebx2MQMfJotTYyrlPW5Ys&#10;rkneXLwn587tW80gVVA2BeX8/PatW3ydHh1O2kQCU9nENImrbvRJgyPJ6ClyoJvJyCz9FTZU7jug&#10;JPnI0Q787o4SEw7cN/kKSOvKl4hu0eoSW8EvMHJjjzsnXEe3PfZNgC+9GI2A5H1zh8igIDyaXIIf&#10;zpPtgz16nVJjD+pDda0+u3VoF4BlSdplDDYyT0SUS7HryFDV5mT3Li1AU3M8qbutViMhQ1alD4mk&#10;ZrwwSvXYWi028AsfHqpoYrJi7GWyNH1sRxU9WHsuGm5QGPmWiPlAwBK3jpzQlEi52urOcLE83Vam&#10;Dim4BoS8P+IW7D2bmVnxboq4KGogtmIG0tjw2g2KyiGRBTQJ2nMthGvXhRFiBUt4ResvWr4ckobw&#10;uupV1g3sVU9o961PylG9Qn9bQD3GQQCGCeRcRAK43oZYspP5kzlEoZzZ5ZKe1D/6bR8VOqTAmKTC&#10;FKvkLrGv0+HQc3u4D9lOTlW49HRBLChB7SQMf4nAvmnnJxMdQ0mGD2RBItazExxIi1QC6yUxcJx8&#10;Hx7S74nqmjFhPTFNaKOY51DFk7mUtGw4/HHH3Lj8QNgNC5uTU4mgL6brYU6NRpZZKjM2z2IuLOK8&#10;ypSZGTWSX5yGSnwxAurk2exRuDnm2AplUaOMw/2fjP3KdO4tvSyp56mpZvYmmQWohNo17r+E2WO4&#10;Ydr6L5VosfLh+drNy1srCi2KbRa7wstUh2A+Io+JlnIFnJ12TtH2TEt4ZqbiwMa7iFEUSSxQ5C8S&#10;FgFpdxW6yydhbA8E9dmzfYK6hJLxr65du7K8Qm7L/sHxva0nD7b2fuv1N/bPzrcOSD+YQQyvX72G&#10;Uitx0DkMuVjtldPoHoodrQYt3BwZrR0yyesYoyq8GrmX9lGtJK9Qk2+ADZxlJW/BBB8cYbFEf0ua&#10;VDgbb7z55he++EXKLoIDEsx69OQx/2p0TFFKFWEMTQZooUERP8fEaJsDVuuy6r9RhKGVI9z7TB7a&#10;4DzVNP1Wf+h2raSO2Fq0TqDcHk1LjbXZmTsv3EV/mKgl5uslOz88QntWBAh2v9WrN31G/yutJ4oL&#10;TwzUGLatgKwtXau+1mJF8+VudFQhmnJJNUsYRyTBtFZB0vPGKkSouXAVcHyFno2CR8ZslbZa37Cy&#10;LX+mZup0mdCR2vF8jsgYFQsALHh8zinqEIDx8RM60e+y35ideK5pLRZJuLO3SyoSU1EIRUmYeoQY&#10;nsc090jSpiW4B9VdqcR2CRNHy2CqAyVg4/MW3kiaOP87pcen7ESsVEZr7Y4WLcDJNHAmXiJm6zsD&#10;CHICJ2yN5ejKuhnKM7U3vLQFqeWjYQ22WrKLU26MZJZak/wVsVlicVvBlc6I6WZqyoplNeWGZVoy&#10;IRQclWSco6PmY0kreR88fIAzbf3OiQIUiaqCsa0lfo5lQZWQcuSkPMZp+NFv+xgLUH+PS/MAbpF0&#10;dbHkN9NNoqDZz4taauSqpdW3yXZsXKtZGjnkPyGRRDCyv0FIBM5dA5kIc5g5kWW2/mzcMnSaMIRj&#10;XgEsZgnbW0uQOjYHmCCcRDmOmJkMGqONp2U8TA4XZJ/xdVq0dYKubmy6+5IJ4ORLmLA6IBCdN/RW&#10;NrpHlAfLhXd8RMCEcSQh3nIcCTWku8R0XCuvFUAJk/JEBQE69Qw4ae4KuKy01lMBUPYWEXPdvdo9&#10;NKWkwRUlsuKVQ2RMwpGfdKjuWQv61EfmuTSTB+mlJ02SvJoZprOH85QtbAgiAV5+QEzD1dvdP6BE&#10;hylpcNjB0jY2+Xdnn5D0xcrG5sHZ6b/8/BeeHh7umW9OKQR7GXhWzAk2X1m+1xSe0q9uca+p5v0l&#10;sFvn41L8KuAmvlXto2nTj3yfWj0eLVEsAwR8BSV3WWfRB5GNiMK29zZ2N2qeaglvvvXWu0QyY3xp&#10;Y05Ch/+1Sm02bWcpPn4Q/gQVu1K8ISO4BvXEwVJyRPmU4K8hPzXTqQBVLqTsUYV1Vz/ME53opOZq&#10;fmzv7JpnaMDmTMc5JZurqy71RGJtbiDEnEdRkSB8oVNFMFilKD7D+bf4pI+pdqxcrhXJSHnfP/ls&#10;QK4x2M1oCVnM3obOZ0FVTr5B+FKnxPrVgvHz3DlsOAwrdVHr05+d0bOvPlAnx+eNLGMRxa+TD6JU&#10;WqKcodmGfP3Jk6003hwV+LoiSWgwwY2pUKBTRsaa17qMigX9m1jFhoj3k7p7TgUflXTSlKpIdNoM&#10;XfIQUkt1h1OASQaXknc0A3MXxbdDTPMxkq/4LpadZkDMykp4touJfq0x0CRFV3ZwsaCc8qs1YK3Q&#10;ZWZ8L8u+4wd0qr0AF7DlrVdBPUE1LvDOmsEtJDtGbqWCtSLksoKNbBiiaEkpGOUovPRdi2JQNQJF&#10;VhsxpKdPt7hXM645vO0Uw0ubpkIvR2Nj8ypSkLmSf8FO+Mnv/AYmZ+fp08g1zwtD0Xw2Go0mNOiH&#10;kmGeXTl3NpkdKArLSaOB7RZosCIRbEssaXtK4DBthMqqTB8sWrQNpdPJiNf4ZXJozeWGCLQdRKn/&#10;L3xhLTHS85b0Pe16rsNofg3aiyYJgzjxvs6kPB4Di1xOXVrKcsqvMxEGSWzSs0mJKYypkh8VwEGL&#10;UR4sajdZtxJzYoRq3p4JfEsjPUwEhlYMHVcAk8Q8IDB+QGTA6FxZ19Ki4zpc+Dui69g4OfNcvz29&#10;OCqIUp5DrnpwSbZyGB/Wkm/AGbtYZg9tAMGF5q7wAd7h7JQurBOTOgOeKNN2bV9izt/CkrXGbUM3&#10;g629tL7+oY9+jKAHHQ5Pz0l1OT7gFM08B6R+6/7D+6T6Hp0D8LNrUCwnKfphN5wLyohbRUPGVsAn&#10;xXE88+4qTaSo/YCtRUg9pcK5U1yuB543K8t6TioxszS+2fhqM1ywTIgeWG7XPHtR+BTK0LIzOlIG&#10;QxP5Ij4uJRc/OF/zc+Qr6zOVkD4B4gLTSnZlHMdG9yXLdDkwd0teTC+luzpIxdOoCkAhGjtFVGrX&#10;RYg+UJpAwIokkF8vMpb9n2MGJ0fNy9UwWRgvu7DBQ8bKlVWOQfiqSLglp5FKih2VJJN2RQjLng1W&#10;Qywz5isEKhN3qaQQxKb4LMovM2H80JVT2AU0Ny+YPjLJWVfEh+bPc/FNRHY4Njp9hroWQxAoTS3V&#10;GuKhFBk3SGN8j1pgy/YQuLF5dXNjHRmnAZiICO4nPyDI2cWehTrvB6kJkVWLIe//c0ubgtK+g8ZD&#10;iPtFyrxQx47ogsEJFizwliYwEsldpwER5zGNqrkUgoi/MkWe7px61Dc9AVFJsfJZFvevmyFfc/ME&#10;EcqKe5CFwkBU9AFTMJu6KEmc5nfcdP4KGDJo/hQ5uaBmqfX+8z3ECfnMWpBYptmRDAlDaBVvSBQo&#10;LUrc52F9sp8BJcSbFY1WrSpO2wZ4hGpl3MWglCkQ+z3BVWF1tg0/SzCTDOp513T74W/6sGis3fuM&#10;Hmt4LthlJ7tt4c7dF1vaGEyLtBkVl1MA/cO2DuxnsYhQu3sYKHqJhlHBnp2hRgDCjZYsmd7C1Sz3&#10;N0+K8ir2ffAxUqpMn/dEsdVay1ESpbAA29jcAWvvutcODveZxFYltyZ3DH9PC2SVwyM+RkMBpCeu&#10;Ax05eJNjE8sSOieTuaavY/I+CuY40IcUOS6bGuGuQ8vc2InnjEgaZAm2L8R+y7BVWAxAIMrUUydx&#10;6QJAwWYuYC82uDTmKU9FqttSOqqfsqjBE3VNLjNieGQDiQkaSOC1oZ2MyJ5JLk62N7NmhQ9PKzQM&#10;j2I2NI7V3DHTLr2PiI02lLFScajzk4uzuy++/Nlv/u3//T/0hxc+/NHf+KV/tXn9xtq1TST4k90d&#10;7vTgyda7T3fZ6dgPdAeiRVi6EhvUZi+n3H6Nj3jxjcvHAmJODFUbAnovlph4WunM2uOhYg6Xc1iF&#10;2RJN/gYO4EhYYSOcS7WdAi5sCqSArdoEoie0YfgTPDuLXhGsqo1Cq5CN/PFnRvW+KpSyCa5u2CuO&#10;M4V3eilnDaMFxKn90q8nxuMPdVHrw1gUW4BCk0WCQ8jalwQAgTIc4dTjxThpcofGY3oyBBNWjRmv&#10;jOgUDnc+ZZsw6344+gwnckNc6hq2ob5s4K/EXm3dbcEcqWzaL31M/o39g4lq9gB3MRYnZUjUuAI9&#10;hll5VkEMkshaca86SfxNliEWX60j+uptbAjBnZxaeTURPJUTeN0RIdPcfV6WEY0iOG6EExi2TrBd&#10;c9jRSkfSzYs4ha4jbzoqX0uT6FRgQAWQBXQC+uNZQs7hLlTutOOg0X27qnNlFkD1ZqUtA878Z1DK&#10;eqTGDzCEGQ8PHmmoVlhb5egpK6KqtRO5QteOd9ArlhSOA8HmabQQDTOWOGloynFbusDi9VmYZFn8&#10;m1fT1sOlu3HjBoIu6eka3d0tBvDySVQqZU0Q8aAZtssIIAFIZ1bh8oqrRZgEwCcvulOirhgtMebr&#10;164bFKR2tMCvWeMsRKsp8EsLsQqDDHq0G3D+x771I4hanpJxcBvOHvQjqp56/yPk7Pz+zg5zCqeB&#10;6+J1BxRjaY9p82GZ51SNUaWH7EzjO17JDFSibW9tFTtAYBFS4yyTeGL5UHKuhPAsdKpTgGzFosEk&#10;SZYKNzYd8PjoYG+XIRF7I0zBeYz5ds59w5bTouS7Ct/TEyobbz19wmZCv/Ivp17fJ3Ic05iHYqZM&#10;DU9mMEMClzDrIV5wLMGmvVgBGenIAvOrQctyTnHWbCeGY0El0gPOjak6VkozDz5VdXR81O9gFJrn&#10;SqSkExqGBWMFy3bHpCtHG3ykDs08CpZaIsGpRwGQCD69II584EKqmx5W3FBmWk1pj/fgvZZLPmPT&#10;v/XW23JycoKv3bz9qU9/5tr3fs+v/vwv/Hf/5B8zETfu3H66f/QbX/ytp/v79BTftzYXTJ5FBLem&#10;YtjBVlMJ5UZDibGB8TGBDeHDC8w+7ggvx1kJUuJzRVVgn4Gr6sEEG7q0UosVesaURCEfxBvlOMAx&#10;l6UQXMz5SbTKQFYbYIcfkruoQ7TTk+8QI3SMJ8agcGYMsQV60xHYsUoO9SBTc0l3xJqF2m4asDH5&#10;i1AzVC5LHAifhHXAnBhWvOG6AlMGBvk54VKzllCN7goDcXaTUeSJqqaGRokHEhusAX05Xb1dswoZ&#10;a0Avpa2FU9LszTkMDJ86iJIy2TS11qs8C08rybW5Sl5OYZxkAShV4rtwtcyzF7c2RSxHHhGXnQ2s&#10;MkpuOkBZyXkk4xV2wFRnzIlFq164In/AUrI+0SjSvwByvbN3SEEuev1QalnrVQXAg+OAmnGOxAg7&#10;S6Su8afOD5N88/qN6/R7mp1DP/GYCAGq9JHBhSmgWrpC8of8KLJzKvcZieEcEpURJtlL5chrCgoT&#10;K5qrsoVqUzHNVYpf6+SGGliZru5JPX1BVODUwA5YIDGLR32etC5SAmgiAksatZJ/ycxkYp1bRE19&#10;F3kd1p86bld7u+GkF0pIJkYEbUU2yPue35o7DENVMXX80qU25x7t5S11rfGJ2/MFw0hhmDae2e3I&#10;kPm/9Ds/4+aLK+EOtvutCHUI0VKL6JrGTImNQtvavAp6kaJL1lhxd4QcJqvhCukwstD0YW3+mDSt&#10;wMN80SFiZlpqQ62gqaVe0mAUpkHnR1Xw+QDQVZtaZChx9dG5jifuF2fZ1MEGHDC929rV9VugqrXR&#10;CZ4iVGiHsQQ8RH6UcJvHOH1MWVfmDoCKC7JQhFnYNzY6kiWj6hFpnZ1hK6NpGxxQgcfRrSkduSm5&#10;gjPjkN4r2VX/2vCgh+HQ2nJYi+UbJKDkpgGlqUEIFFMwGhywrr3+Du8LyqpEuBL4IE8PMOZH2aB4&#10;AIotxJsWEJ8neIgxwJYDI7x67fpLr7yCyFze3/+VX/zFL7/15jYxoeNnj55sPdreOSFN8WwG5wVr&#10;ZHbeGKm2TIwQhpe2FYML3zBU1bu2SZiUl5K6wohTUTXW93mHCyp5GxOvEZc/mQAdvNU877Q+qfOo&#10;AzoiY+9Zx9rCo2ulIsNDG/FUGd2zd3lfD0YM+coyqXgGpSlSvMEKEmHHmgmLtHE2rM7EpZMb0p/j&#10;4qOwndJKvbTzQO96LzYkvDRFVRh4iCQ2gA5TSsRzV5zEnP9ixVKwksaX0AsAXPAcfq5iyLzpiTnl&#10;IVpwampGuc1CaqqMRk5G1NClNxVb4kg5PAjayT+3YECgVbfajDs2tN/MOc5N+l2FbGc+NN93Swea&#10;4NZQwS5DrOsxb8lgNjCpmDY1oB1/kE3ItCRw+vDK/XlKmO67/TT0GJ4890TvaS/hlsDmjSbR02eG&#10;ugdgefLIuA4II8/y6TPy70UObWpx/ermVYa3bvakvaAaHqzFgGIJs1Dxy8kUvEqeC0c+tV4H4hxT&#10;QHki6JqtwH/A1lr9U/PZjL+HaxbRzIuf9TvQ4bha6dTTvdpbF9HKHTgCI2rVmH/Kiyd4llRvv5a6&#10;2JL8TafUCkbwiiKi5i1pTSER07O1Tp4L6/GBCiLhi2RUcE50azLaukGKe8EjKO1GoUNVmJn/4W9+&#10;TfGRdiKI4DxpqkmFyVAvDr2I0vVToiB2u6FBIGYLQh+DS5fJfxtC9Em4i3eKnxqXw+rSGG4JnlhG&#10;MiYu0Ojp8cGeGZynz+CsCZcSLrNJoGI4ZDi2WhiaBgfEmD1dsUHA6gx80+3FyFIk4OwcXAGrKIZB&#10;iVpKaN8E90JaiWR2dZymCABTKpPRHwu/dfsojmHfVS1ujeOEqhS1lCthHlMlHQvE04UUiDbK8Rwc&#10;tQqC5vjws/+pgfWAiCElr1u/3yTqeKN2XTGvVADCP2nCJ582/U3wC4BszDM+p3ULwNnZzsHBvQcP&#10;MEi2d/exi/j85vWbi8A7qNvns+88ePjGO/f+0c/93C//+heIT61dv0l6y7tbO/hdM0srbFXIRBzF&#10;7k7NhLiZDApgPSueV+morvzIDOInTdNszYYceWR2isIFhZqNdWlQ85EInREQKwrgV5OmrLSIvDQl&#10;ygiKzQaZ2HCiFTUxKpWtJVArHOuVV9GllrEUkbyS+ZKyZ2Ev8w5r9+7Dhzs725HpsYuHZjRPLzVD&#10;fP/6tU1GQd0uE9YmYN3tqvuvjpFcOemhlqvWwMHwTpNlw0cDUw1nFTGR6zBELiuS6JB1LPUdSwUI&#10;q9DvqjNSBdCgCGdn+NRVSH7aqTaWkZyBik3NXFu4lheh5RheFsYycmHOT9aW4sPuq7gSAv15qQDc&#10;yKnKklw2qPrciBXf3LjKn3Bh04/CTLlmRCb7Z4beDtpeIJDRgjyFOspzZejZo16yTZyKIF1x+KMq&#10;+HzJcAIF4I+rHpx9wt3EbxftzK3xHJRTY7+nbypDWvA9rEJhTAaU3ONxZBpj7O7ljsrn9MUeJoTZ&#10;1BqawDLJX3YrKkBjAgIGuUlovEIfwaB2PI/6JTq1WwzrjeG2REQLHelxkqZ/ekYnVeGpiaTIY7sJ&#10;XSeVPXWTmFX8dabRCJb18QnJPEdFWWcGYkz4yq54kI0aB4msqiG4u2DpoHMmRV4oRSPEDfPj3/Zx&#10;aAI1hC2KZ2DRQ6IXXEYIBZfTg4OvLm/QYURciVwFA8+qhtFjFIu3ZpQnPYejhm2EqMBuwrlazTEr&#10;oM25+dl92lapVaYiykucQW8zdfwtgZhkNs9nULBEijDneB+EOuEXcU88L+mKRnLN98ueFyZoWSXX&#10;Vb0tZKwTqkVjnERExWNvkpvTnc0dsAKNYtSCN5HR6e8X21Pzx5rmZaSqnPWRU5Mh+4wX78fudj9l&#10;GmNvpmgoE9wjG03mqwWwdf9dXUSAs4dqTCKifFrdnLARdg/2Ean6p3CfiYnLZ5+/duPG8ur6PgHS&#10;/X28qdOLmQN6sjzd26Ml/PwCLCECEhQ1ZZTAmUJxeczi0TlE/mqJzuw5Rqs+zAYfXncPd4zPmq7R&#10;dhOxNyue8IxQhmfGCQ1VJdLZh+2WqATKRfxY4jv1s3tOeIP3Be7Viz4vG9IE+hI/cuXaQZGHjgJ7&#10;iD1hE1eZD+VZ98wM+jlmD1aMSE40vaEPWJVHg5cmMSvNNZwBdD+8owSsivJ2mTRCR9DYmnPGErou&#10;aqzMg1NCpQTQ1TQg4+Qblc0E5t9uhk5OhWyUiqK288kw+FgPqjPQM9DcjzzmmFXvNqgpWTthkE5m&#10;kguVxLGypOb1fZ3UiPYxaZZ9T2ubidOiW7C0eIz/eKwpw2wU98iz69Ei7MD9Mhw9wUFDFiK3vFw3&#10;DBOIYYhzEM3amjbhQUa5WhR9aekGcHx6kOqLJ3+PtUAxGIJL1b3SUVh1QwMetEoRj2MtYj4QYZKl&#10;t0behMsXa85os9H8ZkGqbJPszwRvm1KkmZhFabuD8GictpjoHuE4BNjFSrN6ITE1MdN9TFuspAZn&#10;7RWGWuQqPd9q9ItgdIp1C8RhL9pUASfb/pYE0leExfhIozIRgDN6rppnRcHM8WAlGyRzafgB/lZ3&#10;SbzX8fLX9FeFzq1y4JZJZ7IShVHYJVpGGgGFRRhMsxRRM0gCTFRsuR8xW9L4bjpfTmJlWXc535Au&#10;TbaLDurZ8eE+YkOLIKi8HG3Z+xqkbFPFH1KVgQWk5i7dxP1XFXIqy5Arq6mXyNCBdzjEtDZk+IGM&#10;Nj6glaB7UtICNfUqLfqR8ta+El3Kq9K2/yZf3Tt2u3ffM7k9XsXFxg/WQhDY6r/KstQFztIkZuKW&#10;8Se1qxkTTr7MCqzp6PbzlNPuaUcvMblI6uNTWraDz7CJQY7odHgLeZa2MdTruPLk4PDx9vbB8bOn&#10;e8/2jo72j5/tcIT0oNwCfbTaDpUgXt9k5UEFI74xJEWJHRUTjZJlbzUDifdVHjGbFaARxpHOQ4b2&#10;+t1k799UFX/BMJioUTkksmYUFYot2KKJZxAoKQBd1NJhTihwM6GxhclFJHbYI2rDz6R4RVITrFGj&#10;VtJxqgQXwjahNlMfX52E/WHzQABZS034yZKU8+Kv3iXYaJ99eqihBuTXx2NdpxyaOdNUBVdPq91T&#10;Hb+fv9wn3RsN+/X9EI4Hh31MNdsyqcGO3MKm7uox1GhXdIk8Shy+JMbwGSMiZ/Auht7tnu6t+90+&#10;Thg7Y7v2APpXoXxrI9S46zm6/LpPbTx/+ByktzTj3AIywzP1FNhQLQEGrkP1WmJrOHzckCsj9ZD1&#10;/FvIPv5YlFxezBhn3CoFKFHbQnrqO5LLyWf1MUj5lsyVvG+p+3Q16tG7VDxD5uQ2ni9dnDRNzZMO&#10;QT8h+4FnY6jGXupT2z6FA3V9E6OTKYVJff3GJrZCjwkfaA3Yy+3RBa0o6LmuoTY0a9qAOWbjvvoW&#10;TAI2XiJiUURJbVQshx8Cq0vXYpqfaBDePkU6+exI3x/+5o/G0hJDNNzJs8nEsmoqpPcV8ybPkAgm&#10;XGDDYO6ursAYTG0Ri17jTLrFFyy6JN9jfd1DhkEE2mL6vFlPFDcPrjLK7BaIKYk1qxaEKNkVZqWG&#10;/yhfLXgf/k3qmEpGZnR7ezv9/OWWilPjr4lEGZFvIFsAK6VE24ne9okYBaL+2jXJHUseFBX1rBMG&#10;CcSG34zGAGG0BafTuHNjxw2CTVXqL3d2Fym7oRS0kT3Vvcg+atjTU6GqfS/ixPWtAtqU6DQQCO4k&#10;0kXksCNhCdSCiA/hmoWdnT05fil5AYSjgQTVD/6qHV6sMbFLFsP88vHFDCnqtJuaW1xNSbzn5CbJ&#10;Arb3j3C36xXNyrXbQkNslFu/j7AcqFqJELfDV6qYqoTGZm1B0RiDjnaSPqrPNpVt5Jq1k4Oo8FC3&#10;xKFzyaM3eFsWV3Sc5yHBXt5WUeFOqAMMyOi4DDKyOyUkLTi8K4jpu3dfYLqqthuETLTjAhOoa1QI&#10;xSs3XtoSBbrStpjikCUSl//idTpLiSt0+/WUVlI77VZf8ot1SHkKPsAdhfXamhqYO9WcPUTRxxWL&#10;VeS5WsrpxJcoUqEBleYA2T+Wwkj0zBEyr4WzPQjGYN7LKuLYd78lCYtAizYgN+LBfd5IMfVWXZu2&#10;8c6r71dO+W+a3ZR9wSdTMcfiCgXEA/0lyBzoE89dyzT7xz1h2bXRDEyMgA/EZszUaSmG3CkaOLTp&#10;ZSUpSe6mBYBeciTXEJB8MXW6m7J/OTbuW1nByBlnUjoaZpPHxX7kyqbFTX4qX6wpVEihj8lFFNlW&#10;4o4B1JLCqUzJvVD8nghBKzPIVzdoBtWSO1pU3Ag5Uu4H1p9z0shyTno3s65JwunaC+5teVCWZYhL&#10;jWiHilQ7uwkEzVfFwU9BHzBLpXn3UmsxMrVu0RSuwGVMIPrZ/F/43s/igLMFSBIzHVkynZ0JDZ3j&#10;TF88xzcS7MHUX148xHCQTaX/wsgI7qEP6qFwYHjHhNG5WaRHYFzTC8yETo3dCBmLPHTZWKbJhFHG&#10;Yb0nRqe20RsitMhhM/tTrchyRmD4J75er4HpNuAZGiwv1Ir6LZy1XMHqZdkopHrqArqV5RfIaOxR&#10;5IzYnYvIXs6efQ+6EiMC/l5WRUSM961l7YbIi9EKozsVcv4aSg3hp2C0IqYKOSn/sSkioTRDWvBX&#10;3JNIQtzt1G8yN5pzRW4uyknBSrNKY+igJM6grVQT14d2ffrs3UcPoXM82dl7Qhv1tU0ED9Qn8IIz&#10;+rLzMesxmWIkoGFoQsqgTm60vUliyO7gdArIrGN1TAnVA09Wbr4no/tdK2e+L4mOE8AuDKYx8L4I&#10;EeWaYFPqXSgiBZWV7K6a1WfSPAjlKvwic8Z/oxgSsUExU6FJe6R2iM8dqxuOaBbE6A1Opd3BpII0&#10;Rj+Mt9KS2jKKl624YUOnomEhPgWiZEFVgmR/a2rHRqslHoZ1lUQH0P1WnJqxDdMyZ5WdgN34yY9/&#10;4iMfee3Rw4e4+Qn7iu0iXNyWlpJIouZEOWeUGa6QChxZhxr711MaRFwQRjAn1DrPkW3Xqja6RKld&#10;MnbXJUGiJ6vSOfJOJoawdwo2ubAR1jxdX9F8onzel+qVfqi4ofLQdl+SqcZNdR1sKDxaangwbb87&#10;rTj1qtAfqZRtc2UP8tn9++8+ePiIfoz8J8GMc568EhbCSFWoeByJUiyGB9DminHRq34YJH8K9RbV&#10;YM+KgtLGptQQPu4ws5I9z++dKL/bclapktjYyZDg3ps+lubiukYR8CmjqfUgCyD2q7s9XTS1ZhKR&#10;Cnyl/sgFBzzFGh6f2J/aLEI+lpPO+BTobA4zjZHJSeGJEmt+ju3BMR04yO18FpjfdU++SEAhIP4V&#10;I17c8ad/12cl7pF2vLrCFe2+wZQgyeGxsncRxEuLt154cenqOtpzaWOd4kHISLO2UUcwGTGQBRSX&#10;7QwCxGOF7AtEDBOKZrYwW3AzqW9k6UAdtea9ArfziA1u3qQFX92pDnfyQBkra0nqqvSMhLdYJY4n&#10;MiLEA0vYIMFAHjmRCPTBGcjy88Tc00OOaRm8//wZ6CSBkUBeViVO9EDjR0UqHyNLWOUR5Mg4r5Yf&#10;pRpPTTTn/cm5DqJt0uLotJS4RTgJuSihAyvwJhlLaF54wUafXK3EKXdSRE9+MKDnYXaYsyg8JKyk&#10;S4qNmedyfP/hg529Hew3Epq14iw18JyYAQakGPns/Bvv3GfWnuzsPz04gFAJ4gGN3uLnrQAg6afA&#10;ik+nMZgAEddxCO/zRt012aA9wLUXot4F9wubdnf6+BOs0c8krjiyMSvXBNvyQwWvUVk1hhBUidtV&#10;24qciSHr5MUOCHwtFUcf6OICD5oJubq+7qmOEKpFiUW2u2f2fxDbVJoWyBrwRUWVCo34isQhCJwG&#10;BrGYeEx5aRzIXH8c8tyZTdiq1n38S8VcK8/D49yoRSLxNdD4Ohe0cPbsDOgKnBN0LaujTxJEqEBk&#10;Nzz/oy0/odLZbAAFblrfTwF+boCZYohVHwiaDwWC5OpqoOVVgVvN2stWNnVXV1mO/aXCcABdtS5W&#10;F5GOfUxLPabCOCX2Yivg7TFuPOvG7sTfisrnvum6N5AlHpwryktbXIRJAgcO+7eGFM9V78S4n9l0&#10;JmeGmH9G9hX1UmyFAS4LHHAuz1oOn4XXyVy3wCQnCBtWsy5zgk6t9wx7hH/TSk8dH0tMkL12bh+z&#10;s9EBi2oGwTPVvhD+1HmAdST3gs+LS8ibd2bYRbD0Kgd47KKUdYycPjnzlgO7VC3O9ujF4zp7xKYA&#10;NU/RYJW2BSy1OPLKGGbv/JwUXDPXNJGXTOyEOxhNwHjUGolnZpnIDiM17Pn8T3zvZ3iD2QYAYqwL&#10;yws8D2LCFlwESsm1M5C4Or90BUeF9rc2PARQ0gy8AA60N4qdmKzqBEUKVcplmfBYBO4k6NGBiHWK&#10;ZQAlzSPN4oSUpWYHxKn4rqxUIoTZXdoyheIMeSRoU9pQQMm5w4N906tojXpssxXAQap2uKFS6h7A&#10;0HJcgZC5LKeav4i7sz16hOwHiEWgT6dFnIKwXd2mGBR75nZM2XCiB0VP6ZMkDoEIkk66HfOmNo7d&#10;jMI0Vy5axMMGlxFW7m9PUfQCGlsmF7l7NZQ8MKlORax8bVT54B54CLDrQbGxqdnI5Lqg0Ajf7O4T&#10;CmLcc1A7ZuaXuEesaUtLs60YCMl/RoIGbEcjGJOPJB7EsuB2Ig962EOI6NhGPAVHek8iK7D0yn11&#10;B18e2ksxUd0TTGMc6X5SIZ29qXwZELj/U3FjkXV8CJk2MX/SnSAWn0WNzZ+ymeTCiy+80OJQ9YKR&#10;X0EMrbtih6ik7TqhmqjFuAcmYykyS9DINCAWokEU47pKnbkJdKR07xGXPpeMBq0EElNZOA4PiCfB&#10;xiWr9XPpwDWmlQeX0zGupC54+vjxY6JmeAq4O4kveXR5MaRLJ7JHt9PeKWLTmPwmJDVqQjFCdrya&#10;JlyLS0nUx7xcgtr73c8KmkZ0IylSUCgR8kQIs5ed9pHQy7em9EuFb4SpJGisZlCXc1OiOSlywEIp&#10;q/JWpsc374HlgmX78rtXSOmemueK5gAC/FxZ2R5yfAtguhaPMwkIS6AsJScFDXKIKha5slUqpqap&#10;74lgZt/iiFiVlpfSRLLglzNcbdrZvtQltsgqjDMqsby3P32o+DVaIalsYfAwZUCGSd56VSQlLsEp&#10;UBbFzHP+i4teWu68E1RExhofMewclLJcg0IxzAyzZwLBwgLcG1svpehNHXFNPOCRMEOG8IkK6RI7&#10;jJ/4XZ9h6Q9PnmHzYiISngJds4oxVbAIGEKTXl/hbGNrsyzLdO9G0xCAuUIoEq6eVaMwudgn4g/L&#10;i3v7u1waR4BilWLhlltdCUiqvkCEYUS7oOx7WOgrK2TZBFF4trKyFv4mdfpJehQWQBKy94CneRLC&#10;FEwKxi8NQOKTDva3Zjs7ho1VOJ8U1UQdEeVyNgPVIwS0uJdXLfdhlqp43NER1ZZd/WLYYmT0ZSgD&#10;xOR4xa2WF76GbTJwJ+I3GYf0Gw27q4eYhbDKENxU3mDJ+R5ygQHv7e3jPMJXTRkSORtMV2icelvx&#10;oi1d0O2rqAJ6jiiR8rggNrcP7sTwAY649cIinYoRAexBFom8lUfYJcfHe6QwXMyS9n4sCm7taYQL&#10;Khg8QVVfjFKW8XLY0zJMuEsTHFg788xTFqg6ijPdKALj8ZHK2I/lqGXdOFhEw+VxVf1HHpRyY3cd&#10;VG8MEO35GFdai7qfwil9dQu6dvE9rYGe5ECFi7tWspAZtHNzL730AcVx/K0i0doXpsaICCmvxXAS&#10;6UxkTBBW2Fe5grRgjxGZRJvuk70V2YTZyw8VrIyPDfnaR15j2JwdFVWJ26h/4y6MCrWK4YI6p9w7&#10;X1fyDsVgWWk7LCOo0sou7DdqLsYrZ3SG4pN5WxHpysbmVYhMMZtJsuhW8qeyvEORshNbvyjybu1U&#10;UZTePSLA4jASvcPbxZx1Pgsnm0AB7sxHtEcrRLrHsEzNcjaPxsnvBX0VlUoYOejqKfniKF0S2Zgo&#10;M7Cy7nHyFMRMqcHGROFYfQl8KpBZ6EkaU0EN6NUpSTtJv/vEwVOAsAGmPKkKVdbzudk3auscKxRn&#10;uNUKOFrDGdSMhV49wbfYn8i4WBWWzIxYswar2bapUlK5hveKwtGDKf5OAT+Mzniu2MWlFXF863wo&#10;yi/OSZNHIkvxixbnQZh5sF/+BdSlaBpywNJ3QTu5Zg4+dxy+migQMjO0RVmAFeWyjRfCF5w52DuQ&#10;qBazIF5GyiWNdvUyMViTReaC/PA0QhKIRvNR4jTlleZ/+Hs/bbkmyn2srtBZC2vu4OSYAqtUJ63n&#10;xm4WEkmMESDWjSjD0NPOFknuoymtcm4Me/ABo+yUc62hnczvQogyHGy/Ekec9SOqGzMKejlltlNt&#10;l3oahwd9SDGEFu3VZ/I/YvRqbyYX69LOL6iMxTQ8sJzpyaEZlU1GBOmjtZi4ksCQRHcXzwCXRXCi&#10;dY318S9qA62LgE4Kg+nFzKHRWszboKIRAK6okFPSIjwt7hsdtIqYEJJSbYD7ekiU75wbPAiS7lmb&#10;cLE9/K2oYK8sS+uV6OorNfDMYVHBXlnAMyJFbRdxf0BWL9e+wqCZNeIOBIMp1kHwcGdvD7L6wdGz&#10;xY31I2LVoO3sITIRRraVFZAqU0YHGe8tAzrrYi5yYeiU4DCXIWfNl9ZxEwGyZTVw8nq/BdGT41Ev&#10;DB1sh4VoJVteMYtGAMfzn485daZI289JmXpOoFj4+NJNVndOKISZAuaLrezubAt9pgcb96nCOD7a&#10;izHnmcfyYstTNcA+c4l2sGR6BmH1eqqzZFyabIsyBhCptYxssLS2hi28Ry5obajSwxV8HODx0nMP&#10;ZZN7VmHEv7ZgP5MQO8+EtTiOlke00bCBrzLQnYfGTiupeZ/t11ntI3CpVAtwiuKYqvacNze5+s4+&#10;B03AC79V4TIKXkrOvVSfJepkhuXb1T6txFe+RG1wNa8P6SXlgRTEqcXILVQypAHvPIXkzwNnvWZg&#10;fXiCYoxy3w2U29qa/JbnaEqFu+F0m0JZI4Hjo+aObGWiWDAN58DW/ENn06QI2uc77BvVqk5M2Bre&#10;JYmCNg9MBEVRT7VkS1A5e+wAZkOyHzXgtANkfefRkuSZ3oEIogyVzWmsq9s4NNwEKmMXme8T0reH&#10;nVLM4CqiyTYg9RT7Gh1O7NtgEkk5H6Hbp4sun+YzVMvg8j4apZACfWQzaN1HyBiswtZkb8hQ1DOW&#10;E8AmoY+K/VhCT+Yr7EBrbcoINLUNnLOcMSOZiewrVX7k+z7Drlq/ukGSGwNdXOX7s2tXN6RrkeAE&#10;7qz1vrC8vsKuNDQ84Xo8TXcefkGHyERztNx2IiEyXXzibHoSlAQrZ4kyWyVV5RkQg79zXBEqHohE&#10;vhgiNeAk5p1r7ploRcIlblCWhBvB6rt4htNE5FBwreVsoA2Tpg7dxPInNK+ayDdYC5WGHAzqyrSI&#10;QS3C2DhqZNYs9e3St80GN+IDQnjJqGEGY0564jQEkj5Q11WXAkw4XTo41sprIRTr2jRCyDOZYhCS&#10;ptZ0pKF1W7I8WAKq5WQieOoIO3DONStA5NsnY3afopoY20uL29RBRp7OLB6cnW/v723vHzybubK+&#10;eQ0uC5zVxA+Vv9pU2aZFMLiGabIqKdKapGFQ84lJh9kfrMmPakzVe05Is/G0IVCiqcPjCN6pPxER&#10;kHh33d6QGdya4dIqquovGwMJf6ayr2SBKCWhpMDHKQ1qDnEChhOrRFkjiuLZ4U9h5ijo3VfP2SrG&#10;FM176mVjE8FXvdyNvMP1sVheuH1nzRVX7KIpZVOku4VZ/iBF+/u9PhcpVywW37BYkS9sK45x2shp&#10;ZCUrmrJZItSWdZ+fJ/uT+0e1NCHTY2w03gCp9UAwSpofr74PvAOc4ie7//LqGAir6I6UcYR6KLwb&#10;3zifHYAG5yYHqjJzIEsCpm1PmkPYy9aCLpLeZ1R7RbJ3W/IOmZwIiEITvKOL8ez08dNHT4l0PH+G&#10;nKakgxXeFyAC246OJfSRoOaSVAwVgXpV1KeWxSEoxD2tk5SzUVWnsy8EI6uPo89w2RUcGZaiuk0x&#10;/f/j6j8ANT2rcn9415k9u5fpk0nvCQkECCGQUKQJKB0FUTliPdhBEDxYz7G3o6KAoB4FK0VFRYw0&#10;6QRIQnqd3mf3vmeX7/e71vNu/P6vcdiz532f93nue92rXuta5Jrs3MED9BjWbfNL6o31eDyJXdVi&#10;afQFHVyn0rG/CRFBXSaoEC/K25tEdgIIae6tyWs2mstG/k1HJ8GVLSN/W7Na0gIWClkeAOGJcmga&#10;UrR28XCFRSTNRYju7erdE+jabUQIYjNQugSqJyDVVwHXvMJyrLNY4AvXJ4eKZzdMyQhNLWWOA38V&#10;O1c+MZaJi9M5iNV8ywtv4Ea39ML91kELJ7WqgaFhynblMJiswuPtFXtHwjTOn0ivSjfnnkyu+dlM&#10;Y+GG+AlFEM9RVHz8BRbC2WKoUy5gn2sySg6lpnOhB6YnPCCrPqEfU9w1SpLJwTFdRrEhDASHr2uz&#10;ok+UyJqN70FEaHHU9G2WkwLJiEbYEjSh6iWDcIQccLs8U9BajtpiQ8LQqBgZhBSkOcwVRRLDt6eY&#10;U05lbbHt1+mvneftc7CCpPGa9yyt2BTpyUyIoLq0pNhGh2GqXmQkDDMhSnTqTbE0pEN0++49XOrs&#10;+FnPqpkM23/QV4QtvIEhmiz8Yib9Tc4ubOnpQzbRznzTLJA8ItNwYCLLsWchfU4vFqLApA41ml4b&#10;nB6NvxMrq42peJ87r7F7lgFakWYOyzdb+EpllO4omSs1Xbawrpt4SD3OL51d5LhkdHeTPQx2wtw5&#10;m03/G7ct1jS0jbXLxeaeC3rSqvMoDXoqBHT0JmET4lko9Yx+NDw0G1B4dgLE7i379+0xx5J7Mxch&#10;9mtdJp1tPThKRSOHzDjQvXImOkcuj1k7QVXp4s3ZU2C0K54uxFyEH/prUTqwWpOKMm3kQ292bfEA&#10;J5DX4pRK9f7Vmn5ROu5szAtUxb/G8Q/mgvJdSVhjh2r99fRSNqlLaearST3Ly98rv1HquJR1LUXG&#10;fcTkuPBGkLpy69IqQWDkZwMETNZk4+zS3HTb+iwWbXhgbVs36hlvibNMjYcnZaB4elJ84dBwMK3t&#10;F8u2BRHDC/7JATHZDp3UEPvhRaa5RP+G1RvsHxDEHRgue8dl+YGKWGX8y+rzWTYaIS6j5fMmaWmR&#10;PmMK0oXsSmrkQomnwQu/Gz+AlUoPsBOQlYYEE6UfyixVbTbWJaziFXDEABIvkOsQfc8wePh/ckt6&#10;mcAsAFCkUE/2SqpnC7BOHBclSWol6LLaUl4ZwNJkC7VYUsybBS83pbY1mQnILeCMWADJx1eRxsEY&#10;AgYiDZKEHpJsH6ny8LYX37S0vGBvydoq90jlEJ1C6J3mMTKD4swXFs2+GSlsKEnJDotQldYlnNHM&#10;tQp+Aw8U5IHU/nhO6qAmCvDgySS5iPft2G/+4s4ZGHZy/7MzCySxcHMKIES2g/y1exa/T6UvX5ND&#10;qrl5ULRTk5MISi+Ec9B3zS2gvmnU4T4H+/qmpyfMfsTfw3jI4dfZPTsz60losmMsmnSsvEjDqSkw&#10;0ODz8PcXFTI2zCPAC97hVKJrX5NTTfCYzYjWNt2Zw1D1dG8Vwgca4rlocaixFFBTZekSVhMTLBHa&#10;GMo1wy/EY7UNjo5i8McnpjhwU3DuzjHxYZWjQn4dH2Nx5RzsiovrG6cnp8ATwfUxB0PWyjlop0kA&#10;Qk0L5j1nO25Ai76jogc3zoeS7Q+pJ3toXELtseD2le9L90rpZc9GHEAu6J+mngteYYtXRDYHPC9+&#10;nXqI6oaIuHSExz7qCcejsBNJ6zfEwaqY6JeoYG0SIk5lL/V3cSnIcfIi5SgZFPM1ogJQkUE1sE2e&#10;eb9Up4PdQCD5faNtKUx1dMJ8BHbPCR0ZnyFIuOmEV60npE3xk6WDDZKTHVOhYU5DoxnqDAAoYBZZ&#10;NZqhjZ0BrtH9z3hvxrlJJbriuLxUFI0BIS1IM7osi4kMEC60myGIqQZyij2hgPBsl4OsmNVUM98D&#10;SidBepUum1nMam07XPMqTRRhk4Mh5tYuGNzhZr+ya00Ybi5Dh0s9aiKoRj7KEcZ6QkCKCHi31WHf&#10;2XEYmWpbf+YTn3TPV7721p/46cMPPXjP/Q9jkAZ7egdwnnsJi9131lOk74aJcgYLgOOoQjRS0tiP&#10;7L5qOrxF9r2y0pxHSMe2bsVCc7D5vbNow5DFFms+k1NCD3LXAwP9o8MjmDK4oFY3xDKr1sW3SSVY&#10;lj4Ww6FyCWr1/EpsKryrvL+faq2G2aRWFijRWGPtgpQUdGMLq+M3NRVmzFrQneIUQ1bFdwXa4VjT&#10;hFJIRvLmOGGpLoYElAdhm2R4jEnAOUhM0yBz6l/5p+LvTpZCCwp/J8o67sIGHBJEMHLEyGUokTJe&#10;VOebX3ijGre/f1t/H8KJoiENhXLyUEpf0ol8SSQdYACIEjasB8JM2LNWVsa2b4euVwbNAXYTdPcq&#10;mgWp6NvWx4AR44UMOpRRFSlRgzhzSJ8ZDLk+mCbe5Ol6W9/gEG4GF+ETPkMaQCGE4vtYFEwSFgmq&#10;EW7d/EYmjJHD5FExzzG5DpxHcfM2S3Uk4SlQ9oFHNuuX+rk7qsehTy2DHReqEgTLbuqJgeUpE0sI&#10;ExfDakhClVSHwIo6ByBRvz5rKMyNbnje4JYMum3naTmt6f3F1ZUuCthiDlVHjgflMjSsFTOY/iW5&#10;Jp+4vkZn1+TMNOoFRbwVqtaBwQ6CLKoTa+tTswsTlDYclGJ7y1pXBzp6cXmVtJYwOyu6FuKUrUJZ&#10;BF5G2Ucvwxga0mGrnbrPwdgUX4GPmUNV5z+Zu8YLkIHIMotFvPLgFOegOAqq0bJeacMp7SBiFJw/&#10;BRNdrHKx8aiK5D55WAtK5T9m3LUpqUJTKB9x8coE1hmLDdBpynYUKajnh2CwKnv8vnAaOYOWE5AB&#10;/CA/SMVFgelBL1iASpGpyVnhqdHLagG3yR2brwwLVXbfPgUkjdVC13NxYp8gelTTpVtHx0Ze8tKX&#10;jE+ME0shhOxs+ptcJb5RTi5C7+4O2LHQHEJ3wn/LfstAH1PGyaiEvMADx4tYJ3aeOWve4ksx3o9B&#10;DcpejcbSVW7H9rVsnm67OYVWsTcFoXjd/uBKRloro+UpiKYum+TnPItSmJpQZqpZW9vg4sLbvuOV&#10;1930FKz3t7/g+e//1V8nyAV+hyVkxYOLaAYdqBBEnQpZMdAxCu0aGuwfHh4i80DWjmUHseV465Kb&#10;cC1BGYSbBiVTIY55osFBRoB+s1Mhdy+2F88y4tBeg6XYFN7GVWcyes1vjdMgXZOJRJeunkLvMLSr&#10;HE+2rMb6IBIeCvItES2DPFW/PRmS+UhcLN6B/eIbU2qWhbX89DJ7m6GMRkiyGgrMKmLWk8dHvWce&#10;S7LjzmXS3eZevH8rUuloV8J1TLHZmGEtll6zA/9K2pMR1qbyFdVhKzlwrLjtCz/5/BsQLmuUzjCU&#10;tpk6Gj8z9lxeRNt8cchBSRsZokH4mMz7+K05QjxVTijCv9DU02OL5udnxR4Qk8LUHqFBB7B34gqN&#10;jMJPHa8MzUnyh5VvnIKEbCn9CbR02/S8yA01LTMTkxM8cw5/oWS076mYO4eCzD2fsnJNA84ixIr4&#10;SqZrbVtPb05oniwPBoLt/tF3zqcqD64qtw5QU5CJDJuuh9yFpBx1QqqGmdSV5jkz9nzFnjvtgicy&#10;GG/zDDtmjRhHVrvE+B06oUg2fpeC0iHOgYfi2AOmxoHDZPI8YJcIWPnV6alpGKGwNl09vTzb2anp&#10;jq4eACIYDVI/SAYyn9SWRjs8pcKe4smmvGr2jYSM1NJGecVQHmR3K2PTlBld/8p7tNr0y++LKgzE&#10;uQXFZS1SZLcXK462CKfqZEFg4hfEAccC6bAJNPRgCgKR0sFiUdF9JA29eR5K+8eDt8jpFVqNxSxr&#10;ksJpOLIgZrhga7UwBoH2luZXVnbu3AmBV6GAy+5iCrgckCj98VQ1MGBD+CKh2E+9ympHkCOpJ51b&#10;IfjVXzbY4tMp+WYCaQoVpixvveXWSy6+kA/s2bvvzJnTgHxkrxXDz3nrZuzOmamJqZVzfdu38729&#10;/QNVsGFpUeLKQyUuUhm0xBeWlVTAOmX/Lzc5qQNNXVIxZbrqn/QlC+tZbDaxqbX71p5cVheuPoJg&#10;iNoyeC2CEUOLeHxSbcjvCISfk7tsoYc5iSeXVz/yla+//od+qLdv9O8+8Dcf+Y9PYIQ1fSXoghft&#10;oqyqBn/VUjqxrOkBqRIDe6pHojufmjNv6+nB8dTq60a0U9mySs+nhMarECr0qQfJYCCrHej08j1Z&#10;lpx3xQzEAdr5ggsu4HTjokgAGBc4AZ5OPSSD/A3pLuFs/i3zSYQ8ppoaT7TJlnCLJoZCk2rJiszY&#10;+qokTbHBXLBksm4g5QQCHw9F6IINGVl1gzbJHuRupH+FS9m/lpHW1YMeb6SbRAc2gH9iUSrboxIP&#10;iryEUIoCHsmKogMWEJHiotBlfMtLnoqPPDQ86sjo9o2BoSEu5+Fh5lOQTDinPIyHjeSv0wOMjsnZ&#10;8HupmoJr4dYtNiTZ1C9NuB+3GEtsopp2FevmGBhl1k9Ws7b+wX5ckEwmhTfdokeN6YKsMr4DeilN&#10;xjZMlr1JRYusFokPpnEzbSyNjo1Y2xS7SgKaOIKqBxi2SjgIIhadbj4L0bc9J/THqWdih89h/0ih&#10;1FHBy8hoMQPw8AC4W3x5JU9ZUy12WocbI5sRQajCuNsm7lH6qZZ1oY2kH9lGRAPohfSMHhy3h74S&#10;tx7qmpnZqTOnIcYznOdKCDYxBA4481nA4tEUvtG5BcT0tsGh3sHh3oHBo6dOM9+IGMgBbZkT4afK&#10;Ywo8CMeHJzJaITxMhx57TWzge2wXd+xZnWP9guo5brW9bSpiRblcabmxLExxwDwHSWRXAKgikHXM&#10;eUU2NqXanABdwHJMcJNstVSbpq/4te6gXRIhc+AAp4KvR1SeKW+R1pv0lNPEPSS6mVIngrdLVTDd&#10;zNh+lkmtlC9SKafOuXvX7n3nnw+Qg7VihjQuXTEHaVbLO85tcFQkK8/j8xWSxLRe+EcVb/jOpJer&#10;QCRzZKw4hHx79+792te+PjEJy27XI488YuGIJ9wC2+oQ7z9y6vh6x8brXvnKj3z8Yz/0sm+/9cYb&#10;WeEDjx1waepZ5C9MNBOnUQSD/5SG3txTeVjm6LPQzZpnC3SoW1DH2nf+mt0wJEphW86/qsrGq4CO&#10;WNhyKQIcNRaf52X37SmNY5u04gJO5fbR0cnJSS76h3/4zj9+97v/8R//macfoPU38yoV6tSXjTq1&#10;kE3oVtaCpSg0CzdJ4RTJpPJUak7barBCr7muGz8SFQW9JxKWMwFjdRlpaZByeIji+ROfHNNopML7&#10;TYWqFrVMIRfNVno4SzLjt2mSRK80spfic4PRliaQONwII5UnO1yS7tAe2HPLUZWqO2tpgghJ4Pa4&#10;c031ug4rv1STpJNQ05grZwvSIpcBujKGZm6RoX8UfQlXqRSuX71RJbosYxRU8okBdRvLJhdTltWJ&#10;WvGfVGU/87Kni7ETpKqlwDRwuCmREwkQ0KA4kM1OGSS2OsGmCxtl0igNFDA3baVBO6k3fmPWBmCD&#10;eZwMYBDrYb0nQ4jLEIslMH/kFDkEEf57x1CJi0wJ1RpduahmSPTxlwtYwd98MkuT5vXFA0hZqbeT&#10;blciLGrNHu9kk7W0NbkmKEUbYbgrPaMER1ZI7KwxmYW8LAB8Dq0X645F4wKmzzJvhVCLNaPDxP5y&#10;cvQGEwKJUvLGdzBsFEKbJc5EAeKyrTyd38u4eCsbFAJlVspyG7GhMwwMCeoYDYUVljeLJIlce6w5&#10;sGhmdqGd53A7tmydWlo5Mz17amLm4YOHxmfh0mtDWknmsQnVGYVMVg0Hmdu1b++OHTtBm4hpSyQm&#10;LDM8haVKDBrMoTatIoFPKU+VBWm8hkwnKQVhoNMC3rcABd+cjuo31NTaJCIC+HVeUXlGfJyju31k&#10;9LrHXTs3M0Punm/wpOkgqK2sgsIWj2cU3ZPSokfRnBkNx4m9ym3s9WyktT04H+OSXMrIPr0DhgJU&#10;0ntB7ntylpjmh7Job68mC94/AIllaD0QuyCFlcZSMZndzVDEaf6kpQBFRtailEL5j/FNwQUJP9VR&#10;sHPPPUMY6JTG8qG4+/kkU51MKU5x4G552tPe/KafGt67+4UveO6f/PmfHT12RDWUesa2btKD0b9V&#10;KrF2Hco0tyvlXo+ssTmnoPgpSx2UUtZdyMtYtghbyI0kw9DyIULFXQ8YugIbNZzYYMqEA2ztKzl4&#10;RBqrH3Cti0jiYs/YGKX57tnZ87Ztu/GSS6696Hxy0tR8a4g6nrWaL0VgAhmeJU6rOYfCtJTD5NnP&#10;WKksnXvIgnAs+QjVPXT96MAAari3byvjBE2nhKxO4l/VpRg+ySrR+7a1eGrIZHIDnFOsAdczDxC4&#10;jpA3Q+Fwk6ok6RpjhRvka60St+JI4ihTs9ihNZEe1snTaWqtzFLMA4vOZflqIgJqF1w+GHMLlm6A&#10;6F4lBhtVQI6k1Px3gwBXuB1XgNvDvSWzXN0MrK37mb3jy81mNDX50OY0Hf+hdoiDxTdiqzTJacVU&#10;2tVdkQkbM3uA4uHxqdfiP9Ins40cAT4SArt1ixQfCM3g8FAG0orC5E9uQycOjYHoc/wq4gp6V/1Q&#10;Rl6lSTkoTaHwbqI6bQkz2adaXGtbXEjnj9Kk4JZous3MNgFAkyweFywlUqztONS8ARUT/0IDZGK0&#10;RdvUKkaZOeVSfKqMWzlQJU/mHLyB2uPUauoobPIqpFWsXDx2VLeFZHrsjbU4th8nhGR6SvvcBj5g&#10;ZrRvslB6b07XlRUvZWSnzFh1wlJR51XBIzFBWCNehFtIJVpdjml+b4cTzs9WBvFOzS3OrayS2+bS&#10;04z3QbGbXTQdkTjDG0+MZODN0xw/cYJot3ACJRNugfNSMQMOCNPLtmSREU+NQm6oiEpuSoWpMeLP&#10;xqQFxbyJzIt+KbtZcBHeU6qNX/LI+dMXMIjLLrn0huuut4gPyzBFFQXOt9U2pXeDWzLroA5K4lLX&#10;LW6jexfyB9GDpuH9DW9zeQy/kUzdldo9PoVoopohp+Zq/BLTNTI0SMYK5DYkm1yq/NnNtGzdJ3/i&#10;erMEVL7oXWKFrdNL7duUp0gk2r/Xan3kOuPj49p7ZlbNz9foA4SBFcBRHRzoh/3jF3/uHe/4lf99&#10;5YWX3P/YYTyixfmlGq1SyUc+W4/mQffvTfHKQrZcl5T+UIwJt3Hnow8q51EbWo5qy6z6D9V02oh3&#10;gIaNBknHRP3MgeJTSB1ShgMxSx2e4r+ojVQFMiKOX7J9xCKXXnrprc+89VnPelaFVqr6uucwWeJj&#10;FE9FDExhbVO7Kxx6tXHnKPGNKd4IMOfU8AacZfKze/bu2rVjB1SoDr7iNM0v6HOJnQ4TYcSDP8tV&#10;Z22lEUF0uZSgyeqHaDpiihfXI5hi7Oap91wYFSFITSNVLZG+cNK2tJVR+iG7WIC2IGibRIcZNhx5&#10;AjXHGNocb8lVsIDYxMhMihZ8ShJQ26zq62orS8lsvoBzmA2I+2xkkInhGscWwmpzvzZXr3W+KmZK&#10;2gcX760vvyVj/Lx7n5dWQ6Da3nmlmRpcjlh6zILwgSaqjTNVGOpMd43mt4amf1rlD5pi2OlM7kjp&#10;lt+W6Bjq5Rdl0JK98sXdy9uS0fGM7krcGgch9RAE0JANpZOOJmSY08lJzsmUc9m/ZptjnewtbJm9&#10;BlLKlcE9cgPKfQ5JeOkVK9RKxW4myFyHpKppYSjOlEYNNcNxBEhSvI5OyT5WJtAD0UhqokXuUNlm&#10;CK+WfLWnj5pk+8T0lAqa0CEttDwzMqY2ggiwbWOGwiKHgVJHX/+5jc6jp06R/DZP1w292ZbQnaSY&#10;5iwpu07Il0er2tZB6Hp2ciL02eFZjbY1TozyRSINsILLi59QdcjmVfquOdVlGtOsUUJTeuH/oyD4&#10;TdVz3DWNQZKVgaNFsatZ9+zew4wPUgSWvINdLYPH9rM4RFSF9CoWfDzmAO8MjLJxSnhi58x4jhVB&#10;llJMCrwhQqwbz76nlcaNKGXR3r5jdISUNIAiPpXuVuDPBrxlV4LTsBxm6EtRaKDfq1SDEsjWpA5E&#10;LGRO4I6d2+dsvnWBFKFWYpBrmtg5d044hNzKWwH14xz19Q28/6/+kjHd6L8e8jbdkJYM5Hy51RUQ&#10;FPtKaZzCTqhqmx2JLZRfLdslxY7B0OYeKaXxyLjPUk/+EN+t2cH4YaUatLWadAfb+L0b5hgLq5pd&#10;1h/VajvEQ+g66719+3Z+Nzk5deDAgeIw4un0OvNdejB+tYKhdKkr6B/exr6Q2ifRr3TFoJo6CIbP&#10;QVdtbaMjI/Kf9mzZf975rDz4PBQzRUKuSS61BIwLkv1CwaIo60uB+uiapONc51m5Cp9GKMwwgAS1&#10;2oxESHwv4XoVzw2sA5yt7L3HJHChAHBdCsKLCj9aaVJ0nSfdJzXfpROQMSPNx7mCDm80TN0qwo5V&#10;JcK2MTejaUsL1hX8tgCxo4K9+9odnZ6oaf5sIqFWqFS2RKn2Jj0m5TOxxJ3v+K7nJSPm2Cotm6le&#10;Q5jaYP5MXdtntZ7ge5puHz5V9IDi25idkY5SfG60M+l4ljuGCrGGbKixulCjyV7m5awHJr/jrdda&#10;quJB9UqxpOWEvVb7YQcR2SXaYSBPtekuvHK+wbGmvX1ORDTC11uQCiAedFnjOLbNAJrUngKjiwzx&#10;N4kg6OjL9LPy1yR10rR4EWk3PSEakZqEVHq8DoMGJq5NeTtxKHyiktFQcmMEu0HIKDqmREFgdhHL&#10;nZ2aJLi2TCB43J4UnG7bgckIp4pI9qOT4AYWva09gD3gmDYd0y4K29aY0oKG/eYY00PtND8Sr7zN&#10;vkfeWfnPTMUuDat81wABtzyebwUr8S9KFBSyvPJD88HN32TZKmRqmtyU1BS6y3XSzSl2l5ZOFyq1&#10;vvHYoUMPP/QggJbqzbXWxHDOdLeXO2wreeK+6lEqBRTSiKrpV5+LBQP23Rzxvr1EZuXTldNApg51&#10;mYSYOT8zP/HIrKREy8gYkxqJHkO2L9AxuPD136uui9aAC3tkeJjKJJ5yq6/daOOKK65A0E6fPq2O&#10;iEvLI8vHpOwWPk+frmQV4iHY4z772c8iSzuYHAidmfvWJDGqpFxMUuyqGZXUCUyeYiHyr5sLGPWq&#10;bdVd0lBRgrNBroSwwg6rIznzKvFU+RpdkN/hHKgNiB3rmLVirNpHr8n9A6ET9yRuMtlScSns1x13&#10;3XXX3d/AdFXfP4/snTfOR1p2A+/Z1BKlm6o+7L1kQB2fIvdLTnSUTm2OK0lh8gbrsOZvw4KSL2LZ&#10;XYctXcMDA76PgJGy2/w81xf9lkU2WRz4inW/mt6pEbV4m5Su2T/Wv9ymRibKt2j48wSDBljcSIx1&#10;2hg/DmERyARiUemIRs595DBumr7IypSZrzirDov5xKJ6p1Mcku64uXyv8MoUM10cm19EnhGGRO2Y&#10;XmBllPdsa6kR8fW227huugJburF8CVncQHSuR+wtL78FC5vzbJO3LSyRxZLp0vql/uv+qsASPagG&#10;r+0nDKj3K17W/aLL7P0fcOQPGWGHiSnRsTS60i3dJ2oQ+HgQnbajs74yOYD2WD6HdjZsyyv+ODnx&#10;1fmZWe+HgoAYfkvDBHzeXjMuxOxzWddaDfMv6RsolkVj+RSRWLgahiu32/IKKWlS+PwmZYTi2q+F&#10;KvWucJe3rq5PPUGL0Tpd6L6k5czVqMEldhCKBt7L2gAA//RJREFUB8iCK5WzBwBCOm+dQSk7qRfM&#10;AJ6Ti8Ny5PT8gmQgnVsHd+wEjceA2qMnTwbMjfoV1IWwJP/TKaA06riOEIk8Mh7aD0YJQFyZY1nn&#10;uRQrkkXOvfrFrZHHzvNz7UKdt035c39aHzcnG9WgJLRkgI/I0y85ZObRtRSH2ZsWrbM3k2gXR6gs&#10;Ab+xQL16jjrqwFA/1ZvLL72c3xuRZM7ezp07KMbC8mE9KuQPflzrgnejv2Y9s6NjdGwMVcr3NrnR&#10;jBThnYZfLRroinIw8EMDNlmQjVUn58iVYJdC0T0HBUGuM8jROupAFJCoCjHLcuzevZuLUwVCrKl8&#10;Y9ORJHJa1SCXY9+8TIAEXc7Fx8bGzJmIgWkgUj6OmejMPZAaHgVhrtqdzUV0tbIXtSylfz2ibAPC&#10;n5lBnKNM0nD6n8+bDJY6N5uUdKY+nV+hw67U2lfVUql1hMselJLlU+FczdSbTH3iNjIQy1Z+HyFc&#10;ceIicMJI+HjctIhG3DyClQkmRPcGmtn0qdboNKPtrd0g/Ib6+4Z6+xACnKkFHOCZuclpOiKmUFG7&#10;d+4aGhrgidjNAGDbyURJl5aYgC07depUqKasQtUq18N6IE2tUOVyGlYhC1z5mCgfsw3lDj2hBzkW&#10;1rIW+iP2NbQnjsIKP1+87DSyyScs6qxUX5B/7loz29rGKBxCRKLR1BESHD7+JJHCutkaU42vuX+8&#10;UtVuay5izIy3lyjE4+n0WzGaafmJVlHk6PxkNgVddYsLcWN9caOd/+u1z7MSmFgSs2cLk8+mtxYi&#10;2s7+/oFKaEp3LWhJHwLB14SuLGeuLh3kUR7RaWD+nJ/rGHl72AmpWCasRLSGkoqz6TioBNMsD9FN&#10;Fjf4hLTaAtm2dRC3c1u/MsEqS0vLKMEUvrvaCZrEMESo0QgOoMzQ3mDpzJ5zi8twMBHoGdBpsnhv&#10;HeZScBICxBLqVplDd2/w0LMwikJFJdYP8yodxA/qHQLJ5OQtqZtS1zZFOVjSN5gIOMlJMMnbki2r&#10;8xRctnhuRB93GwOJG8UpJDdKk7dsBeQ3tm4d271ndmnlwKEjMw67y7QdTjvH1YhBdLYUS8kL58jI&#10;AZRRhO5oDetEJtP17+EOAszJD0pVqpfmDlp21zVvKXSfMfmRVsKpSkKR7f+WiOSBo3uZlmK9kdth&#10;6Bw3xqgPbgBGBYSvMNckmvBGcW3xoTjqiyu4SBvf9pIX7di5g9mpV1199YljJ9gCKoG1QfaddnXO&#10;zs4EmZM8Y+IAHrnWjcciRzo0MvLkJ984MysMtM5MqKpV68gAKh7wTwXOAJkW50HQLHF9pSJFS35f&#10;KQsCZw65jyemwv59vle8gXmJJtvL9Xk/saC8ehF9TRrHOIEhqyLGRh/LGnJ96WbEwJsdiIFlXYWA&#10;TBARn2BoMfnNQiWXh2gzdFyeIu9O2qjpOS414RYTZq5Q6PB4G7w23leMbhJ9VbapRr7a0NR+muxJ&#10;RU4lxp5k6/9mCy0CZ0CX+QSYJIwwcpIdTQBjmoBiPuSADpqVumh0tAu0HrAuHspWUr04TLAZV0LR&#10;OFXM2BayHPsG+3ul6nd4+eIMezY7OzU7HYa19pOMA52f37VrJxdEDNgLVW0LCVpt6xhIPTk9lQ0t&#10;bSo05R9oNV1Pa06VGdNK5SX7gColeOR4TmWhE50U5FSXv2lhU0dKr5H8qm5iKX0WpIb56vDGb4j5&#10;NO+W6CMQTwk+HYfCLWRKXMI0ygMJLIQThCFAaGZNnAjXIDdfC2h1PS5SecPiXJs+tXbUtAc8yEvr&#10;USzLW1/1LWrhFJpKCMpk8fROQcirlL0leyKOYoXnflqjxnh/8xh0Q9nySzrbsoBzDmflwOMKODhl&#10;83G8ClJdy6eLQRUlN6BwpVrtogc/VGkmnGs1SFrqo5zVkSWRqpL4NeIZ9VP0E20TcjYc05IaLCo6&#10;hXSYi9eEnPZ3VUmQgcpJOq9gABNEA3XUAtcje/jjNfM9jTekv0z4bBaIJ5JwigAiCo/75UoEJSyI&#10;JU5/GcEy92E3Ds/soksq2576oZxK/B7HmcFHAG7QEICDaO1/4NHHoDAlSauCBmUVCZSQt4pg5Yq2&#10;xlIQ+CQbbiXWUDzOdCLBZC+b0nUk2PYUTz47WFYn69nKb4YfSoNDnX1rcsot4F1tYvPOYFf9TUTF&#10;/QrJA3LGx3ds3+560g8VgvwGN01XxaygiJe84Hm/92d/8cKXvfRPf+f3UTzwFAcyBYcGABwYTWRB&#10;Qqy5QmlqVGPWXxqvWClsajvzk/bs3Xvi5EkyFYXyDlhLKa+sFMlQPsgB2z42xohVOm5NTFMwBMkQ&#10;B8G1yOph//nRuNXHARmCPuGaGogCL1ZyowqGdTRc9vRcxHgn9jJr6n1wOkohKvwJcnFRNeQO3HOk&#10;QD6iamOzCEpqBGqVDM25p87jg7RqAx46Mf262wm7hRuSnOVLK7egkq2kXJID5e6VkGTr4xsW8LxG&#10;lSez7ZThXE6fKyzYfBZtm3yVJFheMLdtTtjcZuhzA1dNT43Ue4Bz1Ox5sXxuegaNIQP8D38CSwcV&#10;F54XKHqWil1yITjrq66+Fjt97333nZ2cnFt031nrqekp+YXilqbF1BEROYbrvUByQ+AHxiYisTw8&#10;Orxnz55TJ09yF/ymetNKWSmoca1LP0Q0QmuuyXeybqkwNUaqBXxdxlWBoRZySqqWxmvRX5lKrplP&#10;sFXPVcXbIOj0vmXGj9uu5nS0qWGTuSyL0gaz6JQkjX1VArBuRuxN8l04dga4XShGVAcTWtDgtib4&#10;fgdypo5Vh/2XvvfFyVWUtvHO/Blm09BQcenxiTPpim4Ko8V2aPo8xAaA2MsBYT+QHkCv0OriDfNV&#10;NiBu6010Ka2SokyrHnlnxpSRQuPgIeDaeVvGuVskhWfhS+1GiO8D37RaE2IHFUfoONQtGrVKPmJ1&#10;rSgGxs+FcIi0Cl2hGZOXgMToctHm+nWZchVGbPIhAOy3kOhFeqhPcvbMhPqSHyHSGHcGOjbvwEOI&#10;FCI9qSdYMdcAFirIxhNSzbpqzJlF2oByox3sYWrbAIcXii/mAutBW3wRT47y7ZimOZ5mB7oTOS1b&#10;usd27z108tRh/jt1GoyIXRfhkCqwMCeKg2xrmeJmkdDby3IhYbhVnKaqsPEN8a3Msoi3TzyuQ5f0&#10;aOJGVUkEN2D+nGfebwSo16ItTPZaf9yFbeXi6wceh/yvniXOoWlWHFJbFPjE2PAI16KUr2uAEPTI&#10;BZ7cEul2Y4aP/cu/bAxILvir/+dXYApMGRhAwtqZs2f51DVXXX3dtddMT3Fmpzw5NGoTeegma6K4&#10;IfYOJx3jhYqfnpyZmp5MmOxIDlafR+Mo9CSnYJNYdxe6gTA7bcjO1bZ8Fh1qGjQ2iXtrFiG1Vn7G&#10;d6YPhH2vDvU64dK5gdp2ynOqPR5diqniaukVLR2KquTeAsp0EWX+Sz8L10VUWJyMtnLtkw72xe4k&#10;YOBvJnk0BiTKJCzbqlfROK0Zvo5yJE/KPaUfHQmS0LPFJB4Oo6bMVZrah8pQ9pr8FLKKeDg1xS9c&#10;HKUyfH8ulfEOHYSxnESdRywKZiwxrmUhz54ahJgg5PJplMuBCR+ZLw5NMSPy7fxAdMUu8M1LK0ts&#10;KQHF8Njojt278LJ/+Rfe8YM/9sPzp09cf8M1n/zsp2dXF9r7e1bamaO91aRQexdZ7CALbE7mrqh7&#10;WQ+XP8d7cPYIB7Src2Z6upqEU/eLGCu2DqWVHSGeL1tpDJR95A2GUym8yfod/31btzAEFsdoDBKS&#10;smaQ0yU5XjllRLESYhYDWjYPh6CvT0KkhJzuCM6rWDGbJ5JZTogZVd6MfEvSWPQhpgVeaHLT+v/K&#10;IyYW6UU1Zp5ZhsBJ7IMD4WQDZL6j802vfEb4OgTAlT+Lmq48pkgDNakIbdr+61TnsW1myTYnpsjk&#10;To+4wbj7x7OFTK7cX9wH15et5QN6hKaMV5D0CuERowpFxWxxner5Lu3AU3LY01W1smypB63ACvLt&#10;OOlF3lS9DH5RwM5g+rkOL+n3IKtbXCIZJJiGPHJSxDYxppOPQFdyrRCRphxfdcJYXEfGGSDrclTe&#10;KkwgiSK1ivE4mgEu6sGEqNZQU8pn6yxLOhSyBvPIR0yHFhENJwFvmhXkN/oX4EzYfXJSfE9H1/js&#10;7FlyeDMLW4DfJB1Up5FvrMGSerOhYeJbij0yqHMZLIUaJyXN3bINsVWo5iaLqjdQ2eeGTz36IlvR&#10;ggkryg1laGJ8rpPZWr5i2pvJe6b24tRXo8E3OQJD8jtxdhxlx3XQZkJH2trwpglw2CHWcXx+7qab&#10;nvpr/+fX77zzLvL024eFZ2DsnX50bvUVL3/5tzzrW/7jto+z0Tw6qV70bflI0WvW5VD7lrzmBfCC&#10;fAupgAVng1YKjxypFr82F8GPU6pzGwkVZLdgPbmkzS9kbMKoZ5QTuFlvfx8ih3dYbVzlOCMMiBM/&#10;W1srnmgD4gZllfp0HJ11AkfaVfSl9AwCH+J2XL0m5PIxal+4gXLY65hTt0s5REZYveZQS5abzNvw&#10;XnMM07toaVQ2HlkPW0O2/NfG12t2qrwuHXyd4dQYgu3V02ugOabsals9XPHQm6YYZ6kYb8mRCbWb&#10;Fd/4fQVQibWTwLHbwiMPj7byylKq6d7VXRWwmngmjo6zY8a2j+3fv/9Zz3zWE294Yi/52VMnXvJD&#10;b7j1W5978NCBf/3oR17/A29412/9OmY1+RSnGelnpvhEEpU7xMMGVUf+QP0UHih+gbxBpcI3kFbR&#10;BlcXlTVYN86IRPr1DO5J/0FWg+5BLJCLqT5llZKKFG4QAD5fwbUNSYK4SCkKMI+MHIVZTOP4Npwh&#10;cy5uk+ssaijaObmlVO9bzLSheBNu0PhGJJ2SvRkYHuKWpmdn7HFP/7ARvLBdC8WZ8JvaQ1io5B2s&#10;OngdyHgHqCEfku2FMVO6PpOG4OSbgcHq1iDstDzIPUmZtGyanwns1HGk6ZevBa1whosT7vFFqE6n&#10;EadLu1YhPRmq6bIDDYo5hoUBCHLdn6NghlQsEqvUuCa/JTTE6dtu1IqO0jZYBDd8Z6aS08jOF5l8&#10;BNDO+yV+michQzAGaG52eoasCHtQ3BGxPZ30PtqeLw+1RRVVtJmFZqhzem2M1isvxB0W0kAnxfvQ&#10;/HpvukAVINdY9XXcNFM/kI2kqJgkNcajm8PdRZIdmpSl1bsffHBydg4KlZ6BPrpXTIK2AKpcU331&#10;32p6lQ/V8W1vJ/e3BKFVOjk1b5yopu24Df3OangOW360gV94QiI4qRU0eCN338KrwtuMCClnnDen&#10;iyoHNSqgqqZqsRY5ZPUNs8LcEjzRRmBJWHBY2NzQowul/9O/+sB5l1/+e+95jzavrX3Xzu0XXXAh&#10;z+GlIEVZXLr+hifceNPN2DaMHEuEPjLqNAqHu86GgomJKeQHF4Jq1fbRMVsKZXBcGZ+YDB53lT7m&#10;HGMFhpvhi7h4YagNR1AlgtaVzNKV4p+arDRP1AYeocZR1+bW8avMbMWdteZ60cYKiR5kchBVXVjy&#10;kjc/yKEwBaTLxKf0TE2mldH0VWtY8sO94VIgkHgYjUMUgHnVhepg5unwB8OOr3tcGQl/zwfrSRsF&#10;XZo6tcM62loai69bOQh8kcrF0MBUr2+yaG02lrQV1ov7N7Xa1UUGo5bCSnWYpourmt2qxeHDYE9B&#10;9eE8chmzTEn6UDqGaAxAKp2cLN3Yju3DwyMeGS7S2fnOP//zb3vNayvDeYHPQ4J4vZPcyIwWevNQ&#10;l9hzA7UCfHupo9rWWs9NWuOyOioua6RoGx7fRUgPga9N11ifQ5yClQ/ZSRLf81ceGQ6MsruspGnl&#10;5CvKvnIF9zGl1yhiXTe2GoOitpY0amvCT4fLWD5tjXNjhAX3XLazbrJedTDVFRkMTaRIql43Dj94&#10;o+mLwUqahs6LeGcrXsc2OFbCyFOPlO5w06OEXrB+4KThesnDyf/Lui0GthAXelhZTRYuCRdLN2jM&#10;RkTCCFPPhnGuFApy0YVHTWgkzBLVIcicLXRpGLLCESRQJP8kE3HTRuEx21gXlZdJu3wRAbWCkriL&#10;60cIKH5CFOcdsyIFWfdY1GzG+N1M/rBFf3EZrx5JrXtzP3CHwnWWPgsfp9aBM1i5v6TIdVSRlVix&#10;Bq3FU6MNBeyreVFnovPq8PBXMprzWAw5ZlaA7+OKSSQhGrqT8IxRWjQiAvPgZx5mYmYepy/hp+np&#10;DKht8p74rZ4mc0RbuIighRhIXptCwDIowRY7wu2Sz5b/6KFNmoaCsto2L6WcscImSjy6nt6YfVes&#10;lSIgYecG5SijHIuVv/Jjpb888LkmoqruaG8flDSyz75hLTGiP0+QOTjU9+qXveQ3fuEXnnDxhUOM&#10;RcbTgTCgA7WoYXTABxLZtv7Vr3+VU3rTzU9F9AFwcScqXAYsxGFMV4o/zM/Mz05NY2v5DbuM+uaH&#10;8gb4gSEM45MTlf6T2xPRShaSq5X3YKjEUZRBUN5wv51/dPCho+2K4YzP1rlCy/CYXAcuZ1aB3xfv&#10;ldTwK4QKNVDXdSj8bylclgKFy4HlarPzc3xpKevCZXH9Anqwm7U7OfMk+s85QoXdr+pwStVoW4+3&#10;ateeQDxb/kpLAALC1EK+CGY/liKeUGZxJNWsGCZPXfagNr2Wsdk7Tm8Lbsv7OVY8V3Ef9m7tA4qD&#10;FRrs69+3ew9zSrW1Ia+oleGE5cAmPx5iUgQyJjPtx5kLU/rOrw4TLMvIEZiamfnMZz7zDx/68Jnp&#10;udNbto6cf+Ho7n2/95F/Ji+3dG59ZXB4bPfu0ZHtWsotcs/WepZObLkpnnQklg6aEt08l/3ELmNr&#10;rnwpBD7ijW2DAoOkq35hU/FL5sApIYHQp9uzXZp5pHdwuD5bJwvPo5I5OEMQ+SCxPD7LsXk/pc0z&#10;mXcV84Aoh3tFxlQbFyvNn6JXJFDPpkklEZVGgJXAmNjSdcRPCFOSa04mU1bXaFOaQcd1vvU7n4Uh&#10;xOkp1Y3m118O57rZk40N1J/wKvu78HwXk1xzhF25VKqt2NI64aTSalrS/PyM5UXuL9VF4XVR5Xy8&#10;PsKOW3Gza5bSgfMPNV+mnGhXwaAlzBHYJ/uHAUhSYPySL6LMWgBGIRyB8fFx5y+ka5zwxLF7JVmx&#10;ZAi0vKZ2AJtUw+uKGwXPQBeFLAHjTfGBf/JJUWrGHue4d7FBqAu+Av4EzlG5EqXH8dPKwKBAJAJP&#10;K4c9WZFU5++5B2Ae7AVAR+vyk8Ylg9nRxbyi+fWNCfyIlfVjZ06ngZAihnR9ZkvKJ1IU4/eaMwpy&#10;Bqx+MsWlcdh7kjmYE76OtznkJOTXirXRrqOYTHW15oGaSMHtjRTzZ3MSkspIV7a7UmaVnEJpfKFL&#10;yW0q3Ol/Ey9RkWaLrRhnli/NUKXouFb/GCbv7ORZkjyMU/mRH/iel/7QGz72D3979PgpIVQbHaND&#10;Q4QCx48fhzYTZJzqRIz4xpduv/2xRx9VO8gSKozHynssEEZcqQjcXpfEKg3JRN13lItuu1yygjLV&#10;dKxSfGep2c0t2Rlc3q4qRlpBCCjoySJelL05c8SblgJX3EyD8uPapj82Fis9W+brLK/xT+Vi57Rb&#10;61er5oUbou8ZwDtvYPlYfG6kVHbp7tImjSvgG2V55ca8wxrBU4j4VuO7qbesuaQlsp2gNGh9Rjht&#10;ulGjtaCZ9UH0vmKcK+fQmeVQjaYXvDp+6x54qVnJEmysPeH66x9/7eMOH3wMMzo4OGQ4IpxJeeNW&#10;NVRd3f29ipzZg85uSd0g/l4g7LVIIygrTTc8IGqI0gW7R4BTCF3M6vjEzNnpyfmM4Ljtttu+6/Wv&#10;v/La63/rd/9w/BzVSOpRsNqCbdXjEbwamgrXU2IDEfHor1o9zmg5/nwXJ7QSEWxlc+7LQSR5LtgD&#10;58mCCtvpCD2jkYa0gPslpZDSDqfY1qZ0WEMUgZgL0yZzPUduZXqmvq4S8SkuiDqjGMLCUojmrzX0&#10;1Xto2ZVa23KbymqSCgZRqIsj8ZIqvrrkbbiPETZ7FjBf7T72MhWzCN7/+p4XFl0TbCUmWAkcMrfG&#10;2kjMcgGOWR1Cob6BvoK1SoSuv0npw3Aa2gN+wE+vhGAkVVVrit1/7SV6VAVTwA1RWVUA6K4PY5rP&#10;NjIyrHkMJrNkgr8Oj44gBXApoLKLx0bfFv+lt7cJ/zNVM12dOZyaGUDjfVwlSRsT3YP9g+yfQRHa&#10;kJEzDP3iYal5IuvgFpP9LPQPhkUX37ow3jpUdlCkWqNQ6LvomJfeyBIKmeKQe3n8pBKnF1/OUtPa&#10;ME5kggOOpfjTysyELHYbZLJDQ7BB4kfPgkPgZtq7x23qJbkTyCjSSN1yVQINVWo0bNSliBFpM5MR&#10;1T7HRCumgVcqhQhlte+j5c1MBjZrQGNacRNAW6FWmYE4C+JDFeT0mPAp9kgalqoQJcDSNFZGmogs&#10;/iBv5rN8cakDtR4WGh/HzoXQ0jcyYEZkrXN9Tjrwts6xzgcfvvN9//BvS3wpEdsaINxt0Ieyc5MT&#10;42Eo3Up78XOe/ezLL77oE7fdxj45a2sLAxdMRYdIq31seJSUglP74BYPSeEwUy80TmaxWaIcQqOf&#10;4nIycRxKAALBKMoGv6HHwL5lKhILpKPkZIdtzs1oVeqF04YWDkHiDRiGchIrJ8DSsFZY7tbDBicY&#10;FRwnQI3O2qPXKihhefgnamvsReAWwfBUDqpo7HOqi/jG9tjMWCmHuI66ZUZCa5kCrTFYA9+69ZKL&#10;LgJSEQvqSCfk0LkKEYsCSmloY1aDzNQS5pjoUNZFmqGFMV8S655b23/+eYCgH3zo4WD5PYl4NhH1&#10;Vmk6oGOuxdSYCy+4iEzrxNRk6UqNmHLYhSduutZagu6XMpaFFQ9OMyQd/IsLL7/l5h/8sR/btWPs&#10;3//onQCSKZ0T1C8zFmN9wySPODFBhNyDoRvlB3Ya+CBRjnO7M0sgpCUxMek6MYi07dA4PfQVotbD&#10;0KCEmJ6yspqMsKkX7Jc5axaB4N4GS5iEJSQiCcH/7tq1axDOraGhyrjaeWRZ2Jn2/MBb1Bv6vzLB&#10;4qMYV21t5uEVPFK7kgEj1fJeAY5D0QA2U16uDgMwymUrc35r/LfhkaDvDYZ4sRecO8n2fvKlT82A&#10;y21Ealg8doz70/MPhEAoa4oedXSXF1E1C9b0ggBJi8o6hRtOE7oRF2lubsqqXSj/y1CrAmFiIgeJ&#10;L6aQdUpGiiNAEiPypH4R+k6mteE6YHQBmlNeKpJITEKKwZD42LGket88pMUi0QeyqrLmYUk3L6cj&#10;vDDv1sEcmIo3cjY/Nw9cA9NXLTB8I+EMD8/x43s5pR7seMosK0rBLimgjllcLmVBsq0dVtKMaMJy&#10;TNcGMM+MB3RyTSaI21tpU79uBREJ5lxfrho02ztnl5dgyOva1gdv3gwgv86uSdQ06qanDwcp9IHI&#10;Uka+6k80iQtUpc4grzTuq7gT1HIbiAWCEKaqhoZRVF8544HraQKTkXBh9S1ChS4vXsBI4gKERapw&#10;I0NOQtEddoS5F7GfipPcQ5yRPWwA86Vc0t6m/Wv8PrWIKIKUYMvTZADC8sTC7FJnW/96220f/+hT&#10;b77lPe/8g57FttnOtpHeYVrUiMdp6sPADQ0PondIhfz829526S1P/6s/+P2MgzAiKQ07NTXp+Udn&#10;m2pVbcl7ToY6h5Td4c32v+lryxzLcdKHSiaK+yk9WJkiXqha9g81DVy3pJSWIU4DZ4ZTYJCUrU+y&#10;oen3Zbu5kltgW6m5NQ4Lz1jEgfyTeKxojRw6y+ncGL/j+CxE3ceyCu/1ZGlf+YrqSAay2dxY2dHA&#10;G/S+K2SO11j9aPof0gW7X24ZW4O7KqlkgHQOkjb0UUiKg4L7rwxgGV12Gl1MXlEemw1Hx8lZhNMa&#10;T0V7397GaICHH30UoyJ5U8JlrZQz8rxSfHyAXmsL83Okp/edt58asth2qD7THsytgT7gf5IS0AJY&#10;5Q1vl7rp3MocZx/oCJT4I8Oved13Hzlx7E/e+97OgaFeUkwSXQ30ubsACUJcFRhJCTwiQeRqGS9j&#10;MPknUHu8V5eIFDOze9JmkobPAoWHfTAzwBoNliIdBzKasCgNdGXiYhO/krIgi9BOSpIbcOZ9RzsB&#10;H6M/cLF5Os05STCC6YZKDF9YAePbY/dNPtlxQs698bGaUkSlHMqnqePHo5ETNTYVLO8vWarSKlFd&#10;DrbXxGqTvL5Mdm//rhdW5QpNyvVTTukQpWDZXV0ct93n5p/YUQIUy0oprYBiR3QYLSDvFIJlTgBp&#10;gerA+QDYM04CeUgTBefkAjdR2JoGxH24yokLkDpCHuhStsH91MvSQ7ssyNEzluomNUB0sULG5e3N&#10;FewG5hdxQID4TTl3cv1ZiNM1QVzw5W0GVR/ZF5N+LvMC6sFAO1SAOQPxhnSEULIsDWrAFBDHDadJ&#10;BUU234EGaECel0Cb20Y3SNHhLy0lGQ14p0agiAskTFOOBVjGf2QsC3UBinoc4sGx7ThyzNM6eoZk&#10;3TzVmIGhET5eILMKl3hsfiD0t9QRRLOKA5NJm0NCCX5jggzXIoeZd+n1y4lu+OyRiDHjN2Ke7DkK&#10;DViWaBN2WnkhfpEgURnSb5Jkg34fJ5WIhRZsR7/DCr6t38hVwsPViH5gAOqSjI3HcAw6UMbZwcVd&#10;iYdGlpndfcGTbnzx617H4n/yE5+ZOHxyGkvQ2WPdiuPX1XVmaoqZ1kngtn3q05/52/f+KVpn61Zx&#10;UXg0LCZShM0w1xl+Tko0qCczpx0Mi1na1tcDKiBS6uMEcOIWiBRaXcWr3bVz1+TEJMRA3H8lMcIa&#10;mUyOWoOUpYUNfEM9p3OrNe9N2FH6HTRL9gQlGxIn2IiGpJbJcfeipKgAdhX5YkQTvrsZhkBEYBkk&#10;VvitEvj6p6oTF6ir9JFBWP5Svhh7F023hZoBj2dePPSa9b2sg+c/XGN8YdFyloLTV8BwRpZKHnxw&#10;3Wy/Ugyb+5lf5MVGFueojGKd1CRkxzXbjpuVriwukTi9DZUmDGYDnpmpYydPTE5Nmbnu6eMeuFWv&#10;EAiwNBIEQJnkpyZdWASvtWvnDu7w+HF4xJa47wcfe/T7f/iN4DZgsIb7FCAR3hVBnLloYEWrywP9&#10;g8Q59g8bi0ggjoFP/6qpy2ZDkw8pv7oqqwk8/YWbG64upAWRMPMDh4S7JedaUCSy4LA+go9kszC1&#10;LcuFCSth3nyUQ1dJla2kvPtSJwvHnpIQz4zrcUCSDhDdGFcpC9Xq04l6URHzTyg9RSVJj51j23dv&#10;32kNKcicuqxOGHsX6KERf9qhjbXe9trnq4Na/Sy6pfmr6c7aY/feIWNq7Sij6DsyGJoJ9bLDGQ22&#10;a1hXjdYzfd7Rqd9kTgOljOuhKRaOLaQsUz9C7jc/a8mFc0HGIHM7DAp6MncRNwcbkGfA8nj89HQy&#10;0CHyV96+cZmIUtxPu2JFVUvik+gJTwYTJRQw/fjhHTcdZg2BtiJwF+mNxV8OCUnbzPRcknh0Ra5j&#10;OyoTzZ2TShfXJzbc2YmsJpUinhdXxsx0qEhUlJg3ME+C6uTDo0w2MDxGOnB6YfkMIeS2fig/JuDv&#10;amtnIhQMlM5INOMcorIkayqzETLGpIYzLJFL8yxoEO6EjVAEE7IkBmoCZ21ecRvlnGQTpPXhRspb&#10;FAoawFuhemP1Gz89wFMB6fwP9yPHKHw6FOtJMhgRezEHq6sPGie68dGiHB2VELPn5gUFVEAlS5Qr&#10;azuGRmkP/8iH/+2nf+qt89Pzf/wX/++fPvQhUtSPnjz8xp/8iR954/+4YmvXJz/5mYmVhXNta6dO&#10;n37qU5/+xv/5o0ePHT92/DglZm1H+0ZNDxkeGbr56U979rOefd31j7vn3ntmnT8HmWrb2bOn6U+m&#10;bQVZh/ma5+L3+phdbhbwLh4YIcEND7QRr9BRQQ6DT/8OwYxLnbAAL9rVSAVfD9ZRyO1ITjk7OQgq&#10;7po/UM1QkcloveoWiQnUD8iELX1AUEyCuoKFdeYe5D/qGR2I0LRlxF0KwsTsjWw3Zcay0zrkVDtS&#10;ApUA3YjLuruUKXEGPbAw2ae/TrsSy13Z88LzaWEqKx3Yg79O6OaXpkO93ulTGMUzLDxZAkJyo40O&#10;RDwMf0oPXxWUKW3cy3jlWR8shK3bW1yCeEWZwJtwskr0UoLw+Dt37X7c9defnjyzePrE/fff87wX&#10;Pmfy7MmDt3+VS4EvpkZraXfVfNRAfxp8ls8x+U+MBGgfu6HtRi6sNxMbOEQ8as0KqBKUaqHg5Oo+&#10;l6nsN/GuBEGVrMtCsN/26KdHwS5l60DGI3YWR3cDaNDobusRgxCHFeXFXPaYO0Hu1g4TpuAMLZ1r&#10;gWgT08SvX9eO0hfMleMvb3oSFdjxcW5JECS1uCTckUb11Yr0IOiBNITbG8g+qiHR1DxGT69Tcgv6&#10;xgv9K6y6YGEZ0KehaKU4+T0OelJPJvwQxRqeUm8QmL5uyVEfKWqO3WIvzf2QIG9oAyWhV7slyZT5&#10;ny2IhWpYI6PqjfOeyF2nlY1CsvnOOgwpSPJJDjNoa9o6BXgE45ievlhM1z9mpoCgUSUo9JCsJ/Qo&#10;LyZEB2bEcFnY3to/Liu+OyIbAyaMT/NLjjg7xwAGqQQsw6Znv6rPxjni2OTS7N46ODrW0zfQvW3w&#10;0NmJlY0OBjqdmZyi0k0RTmhjlzaDIoOL34J/6Q7Tl5gmFZ2F9MrwdVVQjb3Uq4pT5lxg8X/ZKQG5&#10;NiCk3KHvphteGhkptMtDgHxWIqHx5ql2tdE+CV9jFqUI7x/o581SPNvv0Up9VHNNi6OgPDulMGpI&#10;ZzUAo8pXekJSCmaNUJhknDjr3/mKl124Z+f+kb7nvurlbeT42jcue/KNHWdPfvnOb9g4DFC3c+vJ&#10;k6cPHDrE2eacYHSJ/Vhzxnxcfe21e3bveupTbrrhhiccO3YMAiROzGMHDtrKnMy1kzq2wgSJG8jJ&#10;aaqm+FkZ/OIjQ8NUJWjdn4T/FXyYkmiljzlYCkfqAdy/vmr17tpuXkg7+ZezgJmVFfhwvQfBMZua&#10;F7sj9aPxnCBZbkHRbcGc+ddc3J1FxPh6FEcp0Mplq1WzrSiFsgcG2DKm+ak4dALXdIerV0Kevnh6&#10;FVjFYOcv8fLi3dR+CUnIR1igslUVCgTBq3JtJCSJgaS3OQ7nMCwmtWucmG2BSW9mPCAv449cs6XH&#10;Hdbm+N9wFWmBKoO60T6zMAer1uThgz/x42+kiPXcZz3zA7/6u8TOlI+2AApzMbsZGlEQ5snpGbZV&#10;DAzsevQ99WzDdYs8i9DleNeV+V46p/LozavRhgV6adEmG7dV7t9yyyZhgKWvKB1XKh5X4fBCcJTF&#10;bApd9BGT0U7qJH6uBVtFPe/JIMACiSkw/F6HKQzQLGMVDFS4Qqfl4eFtwpnyij7TukcNZhy7zmsm&#10;lkT1ma742dc8l4PfuFfxPWuDkeVK9OSLE5tXua1J+em9863x3pQqdyG3EssWa+yYV93e+PaqUWey&#10;GFX7qgslcyrZWOUiMGhxXyALXklfhh5m3l34BGssZjwyCZc/7RZIz4up5NYQ4hAgG8zncxF9q4WO&#10;F/C0JIQXzF9FlihoL6v/CDOnZZNNTWT/bmXbg9urgWKAGdCdbpVQQmHCCm6GrnPnVIy9bGc3cw4F&#10;Pw6P7Nizb3TXnrsffezM7OzJM+PkqFkOQjl7Z0gsRstL5WMFJvGY2+nxc99j6uqY8fL8h0lAVyWW&#10;Uvr5Fo+SB15/WcnIUQ94OqmuGETbsvWKuEq8Bv895CSmv8L5B5jggvPP5z14645ON4xYNsiIILoy&#10;EanaaKUzOYRNeB9LUnF98SvxHqoILDNfj9Mxt7S8sbb86uc955U/8sPPefV3mI8nsS72dP283v7P&#10;fOX2o1NzbNOZEyfvv+8BLj08OMQNmj0PLc6VV1/F3LKP/+d/Hjh4aGJqgic9b98enqd/69b3/Mkf&#10;veQ7Xn3wvvsX5mbZmJQcVtUSHIjAmZPclM7UfbT8C8B9hWWten2tSYJfi2WW2kILp3yTGAmdegGE&#10;uFn2SF+1/E1ivlQpAaUQuJBGTnlGGWbh+Se+uk6WyleEVZNybXBW+tqJP7JoerN17OMo6PdUZrOl&#10;YT0R5gQ8xqobC8JBd6WUVD6QWUFRBGDqVRLKTHydlJfzSlXC3YmBr9y06qRUUtLZfmOit+jxDn0v&#10;DAnTxQAd5OWhS8EkCTe1RIE1i5+WzWJB1K3JOZRrL7Xk6tr4zNTh48eJU8anJt/yUz/Ztq3vvgfv&#10;f99f/MUycJq1Depspqq3Mc5J9h4+NTM7QzRRNxMYLVDIpmRNygt1q6GSw1wHVi8+L3e8RdTj3abx&#10;xMCaPglMS0IJ7z6SnKqMeiQboWRzq8JS04vJPyFCFX4Fbmg9TO8kTIwsWRbB84Uw1BVZEP8pFxfb&#10;bFTo8QmDqVKh4q5g2rSYvy8LykUqKV94LacnR1Prv/MDKAceDIfId1ToSmVTZe/sQetyONqZpIN4&#10;cUXgR06OSCNAor0mkZp7bh7es2qsQqSJTZKpDGA2A+UMRoyRmFRAWseWgWCE+Xb2jiWrIacNx1sU&#10;dD7O502eSO9bzrBfjbQYatvFLgYrR8tCakr5pdQyetnCd21J/pQiijvzsyHJyzEoasBv9uOV+kbC&#10;6pjp/gDmJ28Owpf6AjEmqSuGz5IJDesLRffMwrW5xVKb5U9YTLtASc84+HpjduUcE2ynZmbBkvQP&#10;DqX5xXY0z0lcm03bUHJf3xXnSE1Tj1MnpO5ZUGuC5WhPy4OVEuEtsevQbYeLrpX65FIVQBRzfDke&#10;XKoc+bom38FRvPD8C/ilNYk8OzdnKT2tfTUnt0xyfaSFaRXkZ9yb4piNJ2Elja8lm4pofdw3kuZr&#10;bU95/vNiIM0VtySm67f/5kPHVplcwZlR4Zy3Z++eHTvA82L1aUbgbT3brPIdOXLk4Ucf+ZePf+x3&#10;/+idX7/vnvsOPIaU/cpb33ThzU+5+qlPueEpT+ToUFnatCJ1ukrTJXJaOXPmTKGwqwWUfg0S2Tw4&#10;+QXVdPRvLU79wGerzlO/Kf8xUZiudGYcGaio40xR2HQTn0MFWseydJ+7jEG1Y8tmligIXwWXNj0q&#10;5xlVARtSuJNeijC2LWd0EHwsyXGUDBgBiGPCUjY5dO6NnwL9jh9mulFtXu+v1ailLkh17Tu/LI0f&#10;ncDUkubw5oB5Bf9OBikmZ/voyFVXXMFAhurEiQ7SgyxrXfFBJShKonB+hwcGh4jL4O9N1zEXpLRT&#10;QnX2xKm2odGtl1z1Z3//we//sTdPdHfS1WrXT5a6BEyHtDUrihA0SUhv0a8Ld3xKIQbiokCKPjuv&#10;OkFZ8G++6qlJ4CkJ8Y1si60qn6tU/F8JXFozt0z/pz+ID4ptpADY5KahhTDbySebMyKoknmogbRX&#10;tipYXrdc1EpznyVLfGOpmvpryUlkycRCltTdjHpvQh++VzHmPsqfzUPaqpeaXGoLjsfz8LDO1UhS&#10;+qjWUV82wwZTqyZCUdvUipR0Fi8lby/lq2cKS1HNxk7xhd/UynJxS/pNU0ADU+Vscw9Qh2wem9oq&#10;5SyHXCmJns0aGaEgbnG9Y967miYOvy6Z1rqOGyN80bUqTzPOcnoWQh1VT8c/G9S3d1oTywgfR8du&#10;nKPuhAomv8wvUQpHjx8fn5thl+ykkOJguaaG4z8yRPzUxNRDBw7/6399+hOf+xzE09h0hq+j5WPA&#10;UphO40y83fJcXMDKcpQMZbXFZgGANx1Eh1cRCOWfVKGpEVdTYm2/wiG5vlFWHbZaN3WlRYec2Bb9&#10;ED/rleTrAsfeOHr06MLcPPqa8FOoqdYne2Q9J20GeVlWcjfZ6CSpGv51KpyOlwW2NTk9zTXjgFgh&#10;IVPBAvUOD4MJX19Zu+3d7/nBV37Ht73slec/4ckdey/6/X/61wdPn8H1BQt53dVXX3rJxTaUwoTp&#10;NCaMgOrp0UcfvuOrtyeKArzR+8iBRz/8zx+997FHtwwPc4fADz75H7c9euY0c4Ox7I03J/WW+Hb7&#10;R+nAzjmvzdWIdOG2+4rGjB+U3S85qWNcbqlIE5woXCpGLQdo7c8ip7pwA4snj971yo3UehL+8fvK&#10;k5ZaLA1bxwcnsTojtMdGT35vmViyh7xDvhlyht5XYxprp9hTx4BJJaOPUnqhrokMlAD4jSFHrmp8&#10;qatilVJIJKpRCJBZTnC189mto0TSsINuikctZtPxGuBk0P7XXXvttzzrWQxa5N9i78U6l9Lg1Yir&#10;TpU3KR4mIS/fiIeMY7YIWkCY4wqqfLC3b/vA4A0XXnzN2M43vPLVL77xxoFza9tW2/tIvHcq+XQ2&#10;np1o/qMEWA8lnpKvzp17FlI6xspW47iI/jhLdT91dlwTcQ1NPNqsfDNS2TeUCqoj39r56NY0zTZu&#10;UCgSSTrU9rGclZogtxnkmC9jpvjfRlZ2n4UZIAaYv2ITsN98BP3OPVYLNxfismrojDdzO3Jy0YT8&#10;U7nLCAC311Bgs4M/8fJbKj+CWucDRs3UfOU+DSuuCQlJv5z1K81Ng5AH41xt4lhpwGXwlFK4Qeuo&#10;OO1+MlNBrjAEOm10FnI3hCfAsKg2IAR2OpgZ8V51ZSpDtErziLiSum+fJGnVJIkSBmqchTew9skg&#10;q6l4YkigUghwPEHpNdx4k3g8AmYG3GvTWepMgETDJB/EtFaesRQNf2CeSAK68VZvGmYia8NiV5x/&#10;ir+knmUrYWtjsqcpDJG83C6LRRKB/0htYJcJ/KhtHzp99vCZMxMzS8BNgegxuU3MSUqFJeXl4WpF&#10;kmKucx5L2dSFdDGrkdL2w+AQzSOVW6QrpLXLikhM1BQSzPIbLnLIHfFulsGvSL9MgiklhJ/tG6rw&#10;zaVWVNA1sN7QrglZHRnqMxPjCLKhsRmMxtQlWKu6F6ZOAs9KRMaxa2whv+QWWSKTJ9maoeHhvXt2&#10;X3fDE4+dOv0n7/rTX3jXe+84dOTBo4fnZ+bIkfWdOzd8bvWq88775Z992xMed92dd9zB1NogOJ1H&#10;nnzV+gMPPczVdo4NP+PWpz/ummu++KXbAWScmTh7xbXXHH7o4ff9yZ/cf+gQeDHqyQ5AlLRLaIcB&#10;V9P3IUgRmJ/ZNlNwypgg5finWrBUU3mA8tTkoc2BLyNaj1YKt7+/L4m4jW191Fpw8EinaFSQAv61&#10;TriKL9SmjRsUbLsKOqkY9E4l/IV/BCaCHxxZtyMBhUOkL5NJTq9psYhouTI068uGXL5w+E7rsJRL&#10;WHpZU0Svg3fsWW5Ued5gNsNiRhMeRSOYZgz+V3NEwEuSgStzQlW1vT0gWfmWE6dOjU9OijVOgxDK&#10;oWYcRwwYFEWZVIcacZYEjtMBLId+hS5oywixpKhkUQyjIdWhYNjXj6Cft2vXA/fe/8D9D9KVRrMG&#10;eRP6C7Cs3mm4jpVS4EcpwHIBPBDRvmaf1MD0W2Tajgl2bLKtAIhidHeZJVY4smoSsFR8aUl7CE1Q&#10;KJnlxWd5BYDzLeyhqSqHiFMaBa9sVhKfkSMYUGZ0cDuwXeevGrdpQpF48viKk4ql1exeZqzK7Ox+&#10;sWAH3q6C1jab4AzhUuy1zkGrm1SxDVaEZ7Gm+vOv/7ZicqqL8sWe7ErbCUvycSvjVrvi90qtrb7b&#10;tAzN0yJXSjRHAjxZs17KE5DYFIXIXomSscgu9EROOHLc8S4tFEdFqpwjO9YkSYxEKHUKAqQvPY4/&#10;ElXVBKzkJprhYOyLAw+NxSpVKg3BonXVJNGtKNYp4iLFO6OHVp5OMh7sUJNMgHI3I5bLqwpFKejd&#10;8AxkldHR6d0CKIaFgmysAyK9Zcj5lhYpBs+vts2cO3d6eg4cn/kXbmZrMI4iXpo2WYUpmq0WXHhZ&#10;8+ICNkoQDcZVAs7RVHuEP+NSZzddkwSe/ICxNCQUgq7a0aCGxpb3BcsHuDiEjQ3AwwbRsm21g1qL&#10;erdnWLkBVsF5IDKoQ+5SB6Bfmt0Ec9RQ/SbKWmVRgOWK5jSiKUpzTXB1E5OTIlVWVuFm+soXb2f/&#10;etfWh9bahlbP9cPyw6jDjfVnPvXmn/zFd5xaXPzXv/0AfBFizjLVbMfOMSDrZyfGWabve913/Py7&#10;3/XFj/3rnXffR1jHl+K801Z0/r79z3ve8w4dOHB2fNL0i6gQ+h4bqeaJ4sKoZx0Eo2lUmMy/5vE3&#10;K3iug8QmLGnkBycmeqfWwY/HF+aBOaPIGEg1vao1O6qToW1oIuzxTvbMRo/QOwCfqNXGZRPbXvjI&#10;0p412KzlWJWIIrrcgwc4jAh1jGuXZK9veijhBDZpXpThpandRQtdhVsVdmJNOFEUe+jHHWmUd5jX&#10;brxL9KzShecBIBIq0RT7sf9oZYNFkNv0JSw6ZyOo0KbIWdA3rizhsrVlx31EPzZjLhjjYGytZ0p7&#10;nlD9gkIbbK233X//g/c9+AC3vbB8jhkR9UteZcnCUBhYWp6td1vmyealv0XZvWerXTnyuuCWZjJW&#10;eKeIWaqC1+hlc5INPrXkE1tl0GBs2oh0lLXoRT0M8QKp97DFabnMMaQ+zEjlpKFxalOlL6Sg9wLn&#10;flAGSn4WNkyudUAaTz81OzdIb6xFm1ObklK/564uErxQjG7ebyoUrohfesPLU4byiqrjFLX4PFGh&#10;3ri9oibLWVtuNE6oI3stqDYBVBudL3ZGkoHt7QPUpZbsaeary3PW0SEObwOWO5ntyCQSXLMTdIeQ&#10;znFUrNzQ4kTKYeGe5Jxdo/wCooDDv1xRCnki/hd4Y/5C/VcmIIRABLTMeCu8zXWJ+k7WTCun0Uuy&#10;hYcXMhGTl15ViopO9ovvmVoDSx/CLbWew/QQSqjZvQyRFa40+Az0ILdoDBBvFF3PtUA1yKHZ0wuO&#10;D4LChdWNqdX107OzoPEUn04QPBtF99oE1DE2dVCTnGpIWVlt5J73VJaB+8qogWUrQ608eznLbE91&#10;FXshA4cc++jZFKVN2AU1BubP8hOFeVI3/EJjvg5EFDL7oEqiKQyMEumXHAXO042Vkss8MlbygN7i&#10;H6INyrCFQIogNxl8QQj8NRT1LintVeBj+2E7csiQSE0ipsUVZiqOnzpD3I3LvXNkpA/2u67uITgt&#10;6fVvW/u7v/1A5/bR3/rpn7z7nnvx/KnZrK0uoTDHto+enjwxNbtAyeYPfu8XenaOfOO/Pnn00AGi&#10;ODyJ8RPH8edombniaTefPHjwwvP2v/B5L7jqiiuPHz5YTWKoKm6D2+bHosXhGbYxxI8kOEXO3DBl&#10;FRJMeF6Opku5GPg/EGzPSfDmlZIyGltbsyM5SQDjSJNrri3ybFOFbmZyfcmduBeZDBmOvXN07mBm&#10;lVKA1Sn80KgpTWe3EwjLKpc2t5mC5gvD6vQyZBoGD5O3aHL0bYuiWviheezSmJxjEj6oy3pklbUu&#10;jpk3nWuhq02/daqIiWEjkAa+i8zD05gXcp53IpsMwak2Tn7HTdIybkYUC+BI0nROsiwdnbr5xigs&#10;gvABtt6Aby2dk2RRomEJsujMFkKDDYvlw0XFQ0aCQUIN9A0SJbJy5DRYt+Wlef5Mp5M1LwH+4VWn&#10;LEwXnd063d1Ad0xcFVeziQEk3daKxo8Vk5VYudt+DuW/hmlV/jemrqYHlNNDKppNC38LnnXiG4+L&#10;SyrrgO2RJOeEppiVlVUqnr8kqOtYkXIiU/Syw56fKfSlqJ8ycZynQB/O0addhHQM77Zhrs3ZjyZw&#10;QxHMu8qDLGFItG1avfOnX/ksPhMHOfvBsLuVZWS08uKOpLQLxlp2MiShOFAinJqMSim/o6X9bR2k&#10;dFBsNeVNRt3T6m73MMacelOSOep6ds7ejYy1Jc8vo66O3qoSSdionfSrQvAaFyOYRH5jQj2sDmg/&#10;+hhrQE71r6vv6BRnRXhoU5MS/cl7mcLuZo7SpHkVVZBsJpZShoq3YkiSo8uaAp6zQqged7B9WJi1&#10;TzS8WuSOWjNNQfDS00czAKdhvbvn2NTkoZNnzs7Oz9K7aDJE3kgWz8cl71Gfa+FJ7CBItrruPMp2&#10;nfiOP8lr6+22RhrqtmQqaMbkGl6pbDMOrpIpKBoabRCUumb52noN3Hn0hg6Lfb2KXcoMTTTt3mGk&#10;M8qTK8vAmWiL9aPUXZ4aWWN/aMEDyrOuu91MH2U5zMDwdYJ/I6L2dITjRYUJEINgiZVvI9Tt4/P9&#10;vf27dmwfGRrmDdz/6fHxu7/4pQ9++MPYUYpXJBjYxeC7V+dOnrh8+9ZPf/qftl52MYCuP/mpHz97&#10;zBiZhNzyWtvDBw/NLC498+nP+OKnPv3dr/6Ox1155ejY8Oc+/0W0shjO4I5i5uUg5Z5V32FQwXI0&#10;I5oSJyGx6Xiiss/3S5Jju5gJeg1nmTQeKkPXoGhwwgDika5JqyyYo1rknKYmg4d3VPUPybgzEgET&#10;yamsuSdclh/MZjrjQrpzviJaUQVUIWQp68QuynyYZZZ3jI1hCUn1IAMKQ4KDsjrIGSfIlmsbdFx/&#10;z3yUtYcy8lcKSzEQ+COBMv/j/HjrluoB3hdKrMQKnZ0QbzUg0bTYiOfJWZAQKi+BQ5YT7bowOkyz&#10;lSFqSkR0MOGc8Vf0AxN+EB+lobtzUHYKR+sq1R2M5hJOXBSAdRtsGTvHxHd9ODWSQTJWXG5G+8tJ&#10;TJH79LzEmcDLhghIZATui60TBtJ6zskUOswhqTB1bPKDySanDlFsmPw1NGRpAcskQtQrGTP+FgVK&#10;gw6up/vSxC6mE5MWqxIRaZMMZ2A3+FryP5qZYEJq+5qvSJVbJzJhrLuWF19WOOm4FziJ9KA1dV0H&#10;Lb3pVd9S0BD82zqBfjJIuAzWMujlN7YzJgxhpUQ3O6qchzFbV0EbO4H/C6Ma32E4VwNnMT4FPl9F&#10;4ZLrtB+W8LOAO4XKYFHoWahkWcU0TmWkBzd9vWaFS0Gz+J1g4Kg9btFH9kU6ZSs9KZpT047k0wGD&#10;ObaRYkmUtbvOapTo+4HWpNpaMorR0WmtDCxULyYcHYEoh3/uEweFDefMN2Oe19u5OTSbM2rJhOpx&#10;tdEpPr24ROhB4H1yYmaCBJb8Xtv4s7IlrIYeaFR7ObDcj112dAQAJsk05QK66xCQAPWffEP1KNZe&#10;mgVrcUZrKrPHBZ7z96FaT7+y75efpKRUmh7Tr3wXQuPEe5Bem8zrWo2CvTdpEFoN+VJnJjCZtNgb&#10;5BWRZKry4GUD6q6q9KFaiW3z6yqJlHVOUUpzKgNOXHWkmsiaRjXdzGWpajLQWtYAhOfI4cN3feMu&#10;VgoXyvQC/7CyctGlFzGWYvHg1K/98lt3PfsF6x09Gx09L3vjT97/uX+bODjOVjMQCN7CO++++0uf&#10;/8KXvvzlN7/1LcyT+53f+d0vf/0OpGFoYIizJN5DuW1UbapDsXmOuzVeVB2rXGPbdG84506cwoPT&#10;B9RfI9bSyfU0Kgu2AsmPTCcsVkfnrbGOHplg28uJ4SuIDsXmqwqQEdUiMWh+FstViRdNXOY/sKu5&#10;vZSUY6eTuNIkl+5mUfjsk570pMdff/3xo0dxrlWsSbVrCorZL+C8wvzRCmR3ReJpXexsVsTMM1UT&#10;CfiRTa9/9WDmBsgucyWKrpR0SUJDTaQGwq/GbAeGywcNyyJ76pfOrv4+WbX4T41hHla8FjM1hocG&#10;Gf6LOHhaIQ+AQQirmcdh68+OTyhUInAMf7kyks/R5kSrhZYWqWqyYiiEomPF1SPewl5BXgFKbWVB&#10;Dz0pEn0OQ9LYo5ozVgUnDiCmxcR62u54s52HcRZ5AxesdKJ9VmZg0l/OSDBTQ7ZSW8UPKoMmIM+a&#10;Gh/3S7uGLia4dwmTNkz8L0CgQthCBPKPlWPk93xLeBrMSioxcQTQcobXPJdpTLsoTW+E9QGLxsK6&#10;ZWAHEVr4A8pKqIijZK2ehzhHOiSVvFlU3byWlfbDEI3T9gK1DXz5AVQIxSPIag0/V1+kOZILkgOh&#10;qli1TqUwJoEfCHZQJ0kRoxJ0z6HRZrUZpgmWzTO8RN5BpQOviHhRTw4g37BjoUFsJ7N/EPuuL+Ow&#10;R1cAkacJAvHXa1aNaVjL5TEbXqPq4t7CA0RHcgX+FEdR32SlOcUEzZC3AHmZX1kiztItJQIAysI1&#10;DVhWmVE7TY5gdR2q/NMzs2fmF46eHYf9mlwHwTWd4opOaynKhS8dF4S5vVXVfaQls/EkE2HiUhXa&#10;SYBBWDfLbVHltdqgPU5pN6gfuDJOoAyKroWv4oEMRsz4191MY0WjxCvd0QLP1kZ4Z/JProBpQajQ&#10;Qe5Jw9Esz2ajNVo6vSg6CwZX9xBbKG96VbH4a908W6JtwJRGPeFhmQzF/clUbLo9o7YYibIKHhtg&#10;l6SFHe1jIyPnn7fvpic9+ZLzLwQ3Mk8eqGtbe/dgW/fYRvfIt/3s2y4YaRvobtu9e+dQ7zYO6O2f&#10;/+L48ZMbg0NtO0bPHjmoVGfQjJniAOjGx8dn4DMyoFnLiDxSn8zTkT+eIZBYEm6bt1U/CL+EBNWk&#10;Be/LJmK0EcZZZtXMOWUqEY/jBcpW+QgeJuurPnKCthzdczRl1AiYLLLBU5m0snnlCdXUmM2VLE8C&#10;RWuUHX6b4tLU0sYwcw8lxvagYA9IgwShl6WTxzVTjWgkcYyWsbJJ6KbOVpFlDjJehPEGbkGxgdvI&#10;RqUnZDU59IluceSXiTszy7Q1Ba30DiqzSSloqo160cL9aIxQd8K7MDTYDzgOieJFRSe84XKml7Mi&#10;1CUCXysWyy12raTahQr8DpexIBZRgi4w2zfJZK/pmYr2bO9NIU0tTdswXX+ZvCGOUn/Ss1aN9fWq&#10;DKHnMd0GyQrEgmUvyqXj995Pyss8eBS+O2v2TMZ6UQBiPFooEStiDj90WmmsalDIUeu5cw2hWe8k&#10;sJowOsjLyAw3ohkIKF7yDA9uXp6E7iirt33X86vR02JXtqGIa8s+sN8ocS7AGPhi5GPN+DwCatWV&#10;5FqKF0QtCEyVupA9ZB4NiwMFZb/wA/vIaQ1hRdTFfBztrDoJry4fd12WGe4rlwLmq0S5b1v/HMqd&#10;8qsB6LnudodQFBsqy8DGUOEQ07mqP57mCDZYpp7CMAAvkb4jUS3fkj9l+ytmrJIGF5Rcil1wqAHT&#10;SIZFZjZ4P0AcGr7N7tmHIrijCwtDRFNOBM2sZDeA0VMVhq6U4uPZmflpTL7eCzerdXOmYfa+tl+f&#10;Ja/NljlXOwVS7rOKwvarkXdbdSm0l8nzVgqyNkgvJj+XP1tiVDqxIve8QbdIXenzWN4pIqFQxTJW&#10;LQqisjA59mYko1IJaDiPfpy27P7+zXuO26yfUI+wuXTVHsl9KkmtmjNS4+mtTBTwoUyjaUX0NIn4&#10;kmTGhhHr2nw1s4Y1manyV4vg6Ojo0572tOuvuw48Ku2Ijx08/PmPf+4Vz35y9/5dwROt/cLPvenh&#10;u46aRtm1w7QPD0VEsrH+xp95M193/tauT3/mMyA/SK+L0XSsFLhWpombmhD1jCzR0UC6MIMN2Wtm&#10;LYUZiWi3F0pEwPmcuDgoTVFXIQ+FoaVC67Q2P9Xmqv0lqOTU4HE7npmtr0cu54bFTudBHXYVTbRz&#10;+loTSGmwM+7d7ahsXsamlO7gAAu6yxRQRB63+uiJ43fT6cODrOrXV5BUWq8gduXKIa7ia4tXxO22&#10;dNFsYqHjCxefAgkbgemSGiWBfxUkjOXDbMAZpCGgsvkZCtyg9EzOROrwc2HXK49VFSPnZR9/jo9P&#10;cE0HC0xOOuJZP4UpyVS1+mNpWDnzOTzvzh1j3AO0mig9YRGJzBAKPPGwrLig+Nf4avAkU8NJG50n&#10;3uVF6ohU0oxaqXf5qlpt9IiUgZGJftMdtoPlHPHgyb5GFWCf0sJdTXMOxTQoEQ6ZRLOgIOYcIjyA&#10;fzQDxe6Z0FZ1nDHfsa/Sisuk1YrgtQRheK7tT3DlLtQT6f/RMxV5SH4mGaVkBXxfDAmj6AyCeGu4&#10;YBqLIX0wwYXVPPJgs8vLNHBgDKG58M7Gtm8v2JP73r1lcGQYjwkuYf7jQrVDJTeyOQng688wzLa+&#10;/gFCoIGxMaacYM1pOMIllxE9k3r7h0cGh8Z4e3JrqHbXph6kujAoBzI8Cb+RaFMNtbrGX2JRiJK6&#10;hodHaYebm6EheY3CCGeLj1QYrr3RRqLQmMvlPFzmerCefLBw4uJ2iQy2OPnFW0o4mHMIw5F0Wd2w&#10;+wMYaNtgyipcgu4hJD49veA5V9q6IGBmQMvMytoE9dKe3qHRHaxJ4BaeyfKtqlHI0xiZsOGtwcBK&#10;Ob+Jo+KdjKTKWW1G4VQFrDa11HpJRpncPJpttYEflF61gZ5/UgiiOqPKdQArWuIf9ZTyr3WYG0UT&#10;4eFtNVJAd6NpptDkeEuthuzaFy+eKkQ9YOvpVP7JpqRJJFjvGnHAARMyERtsh3o+wLmdgMhqajaR&#10;CZQP63Scn52Y5J6f+tSnvuhFLxoaGb333ns//rkvjHe3Helpe/oLv+OJQ/sf17/jkqEdH//3L93f&#10;23bv6vwZMEWjY6O7dyOBPPwNe3f/y7v+5ElPv/Xv/uYDl+3bOzE+jmtMGuei/edfeuGFNNQAcmZA&#10;ixIVhyMnxVc4L5cJ0hlZo3ZbAT6UhET0azEE8H4Cgp07d24fGaWzgz+JTFkxK/cdeu4cdZl1g92u&#10;hW1trp3lmKJIbEiNY954W5lbLl5mIFvsrJzWgLz1gX7ypGo/x0uQeaNwV5EWfsPCws4dO579rGeR&#10;P4VHlMuIdwWUmnWu/qmqbmkzTFQofuUsF/W2XqEZECJLamLeFUuBAY6/Lx4L+1bOgWRkiQsl8ucY&#10;cooFgui9cTNckMPDxfkrwCH87enZ2cNHjp0+A9DTex7c1nfx+fugtD1/P5uwA8ACn3KV2josraYt&#10;nssygqkaNeDici5PGp7rMAbIYBxMjIKTx7IbRBbTZCX0U6rlz9rTmN2aMdLkD/k4v3Gbq1Ggcrl5&#10;3np5hTgwgjil0zL1yZGp41ByvhlE6r2YXAKmItwTCWdNGO8wNjoKXRmMgFxZvyyBkcIQI8FHMrfP&#10;mrzGrE/FW+ieSn8nJ9Z4+vxMyQHzuWvnzs6ffMUzXAUTwuU2ib7W5882E8OQUXKE7hr0yCbsEDfc&#10;ZFhx03fS8ISUf5ev1I0j9gBHabPIOhyqgyV/Nmh1uMqkLBadaBmHOgA1/n+FjVmU7cUmb5mSpv3l&#10;yoookS4IyKc1aKZQfbFCbCSLqTFZwD0xHJFlCY5nh8IhbWbSlUJL7SlCFig19Q9MdABkVj+qQJFZ&#10;TZlx197JINWpmal0D0hciSPAG/hT5ByoxRB4zy0vn4JDbHF1cunc2dlZJuecnZ4lMUw0WPWWmRks&#10;3DLVep5OytvMxrZ+nVNKwVaS5ThBqK3yUkMZ4+KrxArvGVBHBTrO1Gga3zMcpwWR5A34gLhaZZOQ&#10;q4zihpUp015YqCCriiPQAxwbxp4i5cgWmaXqI+aTlTYpoS/pr69W20aUS17rVd6QBjCt0mH1qpY5&#10;sWsaOZHmxs5s78DAIL/Hu+Pzlmozw9AJZsyMB/IcTNL87PzMLDGJVdvevm1PvOGGa6+99gPv/2sm&#10;WNPIPMOAcNLN7Rv7L9z7xh/5vj/7kz960//+5f/6148eODO+uK3v1mc++/HXXHv21Cnn265u3Hz9&#10;tVe/+NuG9l94ybYtH/v3/ySl1IfobOmGOpXQWsJ4q3x2ButsUj5JYcO4Ctc7DdBYfY+6bSn6knhH&#10;LDkrJhY99a569jreiZ2bFcOtq6I0OYDyKFmTEj/su6JO6jZZi2pHKFXCDxjsqitUqKOZA3ZGWl8C&#10;V2lVOGzWx5oQXkEiZ8ypu+Tii17x8pedPHF8bh52Qj1TPov6FJiUk1+GyJsWmeMJaJo1jOejg2hX&#10;6YCxfSv5CUkxc8+WsyAZFQugxHIYBHaG80AGpeRVuWfEqAomRga4aNCrra7PzC0gk4gi36tT0ta2&#10;b8/e4SFA6GJKcGLQCZw40DIFLiqUiw0blG2YzQjPatQ03phIapWTg0FIdyAiTtbGFStfBAplCrOy&#10;8bhW1WdgKTsMR7kl1zYrWsWDZP+zxJXEz4kR+M8v3QujDvNRiY1ocXcOKTlz7IetQ0lSW7uipOw8&#10;IIAr3OlC7S9QMwSY3y8szaMv3YXUA9nu+tI4+x5eFwrMX8g2SpBynG2fBkhGfJews+nCK8OAQ9D5&#10;06/6Fr6EREHqXmlpjyJw0msBJEnn9REPrtVcGL6eKmFvr63h7kSUqUFEWIAFSlNKSllAfEjScCX0&#10;6CVWZ3pmGsqeDPHdgCZbSBzEZouLciTCzmM/purAZFSZOAkBVoNq1Ajy2CIlEVxQGatkorcC7+SY&#10;sIUFoE5rjBsQp0N1Y13O+MqOmzpjm75k/RW1yDIBA8gJkQ2ZlQ+ppqgtnHtkS11C7UtSExKNaOpz&#10;kFVvHRmbY+bQ7OLE7DxvA55E4/TcLGZAGUUP7tq9m+/ika1yWDxZgn+3IJzl9US1BbaVfFkZ7aJk&#10;8ikylMtUWZa6XGZ54rktfcBMKU1yBrfF9U/FshB6GdarGuUKY6NjMh6EB04mjNSpInCkpJekfWhJ&#10;qkvkvbj7m/5yaK4kEqmvkAQu8YrC1/ICCixV8SAOhUUYq+tNBOD9GNFblEwSwoBDixyrgM5Cr0Cu&#10;/p3f+Z1XX331PXffzQXITN7+5a/ceeedRNwQV0NNPdLXe83Y9n/5+teue+ZzGXNNUPSa7/0ft3/w&#10;g7NTM0+4+dax4eF777wL9nfa2/7r9q+dPvDYN770RToYt+/eQQzJVwpFsFYT4nm2I3zti+d0SniD&#10;XPLxjEit7tu7z1T03Bz3hq9aOQH0FAUbPkrOtBSfAUVmYrCPZghgo2bKXfoVCSRxqqRczwhHNzFc&#10;o4LDWx3Snu1WP3clNAU+6hJb6rPElxd4ZJSOAw+BMab6nW/uoNCE1BBMQaBxz333Pvd5z2NHTp4+&#10;qdUT7mQmkkPO2axYqzYrHQzWHqsQXQDkYLHUwhgzaDcGtvUJIY9HyqaqDbKtUYKxrPrX5mq4y0Jr&#10;CBKL3Ab8iuXW/zdoIKEsK3IfHarcAO4LxoA3huBQ0jwK19zP6OgwembXjh3A4FlZClosO36hdZrQ&#10;ayByp46fIOOhuoxvVydCvSmwKm2Zwc+JxZKAR7SPJo58Vx48elv5t5wjIb2OS9lU+4yIzgujnL5f&#10;NRdHj2VEMLAnTEyPSZZMxgEqQMukcbdO4MghtZxKJjU2lzoGVUAzoMY5ZaB8Iy8RtSYULSpCI20S&#10;Rbp/cH5J5iRucMlNSSF4NS7O5saf+54Xl8rg1gmj+RwLBFDMRJxsmfaMkHPBk8TgDqZz1/tznq5Y&#10;jro5JSi3qJoLMINbEQpi5Itj6JgBbzR+liSTqmKBWcVkz/UFnQIGI4saWH6UDsLRZMwT8AdWuCxt&#10;PAA6W/gtw2AGE7K5deaps6ANr0IZG0+R0ZVqusI35/4mRyAyCV9PpgiRfKTRM1uX/4Q6UGVi8hvZ&#10;d8wcAczc4srsEtMb12eW12bX28fnlyYWVk5OTJEbkhgYokjmssducbPcDt+CWNN9zm9e9epXXnnl&#10;VbMzUligYQOwM3HGjWGrikexrK4mTR2tjQmQo4nm+CuKvroKY679LP8av6xh8/DkO0ibr6X8Q94E&#10;lCk3vDq+MDPlFLCochvlNAQFJ2KVa8UUYjrK8o16H9U5Wc01UTclZDqJkdqSPx6zELXeZ6AeNXNI&#10;/iMB/GJ2AzZiFU3u8xTCz7scNa1EBj9X0sLlsW2kp8cnxjnHhw4dOXTkKBMZmLoxPDJKuomWlpNn&#10;Jr7l5qftvuBi1MrDd93z1+9974f/5d9nV9pOnTi1NDW9MDV14f79b3vLWx988KEHH3zk6MkTe3bv&#10;Y3L2mbNnewdMLDrrlug16GMkHJmoCfSKbqJO/Gx0ARVOlpo8DPLH3iGxbCsrUDnltBd0W+bOTBQE&#10;il9KmpypLlyJ6RC6AkkguJiWEENKw8gLj4B80+rKCoRNiwOFRLeKrRbcZhnDMUtcs7ggQjYZ/kiP&#10;jzwjIhHWrEwoHV2dJ0+evPf++2yYjUuu4sj8eHZK3H0x4PrVij22ittGL1Q11ewDJ88CvvBKz69I&#10;4iYzg13HoIdHmwi2qVIInyBxREYbvzgjermnUfi0BoZwwTj+uOeIblHyOspoy9bxqYnpmVmkAv/U&#10;qH0F8jLHM7LiYJ/OnKWnCfgmEqVyxGVGZob6BnzOc2tT4xPT42fZC3u1Y17SoVNurJgAnsJA3gfU&#10;5SqX0bW1z+IcJr8wS7690soRy9Cz1ZiqZNVRl6F6CrOruQEb89Sk0dEN9kbmK64cexwE1OaGqvE9&#10;W/lXSLoNg8wBNn3/54jSCCU9TbY+0dKlIHEDjkb5b/4+BfqqHHB3iFfNDAhMBQSzo2w8rjxD+Zus&#10;IE9Y/prPYJTaBYc2f/LrylrWi2J44xI2/Y0ILqZJ2ABQnSTgItypHHIaKw1icS8Lm8dsyGI2b5d7&#10;8LZCIOD5z2o0KizAvlYIE/QIk56avH7pLIOe8lbqsxXFt3R0q9ksKeR6Xt7DQwWDkfuRVRsoSC8i&#10;RhJhPlMpOdJU+xdW1gBOk+jALKCyx/EPuFEQXdBMMz+h1+AuR6V54YUirFUMvOOOu/iZy1Z/s/5H&#10;NWS2GoVL8eWTOiTl9StVrfWJ4yYRVF29dGh9Y72Hn7ng7Bw6eXaJWn3nOkOCe4YgWRihIjzf1T7L&#10;N5qCaohpyjwXKnpzoaonsyzN5gbVIPmqeZZ+aYmoa0hdmDqeeM9Ywc3kQDnd9YC8rWJV/qpD4GTF&#10;eVyq5A2auSc821133v33H/zwoSPHAFuyVgbFKP/YCcIoJJ2Z5M95xav3jYxeOTT8wCf/8yf/1zs+&#10;+sn/2rW82H/86Nyho8vzcwcPPXbJJReRRpaes6394MHH7rnnnrhTmU4pRkA4Zy2XajVPk44eow1u&#10;j2ianeKeMRvkrHmnrEvhnEoaCWKuxt5XAi0PqCDJEF/9gQF4sNKFOyhPTcR1gMn+if5NSqKykJH8&#10;pmW0nAzBACpGnRdzAkldVP+39jsgnGIE4V94M44wNnJyfMIkSRdBjxACEBj8Jzo4+ITMZKY9GLea&#10;Wv1WpwGtMfSZL4FdhCsic1IuBNoqEw0P5pe5QOYZKgdiaq62UrCnNExuervcLNSfR4ZpXeGE4sCt&#10;gMoAqcU3IvCQwMzMzuN6gwBhbqiJ38xN9uFbE7/qRLAhpkGSOgOcV5lSvqnmjRXirU534xq2gBNF&#10;dMUd1gKWPJf4YUgkPGqdrnrPphfCU6QZk8hc4xRaQUdLR2soGLAxlLQUjIR00Tc/nt80R9hyr4/A&#10;vxaUMD6rmgdlWKrMb1lexgMI/a8HCXnA1zb/nrJhsriWgks4+Q3pp9SivaxPaD4xAQtJIX5Veeq6&#10;dKVNSyMYJ0bo614LH0o4qOII7cumthWKTQUyILPwveJBNGQIfjY5JL2zBp+U4liKMKxt3WUJZd2D&#10;Z76Yzo16yrCbRebVSq36F36uKKw2pblCQ9eiC18HqW6ydjRKpDJHAX2zRVS0TRCKUrLBiHSQQ7bg&#10;FOIrIUTonVxaPn5m/MTZSWzaAqNre3oF1+DqxvesV+nZMgMIGQL34P0PPXj/A8zN5CZx0/bs2eMG&#10;p1hRQwtbktqAFysyqo6eTbUYy2fkUhOVNnUc38XjYJynZ+ZQZ/Tj83r7T/zEoamT9x0+eO8j9+/r&#10;pX9unSoxnkN9SvNZDYrYJfAtZjQoH6lSS62VbSux5mVqjdR54ER1P7XCrmc+Zb0r85jrl63ry9/E&#10;Qm6aW+PktVUk9aqrrrr1aU/nW2qIOPfGn8AD8LXZvT5o9IZH8KMJa06dOXvk0GGGyhMxAljD+ySm&#10;6l1re8kbXs8tXHPdNb/0nnftWFnqmBzXBVha/NA/fqRAYDUZ3clBawJpsjPuOFvAMSox03XIXLtK&#10;7yZLoxzy95EhqgmDETajmAy1yWhQYHPcSVRtkCG+/ObM0uVhKSX5XMlObqoVVUb8HsUswDJOTM2f&#10;dgGz0ZyokknUTgE/ajFbgipZhx8H59NC6XreE6fym1JM1eXPnbQ22iG2fAmPp/HiqG5YwE8Hkq/S&#10;fR6NoID5LHARW3vwqBq/pww0+RYfSh0UbE8dtEq0Eg1D7WQbdtUeWfAcf+7I6ezTM5CTY//4V1aJ&#10;CT7Tc7P8UX4bv0SZ6mTMQhACiQcAHkIBuwO5rAlxcWpNTW9TBUd7NHrZ0l8UfaOmU+j2STejwCQT&#10;m7Wt+nA0WB3VolVwnRsdU3oo5tBFMyVfyZbNk6gyJDGTkVWlKkuuuI3Sn2ot7ig1xFJ0aGXXFusD&#10;OeQM7G2GIxQh4K9yMDGY4ITLHiXqfOSMRCc7/i+azUl7BkCRBlSndMl8E6tWBevU2VKUFLVkFwwv&#10;HGT+mi5l8RI8TpR+0wLH+71LEqA0ehrS0EMocYfHPvO9tBhiNu2yr9WsS8mPXktEviX2pEl+tdh4&#10;eXfjprWUFELLe6oIxsvaQkRtU+vpErRgDNEmFaxQ96veSeUvuUudGxKn/lOnjdczZECIw5C/vv4e&#10;2o43upBNGPWnVtZQ08fHJ2GsAX0q1kUrZYJfgxn3uc5nCQ3JxXQTd/Rt6Tl5/ASttGjDXTt2PvEJ&#10;N4yNjJay2NRi9ezl5JLFqPNT2rmEoFQJfy0tUGe49gsJwG3BqhPLgTnqWWv7wZ/4waQjztHrefF1&#10;10Cs0Y8GaTmwnocIIk+uitK4BYYfJ5e/kboJ8V6rYb0l6MJCzAKoLOxbDZmXpYX4bXHYtZ7oPR4E&#10;mZmZmqI9IZ4axUJm6C1UuPYdr3zFc57zHL0GcHLWamQkBwGC4t7KdLyhgV1791x17VXLlN861xc6&#10;14+cPUV4tq2r/cKdY0DtSlAswrS1P+666xnMw60aT3d2fepTn+DMt5oB0lsc/VVbv6n7Ss+WA8ZP&#10;/EDThZRhzFVpDSrVrFBj7IUBcBjIB7AyJIgPlh3S28gg6romiPtqEZacD6CqmZ3GGyq5VdpTF2ER&#10;yv5t7n56dGu4geMrjbBD51RqVz8p01NKvKlWKRimi1RkglKjwmW/DeQ+BAqNZ6eVRbgt/TFbqged&#10;F2WvHvfI5FDHwPggJRX2ZaTVgs9Vx9SmBOJl5uJKIwqdmWpxHm298aoqYiuBvMoGIFjkdqydWp/0&#10;U6SVUdMe7fU1KoQg3FHZnmKydQtz5Eh9ZJ+rzd4+87Zg7wR9Y2+SGK+aSkGhqG02eKo8lLEDq4bb&#10;Uatd6oXHrK3f/GUVZjaftw5a3l0C4pDrOhP8HqbEUtONUraRzrIqHIHq6IA+SxfXYamfcT1cydAN&#10;Tc/P4QS7C8GkmrBeW5+d8qmrVmQhhDqJw7Pj6FQxNO5FabNi2ayWGyXS01qqM5LIFxMQCMUSMlKJ&#10;46YIplQY+QVr3IKC1QdFbuQVNUS6IzRPJl49BmWpChIQlHgDJ3KlLEynUpKcCV/BLfI/PEbx21qZ&#10;ieiXu1HE0KyINMcN5lTZ0FlpIXZKsj1KWhaf1q6WZhY1bgXVADbHYIIvFETeQT+hpQX9Vu6XZ6N6&#10;0LmFFM/kwuLE4rkjp88s45v29jNrmmSzIKWw3WQN1aSb3eEIa0V23FOcqXgK0Rf1XBUFNxozB5J3&#10;kjQqE72prK3L2QksMYs69L/x1VWgo17EtMzO86nzL7jgpS97KYLIkFlqYeGVbsebPzc51bF9uza8&#10;hcnnu4IZ60a51deVxqkxqZtincPmQ23+spax7jbKTgBAbXFJec68EEN+ibVePLcyu7hA/Ds1Pyt7&#10;f2u8xVOffsvDDz88PTsXsdiYnV8gNKaAcuNNTz1v//lT07Pkvy+8/FLSZM9/yQsHzhub61yb79iw&#10;zSkY5Mnu9h993evbZxdJfn/0d/5gZXBklpPQOwDKk3XmtA/0U7cWQs6jGTOFmzBhPR2m6zw1/yog&#10;L+/Z1FObp6AWxIdtZcnKEnNCuN/yIWS55TDjYKa9VljuN8vgHcBXPO3m5zhEDfeZv0lA49bEE7el&#10;MNDsulRdc9OE1wX13lvqgOUqU1d3iFIyKRzP2v8wr4k+c5YlK+bZMTMACmvLqjeyzHxprvpBlKFb&#10;uL6tu2sEzg6y82Lm9BmtDa4CKFqF46QOVAFbQ1nfIIVKFCubxwWRRo9P1NPo0ODY0CCT3giTtCVU&#10;pPLitqnZnj59uq4WVWDzHsFVjRoxK43KZU1AuaWgoZcgtq3uvB6iediaY8AKuGuxJQXCq2f87/tS&#10;RzJqIaU1ClQoDZvLbUbffDPvqTdU16L3JrVL5Jw27K3Bv3oU0neTF28uvxvi2DoddSJKZZc/x1Ea&#10;G4bnpgdn4qGHHnrkkUdOnToFw46nPnmPqjS6CAJhzOwaFFbgki1suldRH8lXMP4nDDmBNKk1ol7r&#10;NNafm/vtySECplNjXs3Lm/lXTQoVyJXVXmjzR8fwPUvuUQRlSUrnqkBJnlAnzVhPe3t4GllqjTfq&#10;rjZdy0iz9MeNSjkHro9IOTDBFm9ydBlla2wo9lbYWxJtueE4iXKA6Xz4H7fEXFrrfs7oSzKBlksC&#10;F0pAWGxbm+iX2oqaBtG+tqV3enlxanYZEAJ4cOICVqLCN+4Bd57/yk93YhtyXBiYpDXqsHn97N+J&#10;Eyf+67/+C4dCy1H5n9YA09IaCkNYiY3TbfKUk5ogiVQZV9sMxOqHugHEl+TF+//8z3/zvX/2u7/6&#10;a2fZq8subz9vd+eF+659/vP+/cCB8fnZLiC6OY/scu0m+qbCJj3rqOxGiBvvs+mmY1fNDZixxNlx&#10;BICZIaFdNbAq7LpCKTpoTkMJcmXC51UYU3q7Ln/8lUudawDspkn6Ywa2wo7SftXVV/N0f/GXf8UO&#10;kcnBlWYpLtx//u/8+m/+zfvf/73f9V0cxhOnTn/s328bbtt47x+/875vfOOGSy+m/tI5MMgOwhbC&#10;g//Lpz/z4he+4Ee+53V3HDu8dddOxslUapUEST2FYeYsITbw2cUzZ6AKZxa8bi9PLYxR3hmPKwJV&#10;4CWrUXYhZYxI5FyEaA3pSBwj7DLGFTEm2+UIgkKAJNbmzdvHxiR7E1UtIWXDAYeXlwi1Uf3BsZqv&#10;SC6x3PZNy1fyXJdttJF9q/ZBcF9kxTX/jGRsRWzRrg4trNGiKcya5q6xA2VRdoyOFXi5+oz4ABdB&#10;mnh/dSoUJkwss//ZIUQKsAassUIycJEtdmxdGurC3pm6jsw/HFM75dNm5UUiWpXmVSoqM0Mzy0Dv&#10;2Ojg9rEhIDao7LAaoJHtn+6hxgNPcFcb3G2e+7a2tDg6mSEjWCKy8fywlZU4IlCvQUl1skohVr9x&#10;ZfDKjJWq9eynl4o3lz4pdVyRFusEMtyqQIsey6vEsSVZRJo/2rzYFs1p1ORlEXG6tiYJKivNUpey&#10;jthQGbY0WhGqnfEOCIZvucIleWujrKcfeeQh6OAfeewRRmSA+p+emNRdI/QJ01B1NlTWUe3H3Ydh&#10;AxeP1IcVNUOrliFypbQmqUu0bFlLkhqolpX9sl2pMDeSp6FKB0sr6kwfudFWsXZs6v2aEsT3S/QW&#10;O7X5Xd5JEkq8AU7oZt3VffK5p9AqH7o7FM7YFru5kVF9qgJS8rNOxc3Vgf+T44BETW4VDZ0eunsJ&#10;Nwr75XLaskMNdXltHY3bvqUH9jB6aWaX1mbIv7NjqnyVbu1N2a2C3LNn2v9oZFS2ySlwS2JPVNy6&#10;CsG3Vaeyi51xQWxzxRn83upZTmmZqDhQycG1mPVxGTZdiZYly+pvtPVtg4CiY2jrYN9qey9FYzy2&#10;5baelbbRlQ34ReEu+e9UpSWRFcnWy8sGq8QjlIFp6Zdv8qI0tiFTq+uQ+OyR/nK46jdQfoKJ/cFX&#10;v/pfP/XpP/7zPxve2umx7unGKaZEg/E5Oz3d0bOlWr15fObm7Rge/dZXv7JteOiFr3sditNZ1lPT&#10;t33kI9bg11bPHx3hbsErkd6hOejWm5+GwaApBhgfizyyfYRfoo/Czeb88lpknuhJj3/C61//eu6N&#10;g2EnWLsQKJad90xOT4n21RuFyG2bc7eKKpZYssVg6TMm8GRT1Gctst86ckQPgqwJafVw5Kng0+KX&#10;oho0GClFYGN5W5VtuGCrUO/QydJEm+q+DguqTT45wPih/y+9s3kobLRpwftUTzYututZy0QeZA/d&#10;4cGBq9LOnXvkwGNHT5xkV9UTKUrho4mhpvtABhIphuqwNJfFGzYS0IqXvosSUHQN4Zk5YAaZlmeA&#10;8x1xvW1AqxdWjqdjL3zGAMN0WNfNCqoZK4dgSmQLzjsUXPyn40zudKONbAK4EG7RfLrMa9Iclt3y&#10;OrFe/GDUjtojpunAg1ExK6tl/KLRKPIhwNzhf095lWTy+PqLrQEIm3n/Ko26OJYuo/IdseZmsziG&#10;9U6dKxcqzCwZrcstYYWE6CQODmeUtjBnR1cmQzCIvOkRbfLJpR55KHA+5+3dz3/m6Cl9HTv26KOP&#10;orVR2Sr9DFdjT6XuRZjZfzbo9D/+lu2FeQHW5x/wHrgVs41x1520lFE9pOo8hAuLgUt3kFI3OFqT&#10;UcwevNbgGDYZNbR9dMwe8igCPDIEAoe/vpvn5lCVAeEQmpJeXsbO8PCg8KRbLC7KuDxsjB2S8/Nk&#10;2XhCRBMEkZIk8E6Unh66joKsLuesztvZUDqRi8zNzfADcs/vqx+/Z1sfH4Fpl99PTkzbjSk6aZ1B&#10;8HOzC4QuaHCwnkg0pevJxZUTU3Mnx2lrWQEHwmCvjGMK6jzJjfoWHoFNMhFhZ1CCkupypLciKo9f&#10;8visDFq7TiZp2dpazgPvb5S42W/XvE5IndtQXni3fNAtiIWvgJEPQnVz9OwZ7g11MjQ8tH/fhffe&#10;fR8PitWeX5yv5qttW7rZWZOVPT04mhzaOpPlLfIG693+qTTzvTHN+u+xK8uFEfa4JjaPy2Ksys8e&#10;mPS8canqaebGppaRoUWE945P/PvQ9dch248eOPial75irqP7xLHTe7bvvuWJj3/3X72fb3zyJZec&#10;mZzEG0WBgfKi5Y+xtvRJf+0rX90CnmF+5t4vf37j8ouoz7/wxhu/cPTYwNDweUx529KzY2w70LQz&#10;gLdoEkOpkYPBRT23OjTQB95ZsdniHu3csf0X3/72C2+99Rfe8H2333XX0ZMncapRmfTBDGwjb29E&#10;0gPt6tAQH5menEqPXB+anucqRxhRYYiPRKDpJCo7SlWIv8KF72EJVV7teIkBel/TK+kPrADmB1gf&#10;8u+lph1sv0pK3TQXUSFLWf2r/FNFJ5ii/sEBflNumvuSIL2aRLgBvgJRIHVQ/+qNhW/WEBOQdUpY&#10;eD/ED/wA0yiONQqyFGhV7cDVlN9AyrjiD2cSspIDfY7y2aojiW8D3c3s3CJ6mj6lqqDiC7u/U1Nq&#10;TKMsKX1Y/6qtAalcWtSLJ75ka7g361K6l1Q89EUqkkNjFwKKNbe4S9TI1Pn+fpIk6K/lpTkrYdG/&#10;wJ6puXJ76IdyGgSDq3uasKlOkzBv0YQQQjRRoB2PqVHjxXHQvEJmcXGTJfDef9O4l9ENwgMVa5iZ&#10;5TVUISyOscH2LmlscthdangHkBBqzRMTE3yKBBF/soMEkWUJWE8eC0vE3DcAY+VWV6qz9IPj1ljq&#10;Xtqk22jbk59zbY0cCB47gF20Ae+EVGv/vj18P+4FTDVbtw0Y6NP5wnrwuDXcF+XAM7CjTTxVzJkx&#10;LBhJE+EEkwtAYvUI5CSPieBWtH7YE6rq6XIMJBOMzgK+v1pGndG+SK4LbjpQtxT6JyeVQmdeZKRs&#10;sE6iVFIHt1UpVWBtVMpRai6hRdSpFmlxlFwBv1gV4gaQZ+LKSHSxG5ThoYTKzSIaKtNgmLlZmgU4&#10;A3hsRSTGXfEAtD/KDq//u4EsUynvAB/ds21ubYP64cTcvK1s3T1WXPGnM10FvcZTeKLSpSu7l1R/&#10;1lLknCr+jUSglQbxUNFQ0MwlcNHq9zyXDnXitsQvDedfHVGte4teQPEiHFt1CAOXrcQFonVqapoq&#10;4s//71/49td85zvf+z56tvhsX7LLLDWuCiguefhytSp684ORTQih0MpGI5H3uk9e5QGxg+VJZUPd&#10;bPG54Y2LRNosWrobxVGOuVfGkEDK09n5lx/79x/+qZ+57fOf/+f/+OR/fOF2YpHVJRuXerb0vOZ7&#10;XseW/f5v/qaNVBkLxnitw0eP3P/gA0dOHPN0c+tt63/6V3/5+td852/83z/8h//8FPWE0R4IF7oW&#10;ZxfFRCEJorjqjWlbpSBpqlTUB0vUh77bIMG1vD47w5OC5925exeijJAB7qUalq5RJYcn4iRTkcc/&#10;Mr/h+AW3Bh8lSPzmbJMHkBXBBxQyx7miCMRIVnnybH/QlJpEItsrVBnViaVs2r6E0AYnYQkubE0s&#10;MkkYfo+5LpPp3tN27KGwLoFKLVMdp0RSiuDghXbV+8s35F+1H8VPpAy5v9xKpojZTyhRpX1PGNEi&#10;3WdxNFGeXGP8mrFt8sqGw7hI3ABQZ747xgOZ0cEUqACpFjEQXYLUtNdgSrG3nkfmmoSkSC9Q9MmZ&#10;kN8UMiTai7+aiuxghApUTeg6CaYBKYnlJvWEHurtxWwSVLtziwtlPDj0UespzmdNfLAw1aW9K2Nu&#10;GnFVbwUxmXJs+CaTQyYe0413TdTxGbxSScio6cKcGiaGLRI/xqy0vHPWvqjBYik8nqAzkgqq3Jfe&#10;XmhSCFnstJE22Q6auPyOkeJOcAVUYnYLkyBt7IphdxIToFRJM0c50PAF8yCKXReBZTx18kQ0sPUQ&#10;xAuXi+e1ooTr8XPf86IyNWrG0EDrSa0usxjCi/HgNLP2+SdOX0rfuDFOeYK6Wi1MRazfIlvvzAhf&#10;DQcKb0EtALGWMDpNL7yTJiveyUMIcw2sjt/7kWTW2el4N4tqisyj4o6rq1kCkyQTWHwekn9CDdkg&#10;1JA6Um8VVhLBlZMXU8ENlNGzi9LQVJ8U25xhNw7ZsnJEczlXBD9LQWxbD6bg1MT04bPjpyem6dDo&#10;GxrhFOG5lOXk8UsRc9kIktw6HF0OPKqTiIH3oAu4eHUnAnyy0gXYCwqRpBTpf9HDwk93ILAnR3uL&#10;qMmrG06rvJpsg9wFkC75Ntq6lhbt7Lf/m/A2LcDk+N/zob+/7IrLD3/9jkPHj2M88JqIJWXHNYRr&#10;Gkz4+CaeR5RACrwi7bU9QfWKf2TB5ZNHitFMmSckPaOtAelV0ePuoklVpkDeiSYBS0c9cHr1HHxa&#10;wS7YHUqrzPTS6i/87m9/4O8//Nkv3s7xBmABdhToHDCYr3/1a3/+J+85cvQwYoZYoyMqckTa2W7q&#10;gdwXKRR4H/7g3e/5/O1fo+Qw0t2zE/ZLEpJoUrDPGWHVuw0HZxhhV3hW157w+McnaMDQds0tLx45&#10;c/ITn//8p7/y+cmFuTvvvvMVr3rFi1/04ksvvhiBB7oAppvMMuc7NP8KDQ+HJtBGkmmJr1B8OPUn&#10;AlAeCf/sNwaabXpNwCWf0qqWuuRa+KEoeo4cj0MhlQ/iWqCg1OY5bvigGrbA1DkXdjXnClpQ03U6&#10;PSyvkhAHHyFTTJNXyVlQccimUkzHmQJjlt6qhlG5HTRhY+YpHAJJkGTO2f8ylaWN+6ksuw8Spc9J&#10;4QbM4XPc2tZhZAGRp80WrYqcrAniFv2Cay8sASAjrCO58hoqOHOCGuCHy5UJMvapFXc2hW6pq0Rr&#10;qUlN662QptgxOjLc38d26korzovkItgINmjTbyglUz5BHHPbBflP5nr964xKyDAU57Vn+JF+mfhQ&#10;jxVNklH32pvyPBDgHC7PBS/EG5VEHVVNmuIFu4Z/nZ4aiT4q76HJzDm1cclO3/jzwqbshha+kT1N&#10;CgpyAtOU2nTfxXeoYarbrtwjnhElYEswPBlJjuVGnMla+WHmFqlk1tsGYSLv6+18+/e+pKh13bPw&#10;Q4qBD4TOpcGbJsMVcH5KW2Z2S0WyHGTnbFiKJ1XxuHU7NonPaMpsjWdRqF6yjOaPQmYm7zM00/CH&#10;MIiATG7y/tbERC5rwSzohXpKBafYwWXKM2bEmVFb3annB92CcKgpKUds3ZKMucJUROFlMHEgUcX6&#10;sIkBWRhdklQa0dTIDt1D+v+g7mkh7dnCjTIf7cTZieMz0ydOT84wvxZfdus21N+mp8DVqneWb5HM&#10;1y+0JsF9mhsRFq6x0QUu/GJaeMuPLkcjXBzdnAnpRJL0cGpnOIX1rVsEddwwQodUVkZCQbe0RR7G&#10;t1mLwxkIAPzH3v42Gqy//qUvMuVn/PQpkmc40mo+wUzy56mDBHfYWo3sGKc3Q3YEjscjcCSupyI0&#10;QLzVuMoCjraIO/fUZb5J4Xv0zXX6eKpOMr6L/QPTbW0wJdGKiVM0mKmU/WvtfavrvesbI53dw1u3&#10;jMjEziSApcOPPXbm5AkOysjAIL6DNa5E0PL31+yitnXyXVRXwPdeeeGFj7/8MpioEEwSXXKe290G&#10;ul1rYWDBjLvOjh3bR9/85p+++867YBBhp09OTR7Hke7omFhcPDF+it6L/uG+LdBqjY6dd9H5ZIqY&#10;gH7tVVdD4TQ+PommGxkecTgAozASeqPS8P9qpAb3pi/U3k5AWuOs0NTq2fh6/H/OrKaeu0FAa4ox&#10;Hpq4K2sMeD/6AbEuvuLQNYMjNAwN+4JzHpw+GnSpCLBoAbQ5XgsA3TrJLLkJwxUpPmDijtU36ccV&#10;k0TVO2mFRPpfIdtQ1AXXWokSz4C4RuNkXh0jV6J90swbxAtFjaVzDC1Gm7L1LYr5jAjIi/fASUty&#10;gF5HjjAbGJqwJS6gKHkGdN9MXpBVJ9xJ7V2zoO+rA2g+ROYQA74q+FCVD4qrmQ4eurAGS5otIP+g&#10;yBkrtsgM+KW1qZBBivrlH9QhVEOCnc1RQuNzkzYGy/La9Gc5QZqLR3hYFnawUgjJuK5kgCT1xnZ8&#10;CM2AbaVi8iqIiTEm6pK1hn1CEB01wCkOtW/dM39W3sOcUfCgiE0tXcRV/H5NGmPN0/bk7XOfdqVL&#10;yy5kjnCtmOW5IHmEzp997fPInbHJqjkOUUquKngri6UUnQDCd0uKJHCEPElgJZtNkLkJjGlGn8kN&#10;w07UyOw6fnAWlj+vAwsZKWNllhbE15J0S3mEnVCNZeYLCp3nZcXhh6kxLmaRETi2Z0nHmaRhKHnP&#10;FfeTkVcLkRIWX06yHpYFpZhZboyji2fAQ6EZFSnlJnGKbM40saJte/gOKEPOQQO0tnpycvo4uDJ2&#10;n5aR9G+xolqAZJzdXS12puptbeZP5whpHMoS8k6+TnLF4rQMGwPSgWFoUSmhwZ0m5DboWTfdKKXK&#10;+a46yXZGtXcSK+r+UiAMiQTbwv/Nzs5w1Qsu2P/MFzz/iw8+9Mu/8/t/8jd/+9iRk488+GB/Wzs2&#10;miPCl8EG7Bmy/RkO2mUpVxD6EPomvDBq48b8Wf7iDuJzJczcvxlYbTv7Hlud8FPjyvtxD9EWHGu6&#10;qgHrXvv4x33xjm/c9LSbH374Ef6PFuzRbb1EtcRoNMvDPjmA1IdEGwEd6OlFgSEgJGvDERLWiwbm&#10;xTpwcuRfJSAI1fLqd73m1dc/7tr77r+PGiBMiFTOuQgrsLC4MEttYX6eDAJmEh6oG5/8pE98+lMH&#10;jx47Mzd3ZGZhvoNseeeN1z3uIx/5x5e99NsuuOyyk1NTH/6nDz382MOnJ06ft3Pswj3nff3OOzm3&#10;F18E09GF9J3Pzc6QE9xmlqWTLlT8M8do2dThdCFCGwejBNTFcaqOZM+SGGRss1Ms+BXuGBYSCtCS&#10;GW0PGjzIxUoQGxA1yajIVSYWVTDOd1VajDdXlsNGRAhaGevRcoFNPrRKbYgzxxhlSoRREOz0oHmH&#10;nlZJ9x0yy29IgyBZqBj9iWQLnUccb4+rWbxZWIB826i85m/XUGbyp1pQU7gVeMHtj8k4/7zzsQGq&#10;ztgeh/ZxQmkT5xuBs9m8gz01oPOopLKaFhqyl3CrrQ/19m8fHu7tpOt6FV+vwXIkp18pXb3bqppk&#10;NRIZxvsJw4y+UZAhlZGoBczcEgMAhIEgIv6seMi4t8X7qrUw7ySQPFYWeXYoqBXi7KYZV/IH6dlf&#10;p4BSuR3w9LylKg18sNHIZmmwK1vYFxKeIW6CF54XJ097E+PupjF4zAGtreZB3hCnlgqfRGCl/fTx&#10;EwkZ3SknJmNDn7uKSiGR3fn2734R78M6QmJULGgIEaekdEcWq8nv8CCgeKgbRH0IlkThc/KlIoM1&#10;QjrS/sWFef61b6Afs4YkhHLZsbaOCGiDxpoc8TKaOuZLbFfhK7MBlloFK0L9PDPD9mNgkiHXAHNf&#10;qIrpqanQYZcnG1yN/Vdd0B4Ja/alw8WlWCDEzv6mUMZgwORshO3BLJkdmAC2TGABuHJpUqLu6kFp&#10;kWM7Pj41yyTmqbnTU7NbeocgMkWrZVqEibwSo+o/jmdkjkiUn75q4y9rHkIKXKeRP7lhnq60tisc&#10;yFBssu5JDoVtvg1lDm+LAcP/MTVCmjjjRTgAuFXFN0zPOA2/xDLnXXjhe/7uHz7xwY8snj27MTWz&#10;evZMz7m1wYyWIm9L4RQmExJ+S+0dULrQkMcxw6Jz7CdhYRf9hVPfzXu4W26VjqlgWsnTmxqKmTS1&#10;WkGyQZ/I0IYC30nW3aBoFmlBu2Lf/pe8+hWXnHfe3/zhH508c3rn2Bgf9tnJtzodeA03U6oNj5ym&#10;hrAdHY3BQfD6+npZAOwIf/LUYMX4tn179nAgwdtija5g2tbo9kcPHiQbDg0IUsqdY/DGJybmIS6D&#10;bJay8Ora2cmzt33yk4+dPXNiceHUevtCl5OMfuB5z/+7D31wbMeOffsvuuyyq576lKft2zN67M6v&#10;n5w4/ulPfW1x8tTc7OKenTtf+pKXPeXJT7rrzjuHBgcuuOhChNyBCJ2djNO1Ad1EptVsxAcDGWLE&#10;JrPMM3KAC0ocCVRXsoD8J0MIzJwUD6OjOfTYeywMurPsuooBwB+NYOlcNYsac1i5NRMm0chVALCV&#10;zIZSSkpkq7p4f1V6KUtqJPAKo+v5M2yX+s5cjbX1jT3MJeHX23Rjt/bgLVHCkSwp7DGsMwUdu+Yk&#10;/kJfOS8xUXSN99an7o9TiWmsygQmYfvYqGRM+as7Ymo48CF/4SxBVdEa4Gub4NQV9sDN4apgoakJ&#10;X7Bvz8jAAPnUJbJV8VtD90El3PGPaIlqW9didWEAzFlv1vATZ2/B0UPzEFWUEk/4CHmaw7v1rk2+&#10;Y5CAcUEHZnpCvpe4xOqQVq8KD1KslggzDjS2KKiytt6aD5mJRoSLpd/r5ZqnShStrS6qLoFS5TWe&#10;nDAjmWjJOswEahFLb+OG2iDGTtm/zugv0RwN+pl3cNuoPvQ+FNFkPHS6Q5+NAHS+/fUvZv8wdMnW&#10;r3BHJPwRRSM70CU2+3YjFpA/I1KzU8SJpGJROul7htZ569apyfGslZms4q9B6SwuLbAKBpGknu1a&#10;XAaGYcYzgw+iAoJAzLBwffYMH+NP1IsmaWN9fm6W6xWOSu6V5J4cbp/JZUhGwRhLiTsAsKePb2GP&#10;2T8Gc0S36OaYXTU3Dx6urI4NafxAt4UHPqVPLdc6EIuVubW2R06chINpBqcfwL+zE6VSKmkIeakB&#10;S+10kUebS0oiit9wgD1vSb44hDfiVZZfyp5MDSLdYeAcAFYxCJfhrVwx+6pLnjZr5IyvKBroOBed&#10;KKYZNNNqx0r7lpX2bec6th4/Nbk6N/XlL35xdWlxyGiQKyRBghONG52a4Hxn13f/2I+f/8QbvnDX&#10;HbRVkVUmHsfJIZFFLYdvxi1jidEo+nGUQDkJjkkTwKuCjoBWjq82icfU9+Fkb6FMtAz1zn3Hj/3U&#10;z/3iv/z7x9/3gQ+QdRmEBkzCvBXAveOL04ud6/xHt+EiTDXzc2gN6cZX13bt3nHVlVdMTU6cOX0G&#10;Ad27Zw9sD/WwcMhpU4XWbzl09Mhd37ibuSxGaZJzLmLL0fWQkuP5TiKT68wv33H6zNkzcF33bD1L&#10;aNfV9dJve/FPvuhF7/jNX+Msbh4zlvriS6540Xe8/HXf8/0XXrCj5/jpZzzt1ocefoRDSbH+kfvv&#10;J9P9/Oc97/ipUwAkMEvjZ8/qH+pBLwJNoUYk01vvNpikauuT7pQKGQ1H+xmHSEuc5v7yBHkb7YuV&#10;tkJqraCSP/TgNrlXbokTl7Z7UarVPV4OtYVciKuApoD6X14qRm8OHY5CuedIFd8lUtBaj5QgYgp1&#10;+oDQ6XdxkJrku4nULQP9ksVz0+SUPQXJnOoHhMssKVtb0kKFYc6t/AweCruY6QcG41WOy0TBDvyh&#10;UIqPk05kMWhNAPhRtRnI/w1HwkhHZoNAGBd0SxtE1T3bR0ZoPseVBhpAxMaRZl14W219LamMm+nM&#10;0sFaXKz25nJrBOSpXp0fDzMeOqFaK1LYJLgXaFCsfkmJBL1rd5DUVzyiNdVkqGW737qFLyqiNyI8&#10;foncJqMnLzYzyaJVM1bUQ0X0YsRcWDLeA3tYalQGqfq1LT3OP4lxXHVUId/PZ6uYWT6ydoRklHxI&#10;zPnsYUl5s7xdURRsnHnRTGagrBXwNaiqtc63f8+LCkbKijATjmYx3Dj4SLH8RP3oduyt1afcCmbb&#10;DlTjKgtfhc3CLFhdVEjI8RPZSUSi3dvCOhDy4jl20AEjH2vYQqp3BUXg0qd+au4pSHgqRdSXrdJG&#10;xIlqEYpQxbE9UD/TnBK9bM2GWQR0yG7DYrDgiBV5G+PxvBN1mhyC/Yr4u6TLyXCz37JiSJq1AcaQ&#10;yQb0tALbIh3a1rVlCthT95ajgGKWV0+MM5zC3n4uYaZYJxed4QnkzGfwkEN4q2RaAVFpW62ifSh+&#10;ipcJMutI1kZEBfjS8FZQiZvtkqZEy3VQlwg4zgudNWHYYoJBw8fdJL/W23CEmV0ATvu3fvW33/MP&#10;f3fkwQMPPvDIl7/6NcAsaFRmMSArWI9zqPiODQq+qD3ineff+JR3vvuPv/3Zz/rkRz963/SZ2S3t&#10;053tDERg3SlWpI6/hpLmTkSbZWw2MsQuqKbDn5myhUQQ+hSyFw256TjrpMYBddkYdu6v3ve+MwcP&#10;HHvowbalRea54Ycur6/MMuN0bfWyKy/6rd986+TZwyeOTniFlaWe7m3L8M+cWxkdGaWfGMvKVCcT&#10;mlimFp6BtUL3XX755bt37jh5/Lg0bClULC8tkNu56aabnvXMZ2zfvhMCayZUMEsA2zq9OD+1vrKj&#10;q236xJHXfNu33nDz09/327979tDxpSPHPvTOd37wfe/6tw/8Rd/0+IVPvKG9c/DKa55w34f/fs/+&#10;8z//jbs//9WvffJzXzhx5gyp/2c88xlXXHjRtVdcef1VV1943nlzEBHOTWcgkwwMhJvMMLz55pvP&#10;nj1bpjoZfyNr5/ux6WknSUe7wYHaNnM8AJaQh0qlhxSKGR5kBbFhcwUXemT4m+gB09xOQF8g5IJ0&#10;/4YbboCp7jnf8uyl+flTJ044flsIuHll3s78EemDWkVpdpBg2WkpmXS8LscJ2UjzA8S13B8PAq3r&#10;DTc84ZanPX379jGLnG0bu3furGRaqZtkHlIfcVhJaDyFYMszVaTEoLdhoOZRIGnHaqIiLKKuiM8z&#10;RZuuD1V8ssDcADks4s0rL7n4wvN2b2MOB9ZvYwO6cO6c4L06BjggCeKBowhJ4D98UvwqYAUpq8A9&#10;2+NMRYS81SJLwscygLqPZIsOEN8WG1alI4uNWKFkkMwpc04rCNbTikUMfk1uzWgt5xClayd94V0m&#10;b610Sx6rmlNjgv0P+TOOAq/YR5IkvQSjNUetaj/mRQOfr1Pv+W0pB35ZBWpumO+v9lHTVtb/dFsJ&#10;XFhPVCi6NG3sFhUIPdunPv4Hy6QsQqGH2TQRYWY2DnlbJ8X1yrXJxkXYLf9P9QtlTCf0MunWtX1I&#10;p74ZHYCJU20BgyuPI4QvRcHBD/NzcxhKc6RsJSQGAfOoJhiBaskbJWMKCZNgmrujs5iC8cRNTi+n&#10;5S+UFBwSCxA1NSPksHacuvwdSWTLuGjwnmHJfPXMLB7zBiKASDFmR2wps9m3dFOxphwJocfR8Ykj&#10;U0szEq2v9w0NS5aO15I6Ru6/iYDwRLisefm8qICanI/ZhDrFUCP5te3bt7NTxO8x+F6KX+K6lH0y&#10;RMxqSECTH6rRwO8KJCMZZGF/Hmbxy0TiU6RQ4cSlseWBQ4/ha3EknjoyunrLM++++6tUnbdunNs3&#10;tp1uUWphv/vzP//iH/4RLnv16Bi0j7e+9OUPPPLoHY/c+wdv+vH/+Za34hvddO3jv3FmagjsxOra&#10;WK/97iXQycOkczLwQWGqYi1sUeCpcYGYgwcyd+/e3eBqrQgN9B0/fpw90utvxyQPxHrpc3O3Dx89&#10;xKE5cOjhjV5KLu2vvuaaR47PdO0aaVsN/rejgxodEr99dHTv3r0PPvggyRoeGVKFyghVEmBoYHBm&#10;ejKtkh5m77N7K7ESqvDJT3zS29/x9hMry3u6u378x370nz5x247ltq9MHWjrGmhbW7jlvPMPrbQt&#10;hulV01qmkoB3ve3n3vTGgwcPvv/D/ypdPNK13jbQ2bZvV9+Z09huQc379u97wbfc+qyn30oe/L1/&#10;+mfHT55IUC+gmO+lRsKOoKQIN/W/WoQHZXcRLW7eeloiKuPCmPxaVYP6ONQA9vhFdY6UE1B/Shq1&#10;Zev111//wAMPkKCEdNujmBog1c+i0eBm9LKzPnwL31hXrjxMVF4g/0WTmWHw5QZWGgHVzgQl3vnY&#10;4SMI6stf+jL0I1/0qU996vjJk9wS18GC8jj0dm7d0osDYyICVOK0FVfukB1fxAkyKqW+k6i3hY7l&#10;G9HvEv20bYwODQ/2btsxOkTEduVVV8xMjN93331RDhsDQ4OJ+kzR6g7bTiJrCt/FjXH/VSZhlGst&#10;S2VaeIZKPZUGsIoKU1DovEGFk1Cgl02kSTBlLKWfjTarU1xRQlMiruR1onzqxyil6vrl2HqK25KS&#10;SmYmUw6McvhzJOEUl7VYUqBAoN9hXNh8lejWDeu6tV4BfRpPbd5M5rRYEK4bUxUWfaZv8mfzHrE9&#10;fhNavi5Xn8cV1EOMbahn491YiDxVQ9NV6htHk6vYu7EMuq5xD6stsJI4NnGIYxOJWsqdNfI+MnPA&#10;vY+ut4TuxOXK/zTTLV0F0dOOfjAt4AMKVvOzJn7FN4WoT2IjoEdoQT5PuRBVwq9Jy/ucYfkIozlQ&#10;2CK7IQXbjfFfhw4Jojuy6aQ45+ZPTE2Pzy0BVe8gFGBBgkiqoTmIArkRXCOcz9xGa2Bd4WelVRLt&#10;wXsMJwvvmPL0zAwoY+TPNwhAbXh+XbrkTJKubtUPNZ+tBeeRuA7RFtqNZB/aYXJ6goofhE/v/bN3&#10;z3atfuBvPwBPwcHjx49s6/nBN3z3Jz/5n0td7dNdXYdIqtGecG7121/1HeJ+pazhoHZ+9KP/9tAD&#10;9/HzzgsvpjOSAOo+OExSBy5cDrcRRIHNF3VXdVqaI5G5BPwchM86atoJPfPzFKAY8DG/aCIbegkO&#10;fzkUrEAZHpabPNpP/vRPY95/+Wd+5utnZha3tP3wD/zwFZdcSvdK6Tu+jj6C+++/XxMZ6GcYKC2p&#10;8Sf2G+81fXcBd0KIbA5UxMXMzNTKKumIqY3jxyick2lEvi+68RrGwbZ1rf/Id776yLIq+PnXXXnq&#10;9LHXPPvmZ1xx8U2XXXrtpRcPjw798u+88+//4xOznb7hTa9/1YGp43edPfJvd975Lx/7u2/c/u9/&#10;/57fvGKs57Z/+sj7P/CXf/uhD5+dmRrdvhPM6yWXXPL93//9qDZD+2i9WjS0VVniSlnUU9TBq4NQ&#10;kXvttTLTHEkVUCWja9nrWJk83bIFQ8j7URbYg9MnT7HamDTwy/wrV8MimHre0g19YFjgv8kTWaeI&#10;65SDgrdDByaHifcXGQBnDd5FxhoeO3SYqtYKKYiZ6eHBAUje8HgWacKfnIBClgwrfwL33LaFFmea&#10;p7b2g7ehiwpU5ZbubWgvC63knddHBweedtOTb3ri9T2dG/3dHcwFuOqCCy4/f/+l+/ZesHv7hfv3&#10;8r2gqO+9+x6sY7k1DngEW8hXxKFmb9nKkHp8s6DqYQ+GCtVggOxBbqqIWQEjGP7U/gGMIZimA0p4&#10;uMnR1DDhpUsQ3I6fB87EJLyzCALZEc/YUvrckv3V2IZyvvKiKVoV1JowUGfBE6oL2+xUnZFStY2V&#10;zR2WAozat/xYBlL0ZnXHtPobmwR0vq52fzPTWHtXdxJdZAob7mlKOk6RKQugUnemhGXjki2uQj2I&#10;yKayLX5ZAvZ8q71hJl/oQZWXsbPI+pyx0rJgGf9hhEHRklgI22VVDDNiZV31XLCQWgsPal5lXvhX&#10;HrjuW7kP8abJ41iepOBlCAnWhHyQNLwaWypkGRLse8x6SxNoLoXIcauwaGYFgJvG6ZtaXGSs+MET&#10;px47cfrMzILjyIAcpPWIPK5SFSBk3ZvGPxkP/rVuqZQa7nuZH20D5j2cTTwjZ2zTeNail79cH6wz&#10;uWlI64kwQHXm6z3UbjmcaKG8u+2P//CPnv/yV1z++Mf/0C/+QseenZc/7cbxLW2vufHxt1x9xdqx&#10;w6NEvktLZ8ildXT9xrvf176198//5oNnu/uXOrqBMvSubgyurv36u971sS984fwbnjgX1jLY4YQp&#10;tPhu3Mc8UVnyUjHlENS+cE/f/V2v+emf/ulTJ06SnaTTgf9KrjeFR8CxdTDQHZ0DPQPo1o/82yd3&#10;bD//Xe//e9Il3/ril1x71eNYPVK9I0PD1dnIQkGEYhy0bmxUcl9KTU0XxVbSb0di8Mj8gGx8+au3&#10;v/Pdf/qNhx589x/8wdfvvosY9cWv/o4/+rP/t29k54c+/SVgX9vW2n72+95AqPU7f/uhv/7Mp5+w&#10;f+/Oru7923ftHBvZvWsfj9O32vZTv/nbgGXaOvrbtw7tuvGZ7Vdcf82rvmvH029aObM0NzF54OCj&#10;bOXI2Ohll1124403Moe3XM6qSdR9ujuVu8gmol5LQZcMuzz/jdW9VFUdkE2x4edNSaiLnzl12mmB&#10;IcOszCySUHxYnCDWhQRrP6P7AkjglwQ3aG4IJWoTzW5C+NUJ7tQWnZI0KgfFSYSPiCVxpIvd0+tY&#10;ytNnz9xx150wH05PT87OTc/y57Rkd/CTTp45jVoHv0hYTSGf/+h6hXLpov3nXX/5FdddccVLnvfc&#10;//Gd3/Gtz3zGJXv3nL9j52UX7L94/95LL9q/EzqigX4ewKGUQS6x0eTJcaV4NY6mOlV9umnJmlMQ&#10;ibKcGyfSBU4mWiHJi70rzUA9DVVNlYwlonYqQU5AaPURnk8yAOXcxIeA/ch0Ou9F+FlDBfLht6Rx&#10;vMVDVz9w+DdVUynfOtHm7lsEVeXNbKq7MgD113r5dC2SH37Wp8i28nPJz6a0iIVvZldJmW3wXSB2&#10;NV1HN2gdrAL07WH96CICbWx7ixmdQ63lz+n9/zxJfB+KTc0TlgJSV/pizoVDAuUZyKvYp5qUUHG3&#10;BcxY0ixXVpzuTW+urkb9pBa9ee7U3NbEaJPHobNpCyZEMibQhA5dkudJSjzrcxTpcHVpUEyqm9QK&#10;RnYV2MDG4uoK1KZnp+cW1zdwVw6fnTgzu74ITSkriBR3d/Fm1zFZOW9UBJ54o5R9vskNXea07Flt&#10;WGk3fqgek00112wk8yjT71cKsdBQvLNKFvy19FFdM4LYPTZKj/g+vDkO63Nf/SrMxo5du1wXMnrr&#10;K0Pnlob37WpbYUz78u6VtUE5K0z7/Pr//f3+sZ0/+ua3gO1CLHYND+6gnLS2ceTOu7/nRd/edvrM&#10;jnPrO9bWRnu6e7eESSoV0XqxH9yMi8y+IP0QGBGhOyVP/uWf/5X/ffNLvo3IpdJZaAq0B+q4rEu5&#10;3iUnpHXoEd81vOvaCy+9aPtuaAkv2nvR4x9/w3997rMnTp1i6Ur0K6isQ1JuCD8HJthkzNLDKNYI&#10;3UOgbTOAZsuSzGMPP/Slz38Of/OjH/3o4YOHUWEL41Od86vbQSKtt9ELjLL+5Jdulye/XXMOrwIM&#10;WXRRg9TmPkmDPPuWJ3EI5E+Vzwu84LaNzj78hamJ8d07u9FV7A3CgLQARmRRPvGpT50ZH0+YqGfD&#10;jRUrgIa8OhdEXADvaiggSiUp3a34qRJKtVC1y6V6eNXvyQtBkItSK3esFrPClEqyBRnUoERGx4Z7&#10;+4AZrPEnMQranNLoyIiEbVxZ4jPqh7MUaOcITfC3iCExh4m2tHYivlfXDh85eNdddz166OD8nCzS&#10;5ZfQycwJZm3rexcY1Dgzi87VboIW7+oa6u1BF48O9GEHDj3y0OFHHx7Y0j080Ltn55j8nLRonluh&#10;6DE/O+1AgBovR0IyziwntSxQnS97YVoLgoTrKafbpIwQb6tYvA5RtLOwQhZLJqzMPkQy2b86cYFw&#10;2MfXdKbEsW3O6SYIIwgWzjrVWcSGJDhRQm7GjVA1JSeTe67EtTcsHSbqjDQyTc4tFLz2oMWSWiJR&#10;yjpPRCLBx9m0ASqTyi0DWwwTE9fxUpnzpNa2vpqCUC6iVERpdL71u14YoKUu/abGMadmisF8fRpe&#10;QjuS92xaj9KnVSe1nI0KLCbGzKxTtphpC/NhiirNk6SxkuyG8iehh+DTVOcyZCSK0G7DxABcv5Ie&#10;/MBDm3EvciLeFgS3zm58veKJ5wdTJaG6qDnyBPWAK/SpSXYTjHt/bbOUFdfXhHksr45zHGA+mZ49&#10;OzOvh4NKoKGWS5ok8dn4nQY4fE9lNjQ8ue1G8nLY6hCWeSwjZ5dUNRNVDiFovEaRZRBn7ai2l3xl&#10;3VvEgTezFBQh6+vQAhz70bGxa6699sprrgaQ8Ou/9dtfuuMuuktwkHd3tvesrP3YD72hrWcrz/i+&#10;P/y/i/jk9KSttzOIdBsYpvXVvYP9oyA8eglM17uJJheX9/b1vfjWZ52bmuGA2RPRLabFViNL0iJ/&#10;fYbAPEzwiSazyC7jJMdjafFHf+SNh86e+Zs/fS+bMbZ9bOf2HfjV2kE/TcXCRWhkIw0+LBB6gifC&#10;cu/ctWNwaPDLX/mKgVQrj2TYVH0HeXx+zVFMg0kTY6UjQbZFNmZ8fIJEFkGOu+BEMXjL1hl3AnqE&#10;s47ROHHs+AP33svAmN1jO/bt2Te2d/dHb/vkt970tOm1le98+i3fOHBiEb6kHhPN5OMZUXrlpRc/&#10;/1WvTIbKZ40FXP7VN/3Iwpe+1DU2tkpjLby3PYyzg34Ax+LcV7/61Tl0aJg9KJjzAwVtPqWXKPLa&#10;pjB3vHXa80TuKY9ZK2O8QjE5tYpYqOLD6iDrbAWOp0PXAJ0krYHg5Cglx6KLQ5WALw1JkSMKEWgT&#10;jFFbLBqwX037dpPDcjB1iwhANcvk07Y+v2ADPW/mIVnMBAQoCfarjSzWwYMHqGVxAgKENTdA+Guf&#10;6jlmj6HQO/g7xT0SKwZjyWficR87fITpWQcPPHbH175+4tgx9gkeFZxaED7QA7Dp1iJbbgewUVKq&#10;at4kLrhhXvySp+MIIwN24YtsjtPT8ACLiKgzxZ+8rQy2xyXys5kDjnq1YMBvnaboqotQC0S9eXNd&#10;pFSKfT6O941a76TJZVsrtdtKiPO8y4ucPrVZGrYlGaMpOqw7qBp+Jk+KhHNNbF6piPjr3m1B8Uov&#10;2ZZO2cZO2CDbpWGmSSrUQKFqYIkqJ8b9W2nArTDFl+bJ6Bxl5i2v/VauInLuv82+EtFJ3F/jS8JF&#10;TcCmufn/G39lj6lCmSQREiZ6w1fDemXBUSSqM5cjlKgF31/E2PxDfpmbyKHk8Vg4bLj9jVFzUdB6&#10;E161U/1FWoOiNhdxtlg0YyWqRLM1notdniwIGGGuYCchlAskuPGXtvViyacX5rE5s8tLkGBOrKwd&#10;OnlqZmG5Y2sfaJByfuwebFEputBhUi9xKZvh/dBsZh+NN4AjbOBkDOUzxtikmJD54mUbiylp0/ZW&#10;40ZFqbErFk9qm2PDzV3yZv5EdvGSdu3ZzXtox/jIP3/04x/7D/KJw1t6fuB7vveHf+CH7rr7G2//&#10;1f/zgfe///4HH/78XXdnfldY1TbaaDyx90RAjvbSR0grxO695+3Zt++xQwfJZ1UaTr0pply0PYcZ&#10;uSzuZpSF3KEL85S9wQs56nRt47ZPfPKf/vbvaDVmj3bv2s06zM3OisYNdWptilJRGDV5YMg74wkG&#10;9rfRNnV2ooJ63oajx6c0Vy0Ki3AKuFhxRRu7GBgTugbCa6hpCs9zzvGsNJd3dZ8dn6Dsxr2DghgZ&#10;GaYQjzcqjK9/6IrLLn/jj/zPmfn5n/vV//O+9/757FrbnvP3wLq5OD+H5yntxJYtPMYd//XZL37g&#10;/z3rpS+EdgyB/et3/MxO4n+AD+1boFCiTIWcAqgA/0vn+twU3rZz/yozwyPgQ9SIvDI2SIm19+Ln&#10;bGF+KmNjEoORYxEPq15htKPFB8dJwWPlKUJKpjHAUtLuVO4k12SDXFGZB9swdQiPYEkwtLkUKpWW&#10;gqI2RU5QZIRP6hF79L1JirZUERDcM2em8ISGR4b3n7+f5l685N07d/FddEfhmmL2KHAJZGprX1ha&#10;AH2Rvs1l5qw7/2PLlnmQkoBok4HBDwMUy84izGhtjj7fG0oFG23kOArtJ1/KfYT4SKOEtPAfDuyO&#10;7WOUrrAI6KmC0OCO8GgYkqKsYhmRosoxJhuqp1/UTqKnnBXJn/5TpQ4qIqkehTTRWyIvr0MLHJms&#10;I8ydBJ5g4UlhC3lOL/zGcqUBDDUdAgINpD7/SlCIbkJlqxsSQZbyreOMzeEHbrJIHK2kpY9M/NK6&#10;E5A1CbFVXJsrVMKgciM41ekMUeD5PVrTsbTaHk9Pj+5u5rzQ39BlO0znz373C+I2Rju0CBhJW+gp&#10;J/aoxzNnH4Vbt+jRCgSC3DMrgaIWuJcXdr6KJOnr0nLxEcvfwJApLCw4AZ5/NUusbsKh4Ap+SSC8&#10;YOmW2NV0wRqXlRkMrzSZdMUzhDJayYaGgqgqzH/RdKJj8E1dULMgbrblZTkH8MPFtJCEwyU7OTV7&#10;8PQE8KKTZ+eoqdF4b7tgumy5DsJXrlA0tQNQpBfIs9c+WWtWpyoZUd1293F+yiurEJiPUDbhMMlz&#10;HdakzT3mWiwRmQ9BhwFrlROqULaGe5VskcwFpwVo8q67vnHbbf95/MgRGN52Wbzre9mLXgwGA4za&#10;saPHl2cWH/zGA10b3WMDTKrSaeeqrAlMcOCqMQU190hDIn9I96OPPcoorHJIypw0c0OSI2YbSIBe&#10;dfnljz56ANRmhjc2doVnPYv3Kv6UyNFWaVBaon5kofSl3Y3SKX8hkYkv/sqqmnVN+Z0/wVTo4iWo&#10;b/ZYO+eE4nA3Ir7hURMGh+diQFoCpm4CjNXRduGFFyJXhGgoJmSHqrJNqa6/rEpiSHr7XvD85xCy&#10;fP6zn0fEL75g/+WXXIrzDAaMdeCdu8bGdoyMPvzogW88/NA//PGfHP3i5y7p7nrv//2jex49eGRq&#10;vn1wZGGVB2Q6OD0Ba4zpOXXyJEkAngnIFn8i41o325qE99q2ECZFfw4PH09XNtjjypvVcdhFHOS0&#10;bwcBUlG/u9PdtWPnzn1797Dd4JQleAq9LuJtl0RYsWgXYkYCi0D8Te2cw1X0xygdOjf8DT9xKNl1&#10;jBspiyVGTBg3MRv0zPTMrv37r7ru+qnZOaoCDDKnHfz8C85nmw4cOIBTCW6nbC26VbejG87LAYQI&#10;DU46BZty8uQpxFYO8jDfSzWXSCpp9M6x0dHq8cGD4TdIRQFjuEPabzRmUovYO1aHWhKSRr3qGRQ2&#10;htv2iYJjqyNQeaHa+nqPCsFkpK1YQTfG/2tIcjxOzsNOV7CTDiHDyLXq9KGICRHiNVoeJGWsGxFU&#10;GkLFSQntuPkKDBXyU2x5MIvZ5RXmW5Ws6HczNnVNzUk8PH7Pe5o77Gzn4/wrbsTE5DS/t24Qmkzt&#10;rphXlKT87I4CoJEng9J5ovRDSWPixaG7ELJnzNH55ld9i72VMh8yc4pTASuuRMkViZRbjjrGSSnF&#10;XRspWjhCic4mTeeF2mXtkmUtnT08KnFNumnkWlJYo5dZYlwwaomBdgpQ7e8fJCxYmifeZ8WtBWAv&#10;bPUJF3swJ9olUmZIhWRMboITAsyuhOhgbn6BaBGzMzED/4TjHjCa4k05A3g9i/Rf0MO2rh89v8j9&#10;TS3LZQquHXY3GkkoMyLJDVcBOAkj0wwgU+PJZYxksAiV4E+/hw/IOqie4vUYeaUzyg9l7HR5+vxr&#10;lkJRZnv4mWwMgQGPlnYbmTB5ltJ0FZPKd5OuJPQaI6H4bgKTQwcPPPzII2iWgd5tl1966d6du0+d&#10;PH3xJZcdOHzkwx/+x/W2LbJor3c89wlP+djtX3/zm9/2F7/62z//67/7b5/6LH3FDrgLPoHv4gbY&#10;1p17djNshUVDc4JIpQgTA6VrVvYfl5B+NuI0KvXWglN4MZG4YlqwaH+Fpqba0wQQaZCpwIhvqSAx&#10;lWTNebDzDge1K0KfHcwJIrNQ/Mu8szDmSAuiIp+BITDR/TKrWoT9Jf0x5HhVKywUUAFiLDRaTi26&#10;kg4CnRQkw+Y9mCvOrRw9foxFvvrqq++75+4L9u9/xUtf9uTrr8cmQXhDIM/NDg4MQg959MjRvbv2&#10;kZ366le+cd+DDx87MzU+xxiZUbAI+n1Qv/dsu/WpN11z1TVHDhwEu2YHmfNw6TD2UKEseOEisMgl&#10;DKwOb0BOOCkoARaB/HCcmIwA7eyYI1HOJHJnxdrLR7eXmYGOjj27d1G35GpnzpxRCYb1LUZOiiVZ&#10;IByHTHmmm5wGXwFBUrJwspToWtGr2RCDLJPYwa1zEO3YdpCQBw8fO3Dfw+9/z7te9VM//v9+/TcO&#10;HT89tXyO4XMjO5ndfuzkxFngToDTqXIgn9w3kkEFfmCQdgq4d9qwsTX4o683+Ai7K9ZHRodGd4yR&#10;WRsa6adyhzjt3r0LCdA5DTVj78BgEkdz0nulWxolV54BhgjBKAeC3S+B0V1IkhqNrxwGq85zsSBY&#10;kQr7kNfJiQneMLZ9uy3aUpQwetqMouuj1wMlFjGcExADAJPvqIhN9BWEi5gnQG+YdKZhEtnDIq63&#10;AVrH2Q89kZxTIT7gNkLl0SWXSxp0O1hqIBiIPi6FTba9UCdsNb5IUlvFGHOCozI8PIJ+O8swv5CP&#10;VpRTSbDEARlCH2nxO3Dtt27BtyuXhAVEe/EsNoLGaHW+5TXP8590adFQCdngZgv6ko/zJ2anqoNK&#10;zNatVCc4dkULyfxGmyZSmMbpSacp/2Q3KkvDdrLt/BIPwsEu5lAYhWmkIyMGj5I+N5QFMmovaeJH&#10;nH+eJyliUekcaR2oXNmsGZ5xWzPg0bEdEKhmXGbklXNtMoGkDH+1TJxElmAxR3B1ziwuQL7AOq12&#10;bXv48NH5ZQjAoEdBXAc46jDjsdwJvr0Lno4lyTfQoyi7mBxM/ilDZjgGuol80wDOXWk8EmUpZ5UK&#10;5ELYQxnvWpMe1TghgTbkT9TGD/yyYf4MOyD/vHngkXigWkeOHz99Zpxrf+tzv+Xaq6+66ILzX/va&#10;12Imme1z+9e+NjExSRjVvd45dm79PX/wuwOXXMyXXLV95BXf/4Yvfu5ze9s33va2n2UhDxx4dKB/&#10;MBNwYHtZOn3mjBEfM+Kcttn0hm1WXXgWHN4TJ4/hhzz1pqdcfeWV1z/ucbTkQAnNWQUdwwV1K1pD&#10;IH0Ecywtcp5UQnSHE+goi61RJn5KuXISmg3H/w0dYcYjJ3NTL7t5Kvhm5HxZO0wiNMq79+zm/KO1&#10;qxXQs50p0Z4BRnHpD8jxxG9np6cuOn//M5761CsuumDfzh2c3WOo73PnrLz1DxD0IWbMoLzysiuu&#10;e9y1A8NDVOU4WHsuvGD/RRf39Q3s2rHrFS99yc6RUeT/0KGD4+NnUqVGF0iFLjVScl/6hq3qMc9Y&#10;Z6RyxzoZhpgG8oldVWTctuJN5UCeQhirPGGyXNJAT4Ziaoor2D7G/O8+0xopDKoMTLGlLxFB4glG&#10;RkfkHnJmh+kQ1jnhOXgGMpp28J1/wX5Az1iX8UPHdnV3/I/f/DXee9ufvmt2agkZ/cx/fOjFP/SD&#10;jEU+/JW71trXKEdu3daXsaJmMZwRIyHfKueUZ+SXqK7tO3bs2rmDNiXqzLjJ+DHgGIjtJITr7eOd&#10;ZKhowednTWw6rTFC5AHYETjSiYDUpTJvUKgIUk41aq5EG6u9l/q3QOvlXjTOMjni1izA5BbMM0tC&#10;kNK3sWFeOmfZDo6lcXyTNTZjrUOti209jtZn+VsQsABgsMREKiSK0oWfMlKXUS/6qSLRYjgxtE7n&#10;koFg2mRKXOOW+SiasMRSgQWDQ1yhMwhD4gByJshw3DJZkddmtpOPoweqqF7FoeJ942dJia1brLCR&#10;nHdyaoiaxRHIOnDDtTWBNCrrpBo52PqAzSAfbjGFCO/euCPFH+RA1RYKEpxDvBUhfeQi09PhpWTX&#10;yCjuoGQG+3pp4WTxSilyndSUbLfmxlwRXxqJqjtXrQbDbj4kmB7TOq3J0FYRMzCX3EiQSbTsF1m2&#10;nq/ZaiZpsWNQ63ZtpcZx9OwUPHlTc4zaWpqYmcehJn8NvtiHNS5zv8Mnk5J0BrFX5FKKtW4Phll/&#10;aOU06g39QzwZXGupi/o/5suSpVHXx/I1Ayw41KxbSaG2pa3ZuUrYVWqycnPcDD9z7EZHh4bGRsen&#10;p+669547774bn4sAiMh7W083ZX65B9vabvvnf60xetdceRVewvTDj5x/6cUv/Z7XnXfeeXgbRfBW&#10;qQmCCKSTopLDT2mUGhyq4i2vcm1woDDYN934lMsvvQyldvHFF+PX4RoUv3biDFo95XStJB09r0V+&#10;ZvTXomjg/vPmBtBZ128mY7VIUco8bB62ymLVqSu0LN9Yq1RxZYUFqAZ0JD+jxWiZIRvkjUH3ExIj&#10;3oZWw1Has2sn1/nP2z5Osh2SkC9/+csPPfYo0SEmRwDlxhqlN7jcpNifwVGbAGUEBT6APC7IndN6&#10;dvMTb3j5933/7iuvvPfuu5nKwaP1Dw7yJcaIiXxxPmsFrEdxT2kWV//yIx1WsDilKSb1pZrg880R&#10;PyqvPMvu8/bOLa0cPzt+14MP3XHv3cdOHDfiWIBbWyoF3Bl6f1B8gkzCq8kDJvzq4fBKfCpbegez&#10;F+C7QlPR9X7rLbecf95+NoWvwJyRWj/Xtnro7EzbkQN4mfcfn1rpsv1n29597etdP/1jP7GTOuCq&#10;QghLPrMpsMogtWs8YxGr2u2HGZDrjcZgYaxjO0dZqMHhAQ4Qck6yAAMJ5QvFyXLpGhWxvgZwng8C&#10;TXGXwVrEsWWsMWbaKTyF1kiRAy1Uyq78bqtTDlSEdaSXz1baIarAaKMo0fklxozFSemPdWjKdNEV&#10;sghp7+195+pOT8cjrDPCtcgp8J5KPfGl5earegKvdk9D+OKh0AMwqi7wAoaF5UH2uGc9krzqrryH&#10;pqMC4tZlwVshNc2jpA0nVKPp129GStaT1kEQSZUyADpdFZHIQKEiEHjra58ntrqcUBLq/w1RSIAr&#10;4qL6ONITUaKWAVYOGzaZuKXbjkQdcdLN1oS1bPJQ+3zECLhsRTaIMuE+opT147CI/IC8EwfL31bo&#10;NCgHyQw4AsBogivUBHcrj2aBA5PAWmyRksKNZynJd7sErg8nJY6YIBCcOnQ0eeJOSmHtG9SFTs/O&#10;HD4zcXJ88tT41OjOvWhtMnpQghAzJ8fEjloNiLeo9NSZL2ODbAmUMRtlWMRXk8coqeJV0ub76cBM&#10;UI+CthrQSgXwhlTU3C2+y8gD0qg4s+V+JibQBhSgskKkaHwo4gYoAZHrG5+YYkjmgYOHHnj4oQOH&#10;D7MOEL+RVOrf2g1NEZblrq/f8Ya3vIVDO/vYgSffcMOh5fmplcVtHeu3/ed/nDp9WkQQkV14vMpw&#10;YudLS3LsRWKB8LWGwy25+AjLvv3n3XXP3WfHx5/8lBtpdbn//geMsZL7klwifaE2dkktlA4OnERG&#10;zKWntrJAOpUJe3fu3MmR49kxjPgoAHAIj7iBWmH9tVhBlzT04ghekahxt+GYahQ3K6xzs74GGGN0&#10;bPuuHbu3bx+lWQ/W7sYZT+EWEeI2BtJZc+zoMby8Rw8dfvTgIbI+0IzMQA8yQ4hFso7W9yW+jmNi&#10;UzszNqYnmT9CimqON83MyNezuv7FT37ijjvuRBfUyWQR0CtoLfe32k8DJmNHeENJgnGnFIxp5Cnp&#10;zCktHZTcoazRQ4NDu8/bd3p1/cHTp6egIqKAAWIH58tkIvVkOUW5PZtfyIdY1mtUGDfDlVnziy6+&#10;BA8cb+fpT78VRsATJ44P9Q9QSqU51lOwdg5JGxwegpMJsvV3v+vPxroWh3cP3Hv/QVb2f/7cm+jZ&#10;/fBH/vEr//U5FP32nXu4piZK7k3ydI6aw1zqhcritLqVaeUM256eRksSdrPXPAV1aR4zSm0dZA5V&#10;R24bdiEZms5ZEpdofplDoX/tpZpKGnGbIREVS3SThgeyRTFXpm7R5bI2ZhnriLmC+tEez/Ij1UvW&#10;A+VLUUhKXWbSvD+k6GpknIQBVQ3nkAbjEL57VT7XxyAxDoksSEpTCpvOQX4YGiEGNTrkYLAm8f/0&#10;RYrFm+IAN0fEL4VG4jlcfp0Mq1nRWlwQ5jvSX3YqKeH8vLRChgA8ZZ+nPnSA5qwTZLNuTak2mQyu&#10;GKWBm2/OncPQTAqXucFSVANtNohoMQ2W51tyRjhQlk01mggE8HXxlfDYkmPIu0o9ADHqxHy5puCf&#10;8NDCuOoHZMAqKu6Gb4WrVUMt6+XK4oGHK4AvGhwcZp+7t5J2lAqVbylblMRgg2fkg+XtZjtlYSpn&#10;hys4jQUM39oak8UPnjp55OwU41HOzszNLJ4bHdtBdNg7OCCSL3tcj1y2nX2t49ecwI11GvHw2uq8&#10;uejhiylVHhu7KnfSLGNzhAmW8yhCOeRKdXSBTxBdmg1v0GmaUG27LmRTr0MF1oEvH9MlDTjX+QP0&#10;Hx48gEnn9py8s7RI39rUxKQUZQuL3TTht6/Ndq1/+w3XISp//bGPLnWudG0snzx+6Ofe8Xaqjv0D&#10;Q5vWHicUL5uMWEVLRXiU23ALanP561XXXI3deOzwofsffujhRx/hTvA0y+Nw0BexS/cWEgi6irRf&#10;iumD+jPRwLrMeaw/8k4vH3/q1ASRXee2nlqFSkNSFjPRTAM7LQHLfD0DCzMeLZAPN8BTqHYPHCIK&#10;p9aKPDx24DDdN+HY94CZiJA/nX46J9QRmw0Oj8CXQkqBqx08cOjkydN8OZLOb1hDKoS4vVRuoz23&#10;UGAUAZPs/PT42U985tNvestbPvvFL1CH5bI81KYrt+mO1RZzCnCyKuFe7g4P6zC5NNmXQPInF6lY&#10;oZKzOLzHzpyitPI7v/f745NTD9x3/3Use2ZvwgMDPzf9kAjeqTOncflzqq3cuAsbstHy4JtBGCSr&#10;FDboN6b98Eu3f4WPoEDxcLk7jf3Y9gEow9vaXv2mt/7iu/9sZw/9/G179l2yd/vuN//4z0xwP6Pb&#10;ubg3mRa2gqx5KNZ0WlkOQ7HebaQ1uT1km8w6OpqYVY87KiKPxgRIrIsIHc6xcwQ7yCPPN+9kckjW&#10;AcnjyvXB+paaOadf2YxK8DfJGjUOL++Mrm41mKRvuVYVq8wFK+XtYQzi22UPCC1X8E2e7szFWKdY&#10;AnEFEEY4dpg5QUuBmEWrhXoMmcqmBGZbTTrHNcBfZItL1VjzxJgViXFGshGZ8R+JYhih0UB8kGo+&#10;d4j4puLriwNPz4rPFXe2xg0WRK8uEvKWEqv1Uko8Fu/k3vSc3vTqZ1sIBZraJ0i+/BreZIwgns8q&#10;fDFV2uvEUdSN6kR3SHaaq1J+wAkrzSUGOgWi3CuBvDzbJL44uEAy5Q4KVIwMW/mSZQAI07gz9KML&#10;ZP1QDzeLAsylkyK4HW/Rv+WhmO1dlzEj/m/Go5k+NnaIY24sg28yv3iOA3ZscvLE9MzZucWZlXPA&#10;qE9PzKK+Qejw9eEbT7CcBBUuJ2tNCBZF6RQi9ZdRhQVZtUtGsZCn5OtZ2W+6w9JbeZJ1lmUKFKzi&#10;RLL0o7Omgooy1oGF5VNSeTWgS70wLhxVlX75/L6cdDcpoaJiHbZGLH8qc0CqqCyLkua3HCyO6ML8&#10;LMm5M3Mzv/dbv/blO79GBD7S3zO0rQci4H6qMNRG0jjKqXv84x9PxP3wgw/xLal+NPk1mp9YXtwc&#10;kTXtbe94x9sxat+4+x5W6Y677jp48DDOU7mExD2hp2l3ug25DmK3+C+6nMGL8jZFzRTquiMjGGiZ&#10;gSB8kuQdCTzdpUwM4KY85K05pPySSoaGP5nBOs9sDjlE6ar5V+oWQfVdeumluCEMCSUpUecnLpgi&#10;UecTtZvQRGANWVGOweDAkDcZY+zRXV1jaglhM3kgQHv4L0Senh/nvXWNDA+R1ZTgrY1pICQGuwk0&#10;6lu4paJGKUhsJejyjQb45bU4VaB6oALw4B5YMfxshJm4tupULBlR0X2PPEYi4zff+YfUcvTXjh+/&#10;4557AEEioJSD9523D82LRsYscZg4hshActwZpcqWOknDyP2xAwcefOih4KzP0V3IbeguRCmcOjvO&#10;0i8srVx+yf6Xvf77iAT+80MfZEQPD0GD9u6RwX3bd44MwW8nV49HTMVhcMDVDHzb2hlZx7MAcKSA&#10;QTkVseGpKwmJhkLI7ddwKEE7sD9xFSaRRWqzvyRyIDriIupKnXTDLJP7JNji2FqxwkdJEZ4jUNaO&#10;H2ka4HgW7hpxctmj3WXcTOICx4KIPNgH+9CddKEGD3pBMYxDkHlmAoSDsDLXKmeEB4FT4dGjKQF+&#10;80S0lYFR+zFUFtLRZeOtGvHFf2WDk7ox2VJ2govTRVXYPp5rZnomkAS9SXa8rHu5JmVTpWpKSpSl&#10;U4RSh2fB683lK1eG2YMmIgX/WhIrsh/Pr9Cbx8OZr4tmzixUP+Rjl9AMThyICoYoR166OO1pOAQV&#10;wgSlxuvJUJk1G5lwgB04lGRIdFJqr2vlYlD9Ll9JVipvEpqVTsCdOrCh8cpMA0u21B8cibm0TDyF&#10;rRX4ZjqFoRX2EcgSkAfTd865IVWd1PbyHAxhXVsm5+cYh/jgkeNzqxsA8hZXN5bX2yEN9XYpEIsw&#10;PEcrAaFAJaDZ0DRo6F9bRNRzcTXi06VlqPHpVwFOFIbdTZXgr2m711RibOMRc/JxEXg66xbh6nW+&#10;RqW2czUthPUPq3w8eohk3Tm+DiNffgpKZdOPU4xhwTZVRVZQMIDgmRXK8aYPrZ479AhuyTZIkVim&#10;QfxXkuFy9TOPuNCtLhSIKN589NhRB7ikTuuRTsCCjkYEd+0Y+/EffeMrf+AHfvxH3shiaD/4InbB&#10;aVgZsZbxx1XwBH3hExV2M+WyDLrSBWNzHJyQqNKb7rTwktqLHKHlMpPEUD7Ejdb/Oh9ESc7O1tnO&#10;ja/5XYsLsAjx1QQBQJ7oaN+xY3Q/2YNTJ9HLfGn4eM0h8jPJy9TuxYny5dy5QIu2DT1fsVmeJSIS&#10;eYRjSpW6hk8cEvDFbT3y29EMou/PFDu1r5bSErrSQm8tFfUlbgbWJBxtRzkHG869KUgQ2iUqhW9I&#10;Y5xWRp6DBeGXcYCsYAMLor/73gnmG3z0B37oR+68/fY/+/sPHjpyaG6R1F8bjZGPHDx0gusvLg04&#10;ajCj3WgQR5sY97hZnHBcRv1SwHz8MosGL6vIh6RmQuXsLGggT194+NHfe+e73vnHf3RoYgJs+MX7&#10;4bbbPjY8An8TT6hdNPnkOBE+Wg6siUeE89wygBnQc9oeIDqUdoLqUXNGYRXCDG3M//CM/L50DZ+N&#10;rw0Eqds1SahJjRGVkvqUsT8hOAkB9KFLHVq0ym+oZNOdUUmPsnx1VFsNwIJ9+EerfK3xHVFzeG5t&#10;ONdyCkbPcuVylldXaMaJRsaJ3iZb6RCQV6qX6QnCpSl16UAT1t8hmXECYu/5idWuWSC5gYZBGweI&#10;b8F4TE/P8B6xuSuorKYfSovSardhvzzFaqs4qRom3buKSJA3h7rEdwzDn478+JmzDooLP/W3lT1h&#10;OSjYIrjoRGqNEhlRZoTBoGfL6PYRYgP1dQDwQq9Cno0eofygzygBtvzuZZP5kwoC389TAdPBv2S5&#10;UH2E/+5OhnoguKgv81OkVMg7ByGN1+aNNj0CqGPUBNuQwQo6lZlY3AP54TK5di3Y/AKxLQsX2jIZ&#10;VgW6BuHZta0fEN78ubWD45MnJhkyzlbg4bb3kJkR69NLMpp8mgN4CAoTcZg6jA+bbGPQ01nVRAsY&#10;QLe/Qjb2L/XA0reuX7nAfKQiEt/WJjiUf6KZIRxSstJgBCoLVse4VDyCXpqKz4I3L3WpqsoGOyHP&#10;+YoWygMc8m6RlsoYaLozYJdHDkCFgp6NqfwTipV/QtMxSIkXdynEDR2aKR58KQorCA6fofQmbs6O&#10;ndv37t7z/f/j+/r3nffX7/5TbBKruWtsR/UsJINs9hDwLDIALaIthSA77X+yKVYfvwhyPVEINGPY&#10;euxlBha4NE9sXvlo51qAWxLRZB6A50zMEkifACuTeuxytqVZDWHXG21Xgbm7+urTp08+9sijyysL&#10;t9781Kc88YmPPfrIkUOH+GrWx3g7EBpnZrtWbcD5rLnBWj6r0ix1ULPN2GM2ip5DVoHFwaSJuCJz&#10;2rWFf52emQbqZ8E53WLxzPRe/SFhkO1UDiOXNRtdo1rp6MAS8IO4vThQyDAVL5aYs0A/dyselwOP&#10;Z+RGkUAAKtPjZ37rN37jrz/w/kOHDzFEmWrdz7zpLfv2nbe0unR6YhyoJpE3FkjPIJAJ2hH5r9z5&#10;kr2QIHSSQOPeCHn5IkGlGcDI2m5lIP3Kyh7Ggc7Pj3Rthflkz/btmC4R7gheG1Nce0iaozKrXMFe&#10;lHOnomlTM9rC2m1mVq+FENbgUKtToY9nR6ECkekJ8iwQobKeSSlgXuyTzBgzFLRIDzIDkeE4N71M&#10;CtRHy5jB8hu4AQQVk1MQC8pC1fzJCisJyfXb1ZNhewavDHcOMSkbVFXqRszAS6iRvEtYcRBUpG7n&#10;zu3DI9YwqNuaxwtnJOJRD+JD4acKMrYLt8ImEnr06leZt769Dk4cJpLAenjcjM4rK7h6rrArvJML&#10;4nTzHqy00Ck66fKAAOKRPUs+ukp6ylhcVLOz+iBl44sofibHHc6Wtvbxj/6ui5JFt/6TRI+SeU6q&#10;Rr6ApalKoEYAlQSXaSuPrNhtrHIy+KEafDn4pjisnJqOxMHhIviVXETaaFFra2imyv6Qa8ZZM9JZ&#10;95EMB8/h6gsk1L/u7JyfW+SdeQA5UQ0fsjGEfXl/w8GECFHl4J0Lds4ud/cMTDM6b2Jidnnt6PTs&#10;Y2fOzpOB32jvGxgkRx43wW5/ruZl5bqL+8D4mOSICQaSZfEUKzFq5uStokt4ZzmPard4o1m9BsdS&#10;A/HqpVsdhVgXq68odYwi3uSN29TsvBk+Ad5vAibRZXHTuOwJ3Irr0pg05jdZESFOYJ8r0bytv5d4&#10;+PTkhOw1eRF760B290xNLwD/YdXInQMZB7W+c2yUiQ3sM7tQB4ZnwZbwFUUzW+wEW7u2Urs30IN4&#10;y/4mgKXCmeMYmv8rVnt+qDZFizbpkkfTUfl4xzve8ZrXvOYNP/D9n/3sZ7kBPFDmMCMeEWsszTqo&#10;Bj4E+4+aJeD9Oof8a1zpVZQOuVoy1Gxx4XzQh/z52IGHybb/xq/8ynXXXrvW1/89L3/Znd+4h/wV&#10;GWcOCdfku3Js0oQV9CQ3lmyPptEOAHHfWwxBtm6jTy4pJv7m8cOwwRLIsazDRtq63HMnEMYE1nJV&#10;hoFHxkWsRWiUZt5cKD3+5KjWbfBXEtO8k1IBKxmOQG+GgiB/xfMFedHV0/vA/Q/tXFv9/PgZrCKn&#10;8cXPePro+Pg8+Pqx7UICmPy7fQcec5y46Rjpbs0MuZcYyE1/VscwVce4Gp1IF4eKr7MbW+GQeLZs&#10;atkYQ80SuaAw7WjL+S0P0KCtxD4hFLk3i1WBJAoD6+hiwTnOtSYlPPxccsInGje5owtZzbgmswpw&#10;sKCPuH+2bGhkWGYJJuDwrXgz8VtrH7kH0vSc/bIK5exn5XXYk89dqtJCfXsSS8p/JRzKSy154wFT&#10;k5A7RYL1eFqIcHDFrgxvIPXEQ23fpdiTfOY6VSjWmcs0vjIkBImmJoI3IuDju3Bb8TJKlS2u2Nbo&#10;lMiaaN7y+XQ0bW+IWPLVIfdnAd0UPE7FvpnEaIYHCs+VJawpDnQHK1WgoiK0iyrJnnV32UGQoKOS&#10;FTLy+H0Yave1yQwmVKljVlrMCS+eW4TAbQ5MJdUYe22WOWQKZXwBk7V51XLjUvMFcSV9+OQcGrxO&#10;2Ym0t5k8S+ZKg+p7QkFrx0SyvADyzk5PQmQ6v7I6bnvD2pZtg/KRahLMjFYLBm6nU+HsENWWucdY&#10;ELuOGh3HbxSIkFNvKrJNHV3SEDWqSJd8b6rRTYVeH8zOhW5pq81EWrXWkkakXHOu4jOGgJT3G5hH&#10;Kr26Pkzg+y0BLTOAeIaqMVUgcm06MF0LZyZ2rLYdOHXssdNHL+tpG6PcML8C1U7nxmrf+son/uov&#10;Dp459oqnP4m46cTE9JS542b+U526LnkZWuSr6+0kT4hzFVPhMKZ0stvKIhNz0MXFMlivNBgYhfOv&#10;2FLUNJnA3bt3Pvrow55k+h6Bkdmhl55dQNnOLvKCUsRJt2IOyBE8uOZpMCWrlGBmC1naE6dOoj7A&#10;h7GAfEW1oaPpfu6Xful9f/V+NvS88y+46KILt+/YDZ/yjMTjZMLOBVqgnkLW9b5aTJClbuKa9HDg&#10;TK/rMG5BeTFTHI2J81Vnvj5b78c5dMK2USPJ1mYEakKfytw0lDglOdq2JCjjdXo0JFlM+zLPy8qw&#10;DiXe/BPuKkukR6IDuzG8Y+xEZ/cn/+VfH7jj7h99/fcduO+RR2ZI3dkYhaUhwzAzO0WCvhR9CQ+3&#10;wa1yMOtAledeclI3VnsXCAfdupnCHP80eDBPeuVG65GV25x0Xn6qqYHrh4nMSSow09Qab5r3uK1L&#10;Tq4REaCFFMLLi2U0G55XVSzjeYQoOC+ullFhi+4RJMzSVHvPZT/4gUNM2qQh5YjC5Z9seNOn92qV&#10;nfCXDcWopbR6kKI3ceCck7WbDeXO+WCpFMmwnHWhALMF2ANWlUI9Ymjpu6NZLh6Fb628vBhME5YN&#10;/6RnlqIR1Q4tZeqWDJv2733Os7SiJFKab6xjUlGjjlcQZRxhfMNSnrV3OmShndJhE0Bik5EH4ade&#10;8awCaVkpSXa1RI0YlFiSTByqVk0fdxgcriIlzt8h4hajwizK1XGAsHPOLLe64kTk7I0pqhImz7QH&#10;SGFFL6Z5pEExo2AzVrX86+J8kNVPsxO3iBXwuxhgGj/O/hPbxKksSbjBaFNOGqo2A9n7Tk9OnRqf&#10;PDY+vtLRDfMnUE+WRLR2tYpHV5bO139q5KXJykX5Np5FEhd2P/OnAEAj9OJK5DP5XDDIdRi8cNBC&#10;8aDdhlrG2gB+kyli2DxzwVqFNGTX3tQV6oO5dIPw85zkVl2WVo2xud9my8W8OhHNwotydG5i5rk3&#10;XfvM734dGOzv/qk3T3SsHPz0l+UYYzTcetvP/P5vEOw875Uv/dt3vnMSQDSOEg7+tq1VxEzgqZwR&#10;CCMLhMam85SKBtxdosbd8IdYj8ioR4IBApD/Iw8Ukbx9iJwW2OknP+mJ+y/Y/9F//uj9D9yPOPQo&#10;UFC2hxnduMYMUsFgG+wwDCH2/MtPxE4GmGWGDUlGkfLhZJYRAJOb7EP44cbvv/+hhx94kKTB4697&#10;/K/84i8QNp44eZyoD7FxgFH8aDQRm9FUb8ISjhTxpeUrscKoZe6IGozT30w2hQFKeSIRaB8W6wAN&#10;N1knloobZpWSr2x48sohrQiDm7dtoaX1Sn2YOlP5Obtkx47tPDUaITODdI1ZDRKDRPqyqtvd0D0+&#10;Nf7hf/7Hv/6rv3jkkYdNM27dsn8fDYy7QhsM8Cfc38ynh2Mr6sy7clSKDmA5a77BpJk3xjOSLSy1&#10;qAXSodHvw5yyI6XEZYTI1hSAHaFqGtE4EYkLa8qEyyV7hJ113DzvNB2H94rDF91KbqHQHJwz/T+B&#10;p+qd3EkcMgI18oG4GssrotpDJ4CUkWdA5HSWMNTRd2r81B5j7Zz8q3YTmiVgqbIQHOGi9ypvL9fX&#10;Opbpipq2CMLPPkJnO6VAUjFcw0RwGrOxBKXxyzDAo0DRxx7UsRFblxPOlunNZXVECrNQ4Ev/1cmW&#10;nlPWs2iZK3Qr+4T94Y1OrUybHrKPcJKEFoRuBT5IgsBzo9dt9iorW/lr7JT/yuvNr35ONEWDSqmd&#10;1uS63s4j5zySSHZXHHnlaGEhhDSYomfDxpBUZ4AiPHzmIvqVWabaWqMYC7IyPVFLyJD24rcs7IdW&#10;wVIYljBciCw35khEYZrIJS4Rpuh6Uc6q1DAVEqp/PNbCyjJFQnYTPwqKD+jxTp4dP3jixKEzUwDc&#10;Onv6Vju6IX9BkK0Shi+tHApWtuQgBNbqbG61pLw0pqwOyctz+vilndBFnZECGK+CXatGHVzQjBQp&#10;zcuHNq1o3tNwmWYPmgEf4jrzqn3djLBYlhK+iLsTeqwX55hJ85jdYvWKcCvEUMLbVZqrK/MzCxde&#10;sOtbXvdaoakdW5/ylCfsW565/Qt3UNilB+O7X/ryLfv3A2b8wIf/cQ2WNXjit3YNtYbCVVxQ99+s&#10;Q+yHyx73sPGhZO/SzDRDr+2U2RgkI97bZ1HOsXlOxWRc1jOe8Qy27yMf/hCSSt829VlJmlKOL9dD&#10;3y0EaaZKtLQO+eVhqZG6vOk0Kz2CqsX9h6GNdQHtQAcI5kQt09ZOGeeBhx4EoA1JxWu+7w37tm9n&#10;PsvJUyfHYVuYwYgvYRb4JuPN1RX6ttFzONiUC/Tos7PxaGSnxNXl6wj4NKIZkcxNqhHMiQhq5vYk&#10;Oct5SRTiU9SZrPyhvk5hrjNqshaNd/oY2nibtvgIb+Zq/K5aWDHbdJFQzsqY5jQvjE+/+KnXfftT&#10;b3jls25+9K67tnVuueDC87D26GiOmcpLk1AY/IYRrBaqtJvnXMyrmRmHeFWOsRIX0dHqvpw+FR/a&#10;2VInB1DTpKdlt699XRUrl67EcJfnoW6RzYPAzAmMEbym4sfGVQY1j+wbG9CUCRMbBRsdhPpcp8Oe&#10;oZpYdENwrk+eIaVvV6PMap0oTHrMhh2wooDSFohKKY+K327qaMtaOcXlJ5UW4l7r2SNvoQ7v7rj4&#10;ggvxKdHR9ovOGXhxWdA1VMxhTafCYfiyzbEEPgOeSkQxSrWZsFHGPvpUXWFuvkjW8vvyaYhyUSBc&#10;HGw7XgX3Qw2DtyGr3Fyw13Kc5kB725zj2I+mGFapJmKg6M71zrd853PRvFVpqb30hrLfaWDJmLL4&#10;EfxgM2ibKfm6uv6fpVLnrbFb9kssL9MyWWqvDlvsM3O0zTKwcfpumezJXSYfpebl23kTHd8qR1C2&#10;wbtIi9p8tfkToSrRla5BWvsNtADzYrfhb7IEtAyl20GGC01MHZuen8dmbOsnicNQQQrkCD/PFg7O&#10;gOesghKLmUerBL9Y4hY8rmy4ja6tTEtpqxIOvlbp9BllMomp8m7rl7WG5lcESBWooZGe8m7qDdH4&#10;rIMMk7hyeGd8Rf41hgitFbK9Mnv8f01Qritw8BC6ultFcJuKHvDbzOQUyuPwsdN/9zu/971v+tGE&#10;AKsX33zzX/3GH1517WUHJ6b+4K/evzE4fMtLX3JwZkqENnM27ayo2eqZ4dDKxig6uc9Nrc3buWf+&#10;ar4yXkDdUv02mBDAtThHmZnb3fnMZ9x645Of/MD9999z991wtOFQ1xhlTWULryq4AuwYdZFIfIHl&#10;+VdgGxV7p+7fdDPH/5J6F6eSsBCvpyrALA8+Gp7Yo48dQN/MzS+ePn12anqK6Vbq96UFctzgvRhl&#10;AiqJ/pF6UhKV4PDwtl23MEHzsBLlAPuYn1WjhXqfH/At6jRWV5fqG1YZA0fPha4fekTojogdbXk6&#10;sLlgmd4o4kZrV4jJ0SUNyi+Jp2tVT50+Gxad1UXKjz3d7avL3fOzf/wLP3vLT/7olbfeOnLpBY/e&#10;9m+ju3ZPL9IDnX6rVKLYhFZBOwm61oweQzPDAVSYdftN50ONltk0pRmRShvjHemylTRR7scEBI5h&#10;CKc82TkpZOcDUMuhKDOgi1cDTinzZDc1EonrK3Fn4jjkTaUoSrQK8tvIMK2bqUlafssxB6KM8Y1S&#10;bo6kLNNxp4C+lYLGBa5NUXMlMvNnUp1pL7RruOVq1Okw7MiEAX5GzrkcNr4gntwwZLlst72pXV3D&#10;o/AGjqhm4imK1AQiUTiQjEEpxZgGiTTjZJHzaN4I3lx1vtg7kmNb7O28WNvDhw9LEeo8RpunxBRs&#10;EC7TaBKy0oY50lGyorMCBnfForWVzOLpftt3vaC+1/tIYaFWpJnvZ/owsQPaXS5HDW/RK+v5trIl&#10;CKaNsxyARFuWONMLV65TczLbxG97trfY38jzmiOOM86qcmIrQcNZgLlBmh4VVLZD+GqYD8sF5syo&#10;JSW0s+8OH2ZbHzCmGZla2gBNn5lfnpxbpDVxo4sGqlVw7WTFz5yd0NhgrOWsVdVoKhIBmFhRSzaq&#10;1odK9jCbXWMgzFpYPWj44Jtkdnov1dTxO5paX+x5k1OuVa1PlSNfb+ZnoSPr5Iily0gonRkigVVo&#10;hGLP4i83xNaNGcCNj9BwnbIc/GDRNWzxtJtwZ9uGu08trf/xb/7+e3/1tycfuvcTf/MPL3jOc/7X&#10;X3/o/Csf94WP/PM/fva/yFb2r610zM4N0xisbrIGzZPqQDm52GhmMxbzxKZFKtFuw2bn44RY1fuT&#10;oqtnZHiA8EuUmGnHRTpinvLkG8d2bP/4x28DDeych5z8wGQaN6SWQp7+eKYm3HPYkEkJPKNQ7KkR&#10;a7XOzGvDfji2JiYQLybcch18Eym16Yq0wg66oQdyz4/88z8/9MhDQ4MDP/vWt9z4xCcx3ZU1PXPy&#10;OAt4/vn7zt+79+ILL7CCs2iFeufu3WglQE3GanZyEWbM1q4RqOmDnLOSpp4yGyi6ydGmnV2A8jjU&#10;pYbYEVt2HYbr2f6mBUWKcDbTN4El0zN1kBLFRhJ6eo6ICpflDMP0MQ76YwKxXcJ+kHFbGp/+1mfd&#10;PHTD49e7GRXd/q/v+cv+sWEoTjDheMF1TksjlGhVcFDGnl8SAMfK4uLJd9joSpXZNznTSxqdsNBS&#10;rxXlcMeljCp75/nH4MvL4X47Jwvfoire2nJNl8q66k/Ly9TWtBmB93niIqIqUN+a/C4DMAUgC0vl&#10;jtCVZZ7xZFHWOD1iq+sKUS/hL8Ola3jqpWCMuapkI/aXmxQWHL8qkXqT/6lAljcFn2NuKuUtrQ43&#10;j4LGm+arJyZEfMJiqELvsEMSYDC6pS5VVyvDwFPzS22bxERmC5UK63DuKQ6KmeEUUctv468VlBT6&#10;m4twJ3gX4QG2+89EYZU+GzCY6UeuDHdKLR2VGqAy/Kuhz1tf+5xNf7siFz/McwfpwZaLpZWcOhjy&#10;eI1orQL5V1RlP3ccQVVGNAkHzpKrRNLhz7P1mMSWglbtAw7E1DVwRwQw+I1cIJqJ0Jjc9JKQlzoJ&#10;1BP0GYsCOGLJtrAkmRLQiXLikNGF+PDhI49RS56Zm1hYgml0o3MLpRPU967d53F9og/EmevZDZVd&#10;57s0KpmVqSgHtFCPz9fVAdBCZZBHEubhcmxMd3JnePOtHJnZ5NAw8hmpU5qPu9x1fja3nL/y5YwE&#10;qbbpKi8gfGVgeWccW9PBqAZTH1WUj+IOs0+j+vW8y8dPKs1ourPjvP17eweH12zxUQLuu/+xow8f&#10;+e2f/6WOfRdcefkVH/zVX8Ocgr/tW19l0NPowDBOKScNzRjvwf8vAdVqtmqkOfNMntb3KRvGzQS9&#10;w7rhSEqCDGWPoeyizPEsHtDMRw4c+NznPn/m7DiGlG0Wzow/g02CMoUQPIvPlcGJJbPZcGigp6hh&#10;ovhshKN3CQMuc6tTzGXfc4ojoegq7s/JU6cA/8k3IGAcwor+fXv34tUePnSY9AjFezrQbnryE3Ht&#10;//3f/hWSz8svu+Rnf+rNr/+ZN1//xCdNHTp69PhxQSz9/XDX7d29Wz2iVVCDoh4kIdA9kOxLK9JU&#10;C80066fPzyEUhhRJLJbA6AEVr5i+LrrbBg186wqK6uBpxQsQGhkgUU5cTOZnbq19pZ2BRPDrcib1&#10;DU6fmf7Cl7/xna99aUf3+ksvvOnsuba+HYD/tsC0Qi8Z14w/Gte4sRbGvvxciWATB46VkmlLE25b&#10;WWSs7s3MSMYtCZ5SMjnOKK9KGsRZVq9hrxF+9b64QE9pPFxweKS/yE54YOtZKt6vcKFSPaV9NvOf&#10;/EbrklKk0hS3wAllGNsoBP4VTa3vJiTbEMGEXtYOJcU/F7hFlrcUhCrLzCMszkkS5wbkwnWC6sRV&#10;ZcjQgaNmBXIFsUmUbC26nN94PMuQAjKmnX5ZbEdYOZvmKXVli++BbAmgkZJAXOPyt7ib4PfAtllv&#10;4PGdfJaknLcBFS3YovXVcEt5M+zsYH+v1e5YKfMEtXoQWmQSC686DuXYYdgLcaim/l/f/eLSJoST&#10;9H3anpFZEqC3uIaU+TTjJTomzOBYVrzJf/y+v2+AuLJ/W5/1QNoj1jeIU5BF1hTKhaJCxzve0k5H&#10;yax9nEmQoNyQRt5TZ0DPqZwF0FK2G2EOODUbHE9Z/M2XW1Tkxc2wynZoiMowp0Y2exISVUhZF5fp&#10;RZxZazt+dpLOxO7eQfYKWBl3esstT2erH3nkscRl1jdMC2SkoQ2EhAKdLCIeCqtjOyKgTIxHqMSA&#10;JUkEGGUdX6mIh21Ise+ugDGbyt2dAGMEMjeEy7GYWHUvjshVVBi5D/FjYBP0OpXm9TpCp83OVA3W&#10;yCRhhCdH9KW8Ytnshry8rsZfWYDM6ejcPjIEdBqHZfvIdhzRuYXFLrqy17pfcMtzB6954vve94F7&#10;/vPTQItRrywCjGjlFIrpbiMB0vg1YrMsfaBS5+2qZwqBHaomxEnblSsXj5sPrZHaY1AeYsQPZ86e&#10;jSMmeRAPwsQPnESWlMfBGPBugmgkjwfkfA4MMp3EDMaePXt5Usom4CY1UOH+xgbrCqwzpmQBIcbz&#10;TfjSfsnllz3zWc+ih+HBxx6dXlzih76hfmYdq4kyWXr8zGky0Zzk2Znpe+6+6xm33IJk/t2HPgh6&#10;E4VooXJpcfzIsS/f/pWrr7n2gv3nQ4+3c/t2akjnn3ce9ToUOvcp+MQeENU0uW8mW2EFm0aG1QBM&#10;axR93CubJoIiIMVpMBoMA1sDM5uBJnFSSM8b5xfmSCB7vb30iDId4sDhQxPzS1c/8Ymfuvvun3jL&#10;W1/7wm/92h13EHSzyueW6QBYv/MLn/rQe//08Nm53fsHSe7JzGCrJCoVUjqB1aR9dD4CzdKFoaBn&#10;PdNEjZK8tWfi7BRHiXPK0qMISoRMNkauMJOJrLdQnGe1Mbls36ZCT3ZLxc17iGlydpQYFiZpYr7C&#10;/yoRwLcHNuqrPGIbJvIqxV1qkc8b1VKxCIkgdUiAocGfdPcwligXCcHeGlB9ojRcZuJv/AC+mSyN&#10;H0/jG39yetH76QAyp0Z916VWvJO3K3Pl/QvV4Ou0mpCqy79D6Tu6fQNUO2XqRYgJBkeGFOh4DxWk&#10;FlqUrnHeyU3ylGycNjuIkXpk+kIfePDBkydP6G9xD4kPRG50dg4NbKN0vGfXbjwMqzj94ug8Pmvr&#10;9ChUaUqECIjPJArQ92CcVE2Sj5NFVLq8GbpAoflGS/zsa50koGFcVRR4Ocxhga4YvG64z5kbxsoS&#10;pBcTsaNvWQW+XvbRMEsBC/EO0vTFpSJAevnuIys+NY2ZBK8aChdQPpL5YTqLzhSUrl28bM8qPAaL&#10;C8Qy4kqaII5lF47OMcjaFf6EbhfCD1AkskuThlxdn19Ze+zkycNnJ4keVzZwxwCA0OMH8l9tiX7g&#10;xvD32IhCm5TBb5xcvSTQwa67gYZzj5weYEhI5pUmSYZ1QmmfGT+N/9KqIFX+p7TqZiJCrRxXy/pF&#10;Fvb/x9WfgGmapnWdaCyZsWRGRmRGZlZlVXV1VXV10/RGL/RGoywKNCDixqgo4zZeMKOCDTKOzlmu&#10;M9fomXP08nLGOUe9rjOjHvCAXCqDCq0IIq3Q3dLQ0CxN70ttWZVb7JEZkRmZ5/f7/5/3q575KKIj&#10;v/i+933e57n3+3/fd+wp/vcE6zNZDWflpA7YF9ZzGhXpfMRyV22586eYYXoOQ5RHgM5i4Ac+NfVE&#10;b4rMdrrLDtCLjW89RR3GL3z+GaszWOqD+x/58Id+4yf/xb/5h//wzsK9U+sU9zsuiC2F4JigyWPy&#10;vxBI3WToGManyq8vWZey5miI5sps5puWW6JxFhcxbFkcS+Wkql38k+pHfqDyGFZNqf0Jn2ygA4rf&#10;OH+BVioYhmmZf9v8UXYeKOuL16/TrcJZXkdH1KDD8H/4O/7Qww9deujyQ2/88tdiI3/11/6OL159&#10;jn5bZy9t0rmFLQXlxZchyN2dHVQKjgLMCR3+4i/8x5/+dz+7vbuHTU5L7s9/8Ysf/KWP/Ouf/ukv&#10;PPMMg2uffvXTH//t32broPpf+shHnnv+ebaUIbKQYQqL0trX3CAhkQOMzwvnz3MuCA64HWFRr9Z5&#10;juF74wZ5fKovEsR3B5Whck06VSUMwvFylwYraX0FHPD3vefd7/qW9wIjWr248fF/9S9/4SO/tH3r&#10;BvAWoE+HxyfXd/ZpQoWmvHiB4iMzVKEu19Y8M5RzeNtppRWUkC7yF2OmLuP1a6pPOi4RWOBB+A67&#10;igmFAsawQ0aYsNHFRippXTPkJ50SWL5t1LRnsTGTaopm0qOq+6XnxJ20owGDuV0UTNDi0YlcEXYc&#10;dBBlU+Q3D25bK/jTJrVEtxAzoiGJdidLpI3SUEzc7jlm61xj7C9KkQPNmGybrmg5iT4RbpCd5AFJ&#10;YBUJENtG97x4Cbuz2tEeg9XY7COPPFJzmGfA/IvNpEOJWanZF9ChwYCkLhVWwXvYKTW1x9aLp+9Y&#10;qt5OXnj+6rPPPIuRgUh76OLFcITlLTxOjDQDQxRMX7U5mvqiVmkN00pqfte3IFKPQT1pXNtaxJlD&#10;igqZ39uDHYTl/OB3fH3zQnaq8ORzLMdHhR9A941OxJTzlEzL1uESHUnXaeYiomEi5J2QdorGXTZ8&#10;yIHmFHh4sKrNgBF5SJgy6Rpyq/AzFwFbko4sYjzGBonrHVAqngrfWcnq6J0EgAh3HBwjonbvHF3f&#10;3nuJ9rsHRze2DxjfcmoZEDC2OfBqlwCdsZXXb2zplEXf4m9BUmlpommezrNGYNSK0fP8J6GIIuI+&#10;XoSMHzQ9PNyX84FC91mYwA5gqgn8GwNpZ6V4RuptxZ9tEuEN1Rh+jf1/5GHOiWgGu2sPP6ciaJ6z&#10;qshH3ySGGKoS0Vi/h63zCBL3sLaMkdorK4zaapUH5iS6m79ij4CIADdHDpvE/NNf/qoPfvSX76JM&#10;F07WLjLbyZKIELYxFSPLd+VJj1VYjs9ay0vcll6HjrDeQCigqQLgexwv/4yyUVrdotdEXDXTJgLj&#10;VggxUwvaTeBHYVU1ui9sXqQujxOxvWf7OGf+LzdWA4WUb9zc0dKb8/NXX7z2+edf+re/+MF/+s//&#10;+dHO1n/1p75rY3n+9vbNhx9+CGK9deOWzcZQM7YloCUX7ejOEkhhE7a2tgmy0owQfUbJ99aW4WAG&#10;4dD2iid6aPPiV7zxTXi+H/7Qh27euEGd4Wtf+1pCaEOjB1bRHLSuD6jnDDcQ9VTannDKqskJIQPx&#10;KP4iBEVi+dKZxzkzC7q8smMkFyvHWnxSC4iBb/9Tf5JT+Pm/9//+e//LDyH6H754nlZ6Z1ZIhDNK&#10;Ahz6OQLOG+fwXtaJlKHBOGgiYzarC31GSipfND4sFnUiKxJjd2+fr6evhjUE8Qtj1eIyEq7NRAJt&#10;LGRfQu2O5kqjDwcnmt2yPkiJ78jH5B7JGyfxWE/Xfh0kCRJRKcTz+vUbrIfHRPzVtuD6rA2RbVOz&#10;BLLZFWiD66FW2ROXrSHpDldSN0zEfblXi18s5kyyxJIMJJ1kARLU6a98C6pB4MhxbViUQhXuxRcx&#10;R4JfkFR59kT5HMSOdQDA0YM5fYr0Nb8o4CdJXc5lDqS6KVmBMou96kk5BMOKkQrVkc/D6EZwb15g&#10;dtu54OU4k0Br5gHY3cGPODwCz5NMlWMHzrAAFtlMb1W7qoU4BM01YyqpVQPma8cVPmC1LR0o/+p3&#10;fkuPMAB6GxUmkaOnwEnYrMPgkezW2HQbfqexpLtMFsVBAUkp8KEmwetE8EnkAJvPkiDuBLMk95R3&#10;aiCm4RHkBlmfptSa0CxRhZZRJdqRcEGcK5iCumSODX4jsH9wRAePEw5q787dZ65de2FrD4FHXzY6&#10;v6ab1CnytdUur3icTuq26ahf5rpTCM6Jg9GynBLTWyQpjzlaKVaa8BNp1WL3Pkvo6WUAtWZm/N+w&#10;pWnJYYTG6WIHSJWUk4v9EF5qr1dj4lhk9iVIlJkDEbWTj1Tz8/kuoD4EHKWXkx5YylZ70Ph4yJqe&#10;NO40P4l48lD4WVyIDaRLQyFB1NsQAEMasgWr6/SWXBFnpkmUsj0Hrnu3sXhbsxuJY0d6EIHxeAjt&#10;VKdBxxFbiilZ8vg48sRwMHY8sMxjFIYNSPGeFJnmrvZtJDeSSxlxspr47gm1M7pc+4dsICYib2Jg&#10;inXCgefWFI0BBzKd+eDaze3f+twXrt28RXO8V26s/fMP/sfHXvfa3/HN3/Lizo2P/+RP4h5y/mZi&#10;7Jw4//zVqyRkgIsGX+n1WMNDDz+MGGonbB6KrbuwsY444zExrlFsn/rkJ9lKgIZf8ea3PP/8c5xO&#10;FUZO3HP3ie4eYZNKV7HdKoAbLK43WSVaRySNTUb2uNYTTuTFC7SYoBfCbXYszUNOSC/d2L7xuf/0&#10;4f/mz/75n/m5D+BbXDp/5tWveoodp7CbgYjQTtC7AWjLVkafMYHZZG6EqQNjJqg7XC5uhBhyOqtT&#10;B20DElcMi6toGkHWARkHTWmbdScUIMjBHuLlCfcK3oPLlg0hukpJVoKVZzSckKASE08a/K7Sjo9B&#10;ooitW1ukJZYB2xhZxlNLAVFifUo6AWrBQWM1enGLkxK7Vx1rhXLxBNlSZmkTY2JQ+ug1DblUNSIY&#10;Hjs0Q6JJ5Slh496x9Xym/p8h1iV7BsBEDYfEGGWEipOD0S18fvWMuWIN5KJ0Q94aTFEVcmxi5b1p&#10;49pmUAhvQrrxHZGqdO+yKUKqEGw+ZXqT3DKqyBg01BxmIaOpgteasC4ErBRsaF13GzUjxO0wQyks&#10;jePtKm4ekt1v0tWkOU0v/ps/8k1xZqz5icg37GfzhJh1nAgUD6mipznh6Owa7eoZdoSyMfclJAt5&#10;oWObmvDxpBKrg2BhW5DCro4Lh8L4X8OABqwoABFFKI0rBaxyN0gP4IvsvMavM1jDXg7PvM8gORaz&#10;d/sIAfbi1u6L21vP3dy5sbdPEpER0mAvrZm2patzsggdPvbYY9eu3wB5i+sOibCl5x0nquOfqPQo&#10;yookHfh2Df/0/VLx5BVZoxpvACtmcv0L8Xnl51SCRJCVqhLZt21Q5DsXMWwnqp8WJTbZ0TeaX0Cf&#10;k6YgHJc0vV+sOS/WMgB+9coSLfzHoE/+hHul5gCiv3Yu9ih5aioG97e2t/BwJ404ZiCxj2ipW1iv&#10;GERnz8jeyWwYtxmwdzbfTGInAcKVWP2p3hCnpRogaJ4ehzG+NVxiXODfOX+HXB47jEqgSxEnZHLf&#10;Zt+OiDIyMAbPky1OvYChAEBB9I7ALpzanQO/gSbIhSABIeuF+Re2r++cHB0A30Ql0I/i9PJjr3hi&#10;bWNja/vWw3fv/PSP/KPV17zm/jxj1pfe/pWv/+Uf/SeXNja3j4wqsjz4cO/2/uLSAsWXjNFGvNpM&#10;O8FZDi6+vPbd61/32te+7nWUoqXp88Jvf/yTW1u3MFv4+9qZtVvXb0BxRjMzYAhjx3IGjiOcSfGL&#10;PcWS9+9lSzwNZHtAhZam/5l8G9M7rD7SRHzG2jM+tHD/bBrqf/wTH0ceUap5YWMNb+OxVz7uGExl&#10;QdCiQp5kcew4w7hxUDrYiBvX/qhqV7sHEWRZc7pwYL+HVjOUeRrojlWGaCVmwrfyaCB/l7HftjFy&#10;PUQfgSCJ+qm9Aysp4xxFZCtSBWPopUYDsFRGjhxS3b6HgknIy7okmJg/1VJuNL/6LAuwBQ6qnc9H&#10;oEt4lN3K69mx9uwv23OdKkW8cOK5PBSP28uqexOWdCafrqzRxcJj4MRqZkQae8Cqys6V4/ER1V0I&#10;QfJiVgdH4UXLjpYPnq81esbx3O2klNKOOzH3hXnGLmAbkZMI4TeonSpoPWg7vxlfUmK0AghLfPTt&#10;qgCJheepcXHy8dZkjAQV6hb7zdbfcEqb5yy+7w98LeydcIQJLglDNPuAaqpV8oL9Oh+EPWKXsUpU&#10;1KndQPdzbM60NqmjI1YkZprnWZFXU2bllAm6mp4+T7xpdDmmsh2XYmbyB1upxciyqElbFl2riCAk&#10;xsghAlKYqgyWYLL489evP3N9awdZhfe2sLQD5ka7V8ZBJJbQYU2a6Hs26cSYDlmqNQ12lzKwifJY&#10;5tXaESPl7BI98JJgyCzxi6E0+DAVMbnPaCGtbdsAczhGRIeWu02cK9krqSEM7Lg2mkmfpnmo59GH&#10;r1imlT6/bJ3Mk1iHEKXAO71m7NlSuXDXBqaMA96myhUZwTrVxnTqInlwcMBq2MbbR0596sAI/uTJ&#10;qgJG8XE5m/PCkMdGs0tNBs8lbbAEeg8KsBMbjeRjVyaZmt2NGqsC48BBOMFUepRMIaIV5Dze64A3&#10;QK/sswF30svHRwTsCItbbajsY/DoWTgD4oZLxLehxc+uPLd1486De3/hB9/3Ld/+bS8QpLz2EjnR&#10;1z396re99c2PXbq4enznT/+pP/7g8iVOyXmb948funN84/oW9vbevjkfHII/+vu+7cc+8O9f/8hD&#10;P/mv/g3mBe3/MN7MYa6de8fb3nrh4kUs6He89a1f/a6vIq/C2fzMz/37z3z2szCWQuHeCTUzKM7L&#10;D1+pAciTzqoo07mLalWFiT77bLRxBmCSH8A4RTBxmlAt5lM98fIh2yb+Ms2IeRmbVzwxktR2oMzc&#10;uXh5EwonbwA+4ezaOgkSYvQWS6blCF8PDsj0bC47usUa6EjsyIhEIlGeqSrE2Qhk5IBIIkg1mxw6&#10;E6t/bo4rK5FNxizh0RIHTQGV/2EXWsmX8p8WxViaoYEmvZgvTU/EoBJHG2jh8xFyLAwPiWO1E2Rm&#10;3revJL9Ul9Tz6PK4G3YG7EekBDbrrurV371PM1tn9aZHo3I4opNn5Dqsw1ad9+4bD4XYKHyLPOvo&#10;3EhamYhwARun7ZjKaAgfqWrX2dS+IvrkdMJ3ho8Ieyq2MhQsbX+Ck5llR2uW9bjDPfZcHFNB5hzm&#10;axE8Y91jIxseF4yUnETKpys/LdiOc9BCFcXpNPOP36vOVR0EfO7dbb6nbq7th3NMprf+2z/+zdhN&#10;uq53DjPTUmS0Rc+WDtIX3LhnlvugPRVFC5hkyMQQh6R5oppLgFsf2IBKA9OpppqooiZjD8OZiZR5&#10;IuoTw/m2CufNGzeuk7cPc5/YdByXLZISnZX0q5I91auL5BKpQmKy8q3bdz73wgvPb+9tHRySPmQU&#10;IjIaq5oIdXOmdVh4eYoJB+fWur+iapIJbPG6GW39JtlJtQ/yLHRUR0i7J686ECoqSX3QhBJZJJDr&#10;REwM+WWQx1J7qTlJJ/W2gTCnDLOBYkoCisJv4BeTHfkYC+AurEF6jaSugoWlBbGNKJAZD1uZ1qDL&#10;B3Ad+N2eXgZqlarJATu9sCaE+mplmRtFk79cVxkWjPkfe1OK5jPpAFPfn6dDZIz0RaGNozuVrqGJ&#10;9cVFgqEvXbt+cHu/8kJXaUL1cnm+zj8fevTKpYceIutDegSzV3BL/C2j0IwxTAPbncM715jxcO/+&#10;D//tv/Xn/8v/6qve9tb9m1sf+flfIJgNBGT11NxXvvmNX/mWN7307DOvvHfEePZP/JufeuYn//XP&#10;f/AjP/crH7u2d4gIZAPRN//oR/5/gJue/oo3/9D/8LcAILNXaCC89S971VNf97VfR9z6pRdeIA77&#10;utd8GYFsJrn8xm9/gh65ZKNvbG8FzwN2+/ipp55CXgOqCVItSF77edGPrjpyRKXZpdKGEzLuHmNF&#10;VlbqZ0/AXlzGIIhorbeSDt3zDIDEyUTScDs0HB4IVgL2LKNUVLRHx06zvnVLPqIe6gTaIIxwu7j7&#10;7q3yQkcoQ3NCor2d4cFINLtZoailc+Oe9DFvH12HD9BQSYozqEWa/bnnmAV2HdMFEYZ9yEqCA0iB&#10;lQwAL8tBuBfIZ54OfZzwqmE3/o5M6C/AZnDw2OcLm5tCgutfNoCWlxzXRg64gG7sPEkUPH3cXYFf&#10;hnSOiiiyFSaS5+yaeCenC1naV7wKvqNkHJumEW03KOoKIwvxhsdpeBpfPJa49K8p7Im4M+ERSC5f&#10;F38Zw5aNHSPPuaBOaoqYSIA7DzOShM/rGxW9Z5R/6dxZgaFwKs4bKwzo3poDpL57Q1YGi8rbJQKW&#10;MDzZRoRgzFDAXQ4S0wZU1oDXdBYMhjInQ/oaHi1Kp3oa5ehF/s//+bfS3RGhT2QTZUvrslqFWBBV&#10;CEHppCgIoAxPcGaNjeV5EOI5AhM+2B34lYI2wjA44Sk9bt2dzI2SONw/JCPBcgM3bnJD98qSs5jh&#10;Tf6mq7eg04aWKjFxOKBWhCrBDQJpz2/v8h8W3dzplXtzpwAP38ZyFHFC80ky7wZZ0LENWWjR3H9A&#10;q3hpXfXp0Vl2FQWgGAXbrD5TkQSDMabkldQanVeNpJ8su5/Ecl0t9ST6v2qfd+N2RTtSJM3Y7ISM&#10;+acS2YjMXT8Qi1jRb1/8O6TLmRTjlqc6sdF/TXO+HPdlMt8EWvJ7XBadX57Xj6Tkt1oFSqnhX/JS&#10;HScRNLhOw8ToTfo0+tJUMSY4f2519TwzAQRKy9iVyNp+ack9cxQazas3bwvO00sXzm+yMcajNb6N&#10;n8DEWOgcnuaNeKPjrd2dazdvUFn+//1n/2z5wvkP/+zPcktTIGm0axNYs1inUGi7d2iuff8f/J3/&#10;iXkYbMiP/Mg/+a3f/C06BDOx+cbVF27duvkrH//NH2KW1M/82w+8/1//7f/5H/zz//ChX/7cF27Q&#10;S2Bp+eKFTVpXr1PxcufoNe9+D3r9f/4bfxPA1OXNi6T2iRtwtJ/4+G8xvObW1o1Pf/pTH/j5f/cb&#10;v/6bv/2ZTyPNASggcRnJ88Y3vXnzwgbm5PPPP08qXIJhtv3hPoca8UVzBWb3ZThpPGtZ0QSjQQKV&#10;K1wjtlvbu4foKXiSilPMrxyOsSPFvapR1Lxo9PXznTdQbQ21kCJ2VkNSmmrXODEFeipGlUCZUXJq&#10;iflbZstDaS3arC3CEsmE0xQQB4YV4Mkhom5s3aLj+4ULF3XPDV6AUyZ/ocXAqDMyBCa1klREhsY5&#10;0JQOsYihalAeBVD7ht8Vr3OiPgATqdrp4Lx+DppEgM/ifn2oMkWFoxpubp55j3xNO7OF+Cm/0to9&#10;xdTQzTe+7vU8NWYeDgdt9riCWs2tmyDkBOLjtdROJwyruEw6sSlf2UTIlnYSclmMXeqi+0SBEqRx&#10;1YSX73U48bq27VNYDWc6NARN+IWvC6QE10EnwhyvcZwAsek2ryhPGxCupIK3O7QYDQaRQYQk2J2R&#10;7LmP1m+aF1RFEdG15yprRsIIdEmtr/Kzj4PYmr/1E39TDPycuVTOPlA60wwlPu6HuUfqQVhJehRE&#10;JpgYhKXxrdgd/mToLsYjXkSPhP+vslWppi0APTv0KRhwl5ex6gRM8V4Uf85e1m1Gf+7ukJ7qMIhT&#10;PCi92FfOMgju+JnnX6Kd6Y39gy/S6pjRbCjXxWUoC2u6NgWmDD8pmS3RQEaQuxC9gwNWW6tZUZjC&#10;DRWAoBqqzEejwphLp2ct0iWeudHZTplY9DQ6f0qvqeiScghDKsRbYVw7AjSrwj1kwbPIcraQNeAS&#10;0vHIQcVygCR0y9tqt4YdrbYHeOM7Wkz6Zcb7xl+nhmea/HP3qcdGC2iwBDlD6EvPnX4pHEe0V33w&#10;9p8zdTz5CpUmRGSIYPTNwqqgWP7J785dy0wA87tMZCfaaJQnYWtr00ZcTx9ljo7J5y3yazgyTYq5&#10;AkaQ4NPTp77hG77hr/6V/xPzWf7yX/7LL157CeaTT8imMs8sdof4cqj//t3bi/N36KQiaGyRofGb&#10;y6vACM6fW4dR68CC3YbJGWT16COPQLdbN25yU3ib+37qs59h3jIPAjCG4SM0n+JhzEwlWsr28E9M&#10;3+3rLyzuPfhDv/sb/uJP/jOCnFf/7U9/63/2nddOLb3hNU99xauf2sHLu36dxUO3pZ847FIyb56d&#10;Ctnrq2kXxfs0URYhi4tzcKCHRHifNz2FEud0viTVrPKIhcufGGvKxxoiYOe5JjtJ7MqnOHXaDrSx&#10;NtrrlQ/wIFJI2gCxHl5DLtjiAp11inxX8p9GdQm09+LcnQBUDteIkw2XHLVjBSbEJmHfPWboO7Fm&#10;yXJ6lhKzXQzz2tm3g/MCd1laYhIlmpY3nftD0JKqv5sMntzVBsRQWzi1cnYZAVd9Vne2RoPyncFe&#10;kST9SSq4HzizutaIE64wy2N/yqepPfDDbEjZsKKfS5GoKZfxYkLxqNIAsN2i4oW5J5988satm+wn&#10;EgCDko5//bzHkSaotTgrppPtGO2A6t1yQf5ULi6T8vuMTwkN8U8uyDtePDX0fNI0RcJBChmNrXnO&#10;onq3scHoDKP28h39ztKoQ+JZWS2ZcS9HeTmxs4e2uPhXvvO9xWyhvhj+mGu5fWYt0w1QVEdGb8jV&#10;BdDE0OUXAFxNSadI4x4GUZkfoS+HtEeHf7vL00SSDgPQcldnoJDcH/0JjcqNlhgQipE4v+roWOTp&#10;3E0QPft3kN/Xtna2yZOQoby/iANneTLXTWWjWxw4UUpLJe5kLUa/Wleb9cQkgdCdRtFT17xIlX7g&#10;ovYeElIaoE+qW/SP+sX2t0w+cMAzCgzojrNLmfDin3xz6j1WIZjRnAh+jKkx5of3CdCLqWiPP6JJ&#10;1ikl1WSrORN5HuoIkw1sSRneZWur2WyPzRCuOVWrpyTLenaEHTbLWcdtZI54gIB4y505jXx0kfoH&#10;yXRPqiiLLwLa5oi2oUywT8wP+2YvKhnHSwXiWrrHuMBtB+9B0gC9nAQArcUUmgwDY+z9xz72sV/4&#10;4Ad/8T/9p2s3b7Jg0ps8J3OxLl3c/PJXv+Yr3vCGp5966vpLL5JBfog2ZgtLr7pweWH3cDNJdB6H&#10;8nRseGLNyAX4nOHi+IkERIUMqRgsQMcqoULh8ubmK65c4cqO184oPRwXDNg0UbNbKTYFdTFz9+a+&#10;4ave88Zv/1YeZeNk7ud/5udeopnTwT7BoGPgyRyBj0xyFXD6aBlKLpGVYOF00gqklcJXgdsIlKH2&#10;5Eatb6kx7ggsp5UTAhpZv5wLl9fg0rUSvdsxWkQ54FW+UkPWPH+c7kDtlBHJt3nx4n/1ZgSxMdwO&#10;caw6ERHA5Gyy5alW12dN1MuzPoVvJ6I/iUpdWEPDSUgRyccdTp5izOvgUrUK9a6cvZaJdzFB7Ko3&#10;v0hoIPqDipJ7VELyur2/Z6cGB4FbjwND6WvIB8nfWQR6H9ceW4WvFH4n4aXTADyrOlmQojAvuoGV&#10;aMKC7Rqkn11rt49TizBYBC2hBk/GkkSVaDtTTUM7j6svvoifV1tNOGxSpHwipO7G8qdGKevCViyU&#10;78oamlltxhQLpuKF341Gm4VPt6/kPMv7xY3UzOKLxvZJhAjym6ofoxv6Vx6IT/J1FBut2D3lQK60&#10;/+yMpHQVD8PVq5Eq/kMg3oCsYz46jLUaVtbap411H4a95vFsWcnqI6wJ9FZqxi5nrIFIrNFqS1jx&#10;PeYddXCX7H0vcnPq3DbpDndH+3RhHvvo5s4uRTiApp+9fu3Zmze3T04oTjuZO53kofDqrqQvdzMN&#10;//Wr04ekWR3ZZmoq3x2vDo/Ic7/4CQ9n30bTANdfGeRrdNjoUmePHwEdhTK9b1V8Hs2C1wkl0gXw&#10;qr7t13m5X6nWHf5y5HXNN1uNzb41Lm5AqHYE99VSTgNgaPdMsGhV+D1+GuCztcZVZ1YA9RroMAjO&#10;UpnT9oUaFdKuLTpGIpttY57dz/hO3KxuIFfgDS6beJgv/llF5ZZiy9CqLcNnIyAc10vMl/lPDIX4&#10;jd/4jU984hN64km0JrSnZ3b+PMMEFs+dPUM0hzjU8vwiw1nPzi9eXF1dxw6ir41NM2ioa+oGWXLn&#10;4BA7GskLo0hx6a/G4i04Pm02iS2iGxpvur74cxxHn67sfXp1hWTWP/ip/y2ggPkff/9PLyPciU40&#10;+x2v09hCz6Lg9zQaLY11u9iNFEhb9Y65yk/cjBJMGaq/8IGeNXtX2nP30nI22ZHgVTV/dM/yFbZ6&#10;ZCwbOusyNJkeDKLyKfK8cECdMzszgG9D80avZJ0wEARj6TDikGuit9LDvAguwHYIC3V6Hkiq3UNX&#10;kd636sZl61VEgqTgfA5a7elDd/xJ+ZjmrvynmGtiI9HKbh32pqlCLTJPgbtQSMaRmaKEkp0KT3NE&#10;q8lNijhOzlhfS6oVl2xObBrjbOn814NQfEePSZhsV0/fOXM2ZWRh2PXNFvQIvvjFL9KfvZ9XyPqV&#10;9IZMkxCvnFYTwZ8ke6kIQXd+SYub2NGlnDrlbkhaOBgsmirRRmPRDGUtm5cZSzNKg6njoK56kmS8&#10;L7xD9IPj2PkWZe48hS6aAV2GCcbs45QZtfYDf+Br/E5khyleQy/lTNp6KEcyGybNsVIl2RuXBIMq&#10;N5bEnbKnajznAKmcQeYi2dMNNUMUVdEJvPJJNVs6S1RZ5fg1YmxcohmyDEqBFjokEAkNbN++c3P/&#10;4Fly/HRKc0TAyfKZDX1OoWMSek2VbgqvtKpKZQ0zvaJ7x9lPp6s+zOdbrgjkhm3UtXegvcH7GR30&#10;IPMK0QfYl5sM3Ei1wyCaXDOHHcrudTSNzVt2eo5mcraXD4AsNVVoDxAHAinyp8YawlQsHfZNVxuL&#10;vtuucW4VJQaOsRfnyQbWX6E5EyXVdutnzpa+Za1UmfJmrYa+JLiJB7r47iX/zwVjHKDVHHwj2WVm&#10;MbHbCkGDai93aHQbhtSI6CkhEnQjYPLiS9fsJYYupO0ksy3smbn6yEMP8zGY6uYtZsXd4D9yOFB5&#10;BZe9hJDjgDKNtzK9zZrPAG8FJ0E/Z8+dDWAAuZrZPcERa2CurGqXxYyTAtHWrbgB5SD4x0wyj4lU&#10;2rp79+//zb/9P/0//+ZL5I6O7mzfvEHPkccffbiTd9pxRfBYXsXYZffcJQVQNHQPunrOLYdCoom9&#10;ve0m3GQ+XBnXVxgYTyg6ZsUkZfqFJLKfVGQptp44b7mrkfWhPS+sHQOOjUSIhqo5e+88ebEwZI5Y&#10;tKWh3vKmDb6JrxK/wpFVQLuI8IyRhZCuD5IhR7AW28TGxjIWL6jIzk25NSKCujm7iZHsyXe5nGIr&#10;rEG8mHGLrQEzgB57GRmSklyHr2pxmNGymxCSla3L7lleUIRJPjEwu1ywXGAMN/eakVYJTJn44D75&#10;TH7/mq/5mvX1teeee9ZkFNJGhMwx/S24CBibmJUNiC9QPMOTt+aWL7IwfrFDUfpKeXSpOkklutNb&#10;kaXk5OXZ9P0g3Kz6TDl3EmrGqbinUDHHRsjppiaEZrs+XPjkGqiEsJes/m76RLppCQpwD/Q3spHg&#10;OKvF7W5OIisZaonKl2/qA0t2ulvGUq0nTprSjWjkGmQFtoA1u/ZgbbZB6TABA6VjYdgDiaxTZXWi&#10;59pbnlkmKm9Pag8jhekOQ8rLoUeJsmjROHOLkj+aTT/YJzowv3B9d+8mmTeam1HwQ7X46WXwtxBP&#10;SBwYpFzq007qS56JSNWi1G/Se9fli6IuSyiJXKpxhpm2wHJORFiVWPpwqZN1aUxAOe6469R/V04N&#10;fVvhqzZKt4HZlioYBN+o9ngzf4t1wM2mCrc2hxoSYVhhFq3OXjXPdRL9ELtExpmsnZ441MDvSG3j&#10;73G4ZKq8JCZT1f5JtREzuPQ9SNyqcZOiVV2tka32UhcF51MmIXup6Wcg70gO75yEPH43ys8nnCLV&#10;xpB338LkRCp29nbPnKV1g4FR2wycnBB3JtmF7bW7uwPUgStAo3r95HAMW4gU415yvocYdySAFjEt&#10;KYlkiUTMkNN92Bo77lhMJxYej0XJoiGWASFQv7+LkTpZO3+eanIG2O8RexXxghFz8NDm+ScffUyk&#10;UC6Fmm3EtpCPhDiG/5FntB56UnkJoyXZNbU3SjCNyPHUjnzm7WZ7Y465V/bdt5YkMU1JNOTBFiEU&#10;uEsxP/BLybKmUiQ1mVvubhAjpXZpimtpRvJDHs1o31jWYPFtxGH7XxsH+JoZfeUdz9QsHGziaC45&#10;pP6EApz6C0xzBTvd03iHSnLRPxNOqUTFBc8xo0t1SGItpEgZqkNCFGqcneLaLTWQQtwj6eSRd5U+&#10;w1TlR860ii15oJFpFy8dx6UvzwjK2d3hRu9+97v/+l//71944YVf+7VfaxJOQIF7y6podrocLajT&#10;qeYLE7RBZmU312nPhqpJ757u3rKrfWDuajRQWZq4LsqoHVkVzSeWt1hsjRYMTiaoVgUI10nNmv1H&#10;s1rjLrJeBpIU48steavFog1zV09oM2fQNjZHfQ51eHekD+9cRJV2shZ5DZ388qCpYUr0kBTWTpRQ&#10;1iq+LVVl9S0HA+ygNo5/t5Te4N6wue+XZVNAIvIVoVo69lKWIkbSUp7d28fMo945PAKsy9yLOycL&#10;mnngPVJk3OBgbY3KiMrWyqNJFQ+X01m8cdzqS6Yp7vhTJJr1Mrw/E/qhFWvcE9BIYjDbHTYb8cZK&#10;fPeBXRoRIdK+A42k+DPDO0jKWbQylpwolC24QO5I8q2bXFbsfkouAEIhtMj33rXvcwUSoWT3c/1U&#10;Y09TOCsfRwgrW0Hodgd0qgh5o6Jy/ijZcYyp2xVunLT3QKSVGPJ0UIkdJ9XUrfFBEMQLnrZ6nO/Y&#10;hymW1cPNZQVQkGWbKQ+OgCgqRHnjxrUaDo1XIkf4mRDtOEfib+2g5s6kWCv4w5Gb6kHzJ4VXal8R&#10;CtAbchbOs7gmTKWst8XjHBA0wHHXdm7uAzS/f39j8wIj7PZ3ti8D1qOd6dEBY0hAkdt0t+yaqW99&#10;Ujl/Qgh0e2VC9Z9pmtAafqR+gJ0ac1b8NZyGJ21lQNmvJ06ggU2tag/t+OLDtS6JwvcW3TE+4zJC&#10;0hWmsZfTDzINYayRA5TGrYHkJ2DaFsFd5EwWl1btgNE5AzGBK6/5JEKDN9H40YDzS7QCSf8/MA6D&#10;ixGyiVve3rPykH4NfNE8s1NcBck5fmEKzvYWfCBxHo1iJ2BNzY+gB7nv7n3AgiyEcqduUb/S5+3J&#10;+hP8ID0OZ6H25MyTQXGGjmaYSWxN8j/35/7Ls69/AwX62fbImjisblpCDX3kGjQkO/2nVTX6+kMA&#10;Wh8pwfCmSr0O0RSudGOtw1IHaC8g2TA7gF7aaU5jhQiY94pj32+xBIz68nUKTYhYeqDcsYnKnnvv&#10;HvbOGOXMhsdPYe0aZrZ2lvzGgUk0svOsNa2pOgQKn5C9IwfLFaWhuIEJG3Z/80ilgIrI7EtmAxoY&#10;8uJYLc2VJ/ZPi28vCjgfqoMjIXp79RBWth/BKlqGYXjOQtzZv7Z78OINmoLtQeK000w+a9jF5equ&#10;sDJOiyTdRElroMBAlqSWNBRJKMaoRSIQo9VyyGIqbMnV0p2jg7rNrI5RLIlwtJuickG0TKawh9BZ&#10;lyqqErykP8Rr/lmSLde5wlbfDJBMjVbx1KXOEhlk0FPM53xnEN+sFiDZf8iOaBYtYaJcR3POaq8+&#10;QgVKpUbkZkQGRGD7Fbo8FvIRQN69e1i1fAa5VoHiiaLA2qg3a+AiHUzXK/P3zAFom01D8+ZVEiqt&#10;4oGHwk6RoVEhDSjzYVqk0iYNvuqs3hlRsVHsLQgEBFZSQOzVqLJhGSTQyRzaideBJveFjAY+pTGB&#10;TwArwDTN4ei3jrbgArLv7D3x5KNLawtEWL54/cVrh7dOb5yB3JEawPsub16gVxCR6J2t7c9/+jNU&#10;Nx7d1aTtY/bcy3upNHQ9ts7Z2ekpl5YMCwQOz7d63IP/YyLwyjHcax57Mi9GCJF3GlDqBW0jTJbS&#10;hth63DPZOpGQX3eI5RTNg61gHX5yrPzHnhnSnzBI5cqxAGhFuK3tp5C2HFLRI5YRPIjBCIDXerEx&#10;6I9AF9RiUAC+RUlmtmypUdojfJFdKpsrQe2huNe5BNWdlRX9wGBVxEb+ay2xVu7LHHfixFuKYqBq&#10;QP1J2FXrDFNMv3D8U8nWYKPewxyEsf9bv0kihM3v6INe2UgoO5CSzmE+Kv+cv1o6GeocjEWG7Zke&#10;zIdrQKSi2FZ88lcmM7T4g2PHo4p41K/lizxyzS9ebAVSjoXweRIwXEQxnZUQT6syKFHVNCSji3RS&#10;jqU7UJ+rHM0vZzhOK1/+2HvZMYjxiJantDpLsoKuXYXrEzTCtrfGhgyBIVJbg7I5WEkHNNsg5mUH&#10;lweE27g9i4Pg0mZbbxJdKBTP6LaxQYQmmtffId10hEHNQC5Ac1DmVHpAUHu3USan0exbu4d7t+88&#10;++L1527t0F73+s2t+VMrPO7K6lmhXVhFTjkRMxaPxZZDjXkllT1G4vaBDX10yk7tkXTDckCgzaGs&#10;jDLxRrFW4DPRNOrVpiJ1BaKIxqk3FmwmwQ4nGfqZQeYKtvBYI5KYKJ4xundYrNJKBsSgWs/RmoNW&#10;HpmtBzmhQPhWr9EgfhQAz9HW1ZGYfN+SWHsYhcySLZzQLJxLBRbI2l6Nj7c8TAmo9Ixpl+ojl38K&#10;2GwumdYikTKAukw3gA1AdEOCrN5nSYaw3an8vMXEDDyhs6AWehqiDR1ZwnJ7E0Kr5OVnEBf4npby&#10;G9AULSt4XXM0OTEWGXCSPQn0lJ2MZV4+kIHBw1qa9JM8OQYAZ0nCgVU2tlxkHxh+CKpYtxQs6XHn&#10;V2hSuP2pOzg52tnZIrf98JW1d77nrdsHLz1z6/AWgZSV+wdHd0/ffXBh4zxVW1TDI55l7MT0ZcRR&#10;3nbfnq0x+ZuPgr7aybb6PmeUrBHeaEw2z2tgyDT5gh4KXSH0EmVmX2VG+gFQS77qCNMIMnaYsIaF&#10;BbXyKlZ6QX6J5OitfHXQB/vAHoIQYIeLx0dgOYbQ0WLGZ2ziWiRcTpBrgC6AixHtgF+5yMbGeVAy&#10;dB3a292l7yuXl9k9uxBSZh4axgnu3fYsx8diJSewmmG99LnXcUmExAFyViEMoxuTlxIiwiUVl9bG&#10;iKm1i3PzfiyGkEElF70i7MBjP6kxQbtWuVJvjEY0yNaO/jVBNPwFca+zqh/70X/ykV/6CI6RfXUS&#10;p+Xcgxrn+NR5NGS0gTbJQ2Mv8iwhIRif09hYo57Eicx2vGjQ324iOnwK/WkgFL2i2Ae+TpabEvwd&#10;6n0ArYXdJH4RDVZycG3+WW1tuKHwtOT5ZCLC0Cf0zxKqRAGUzbZOuILBfeuI04u0NZ+cGldm97TB&#10;3/f73oObQJRO3ZEy68ZRSNp4TiKgj2k/iFlF0Q+hw2gbZTxyVxJs9ch9C//haLp8ifjY38cpZywa&#10;76VzP4SCOqDmDZ4SlG6o8Z59DO7dscMAhLV1sLezf3sJWM3a2rVbW89du0GfvJf26JO3fWpp9Y6z&#10;vfGT6DEPgkcTHpOZ/ZV8Y8sohSF+4/QyFQeMlVHNz1JtcjRylaHs1KxjIJhDUPcOLL1UY7wh4S3l&#10;iplAcwhRlZWAVXTFqMYu1hXiALipCrMTHyatyNd7YCrPTLFh8fyRzeEdvhKPXi6i+IZaBygk4421&#10;+uHqdD81EaEgSKw2zKmq5wBq7hlKS6RC8URkiM5Z8AJ/4kzpT5sFeCmQ+QRzjSIkwEJBV1rD6FZP&#10;0YYs1UrfmI0g2V1IBZ/YifyLi9jUkYm9R8fhKN/pGBfDI3byJXxq65ykh9SmiQ0CUYp9moyZJvCU&#10;5q3dIY50dZUmNfyJC4LGg+3TxgT4sE+LeQYDNOoHHSOwd7a3gKCyw+iKBg0UH6miLpyAntSZ7XBy&#10;fLB3b/fO6s69v/Oj/+uf+PM/+F1/9Pd/4B/9wy9c3792cu/h02c3qXS/QwvfuVe/5tVPPvWkkOEx&#10;dV71mZimEb0Ku54mexJFBSl69ErwDGOvua3GVq1pQzxEZeY9am4R4oJFGJ5b+SIJYUexSNVDu92K&#10;lTS/NPms3K6eliJAa0MKgJSl5DSe544tYkK6wZoSA2IlwTT2mRaSqekw6Q4B7CNRDg/7Lf60vbOF&#10;dVKbkbBGGyfZzGhuzl64GYlCmg4wvFmRaCDeh3Pt6Rr6b/mFVJcG+QnZN4+ixaOGAQ8TID6/Uoio&#10;sE4FA/ofA40lDauTtETQ37IqfT6PhBKzbG6bOJTPzkWc0y2OLQIxgZfapNF8ot8+9msf+9SnPkV0&#10;ApHdxpDsBvKKVQXulJSViWX7LfNdHocvOhCMXJp5DEV4k0+sGmXASlTL6UBiMXdEJ/RJlWYaHVni&#10;ELOa1crUBWSUX7ow7mjTvkS93WLITHwGlUKyMB9T/ib33c5fWuVCG1RCs9rmZGzd2MW/8ke/CY5L&#10;13+B0h5dO+SlXVWzfM6xZWahOCIb92nEqiOMJBBTEW4lMVDwhhxUBmX4lp/idxjcdDOpZ+dRoY4c&#10;X206wjMQeKSG4CCRG9za6uoH13f2Xrh560XJhIqixdX1DRQk76+ds7fnPmNPI5h4GLXDhJDD8/Uk&#10;pqoWFj8zVJvjNiOcDeIIm6BHoIQDbcHBo/CpGJopDNOKzclifi1btzkoI92f7Xwv/LMwalGZiJrk&#10;roNq0giiYxxunADMkkhw2PHXTEk79xr1ZkPRRJDITb/qVa8C0IbzmNZgzddmhY2wT5lArfjkW+Rt&#10;dIumMO/cx4LS6Qn80qlbw4EVQmvddp7I4GYow4VGHtUKZusqlXJemeobTaCJlKRQKa8/HYcY01x0&#10;hGoAMorrEL8C0ZpiYmE5LD7dV6xUJEWMeyU5pnrM+Uw5r06Wq+wmnsBDQUX9vXqRT4uNSXdcuIk3&#10;LRsLokCblFyFVX+jTRJ0y1nkQcZsYp4T+MjJwZ1TO4d//C99z/zZzTNrF/79hz9wamt35aFHz7DT&#10;x7dfuHqVR37f93//u9797n/3sz9LloSLaIpmzxU1DvnskKc55p03/sNSTfjEuGv2bKawk5sK9IUM&#10;ZMii9ngrM6dYShy1mBEivexKHMvXBK/6oILMUuKAAZ3wzREAqAgimM+nzjDDjuVz/FqsyURLKIhH&#10;gtB9ohMPCD7o6bnaevQ5R/mxhmcniJuEp1kgI9ixtXW+yPNDe6NcYLbsJoStckemsLiQEC414oKN&#10;ahxAt7JYvbQRFr5C5eQRcC8LxwBxRNWNQhg8igH6yMJ4fs5a44AsqOXKYzKLdQDaiLKwo8ISganW&#10;rHYkFE5cAjE9vMmEkrgIZhvvQDNhc2SMjojCMeYURUaJF1hmGn0prwH0dMjq0TFUyq5TNV7lK6hj&#10;lG2bTGXX8Ea8pt5benUl7prUq1tdCEbQGU36DkBUg7euYRYRFdaS/JbG2CgIqhHDW1P8J0Uo4s+x&#10;w3TBjC+nDYqTzhMAYR5zc5eWQaB58MlogAw9VRqqRp3/aczLIFdM1CCC+VbwzpZeE6vCy0zVzall&#10;3iEU6dy/tBxCKbCEpTOrxKewpq/v7txkLuLRnRt7B1bO4i2A/dHbMM/J8cPeI4+feJCFLnh8Zis1&#10;KKDO4j3r99WxahBQ6zUxxLoFfUdbr+k1j1/hywZxi7NnLBRYO0tp06rDlGMoFGTKwdvrdm6ORhYz&#10;OHeuIGyJ//hMVWsOeCh/IhD4RWQeFM2G0dHNI7i8t3v4xS889+wzLxQDEF6SKL3CPBCCgQ2ox92H&#10;OrOyDF3W0K5O6k21uJV1GeIAAP/0SURBVEG1jXzLwEGz8tk+aO5Mw+ugJ/ibLyq+3SI1jQk0Aonk&#10;N2AbA74wsyYM78tLA6PmLxXf7mF6zyj6007BzSf4BUIAYmXcRiRZ6+vKJ3pVU+6ou5okxagbKuyh&#10;j2lOKa/eDhJvwoOYtfO+UoHZp4bOkmqWh9leMZqIV6146rbnbhu4XUTAQ8TnVtbXLl1ZPD65fWCs&#10;nK4Lewe7Fy9soCYhIgyn0olqKbAZ+VAIcpyqODETtYwUdE284oj5a5P4UEwrkmHXUl1xUJVl/LO7&#10;BwGz/qYH+GJx6HULeFi2rPlqYhowiWenmHR8NHxEPsMKwlA3O2XIuWOn03S/4YW2vuFS9IGwiCnJ&#10;NpsCZh55c/5KvSB123+mi4QICAi0QZWuK5K9tY4JVSOGGVdcdiOyHzdPysHZrUlbztKoenCfHiT8&#10;k2usnzuv5rDdvrE14tm3GSVHhVTKrzvmsZRcMivb5twtBNf2z/CBIrItwkSL3rG7mVNVMkHJLcrL&#10;zYxLzZVvMyHBFOPLTUh6gp5LHGI6YvCxsok9SnEH2edJpKqs2XEr9xYI8Btkt5QMuW59WYjZfFVf&#10;XLlP0XN3SSeOKJEpYjaXqLpF/LWmeiBdVrzI8UHowkr9liQEZ/2lP/C1EBCmkLBIQknWmzvEodJd&#10;JHvMTO1t6rZxEBK+4XfQVFAcBIkdrZmMC3MHygBWZQMwbktHtpPj0XA2Ay59h3XgvRJ0JGvEMgV+&#10;pcDywH2Zv7mzd21nh0amh7qgC7ctpCGSK0KiaUFVQPoimZZM9EM9mAAoT8sGVSjXRiur+8wFaaTY&#10;SdoKBL0ugjS3ZMlWaEMWQv35ZrRC78g7uFHIactqCC4nZsILUoCOqWOmCX1vpwyaCrr4NxftRaoH&#10;/E8f5x7DehCyZNyi/IwaNEN1a3tLCZlKX77QZXvluWEzSkbRJ9gWjvw5e1bplmB9BVllLo88E209&#10;af0kTVe3uipaA9Ap28ZwwlOiM/u8MhVxagGuOkD9PPYaV+7GBvQQXEFa8Ag3TMqTf4p4s6p5lAih&#10;ZAtR6sFJUWmiGvM/IqZKkttEiim/kt93/yneG3P8kgTQt7zvCI+Eb2OPGkgZSKnVlYg2K8eaGMdF&#10;5mLkTbji9vYO2OD/9X/8e2974uF/+aM/+q/+9c/Q4Xjn1i4NNPEmuTqMsrV1/Rc+8B8IqmrVppAv&#10;Fr3o/nhDRJY8Yr2Q0a8D2TpAXRVD9jJsjy1QGXYf9rnjF+PP2f82njUzJbQ0zXbE5pVKccXyOMMQ&#10;S9P6NICWXBG+dRrC0vYvzMJ0DZFjwj1pMEkLJyWsGSOlGyWjhxZQKH3cr5GFMwKzRMztBA8sif3h&#10;q8W0Gsa+OYCISGPQDkEfPe91m5UResyOtFZkj0GubdbMNaqreEkJgbo36nUYawo9kXaPKlSuzMJB&#10;TTawC4vxs9QFHRu8NmcTrCDSadG+JQpBeF0j3ZMorRpUSGFwRaQZoOh7uqwkTphGtbbM63YNoIVu&#10;MQlYLO4oSOe2RIx6BMxHz+ehKwk++as9xtV3s1J0lqdrLNS94hfbr8MpkTAszB4j4gJkuESZdMJ6&#10;1q1ZGdZ3njTm4YBEm7gaPIjyAiFmmEt+4TM/8Pu/DsrrMXPjwN7th2uXa0e6IOziWVvmJDgkxdYW&#10;2pp1DF1ioLn6VLWAHxNXTcSKAIiNuJw8wEozP8XhhBSYIV8VpogG8uBxpNEzcM7te3dfvLF1A/T0&#10;7gH9Cx7QP5OiLOJKqTZELJqV0u/LqLf4F9A3w0nNDXT4SGI9fMJRBZoJwrawjAvTYf1JA9LTBhL0&#10;FZHidWI3VcOlFY4taFQB6YmtSHHyQAbdNzOAjhV4dPfuW9785lc//fSvfuxjLVl2iljKByrKA48d&#10;2KPaF8Xw4LZz0cPDfdfgS9Q9HNLMjG86RYkwWbS1BTHSEIusHpJQg5B1MJKg0EF/NWarMKJyUq3b&#10;ksKhwEkKtbspNpEqrMqsKkEZFD+9wl21n+7DsBmCBrujxq+2YfZKksoo+tRbm5yRG1OhwP43eK3y&#10;aK/0ltukYC3fjfWUBfAC2egySNOlDtMPJ1zexafUH7telzt9jgZWhE/WtUKwNoRix590JzNYz3DY&#10;5dMU2rCn2zu3nAO/MPfj7/+ZX/yVj2F5Aiu5t7ePAfxVb3nD+3/in1FO9y9+/P3Xrt1YXVqkdiYY&#10;3jphzUx4Bm0qbclBkn6aL3F7+YzSPIU/zZGKHxVHb+IUwZp0Qwo3I4wUB4nS5OjVLHyAbfEpEvmR&#10;htV5SDYbJERNmvSWU2jDlMl+cf4Mrsn/lrBLIZoEqRqswc6XpBZnyPqqwYAjEmhm0UzOXISLiCv1&#10;r1X2/FJ681CwCokpT9O1EYyOMYyjU9tIL0fBSoBI1kgMx0B2mRERzQ7IR6KqACyZqtEDy5JETaVg&#10;w7KG6IfuVQOG9iws5NkkdKPMdt3hIGRUioNo7HP+wpNPPsFqmaTBBQDpx0K6C6va5YouLQxb4LyW&#10;yJl5Rx5QbzgzSwe/ZPolV8MWo+1BeEeB01vYFy9+T0NhvN9viWVIuDomZQ47uMbSuYnK7COL76h1&#10;RzRYbWioKxlXFQ/fkcxyGBwKV0ZCls0xhzVDEw2z/hS77Qe+/asd2qLfzqEqBMkEHu4fBA1yx+zf&#10;XbBZZEjBa6brqWnMRTLFLI/2eJy/yB7nrtIp2iSeMHEO3ty+/3Hc8CE+C607NCGO7qJ2OdPqwIPb&#10;tMolKHJybXt76+DO9Z2dq9u7t3X0CGkZIWFD0S3hTeUoopZfqv20HCO7tONQJHlC7MTyWDVYX/qP&#10;rRhUOidYPM1V6b5Mrmh7eys+Ig7cQy9lNaDeGR/LWGEjsQnM3Xn1q5/+6t/5NS+8SFvjF2k5rPeP&#10;dp0MW8MFKQ4asIcCyOjajEG3s1P0XUKFAxrYnpPW8zqPQ6eYr9u9mz7U/Wh6pRd4wM7oq0ZzcEeW&#10;x7JrbXWvvhT4hV5h04x8CSoa5r+PabN8R9xCFvWRFdABHlSC8zuLUetEEMhNQcKoxiIRFB9OzNEm&#10;TDhUDzui1pfcGJtO/yVRuGZdiKGxmNYluUU1kcIbPIK7nckG4khtsBBcheuxq5nPng7mJtOyZi5o&#10;uj+COw0kwYrooWtXpZoGzXdmjXJNTu0uge2ve897NlbPgNajK/Zf/6t/+bGv/dp3fdN7f/zv/h0M&#10;P4Yl2gA+XW6CSZDA2HtCdXhylnRMDYUr+7oA8jnQOxzRQT9uBkYig4roG+4kTLu/Wv6nULamLsSr&#10;7elWZC5BL0sQHJWflsIjg52k93wHntXbYMMUHElOedDJEaOias3oQtue/0xir/Rzt69W+m+41Y1K&#10;F2OAMRkqV05YQ44rLbRIYQlz1LJhVec31sGBOkYODopY9awX6JhKPKHDc+koLSyPYDB4Bt6ELAu+&#10;VKq4fmPxRL3BObCN2vKxt9iREE/6VSwu57YZcZJBoyBS5M2ivyPWpfCAQRWUhgu47+0nn3rqPe/5&#10;6qefftVHP/pRaOPhhy/jJwoWWMB+P8MxmMiRbIdS4V7mGyJwu+20GbH+kLM7dveyw/cZxRAbHwdI&#10;Z7Qh46RhErubCoYzmCWVDWpcGu/pVM0EFBcv26YFXqPHRtsZnsA9W09EtqfhGmVNhJyElz7AvMrL&#10;1t8jWf7bP/KNRiqcxW05IwKZZQGU5I/qNFRHSvLa5zsKT0mX8cAq3uYN0JGdogKEHQnGihGvxMVg&#10;G7Kxta1K2WDUoFFiSKkpkaWRtuzWF6/d+OLVlxguTkQHIw6Ct/4+yBYhXDweA43kbQxeUAdEqJaY&#10;ZsKpE7/mUQHNyNRzDxCd9IvkoXd2d3mH6JXgjYZxzbcpv9yQ0DffVfrH8eRjNSjIf4h7VWjKWhg6&#10;HLMOnY8gYKi7kLpSm2Z91Vd/9Ze97stpSM/m0gAlF4vYatPFKQAS8WdXbq/TcEjsi/KDT5oyGWwW&#10;Uu+aD84qxCRchebYw8gcs8ymPloBFeuskrcr51LsVaOTk+4ZMEGuz59m0rZ39Cv4g/Exq9s83ZLX&#10;JGftqxdR2MtqyEc2CWIp5pQUYl4YPXBcMt2OukDomjQmAbjiJge4AALEQGHk++hqVNMMVoahxI2a&#10;qHUGBU/MxYv25Rkj/nwEg2yFWJUW1QacIGxsKwWyzXENDaEg3Wzjec8G3+cBo21uklii0vnLX/f6&#10;P/JH/+iLV194/rlneYqHH7vyzvd+86ff/29+4v0/xW5srG/ogTqttKDyESTld5EkxhxtScaaIS2P&#10;KRHtFLkDTQHmYavePOACFp9XwMBX4pjE85BTcZf8nn+qtdsNhym1HdOlMK0xtbIDBsApFXhAoEZy&#10;tVVDLLumvLFR7rKYs+eItC6eIqwmHgYskSAoMuED6y09BMDDdXCqYsGp6ni/9i/8VY0rlzGVIk3P&#10;uT6Pub/r6DXwNzWi+UlAvy3MUKAYATxCAtpnZSLqxQI0jmBVW2hsaeRYyO5AEqOXS8asYqCYF50b&#10;+H2tJk/T4B53L54HlCTbY2I8isqmAhpPmr0YXxAWOuyJJ5/60Ic/9MSTT3LCTIowwwRsLt6JjcNS&#10;SspzIbshed5ku3kKTf57dzvEjn/aP/74DhTCCvlpyOLu3c0NVNX6+bV18HnA210fLlREpVI++IvK&#10;kEIwuU79TsI1xA9YA2lJRyMuMTrjTHvJcWSU13JrREQn8PJiriBkBUCn0tKiDQSUox48FGGFL/7Q&#10;/xWIk9uXTCD0kL5WQTwlrurtyYbXp8bdvm83RS4NDZC1SQg+IOLQTU50tDw/OgykL9YBR8h2FDmn&#10;oD+9sgui8/A2BYfXAQQd3P7kC1e37tyjxQftEpdWzkKnMqT9gX2p8WJjVrjzPk9ImTKfWVs/p7AT&#10;7GbhlomF1VUoiaIKjAc14VTZifHSGTweVdHBkGk0UEcrcezcpbTYikR8lrg4fGXUnoHR8aZnzj7+&#10;+GOMy15YJpe8/NFf/VXW84f+0H/2yU98/F/9i38pdhY4YWCZKtKpjsZN1sExNMZSyWW5trShKc+z&#10;Od1PfqmNjEXq8wb+sb4mJ/BJrtw954sKqCIPYpmyjFzEyumZsK7pV2Vj1jeBAkXDdKMYaqmHTlKr&#10;n2QlkALLi8CS4d3k0NkgpggX5U6wHyaaAoPVyy1oL5Dwfp0XW62xHAWseYFgYp6W84POQsd9orZI&#10;5QPE8YujajLADFLselJDDqJJM8zYpYvbW7fc2FOjcSteWP1TTAhhZBYR6YFBEl0Ml3388ce5NVXs&#10;+7u7JB45CALVFy9eyAdSBy+swl+k87wiI1x59AqWXYOlIynkyNgYepgtnT6MURl5bUjAU568aew+&#10;S1Smcj4ui3Tikz0RRXYMGnUbUdT0E+fFwrqS6mM+WQCvplVQiQhXST3NhpSMIB3PnZO8jzuhwpKl&#10;Jg+57Ob59RbLIEB4p1YhLUq5bPkFMtMDO02R9DzcWdZD7PaOfeqyCUviT2fXlr/t277tM5/5DDi5&#10;1nbGXRjZZr5O8GygXy0FFljtfZXgo1RP2yl4D0QK+qTuwpVLF1kYpwPAQfc0n6lk7LawT/SUKlN8&#10;1x//Y9/xHX/w7/7dv/uhD/3ixc3z2Jei1EJgtsq7455vbKxzkbQ5fUCTGQIm+HGPPvrozPukEQnk&#10;GQh5xuvcVRo41SXtQ0PbcdkTrMPtF7oT6cwtLOvrqIH4hYUemPOcsqMlPw6o5WN8cT8N7NwKXL1U&#10;6yj0Jsas0wkNhuzpBDyZUfy7TbzwpPh+3+enxJQj6YHpbYlvaDhEbdyVdQfbHDXuUWBe8RSqZCqM&#10;Sv3qZGdX37+5tfXci4y639qzTTQNlcjgWyQdJTGSBnzFaPjUFU8FdCxUQJfkzKrIwrkHTLXojlg/&#10;vUMX69tdD4/QSnGjNppF0ICVivhkmqhAkZKg4YumScikTxJZC017JN+aHIJYdqYUKibe9773ffu3&#10;/d7dbRoa3yARsb+/S19jBzXZZ3RUb3YPv/Sn3IXqIgydaXg9P5bKIYFkLVPNBJy1PYbKfY5AXMZL&#10;7w+qFfnud8uBk0pwh2eP323pI3TZlbMVB8HnjLq7WTi7n0xWPE37whiV0TH8fUkJOdC++nvly9j2&#10;oA973y/9U+vj2YQuYLaMboKiPPAmpdvUztgFSA7oK7Mv+ZiTjSHXO4dE5KA2/TZBEbVtsaSOj/cO&#10;btNDmX2mA5fdPR8QdNKeaj9iIsWIofoZCDWmENDKlM59Xtz29qPvEo9ZKMVMKEvDkD/2dXPuE49w&#10;TZn5PjMtndHCDiIXFUbt4p1/wlTNhHP94vZ6Fh6QSXtc1QEIcT9HVm300mOpPeWZqBp7njlY7EwQ&#10;u2ZHc3YafUJZDI26qYAmoB/sD94/YFOOaTlE1guAs9Y+G8rF2SomkiLPrUifUyhTgkpFETKapFKJ&#10;v2dUedTHLz0899xz8J3+cZKusFJJFCJHTLe9HORAOVxlU+qfCUwN6HEppGYZvwueSZt19VCaWfcD&#10;lR4KgBY9JsnE+1/1rnf/wPf+xc1zG695+tUcpXHwgItYCSYzWGpoQjjUFIiX8B88INL10MVLmqQ4&#10;LvWYWj0QWcGxYZA10c2LmypG02cNKw4BImdN9fp9KCM5IeCZxDh3fsMmrlkPmU9AllbepoDWuNnc&#10;PO15kdG0m47M9LC4ta5qYomtikrq6P7if/0Hv84SbJMSKQntM049eY3xsYOZ42qBoqlYx/s2kZ3n&#10;9WdolLHHY3B1jlCUUrUEmq2pNlyeoNNOwab7B7f37tBvepu2HuTO7gAJI/NwggylpBLIpLtjcA1L&#10;LhtX8WH2rMyPg4yYMxE/rN3msqvzNRvpt5su3I1xzwRWVZYH3LiQuNQYdAYiEiOLUikbsP4SPYdS&#10;MtX/dawyiZ3ld77znZznZz77uXLIZz/9GSS16XXUY3REBVgv5dagYOcc3cI8b1ZbdVK+rXyBlxHT&#10;589fyO++lF+RYSagSGzeoc++vN1MZb5rPqP0WqnXh5V7888K2TIVetRoqS8DL3w3jFF8S7sbpyGk&#10;uWyiw1J6l8dPx405i1I0CBpPCsoiEzT3ignnZt+mGFlZulofXi35ulSBq5oh9bf4zDENHsXkKGo1&#10;JaZufz1N7QBCophbQXYjKjVvBUggfF4eAkLEADapBCl/6e4rGRyA5pvS973WoHMRSIoz0LhX/lud&#10;b6SiUX5aLgQg1F2VDqfxxzOZ4pM2wpXmHVzfPfdqgVk5gDCohlT+zFjXyBU4Kwe0p0X0BLvs9bvV&#10;7knSU70mj88ast8aUuqkCc5YClE6B+3Lt/iw8Y1ADPlFu4F2fVOdkfwfnBNRiNTFpBQr88NS7twa&#10;Agku08fT7J9KzgiO8oIiDNGTyAVavmEKYrGYioyd1nzuZPGEsxHTMmMg9hETdnPQLbZLkEihkKvD&#10;pPg8ECyUp0s1JmjxOisllKFKO75L8IGN5IKDDWuDJ6GNZfn6178OwULonDV/8lOfZDKkWEEQqITL&#10;llMjxrGkcnIyR7Q74Qkhehpe6RmHGEVzJyEFPo2FNVKaB4TlBASh7pR16QWt/fclrdy4SyEfAXco&#10;RlNBDccJyqvCdnMSuJMSUwCYDwgDlekiprkmu8Dia81A+tzdr3/ft7xDyZVWLFxfm9MHS3hu1t85&#10;qk8EexJ64T0hmQUODx44Ic5oBbMDuNEt+ZNwFzqxhdR406KVBVpL29H0pRvbJBL379zd5x+EwNKK&#10;AELRIVpg2LsK2Surk/XWeZKqVuuyImQrfPuLqUUKC4X4SMy20bZwwwKzoUgmN7ZfKb/1shX9GYYb&#10;HE6TzAIuGC43KJ7dbb2PMbLEc7d3937j4x//AqbE7i5EzUDrq1ev6mAKmFGYQtpJrxlv4jDKPEQz&#10;UPIA+27duEnWi0erbK1OTrPmzRjXhqtKBz5msMzWUJ0AjnSwhTW7Eb4RuyklnbB3eSfvTt0SyvC+&#10;IAuwRx3h3MZiGkejfLmcWdI0Qiq0gyYehLnM9fHJ2juZdwpQbyjISIosIzI98RDxWG5B+kw1p8/H&#10;6mMa1U2wMikaJVV05/Cj3f8Io0haxVM9GHsShBq9OHySyqt+WDMjkQd7VFrBH+GViRAJLEZ7RXX5&#10;sBmbgFmNXuJPRH4RWFxJapk1g009S8rA81gxEkuN7EGIPyFBSD1SLaXnNscwXj4cSuexKfqzLUTc&#10;+Rbby085GRJKdtEj1vRJ5jaXqpr0S+08YMTcTTLCO2UR2MDKzZ7XOOgEQB0OOBWvVqJlzzFRLUEk&#10;mkH0m9uS1s/+eUv8YstrTZ4BiVXEZA3z7Axv4fbzuKBOKkOw0NtRvXUrJrcxziAVAELp311/KCo/&#10;MJJhBDA9Oa16JTfrMCWgpA3TylFlh/wJwCOlsG11IOrDqJLbEWAye2ubgSmhhw/MGoAIOwLowvlP&#10;fPJTBJep8f6VX/koHjeGlOnoiv5Qcgm4WxdMRyr1T+4+9eQTaHJGSrImfHQ0o9u4JKjDLhTNeXIZ&#10;5zQ6ig+LyzBIBjvMfF/V7rzxaz6MNNB9QIcFRmIGOT1jjSiHFPtOLKfMXUSWW5Di84ojdLZg4gFz&#10;5PwcdKc45f7v+7avglhKppyXfJLNkT5gDCDrSH8OzxRkvexBHMQeBhuMfnvGj4nKp82jzRUxoUt2&#10;PA9UCnFYuXf/Pg09dvZuM1WcQA6harrlkTubX1pF46hpLXVxkAbUIKglcMuh3icUbSYrD/RIw75Y&#10;ADwSaShLtJ1mkBtPAZBSc1/VbOVMaIvvBrRpvHgie5+/WoFTq8ioulM1GJZ148Bgvnjj2mc/91lu&#10;yZljUiAXDNlGUsjJA4NhpKk8oyqwIHAJm7wjTTm/ymh+sp+PP/5K3iSWgsUaO294lxwv62QEvVU/&#10;afGBf93CwoiMgX+oZK+o5f1IiRGLaHiqdmKr2ur4R8bZRYQPY7yUvWcOR4t3eaeCplTebKOI2jbZ&#10;SNOiyuvGU5JLOGXd24S0qzqH2Wrgm8YMWpwq6DZ2ygmIRZXzpwk7FUMWUk01mQ3mctVa4lV+8fAS&#10;Pk69n41clNeBo6hpzEEpE7s5yeGR6uKnQQ2auKqrpgBokquT/hOl4eNMND/RQJEqnlp2wpeMQFQn&#10;msPnssvz2PkchzASdZspbcUxnMXHGtAws2zbruFacTV5sPIoFy9IQIM0cA9swAHXjU9TWs2+aeVF&#10;AI+QXeUI3yUcA2NyzRFlzjgxRBIuBe+cX1/jMwYZbB9tZTYXUfPNxzNLP2suzq2tWs9uJzvqqw4Z&#10;/4TIOQ5MjWojlJy4DT2wAUZUyGIbgpmT6YiqgekcblY4deCIs5Pi26XeVKb4TpSQHf9mIU1mG66e&#10;oesAbPgd3/EdDFr8pY/8p+2dbQBmTIDDplqniYdyuugUXz0aJa+dsrQfot3nH3nkEXvDJXup32vn&#10;jzRdyfEbtkJJh7R0nTPfIJaYZ+0J1lIMzFGLIsZKqMhjTLzQV8EFEkMLA2LKoEza8l7QdmrHQi3S&#10;asrQLXyPmFIEqfy7HSXi7lo3jlOUMzNWKvO0AAAZMyrD4L4nHcKD0Jj7Hs/nn2ytLVahpJYrWZ2o&#10;1iBwgch+MHdrl5YtR6ST09H0NmIvU5061JlpC1ZFNnxcaQJeu2ymMoyVwYexTzRM2C/U+MqZ4CIG&#10;4MHHYoREMOQ9pDKVkhEMyarjREvEfSUlrslfum8grAIL1lDbx8XrRsvn6WN7dhXorQdILQY/afTz&#10;8KXL5Hl7o5kBFbZJB/p48chrFk8uNKJ5gGcTKrTwEnObkAhV9EGbZVxO0m4+uFrXF97GPhhKXtgy&#10;oYI+Jp/sk1ZSh9u59ZA15WciqHVO05AModlA/IjP9Mi88NQtjzG4pvsynKXb4l3uZuB6YURTsQwW&#10;ESvgu3V4Pco4KD1Tfuk6swwPuqKzMqU7xj+7ad3kvm/fsknx8Bn7MYFcpgYl/8E1kOgQ3wHPdP3j&#10;FVB/j5KLNLLpVs6ZJdu+RW+dQ+KdqCAB5s0rRECU8v0wbQ5IOSBcmlCdqi0isnOlvFRCtIaMBhHH&#10;kLqyAtd6IpLraHidJqL6JSJqNM4jC8rekJlA7Amx96Uk1K3rxvKYHeVcM7On79vBhxBKVMTYBs0p&#10;LVbEpbhOayZZJSlqYNsz3Cv9rNNGLdnC2sJB2tR477k0AqkTUQeC5/XVBqr+V6FRG6hRmjIsH5Js&#10;sidC3CMTanpz0x5391y72xaVqaGYokClDa8WqQa+BZIgukhDJcZpUgsOfT722GPA5znTX//1X//A&#10;Bz5Azrk1xslkKJBjKiWSmaQLy8Ow62VZBszI3cUU0Jdf1DsezwntFLsPmt4R61vb26jbhuYILvev&#10;XX9tXsJHfh7ARrKyM3qLGe22VxYpptQf5pgF405De4EJQNsGM9KRiow0WdAyMl/HEJRwvVB2Suqb&#10;6G9GND5PqvK4Dbtfr4G9jaMcXHpY0vNLK4/yhuxtExNXub9H+1Imtd3bI5J0eLx7cLB9+4i3bu3u&#10;IQ5Xz56jSy1QDTu4p9ftHUDWU2N1pHZPVyiw5VW0mMlJ5hbkgtxWGzXISP415KhxMXXgLetXWFct&#10;RaA8gHsMmYSXFNYcSJyA0jFf52HHARsrGpZjSVA41NraQ5cuX1w/X9Lh8CrRuoEzN3DygEd/VAVN&#10;XjVALHSGE6K0OZPnr1594cUXWR4iG2GQZShJeadLguvYpVCM11F3TqOw9jNaqZtfdgqecrQaqJSv&#10;JNVqKvtNTZBnWop3qj+4bbmuGrQyogTHO0QkOaBpEt0YU1KW661DsQLti4MOv/G+I5r6mQyvDL1F&#10;U5RtHB9nDY38o6s09Vk2Ioeaj63AZfnwcBGsNHN5nmB0htQYEp2W8SUCLmGrnq8+nwJ69KGFqxkJ&#10;Ul7qd1lw94d7WZU+YagbncgTjTVXizOlY8j6iFRj+gZgtKTzuAJpuj/V1mtn7I9czYcS7nHYLWvi&#10;vt76f7+lo2ktF3HviVnFv7f3FrPNqPFY1sUpqcxePVkuVaOnTE14lqXZeMihnmfo9dpTpqnX7Ky7&#10;gRUuPfdJBM9sdh+s+enerh/uJ4nviZIUuTwT/TLR0Fj112eIo7Y+6YA3Ic1mDoJN8EwbsqjAYp2N&#10;PfbN6ukf/uEf/qmf+ilCr+tn1tCUirzV0SuC2vOCoMgM0W6PW1SAYjuwdRZMpmt8lxqnyKGIWhsL&#10;EqHq7c4dpCRqAIGu3ExQQ6czI77a2crmB6eAAJ7l+5V4Wg9kU1B32RlkkyI+qUv+yO9lLjiI6ZPB&#10;cRhfSsW8tam1iridPk28N+n2B7/9q/gz4oaTcTjWhAL2o/fUD4CjCf90WonptaNDrkUYqD1lFFtR&#10;BWQeFG6y5Hwy8vQgpg4WH9mcCIYE4pjqcOYt3trbJ5G4d/vw7PkNrAumaO/uHdAUCgGC9AxZ3714&#10;8RJnjmuDbNImjfnAaaVqBqfgCIztm7/iKzAFdra3wUHyyaSYBuYBrxYQI89lADfBYgNMYYND1O/W&#10;VvWhJkPIxfnKWEPpOZSGepTbjFJp+5w4m6nEahLIJ15aWt9Y5+OOHQFbkAYx5lRuH5KLqDTn+p5o&#10;VehphpvsAj8cnfCQhtS5njl7nWabcXxsc7u0dOPmTe7xute+9uknn+C5jA47yhYKfjmbBEmTkk4M&#10;NT47JkDgq9piCd+29Qx7WBatbGo+imW3GQJv8jt6rrRbDGUJQgf2wf3NixcxWLDuy1qF/XgXmnAR&#10;MaiTEfPZxrDktXEMzTXfs3ZWD5JEDZhZctb2+NcLjQ1ixokaDVvcWSuC0sctr2iXukT4qk2NRKdG&#10;IGUaErjxnyW63VJ/QWUW+UBf1cpkGrmhmKowYbKFvowpZNCR++MUmcT31FTmMzhEN4ToUz64dAqY&#10;gS00VDKki60rcx/TH7BTSKxqgzCM6qaVqKoo5iHATRASFT2ya9UVAV/e4fPy5SmyC3gBOSNHI9mc&#10;ltQFQyPTtadsKU3mP8NTCc1DS46sBa2xv0+QraeJWiGPREjEDg1SsVXXDA5GeSBbqKogdIuCptkD&#10;6q9n7SHaaDSV5fEzUsGhNARvZgz2tJOljo/u07aj60dmsktMWbDeLSlrihhsp2d3LXsNZRKyog0D&#10;nx2Gx1foWZoqVjoIvulNbyRWQByP9UFw9XKaXmITGDqp+pqSXjxjFQxHPUKmJPA9o/TJS9dJfjfC&#10;OXcCvPnixU3aH8fGzwjHfIaKCjN5mLSrS9AA1GLc9+496kTAeLz2NU+zRbvbW6nTAQButpB1SjBn&#10;11ISZG7A9hK2QjWgSgsxhqbfvH4TQCNBn1dceXRz40IIlc6XCZrfvQu6hm9a7bEqLFqDPEJs8/wG&#10;z4OwoqkOCNSltPdRCWkKiEPauy2eGsGPSQLHGhTJBBmh9BRMwW4ZmMX2rq0sc7VHHr6y+H3f/I6C&#10;/pzIYx52gB/uYakeHaJWQCbTy9Qg94MTIHDGvFvuyVrvHBEtEvCPRZ7CMKx5cPJQCZLBFiywN8Kd&#10;0MccxZrOw33x5s3nX7phab9CAUkh/XIG5IP9QPAP+3Q+S+hZh4pqKNBHR3eKhzUjTTcfGg5Ym+AB&#10;05sxHGUi2C2j89XaGseAyLC1KUUxZ1ih3cRYjIYDFmxK8gZ7xGSYeXnIRWo5aj7AGyEgMxyVYiGm&#10;BBtJ4q2sIJod/ceB7e9BoHV42XKbvUX6qN0m51S5E91ziLixyT7OgS/hA83FWVKhF4a8feH5q/CN&#10;nsRpcXL2yUoGmOvxJnKE9TDrRXmUtAzr3N3fpw0ING1lSrpn1CHlMzUPY9iOpnqssHpbCz0x0/qq&#10;+oxLp4Fwsbdnzp0Dqoo05K/xf233UZuLB4mZtoaX4zMEk45Or1HdvSpgrm6fF09mhvcRmm5jKqRB&#10;PDv+JoVFmh7OPLx7eIRr5alYXHbf4RcImY5NKdMG0eE+uPiAhNgCgWfIoxFyseiuqJl+S0cwXprR&#10;J3WV6EcjZu2wocGe+unEPbppPgIUqF48g9VkMVRkN1vUeqXY5imUT9FATTAbOg7FozvBc/XRlOMn&#10;J3RqSU0pA65oTASpaGNVWTYC2ZdarbnonBF/FeRu8Rcn7IBtHgEBSmG9DfaczOKsuHTgo5UZ5XYk&#10;RQAsQVp02rESSg3RvE4SFQKN4wRzFy6IAK1J0fIF3o/4G+0wEVuccCKBcxuYpUlf6zKumC/hslQV&#10;hfXIH7IbY2o2IGhouHSCSK9qdyr5CU7h7TIVD2ghLj7x7dsUKUH8VvhkLC9qPnZGERFIZEUJNhNd&#10;XDY2N2GcNrN0z217oYcGuagOQd+eOk1Akq44bB1LXT+3zhdv3Ly1vUNSjOyONgRFKG22w/MiWPSe&#10;oym5/dE9KQcWQ3ju7O4R+UYiXrnyyMa5DYgofHofzWxI5Z44ItQtnMOJ+HzWi89zWkh2npdCbmgS&#10;hicpL5sbBjdu5lg1nbI52ygpUFQ5bUgLyt3Gy0k7IsFYP/OgzVJCij/47b8TaWs6WI9ggG05G2LN&#10;3NLzm4FeKbui7iA9drxhjBYsytt7NLVB066mN8oDtPqZZZrPaZS4ladP7Rhkgf9Prm1t3XTDsGvv&#10;MkWAQXsoVuPcjH0B5NemB4SqIFaJT7bnIvTgQzYiDpBizW5DbtSzkdQSN+NsnliXeEOpPsIAreVo&#10;P+gpljQLTCOIpTCbUTEqTcExgwzrjSY/plwLWidiSPVb22QQdBsBx5UROSRwnd7TjjelcIuqCu5+&#10;89atyJbhwHJBJfVo2tJCp6mnDGEcqpgQQLEikdnci2qO8kzEndk8PezgMaQq+yK2HK5tCy3M5YxJ&#10;AJrGm6yzwMWiWKbc18zErjtZ55FnqWuskcI/TZgECqbEP53Jg9C0zUAqzQl88AAAnvxrbG12IHI2&#10;7bxmuMDkW0iJmOOI9a09krmIEaH2+qh40qNMeVENr1GvHD+exUczrUCcdTYr1yBdXcX7AE4zVCgs&#10;rR1Eg2OlTEzNlE0HT2Cre9GepHMDCPBeBZBR8Zie11Ir4j7dLaqN0h1cm7EBhEaTYzmMvhBGqHQC&#10;pIGxOWnuXEGvxD916sLGhkEfy8QywYedxE2BTQLPSl8XQ1GNOPEtXv2d7ya6ycU9d4rrzqzZbVhq&#10;UIZCJp4rn9Qhpuwn7dGxiDgUMXAEHp3GkBiOU4MMHVjwpsfcPJkvvBH8KnUJQQDbBTvHgB1DJEHz&#10;/An91ox9qaU+e3+2TrKOfAq2sd4GvLXGo4hfPyzQzc60CayzfRhw7WjBQs7hgqSVBxdpNpKvUGCI&#10;9OTRNCoZkbxmM78mnNc3NhQCS0t8IEtiYKagLHrosiNsFFLeKP2iodEeRKKddvZI5ERsIr28Ty3Z&#10;dNcdSFMgZAs3VYeKCnYSLo+AoFLXLq1QtloQNHTB/ij9185hGXQrNBnnR5lbp78rRtJ0lw0XnRxM&#10;u43aE3FwT2zPDSIQfal6jcc2IA/N8EHGdonMEeCIt0XM4l9479vgP427tiNK6w/QbWAcEEDu8jTH&#10;nkvQVAgyD8SFZrZ3nOJs6yXRPRiLAqTsjkTuAof6EHITjX90vE/Tj/3bO/uHBKYx+x1PPDe/dnad&#10;D8Bz1I7zE43DvXCNOSwsSVbGtkolYQ60KBKWxgLZX1ZojjEGnIU4tRkRMTWT0beFb0rq+cwsdyfv&#10;xdgMyTYKdhoBV9riATkse50DDYyVgdpIUlt/PHSJhYL2EsQRsE3gBAHhcSmeg7fe+BVvQrc/++yz&#10;YuCnMhNWaP4zr8SeNB94NBFaAh5MpetLTiO1itnyoYz1m1OW7BR5xEMkl0rkjqIgAKFRFtWib5GQ&#10;fSOP/p4+CX1F3CunShlVP7UNWZIwez0yH5y5Kl4haAF93mCOIWNosIuRP9Pntp0qNdCS8OD3OIG5&#10;dbBAScL4tN50enxXMmWcxLPr8Y3ebzGm1BWF4igvTu5hDeFNi+VFa2pomo0TJ5ooHhEGqG6guxAi&#10;7KYRQrH4XMpwUJLGMIp9sbF81RAGENp6exBSnOgqDHXbVCWhORylyxmaXRTX4Ag5kaABjc32U4k8&#10;lc9h77EfGBlkXZA4PAucwi97e24sAiLH13kOElLNc/aqeRRPHzsitensPNZ0VJQVEIowDYWBISme&#10;TbkfosU7EPtEiSyWL3oojYVVpRaSEBtZZT9l6nRqwGjzw2Shxsx2d4K2RhBNMHMjN8MD8qq54G5n&#10;8VRpe9ynnP+NLkImtCU//4XmTISHuiQ2PpkxK1RpI44FWSaRanin0Lkeej08rBZiv3DlQ1cepuNQ&#10;qZT3qUZuuyuuTGyQz+fJ7qWBieUgfAWVBpm6VMq4LTyWlJxIe4oqm/kb12+y29COkGCnLtj6sS1x&#10;sC89ekxPmswhQSx9tI2Pva1XqWVb5rSAx2C4ICh5SCKukvrJCSFsPrxxbp1F4mOLy56fIz4JmWju&#10;COUf3jwuPqyES084BNGa0b1aUmVY/IAVRHjatLE2bH/2k3/DV8lpnUFSf2VxJJk37GgF7aNmfmKO&#10;CW9osXUGG3OEgiVtfngsbzyYYzAOf8V2N4KuoY3RkR6sJw+svY4pv7WLrD6iItE+r/f0lMEakc8A&#10;bSaKAzwDJ0+MwpO2kF/OD9LWK2NFQOV0U12YpytGUlnmnsI8gvNK5W5NTDa+WX4TdlbpG6nHFxWs&#10;iouC+MYXuVGEi7JSJ0WZNMAAXLlFcbJ9hsIVrpuwhVpB3ogJhwUKmvPhR66895u/cePCxi//ykdU&#10;z4kR8S32mtMnIDD66iCpg8EwF5H50+qY0Tg/43k4Jf06hBGmgRuuRA5mlj8l4udLeQHX4X9kVATP&#10;yM7wfu0Frt8ZTvw+EwRdcJmnyqm/d6sD4HVb7CiETd0WJVktkQoFZCIbXjM1qKne6OhefYteZObU&#10;F/3mLcSisslTn5ogQ7rCMj90T7xi9SyRn1GLnCYPBokhBv7EUeL5vulNb3rd675cncN8AGiIkGSi&#10;dQ10IgK4o5Y19MMtkvTDp4sqSh+uwIFKJ3CUlJD6+PB8EBTRDlrdvIIG0d5JcIkL4m5x8ZkFFJN3&#10;ZPm4heSU2Qsdc7OxvmZIUjQ6YRY9MBZ9duUst6EDWnJCJwrThKGDW+kUdqOCBksnyDYcBMgX28zZ&#10;qWREpgbrdbkgacgS8YSwYEMuXNzMYBcTzmcwVx/YRsZZ4+6YFQNC8xL3Y2lJaCt/WyjbwB3JCeIG&#10;JZhqFB8zN20+lvdbyG47XMLTAaK5J4oCPQYeUJvp7n0NprlRLFNLiG8JjtKk52iiKtJgH1nG+RYh&#10;w+02L5ynp93FSxfRv/yTHSD9A6kvA3amy2h74N2/R1TKKVZBR3A40sPqKpA7kpnbO3uXLl1+5BWv&#10;aDPrdlfhFsRk2K4ztJu3b6FGYJPwyFmzi0Yg7gJtcJTEHP0MzkNXDovhYYk+O+IVWpXrsU+Jexhp&#10;nABFRFw5fTHvgeEav7JGD1j6bahkJjy1vWLx6f2PoBwDcUD3YjjGHGCUHXmaVLEj7gmXIdMNj8CM&#10;P/h7zCjWhGxgCM3Cdki+kUoG7xm5YuMrWNqxDknyKEZ1S9EGKJzIkVCPDXP9fXkJtgY6TSLj8FhB&#10;DOtjX5c10Pj8dPxAqiRg41s7jCawngdJrR0RM4ODqRzhCemFxlmavpODdWwhRHkjHgtxpuLD6pqV&#10;/SLdEjGOr6B6HXHbkXiUb1HXytxRbB0Z5COqabSU03Ihdb38k7+aI64FNG/yza+3Efi9excvb37N&#10;1/zO3/k1v5PpLb/2ax8lSqUReX/uiSeeeOMb3/jpz3ymAUEtmhSfKN+jPCophrisfnpggjjqKlYq&#10;pi4th87QaVfn1LLjxJUIAfJkVbTa5VPv6RrO9odMD9UuOJbUCFsrlOPIRyKNeg2I1d3j/CLLUkXm&#10;Byb4h3lFqBCek/Iiahvd0wwPbyM1tbw1TKyNKodr/3ceqGKUu0n3lYx1bqo5uBpqxYsXEpeJQRUN&#10;4pL47vLSm97weruB37RoCE7hwaTtRBbS28foC/tgKGCKznOcPn6gsQhpeKknG9PMgLsiewIFppXc&#10;qNjmMWh7wmFgFeqop7GihliM6HJVsxYKu1aEJxbBxUkaUnjBk6FvewQ8N1vhhKnTSCsMFIMkaBR2&#10;eGdn28HVUcDMrYVWbTUXa4OrYYXRyTP6zOg9sgTXuLGIwf937yKV8DIRFhvnzyOpJToVC7LJCWBw&#10;apSKkTTEITwfYhi9gfBiDf6010RQ/y3rTM0aHTtptwRHG3tg2FYaPCiqNJjJXhyZqoVUCDdz7lwH&#10;o7gKjI+oLINnDcErWSS5eGM+OOiOdB0TBTeVIPABxjxCBpwgUXjK0zF4kZvrF84/ChTPfQZSwUgt&#10;cbFmDlcsN9d3W1zAXmTF587hqS9u7+2cMaZ/Fh8eYb11a+twf5ccHutOswfHHUBcWLX+H+A/2lpF&#10;EZJru379mgKKcTAbG/oHSdxDNcQgTdKKiSIea+C+oqlZMTVtbEAeljC77mlQALoCZ84SLYEE+a5j&#10;Fiy/0Ergd/eKnFkNiAzpxvxXExxROptWBwuLdFfk7owRXvyv7XrKQDbdHUw85lPGXDPByJ3cSycx&#10;k/2EAu63cFiebCm2FqgVE2kHbFyYTXd8bewscAOkucA8P3/tpV1G5AGuy1gA8ANQPTYkrrFqCiF7&#10;7z5Foz5D6nQim1TC584CwrPxoICHs2fxSmBgiSnRDW6BQjYLalGZsBBinGabrF+vWarmz+wioQV2&#10;5g47YcFFjinflBGpSS2LVsRHVUYjBLjTikg+wsIa1JaRdFGW9ZJoxZKtwE1617vecevmDeAPzEi+&#10;fuOmeIbllccefRRh/dnPfa6+vzI06DmI/tKlizO8J1trcDNFkhyx4oytpiHtJAWSOSADo1zQs4XK&#10;6TmVWERktcJNKzIivnZEY39yS1AFYlqmHtZh/lG5hwiWBDNASLlsPMGWz6yf9Zj2UVm6vCY8+Ycz&#10;KhL3sD94rCTYWPIF1Bzh63qyXZaM2/EqRCwh2jy6q2rcoEfJS3oIro9HN2Ud/5nLqJyD9GBJV1+8&#10;evP6DeEZ07QEVrVPgs7wlOE/viHAS6TUEdarw3IVi1oyHQ2aLgot/tR9gcgJzBOMIoQC5djVL4Gg&#10;9gLPBd1OdxNJnXU2QFFByZnaczGFZH3qaHEN2O4AMZDkx2pZ+z1npNrIlFSe4EI2kiua6ox3jB9E&#10;hp/AWQ+Ie62ta4n3xZtIEN6ku1D1XHE7DRepL821gLE5PtzbJ9XPhcxfGUbLuEuYDrlszcWYJMsz&#10;kBWv2m4BF/ABVlJ3ARnb2D0iOM+qdeQ7CR4aJuU62o/D0WyYkbgIApGufpyw3iexhRXM4cSmc9y1&#10;n9zqtOKDUwlsniMgfebMlYevYOLEP3NLDQHNPXjVU08CiKLykLWxUowUjrsTVezMnEEEXJC/O8kX&#10;C8kqFWZFbtuZ6M7R9ha/4FucOn9+7eLmBSHbaTCtvwuQIS3OMdxd1twDRkngIrJdF86vH0E5geqK&#10;IDDY4GKQHmIcde4JZxmLM0MG18zPc3cUg9YJ3kyma2KcoWhx/iRI50lqye/t28vJGWAKpaHJIFDq&#10;PBQ++CIBl0L0e7t7yQLx+9ziX/q2d1swFmMnIrrFe9YQIy/Al0h5wU1D9IZWi1ptciMNZCPL6Mw7&#10;QubaII4KtP4Q84yfTBa/fmvLrnUERuRw27PLKu2W9ODk4PBOhpgHNbxItb5TEnhg7kCVZ1WCseAc&#10;nr5ue2zHBHB7aeFoc3Zai5hXrH8ay8LPOCUyxKrJQ1gw0beSSzs128KpY01iP2pXZoTC6llAr35K&#10;r20VVBABI4zHUaOhUIsxnXY9GhmEfJBE//In/+VP/uT7v/jsc6Yil0iFzb947dpnP/95oELeXdmX&#10;9g6a7cdveMMbuC/pkTwOQSdsWIEbRFQ9iuAIsaE03JBuRg/cjG4IVoCrBUBhIkRnvwqsm2Nh6bGK&#10;Vk+ipVO5GqYHNForvlKyccAYJvIrF2UFSuR0g8GIU8hlSnoCvgbyEoyxuNH+vxxNAkHIV7Qpx9Sj&#10;qf9RZSB0QUBYMwQBvpHoF5iofFFixvXjcXyaODSwtCvX5jfnXEvWmFPyWlg5rK1NjgQ0acYu0dk0&#10;NodTg2FpuOI8c8dHdaWiMNpW06YaQr5s2jDY/IYFpAfLxeh/LQXW3kwfV3Ui3xFWGEDVZPtzZ3AC&#10;5nix/sp41ssM3YnIICBQSKi+EXwO23AK6tX5OaQTxdCuBygLEM/VlUx9E+LCdXheXAcy9KzSGuU0&#10;Lbp44QK7aq++RQEeMJAKPhNYOHEWYcouklvb2aldFLaMaN4GLWWA1whPJPQp7M/mMwtA+hxNaf1O&#10;tK/CSzAVUsEJ0Y6qSo9MlmRGaYGA57rLS/GtIj72OE9sfnIpUd1EVJIujYZeUhESLwDeRDAX14GI&#10;v0NzD53XF+NFBMH6+pqxBjs4Q/WGhgjscE0WjC9V/VGW5zGF+sSwihHmPBf7OqVGJqZy5sYeWtzE&#10;iWLVMt3v4ubl4A4Z4X0LfKgcgkMcdDyHG9ebFC4NS1dBuawztZXyXQWdhmkZn7vv0/fKQnBziTw7&#10;2LM6lJwCtaAQFMaZpIvPtLq6dmatWhweR2VamUmgEk+lw0Ya0Gx5i7G3xf3dbVQX+wFPsxyCV3aJ&#10;USo/mP/c//jn2qlWM8eMbhJNGVPGvW1ms7rMbXhTxuPJooI0D8Ln6A3NBsbaOvjHEP7O/gHPsHOA&#10;v3HvxtaW/8QsUsLSqEXMBQqHvtwcuUl6oIWHALNscSSf2OrARlwsDGEhtCAh2RovnhAI3MTyjXik&#10;d2gZG8quk951tqSqZght13q6hOgtG01Xfq7gY465GNK6K0wOuhqrIjtoboPIyytrRe+Wn0keSojp&#10;kBnzKll4wUy6b8Dsr159aWuH0QpH1s8G0I4VrIBKTXaNNd5ExSqVggKsRa9/nTKcyrgKU/7eSsWx&#10;FVMcI0d4357QILKjbLtC38zvpa0Ujo6r2c44gq9CnP3gInzmYA98zgIhJk6w5ZF8gBSmFmggcrWD&#10;YH0XrDJO3U0kWn0gFmFLh6kFPr+wXt6m2AiJkV0qlb3cqmmEL7PtGW0afXlK+S7tnRXP4EqSdWo+&#10;nfdBuzI6CZOknweYz8XPnlv3W3c8NYMd0WWpQvCF0cb7eNPuc2oybWNGM9Vg0ss2kd2G0fzuggaj&#10;DDOiOm4Xhw5Nusp0/OgL/nCfzcvo63BxSJE8ONW8aKJ48av0g+Mz9STWz7pstw5qWVle37jADt8g&#10;Nipayc3pBfO8Nt1m2dBm+oKMSYmU6ilJc6YFZvAtPpaeNG5Xc4bd573tQ2M+LRpMH1feRI0EWWCr&#10;LC7CIl3S3SPEYoW+A1xG7oQaCKv1uN65szaCl6EWDRegKrjLK17xClJqHRdpeGdJWLG+fxR895Ad&#10;uHnNHpM4t4CyI5p8mfYkRW/xxMWMhY6RLhLX3DI2YNsbWOPAku7gB1sX3uu/9Sve/PTTT//Yj/1Y&#10;CVX7FOswFoOQvUXcYr/rTmKotP2nrp5W5t6O7bb5K1qQpCV2ZCHY7B4hExXPccZgTiimlHMsdWg6&#10;AkFBIWV42rYtDTYMQ4IPwCL4ErVU+ImSIy7P77f3D/TD7BYqIEK6oaQgABljccdgJR1BIHEqSeyD&#10;xvvnNy74XXpBb297gt//re/MXF5fylGiiGnXredvvHKUHkmyCbzoiTKHjVi+IAEBQCgmVBxkyTf2&#10;Dm/DH9gQt3Z3r16/yWnQ7z8AHeelG7pytE98RiPuBEPmKBfhXPVI+Gu8GEgcQrepno6V7VH0OyLO&#10;7B7AAaSZOvEtvpawnfFxQjQVsqZK0uMiWG2zM+GZ5c3NC/BKofJYaCjzmEt2du/BSC3Z4ko6/mrg&#10;3wzPmD3cv8YasrK2X4eIQ8raHcKQz65dvnSZW+hoY5/aUM3QChdXFUVJxBQw5+Be3XMEfZumJTyb&#10;PGdsvZEOTY6Ok66dxVk6kiPgHrkuA3Qy528k6OISjeBDFQCWjdesfkqJqfejPT8tDMfMbONC/InN&#10;QTNjEIj+TZMzxVCEl1sUAwAhNWLCZhHrQrrJrIAD0VA1G+ZwVLGOuls5aw0Hv+5+thLPeoNEK1po&#10;Hgp2bajUGONtLMmbCfKmNaDwBmoBrHpIgUx2Pg8u9PsOGD65OtXHkNao7Wzraj7TnTefblWC1htJ&#10;TkNhaTjThbWdnuw6NYxW0AdN6CxfWp20XjFxfw9REewMCv5pbwhHjxrlJzOH4cy4ZBF1+JCmJdPI&#10;eHlFQNTt2yIodOS1mG7c2uLBoWGeyMbmwcn4YbzLTL/Evse156+GR+A42qaDB8i8jkLHOCwQBVgF&#10;cnG8TPifECdysCqWnzxp6imEvmQr6lZI7d7dCTsK/ZIKd6cOEuyKyic5Mf46Izl+cfxuWJiYUkGx&#10;iQzxjNhyt610m1I42dX7ZAgBoyIiWYzzPQRHL+MJnt88n7kHYRMdgDQAqK+b+JhWGxXm8UuqgYh7&#10;0NqUgAwxxhocydqMjIvMRgzWOVY+GkdGRlKInpRPpB5xJcwNwsTF3dndAlZE32o0KjlYTXIpR0QZ&#10;UWlVIIBjyweVy4nTOmIwEUo/q6NFBxISxU7OFHJHCHcmqcvv7cPBcePHpLI97a0Tw+ST2vSEqgdE&#10;VfrFeIjhYi49naGcbiwo/gd/73us1OL501LW0tZcV3sBligJY3ale73IZxc3OpqKDVL8Y9roqSKY&#10;nD9JG3Uqm4+OtvYpTOC8TTRpKgKd1rcSCqND4aBuKt9xxuziYaA+4Dw5M54LbqyDDDHKOEjkMtUz&#10;pKqcUeI0tjJJiHKSqnb9H6ltHSXWRGEFraqQ5nZJ71xnlZVKabCxo/Dq/quBlYOBYbhj9oHkPpF6&#10;oi96Oz7WHeGwu7+BG6U6SqCaEJrrN29gaARMZk7SIAZfS2mpciQnJGlOFZVFxEftNaxQOz3xmTxm&#10;WUXhZjVNENNVzHy+8+USY+usOb5SSa06abvFjMmwa506L7QuSM7k2Cx5jdONN8DnjXV4EPJh2wuo&#10;CQy7iksLwx8ncMaSGkv3vList8gie+sY2goU94qwexrUVQtW/gqDye8K7vlR/pNNRihQATuyvl4/&#10;DkVkmRFJA/expKpQ2RTDjukfUEndBegnpeKnbhDeLaH3iFcdbf4PwtMbav65BzMhYbrUUoUzRzhF&#10;yKY9YSLHG+TJM4pO8wo898KDgjygerzsTognKNHuRazc+rR5a9g00AAzpw8nC6CzUCDhCIIgKf2i&#10;O8zJp8hcfUKnFqdzGXxQjNVWLdWpS6nBN4QwCMCwfpDmnYfgNa2V0P9xIhLdbFI5UXXVE8mZ6Rfy&#10;u+NOqGDI77pWc3Pm3KzIGL4RyYmSVoSRjleX1H0zoxAUGQ9OthOcFyWv2Nu2ZErdOITk3en/lWUQ&#10;fpJZrAIz1Yawi37i+kKqI3OMdKHewgsWB774wlUi9SXXpFh0xqGoZFmS6kjbloyudVxZsja04dSV&#10;IPBivpvID7qdORXOn3b8SINd2kXBVpnoLF8R2jU47eMbYKmdkcAFvxuKzWQWMaEAH5gDPvV3k/DS&#10;87mEZNKxY+nt1ayZAp6a02PTRhTXy94nF+o5+eaYLpY6BGaT/553a8iEK5U74UAO0P4p7VhtiYzh&#10;Bak0IWC0BEsP0SzSLUgBCh7WrTwiUsNCSQ9u7ezR0ZSMifpBfojcMaypj+w9ILsF5oBYl8gUN8Jm&#10;FrkkL89X+mxElNLjVD4imSqbpdNVQonKLFuVRmyXaBJQhRsJxRwRzK9ccHfun9BNjBWV1NAl3D/j&#10;Sn3VUqgAzQQvTZjY4/qT7oDmfGWR4qb2VKNUHqTyy9QXb/GVgzv4OgfWLLWbc6w/EP4Igkqomczl&#10;VuWTXMf4ecVcT7Saox8wYzeiTQVGNvJEkXVKO0as0Mzq7BVjZMhBriYLTcZsxWh3mJ+Vd2mMYH+o&#10;GqqBS6bOfZJlQo4CaUoKpQ2LReZVxLEjYrEb7M6aK8Vm0nl8LJnbPovCKB1cEHCeaA6r60lIN3Ih&#10;yJZayfypKR1WqKAQkz4m/EqTyiklcj8Zn8PacJ4gjjUBR+sATLKAX4KHczT9aegglN9lfOlSrQKa&#10;sDEh46RWp9490oMFgcpcJIZHadbRuYGUixrfSIZWkaeiVK/BQ4aGk2tdIiwdnIAppo7CCSQUjcK/&#10;ugND6aaZb8wd6dJIYJAn+oUF9iWoFaoWeSZ9ciTxZlhVv2hFgnALQ2pNunI6pX8+bpTMTFKbAGv+&#10;G+bK5pRr4DU+r2p3du3wC7PmqYYrlUTqFXq0raysn2dW5Zkz62sWEwK1TF4a/SRV5x32RCoNcZoY&#10;S/KWKxcFGOlvplfzPUWrLNVQEgo7lZZKXuIewUHzJxZGUyEBVwWqU0GTQLzCQUi1Xho5fzbWtvVW&#10;VNqklDxBFEYR/w3i3c8oToU5T2eiIhkUtppLhTjVo/a0mUJMAt7UWEokitrFaDPMfHfPZVhvqHHA&#10;s5ByI9IhEDOSxC3FgQ6ulAfhxfsQTCWty06OEAy3Sev7dxd/4FvfReF4v6kPq2Wg6CEg7BfkVw3j&#10;lmkoscTqG5QwPG2+RkxHn5CHN9Ni3eDxjVs7fE4092nTo52sbAd68/vyv4OvMdCM0sh/pJ9Ylg88&#10;yRE/npbklZIwp1JJd0ABwYcrFPS+B2ZWI1dCEY+VIEaaeXMbUNsozyZJQoiq9JcNKEVFKzXi6Imz&#10;kfe8qV5hi8eUgT5CobUpvjfrrQry/ZI7etBmrQpe4T0wIn+i6x4UayAzFTql8lh5sVK784pf7bFI&#10;PbtlVcZVf0TcpMglezKT9bFzdXF4JRZpLUx5u3eZib8Zz1cQ89fsdn1bLwuQFnIkIoZ/LecEbjzr&#10;YBUyNjzKNkVdxRYzphZZnwUVV4Nk5XI2I27F40B/DlVa57fM302NYZIYSyR1yS9VE8IYosZGi8Rc&#10;WP1qBYp4pNsGcNgTcj7u24j+sxJ8PK3CKuAo1KJieCdVVqM/KlKraFR1XujEiF8cCGSq8AOTjWNK&#10;g/zJjiRtm/3OBHGnSbkVLNhojxhTIfAWi1oEICaKvEhYQ5wrICz20MSpM/3OGccz8nAPbkS8Bxvp&#10;S/tXLrUYumcdjNPLVFjiL3lUcMDwnXtPEtuCUvfFuHYf1nxp/TbDPiTexwiViEhfFUA4nFwh+nLE&#10;u/C7EtoFpofXT6D5lF1fJtBOKa1dA7pO9cHyKsENi/OoQzm3ViyQw6FjaNv3PASHGVv9UabKE0Uf&#10;G8nzOEoqEWlECPVrs2nGc9HQ6+eI/CAz2jvOvYUeGspzIKzIdEOpPrvWmwWQvDn9NPtGEOPCxYvn&#10;NizRLHREIZCkVysky4BuftsLW6dD5sb+jsa+JwNZyKK/D7big4c0FtnbpTeU1QyhFesbkeZJXdoj&#10;vk78KMuyFK8sWUktAUdQoKFsbEfmU3K8t/i+b3jbTCKUcOUxQlq2Hk2BXHpXcPbKQeQy0JMHLNfQ&#10;LTzDMqhnM1pENd39B/brvHtMl32dtlS7Kb+THuR5iGDwZ+GiaWWHdiNCjTWPsAHZEKk3dV+cApra&#10;7AYfZJJQZKIJMcaMa9ut3O8TV3WEgS6t9ouRx2ZU5ZFYvnMP2uzUEL4BmbzJ06VRsnIhwkLrtU3u&#10;4+Yrf8Pq2cGEPkJnYWz/Iplbbp2DtgG/TbYguYgJWujq20IwrMpeTpk8z5nosM7s5dBHrebA2ZNd&#10;TL1fmbCSupY0VzY1MXUQdWFp99N3bAyZJVXk1Y7o727+VGMW46uvBui9AdxF4I+8M5/vvlkFI36m&#10;vYylWr5INMMLFgYQy6aR0JHgVWr7Zo9SQax8kKa4pj5Zuz5OOdUyamveKzHdxpxI7ihlD0MyZgQf&#10;0EW1ZoQEMpXBUCgRPUWSUYBWtCtbRztZFYxOcbEqOnNNJcnJiTcV/VZiKG1ECI8K8lQuDSqqNI+h&#10;JeH186zWsFBMKkIWAicWtPsgS+KAnAMoh2b8rYoMytPIAAuSfqwq0tKMqDRI3WWGkBonpJKY901Y&#10;jpkcSY3lpRWdc6836c7w1PGTajTk5DULarJZqqSz1nZdWGaKuZJNP59zGfHxblt634/Bicp6sXFu&#10;WKVYYyPeOhkj3CzkOL/z+Gh9G68LcfX6laGK3BRqd8EwY0McMw+yhIFWmO1/2Y1HSb2YAq1pHoCf&#10;PF6UUE1vx3+7Wqo4qEbMpAtPZ+LuHtYU0bbK3D2h996GNT6x97SaI1NJBY/+MFVjPE5EucK6Uk5k&#10;tPRMbk9CyNedaJhhD/YXEuss7BUopJQgODj8bvlYZjfzdbcxtK0/Nxlhnp0x3lG5lup3dT+JEFyH&#10;xe+bJLUjpQKpUUwEf2M/MJEx8oiNu+JPIhGxenRxcHJSe8I5cCRsGVKVNd7YurWzd2Cgw2JF2TM2&#10;QsYC2RSddLB9vNAYVMUi1uO0zUOwxkmKdx6V0FBDWi7ElKyXZ4vbSAFOz0LYSJM21okm0BKskKr6&#10;ySla0cO+A2zkHdo/d3LEy/4LPCsIwAfnP83qqYQhxZiSe6J1WtFeNtHeCqwK1toFkntwVIWsp2TZ&#10;FwueScD6OLX0/a+BP/9fkmyKtakegWKxiyNqk+wK/LNiVKEReG8ZtpwGHfggxuDVYUURlBYbbXQf&#10;C96Ky5n4OLzRLsMaiZxWHcx+kr1Oya/AakrOvItZ1mQpTRA8IFMTUyrwWCh7ymrkXjKA+mZqEt+V&#10;dKNwzRI4VUZb4tQOPgjGyKJwgsYVLIWQU4JMte+RmNaRJ7Zg1MJky9Rqg2b4GJVk8+KeWSiR3lC9&#10;I4BWdce59bVuZvJwvrhaIxgJUxpETQ6YUFuoLtsldbX1duIkJnwyJZ3txtsl2IXzyPPSeJL/AcxL&#10;wFfKSeKEV1doXf5dsBar+Nd2/8DCSPM57klKrskIF5bIr4IseekwUcDaGaoQN8T/DebQ7yj985yt&#10;4umbfbhurFFPtc4oIqsET523VFdHlhfg2Bl4P9bJGBBF3y+QzmwBhYSlND7MCiuAFK+gxZdXzq6d&#10;CVbWxkLESsBocWVUEf8hpJoPJ/lkKUOMp+ZIPPeIzuqbaoL+BG3Hc8YU9VMmHkQPE3yhNoQmVxJk&#10;XEmDG8FZqpNm2q7+XC2Pbku8A+WVgaNjAv9UQrXlpOBRLXA9J+pucIIJqui9lcb4ulwTCxmTC4+n&#10;cR4XbAzWevzdvZ1DupEEA8ZV+VZbE/ehSvkah1MWEMXCRWzlWNbOSbEqK/E15iRsLkRDXkTBxUub&#10;SOq38jlK27miPTY17VNreXqFPAagE7cADAqB3tuck+kdcr0sEtShsxO0JpYAz/MAUBvPfP0GhfDg&#10;MZVf61RNnceStdlmI/UawouLFzY3TXkCiSUlq3DyrPATET3sVEDyo0808VOuZk6mCFPhHg9oQIvI&#10;J7dOaBVLkEdikapi41kj8tiD8WcyIfximjHVWbyF9OHg64YY2kem1LFNdDhWjr36Ij79RGESHAHE&#10;vbJs+7EI6KmyUbPNW/QYLm1ezIzwZvZNsMhf2ikdnOEqG/TglIYgi6z0JH1ZvmPlkl3obJPmMlLG&#10;EnHjSCHqFY39h7kVzo4fvuPJRYE7cYpOlfZeN2ZQYjUSxhPpYwRoEsDPIMGwK+sMeUmC7Iz8v7Dw&#10;0KVLJB8gt0zVSdq683djVutDxG4CvUToEcVFGDCmYX0CEbViSFK/qrFp1tvHj8kmej2iXBp10FMf&#10;XrWlRyIF+7jM3iQyxvLuAKao1eyBpkNWOjAc42VzluCRIUNK0vmnOgcPWiEuyMtgftDz6VeprFfv&#10;tgpyiiFwa48YacAsxwhYXXVz9WIMW7njaRn2Ge65eW+tOI0Yjjcj3cywmfkkHe197W3L7WCPmze2&#10;SOSAu7twYRPBoiZYPE0RHa0UnIuVuqHKVhYKi0Iu/OSfHLSGHuSNrL9zBIJC5ymuXiURP1s0qake&#10;Qgpuy2OAIDUahCSt1IEojQk817EYMZyGWTI3Y2g2noT/SD82713lACfyyMPYPOP4QdwamDAaemEN&#10;nxXLm3IjiDMMwn4qpokmc3JAi9fOjgCFISPlszN5jZEup9gig9wAeiYa4F3u3+PiVIlTxmnrO7QX&#10;tWZYrBZ8mWPg8/iC+GM00OScODvrYlIUymUt2ty4gGWK5NUazOiGRGOwIek4RJkPBiWhIfA4dNc7&#10;F1c74A9OHvM5sywDSyX+AC4U5QAAAqSLzfbqt0Eu2oiLC9QZoX3NnOlthBlVWAql2ohJAo2Z9PgT&#10;GGLu+UJKBILJY8H7B7tcGWUCykJ0djKo8LTVYxDZX/zGtwlGpkaHERj0c0nk2XJ1e8sAP5rbvnkr&#10;WGnDPfwC3XJtYnHGOsDkpR8rXQCpl8c1B/Kys7tPyTz5C2CyUeQaXwoVEGlt7Asyj+4nCBFgK/fv&#10;v3T9hh2duDQhsMzBc8BgBtkVI2AQooMV0v2HQ0J18hixvBwBAzUgcjRACrSKCdRsciJWnjzPBd9q&#10;LabshhwCarOf1y5rEhneiN5IhjBmJrCzBJBNJTuFfoNrY0iqZkfIwq+zDPSWODxKFZBHp+3qR7Np&#10;lUQAEgijGvvyYWbM1DTG1qq4hD4MRTVRk4BHmjyoIdLhzI2o0Weuj8+kRSfhd/m1kY3otmoLWB3C&#10;EnWrUUPUsuN06eIpstE1QGSxiervR0LK1XUSuQ7/rHpAEYKc1QKCjgX56ZWz5x5TzJnAP8zfU63Q&#10;8EAL0Yzmp5SxLkLRYBy39TiZMcrFWd7UlyPxiwknDqWmDs3uRbxQexw3dwkaZxG+ohMP9in0TGdz&#10;5xsZCRVn1hwGRGjnsDuA2RkKbmtN35+isX18Ij34HHIfCmk6BaktJeZ6BBkaZtl3SmFNn2ZjUYZc&#10;kNXaYSbrw+RUaS0uIKPYPQrlEMdJPypcUJF4/6a4T8hbYHIuw4XQP2/Z2Tllfk1Z16rymBKirXnI&#10;WmW6hH3QLXXDAcbxfzU8a4oakZswoLFR8Ir4ikXbkKoRqKCV+QdX4EBrKnIgvFkCMF1sVNEjcwZT&#10;ogpSnd0L3AIZOe0eJ3tClb98ZsWWD0SKk/PgsaxaNEvJJhE1xlaiJD3w0/SKqA0r5Z+mnYvNjWWr&#10;9XUUqZXvqSm8tIkmW0I615i9ceM6jd+rwnUE6YCJu3lqafPi5rm1dVp4cjWO0i7hjMgSRXqfC66t&#10;MYtDZ7lJBftDJSSCCtYZgpgzI/HcxrpQiMOD3Z3dmt67+zsQgNPMIqA5aPuusF0pIBAHfaKYZj1G&#10;FzONDyv2xZeuCfsLYJH10Jk//dkKitejypkaSCxzscloXP0aO9XSn9muUDARcpUDbSkc5JH4gZ6+&#10;Bu73f9u7QONjGmhrxA/id1RH2ZenYCmsyebcKTZzfrRR3XQyjJMIY8jMi6e2bm3rLxOfMbE7b3/n&#10;EXw0hKECv3cCtNEWnZhplBRSLgnm8w7NQB6sU8IH9Xvqxssw6jkPjt+2maJZRmm84TmzdaPFS5sg&#10;V6Ygz2EUZ0v3UCPHWbMMGfPZ+afTzHVtGCyXaTp9Q6n8f5tiV9xLHLFZRNHmpQKdJr2yWpsj6/za&#10;XYVTLKr07W9/O1VMO9s7KuGwHPyARZGOJXZQ0gvhqKchBpWJcotmQoaA8HCNnuel5RCpJ8j95RDz&#10;kIbBJ6n+tZiTBOcrNiRJs4Xccfi2cb5eTkh2c2bv1AXuTvJSe9XgjfUt1WFEyPFGk7Ljxl5Mrhhf&#10;0qNQoCRQU5Ozt4s4Dnw7slJYQuyOCEPLpho9lHajM1hVIncSTp6+lxFB7E4KOrKAhCvcuHUTmA0Z&#10;aZBX7UkfkToSMoZ0ghAKImrMzAz2I6HWe/pGJHqDL166dPmyUY4J+5GROo5HSFWeypKfs+Ul9iAR&#10;ehbBkhtuJpdli0h80xUSyPDLzu6OUkrFZo0VS+NQ4MOEAEdISr9H1iXoN+aK9cR7gnzRlab5F+/A&#10;z0JHOyY16OM+IOdbUgG7TRqvYQQZJAnKZmsRu8KN7fLtaaJ9Qd3Z3noi9cqUKonqbM4nM6C1c9uH&#10;pPuvDZvmruhkjDfCBMiqJDJOw+92vg70oPQgIcWoXE4TAkvSwSkzmSVZNXN0K8rrUnWGZmCDGeHh&#10;r0WwEEK5dv0666cqh9sB58Cg5GER+WfX1m0WKALPQ+X7q2tnRQemr3Nii2oam7mTcgsszCyx6UfZ&#10;lrVS98h+Iuv4CpSgHD+1QMv5C5uC4Wvt8vW1s5bVSN6NLDvzxAAgv8ZLMajFniN8iBA492uROhpb&#10;6GBH26o+cZ4MYaAqio4lng3+elQLkUSHtUPMSKcLmxdYQWOPXJf2fjRcpXmAoRhMy+//lncqEWEF&#10;h6rpomKFmiSLh94MSjnNgnqDtCgoVbFpdE5xbv7Fl15ioVj/JnRo6OfVLOIydRahmWTgAh+ou855&#10;C7O1lEjb0+A8JajMqmC8Y8oONYGd/uW3JBENtBG8h15293ZBpeAH4FPc2rrFI/H9Atfg1IgGKFVJ&#10;VyZxl7GCIxA1YTr7VYCs6cwaCGYU096oOGXNh+lVkV1pgoZzOoEwVdt0q9XiQsZ4HBBG3tna2aYD&#10;gJum4MihMnkkEG/tVg1wIVzcrgq212/H5MQkxWCWDhrA4RTtB5uAuLPgMoVTwdQxhmaThDrM1hnb&#10;dtRlyAN5zR7EvzbUM0vxJ8XXlVRMa4wHOmoL5gjLttNi1Q0X8WjuUC3lCCnYDJo2JsahZmJvFJ4r&#10;4bL2k5pE73hky2DdnExkjudC6CQp0yy+kA/H0UL9hNcwC8iCoO5w6/A6r964TmOFK489gvyKk8cE&#10;VUVqbXObTCmHoEBRpspW+hMlrxXjGiljZHP/YN/YiPPnBP1jErJypE9Ph/OzS8YEZ5zMyWAK6x8k&#10;RsSTAixwQElbep2y69Duzh6PLT5atTtKUgW+JfXSFxtJnQukCMvY6CPMonakGakdVpdQ+eyGrB4E&#10;JLUnnRrBA1pimKRZSYi3IpmCQZqzM1QScRo9xqDuGxYQ9NjuWgpZnkZ7lvLCamvuW5eulMDvLRFS&#10;Nzj10cxttTgDRnBFiGcQvZZU4ophIfJ7B+7glkeY8hJly8Fq1tjDGr2VSt0StggA/w+Zw/gVZCK9&#10;TKEEStiQ6azhzjHTOeQjylIyU2a5eUjeke9c9uL+3k66Dh07WyWhQofj5ITQvZ19DoFiZ2C3aiCm&#10;iRAGddMYUl7Xz5YltGVFEjDlZazmRC/1yZyF1rCtTdVPn3r44YcQalLL0TEIS2Q9ue0A2x9Q+MY6&#10;KU1gqWi1ajjluK1XCbyPkiKeXG2XrmHMIUHKX7x8CTaH7NyEACsR9DwHP0eJ9ff9rre4cXcxoGyc&#10;yvmBMYFPKDx08RxzeI1zotft5DQZ8+6R8/DoPXJwGDiYzAR9sDFthE1LQDv9K4sVZA8IPjiLxAC0&#10;6EWPFpkJfi7gDJGBEU94go29GoejdkgdGPmJRuW7VhzQOD9JJLwSPxnERbcjCDlfZn9bGpNYBo+K&#10;B91hPDUfTE1E5PAZCMp6UENr+Kd0jzID2WhsqbY6XwxlAhOTvfcyXjsCpeFZ5z4yi7PmSZJOwmPE&#10;NiRIwqOXx+q6ViX4CIZfBzLPTli5dRlS1k1FrbGCNtgrDEIuegAZGYWdYpTctEKZb8nkD2zQBWh0&#10;5lkHohMo8QTPqA57WWFMWUePuIGY5G8jksrPqV0q1Df7ovqhRYM2I4VYRp9Zv8KLoCElqbE9NfkV&#10;+xgv2qhag8Y6BJz2SWPj20OxUqySulwNaeiRkQEzVquZuU8L+VOLr3zlK7/zO78T4r114zq6MC0v&#10;wJ9S3aoSI40Oo3qtY/fNnu4iSn12/t4yn4YCpf90Z3TfOqUoyS7fliTITptZJeqfORN+fja8lSah&#10;ly6cTzUztSfm7hRSdyy1QCpFxwUHaa2YBp0xk7xCAMH26Pg7YMgG9sRbbJEWwGY2WXGZfHLVMF/U&#10;sZu63wWrm/hbzMyci5ogWFYJxj+JqlalZqiTvRiN3adcvjsQWzIgaw5xjVxIAHM4S1hsNs4/k0RS&#10;8FoUJexuVY6TgeIeZmLT4iOpac1SGcoetqh5qaNImJZ9ri4r2ZNCTjPuIjghlUwgyhxQQ5o2Yjqk&#10;/NqOFRxrgrx4APZHZJ8Jdif7px7mNjDL5UuXaDiD8dlUv4CrqoGUifHJ9FGyYg5MFSvkphBDiho1&#10;cJEadMvKNBXbohEPUZ2Srx6VnLaKhauJqMhoWb/D/JDUpIVVRqk2zLh3knKXL16WGAbk1ydN98GF&#10;jgiA8IkLEe6H/JPkWNVdpcR+RQAiERAWjpwM7Fi/qieI9U0+Y/F7v+HNnfHDCxFC/xTmTNW/5eBz&#10;/NBcMrPxAbXI6v3iGVkLfkhTKUAfaC0H0ekaogPP2KU7kOEEkYuyU6BguwsjpYTamP0CjdXhBxIV&#10;gZqT+tT5Yp9iWYxJ3rRN4HHZbsV9rGkIT5hHYkCKmARq460bp4cMa24YcIhRYPOSvNoPuiOd+Ixh&#10;2/jpjQnCqjHx8BU8Y0XSBFeIgZzBS/EVgpsKPVi+NnbDlWtSOQxXn8Mi405fNkhrPrEH2I4Kkc4G&#10;NkZxh+ZA5WkDuwOQNI2bsdc7iI4EvDQdqydb7UkHyHRkVv/bVHpoKYVKZr5x21rZCsSEUPR4BqrE&#10;Atl6mpUF7kDhdOBzOLdk5ALBiVBITi3FQBE34Tr+aHpkKEvtX/4E1SK3+QbsJ3yqg3S7ksDDPYI0&#10;RUswzbiqorBlh2pHeig6hBTtlsxEYFJE9MA7Hu7Tmfetb38bmdvv+q7v4sOf/MQnaJSDgPDpsrcb&#10;59cfffRRKOGQ6by3bzN8zyPOzEkum9bWBCj2Ej1Hjpv4JYMT2FWnjo7Rf9zUIJ5SeBRq1wKwfahB&#10;9kUyriS9kYbOaxbKr4LhTLFPhMBPx50sT3IA6btmX6+6TU7CJluevjQZU0d9hOmshXnGQ6fST6U+&#10;ohNJRsMj1D1LCUFilKZiDhrASSNuuNCSRR4WoKNmUDKnAZUb6dV/m6ZQRkFm3M+J/VFzIk5VzogV&#10;q+25l10b8hK6FTC74VCmlIWJClg3ShMrATa0zxwNcpfFlWO6xe5SgBbyEVKys2DgzvZpwnHBX8cL&#10;MSFlczdaZtM0yqEH9DUjmAHyxCbOCQBitDx86dIbXvtanNkLG7S7M9DPfdlD4y1tmRLEUXB9YiQg&#10;IgxKdyjVpDa0884jyFmLAclupb6b40v5Ywdg9Tfdwck0oDJ9wGn2EHEFnpRJY6Lw0ouKWIogohVK&#10;wDvC8W6a6igrDVgk7pkOP7Z55endd4CYga301HZtf0jq2LgxNn5NaRMtTNKAif7iN72ttc5yOoL1&#10;8DYfIpicCQ7pvm9s3O56MKVhawdFezM7fDOm+vbh1tZuwPwMI7ebjAYR5f/HOI/UuXgMzhs1WRdj&#10;KtuXjhfCEIijx6m3IVnLtyBu2IDHY+v5k3hJikQJHyfM1PHvOI0lnREbLTAWIZ4emxG5bsjK6WUC&#10;TgztTh6SGn+2Yp9BWKqQlNWpAEIwsZ/s7R3rXlXRgpdamuWi1jRqnIRzDLEF66I5FlBtrqnF1SkS&#10;lcqRqFbT8Q6yNsGNyj22goovhItQm8DCRoP/xnCVTU09p2UoLw62icGgUaaIc3CyhERG+aiRlvhC&#10;iVd2l9jDETTUg2ZkLUnqRKUg/Wijag7kSDWfTay6ci0zknLJWC7o0ygU8O6LYhM8KFraI20Ymr6d&#10;E3j2Imx07tzhPum1U+fWNzASjJUVtORcbQxkh2YlaPMAruJjEdCCZ7gLlkV3r1vdSHSi5MTZDjY2&#10;19/6lV+JNn3bW9/6FW9448///M9/8fNf4APYv3AdKb4nXvn4e7/xG1/z6lc/98wzeJeE/NSs1cr0&#10;GFhcpGAVGSE/p6FlEC+G5nvWXKrBAbnb6S2KwlYbqKjsrGsTfV6CE9h8sAEEBQ50K/WNHL6jP1Qc&#10;QnyOUYeWmICHkksRtbPdCjQJrCCzNGxFf+ny5sOPPIL4wTbtJjTu7NHH40FytQNE6TNxAEywlaYZ&#10;fQSJggVrI7FMbV6jdW5/5WxVkV5/8EHEGwJDMh3hKMtDqygjhW1UW3KNIndoS2IdjNYLfDCNtSY6&#10;1zEiG4ZgEqunZtIjlPKjtBzVZCs3o2qsgU2D+KFGQhxcARqlUxv2AV3sHr7yiE1T6Oy8vu7znj1b&#10;nB/mOlvx+GOvePWrnoRcvvkbv/HZF66+cPWq5RSxGPhMdJb61QFyNpeHs0FukNpN8SWV8cRSTKcY&#10;fXJuWVIpznDB4qFAj1j8Wfp4mKFl0ZpTwKJumx2tF8IOU9KE6OcrHLdlPnQKXFlBUrNFftjpiOKZ&#10;U+1MbvnB9s5W52dJ5PP3cTc3Nqjp1ycQhz5vIIW/us9RflwQI5/N0ZITMCaLLf7AN7+dJTaToNni&#10;jhBqtGGxoX3SfSnEUJmDzUCQCWATuYzcYyLi9tauCLSlFfF2tFtEP4eCgeecObeWFKozZz0nS2bM&#10;QkQDa1MDHjC7qd23yjByb5gkhv0B0iskQJYE0eI/4jVkPrHgEwl0CquVgvlZGHWsC7ETYHcuX75I&#10;Vz+UW+WRRBM+hMK4llSLhZ5pzcUwOfIV/ImspLsqVyn2A1+hjzCVb1my3tPSMrtf/2LNuci5bywy&#10;Y4WpWSov8Ys5yZB745QeBfPlBHWKhNU+kprlyYnuZckJ7urcvHSeSFYtD+tEEjHXppW8UZ4tCjcm&#10;EkU3ZGBw6Di1aEJiBt0xBU3CygaUWER2jAtiZMJb/NVECitcXm3TD15sT+ZItDIlXgIWqG10vFeR&#10;yD6msjhTi+xaeeaVj78Cv/W5554TLLW+ET/xOJCexDFzdqyIkBp5DVbS8rNqFE82iYcw3QKzqaR6&#10;AHm0/gG9dHT0yoc2f+jH/um7v/7rP/DjP7F5YfM//Mf/eP36dWckmpVahL2BhL3qiSde8/SrP/ax&#10;j1HYW5woK8fqsbcawdA7QqZi6buB5+2KuRI56xE0Pat/GnuN0gOPL1YGhGC2I4V/PBo2NY9jFCXl&#10;4qFDNRrihlPmoSrNYD979IBZOky3P89R4Kao0HgnbF1DMVQTPnTp8ju+8u2Y6i+99FKVh/nhqaid&#10;b+ELm90bgLzYj+6VJdTKxDRU8aA9Z2k5QSqr4xph48jcZ8LZojo0U1iAIw0X5piHAiUhJaO9pIcY&#10;EBog6uUWKCSwVgMCcusW8aRNFTiuG59m47xjNu9gdTKX2Y+ZX4/Xy9dDpa2SVbUQmJa9F+fxxdF8&#10;Dz185eLmRcEFyZChfV2zpfDYWEBUnQLz+c9/gW+/813v+vwzzzKfBNQvT3h2aXXzwgXrubPpNhdl&#10;nIKGMP1U1znf04vW+mMOsEEEhU1griyxrsDpbPPfxGPwOXQrtJuVdGfse3iESJIoLWMm6EUqLUEh&#10;axZn8qGklKm+FehEHWsXig9OVwOHYZJGdnjxWQxdOEsoreMCDri7A5HTgbJsjoMuROiulp8K+Jm/&#10;9d1eV3AEItUuvSfHJ2KXjo7OLK9QR68ZgvSatxkm+Qf4/9bWFlffwlY3u32fikRKY9l9AtYGfFPt&#10;jsW+nDaJpOe5O81Q+B3ZCz7ACS3YmJj0xycUABCqPrxz79z5C0QsbSyXll1gQmxrmdyX2z5HGM6w&#10;aBU/Fm8rPgW4ZK4Py1a4TxMCjc0nY15J2j/VmGGdkAcqoRkzm3knHspj8gFBSYYOR/untK5Oqi3x&#10;03aynglERAakYLyF4H5yIPWIgQg9/vhjfOxXf/1jpC3NViBApnIySCdqE7CNDlS/5RiL8EymUo2W&#10;C7wTNWs6iI812o7IMDebGQ7lHB+CozVJsNLd4E0/CffGCuaBKnRKQHahSzSYZVQyQtx8yCmiaClk&#10;MbGa2MjqSCqSk+qMWW2MSKUuPCU1OIrswXvtwqjQuXcMX7F4/aGEnjQlpoxlLwv5a02ThGBYMK85&#10;tWxVo8y57AReRbbteO1fgOuWfgjHtL7iSc+cmvu1Z5/Zv3/yrW96M/b/2vmNnVtb7BpJLtJcHTvb&#10;mD5GvrL+zGq3us0tjaRPsBJ3R7UK6TzYO7hNALB0wtdNS9ojFEktqWCqus9FW8Zh4gFZlbNFtrd9&#10;c5jh6bCYKmy+hVipMuaCsTdpnTp0UuC9ijquwJIoL+avEBKfRKMws1RTH1cVOykdqdrUvz4H6pQF&#10;V27yTqV8bduIV4lWxsnpmKWfz0RKoisHe+RR/OuxV6uCjA62TzrdoOtXNajFFRrFrsNELMJgJrTH&#10;EN4M8epweo8yvggxDP6ahIWWONZPE4CYTQ05VgsiAVmwKOkUMdEYb3PzEvKRU2bJ2Js4kqwBaxvK&#10;ISBTvGkbYmDHOaQpzo0NQegxknpxnQyiPdPLr6dHlSNajo831lCcp/Z2do1MG1KwN5YDzi0aNNQm&#10;bUzeAyk3Y24E7g3HyTLuScwITpzKw26OvkXaA6gHzQdg/xkHP76nOCr5BbRnf6v4UkJpoUC+0ivI&#10;74kXSTyJ7/GZUkutOqYrJI4qfHnxL33Lu4R86wg8MOyNOxBEpXbUVFxrEiDT7HGtrXE5vH1rlxQl&#10;HuSBdkbakyaNZ197jKSDKRys2kxAmSQ7K0sphJHesgEoCpD8eUoVma28QmE+YXgpcioqjNHmSdxz&#10;M7QTXgdaIWWjVAdo7jWGW9dP2zN1DYXfa2N2+NDAVmIkinKJDEuikkoHpgivOoggwPiRgm8mR27i&#10;pQ07cBGV+/xs98jCDXDcjOSmqSY0R+oQFkWxGRNOhF5Ai3bUGMRVSEuXhHQoj7lI4WLuQbY0LwMU&#10;yHn9dNcztQVgr1ThEy6lBp2uWfQWveyR0lhxKer21XtZFDpKHP2DvwfB0XocH2eS/hFh2L9CnkVS&#10;O/e9SkqsHpGs9HCyPr4Cmics5Rl31qUxV1jjNJCpqUYj2jRei9bksLDatGI6JodrW/9hoRRGOtKE&#10;53fGDBFMHNLTWHCrW1ev/m8/9MME29721rcxO9pqAPuIOUOarcbAcZWBIedBBrKlS62pzk+bhgcb&#10;TtAPsCmCQP8vIRe3Op0AfNmxa5GqXuGSdeDQsvBDpni47KlfTQST+2wTyFpfOVnM2rQcsQy1BjIl&#10;DY0Bmi+hricV3sXUF8odOAmN7AOVSyCrW1RFAk1UpDaO0Tf7e02T/gxgzoQTjKQDkQn3/RPa3yeL&#10;idOLY0x580yk/NJ7DTsm3ep7I3gdpyFTsp1z1g/wfqKgo/BCeptq9FlACt38ZEz4+ygkZDR+A8Up&#10;IvQt8TCsZP/FZQ322JQa8lwQgVgRL2O0gxUSAQ135gxAzfCxdoyI5iCgeKjsiUI2OTZ/4zPGrzLn&#10;REEUhY1JZ5kHmc/UE2qMjxF3mGUZNiSdJyGU1AIuIJu2dmaFaZNC+PPqERt9rgd23PpbwyYic/lz&#10;JJtAnQ7Vbfwzw7UFgy6KJMZCL6BIakn3McEoRJ+YAUTLdoy9P/81bwzMK74te31bnSmeJiSirj4h&#10;kUgTpyPkciH6TEc0KZJYK+smduHMXUJIUFYa/ekCExmLSGOz9A5oBpjhTEVIuIUngKnBjRzTnNSs&#10;d3sTh9tFz402QwTjoCGvlTiXEWG33U13sGYoLHNaBVlbozhEw2gaqW3Y7GKTDDypdrrRDx+SPcw0&#10;E+pHl3HVaX/VXKkfiJnQrgDKlAkgUQquGdIgDJdOyUzaYLJnmSfNbugo3dc+lVyS2WBDGsGwrs8y&#10;oCkYGr6a8ZgXTCeqpiJnjOQ/k5yp3Cm/cbTGuYDNJ/bSN914E4t2U8HRS51l6m5Tv9B7dVBQ84Q5&#10;E6FUkH8Fma6Vs4XQTlIhUskTYaABM56zh2arApbQluihBjJYQxKC1buMTyDz58Rtwhc1EN/UVz/M&#10;x/BwS+7eOk3a/WISUNYq2F/NSRGpf5l70xtfD6d98EMffv7qS4+94vG3vOUtYAVu3rjOEZPBz44l&#10;BDEeU2FXU13izDGN821fcjqbp/UzS2dDmHiJ5WWh03TulXq9XOWUUOLsJN8i8VVSaYJEJHsbEhg+&#10;dmPdBG0Gx7RX7NvOYVre0Lupwk8w14PjnLka8XSuXxWrIMv6u3vVDdXK3cPqyEESdYY0v8TeJFIn&#10;llTotxik6O3gH7CQgrsWm9HMRKV/WaP3VUNPxFZUA5vjFT0RaCAFIC1Rm+CDtZn4iWnt1WLXq9eC&#10;3WSR7XPyyCOPGkK8c4TAJdzBHhG3dRpfRBSrMdvmpJ7MXNe4VZAp1tO7uZBz4eTZGTNhGV1YyyxL&#10;Sh41LQA1IIBmkjgwk6G9KAAhnqE0QFJKXJ+pv9plfKcEad+baUxdHWu1eJJL7Lx9dWVKBYtkP6XN&#10;ObugffxbkYukkr1gzt1lJwrEcrkawT1Ixg4EJ/fI7RAR43B5Osx/qyfTAsxv/eA3v5N0iGVJx2bk&#10;tMoBW8SAdWWFLvjQnZ73gBHjBFgMQ6Rwy2oDaSu2ocUsykGu4XYLc04qPAh/wWpyoJ+FUsnf2d9b&#10;ncylLDRwIKGi17FPpcsQvWaIm5LyAXvFGXdTAvIMpWCtGGVqsj1Tl4YYd4N6NIdHIHW0FU601MSg&#10;qWEqEchjrK3f2tn2qSN5lfitL5jaG9bu8ETTbVJDdLIlbW55m9prZasoAryK2GgaA+kRWEhA9Hxa&#10;JteKaRy20eiIlQpZiSx2MG8mby7nV15Ehw4EW4VOjZEGqZtmbNygha3ptZl+UryZQnAluAVXNktB&#10;oVs7N4GrbCtRMZpXrNyBwq56M+McIVg0t2jFWMexInNSeYljnYBf3eQUecrMLJVH6nwGxY3Vmxpx&#10;6RQ47GtESUV8SwdbKeCQzNbCzD94/Ikn+fKzzz3PHfG0iIeQU2LDjVNbFS1quJk0rtDdiLMCFWU7&#10;Ymu7yc7WIYowcmI872OPPPrUK19x9YXnhZFMKbuZqu7p2DQv2MWanygSfc0Y0cKe0rUGlZKgsOfB&#10;HTphzjlntvKwy5n75n7aAErkVrzvVsS1EVFajLkjlaoVEKWQ+tGdgF4CCJQ66OIs0PvG2ujGume+&#10;XAw7AzBDaRWt4CBHS8SIugqOTZotR68/E8mYOqHiSsdA5HxAnWECw2J9OAVSts3DyOnhlLgarna4&#10;b59PfrWo0vo9BzDCFLhEUN+Vh66wexg0hDWID1hVy07ajJyolyyvnE2xDy8L0yk6jSdUjcKGUJ0P&#10;04EItihXGII9oZIv0SwwqcIBUdSaKXB+0TDbwAjaDH4yj/QCR9uA8F0oMIQ9RRdR6hq/3rQ7zCZo&#10;MsegrAkV6KOf53ECbwUalx5VaTKAyhTlRQGBQF4fkOsgFziphCUlAL6YrA9YacJLcgQf432sA1Tp&#10;4vd9/RtwvRCEWsfEVmLuOMAxgApuTClXFJRhAQYE7O0eEHngUArKqfoyg9nIUab2KhbJLJq8suGZ&#10;+j/KMK2o7znqYnkFV5MaHXYjms0CZYVmgwIWfKfnxug9pIAjTjJCZtA1cCjH51oehmVd7cfHlU3Z&#10;xJdF3pfIQT7WsGwcJU1I3RmYMrg3nFO7MxurUDdEj0FhzqzsMw6eqVidXB7JFp0hAtfmJMG/6Txi&#10;oZe+G8mK1zPUhkorNpFiOsnASOSX6/oiqWvmpsuRlDE6hdpHKulWLlKS5YWX3MevpOYXSAh2b31U&#10;y/hLH346dIwfTq8AhEW9VwMsFaMJxpUKrUIqBRfhLvcZhGno36LhKJUGtevY1nhhuT0IZfGEMHMb&#10;i+dqkEp/MOlWDzFmf1ul+S2vI0sQcgNigcNUYF96pPHd17/uyy9euvz8889zNZxf6oDFtC5SpHcm&#10;4z0LVcwR1gPV5vVZYhGrOar8IMgqFx+ns8NPLYL2Y2yqVltSXlWetW17QXOh5rTVeS3nmT1pIldh&#10;4HS+xXbD+SSpoBTLHEZOIH103XDoJgqpnSLkWd2s2OZ8zGZbXlewnTsS+dilRj6EBgJK8YKBq7u3&#10;WSo71gW75kmsDDM59rIBCrgm0oTFsA+xWJkdqnTwUHzfSumSPROTEB5YebrnUxSRcGFddWAxEkmC&#10;Xe4kJRGdNPRgjt6M8JdLj7Nb1sMLARSEeGUGE8g+YPgGYrRvrLemZXfDjHqWoQjb8iX0Wl5Ia8RS&#10;2mmHsQF8sp7Z+noFa+RvuamxtXYRiYY9heAiSqkIDgBGIleCKcTqdbXaoNzUNFD1dDRXpFwIogpS&#10;NtF1UP4k+K72qr0vpUXt4bBAoggrnLDEAP3ilEhMH1D1vvuWDlMeeqbXjy6Ycmt2VRn7fV/zBjAq&#10;Bg/cUJ7YHa/L4zgfbWQEnMWdpHFvBZCncZ0atkaOoNpuYjHOGVjQ1H1aDdi1PVZkykwIclv/4odt&#10;GBIUtWU1ZgqTzEFiqgn5XaXqVYLUFhrBTkX6q0xiAMhoHLxkpT6XzCwu8m51sobzWIcxz+c7hf4Y&#10;t0KxxFpEjfF0kbNcQ8sxpcAxWqeoH0uKWNZvqUiqJMKnY49f+5ov48PbW7eEHJ9efNWrXtUIqQeT&#10;EpgalenrkVhHwKEzRmI9MQpGDKQeqruqSGH8q41rEbnDOJqiHP1MU/8+xZSa56YCIxsTH0UWdJMh&#10;JSjlNX+dToRThykDICNQPmPFXFMsZ2VEVFcALPEBFB+R4wEAGEXxL63OiEVXdu3PiMOKDsW3DnsI&#10;JquTJxu6bRfp8q1SjFrNiEZgeSZhNJnUoU88+RT0AC6CrwNx4f+s0Q3NSJwZJ19/jrthiCWA5oXz&#10;V1tXq3NSk12zq4NOoCFqArHQcQ25aSObebQRYedyaDjjJMnTOiosjZz6IPzVx4mok1R0h+ZtTkJB&#10;eVJexiVT6pbgkDK6ZQrdH21/cL+dDuqYm9HEcXZZ7Am2Vb2aLa1oHn8dhUV+RSEe8lDVRb1WcrEu&#10;t2BY3mmBnchkT7aswYPb3TBvxvet5tQx4ZsxRwI1y62ZSy3xp59G/TCNYe9rWWlVPiaBv6UpCvj6&#10;iove7vLmRfQcXySKoqhJ33C2qC3dUXWsj2CpNrLrcCngeSjBgLD0RIyS0WE43f1VE87B4pCLBA2t&#10;SoLeerLK2dxkv4We0nCRjweFJRQ4ZhHqc6QEFDLRLpXvKj/HLhtZTq7EiEfiSKoUc2gDzqAE606y&#10;LVwBeuOxDvYPKJ9UCqdRBPGd2jppk3iSIKG8MIvCK1kyO1DORRkE2W7OrEKHz3HdtC9QfZUC0mjV&#10;diGE/6E58BgMVUjuWxKwjSHpR0sofMXg9wFB/zT6U4ixXlbW4a4l2wBzb1PwEkRB1ZELOI3tydHa&#10;KqEMX2lVBCj/xELsMD02wqmM1XU5lcZJKhbTstSknACPvFsuYu9mCDAQaUh58RiZAl4HuTTUJQ0s&#10;WgLKVWhSeTjKjwWw9rL8SvUKsKqnn3jSMLWlYHOYZkWnKMuSxh3LCzPNrM4+aUWYgmMKIpe+85X6&#10;WBIj/5yRTiHS5RBlx7TCftEHWTxNzYeOuNXvGd4Ww6GR1l58dtNKz8F4eb9qxiR7kDD8Z6EgmYBo&#10;C748NFk1otfLVocC+JiDicN7s6dTZ0yAhNkTdcNlttgaKG9omU/ZBR1aTzYpobNF5r0BMRLFvDD/&#10;hc999uO/+RtrZ1ZBbNNWjjhe4Tc8LNgDPZhpJ7tpfdLujLSRs65A7NEYE6ROJJjWgMN8VZ/1uz19&#10;PjmD1syuqS6ZaihKYJ6R3ZQoARc2lI56MWK0EZcSxxogpW6IN8UsJBeTKOZMlvU4xFljPIXROMls&#10;4iD1WhJFWxUD6tcTS+2aR0FNPk+ZaSk5RpiUXDE925922WZ3hvo0fmF9X/39cETyIu0kniZ8daRK&#10;4Zx9t90uTMCP7Th0wJ8a2WD+C3lCHhKu95dkMtkuMmXSt42ihqPAZeuJ8kUsnh5QZBfduun7Yf8Q&#10;Q51IlYHuz8TXmPZdTPm0kqH6LINHCbW97PYh+BCiPdZuV+lB9ysPhZxyH8ybm9wbnAJU6eSe3WYS&#10;rOAD0mckiX6U5KsjVS4jenCwu3f7AKI1aJNiKELMholYmNnSRhQN9Et++a4vDrJiWsUT251N83G+&#10;92vf0CHzIechjEyAaN46GRaeh1akEn23l5WwEVjjT2CtMPgdKQsIF33LqAfELk4Pq6DlIwZFklIL&#10;iGH6Iabt1gmd81LpjXPHVroRB3cO+ZS9uAQ5jpEryQbQUvVA30T0no2eNVXSkJf6HqzjjQvnCVfx&#10;i1VqnbKYzY5w9NSqeJIZk/HMhZw5QwclbAHFQUfz2Vg9La1pPJZ4aE1HOwAYrNCDsg3Y1BmLg5kF&#10;W9lzDAFK1cEOb93awnZAJ1y7dt0q1TNn7RPikE3QJiPjp/WRTtyN6/Ey6tf0RfMVU7cg3sEQT+8m&#10;2YykBBqYDyYfO/DaWWRa6sRIr27oRbRDE/3VTuNJpllcM4rsfcsz8nKskliFdiJEPmBH4NAIYFcG&#10;CSSSw6fYaLtRJ4g0Rp2VV3P9uyTT+8940SOqK0flWY5O7jKAgiNYPQvCVKpDwuDh4Arg/yKiYu2a&#10;lGNPzp1ft2p0+RQxLwwqxqijuC5f2rx0cZNWDhAM/TR5WAbr8dT0Xavq4kBdXn7ntu4t6Ye0j0jr&#10;cDsUC8+6f58B25hqHBN/6ikofOMGJCki3/Jv2yQsLoi5NTXjn/uAFXlJhVlGQhiBB8H8AfwDXxHo&#10;M2KVhncaa3k1uFfJDtYAUKOZAyg299JJiuumrsXFTLNWcdx2+8x1pqko/H6GWo9soMtI2LDaiH+i&#10;xkTiEwB1MKPlSfu3D1Jqb/d6OJcmFQ2z8Oy8vQrOIAYyjggWbfT9yFU2UR+glMkpfsCJ3EVpaE32&#10;kG5VlsCLIFpId+M8QOeLtPShdxJ4rZ29HYLdFH8/+cSTgvYQN86Hsj45gQj6xpw7y2xvTLGoCGiC&#10;DW3KwX2OOMS/B/GLhOGZES9Mr2WfIQwxSA/ud8JcQwJEIdzJduBLTAaJIRJhgiFWTPfD/UUbP4Yj&#10;hEeZPFg43k9lU0ofI8o5XKA8WtkM8VlhPLR698wqNboiL+QzOjVSSTQ/v78PkF/YRqeM9xaCf8xI&#10;EvcXPD78thjZ6o204cSJtKjXkYxxXiOIFr/nXa8O0dzDvmT3LRtjgm8agIseozbB0upFqjapbRHN&#10;ev++8Nusz4zgyT0S7rYNUihguznClo/tssqEaFkD66JW1GB1/Ff+w9zY2dkVlO7IuHQENcei6sB2&#10;JtNYfGjjv6gJsj4kwliTIZ6VZeiR33gGlrlPUdzRES1GURJKq/BARgp4UbttOQbG0C/3hzVJ9Plw&#10;HHhCtIo8uuQUEJJBLcHDOaTVfHKiD4n31xP0R8UrSp+fLBhmAnv/iU99ijm3hHpEKycR46jj6Heu&#10;PNoHx/AxOdCWp9P8raHP44UJOdBQstSeY1KX5iryYW6dkNRAYvKHIvwUuEZdR6SYnbQDZFWxSVPO&#10;Vm+3C04GQ2Oznc9q76sq/GG5P25GU8TNhxi5ZspPa1sT5YhfZVCP3WgajevMojeQeTFPNYjsmBF4&#10;KQuozSL/xwFU3druVe+nxn5y1KZbtERD2TYqO3XqW37/73308Vf84oc+sru7v3D/7uryqYcvPYRo&#10;p6oJ4jl7bh3VSAfU8+c3kSc8wuXLD3F0lFTA2VwqvmZ2SZLGzaf+lrp/R3yxfipNoNxdagWmgFVF&#10;sHGlRB6RMrRfR0bzPgY43A7qlIVi0Ktj0lWxkjeQf/uF4ewEq6BblvMdwtSqmZBoCcmjCViIfwZq&#10;PYKVImRJoVvl5y1qOBdlQVNRu19YYI2FPmq+esFZBpWrQhiVpGkIYYDw4NA188JFriYzME/rNKLJ&#10;HW+UOAKUpqJKuzvS4o38yhWLDE0FcW/bA1mY7F+i6lUSpag632QRoSXaGL3qVU/btG/t7Beee4ay&#10;CTJeSFLwDFCMHZVTaUyLDwNPYuA6RkdLoO5CuZLPaMCdPk2N8c3tLUq50tx8kdwafzTDNgXlISpK&#10;KKFYe70FFGD5O7WFd0Gp7++KTxe76ZVdIY0zBWjByDyaVlom55rHdtjr/fW1c6ZV74VP48koN0DQ&#10;Ly2jT+IWi1AhTZrOUI00zDFAcWt7uzwFmdFqgEd2/Apdomi76icH9skITELUEyBkgQgGjvgY6p3H&#10;l1xpdgRLsv/f/7veWrQwD2bqL6XLwgYRGiG42/tAo2yumAn2opQ1P0NnSCVwhZwthKAVlrp7gSlr&#10;dE93YI+KGpCKLYMPW3MsKjZZVTp+GFa2rbORMFses9Fp9YsVMNDgmiQ0LcRItN9TzDWM3nk6jUCh&#10;aTpqLoWNhuWSNpUUq7tK3ERUGhLNd4dRk1CMy6AzgfjBIOoVVT6UplOCjLlZFHIkVBKVOdHxZqxX&#10;8wgWCuMrWbDOwxqN6ninzPiootZ7mJwyw1sFSLfVX9bGRbl+JWbUSvo5ZM0shu61LiM9PzlboDyN&#10;cc+MKeksXSOF5eYKfSJu0dhZG/E0WmJs9fRpmL3yqCtUSIuu8J4hwYTF/MWOo7rzBASsxCs0MG7v&#10;JG3rGriGaCaMOrY0YUoZmFPmnx1AI3uHrCGyHpxLRen2Sdt1cwHqt5U6DPnE468km/PoI4/+P/7B&#10;/+cV5y/84x/5UTaZ5e5tH+xt34Baz5+/cPmhh1bPrhFwvHHj1jve8c7v+Z7v+dCHPvTi1edqTbfV&#10;LWYRBWjpXJZ604hF/W5qIiin26Bw5la97B46P5VZgd+lp5IJ/DycmriP2Rg3X2lEqOdo8CQfxtxj&#10;k3Vr8kW0FwMoCAtAjAisfrjaCwA+Ji1XSMGOdc6YETCLE0fVFpJfay7ceXrnU5+WJtd9QPVoPibN&#10;BOqh9Vdr4AFYARJoHK6QWUHf6YvUNKkDFVKd2y5m+peJ59eRqpYVl69vNKbdc0Nr4CRg96n2u9HY&#10;kPHNmzerVPAvH33kkUeuXEmNNy2OjVxdvnzpoYuXNpisKCzyAOlJhkHrLvkxzH+K/bSM5mmLapue&#10;xmPlhakUswYB0eoOvRNJKeZEDA+HyAnbGlMzwPRDXz2Xyn34FDCoBB4Lhq5PxqzD4FrZjneiGghr&#10;nfAMjfqSRo5YDzeGMR9opFKQTPi0C/P40hfTxjUJkjUtxF8NqS3S6lYkDPRQThZ8iRJdOaMfr1fm&#10;c8QTStzV4LedUe2XYkBPf4I94Y52lfwL73ldI83xcCkqPYdcP9zdVxwvLN66eYuGOGgkSpsAhOgL&#10;ZxGBcwyN15gAW1J0J2FakTDWXoMk5RmlfhqAxLYzHGNVDdG3oO6srzeKeg9Tl+vIPIoTr8x5aeQW&#10;KoCVZ+drwfo8DudsWCDDpTJbwVyH2xR5we34q+kaASrgyb0aL4Vd+qno3RPFTiqAV+VFvjgGg0U6&#10;u/GhB/edqzVmzUZVi7DRnlD0XrsNVP+Xgb3fVJXQu3NIDTKwGo5lvNm5Tdl/Zd+EioWc4m2pIBFl&#10;se61NuEbPsnxW3QRDKw6OY/cr5eAZCO04OklO96eFghFqoHFVXvp3GVXywm1XLgd8lE2hqKSisiQ&#10;F7lEzdU0+peATG3ZPrWh8H5ZhsjMmP/YES2BVaYZNxBRztfxdepA4AFw2bb7+NJ9Vh1m2I15u4yn&#10;eeHFFw+OD9/w2GNv+l1f974/+ce//3u/95O/+svPfv552IrQ12tf+2WvePyVO6j9g9vccWffPMqv&#10;/tpHrWNGO9HtSM9c87YiuE5ed0lBnWlBlCATb+n8EY/YysFFmN9iq+hsve9FcdCNYlRAcxEd5+i2&#10;/jN0ErPAyV5pJDuhl7kmqjUGK9LEqH5NCgWlwFM7Sse9CykkDFXrG5eyjrYwJIusHkCaskwrAxst&#10;7dTQJhiDqwu41txpYKjciJyYATdYRTo8cjoJAQQ2qG1mSzPNc9IlgmtHW4vBTiBNmsE6jgMQEzA4&#10;UvanrZnLdHRlR/zRwuHVr341IgLlYpaeWAq1S4iVc+cMhSNlMvN6EOqUBxLwQPYoA+eIeAisjuJU&#10;o8Ti4S6NrGKSd99KXQ0kIpDT+HAkYHjkUnUNlKb0gzUO9CKyQqVy2sA3W0nVoyFKzDtH1kRIzs8R&#10;FeDj6Di2pea/ee+M+W6Qx3Tx0VHcGySVsCKYhdQOVggIcRUA8i1L5dg6Q71gDRxc4ZIYr5neK8PV&#10;U38gPN+oWgCmCu4aQOmJtvi+r3kT624xNIlGdoemVoLzExTy9hB6KNsCsGSxNQYVCiNXJko3RSj8&#10;ScM26oL1Kd2Sbop9LTQKooQOML2wvdlqLsgfiTJrlWvSiV1LyNxq49l2YxdyERU4v6RhKYEorwWK&#10;eQwuMTZYpzKUzt2HzKpi1AeNWDcMrS9s4JLQ0iNXHsaiOTyw97Gy2/0Cc24TAL6oZ7oAsudOi9hL&#10;zRVtnnQKQHhnxnIeyRRo7vr5a6nc2S4hcb2XesKRdJmRbBe6Tj7lw2L7pkpuHycWrnnZzkwYVSck&#10;moottZNDoyJ5pnG7/FPBSkEBS8ex0G7SbdKs7sa6M5P9GGiKumMkoAuTuq8RIelMBW+srcYXe9nw&#10;SHe7O1PZlynaqVNP9al9CFJKCgGkcMFVjSADLQzw9ykcD9rShglO74YoyBr5vNwCONejjz/2yd/6&#10;1OOb6+/4hm/AWSMS94v/5meu3XgeTxZrGOP7M1/4PKEPwtMs7OatW5/93KdgiG//Pb/7aPfW4c6d&#10;pcW7B/sopGNCJfAcwoWo6lomJ5ZI+PXMst3DkdREUdkWe7nl0SoKg2SDmZqvjpnypZCJyX1RU9KL&#10;rh6DvbwNwsY0kSYTgnfzWaQ5T0IiYSVulLCPRc9xQbXv+EoB7AOMn4KaZk1hUUd2JYSl5ouXze52&#10;aGfUQEhLghfrjQSs+gkSwmahWEVwN84qTwiXNzQPDwYV42olLScOWL3JM+F71FDIHa1E4+J6EsYV&#10;9COLn2N59CN96qmnGOhF7X464JAZs9AZkX1x8wKxIwLMms+Bo1mVF8xG9Rz5CYqEUYR018J9sBiV&#10;x3c3XAZCtJE6h+8EmFgrPo1LMchGy0yZUitRFHYgXDykct/OChl8Uf9GOk/3XRM/kAEK2KJlaoUY&#10;2ITRrSEVe9GSQinBOLzFZbov5NgOtQkIJcsCmoMCeYPQ1ScpE2F2q+/r1DYDeN/xSY1bZlK8uFgY&#10;WwFgwNnNgCBW6WWIGQucLE2euQI0By0ZE/zz7/5yorb8ZzlJGh7K2La24n+PgCmkRWOA3YunWT2M&#10;hBCvGJJ2lap6E5CWjU7cSm2iYMLNXdoQ555wdxvVnDzY2dtV3gT8xPPbQgifRXSttozJq8wOLwRb&#10;80TZ5L45iUZ4gJ1UiX4IhsU0jsCKSo+MDgTH/xVho0LWZpHtnT4ZJ07KMOmcjuwe9imHuRmgUzQT&#10;8x0RkjBY8kWUNkVv13DgZ31kVz/BpNqQQZmVxuoNf/f6fEzem0rAywxmq5PC1pxMHY163jLZgduL&#10;nkvViY4mTwFD6o6kIYnrV3XZq5MjI15vGtwNDzwxCsb8ZxVnRkPpR4dbPRiuasclK0Sa1BQuxmcq&#10;iJEjMntafGipiZHXWhmPnLHZXNi9SMKtodKZpLaaVHTmMF1tmzdBvznZ7iEufhouSam1fWoN8dJw&#10;42Sn6N2lhx56wxve8Kt0Wbpz+Ef+7H/xH/7Jj/yN/+7/9pFf/VVWpXl15szV69e/+OxzSBOez5lJ&#10;8/M3yYgc39v64me/5w9+65/6/d/0S//hw+ThuDP5emZ6cQvENI0vSiQ4mcw+0Do2FIgbd7bNyGow&#10;juMOYo8Ds+wqIqn7WclISDRy3OxLSERhITRY988UAmeBnLXTRG3zBHljCtw7lfkFKQJzdkypRSFY&#10;zFlUe3dmhFy4TyAETR1z8Z5a5bs7Sc4zIpu/4kFzNkQ/7Fnaspa0e9Y2V/2fbmyaaCl3gOt7dyVg&#10;Ima6C3xsmY9Roz8y/NxIRyRSsirH4GQhWKdOPXT5ISDSo92bHKWUhgDs8O/4WjUR+hgWZgdi6JGa&#10;Ev2tDqC+Gd/CGZa0+zjEnhSZKlI7iE/7dLsGTA1sXyFNDgh+gIDnc6yk3qrpUzvnOHbIX2KZukVE&#10;hCE2BvKlWTZSXNBAw+IJDPK7sj+2Np8HBu7MttMrzkBjt42GaAUjT+kPgbzS3XR4DdlcorWJqqs2&#10;MgEjTXWNTdlW38UjyAhkpS/DAHuQwbIp9SnciGVEO3eHwNzMDDSuiaD/SkA4zftN9fH6nnd8GX82&#10;1mEk4gH9fG0NEeFrY3aCSlYWFcWVRhOhj2j+6PB4xxxuPRGphZ4P4k41rBTxc9ZKSNaK0VPArVg/&#10;YozOig7UMIBGW8sVsogGLjNjNKJa6FeZXDNHd8yOIvrSkdSSOFEz24Tj1wywOk/W3ns+WOZI6Sca&#10;X04/IfvW61JVjLIk9n3GcjwOhosyMU5mvuuye6Ktf5mZkJXLhuCngQ61cVx2CNdbSBTq9h5/6uZE&#10;m/LFft14UcpMjI5POqBXYFXVQPG5NC/rCVZJQIoVx9mlqAzdBVOyUHj65dqbmGtCUrhp0fba3pWq&#10;HmWyAu5zpqlyWW7kyQ6weqDiOTX2PHuo6k3C8xQGTENFqpzUF0zKsupLx4gnxVSI+5YWoJMgVqaz&#10;4lyZj9YqnB0BRNikGdf1HoE/4tN84YXnnrt562//jb/1E+//t1945gVy+2TCQBUwK4/OX0luk2bO&#10;CSwtb+1uX7g3999873/xB/77v/7IO96x/tJzz336t3eP5s5unGEK10MXLyI3aVDJmmFRLbWq87SI&#10;co8tRBD43EjREJ3RJ23zon4K/TR2ZAMDw44jSajqRRGawnHMBS8HRWbMdrUUL11j01ZRz2lxZ1pg&#10;qqDp9Q0ndtZ4Easje+FpE9Ti07JJDOpZ3/rmyoagTz+mHMewMMxCxWmDhnBcwLAqyyYwfmmJF7zP&#10;mxZGZcZuet4xcdSK+Z4U4Mv+gsBlApnRQ7Zl2Zm2GxcujNBITMfCHPk6PfhhaTgZCcU/zbU4z8Ub&#10;RQOOBE7VVYFSlrylQkcLse2Kgm5WT6S2g+8akE7JVQayZFCUhGOlKJIhQBpUI5pGIpfdFudp94fv&#10;rCRK1Vu3Whenk8MSHeJnGoA6y5gpKbAWmDY+GQHo5FjJPpqjDjHKw/HkJu1bEIrOMf/UhuyQMd/N&#10;Pow2QYlfG85iGfr3RWomB5Y4WOx9KvtEWMggLeOyBvIvvOf19mak2codKY97kJblJxoQ9B9bgG8R&#10;n10habwil2aPSHrq4hmI9ESRPerzMquqzN7NhihSs09ak+10Ui2JESw4ChTRi8lJ+mkFtNvkmFcz&#10;sGKdtVKawXsg8klEvZZLGsGAgmr8LKeckVHKvuZ2KuZ0rDDqUylugCL6LcWHfkvtl1eW237/6ZWT&#10;nnPaDpk6HO2j06pT3/KtZgsbDkrPB140A+PM+MWG3zykmCpZDGpILQTX1zFKmm5I6t5bJVfLegqx&#10;dWFVJ8gpbaspKtpHy8+0+JmSeBWy9gJOp3xLUeahFUnLTJQwryHiJYjAS0s9PJy6gFptcCy20MNd&#10;TYlzqJ+fKfTATMA3svrcMoFIZ5V2AsouNdtY/eRSx1TyxHxaspjpwz5OIkV5hlwko9FkuenI6qj5&#10;t3wY4UCS6qUXr9LZ48aLVzl+MvdgCbH22W3b5NqHnti6M1lk2nDk3s7O5btz//f3/9O507auf+zB&#10;yQc/8IGHX/P46voFhpbTDQ7PVXY6dQodVoCEHZNfLgflUJw13IGBlX1metp1eioC4gpGgeKP2840&#10;1hnPXIGodPG58KOTsw3EOzcyDOWWQeSatzblkQ/B2E6xstLkTHeK/IPkcNthiB50m6ZiIkyTJ7uB&#10;qcgfiGB2t5oG043P8gtk3HkR5sCFfwiK7UAW5cgp2xS3LUz6Vlp0BoyMQIS4ZhrNM0C18ehYQjwj&#10;YLk4cIv4NnaUfviKBg0HEQrPzAFDFrxplaD5KotptWiTAqp85ppebZT+29XIUQ8CUkRwY6UasQxM&#10;Vc1EctIgrexsx+oYdj0dZiAH3Kg9Lddgs2OWYktR2J2wIAIM+QikrNZ38jgdF8nPlkfa9ZvMx8qS&#10;4TinY7dMgFO7S4QWoUiUgSnyzcKe0HLdYWkGwY9YLWDTEnMLRJGs7SaoGZEGTCYVExEFgmEWQSia&#10;2QcLTfPC7KvhErCsAQzt1NOnUHiKL+TYR77nvdCmAtrZMCeIS7bDqAUhLaMzR8gje5rkM/U1KrzQ&#10;VfHl5wHANoiDjFKlJ+TpaSXGT20N/wQNQj3Ai9eu0QiASY+7aEWizKSsLPvBcVhGmbNcTCPiMAUV&#10;mLhjDnTsd7KlIY4HIsbv3986puO49fGVmBEThuBjNYwMVS0+OS1tVHW8YtP4exo3cNKlOVkrLidv&#10;QgGVxZJmoP48O6BB8JgKaJP7Y7yh4ilbzNu4sVVQDZ9167s2XrwDAgFxUFGVuGRST19Sf9FPtnLU&#10;3tMhIylPD9HqrxYK9QqxOsc/hdLlKXjwGnox1quKBoyBd7Ss5O8GXttySM2qPsurGiK2rnldzs8F&#10;mOhPEIkhhGnRlxRZ4m6xEM0HjqD2CFW1AkKgXnq5q+7yqoaMTd16UdMoSBPI3/BfixdgLabN5etY&#10;FvsHO9zl6Sde+cP/+v3f/Yf/8M/9x18cRmlWsLl5/uTInpyI1Ch9MSTAgfZu73OpM0sorba/8OmW&#10;V5dBDPBEAP752SpwGg3aWVfOC8pi6ivE0UNxhTSUfsY5JifcB5l5A/yzh1WztxIcYix1FYCFe+wc&#10;wuSykCuBHiUpEq3Ex3C2bRYxXafyy1PzJP21FqW5JkrtY7JVlENkDYz07r3ajE7aeZXLsNoOPOJb&#10;7XIFZ8gIC/N06GVVJScr6mjUEAgWXwFysLu37e/JHbFapNf29vbyGR/tsceucAUsd1iGGgLODw+V&#10;TLK8oyQRfNUWS25LYt4SWEwPQw1paaBoA4wMJCPGf59Lh4NH0wd/GRBVrtR4SqcRmUUjzAzebYoA&#10;E7gj5AFmQP5KrxIElsMCEWop6HArFrTGsidaTZpWR6oijFSBGSizw/3uHrfgOrctSJCvKy6AAjs4&#10;au3s5sZ5vkuLc9LOBIH4CjvIxrZxhwMS794DqCq3JkcMUJ2jiSvgLBvebzWGzJ71cJsSlbwQ40BS&#10;oYo/kF9JAKYl4i4pJ8gSS2dU6bjcKS8vjoTUTCrW5E851oAC6KjKQTncwPfLLSyGaMj/ZE1ues9M&#10;ssYxvz2CfSwrIxV8GclOvL/Rt56uPwcmd2pwkTmmUlheEQ2crnsqA0xYhe6Fhn1qKEoKWdAoujPs&#10;m+Bv/+PwUAm0BkythjqSJ0uT5TGSTm3hwSfiEKQd54dF1R2oYphJsbI3e2WLoexAt3cmSVtC0i8a&#10;d0uYxb3Nq7zXbsjWCEwcWI2S6Wtt54ZjSPjeCL78TOZT+zDN+EgrB2bPXzOKkodFUKhcm9Ts7vUu&#10;/S8k7S0reionxNmOeja9hJe9mbBfXz0mdzjJMbk0ZcFcW7Kp4Z1ezwhBfqm1JcemZC4yJ8LaXJtI&#10;L5t6J87++eef/7p3vONnfuEXiVDg2V545MorX/00UbBrWzu3Dg6ub29/8dmr29u7zEkCLsDaeEL+&#10;g/U49MceewS4l4N0g1pBTNfqUWQkE5gaTlBIUYp58aeSE4vhZ2lGpnAY5tSOZgofc9lemT+1arQt&#10;uSE2fsGRVyy2XwfDE3D4aNKUAdg9d76lPb4iaI9/9jp2EIx2Yc+TtH8ZpqYSTW+ymbaozJIsyUEl&#10;U9eVs2wXkHK4VpP6+Kur6XPEZ0cWRIBbYGogApwMmT6Dtkm8fQd+sA0ODUxCvQ31GI/KxV/x+OPI&#10;aH7hgBDTLAC/ARPJCsm0V+OVIsOMXOngEkLzCXt1G2OomPYsUq37zCJ1Z3MXQBiDAlO9Yso9n+NP&#10;puYckZxGLhmdyieNC6NmeE39v5DkFOjyH5+nwqNGDDfy530xkRVHKbJZgkfo7KlHmtIEwNSyBukc&#10;eCbcF2tPK3/j3FnLsOkRbSNANolOjqOctcdqQCDk1HrXjC4YcjVNXYQP9JN1In3YwDP1I6Y4WPew&#10;h4tnqbwGDYwqbSW302ktaVukegaZBVtxugK/MeyIr50V5LhMY8ngLqri+DxH4sQHShNtSJiQn8nN&#10;pra0cPkYz8NOWa0eFVEwr52h2lvDCUnBFaSBTiBAA23aDEkZjMNFUxEAqgFSC7FCrUgXec8JReL8&#10;SvpcnGVW6PeTff4SXA2TUgnvKFZQpOn7mr/6CNpWSWlyg8qjfr1Xa+yiB1NJbcOpL4k52q/M1zBt&#10;+FY/3OsUP6i/My2st5aIa1VNwZD+s8zMz0qZitd+uCzaA5bJ2y0vhNm7mMLLyHoZXkRRgNsR6704&#10;X09r9lGj7/HpNo6y3V7//7C85im7mYHVGc8hi8SeMQaQQ58dRP2kodKRHdFPk0XfPirKZbcOnk7T&#10;HwO+Mvr9Z597gXss35/7J3/n//WR3/jNn/vQL63ySPNz6+fPvfvd7+aeEBhruHRp8/d8y7dePH9+&#10;HaTYmdUrDz2CSKJUF647s7Ry7uw6MtEmkh2jN0UbfKjExWwzSlVYXIR4FaoNymW7pZ6vMw+FkrMJ&#10;Na77iwyfD0QKj1xfC5GG+DeGGB5WQhUWJSCBr9BfWySZHW3c7Qw+VpDB5FTrMcGvtyjXxBjPhieg&#10;N1PqJZIuYxxHOm4Dv9GB0HNySCAnzYV70DWMQjbABKJmGPtO4X7MYE8zQ+akkGTgeZlqRsWeW9WC&#10;Jp7JpBESsM4d1YY1MpvORJFoYhzljhHzse6hlMNPYd0BBXFGa0gTosDxPEq9M04cFRUJoJW1S64l&#10;Xfkom85/qHSVytAioAyid9NiR2Rt+vxVApTLqolDAkxsOIuOqdwUw49VMafjyPCtSu3KhOTOjq88&#10;fPHKQ5eFcqB0H5iCVlVguZGTWxRBy++oZzaPYE0K106A3ijwqXIQTP0y45Pg7GLckxNC6kSNdIh1&#10;yLJvNs+wk57cRwmrD+vssnQ5SPrgFCFgGy8a3kon3DizLV/WocsogAa8cqK+mQNQEvkK8onLlhOG&#10;bslIEc9yyZayvGpwta0EVzY0UYPCqJNbgyeFJrR7fwQT67WZ5oRXFV8eOZuIVrjIYfByUQ+MP0HH&#10;2CukZ0sEsVBebt9RITjjsTIAL6iz/Qr4AHPKwUpeuXKF9yNKXhbHJUF+IjGk4Gk9UlvL0CtkXTu/&#10;J5KTg6l46nfHGiL0eadmS9VIFzOT1zMOLPXPfvbZu9tlqj6mGOyIcnay5XO8009W2nIRFxN7rTfi&#10;Z32FXKGgD3gYmWW6MzpiSIEuW4IoMHBoyvHUfIxwAr0RyEzYl3BO5EMfvFY/azJhFVSiJ5WweK6P&#10;zZXJxbT25vt83WEcch3AL6gce+Fdb32rW40pcDK3efzgYx/7tR/6iR+nVm9Dia6kePjKJc4dKr+w&#10;cV7hcvsONhuDM9rL2Cgm1clxFfhY+XBGHtktsU+RyAP91k0b+5xjqT87Ex8+Vxy1mavhxhGwtsbB&#10;TsaJwAy3r0TeOyp9qGgPbmGQE4ER7P12zc7HTH7FK+8UFd7XhMsc5wqXzJ8OSilVVL5FQ6jpActr&#10;vRpKC9OstIeDnV4Pvg/aDN7H8OSUS5yoSezZ8m/FHG4HlICgQJogpknMKlKPjtPpzFRBjzJyFqUy&#10;eq30atlqsR/hIHze9ALU8tFaV3An1V4aqO1fEh1aPPiFxmo9BVZNjlp9ZgDQmIkzyMeo+3INGhdV&#10;Vk8uWeIov4zK5ApaA3htHe2UbcTHsCmLNSZM9xw9QVsj3ZtyhfU1JrE5YkJSQKrOGwxBtfI7kY0V&#10;CmXIBNpqbxEBuIj44al55LiuI2dIv9MeaxQ2jSJ76Ir9oLk4PuB/It8DkmGz2leAaDgaG7vcmVvu&#10;XWdCA87XG/FcYdGQHMBDH8OlT9ailvXpJcc7L5NOcMqUM5bCtPVnpcVW94HHinE6EwesSRntZFwH&#10;OsQw19BOfYdWlfGEjNPumY08L1iRMX9IKgdKXm7JjOdhzDaSWwcwf03p8HQekX/6LN2vyr7GT8qN&#10;/XBIaALV14VJkpe/CjbSjVUnDJGX55UipwxvLztjRauOkn7nlhXMZdHesWuTjMJObDL/rszqB8qN&#10;M1kwe3/29V6tH+t9Ze+o1cjoDFFMPaGfmJyGPvJMZ1RgpWJvlDVCPmxm8w0IC28RBEvp22ecVp6H&#10;ifTPk9nCsYEOClvI/lN/YqMsXSW1Wg1DIF9xyGp/VSna4jSzNbTHrYsi1VZG0sA8v37uFVeunH/o&#10;wl/87/4vD07P//g/+F9uL8698rFHCcmxwU+96kkokzJs6jA+/OEPNwTELRKds94NB64mlbvtNPmB&#10;ruEpqI4xj5oYYrmlyYUvVeH9JzSuFEg+7f+w7X4AgrTh6shM5EbGAUpR/LN7W6Ff14F3iA40M+Y1&#10;E/erhcFq26MKknXXY0LV6exRcjPPaDJKup5QWsg8r96rhxtxoW0O2yHoKwcp44EQ6pk1T6jonxp4&#10;cXZ2u6VpJ1XgYDaQYXSpXGDo+/mKP7LoG+fWW7jUm9bsLSvxz9pwfd5+ACPGZ9FrGa2vNSZEeowo&#10;9myX3OrJOxnSPEQreaUfRdJm9J4kME22A03m5lS79O7dTL87RAXhbRBc2H4gWyS8Nj/yY1yW0IOm&#10;a6qE2HiwH9Y2g0imzT+BPC1cRnPikTWSgY1M02CELo9iA0jFggpDxCFidu7B+XPnlLNmgedJhPSv&#10;2A2F84ZBX+6g4Dv3jS91uFdy8PyTFK5Ae5SBWUqCPGGPe3YGCchDHs5IWba4DhoPRRhAOZ5CL/Zd&#10;fGhhQ8FacJXcJg5exijUspsZobG/hoPWoXzFzXCLGk2Vj45gT/8b3qFkFjLjzcJa+XBlYqdAen0b&#10;FdmQoVHaxnN7zZ4xz1WjMsSrMzLMWC3OSsCAwaaV9LvVwLw89YSnOwevFx9MO1m7JU2Dbf7p5VAj&#10;H9NUTFczeGJGtfyrQnl2tXDXePFmg+C9UXe4f+tTyP/1W0nNOxlvkpv5zGCGwZ9ajuMKprAlctky&#10;/b6qzPuM3as+yJfySSkpc5HnKTxtzKS9+yrTG0CtTG8v5BYHedOILW7rpJhMRjePn9EVszvO2Lvc&#10;5eITjWFhCSlVwZuXE6mwMO/o0JWVf/Wz/+7JzUs/8Ff+Kqd/fX/nzqc//cH3/9T9WzdPrUk5LOS3&#10;f/u3ezX2R0uCaXOT7lRSxOXqMvqpquruaqnCB4l0bPioS+oHjDhPaeqKpJ4jF7RX/UQ5vQ6vWi2h&#10;fa9Q87ZfLM0rfym+EIaWWDMt5djLlsPlBbXUW6pa9Z0289KpV1iXMrmgffuU4GmBnw9XW/OnrGGk&#10;Lhlb6hkmrDSe1JAIVmGAIiEG3kegtIPHwZ0D+gCYZk9Ag45CHIhG9D0ndaWFzwCMigdPIM2UYTxg&#10;H3ZuVFexBjGzLXJBM/ErIXtnv77MCyx49jj8ffBIrE7+E1pjyBjbb8FsVv6rx1+dFIBgQ9k2t2t/&#10;O1ua3DtCRUB+FZF4a/3P4Ld0ZmCKMJFaZAEEpLKL+CcLxhXDM4OKijIov/Dsqrs4hdXB1Y6OlO4B&#10;pZsuTyWTTs5BibmU0GWUQvgY32JDWAi/aA4GlMHteqO0opYYPEqkc3cQp6/SmQ5S1kzG+K/nxWt9&#10;/TzNGxDN/sz82aTvIBGaQpxeoxMFqkwYH1ARqtogF5vilC7HVgp5SxODe85yrtNE37zEuIfox4Mg&#10;x9MIfSIkA6Mmm4nskQrZ5XQIRjcqtWxyHX+/u9kXj8NfkeM8Zp+8dNm942pNgpaFumuVTTVq5b1V&#10;O400nNJPdstMAU3hQv8UDZEvvixhiWTV79VfSIqpoqFXMLQdz5NfCvPg/ZrbZW+zixNv807trC6g&#10;TFg+dG/jx/SypYBEOdIuzfoqg/vj+sVyTK/+3g2pQJ9RTy4Ohzv6T3RUBDQkVgHNJxulqWDiTatV&#10;3dyxEn4fsol3GpiaEgYlgxL0bCWqjQ4WSeltZXR/mldMgM5HsOvLwtLJ3Mr9uUfXz12mN9vx7Xf+&#10;jq//c3/qzz5z7YbqLQ0q0V59cL7ePQ/jiXboazrll/V6D3dGGyyv66zJz1dm9mxlmZHmGGLdutmV&#10;exaz9XPZntSQHUkU9xDlwBEeRI0duiqCDFHrPYX0zxuiqvtcscufanH3rLEWEWNNVJSGKxEqDqqQ&#10;yvk9EbjPvU0qLzQ5lsQ/m5lkVaUK/srmg64hvnFhc8MJ1cDL1tcvbm7iNdnOHi7GYWpp/kT5iM5V&#10;4ArchUIHEbp2F+Bn7p4UTghV4E26CPCZZbIDopCVFHysqy0UGinc/ortqKdg1fYW1MhH+YD9DJPr&#10;My0ch5uEIDsBvdTqb3i9gDn2DXGEmVixw1LdzyQ/beF4h3Y6w+kpi/E+k8J17kExrQBfMbtLwqqB&#10;3+5Sc7/sTH8hGsJ/wS8sHJrfJgtn6WFPh4+Rg0Wjc312z+7bybfxVDb9ENCg21QiKfXytpTZQil2&#10;6U+88XF2oN3BeX56l0rNyntFLakNTGiIMPS6QvtTLqe8v3cXkQzDwSBr58+d37xAOIMYirAYISe+&#10;L6qRW2LXgOXGwsXzSuka32IQBuNy19aA+GBI081mjf/zkUbF0RF21SqD0k+RuNeZImzN49Edheph&#10;jHcLYBZp7rRqob2jzJw2ULrR6QgpGz7msedOqBSIteHzd8tSwWiFeFhS+D3/oc/gTfZXLbBAy7Qz&#10;NJPgi+xmJSNfpN+m0zIwW1KplTayQxOE2xVNMCgXpXqp6gda4Ys1QqfiERLiXpFITOCi2t/1OYrB&#10;VLsyuXzOHHH8tfQB6EXCcpiXWLJ0VuT7Q/qXnxMumMkXfoGkKogrUIgtuQkmMXycZmv5RZPHvRqJ&#10;JuwjAFbpA+cjVazXdusvXCR34U8wRoK2AU07Uyr17s2K8HmjocM6AkFM7kiUdNBmlnWkkFUwg/NE&#10;HtDDyDaVNOOQ+tMhHmLB0/L4UmsOGpqH2ZBu1nhaIMB8g+tDvRlR5eQ9Fy/H61RZGUCyMWVgREi7&#10;e5WeWnaNsmc3guEhFomvu4z64Z/2141C4iu1V6BvTp/2FPa9jJXHf7X46NzeiCS/UwEvt6ftNdIN&#10;c9V+Q3RfOTi0r0VQWc3TsD98kqhC25JUpPLXDk7CjW6XOHEd8N7pU5Rpo7ssyPS0FNDWy+mGP+Be&#10;HAFr4AigTAhsfWNjlS6XVBTb5JqZgUSfrVrEtKgO0+AwD4FvbpGqLfeIX9854nSQbJsXzj/26BX6&#10;deRJqRA+vbGxDgjNm95lPQ6eazajmgzzig2GmTkjHrnypshxnun8WTMNcK1Cli5Xxgjmbx/up2XV&#10;ErLSOhdiQaQT6IJkmZAKjSPjP+IbbB9r4+6EHYwp2ADHyTt8i/9JibW5InaeLWXreH4aDam70k2T&#10;2LpkBs2zAKRzBhGQcWXD7DGSRgJW7VqpxxYKK2PDz5OHhpZs1qEC5Qqsi3tK2OkDhW3BMg1J2z3N&#10;Cu2C0008yMurob2o8xO6MiyDpLYFI+DrVMyltbqlj3wmuZz5tXPrTHwXiC6Sx7pWFARyCXFrY7o/&#10;+aYnTCdOQwcO6H8/P3du7SwtVfhO4s3MiFNfoeqdChwlhoRBnIORsZwm1ZA4SwiXM2fPXbtxo0Yx&#10;JGiYW2XOI83jMkE0hMmwwZkdA6HBHMT9b9y65YeXlnYPLEmgfszJ9tEtYO8BMbEMYOf8iWlepo54&#10;MgN51rpZgqF9ESmMdCZS4ZRzp2QaqNW3tZCB3/S9KJG2s9qIxprfYHlToKauDcKRnSVm6VDH4Gn6&#10;dPY1BnWUSYOmUqEe6X7MxSg/h1OGlYtZ8frXvf6Rhy/T50TNGoNHwzNmGEISocdBoAf1PGKXZC5l&#10;w6B21rfxt+LM4cqokhJBzb1Gu2v78ya2VRpxKEirjXQFkhY0aKZI6H8LDoKJZKn2Vv/bFH4erWKG&#10;RNtgAXLviE8DtxFV7LSzeZJtb2ouxm8CZZ3bkIjWTEH6rFkfT5WIILkPWzHwXXtAAEhQc3h27ouq&#10;zuZQVSdJY6Tu4+Rkd2+fDVsFvuuYM9kvk5/0oggkbmxuniPJw13mF9D0Wjp85ohMoJRjwYhFW3bb&#10;UDEHTznLW7DUKGxfs6QTBHNza6vpkPyFtqi+uu1qSsug3cmqvWYCecMHjF3ZRxAAEGuuTCtoIPW3&#10;UBeCnpblUsIEnSZZJypjKlphDUJoE1R05xvHEDyAcTKCErbwNmpgbo4sEY82i36yPNbfegpkNM9L&#10;aBSZ5QAEoqVQWqK2PE67lyBxQD7U6EPVey8V8H1s50cfuWItteFH+33TztDZOvZ3NiAZd8csXW0F&#10;jZj9ffjJSVopZ+UDCIRkOrQgEEkKjby4C6KrN+XFIUpcRjnm9+mvSeOHwCZCY/MdY4LkYdM8Aj2I&#10;JLQpggVZSOV3wL4kQQ0c2ITWtr0YdqRP+bcTZAy0ZKZicIdYWDaBIuoumE5zga1RhS/MX795g0Z0&#10;yErqX5h2kJim92JygKoucENdHS7IcQQ3rNGW8hm2lCvv7u+5mBhVVvEENmqxrr648SVNQqIFqyuU&#10;DRohSYKkCTYwlWIdizy2qca93d0Ddga+hD2JUS3+mTc8bnZ2it+3vj6taix/uEfM/vQKD3rn3jEF&#10;o9CwsYnDA2xgvmMzo0x74iYoASLY7C+n2/gAqsNWhGrHE6K9FrlYDkSo7P61Gze5o0N5wZ9Tj4DU&#10;i7sHAYTTlMLJNzpbe3+fFfsZbHPYlXi6D1cTMgMGrZB0dpeljxxVCvCVjOVPdgrhFPJ1QA6UC0Fp&#10;72fm4czCqq8KTIDeBds7VmAXx8712X2DRhmHSItMHkEwqZUCsmhE1fDsAtLTtuJUBY04HUp3iWdT&#10;GiJoUuk4bGrM+ZR0K7OIfFmgqT5R+tRPtNdoenXgqaXW9kslQo1Wbd4IxDRDFmdZi6xOVmI1Kq/a&#10;tfUcK2hYpZPfGg1XrJsC4okNDNP4ycIlKxZNSya+pKhPDTRkqfQQ5BK9klhOOuj7FPyn4Z05yGW2&#10;HISnS+QTiSGc4OhYHy4mJKeZLhaWFLWPPvZKChi9ls1JYgYmMWnjLYSHRYlw9cEewhr9CWlhG9k+&#10;l8F6mHtAdkYptlFa1tI6DlsCZWiLTEXf1L099hoKLLMhRzxQnUW7icVIj9cVsQxd1W6taSZLJXMg&#10;3U5Ip9hcCK8xvoDP8IH6N3ZOn9wa3mF5kJNpSMjDxBE7FkjfNMYIkq1KZn/JZMJXQU8It4AInSut&#10;4T1SF9U6fBdHu7KVe3GUGBkQw7Xr13mH3sGtdeSOjQVVUTkfYU6ctaCFdKdeX197+qnH7e0jFIFm&#10;RDSPlpEpKIeueNjCh3E+zp9bN0sWyXL16lU+bFuijuGgL+MRgA0rQTTJ6eMKCMfYp9a3xTsRg/V6&#10;He2TqGNpXvFnOlr3UU3D/iDoV9fSC0nzq8+r1KNulmICpxa0P88Qo1IwiY3lFcCa6JbMOYN+aA9l&#10;JarfRQsEOp40sqepmXL69IXzF648/DCDDkBMmyszjJ7/Tb8npS2agBspQ3eTf75HC9bECMxh37x1&#10;M/3INYM4uBzRXUqucMJYRx1iDZqM6bJF8RJuln3xEAsw+dpZZr3TPkwXP8Mu7HiFoQoZmTVkHf/5&#10;G5/ASdLrDAnCsu7IycmeaXFG6ZzthF3WYNw2SII4WUhVHDJKRVSewvpOLwGhLUGwxDz80tbOTjz6&#10;ObxQw0lpNuqoeCPUS1T3tm8FFYxAAkCuO7ZSBK9opCj/RdqHY1DDrvaCeTDvFYQEdjSJxyN9J9/I&#10;GaSAaPXixU0L/7M3+koiDvHr7VzqDuKw23XIjiWJg6XRuEil23yKtrpvf/vbb23fgiAbgK3y19bD&#10;o3E6J42DrR/FO4YcYyK/nG2HxzNmTc3LyvnYjZs3bF2Gz+sxvjwSaSZz5R/peyTf1dvQ8ZfGQA21&#10;L+AYStZT1/+Kac5LmRlpMgtQFEvAwvRUTjdbq6WpCqy3rvuJLFCNNeVVmEd1khYB4gGLfnHhjrA6&#10;C53F1GuVtLqHSyRO10LweaCgWUmseP4LIIom7lamZ0ioFVkQWNYaZ4nVEs1MnCRsx/ZAtwO0wz2Q&#10;X0rVjD3MqE0rJAMTQNQSUpTVLAI+IqDPA2nwxuOZJ8WCj8mDwIQ21hBDAlsEcBZDmb3gwwUgcaxc&#10;dHdvzzZCWRlxuNp9bmDmp9gJK8dR0dkrxNnQkGQmi89YcZ7s71BOCSgXntiXnp/ukS9t7UTqKi4t&#10;hg6MtWSGIFNEp3qJM4xRpv3X0vzaQLNEaJUB7yDRrAZOqNDkkk3vXKoJeaMFbnLaFDsY06hdqpHh&#10;NC2eeKr89fgOIvjMhfMbNMOj3QpqAb44f+HCIw9fQRNzFy7IHBPh0mvrhonSj/7GdWY42IYQ8d0w&#10;Os+7l563BmTgmoSkeHGIkAoKG83vYJDjezhwolyUAukuZjfNzl8oPF9Xk1+qa7V44pUGUoGBDHlq&#10;97mNiUL4ECZvHP3BRXpe8j/V8Gn2bW/otJNsVtDE6Z2j7Z0dvlbpYc5s2Ti743VOnOFya2sbyZB+&#10;OCeArBHTt25tDWFiPc4dAhpY4lAm9xIETUuMUvUSkyZJwtFYhrtDjWPAo+GV4s0ycL2syuZwZGdW&#10;LCgn6K6R2kR0ErQIEOLGi3/iyx61qU9mz/A19L/h6dVl/rZ2bgPphqSWvBxbtUj7MuoICIFZ6rmg&#10;VgRYJz/ItsaUsbDYSG7DFTXsiwcybnbv7FnQlwtMvKU1ZcLuCL41HmzlzCrRddLEJeLySU1ROw1p&#10;f53WPEc/p4hDOAG6JM1rOsIVOSfzJ/OGC4ZqglCs4knmsVakj5a+DW6N7QXsGeZndDUadb3/9NNP&#10;bV6++PxVO2qao0hQpZJaFyEvzUAbS/EgtpqqQPzSF8+lBUTh5fEx0x88xUwFjYzTjOrZGMOJBd5g&#10;XxmVP3EpzqK29jDEIgEa+S0nVDfweYWjk7TMQM6OHBbqpZJdmZrVhQF8xVSJieYyNEbQyvv7khZd&#10;Wex3ABXHjHaoIEkKykVIXuDQiWTghgH2qkT77Fyxi1ffoMIpAchJ+dQJ1HjPGNr2SjY1Oop6KtRk&#10;bFvReurD8BdD6v/Vv040wFgQS5MHct+0G+mscQuvlFZE4ezYxcsPcEbICSQg861kYHmeMSiaz93k&#10;biBvcuUuo0K8extGcj2m2gy7yzE6+yg58jQxJFky4p8/ULJTbFDt6Az8XMIU5Gyw9OndgMz0OBLI&#10;7iEurUCKWUSEPJKRPcIyNBedw2nrLg677TpTwWZIANplnVykD+IakuUmMCiR2y4nPRXS4IZP9vF7&#10;2DXrCxXUTInbLi45q0AuX7xwHopgTgV7I+ydts7Ly48//opz59Z0oJxocYe4KB2XYDFcggvr9LLf&#10;x15m3y5fvFSwja6zDRsWC45kN2FdJKAwDJ0COtsJHjNbJuk+wM+qsWn2L8lwg9vYZDoIihF9f1uc&#10;G51n5SaqxAXrBrFsRL/R5GCPUcZ8uUl3LEg5kUDw3AJudM8LJUVgZH/vjlP4NCOWiVcYhiXYcfo0&#10;qTKTh86TPMZxIJCNBrIuifNqoOPePQ6XBykbQp4QC4+MjGKzIHvTEvhDjd3DNEYR7e+hmE6DKvw9&#10;T2DWjLNoV6ZogQPOXkHSiGzN3FPzqMl291SLcuh/7PWP+RgLjlYrCtrObMjfu/fPnDsXNViYIY1l&#10;HSOfBkCisKPwBCdanGoUj+I05zsgliGL5rzZHW0hAnd08zB8R7G8+VDNSyPra7IuQUzjzsIk2GLk&#10;TyK3/jDMRF2i7oMTQ3JGTjQ/PKYdV4kvqlgtm4bRIS/IqNq1QeFEaNNmLN1H2won/sOATxksZZbd&#10;8vKf+TN/mga0//7nfx4tKm49+JOIt4FJkDgiMXGxOUI5KCj18L2xmqaMtM6Cfk1hWERzEIeR+/4i&#10;LDKFJxWXvF83OUw0BFalqk8Qadi4M9+PE5CiL68mQ0oHAXzYwD78yVc57NYguPgIx2qdhBrQkXaU&#10;5xHMUAdqAi917n242cupP0ib4EtGkaQIW4mlHwoY1+nqXtAfTIfQU0EOWjXVlu78l7g51oHQTQN/&#10;sQZUKg2vT4nHjlPhz+XYMpWxtaTdwL9hO/M47GPI04uka9nA0XNGJhhslYnpqh7tZpqGTRf5bmxE&#10;pI2AISLDSdHiElHTnkmKzmxnPz/Vy7FQlUbbihZixcN6r4xWoI5XiN6wjEoevBKIc/NjPgjObCzL&#10;6ypn9fgiW3OC6fYZ5WojoTjpJq9a5YADmREY9plLKcwArlQ9cwv3RCWRijUEVsxJ12YrfXphE/xY&#10;Suzb68trqeDH40CIMIzJ/jz4H0dHjz3yCDIqIQsrANDfdN0jtYjVWKLi2YGDcLTbN69b43bCXNM9&#10;B27OzSO+Tawlettqaa7Ds/JFEzML83j6RlaNKOngGDI+mbMUMCNSnZ7qywwbjyeucMJiIyW5k01L&#10;aJ/ZUgw00L6DCvkwqI6ESupCQ0hxlRKp5wJocrtoBwDHX/fBjd3RgeZQIFd2cu9wDwF98dJFQkwY&#10;JNasJ/fFmkeFrVAI/Qv+Y2MBGhjTSDu2FN5ZWYtXgBjgeWv7d6qVSfsgl7DViGX4AYW4gtQ+hROd&#10;hwYS3+8W15SE9hQSDiDkjlC3BPln3va0TcKAWIqn1jJPzFdUQB2wJLv1m1ifWBUBD2jC26IylpeY&#10;tYE9g5q0uHEU11aIpIFV82wavAY3EbIHt48EXNuY7TQSuGEMO3bGW5MZCf85301Kwn6vCQq9QhMa&#10;dU5RIyeu92RyPHQQEn25LhyJKF3GdKuP6bIbM2Uj0C62zVWYGBFu98i5B69//Zf/D3//73/8ox/9&#10;T7/0S6wTc7Jh7kh0g5aZRGf6nnh9NRAKtvABLxa/vqJWM4dW3ZlnkUlD9Dm08zrWBK4lAVbsEd7h&#10;D7Tu5PO1DXt4M5vOqicCRAydC2KzErwaqEHSdFE1BBy29HgrZCunVBi5WMU0/+zatEfg7UVsybs4&#10;bhEYik6iT9GC7owB2kTo0MIRo9o/Ot/qcmHiiQWlj+oEE+Zb+qRjVE2ChmKx3Z6U3aUJalz1+lsx&#10;WqvEZEvVciL09WS7G4OaUZmxtQopMTiWy7KYgjgbwzHCg/IzYK9v2x1oH5w+O1tnMiAt2+MRGlGd&#10;Gfg5NemWQ6mMiB2A+iWImSnDLd9PwGT4QKnwpK+Kpz/Ca0Nee0ax4xVDAfewd3Xper7NoKqHtCFH&#10;16QSUhW/nYsDXbNMrZOi8uJGPEW3vdRSBo9u1fTDGFNPp+oX8QelYcGibltqYiY3sCiEgy0cTp9G&#10;HHMRPn8Jq/jCBWyUQt/YT34nlLSxvoF4g3rZcFYL/gSZe/P6TXYT/xjfx63HggExkugBRyNwI/FP&#10;ouP8zfKNkK5ouUUdcSwYfgfHBREYuQ6cAZNctTWv/xQ5yJf0Y0weZCwuhqz3CrNgrRhb6LTfSFWY&#10;mq+wEfFM9AGa+03iJuUC1gUYoCjwH3lvmGjp1GNXHmHIPfOwUtIyksM8ON/X2kjLp3rSmghtLZvZ&#10;UQjGonjBVphy464RdJLrJLV0ehZIfqYwh/WnwoAnKjNK4TKIAQbLYo3tOL1T9Zb6j7xhzl9D50+/&#10;9VUsGB/JgiRsgcTyFfKJfEc1OUCvlgIsi9mqNR21DzHaJDsZJXlVt2X41HxGGktDnypY0HiIxqsv&#10;XceO48u1kiThtA6AtHBhHGJ22g5n7Mv+nlXdKUGV1Rv5YstpIe+UpBPabgmWiLRtW4UAzqwxylRy&#10;+6ZKlwkzaKObyNYVUawSOKjxWv1H5BOsy1e/8x3/8B//42eff56tdohGFLt/HZ3AUAYYvw7O2Ds8&#10;4L7nNy/iPTngMTxTOcU1fdglBJ8eZblaHjs5AcD01Ktetbe7ZzJ6/gEZg7O0HeBD6SPYj/XlTpLd&#10;HoUbLiGSN9lLOzzrusVo1codJljq2TLGYZQglrVRaL1yZV8D+iZ8yOljsi2fxqpCy5o9vn+yvccY&#10;4iNcZn6Pd+8r5D5wwR0ck7izHRDHclu7OAF1qxFVkIH3uQj1g+rTCGkSOKrwkmoB1BSEpfMnDOB3&#10;J3xLPXcbhCaqWH82WQBPlSZVAVmGu2Ks8hRyTo4MwcFXosawIo3YNh7bjdbB8oXz4VNENtk71xGF&#10;QVI3oM/isIWQDw5dnZox1W5SSkLQTLgPWVpzG/HANclU8E/ky+DGydarlJmJXcXrRB49o/7TxhED&#10;V25eHakdGjGkoNMAVuFLyrX6LR/B0FPKBdMvNyiOEAB5Gh8mxlDEhKIZ2WGdutNvUaIXL2y85jWv&#10;MXIiMVNgfU8TeHWVQkQOC3c3YtOQPaYUCA17BonoEbAkblgMw20sGCQ1Yt3u3tRkpA6exRDF6E15&#10;4fpABDwINjjqDE4XckokWn6BRJz5C3SvwYkQLe4uGQtQZ5rAYHsK3kBQrK2sXLqwqSCI+FbyJShB&#10;pY67NzxUchJ3QTcLJ7VbAVOe0SUJ+t2/z903zzPZ0SmAANkwmwlDkVCDFJeXgOjoZxiBsy+Adg+T&#10;MLvDUClPyt3QIOhqyPLcOr1Mm5Y3Cx0gtgF68mUs1VhcLEJyV949oWrtlfSzVRjzZkZosqeGQbBW&#10;jcPYypgDwtQzS/nB73lvu3nYhSD9YrQBp6o834/t0OjnoTMVD0TRBbobCrARGskMQY137hCpSQ9Z&#10;9824R4ri4BWcjsM7x7f29l64+hJEZ/wOI2vxNACJNDM7Ak3Bhw2t6MEt01xxew/U9SEXhBm4FLVS&#10;sCNqHBn7En9Cz2vQzPO+SPbMFqlzyq315e/L26x5EgiLWG6lGB7QGtkoOtKctTL4K3T53d/93X/t&#10;r/01/qQnbk7Jp7YkbLJ22Y268E4YSf9ypaep66kIkxhZQh8yRkwhfup8pUc7G9u4KpflOekAJ/2O&#10;q4zoMxdE85sTC1dHQToTM4ZG2jsklFr5Em63eVuVSpm27ZD6MmHdgPKY+2kww8wuNae2OL77xje+&#10;4Xd/w9c/88wzbNdb3/KVfPhHfuRHP/WZz2EV2kaHFjqnT9/a2YYOGznmIYgtqjxotW4l1Siyimk5&#10;yn94TNbWzZeLaJVgKwwfvyTrBmapXZuaNPNAcaaULjFb+uJomvDkCnp10Rl+cbpX6xdmNiZ+aj0h&#10;Y4XJeil2w5yewj2lZ05TDWSePRNLNcDBJxgzNyHR6GRtn8ELU3TC3EwaB3MRLm5v9/jdBe0ZbM1i&#10;eEmKmX/U0+F9up316eT2bBFXirvvSwR3zhTS9eCI6hxrIcEaNn6jejFjxdu6YGxO2oSONKMdP0IS&#10;SrRhTmkPNVeJ4ElOFbHK+vXYUoaGRKHCxZUsLtzW2/MwSnWbly4WkEdxIkaF0zhpWri7i+jZ2d6l&#10;Aq7LZmPOnBVefenSRSXDwsLu7o7BXMD7yRxoXC+brOayRN2aaEUZ8GrHRB6qJYV84NxZeZMPW1qd&#10;PsaN1XAjz8g+aQN4Xo67ubVbMU37uG4F/8QyjuS5j8zx9B0PSyj3HKY416HarmYy22LNBjlvMKmS&#10;NCgdgOHqFY+eyrV798Biq/ayIRa2ZMAbtyusxV8SmAXAjzTl7hAAcZJ6veUXUEa8SQWAMkEuzNgs&#10;rJYjaSxG9ygrZa8wIaGWEjDnxVJZQ0ll8U++5Ukzrbi3p1fI7CF5gcvXQOAqnK+byVwDLRf9br45&#10;YgLqkOT+napFnXRiTGlybwZsbg48bLCiesFiCeYXOGc6rLV8HyOffUlkwEEB/OJDWrvIMNxjgioV&#10;oHVVOJ9i+406KRLs2GDn6yDLuXsc6SE0WR5GopkK400uUbhkWEvnLh/l4a889DA7MIFMaLxw/6u/&#10;6l3vfPtX/vqvfuzypcu7O7sjCpwioGC2FD1GpgW9jSYJtbz4U+I8Q6BXZhmMjoCwt4P1YOEBogkC&#10;DfRh+bx4+0iRloZXgle68VJptQnqmLKiamx4WoLLK99OVjSyR11tk1cBRp2/pavUKsQg7XI6c2yO&#10;ILic6SOPPvze3/W7Hr58+aWrL5FTurm1/bHf/E0WxmUo0v4dX/2eVzz26Gc+/RnzAdjR+OYxoF2t&#10;/rRBvQomiIyj1JswDwl3QmT4CsL+EasIggSLxlBw1mM0I2Z7ybr6j33GrMvFcQCNGvAxDayoM0sJ&#10;IuO4LZ8vbDExFishG8dPukXbpGkoPOd6VY2BpD2Ue24APX05yvkaRg4eRFRrm7N1A5tleM6beF5p&#10;EJTY8Wm40VaByZm7A7j5AgYcX+tX8YPTSwOGtPRDu0kq4QPRBcPpiRjVRqvUqAZKrNNR955UYD8m&#10;hkZL8Qb38T4tLRn1L/FOfKIY2sr9PG+dJ8s1JSBOXEQwhh52MRxtWPbU6XVCtBc3A7NQ02Br8VX2&#10;hzAGR8gd9m8fkOxiarj4TttMOmPEXvu+MqzZZ9Fh5xaUDqDR6S/60kvX2FviSFEbJ4h5cnUgKY3F&#10;GTQn4Tyqhd3lhOnjH+MmslGEuUbdY6ZziT10HkIR6ImUYvkalyMKZ4HyqLYdjX4L9k85AogLfuFh&#10;yYgSqaCLUo0kuIkrk/DjUsOBc6iuR+mCwdtoQyim+addqObnKUkhhJSdEb8IkLfq2GcvM6QeG+4S&#10;pZpQhjnhAKW1DjOjUt4x6ms5qLF4vPPExFJr6ZI6T9kQXw6UEAMMjReW8Mj84nd/1ZdDTyorexlL&#10;3JiruCRKdMlOEVVKYpuhgPiSHRusSwQjiVaWCAS9VlKXD51CfMIUMsD5itSd3T1mSDeix16gWCyZ&#10;C0s4e006AI03F6gJg7iOR7JxAR4wBOkgpcx+xRUy4iSB2m/HXgeUOU3tmeT2HMAwDaQJ7ZmuynS2&#10;UNkUBJ5ZhSHBhtcYR3AxBvuXf+WjSrDkGiMEitbwML7s6afZRiVpjFb2tFZJe13LzfhXkbyVHnw/&#10;Z2mb2ogyd1+tlmyb2xl6Vcrn1eNRaBDtCagsIghRUqHm5stS6eFg7CrDMszOzSDSfDg0MZg/9S9c&#10;tpP0+IIJiRibCb+InBFXEEDor/zKr3zhC5/nCD756U8//+xzchQ0derU2978ls9/4QsvvvgSKXZj&#10;Cq5zaiGb6yNYYYZKQxav8gg0HpXM53Gr4WgcWN5BY6G5O3KFK2PPY4QMHI76imCceNXUptswnavB&#10;G1pYEcE+e55XzHVfeT+kqcKOmHbYx/+fqj/vsWzN7jOxzIiMISNjzMjhTsWqIlmsuThXq4pjsyWD&#10;gBstqiU1TUugxEkNCej+w/CnsQF/CjcEWN1qq2EahtxCc5AoDiKLQ9Wdb44RmRmZGRF+nmftE7d8&#10;6jIZceKcvd/9Dmv8rd9avWGcsb8srD5e3CdY2H9GYrJ6xrYNrcpSPwlbLRWpS5aeScHVZZNgDlFu&#10;qijnwkKqub5BaffA4G7FgBM2JomO7PXxjbWYIBWVGKZvFv1qxUdMj+9VOFszSpuz+6oP428alWYH&#10;jSxHa9u26Q7MfdPBmURpbOtDuBofQ87OaJlw8/LIYFDPzMNLehcA9rUwRIVa/mli3Bq2RGmvXZKV&#10;AY2PqOKccjtKdEQg4Okj+G7uHB0dGjSflrucyipukCg8Jo94fHQEQSgnPDGBTSbTXMJ9Mac4iTyp&#10;oBaj80sAhwvyZyVylVqTJpyeKVYhjkkUa5vtFATGaS+THOc/Q+Qrs4mnELbw+gKiEuBqfIlHL63T&#10;sVKIGXMXOSpxgpFlVg9hqFgMH4mvSLqQ+GSx7loxxNTGwzKHyC5uwQxoiVbXzWFZndAkpM6qhVpt&#10;C7wBjWIl9WyTy2vgqZxw29pK5sXtOQsKqoEbZY9rt2nbIWdQzNfW/9u/9SXgguxZa+RWPQYXU1FP&#10;wTRIfWZrEtjGZI4qg/Y1tqEPqo3DFRY3nA9jGmfeA1/HUIbPG+yhZojnOb/A7lah2bUmqiMXFm46&#10;05uObCU2MlABz1UIAawDWBo5MIqaWAqNwCQcxbVNZLk4KXqGyg9/CA/uYU7TzBEFiMNgIif2NMwq&#10;kuzgQkLQC+8Gn1CTsE7Hx8dsX1vHs0WUgMajFdOr6sExq0dSzyGc88ZJS+ppHjJ1Y6Mx2quRJNUj&#10;5hqsW78OHC0knmMbyRXp06eEKp1bV0J9Pq+pNytI4urCZFbAHRGzOMJFhzAsVZnxT3EgHz988pd/&#10;8Z0PP/joe+++f3h4u5pXEw9YoO9/9OG7737AUlpXKQQq0HRHQgewvTXyEZlrDt70LCYJxW82cjRf&#10;r6B5TUyQjU7rLHHTncaxMjyRDTxdVpTWZ1EBI/UnwzktWka0uZplpAXGVMw24OirsINjmKRl6VN9&#10;wKoNE+fXmH+tFvt91CP1hm6m2y9jXA2qtLXgc/wxheCK1JBtuehwYxrOM8p+AouEFDjnBamVlbWY&#10;XfD+3EPfBQ7oVy8MPGUks6VQSyMWE0yOf7ZEu46boqUUgoGgvcXsGe0Megx1gmabaZEozwPtuBzC&#10;BM3+NleDfhkDBblsGzDmtptOWAxFx1MKu3oJpGFhF1h25to1WJkYJAhoygumxxgXIRJiJzA9QnFW&#10;SG3DKaCebmy88/Y7xFJgciJBV5pKjJoSUdIEYZrBT+U4mcSsJnONDmYVJrAwP2twdDCn+qy4pZtF&#10;VmQB8IKmO85utjl0o8mUPDZswtam4RZVCJ4ZpnWCxSMBmI2BDLECsqQmNAjGugTxeUyZDDPJ2IZT&#10;VYvyurE4wHbKs/AkhKfw89zG2kNS/M8OcXg+OKEIHjZoUy+f1/o2HopWllNk8Gloji+OreOarqoc&#10;2KQ1nr9c/81vfpEwkjEKtmfCcQ6GYtvim2BAGo8Gvxmw9SP1SUN5OjsLfMfNkm4fgP28aqQCWO2E&#10;/7149Ogxo+RpZnshIb1vEHdvR4CFyXItxZk0cboSTPr4re1XoYRWJEt1PCinGiTmoiqeJl+4EtZs&#10;bcDkizHL6Zko3hIYdXcafpKk0FPFkrubxQ7DqjHpbw6PIgJhP3A97EFrFgSWWGs0jlvyNONtVLrq&#10;cYt6XDY0mmDkiPm3Hicc2zKGkT7f/0X02bypCI5FZGLTgQemettbGdBYMZ+JNop9bRRbNtWSmJqv&#10;zKrPzwqeZLonoxoWLYIbuIf72RFngE2BAPABq3sybz958GhYMVVdmE6rog9GOVaJgjvIYPAv/dOJ&#10;RI0cKY8H+8EFppnRgtNnv/ar/81Xv/zlP/j9PzBIkPTNPXJSuJRYWs1ks0tMW9UiORMrTu0E2UxD&#10;zwK8J1DaEoxWJTveiRrNurh/ao3qjcZVn4AY8cEM5P7qJtebqhX9ojsnuJOxLPY0NhuN6z6gXBiQ&#10;cqEwrm+gJt/VGfbUuKV9U2vQiUEUZlj6jFPpM5Ja70G0jMd0tF22qmkSgX3SANgNoFOMOiTGonky&#10;RvTsOpHavIk3jQVakdQ471fXrxRgqfjgTfHDYiglOWZ3kQbkK4R6GSDxK/J+mCMcN+IWOMYUlKO0&#10;Z8zUlM9eOgXDJET61c2dPXJ+aOIf/PznMbcBdfKA5m0K2Q39ANIuYeIW5VVieVAuKwe0k8bVxl3g&#10;M3q6pfu5Kc8SrDJrzMyXf8mEEjwfrBGFvZwdeSCaDZZf+xdzvg5R2JFsfeFyJTy4e0Ub7oTsd61p&#10;JC5+ErdDUovasiEyRrT1UOTSxODSZcWm7+eARirIfQ1SYnp0EWxhKRRivbiLnLs3BddLIMOVV2y3&#10;jNrui4mjKztgTvSsZqF2H8eVzQh3k69CGcuHJvsxNo5VlCuuiTn/VjnqyBQojMeLy5mOS/6mIZcC&#10;az48RhxHg49ReMO88NuVfeS37DhOYtWNW8edJdfU+V2k2LBCa660KeF4tfax/MNEda8E5WQ+p0oi&#10;UL1/LbJmj8FpMTUPP/t4npFLuXgLjh3sjsCclTjw8UfY8fmHkEJMRx9fS0evkYO2+h6PeBGLEi7P&#10;plRLsyPZSSvE9Azg6rVM9VUMBJ1RsFOhnxofQhmuX08AaC78G+/Mos7wZsZG/807zJg12quCZse2&#10;dNgqFdntGdieZA47tWyHgH+XJXv//fcfP36quWHMdAeLw66AGzZDGcKgGdjIsqzixXtwOwo6QpwR&#10;TjsjqoJEQjg4PbV3IrXC8MhePHj4cDpBZdorcF24fuAW81DySDehSqsKEX12MxK0zuMGEGdfYumX&#10;zfaujFyJXGHHMCkL948NQsE6djvz5s/W35sLpmFuTdHsQyyOZWnZNaGtq2ecZZ2dczXhhjuj5+fp&#10;5iJ8h8HzswpWupuxw5a06lxwrLl58cWZSfdM0OzRtW42QhHlfGKE4LTh/moDtg9VyZqNtBEZz3wl&#10;DfOuFtrFySfN3E5ExXHyIrMPsAcpTFCehrFYXVlFs+X4/MCNuKxlkTHhUYlsZ4ajI6SeMqEXF39y&#10;8sRZ3EAxQN50cCDvHgRJqEOBMHMQGIQXiVcA9ygbdiG9mue9CVc5lMpGD7FCX1ro/doqTUFmEYL7&#10;CrUiw1aJqzn1k4tjpxt5UYNFFrrCwAxKZ0TENBsxTbcVx7chb9XIpwyLc5OVvTVLwNVyFK4L/RBP&#10;YvGOu52FW4lHcXskfnfozEMn6GuUjYxPPdpxtoqoEYmflMrugfWlldXVIcq4cgOou8wXFsAo7j9m&#10;ODMjVx7i99d/4ke8TP33XPhVvKxUSayAeev8xhOicMS+Ys4iqtAzhop8sMYEZhO/TJWVgw+7qZFD&#10;hdTLl09OTsueaQFqueclVpztEcAgoaazneGB4OEmRuOpW/GFqgkMNBshwaYmWSm+/eaORtkUniZF&#10;CgFXkpCh4WNj5AK9MgqRk7sSlFo3udvSXCyyu3N1I+N3UQNTrrZU+nrNMckVdMsxk3G7rovLMYOY&#10;wmIR1WbVg+yqQAgxnI0hOTM2J3N2/xwqn30h1zZJ4BwVWB1lO8ULE3oevegB8yILmtBHK049gsgx&#10;NlR39GQhG/wyA8y/etftSIiWCcQjU7dFNDPsqVObozpWqC1YqMVcXUEYFR9YhZjkL/XWV2H90SKO&#10;YGqt+QXxwTC+9967f/6d75Sgmz4ghraWJypaqntX1HtEhtUTKzU4Eq1o7DgHmpBF/CVPmHyDiNRx&#10;JtRwMeqkm6rxW/5rt3jInZyK4tznHTD+4nWKadiVt9yi4ZIVmmWeKkfbiyu2xgIIS8oXMSRmPzbn&#10;pSu5+HQSaCyF+uCfoY39UlI/ZnWi3xjISApnrVcHVosUZ1Ic9Ar78f3mpxO1og1R4YVtGJk+glWH&#10;wp1DB5wdDHtxOKazKJnB47H1JWwpdvIm91inK2xh6N/k8NPRpJMW9G8CYMOrXVLpR7borbffQjrf&#10;Pr5Nb3K61gZWJNwvtYvHKvw4kg4Bpg3X3Cr7UhsVVhniE3Arpl9YoWsNDkcLT9HB12f8E9uJRaCJ&#10;hTLT1i0uxejCMTxb9Cokk49FWFE8S/WvoV27CFmcxUIMgnOEPnrQWNOwv7ZLtEdllIyYgRAi1QYd&#10;xhk8t1ZZFsidzaYf0M6ZhZtDzROwR0izcUVD0pr2hpH5wFCk8XL3msHWLZh9NUpi7JurSyG81n/r&#10;W19hXtEVfU1TQMzsNiEY2TbgGI8cA99DegCWRHQ4nNSZ1Rj8hN7JUsiRpCPjMrA/kSa2HyVHvLWN&#10;DfXue+9/8MFHAD28cYV91sWtXTdxMZVgqhTdZ/YKshUk4DggBBAcFbgi4g8wK1IWSAduYgJkFfDk&#10;dEV1OXmyVsuDk4IdQvR61BNskjpKIESA+qXXJ+sq49JEeFcEIEmEwrhcO57DIE+Cynkiro83hGkw&#10;WSPuktHcIHgugpil+PlXkiMKl6ukT6CkKnoV518C2VIxmDAxvDvSahaJqMu00ig55L5UnOWwu3Qt&#10;qfclvV7hMrHCZfvmHEwjP97RqJmQXwURo0t6qE8hfYeHRxKkRa7IuXWXFw6yjElxSAnGTcNTEbZx&#10;rXkQDx7+HqxGE+Iom8RuQ/VWSG/v7WVI+VUzJIMbVjCdGBGa7PBKV/mM8aBOsEge2ClDz8QIY2I6&#10;cbqxNY3OI8+OCjH2mkE1wClcUoMA8hFj5uCb37IipPpJnmdOwqiH2QwOrSNxlehjw4QdEbBU+g66&#10;fw2x+gYPKsRYCvuQyXaPdbUqVAZaY3x/0p1cm2dnonhaBsFdeEa5IZs69hWeptUQI48K1PL42M8D&#10;5Gi1859sdTiNEG0TzPti9iNT44WlzPQyA8zUFPqOPZiyMOjDoIHHIZ+o/4aBqGoaBozLT4UXrHvI&#10;bg1nHkconpjfa2DaCGhI/nlwQAWD0aho5Xk0atB4Rv782c/9AJa0dky5UHakbagbXtVwVJHvYaSA&#10;gmBTtQUWvnzYMmRvt65KAYhNw7lmzrkOkUN2cArbXIuzIYsl1dHy77EYASHWmEB5uGKv8Klfwlf8&#10;cgwx5hMFjWqhLH6SqyaazKjZ/ZYbFpVSN7AhEAKhlQn4EI6AYnDbz5qDgY9TLjA+VojP/oVc6s7t&#10;w2enJ+WO4aJ5KaaLyNhLIH3qCgaK58GyWZUDADB/XYdhNjP/Zz32BjDbEgRiXIYl3PQDyWe3mQ19&#10;Zr8hOZmi3Z09Yqhma/+7X/opnrBI0CtOkZR41EeBBKrcnsUbWHTem5YDSzVbqs29hkvLu6ZKqQfR&#10;cHYXMr/UIrIB+QH1+9FHn+B1qUgdgVudDcrOgv2WD3AFYI/cCzqRhINKhn0z+nO08RQRxOblBwAu&#10;mIrMmivhl+k0amllNvJdT1rx+Hg1QSBlYHYyx3VAqCeP/CeEo8mBxTYJXNFg3Arsvywg3c+RdOP7&#10;LEq+w67zlSkBMcpze14rQMccnNM1UbmxH/3TVE4WxJxzNRqepSD4lQkWa0d0LTjaI8r5uL7V92E8&#10;ChSP7Z/11O+elpVvwRcncTGnhY/OE41sQtB7zCA80wtgnDOTUGyzAbzjUv2obBQYN//xRTciAQdj&#10;fD7KvFsAbsms8jj1AjB4ZSDVGnBzNdBxMGHKWXZw5hVKyQRAmjKxqycnSYToVGOXSxS4nPjoyJ63&#10;BmyTJZbjNOBNBh0TQr7YpjOF1HTIBSmlwFc7hD+Fl3d3MV3sE4O5ukRaUnkwKbz8Py6ywkk7QD5v&#10;eCAr3o0xiY3K97OMphaL7VekSIrOwOBN+8BXtLiBmnDIK50fA0qtZl2SxLACYxLT3Ki4Qb37Ql6N&#10;yzgudvHcxa9l4QUypueyy17ZiJr2SfDhAS87ewnejmAj558PTCSBaecAIoIBSn/wwQc2L6VtIBbZ&#10;/t6cTc6vpgPx8UC05OGZ9rv37t29e5fhIA1wDrBWuCfSRKeWhYs2zEIscC8rfi5XTTbtF+KOZIyY&#10;pkWGvSwXqP5ItQdvdUY955wL6q9m8SA/yvVoLpftgtd7iwvyE2Js5CB/ZNKQ5nyD52XZlDMtm5af&#10;RgCFwUAMY1wIAo86GR80c8fT5zl1E07vXd21AdQYSICMbAoX7OnsdjXxEJnM2CWUq2jSLaCvBXzp&#10;lujEyTwDQpEnxO4RNDkAd5Ub9x15gpgm/hNsj36Mpoe4HBWt+oe/8+2vYXOMwcUj3T4+NsKb21sC&#10;Olq1PBF+By6xMO2YdTQSTfiGvTSbO3ITKu5v7B8eyQ6h1rQGlzsxspw4ib5YIKWkhfDw5acBzI9b&#10;bMr7BH2swPefbbsjn5srMH04cKsEPSr0dOF19Syoxq0LEviiu7qEOBaqmgDwaFM7N46UnJXj1ktW&#10;MMvViga8oGpeHJ4UffkXitdreHnvvPU2ZPDyJa5CKONuc0HbQ0AYz5kgoAVKyetLGjqX4gPKGoXp&#10;p6GPEda+OEU9MD8MLxX+5uxaQ/n5fSrja2CGdrXhcxWZSq4pGULYzznnU1mufFnRjWLJxMZQzLcw&#10;wXAO8C1XXA5Y9XWsmxc0P2Wrm2UOh8cHWDb+7NIHHR3Pc7H1ytopNvUDHIyPMrH1BZsoCIsJAVwy&#10;Tj3PiPnGYOqeYAiPsU5nWB6BLYsvIjdCMkgpjD8eBz/iPpO8+E+nO/0xjPgWPq4exwQjN1qItKDG&#10;dzcsfd1mivja7PMJ4w4wYMWSGjuEVOB6MErYtJ0/lMudHCDf4rtMwpTGechX2X/ZxArucVn1E/OQ&#10;QOd7SU/FvSXWrcgsvu4OgfgqHv21ziDGqC/srtD8mlAVcrMS5epIFYxvNuXXZPFfoERChoUwvcQ2&#10;J/2FaADyQfHFEyaM94klcybHbUc0TzyK7cnOyIA1Z0inxBqHugcQ1KelDvkKTNocZUQz+WfQb8Sv&#10;uSlFdyvHTi8Bk5L5hMNNxcDcYcBKUHUBLQt7wFTegh4OAcwjR7/Oa6iRCL7zRGDjMoAEk2AE6JGE&#10;F+I8qfstwTu3uLHcI0ebN8ncUfV+5/jYS225Gxmi5k9ibdAjrA7GB2WUmNsgDlmc/cN9Cy8VtYpg&#10;jhEZVKMxopvt6cpU19VXYpIiKjYg56ZQANo4PEgi15y+8m7v3VuCdUB9EIIHW5J16DbeIiepkMRa&#10;GJ2ES7FLtWSFFCl4i/UU8YLuEeKcEdy1Or7DY7d/qDH+T775BSaF9WDjGT0ZWoC19YcPHsamoJgW&#10;numUvZg0KA9voX2lOAW/SnG8QJlXxi7flWSSKSTLzYHEc6kBPLKPiYraLoAzDDR9TXpcOc8KG6mW&#10;i89ONsCKLIkXrC9HBkyKksQacWqhckWnNOdoqZCUV7texWHHslydiTmZIx/dBavg7xwY7X0qXA8O&#10;+I60bHMIkshBZMRQM040B2jng929H3jnM1/8wo98/MGH+kT5dFzBptrPnlmhY/4LSkNVFCeRQ4Jw&#10;NfmkjekjzLHk39HGC6TM/kDGrbi3VAXZX+ywoqE40ZqNY56P4HOZYxKfSJyPYbF7OZxJiEmGaRFh&#10;kAHVqiI++cpnx8xfJLi9cnCiFu7N2d8zwoKi3pj/ny5UZepROpNSAU64RXs20oNQ2j7hTNqdYyrX&#10;jhEKaO07t4+A2bJkhDi5HEXDXEjqhjQYEaP93V28P+Q7CrPIE5wzgJlE+PngKmzzeE+ePiGCxuM4&#10;7UlJ5nzRH4Gx1DEquU9Dtwq8aImhBGrHrsCtk3ENH2kMMU3DWXNvV3c+ERKEEbOh+bSqseRNbpoG&#10;1XQYu2zmbbw6R7gkS1beTPCk7PRrbA3Dsgutvg4iMzeSWvUgMkxKZa5mKwIxeCnalESZ1YUlMfFq&#10;EKN1JheXa39+DiEye0u2AgvxxR3DWzD+MY/64Yfu2zm/hwd3VAnVTvL5sSrYqLasevHi8dPH8fyQ&#10;HrheCcwh49++RQ2zqaYYVNyQ8v0/fzb1awbHhO4Yc5fCoSYy1s2dE8Dp1LLPfQQY+kHKiyhD2oIN&#10;4+vG1qrngLp/NKV7zK4dRmb0GEwzLqFqq2OzhCTLPjyU6bTpAlIoyJIAKRy5gGINUyhnxGvVAY6c&#10;uYG4DU+E4AjhW6pw3EFEkQx5k+SApc92PNGliCmS0zwX6TocmWBbEUSy5YToz2Kxr1jb3jhe+H/y&#10;eep4G6HUnlvJwB3t1WuFmkaDJYA6m/Z2YfTx0PFOwGbCwjS6smjI6MdvffsrHA/kEcpmZckvbQuY&#10;J6zFqTpni8iQAH9KRtbsUZFnto2XAkD0kVaSUCETuULK16m4P336hOoS0s3xvgHzkpnXxlpJbaxJ&#10;1oCzlyupzcKmq9bLUGMvs95zErImNlhLzjI6E6Ltld+HYygjErvWAxPF6JQ8jeXli84gQnakyxrT&#10;jw9M+mskJl9Gf771xpuYCSO+1ca6DuoDhQIKnBp8cH+3bt69c/zNb/70n/7pn2CtmJqHW1bKKxlD&#10;KRvl8dFk/ArL4S/8/M/jKH70wYfT08gcl6LOm/KwczLn0ZhY00ZyHurhzpAUiGE8GY6m7vf1bHU2&#10;F4BNUbAg/b6TNBlRPjx5WqAhN4lvcEdlU9lL5KCyqeD43GjuK1FXfMHqFc02gyqKqpCUfFj9X6Sv&#10;omQK5XUtWUqmzCBD4ptLTRyQDyOp2e9DnQ61SBoi+6j0FD+MnDXyEzOmEafki88iFuoVp1pfS1jn&#10;NQT6qE+kfy0vlio1v1lkYIwJOeSYTDqUG3O0pJtfPSurdC4nvG3gvom7CJOcGR7ovWlqA4at0aCb&#10;+G7enVqc0TOYEalzOz33SXt4iwopy+sPkZSjVe8vGtqVWwEZedjnz06Lji75ZJGptT4Yuan/BNKZ&#10;4v78zZkx5gq5R8g48IZdKAEpaG9qc5ibseyer4jbM7ArsGwDV9pgGhFqYhfYJXA53H/jLvKcQWKW&#10;cl2OwM1bxg3I8LOHCYW++dabLDGMRZSQGDCWBlcSq4KK6zJIGEWhtglGJ5FnWJn6Q+J71whd0a1u&#10;AW7lUKrXC1DxaFfGuBCDcvKzCbXP6rI0ByT2VOQMx9bErOyeK9BxwQfVp6eeBxSkhCGob8S3lDCe&#10;cok4LPovCD62GhEI/uVj7HC3ylIpipH6ksHx7AyJZx+Af3EwBcJsrbFCZGjK6Un1XjI5Bv8H3rp6&#10;+VeTARasJf3NUpieCRhWXY8mHgeHgSD6Wf7RwUSsGBLbjOenvsrUHU7Ab//c1/g0UszSv7CKKkze&#10;QtXE3IqIEs1nCaK7dOSapoTroV1j1y7jOytPUwpj2+IxdOpTgXw9f2YhSZ2iTDZmR2e+FYt0tBZZ&#10;6gJzkSp0Of8qdh95ENn5dyObeB/tp5UJVQJtRIjv6Miru+xLVjPNkB5T6VQoszjRRKWzejyHCiy3&#10;ziIsuDKbj3U6PaFXWfGZKBzNk3L9ZnXyUTkB29/77nf/01/8OVdD/h4eyNpNepWTzRZRIZXYOb59&#10;fP/+vQcff/zxJ5+IDTL84mMabVfVDUI24zRQMq/bh4dAVlnvAqNC4JS4BjTKX5VezxEjL2Ggq8Iw&#10;07RDlOFOGnbjCeJ3+BMLxogmRqHxtUKMee1ZS9SreeOQM5CdSkJtgFVvw2AF3eJvuSusRDAwynFS&#10;MFWho+zIDXJj2HKzCe+l8DQ9a4qCp66Zr/l3a/aIA8iqSlIEn50+JmobTDn9WUQMKhq5eX7BGRC0&#10;XsoxEAshVzAqRhmtPKriwGykWEylndZNTToCK0VcQBvvUpI8PqqaqZs5HHsj7R6EYMwco2yGWdhO&#10;vDlhN6Kzo1BHqYxH0mQMjN3CdHbH7M+xrN2oxnD8SjWiZmWZaCOVedxzbkccY5uYe5y+3b1YowkG&#10;8nW2OGJ+IIBaqfQ8IqFQJJcaMG4k0BLkr8/udrFq6TUcScAqxOQ2zfaI4uHN8qxfJzhLpG5Kz8qC&#10;yD8YZOAlVginw4miq+TB/mfeeRt8nn0+g9xNemmekQlhEtLBE6mD0/k5rrpNr4RwvBZtjVnWyzDd&#10;qvoc+4AWoOO7M4dcRA2dp++WM5sNh/U2USDtqwnEjwsYIGQqpzgAJZAvCTjICaVkl/U3yJYJCddF&#10;3JFVEe58+lgiQ4jysd5LVZR5gmg3q7L2eNt6gi+6Q8xkGsiaK4yjUz0EMIozwpUUyFuXmNzX8VpR&#10;io9AJ4rHR4kZ5IQp8VLM2q9mdNY3icUWXrd6uv/WTurFU7s7/PiFCmpsLI7fGZv8n/3819jbbM+T&#10;p0+lbKh0ysivNGOo5Nk3dDmxNHFkhBPqSz8xIcGzqayYfZgM+a6TeP06hFuc5ydP7I3mQa2vHdPE&#10;vLBpkLsDqnVi1IzkjuMsNOLDHtohU6FpVo2LRTfhzEgZ5PFooSjjrRb0F9UytqDIzcqLC916GPzF&#10;bGEJNA3EMfom7DCibTYTP8KjTzkWO02Bng/CwRaA0FfSRi7Y7NS/+uu/Gv2B4EY6Mwh2bTHKa2g8&#10;lpM9wFpicnz0wUdcgsuyNU3KtXiZusoI5pZrzvnnZcDa8LHkwVkZ/NN6DZ5xUJnCuYUSljFzH3g4&#10;0uQjIMYEHnnB8HjNlroih/K6hV+t0lyz4alxTKfSYFfH222AlZr96+SwGazysryqP626z2Coal33&#10;8gC3giNiHI8b3WcfqTqyjO8iXOTk5KPiZbEBtznVaCvyQZIVS21hiQJVFDgriBeHfz7sjCb8h4IZ&#10;GBnfGk5LikvtzszhSekVJ7E+mDGbgdCcXFLBI2KwUxkYwIuZuZGPU2E7mmtMdZ8iaJBZ69n0Tr71&#10;4mMoEXa0P4gGRd/vv8kcuPNAOFyco8bH2h0pICoL5UHLqHIeFXGYiOZ4cPfZmazg1k3o3GgLZxTC&#10;pYHTmWhvhW1enERrIaBDiUn3rYUr7A4M2TLFm7Hab29hQgho65NYXjyv6y7qsMo3IgN122I/HoQC&#10;QnYDjaZHHbnH49tH0IE657QdYQ4zKbIztIGUEpVBgQwZ54yFQ4RVdiSdf/tVT65TKa4Zf9IKlvNX&#10;3fHC5GReMl39TOoIWZHsX7Ynj7luoiKikiX3k46gjQ4K9dazieRB1NvclEdWPfcOO0DadTu/CNPH&#10;4nAzZH9wKQSyqW2PgLuvTEDRvNBirBGxlNgcPaQsphJNKeTMawAZobUuxPQpJp1WiptYKBTbAFla&#10;Tjv1Y6hqAsKKzbEFy3yq6WXlNE/BfIJJoXyb5ebuDNaNZ6wTFLk8iITJEcvr/+IXviGRFVGMaxc0&#10;/cIyR94z0cbCp8NINoJh70KQ3F5JqMwSA5brsVBecVL9og0G6XKyDjQPRqbEkyl3AUmyhhuZmRQN&#10;/zrWqgA8yaL861tgyGMTkIrKzalZ0KYC+23/mopW3YED3OISUs3WmNWns5fga6VA5pUe/Sojn6xf&#10;mNdHaszxbEOYWlES4aQDVmNZyAv3/HX6iXuz2ZgwMQ+FUJA896UsgAz+6clT6WIuLwjZSQ5FUCpS&#10;Yz/66oVpxtojjcQcm7q8miW5V2KueRYAR6RuxG6izE3mKqxC8PoNdRnn+uJ7jHtECZ0Tx/DmoRZZ&#10;WSzbKori81cSdv5ajgvCPCmMNXAw7iw3tp/EiktK/K+SApvOFRePNQkDJVEO2sD1GO24/ONyKZVq&#10;RzDzPC7qyEEvEu4e/9bIaR2wFMelaDCZGQHCGhfeRJPWqlY5a4vvYtzGyAyllRbjMWLemZxkB8Tk&#10;BHexWXiZPUKEahcjkoHkaM1M2p0jgewedc7XyrYxzhmhtnByeaxvBIUVIt+XXTDKt7x8P02QnaGc&#10;Hhz0SnWFEENSq58qERixHuOyx8ceO2zvMg1sH9Z9wivm4j6FXUV54IPJIKGVBXcSKZO1azQqRUyj&#10;5QmhTn28UQAoKci4FBbH9uKBPG6X589fvkAJcrLwX+0lrQoMfWRniW38P97h8gQ6+ITtw+PPUu2f&#10;02CDILIHYraNwd+6yfAOl7JF7NYWybp8fNvd8jGWEpNrnGLP47gslVNnFwcfsqzJ4B6f51KBfS/s&#10;GRR/tChhgjygnmLyGa3J8RSY3BnpW0rqds4WoRjlftIwC9ih7u6o9LmvJE1VjQaqNeGbF4UZiqxT&#10;O09iecxYLZ5anuQJaX4MNEjtUwxHwM8UGQrPMKA0ol/Q3lWNJZZr8UYuqr6phh4tBZk1b3KJwbdE&#10;7gKMnSSn9pAiKO5fae9gPX1JMzNSTWA/fuYrWmH1PbJ1t0magn36CFaNT2Ngh5SDNg654EQi90FH&#10;eVmDT9w7VKZxkkzXF3CNP7c/cSJGIjIj1GyCnW1wbAN6yyK29JZvhcTUCdVEvbwAvExf4hElDJDb&#10;MtcDjuHJSTuMYcjOJrNcq5pUW7ToFjaCT6zIUgkyRmPJnJG5YwDyUphauLmK1cYYybz/1I//+KMH&#10;D8+en05t8Thi88NIJTFx6+TWt7SYYjRn8Hr68iaT6LWQknvVdBGuZBtOJ6ek+PGsJSDsxiBGawPB&#10;NmkWRlrqUSZ1BiqMuuoX/rXVr9enjbH4yoxia6ODRmTPWjFiG1PsC/7HdT1bQtyKib0SW8mH7Vot&#10;6XAZYGyTi0tcH9TRILQIBq9U2BrmgpKU3yNx5/N4zUyCqZUkdTbLwgPVATaPol0TfGU2XGnSwtKr&#10;Sj+si1h1tJ3r2KXGmq+Uj1pkPZwtrDtJDrYZh35/l5J3YjgqNsAUlm8k6zUpDIrQkJROdMC9MSku&#10;yc5D+cbOUe5Eb82suoeJzoOWmyBY6H7Ft9YH84bhOQ1JYkVPWPNMqr1CdlxBLVBdLs+ZKW5Ei/+i&#10;4JkVcAna7BoNRgIiCSFMh52j4WgKRyiuHp7XF7Edr6F+L2MKFNjxUaO4H8rmGjlxZmFQqSsxD46J&#10;sLe3c/L0Ce8eGH+jCozutDc/9/nPEUo2PNU+JMJsS62Do7u3j5kWaTwv4Qi9FSuO0AVcEz4Caonw&#10;ATmA6VUMQoSMEVMwPQARUrVZ98Uo2FnY7DbCBYVdPlZaCCRLEYMmRiOAiSLGJUSYqaht0LSDHKNH&#10;xyIMnyT6US1qDocPHl3IvZL2utxX1kzSxqiR9j/EQTXh4xgiBDgwE8tS2+Go7ZAEpTvBGkSaSP3n&#10;SOTNGxwiFWrtziZWhrlK8EhO4GvX7t475kvsTB5pjAwMhQlJTTBKp8pl9mgoTKSJl8g0Xh/NTkOO&#10;cTGy4QxkWOUIj+uZjEcEiJ5jc8iKsUthcCkZzrCpXSrRnR4mRB5GVQQj0MCxFEOzkov+1re/rEaJ&#10;/URjAFFSWibrz53Xc8X4E53YKLdyRzo4RTao68/uq8dKeDoJH4iCA8YMN6J5LgOAEvGGvno04Uy5&#10;JmEb1rgE7kBiEbmgD8jT1otv5GNIWCxH3fNp7aFd/0rGPk34crts5uxyQzKBr81Cj4AcOTvpJDVH&#10;bix/YVLGSBwR3KOFdb+8pABHpym463x9lspob3A3HkfLGsDM9WuQPWYuGZg0/Iqq76VMN/BnFIV7&#10;slF8wO9jbNHQzfv2SafIhX7wkWcq9hLr85lBa4i0aQkkJ0nZDJ7AazLs7mjVrBY9jpK0O/ZaCoal&#10;czfmwKQca/KGDtjFo9wQKe9au9xYQLpW6sXK80al8Y07d+5wo0+7jpUlnzg337X2x5ort5fyW/JJ&#10;iaIm2u555rjq1rwmA8bWR4bDQD/nf0xI0UgxnPF8ujiriEEPzsPFPex1BOF6kDAkp4DeAtqx9KcS&#10;OxnKMduC5VmQwyAyeZngqaGlgrg9wE8aENtoL2MIDjKCyrgjl1LJZqsSu3XRpaPmJ3ko+xUElYnT&#10;qdPjL+V8xPHMsqbU5APgM0IpbNBiaDHAjCvOlZaTZb5LEyy8ygLr5NZ6t4gP3Hza0UImRzm4OFdx&#10;jaS9qabjhCt596Cq3XY61q5BV0u0erLEVRarObKRNZBDmzDftnZC7SkKYbEWqq9ynYjc9OWgvTZP&#10;YeZQG0Ldgi2FujBKQYTKo23IeKlXbpZGTHeK+cvi3pUVr0pAKFzIkaZXyZDViXjlIkzNUoy0avHM&#10;YPgYGYvw+zK9pAvdczOxHQp2znI6lAzTL7TUFB+L4ZfACON0Y7j56wRrdVJ1LkTqsaykZ1rRxcxa&#10;FznwNS5sW24pkkjx20p8TqWdusLQWFAvMNzI29BwY1YagzVlUy90BlyEkHvh5AA+QJHv7h/ULpMs&#10;gt1nDBVpSViv4H34+be//dWcDraCsSFjKyO2V6w3nsLgHHxGf3Ph9p4osGXlYUIcYZOFWNENhduB&#10;xuS8pQSHonv8Yo+u7bU0RoA5P3uukIoRzdr5aeeeX6+ZbxTGnkDqg+/zSdldZqVNQHvxYlj6C2yc&#10;mOo8gHxLkK8imAT9gnLyPPdcfUQDdHBvI7IVeUOmEciGWA2zOd47CMLJ+GvjSGm49H/iAoJ1yHrH&#10;BxLhlCdEGgkpdRRtXFZWEEMJNnefA6+HVfhlhC+fAfnnkTPNJb5HyWgR6phdqxqnVVQB0TNSZonb&#10;uqUU1/l9C3GXSihDFklrYmBrk33CYbOsqYphLkJYhkGyoX/2Z7/Nv6CXmJ7sF2H/grtzUUdSu7Hi&#10;z+PKuJkjprQCVtjHDBAX373UFwto8LFVWj9+CZ+mDplCXOqloj2QNeoBHpThqnqFn2sKMW0h2Zx4&#10;1hTpxTNTKBBLCqtQKJEGrPV7VRCosOcM48PzmdmlZQgEU6abQT4tBQuuBel4/mZGfgndxLnhM0qi&#10;i557basRHh+DiKEbTqkAfRZylrVsmC31uL6AqES2ej2ybGtezCd71Yl685lhMih5Lk+hiXdT3N26&#10;CKGgKdWBODAi3MfHR8AssDPv3aGK+6hcw7WDvZ2j28doi7ffsicqY8BwFjWMGozUd/jFjHuyvrTs&#10;yVofVScLUYLSoFkRrwnc83kpEIK+DR1jD+Fm4IKgbN1gtbUbnWWQz9k2gECWz+BhTpI7OUJIITBK&#10;tIoVky0mPzY2bx/d5uAE6dND5Qe0yzLzq5JaLs4qZ3E55igyKiQ2Jr7gJXJzpaNg0jSkSk4wVAVa&#10;ho4kMMIa1mlignIj4AeughPkBmOWz2zFq2RYha644HOoqSyn+JQHhs+PaMbu5ufoIir3L4dZwHB5&#10;DbYLU5q9dnJCZOMGTp5t5gzhan63RZXpHAFO5dHhbcQuaALW1LUOK9ntfCCE2Vr8bWwXJlALn4VR&#10;fCxdTrIyMQOTHbxPK2JOSxEzX6UcnXrszpncUcUeEqFVhiCn2NrtqLAz6jrbQl09WXhDRgskef46&#10;S8KfQgVZduR692rcbOgkiNauzXGQ+noH2ZjsU9Sjvq2axRQDWY4hx/VhVkLWfQYih7Phcy+t0haP&#10;OOlcG8OFQs9dvko0rdaSMUOinblSBo/3tXocNxas0rW4m68xLpxVjgHZfwBVnEajTAYWmxqTM6wQ&#10;HlTfVQYV5L2OYPAz2X16ahnL+O/aF+HtJlyw6Bjz2mB6Lp/QEueMBMgm2aYRmqON+JhmENYrftiL&#10;U0Eg6+vf+MbXfuEXfqHGIs9BxdL+gV1edqGc0HLAMLtcYpwk1NI4pzMqJlWF3cuhx9Y9y9Q7i73N&#10;17FbDSak1RnDFEPPLa5OZhtuWox7C1gr6TyJoTOTPBUi8xWVelakkFVtnqXCpXDZ5u4t5PfGzq0t&#10;Ta8UjPZA1gaHanYpX5rlwW4ZvCBXjqdi0TdctIab05QyPq8ADLPQ3IgX3/LgMb2BZBxefuxVuGzm&#10;IRD0kpRm58z25lKjD+ZwzQBmCmdB1V2YcCgLHFPLdL3CySkkOk/sCGDAkIKydRJ/KJrdHYyDl+x2&#10;4iDYz7QTMmXy7JmbkzzjS7XyUG2Az2MtmH8h4ZixKzqnISlRFHbQrgxAFn2IJ2dnslUWW4qKBzKS&#10;ALyMlaj4HTbNbaEOvn7t6Sn99U5M8nR+dC5i7sUUGzmFiJyI9si2OWKsndhw2ok8N8w1FXBTjzZT&#10;xPXJtXLcRXfNCvbSKQ+gwu0QLkTPvaZ8CvnBWxuESxTuq3q0cX06sEsFk+aaMNhhXDAEYXudyZ7Z&#10;6MAj4LksgDbfHfUzwm2McYJOrqP1PvUgBtTxVDMucteF5IcrUn0yp4xa7hJsthXMapzrWROkKl3x&#10;5elr/vbPfH2mylk2N6j7piPZeZtkUbZeHdja90soPbDnSLGFgnRSZOwK2vRRn/r4qaLRqkVTBEPM&#10;7EEiEpqlhkZyTD4QOBD+zn3lTES0MsHYgFNsxreQKyrwTtfEms2e1YOjb9c6BIMLNW7AdzpAh2m3&#10;vki/vpCMwj3bYREP6RjfLHayxDdcGoExlX6GaRvpsDIejSbPO+wxnkKYRJA4PsAUMY0uZ20WpFIc&#10;E8WEwvItz2dyRwM8s7krG1UfyasUEyGgTWqoN7r0KQ3PBRbSYIVUsMjJ2mWoGRhVseaazILydgx8&#10;Vj/OgzA2bFL2/o/92I9+61t/6+033vjKV7/67rvv/u7v/u7JCcC7yqNDnuFQ8PXOQLHnQl7splmI&#10;eSb+NVCwVLQWAfk+CNf86oYejtbpo9E1jU7alQP38AXbybB7zP1mR3TLNWR4hKmUA/644G0n3hB8&#10;lSYcjmGlQfEq55RqFU6ZjzvjOo6n00s8wcfIl4qszpvSmTB4L7J1dK1fWbwHY1Zx9fmaSZgmAF3H&#10;iP8sYqJeIBc3JggAxh8Lv0Mrx5P+oq+lHnWUUAcxYEwqfNzK0AjuQq8vBGh8sqQ8LcQEPg731vkB&#10;6cLDQxJotlI20OyuoBA0dBY4UWvbGB5IJHYj5wkxV3RCJ9JphCAFEy4/eATcigxYELQMMTanVgjM&#10;iiNRMvmNTxL7YsANw1diYyHS8WBifW8TONYpP79kiaEGJXcw1K+GsGfPEFijqchyTJpYo3IDoBhE&#10;eYhvya2CV6s5KvGf5eYxTcCFoFViZA+pWUYQ1f+ELUqhY6Z5Zo572f/lRRunNWXtCXK5TedSXiey&#10;TtiVO0pixGsiIgPX11vSdpSmkchF2W3OtcOx4llc4zhOufrUvARnWJALWBdG4bVFPQu2ixICd3lq&#10;1BqJ55EpwmwSbkyjsX18wv48gktd9Ns/q6RmtUS1VFGaaDeLPbpudRpDGgQUV2tlD/KyXbdSyEDE&#10;xDifnTwHOv4IZstlo6thNMSbGD5cfEucDfo4R8/xMSNoT4P3HSooREbWdKPBt/VUM5P9LE9eLy6K&#10;mJa0hYzEJIKKL7M/Ju1T5L0kRg57gSoNcL5a0iadvPJ6ClIrQ71TqmbEzRzjUhYK1tGmI5gYqoaz&#10;VFYydBcL81Q0Y8rSMRyuHmHU2xzaiWIKUmxW5/2kvHJn5IIOkw+mOzw9UOYKbpHaubrhLL212KTQ&#10;tnR04p7iOkbsCoGwdMJsIe8B9vja177y5S99ibgy/Vz+5b/8lx998kBy4iCi0yKP9VrsvpWB7Cmd&#10;MorsRM3q8cVWgBYhg4vsHgRFR6v80vh06Scn0RohozF2+dH9idRiefYcWBB3QbClv9GYUsbZ3gmB&#10;TL0BGekqYuQ9RkYvg5hh+Ji+2qjWsnpaPQADQ4y3PoAdR2E8Ko4Et8BUnAfJliQoRKe6Mf/d1U7F&#10;kuEotdgMDHfYZHKZmcBCFtcYcE+FpBgWs0vVnjEhNVKbIf2qOZZRrnAqWLQEdsFg8gufJ4XIUaoA&#10;bYP+4YeH+wd7e5ShpOnrRPWS6uiTggqmME1raxvKRjRFKwVsLaVRrWiym72Z/gP8ngJyLAKVp0NQ&#10;Kz6qaDzskds01eTdkVN6yz6FtHBcfIQ7Trv7zYqojo/XDQ+RPcWsi+PSHAYREaNevYMVOM0wPxsX&#10;usJH1qSN77JVgBgzePfPYFKNnBiznjN1tfFwlP314rULkSHlMOEt2WS6OFNO+9hOGA9BbFqgQMCs&#10;YKfNNw2r6s0EeyN/Y/4JQVx3pyEYiItiHnG0Dhcn2sQPSnlvZOc/fpggGx9OQJpUZeNOzwQfI1CQ&#10;3jM5B+qRHZKEtEaoFyHuunKF9d8kTs0DZZpp8mQFtH8XAP/4cUrMIjL89cqw4mdpXoPijtzH2+Bs&#10;gJF6/OhRlRdeO3gz8XZvwRGS1GNjU//7pfAmu2Eqdg1yubo5s4RZ3MYxSTIca3tGnmZRjgWEpHZX&#10;kzzFOqPZT+xsPCqbboRsiTi3IUuCFYG1xjlni4yYtQrIPP/C7Dq1l0rekS8ig8a7j3ynaJcWtP1o&#10;ptPEotIYrY/vOxEwtqnn83MAmMnyJwvF0ujtRcBpAPat2SKrsI+xoZ5xZOKwVOrtoQoqB/XzrqqV&#10;hESfK/eQdyUYIuOx/CREqrFdB2RA0UdmO+CyaPrd3KFZ2ne+85f/4T/+8Ucff8Ifb+1Ys9PKr/F5&#10;fpiCq5TUIpdnM2Tx+I5SpoXvkZd6KLfBKh4yCQ93ZHg1J3bsCA/n2md+4G0E9YtT2nks9ENsZ5VN&#10;JbnutHGKlxlzXZgk7DT7FpIu5enLdbuPezlj5+d3jwnamoUXD/eCU0oq363gSk2EYZS9K1P9d9d/&#10;+503MdQN2lHBlDoXzwHtDvlDfE2EWmC+8VrmdPAvgncedh6TH/AT1AWTgfQCGUcJbd4LJeKKc4ti&#10;Mouv5hRX9YBt4GPKJyA+hNYppuy2NinK3wc7vSv7KKcaNwrAgLe+1DmbS9USW3oKVteOURvrOB9Y&#10;l8VsPIm8kPjU9/IUer4v6ZIaY49BSKZuti67DMJI4UbaMVWrVaa0ZDhnV48Zwe4Y90WdCgHLtDVx&#10;fpTNTos9Tpel5H3QGJwwgwgaZPrQRDqAEHh8OqjNYjV0Zr9dUIcXPUjmsVC//qcn4jB0lOqosrIh&#10;GDV3aXWmDLgOG1q1EvAO34HrDZyR2SNlUiVX22xMsbbFMFt0yCDQDrhSCqcRjn2GMGgGYsqsezyt&#10;57iXUtuQJMUllsvrTo9gmXjiAguWgpG7oIRwyJSK5ISzHRkYV7AqZ4g8qyDRt/jNb33F6GcetGUr&#10;1ikYl1AUJGh5iLqpq3FHVkosWbO8RejoLZirwz6G5Ycok6wCEQw5v2tEJKkzppjYXBZfsSmXLxqw&#10;m/Yl16ko9ATwbM8J/KcAjHkBKqJ4is1EZG1Z79fOFFe2nd0SbSQsQ4dcCTfYS65fMUW34QUdGTDe&#10;PZMtQgnEDNhS9gttLs8ovNV4vfQaQmIx8YID85U5h/wrVqHXJHzcJSsz2fU0Mq4FhKE1VFh2F1RU&#10;atlWCOVGUHmIfSR/vFBGrAblNWdFV0afphqzp6fey7aUdcyUInI2U4Fy8w+dEAVoQFFd++rilM5y&#10;mS4NdOyNabxWYf7hhx/8pz+HKfqvHj1+JAqvTNFkOWZnqJl0oUyRa+mshDWDXB3OQdMLlRk1s4S1&#10;fezX0j/i81axVv1kYnee2prPl7AB/OSP/Sh4iAeffMyE26kkNYcVx2pNFLinDDm/gJEojeFslx1Q&#10;TVVdknob5efsYR3DQzSEKlQznYkTBYmmD1sbHT6rxRIjpWLI8jzT+V/44S+A137/vff5GFFORPzo&#10;CR+w1C3XpH6S5RQNLfDcPiBjFIOFmE8y260JUsZcFh8Os5UYTp6qpeoyw8jFKU5xjZ5s0y5BZEka&#10;cVCmxCHDQzPdv3t8sI923aIjB4KU6mOOD2DLW+LNdT352IT0mCz6IzZeyWcwgyb5yQJrr2zboORL&#10;X/gRxDTpMrGs0tqd2wlwk/J0bEBdck6TeCpBymKQkZdV3tpxIcP2FaQ/GWYwotzi5HAAeYqmi26Z&#10;9GA0tIstj+bgcXSI183fsgRHh0eGfnpk95stQ+loaqGmy7cmIlQht+INVwIXSYB0SJNl4ByjcYWo&#10;QlXvPmemmGSfOocGuhMFck0DyAqBWeF/NMqg2ooPRAS2CQaRkywbrZQDGxQ6Gqd1Z2xo8Ha6cQ90&#10;LQvfiXXBvizSzbNHNYP3id1ply9ojnhS23WfX6AIeZaYunjGTawevlgt5FJAzg5hB8nw/FouEYTy&#10;3gE1j1Qm24+bJTSXuMUwLKVBWhLxQHqs/9bPfI0Z58uPHzzkYlI9eJg0AMTMAW+gASLNDD0yOFYa&#10;nhON5QPDT+SK2dvRuqCE2sWDR49WjrxXzlKz/F5NXkU/KG1OOxOW8DKMRdxGSDWUr2ysRCuoF/7E&#10;CnFBrjDIMMPo6nrzE86svob2ukSOsWHxPwNAIxPdDSQoajuysg0nJIgwsRkwgm9dAnUtCFWoFAoG&#10;RjK32FooysH0jBSwZnpYIYrYpLeuE2nVdNAtOt/ZgjNh4U5MGwneZMwOZSXsRriMduXKGMuJj8Vb&#10;XKS/YLaFDMHwX4SZmnVDxFrsbWIgPqPBawteFuj+ii2Iuw8ZS0aCCl1yMpbvxRnW9KMntFZyy8PN&#10;dOsWFJc+whLqyT0vrr68tJBWinnG760nhlj2id8Z8OAuHEZp1UR/GrJShUYrOoIv4jCDWAC+gCJ7&#10;9PABF0GdEw3JVHi5u2vOalKyWclLmIvH5wPTsA2HjC0x0nyc9PkX+caNhkGMgVko4Slx3RjSqpuG&#10;GXx2Gi05uSZXw4l5/4P3//TP/oyHqTLbOIQl7zehiCLeqoDAU8TaXLSC0HLLLCfsrvzVPtC4mwM5&#10;bQZUvaNqVsgiJdpAGqpRGt2cAsu76klxoNgOt7Y2qeSkLeG94yN7TAFdTdixioY+zdZgUfFjNF76&#10;gJO2wXmx570TosKoKfO6fBTmr05P+ZUYJoImYkgDbqf1IGYkj09sykMeC0nN6cAyzfhFkgF/xxnX&#10;scbZYrDOs8WBUBxsgiKKHlqOUKZxd29XgqXKr0gManKt3djfkyjGmFRQDR302f+O7cb+waFJlCG8&#10;hVno7MU0CcO8t9/DKicv95mW2Mrr8kySiDMMwGVmaXgJ233JMBSXiqNIyfkBWAVhIp6viMqCI5w0&#10;Dxu6SKwxChfI6jnp3pQJvTLjra6iRJ5msNWRu+jp4tfg3LJvNBlJACBSWCluSkZ3VLUGXIfWwjZL&#10;VMQyzPRyX4wQ2xAbDQurP01CNiWrUu5RkY9MQ4r+s5/5Ck+q0qGOkyEwSRy1gnNuvkaktRD2QIlW&#10;+K9Qju8XcUZ5C5rmqRn36Qtous7koq2zmfvVHgqW9hsBaDwTHUZRDEMFp4iiVp36bF4+Uv3kFpup&#10;gmnXmynSy7BwaAk1doy1aHhOzzm9vqppjLBrGbCrYujWuS4q544cle4ONsURQaXBLw3Vifxe9bH1&#10;r0o6gSQaOBAV6moI1x/N739kT9wsilr294h15zordXyfmb1ldxY9n4/x5IijEUmDxHDONYeWHDA/&#10;D+WjBazjqGKRibc1hxn2psElvue+npCyCBPQHxmhmOaV6WFpbR4jT2uwDws9FOYoCT+PLHAwg6mP&#10;e6ggBn/iWfhh0gaeeYZUulwnWnCoCKTFWWmXZ+XkZi7AYZOeegA5fcg+2wZlMQnY2BWng3Et5UIB&#10;UNx85W/FDjM52D4HR4eaUXhCK8C1ZxZEh+FsuoHQpZRovpaydcar5WAnGNzEncqpxMdk2WGkMaZZ&#10;03GGLY292ASzebwASFjKmCNCAmjiV8QTQLbB+Xm4t8+YwS9AoylwkLjUpCs1t6fpqI9wteXKKPjq&#10;MLqOKnIDI64VPzuoQroi/OClk5ae/8D5bJ+/fI7k4lerc7a3sbaKAIBGMBTE9w8PDgcFIJBOki73&#10;3iAreAiuzPFRf2StP3r0CIiPVAFtkUnK8fhAykRsw8tGYUysmRpVFT0wHiF0GYVYhEZRi2Vxcqmq&#10;RDTXyZrAGjUTURqI0xElnukt4wJflMYoEcGbQ0CviGwYE/fnUbTTK9pC3rb9FJT37t2jpzq7F5XA&#10;WaJYp6zzEoHk83yPPYnQpd06V+PiJJw91FiQlUcwLfgTcqAre/DMWNIg85n2PCBJ1or7xwTySLK7&#10;YFtjmtkVk/ngpE+3xmFr4QPgJvI+lUJs0vKxeA/qURaTGZNAFBdtd4dPgWFnK3NO0WzlDDXXCOnz&#10;0aPbh6WH5SAbgghLE4wGqTy4BQJn/Xd+9mvaa6+sttTZqaWs4rgTomlZkIF/1RgYd+Wvo0dxW7UD&#10;7BLN9Rm3psfJKTPit184Yl2IRFiBcxKmKmcsHYbFoA29G7isQZSNxKZyWpJVbm3aSehIuhh7sDIq&#10;mJSfAAD/9ElEQVQQ+Rij/Ed6uPkqyGZL4M4EqX6JeBBGMxXVBHMgEygfhR8VPCJIn/kNf+aOfIUH&#10;FAwegb0iqdDoGI9K2xQID1sRMDO5RJkRNxytQsT1ypw4e8rDWESRwfxcQ3AFtxbNP2eVdcB7mpP8&#10;/cHWSXOVWnDjaoPgosK4hnsxBbWFpCoLypdfMa5hSM5ilRtw7xcIE3TD+4s+aDnsnaGDIvpSnoAi&#10;aGM+jJ0uq9HC2xc2pr+OqBo9N2pDSorQ07wzMsjTu+CyVFJjVitJV0rIVId/sVMSmo8T6OMP9XCZ&#10;TER3RpDydAT0pKb5eWwx3h9HbcZjAK32hPyqXbOqL0DKXQ1g9BajQIDImguiKWU9ATpY04zVjErL&#10;7RVPuSBkY6GNoYxpODw4mrMtFTnxX1Nt7g5uzT/4gUObw9wCUENUFX+k89OS5JjpdS+lyFexeKAF&#10;njY5nvI52KbgO968fw9TFLQhRxEzMyreV8QHWJ+9g31OBk+N7GYg+3sHKDy0XdFKj0vmTjHSdICE&#10;1NcxbHcPq/OkqwsTyJtmp/O3uDamIqECvujJsseY/jQTDoaEaZGmjhm2jknrLUiSJ2LKoK1/vbhE&#10;W+zuCPPVTj99ht0+0R5CK1zBhk2apcZhcwC0QSZ5MLurpTc0zFFPqshfZu0oJcp2PvReLD0BqCI5&#10;SwesEFCOQXFZzw2UBgTaABRHqo5JYcBBgmx3YmiCYd7wWA22D2SEKykQRU/TBY17D/gmGoHLxJNh&#10;JzaEA8/F/FAx4hZq5Yr3LEm4nKj1s9fE3y0LjK1FOWbpkI3JNSVR7Dww1yI7fHJ6goKJaeeSS8ih&#10;RIES2IEzwdr2HA8es/7f/9JPRqsq29m8xoqBVLu4jyc5NrLleMxBnQOpbaIsi8iJviq4nJWBEHxx&#10;cxdAZ5HIX1GlStSXNgW4M7i30npVmsut0CPMDWVyt49QLJYx6MtcEDtzmXFy9UEk3lNbTLAYFci1&#10;uR3rSyx75OnTJ4+5uJyZCHSTMJXJTQpr8DqFmNkkWmA9giJ2DJxV2GvwFWMsT95JhWQq1aTdCKNQ&#10;A4IM1FgqEQ3V8bDmsh5I6atERCkdkp7llJDX4/KpDKq7NDYSuMW4/KiHEUbRrRmRMwlSfkMIQl3K&#10;zBhOcCCPR7sp2qxElXbxiFE9hk7sOECMitw0Fmw21JREFjJeeqZcIUl16ImaZFwY+5tF5Ovz+Nwi&#10;WHexF6I3NabhVz1kgWwZltdQQkICeM2o+KLsWkUDVJZkwGMYpycJxghfoDxDBkET9a/gFdPUkm/E&#10;INWwfo9HNbM0UpueIuJKX8v0MunKJnAJWLvdz1HDMp5nX7pWBs0MT7hGeiRDX5fqHhAiwgtTejwA&#10;8V5hHJUqa+tgLnZ2hU8QL8Kvo4SVw26UFt5EERHGPUYdGqcyR68rzYnnUChuyjbP1SYfG48gzhzW&#10;DPWuvlnLcLMddDvkvHAWMPL5P1jnDRcHtGZZdMXrpJMJg2dgkxQj1Ij1bsFEae6ljiyDbn40s5o3&#10;BMYHH32IIDCssXEDCwDJhfQkYkBAnNLzIcpgEhgJVeNEwydmVQUDclxJi/ksxIWIHztyY4O2VQd0&#10;AGACnz/nuej6ZrNXi6GEM42UndMh/+oW7b19DFsmxuDMZpgQI2HnJIaEtLEGquWe0xc8BJfpR91T&#10;WSt4zX7AquMdyDRMqrHBaK8D26IROY3rNCIkJHRStVBTqtLSxdUTiqTEuC7yCT03o8rOsOjUoodZ&#10;dx6WnalNHcyTzcJ9Z2OTlicKlIGyVAtmsuPYbRBoslOxElgusNHQerEIf8ngtw5v3907OuIZ92/f&#10;ZlpvwpaMW0PI+/RESbxp8To3QiB6DWTsb/6tL9kksUok/iZQtM2XmF5jvVkYPD/Gj57k+PFlVsjq&#10;HXQ9wXXzWgpQthEeEOra5hC28NFj9pEgKJAhPjbqKB+N70ufwhJIDxa19ivGwyfCSMAriF8ML4nO&#10;LL/zxW1oCqqV4AAQKgo9KfW7vGtZnVzWRMqGdIsImFgYuDuNzihetzxSVPISr1VmjnDJzO21/C3g&#10;R8ADoUgrcN4c6dIYHGAyUUMzXe+S7j4W8ZUCd62WsLN26Oi2sbK1ACZ8Vndg9145nISXpKbFGUQo&#10;W9ZokIkzXyhtwVMPZdVCujbqh+VgIKu8mnbcyOWxgvU+G5kxhJIEAw+b6owsViw1TY/0U3HAyKnn&#10;zI/6aZWXZBe/StEgqxe0bebUFYIF/VV+vXJiZO1YYhQe08WcrFzTUg42ANuMNX377beZHIzQ8UWY&#10;EBc6oBEn4VU9pPAcGBS1GsiKyA1tkzZ4Ky6ttekJFwwq62VEV+xqOlqAiUbMeVkLGZQ+TN4kppzV&#10;2hKJ/6vzg+FL5FcxWT5Zl1B98JELGYYv4UighycoUhjEDKCr6qRbm6IydyZmu/F6t5XqrXLkRYW3&#10;Ldiy805hGJIQm7irRnzaUVwQS5m8H28ophU6IDQcrVsIZ9xQqPzKyFnNck1R/CShKYQQCctJG7m2&#10;aEo2NH7gPCw3I+HPPFuMvklD8cOoBZQKrA4lGBCcfu6zP/Di2fOPPvpIzyCUGMeBSUD+YgNBt5kL&#10;UQRMRlONbtyRooI8q2Exjzy5dKLDLUSBR4Vs1ImicYa1hJ2GgkGB5WG0dqRVKP4iHJ9UMfHOQhOO&#10;CWIwOk/vHHO+eK9PretDWFL8sig3srgx8zpyPZslbTD2eLPXkRfXKLpqGsLF7GGPY49VDjGhkDGA&#10;snE8A9ljjNAUHTdAtw3JXwFd7TAzspvUIp6oTeXu00rMljVnMMbNIkaCc1Az8hxsDxdl3Le28T9o&#10;YkXJGbuXZ6EGlxo0SoqEANhhIOT+7/zsN7iQBJMaxdan8/x1KrFqUyjUUMMsQBMPf+QbGh2YvZoe&#10;xcR6X5PE/W11IrgfD/PYM6rfIuqqpOwHV0GTii2qJcHDa0G53mTqbVQDKSLTx1bCaj46OtT8lXj6&#10;FRVTx8d3nOgI5/hBwwEdZO3TBhdBbQhjJH1AtyTWYO2azcFk9plyFTGkA8BsMYqRZTujXhW4QXlM&#10;fQgzj25pxQIxvap7KQfVIkNusGqXNWadOiASPvMlV/XWEWNOmUESMDOjDZ4wVBoq6wpOTfDLDboK&#10;EM9lmaFplqboKWijA7RgJBTysXosFXQzmCuRPRuRtdDp8wQuUtgTtoqbMxD9u9WsjsvhzAw4L1Uj&#10;FGd/P+fRKXX1S4/yzmJlm8/wHW+uNFzwpzNaZ7iuow6Bpzy/oPQZ1xgpgOR1wHbwkbRMbMaaTN95&#10;HksM/Up5eB09A+O1GmWk2ioe4RZsOKtgKhKr+5XNiK18q03QeGY8EYJOTygbdwz/9sCQCNUwrBwX&#10;W5RoIx9//PTk4eNHmDxejRqTNaxd2JzdIdN9cTTNrNTUgrlkIj0qpJLYQGFk5g2K12S5UF/MecL0&#10;wveU0fSduKOBup91rvkcqiwvoJ7ZOMqa2tYVu1Os4TE6TeClRIhZTXfdhFYnGi7PkUeD3pI2uMDc&#10;QfEcHt3WlVxfP7p92x7aAyZbA/hxQjONySEr0V7r1DIn45HM/HPNPDw13uCabW2omuqpOxREk3kR&#10;F0e2khFlMVf6aZBYEgOYNhBDHfVbMAwehkUx8ymXdy0AzeTonMnymoq1IO41sVawKzz1sM9XUjTF&#10;MhztkeylVZkKxNOYEVrWmOeInZg7PXTxWIA/46mwL4WlThst4W3Yv9K5OLR1kiJqXHYsKRAFFz1t&#10;b91iSFgb5C1QsfyL6NeEz0vo3C2RupGWinBDPmuoOMaEoCG0sLYJ3yFhv5tSY6ObqazlpjQ2evKk&#10;9rnEA9fEfjCM3/nZr3NiRmPb08ROkTT74tN4IgSJhKuxJAhGZ6vsdlBX54Lf63VL9B0C+BcEPdAq&#10;ljVm86qrSTnmBbOXlKScz6Qc/0ReoXWGpJTcD7L2mqPKbxYzGWpDqxlw6C78fBRAY34abWfbAZhN&#10;MdosWcxDhoFGn2boOUVZvMmkE+JhLwTnqh4kNuHROldGr3tdiaxFqVQqc2i4PCNUh9TmGhJNFIJU&#10;9mUm+4DsTEPJSz3O0ntptuOYHiOpx6bmp3GBlmUrCswdmZyrwZhLzewabSAIenzGOfO9kp7Cxsv4&#10;DwoElELt7gNpMQ8jdMb2GeVkkI5XsHxHGJPviGyvX4RuALB+K3CrvuTqOnzGLdi3ZiTMPGaP4bM6&#10;BCqbSsgkLpf+rfYrdbUVSXwFYWHspwGzRvyFhWO0XKo2bOKCCfUylpk04eM2q/X8+8yNygKKlQsy&#10;sWwfpPUQ+zjOyqZYCA7VgGHShyzW0jti5kQRvLP9/Jne9EzFhHQEzErgkJ8bAyMvppq8GWKaJ1Lf&#10;9tqDQ9FCD/1AVZIuUZ2RB6Y9kbdeCepLpA62qWeIsUmvgVgxQM1a7JIiEu1Ayvrmvbt3DshVkpUp&#10;JukOsNeVSe8CxJxTg5PUJvLYiWjjTwx8kNGKhwY9u2VY9l3ldftLKHlDFFDh6O7106KMuEceAy4u&#10;AV/cU72KKWRH7HuKMyoZPFdTRASMYyQIGb4orITmfKLFJMOr8yUCMDCcQMYiddXvqbeKRk6BEqaP&#10;i9sayUrmYvi8UwAi7RSBwRfPeGJCV4bI2sANQEXqr0PLWgNoHPHJP/H8Q6jCtbjLRCrEPph2JkXR&#10;2bFPoz4JWWwrpHh0KDmv0c9wR9Lz1/Y2yzsUtcyy2uFkAoLaYdKOIqxZDqZU+YgFyilAblwjYIsN&#10;HDFZfEodAU8IC6VLEZUjJzDU3yYmOtMhf2ukfQqHa5YT8iKWRRSGJ5lS7fV/8Z//xCDeJ+5pOGZS&#10;jTweDy0oJ1iwPqfsYmP6sdWnxjf3WSsPE/gJHX2enRhRvibVCF/DtGXzsZ9QfYpsc+jGshfMv+Dz&#10;IDuA4Us7hLJDx7LvN+kchCkN2hfl+fQUms36tN/cfuP+PfYQ/OVsSNw9HgVsvwwGkROR1rh734ZD&#10;NqHNLpboYA/A4p4geUSM64F2lYPCM2CveA62Fh7v57wKMCiHLoGsq10Q0GB07eKTaP0/my/X53gV&#10;35gAlpbVOI9TIJB1lo25InYonKpszApKwob6WOVJ3LGDCehDntZeSo2qt/m8tWE4fWAdtkEil7Vc&#10;DPEFU9geqcNFAQzOamU7aftVtFQLJdKlCm1WfZNGFK1Yx+avA2I1RZwq8qmTuWmg4WCY+vV1Ag5W&#10;taWKRqsJ7CqwzqkQnqEHauJIozLngGGA2M2RXMo+GWeJGl+INFCxbA3kAhcZ09XDlnA0gp8lrIR1&#10;BgzHmQCsd8koMEywycJMOEijxJetO0ddGQLAZhwfecUlPY4PDjUOH1YwfiefAfYxrq4nJRXI7URm&#10;Z0TpYi5ZETH1EodRz22XAGfAdLeJx4tDcIhb23f299+5ew+Kz7Pnz25uUghjmqbiOksxFceSuto3&#10;Qa4J+T9LP8CCkmc9qWwOi/H0M4FDi9Ga78/ArJGLwTjlLc87T7lH/1TiHmUpGJI4cVNBBHmugZew&#10;Oo2gjKOdeisGvwmRiHMoVszmVSqM8iLD9sP/k+3r5dmuRO1WrvM9SS5c/vAC0HPaQkR7ipi2boH9&#10;0qyUUbmWzsHbseHQpbgmVXj8Nspcg5H29xIjUI5fCVH2ZceQ28y6bQTQMUtJyxyTSkxZjVHeqqUO&#10;l5BWjbBpamjZOFqGrW0R7+tzmvlyoEg+EKyfrKk3GBrL7Bhex0e3pVBvP4u3m2zN2g0oUJQm9S4C&#10;WsOdjm/fYfXB8u8fHUCmqrzAa8R+bCrQaozKjhYG786wn5+fnGqMVDGb94Cc5jI0OSOf/Eo8NTdQ&#10;00N8jDk82X8NITtUeiQiuPAwGhkhNCNf3Vg99ZXWmGXSMdcxqNlfXIc/zQdwHyxISaw0wxePnz4Z&#10;N9p+hrWqK1Oqm9dsumzarQnHBNo5k2iZqR2GQCyhAoyNYBBhL7/37vtcldUfeKNuTuFWvDweOJtM&#10;ZPyYqrLZmZGw6swTHXzHOwTDsgSL6iBscEuGPGC6AlZJaCYCJNCRrMEjwrr4mn9aUsurEmoGxhiU&#10;7cpuHf+RwrPGYyYbaA7mIrvtavnnM59qYJXzAv6dyMwYj2Nfj7Hmm1EOjQE1QdgsOfUPsVQuINFt&#10;InXM+aqia3QUgGzyWoh7KcgrcFTyrmLcWXNePKt/pWNKr1tT23j4vC72KqBduCNkca8x6/h/XEHd&#10;3MOOiB/gsAO2z4ukPxwiwZ1WV1rtuQqPS+mQyyTkOQOXPzEPnnOuM5Ef3p9MV3geQypj2I52xJZh&#10;hK71EI/0UgWu2vXOdh0/42qxRmS7B7xowMqAgIPnG2ExUj5QAWfKQIehiiUhHGdZH3MWYEbUb4EF&#10;W6Sg7C2gS03bXHv2FCTGM+t2tbZ9RA4uR4l4E3x4fCDe2kJqBp8YyQ2MprpN+hRyjm9t8fn0uqa3&#10;7mCRKIMtnRp7mV+p/BU0LRfLmIM4bmxP479Lp2liJMy/qstytg5hZQQrw4KjGjAjNcmouBEmtERx&#10;EPUNP0/dP5adkB00CWHTvKZbJaTUCdbDyxYp6DEOkxPWfp3TNAZTR9VNl3UTiVutfvFx/G7E3651&#10;S2ZUeuX8GQ1bdTsske9/E1aqhvccgDRxGkbCgOz5G4lHh27hbOhPco6PE2yQPYh+W849YIbv4vKD&#10;Dz6Y4J7TZF5gfe9gTyhecyK4+DrRaSixLsnoOlNbmyTQ3XLWlVbli1qtC7o4tOLPXCrJ7Ayt//Nf&#10;+DFdEk0oA8k5XAvUVyyRRCZrRLcdBO4GUj7/og05jODE0U9BaIasJ4WjDrfsB/0ZY72SrdPOlcY6&#10;00OZ7VtQuLi1rqAioJJoF2SVkhNKk/4jzFI/B6QocD02ikAOvOZ4rQT/TfT20RP63gsTvMJWd0y0&#10;wlC8fIfiFGaJDAliEpQ+3xKJqSFc8B3fDa0bOZ/1o0aXhlnRluVEjvKOPavjtalRFvExxre23rLL&#10;Uv8z3SPU/CH5NzJXIVi3i/nTyI75d3lnfurNmi0Ulr2ClwRsN7Lcv03a8Js7rfYqG5nbIFVfK+Ni&#10;4vJTK1GCd1jKXFLuYpCxk5IE1MDhs8rxDupsFTUrn6/hkqnCLhLKe4nSXOknzj/upFohS2EkiCdZ&#10;Ja0Jz7CH6Zjmre0IfJHBcU8bTC3BJdxwNRURorAiE7NKofiwc0jCwyy0mTN1Cn4f1TxkCcAFZchf&#10;9SNXkne0yCxik6lhztDn+m5dKESaT9bU/qJDZFigj0OtlE2BGS4oE77Ye6KKsR98VgQBf6V0z3Su&#10;QvA1di8Vf0GnwQjL4M/HmCRwXBhZnlIzAT4OQqb6Uv0aV2qhhx2raMPu10Z0ZBhGJrx4jpluzgmD&#10;hk09Ioy7zLrokCmhV4ozQA4vGk/bI8I0Tc+YMy67gw715MdWhL3y4hmX99nXiGQaRGKIRuGiQ/LU&#10;pzCWb8ltsPArjIzWDA8xze5X1qcJ7O9lBjUs4Ao0adhlab6TjaLG0w7wzE6fz7xYF3L4XYpQjKIV&#10;+Dz0ScM0kK3mL1S6Klko5tD3RQ5g7DcJPoeBPjeSsLfhfjKtZVMYSR04OPjlqvlAPtHW0GOI6K9V&#10;lFyCxg2HR0dc08o+tmXFlKblCCVhR5v73ZBOliZqOzT+tpG05h0sUQVqkObM2tgT7CttBUQNs/Tf&#10;/e2fNDwVFHrkBTpW97/8t6m/mtQjrbCrDRZmIIdeQsaZ1Dp9eiLw/TmFtjbOEFoUoWVOh4kagSoK&#10;WK/PBzFAxk5Mq4uSVmQT8YlaD7qdaY45J4cbqYhGxMe0rRMNj2nlKAz38eMnE6XlXJFroeAKC3Hg&#10;EPgdaGQsdRxYTObMYfl5QSqRaA2LZlWuifsM4ak9uTrzc/7Ft5Y8NO5p1DuZJ6nL0snN2PiS7lNE&#10;6xQnbv2/HnNk8UiNiYrMz96okz+G+VigCXafxpBogu9KCvep1Vt9nt+FGYwU1vThSafnmSGCsUr6&#10;zv+fAhhTegILDFLjSFm+hGNcgkVUVZ004vMK9Mr1gixQlELpB6vAbM/TzeGcZ+cJRu1bVFJg17KU&#10;XrOCHtFYd6dbdo2DvE4f6KgV4G4kRqV0ydNEYefD0zlX4XInFNW76tBqa+fZ+T4LNZveX8ukF5Jf&#10;NMoEYWeK+Hcs7qgaljdnaYrhLBY3+GVd1+gbyZ6v7Cw50ooXOYZ5Utf98rUhWysiOIqvOOV5qBfY&#10;IzzQFr1qLl6TmALpzAywm02Dvzh7/73vsY2RMogtrmLhQMA4bmr/iiEam8524dIQc2ZrloCMe0rz&#10;psYoKEEs9BRbzpa74vWMwRNUAna2KI/58OGTUsTShszZnG2JW6zwWtGVLI9mj0ph74hL/BseEQz4&#10;VHakbluQgmOM0uPDAcoqm2jhDFJETahNK7rLxXkXvPbCqrOdJtKiMWHVqHFqElZz0MZEKItol/o8&#10;hGDgndn5Oh9QH08DYl+LrpIPVvkr5moS0/hF0kJU9hEk1z6liBH3S1xXrsXUsttW7SWMgOTlwEoD&#10;p0HgsAWxzSm79SbmBm/KBDtgIKtKMMstN1PAbhIqsRCBRxjJ07CiI5LSY1AlJqKH5pDWV9pR2MFz&#10;OBHWo8ewlNRpg5/NM2Gp9nZIf5tVzo6us84wLSwGjzUd/Cy6CKcpXTend1aFDw/dPj9j1w9iaz4g&#10;XcgKoO16nJ8RiAPuzZvELmev8Cm2KVprWmKzKlyfX/nrOHGV4ZtXpcZ3ViWeGaWD7O/2GSB2RguU&#10;s2lbQ7AJJWz5MvXrcSOUfTZT17GP+C+HaN7nJReWc2nxxEQTSs77/LMJGAByxVK2MUh7JbgWu89E&#10;yUS1Vu08FplYXb9U7SWNRvDN+UmquOeSbouVNtUK8wH/KtGH2YFFIaxyiTN1XdMvzE1tzb2s4CLB&#10;509Xg1wWZYXSm6/PB/JuAsJqlIlpxVxpJTW5y+kpCa7GNj94WnT/Pu2i4OebYnftlPZUhbhsleoO&#10;NFTQigFUrkTJ/Ozj5PZdzcxM9Ww2/xVi4Z/nwWcJErnIbWLfS6kqR0MbX2cx29BHIBy5sJp0qqPf&#10;CxQ4tyZKww7nB0n6g8BrUjRU0Bl8bFyHLDEpoRmDaRKcy+x/5DWTZiPDLZjttim9e+PN+5QRzAUN&#10;rNvjQxzbJN9mpbL6S3EjgFJA8yzzXLx4ED5p9HyC8ZmEXISAOmEArkDjLgx+7BsqrY72D2ZjzIqM&#10;QOSFJOFnZPTx7duu7HVgixaFcw8+aVuJYhGzsfk64mLC4tyXTAn1h/xlwQd96ugs4tKZz+Jlmqtj&#10;1WBvrIb8hX+YstLoZuqu9g93mZnksjxf/pK22lRBUd3HwefcovA8/k2G3xVcdAmMQY9Mb3M5KUoa&#10;MVrKfQ8s5ftEO+HcoPrRwOe5lcntq9nzo5C8XZSs+lsAiKnAprxTQKeHeZwDpW2IMYxotK4AWC38&#10;gjjwZ9EzF+VTMb1ipVPM6lsQRAtg+AAEShi78VHJ/5E0kC55JUCCf/krPV/cakvFOZV+ItVnFZUj&#10;K3lqwjpjkq8Zc6m+wE1peftTQK9kf5XdE+8PnMTG0ZcxQ6ivXKzdCjHtaF1XeYdrhEFvoW20kIer&#10;iQb8Z3yNVMzOLgSq1holZbD9geghrHd3dh9CFpF81DvW6lnqlUURiN+DAAWWAGKIr2pqwQXXAIVa&#10;Kh/YU5iO9pRzaerWxssBCDsBgqnbd5yvsbFD17mhTZ3UWNJWOh3m2bgDwZm9mxZaMoGz6nMYinX6&#10;uhIc89cRdgkhV9lNEM9k919Fe3Utl67wVhUthpvyzknIYho5NQP4/luMTp2v8Dgq4CUwomfg+Vk5&#10;m5onhZ4/3fTzza45okG7BiOB/IEo2+feq0daTIOecvbxdJJkGudZFDqFERXKk5PIqA/u4sgVNH1m&#10;NNI8jr7J6rDxTj6uQorPaGMnuZbRJhYHB3k1yVniq5rS8TOgbgsZungH89dWYkxpBsAIR4S1Zytn&#10;nPhSyXaCwtaLJkkd51CYTuA7F9ox6caJK6CuhquPk95uuc755k+HdA0XQk0hkkRguJ2cXQYA6qui&#10;MGcQW4+qPxM/QUxUNHkEqgZTJo6K4bFelb2YhWOUuIkdRuli9DBETZOYCulWTx9Xp9fsrmpuq8Yu&#10;r0tYO9/Fmjor6zCPnknqwHfGUeN2bCHge57cADMTXwfel+g3F8JsGjFYwTlmObi+N20BB5uhWrF0&#10;RUSzk99ia1wWghidJDxvionmpBRA577pMwUu76ODxuhBQCnfnW0qD9RtWvRXnS4S5db+PI/vH6pC&#10;OwF1AFq+2eRcUAEo7XNedSQenkkipeB9CX2kTcd3dJMISbzJTQl6OCHTctMxy5dtOmrjhlA0w03u&#10;jKTJIhYSHYUhkZDV5Q0vNvMJ3AWZ+eT5qdJvY4s+il/lYzayiaXefZCNMyc0sLnPwM7gGIhe0cBQ&#10;PPHXxOKrxw8fsdzzFS7DYmZ/mhTWSg0fbqMAhrS+hlsXO5Wv6jBL5pjOXuVM8ndmC/Iveh1fxKZQ&#10;qnEZfE5PTtlPz05hQqCmU3YrhnR6irdoY2vFnTw+tKECdClhyL17d5fUsIWqWceo4iHa1nyz8ASY&#10;1BxuZUGvkaEF7LLUqkqY+TW/MUiDcpUqw+CliyxbatHT5KxIsnlG5TOvgBxXwmVW+kocTJJSGy0U&#10;RPGyDr8UgDIVaCm0mZzA6aL7fYJpxMQyv93Ui6tfRRH5dCvDU8U/pnTkrt43bT8/szAjfUaIjUSc&#10;OVEzFQ+xlLz3ZzP411SLA0gQeKl0Ex8bq/zqYefn+RPuhE8IXgpUFogunX33DEYWR9K/dMWrRMoI&#10;zbkLp1tB2ZhjwqjrtKFVw9yTSb2613xLXJtGlISZ5ldj0WLLzd6fuZ2z3Y2M0nr9Dp6WctmhkTK8&#10;IuRUI80SF6VRTIN6xsykH4SAqibQBD/y3TCtMWhMKn6YrzPSqfC01g6kc7x5nzx4wC7c24PE7hpO&#10;iZvTIxwIrwYRsxwrBeASMPyJX08wk3fGdF0UTw4KEXCOyWwSR4VFV4kzv1IHirifAzXVANyIQ/Vj&#10;P/qjjAojaaQhCD9ImQgn2tbLoLwzzFQSumEQAXwdqvQXzuDs+sVCZOo6Du6N0V7jNZbTsurCTRi1&#10;DoH72TYDjuJjTBQmLCGLCa6OhcRcaHlUDqMw7aSMMOFfPslDcSNTPCv1jWOOtcVtBsNTenzZ3qPG&#10;+C5ySVBT1I9JCb3FgeWxZTH+0BXYbKQrbpEMZ2+zp7oZwkUNgX3Ko0fJ4+5q8wsKKlCpUJ4AYwsK&#10;5M+3q0TjTREQYcbQCdgJPJ3Rdp72n//ijzM7SECxTasW3VBHm1p9BRvAU7cQlU4Y+dj2u9DfqPGn&#10;PlIkLPnEZ6fMzdOnj8PoUL65hmmvR1DPWSEQo/atYRY0Y1QhEdPZUPpxKk+fnQSARflAE2Mt1og3&#10;i1DiWbed1OlTyE1wWDgDfFEfTUObngOmO/CADg8PnFzelC+GxqwgQC5p28zPdDZgpV48A9CqrGad&#10;KLqqIEYDJ+gInrF5gwlaYb6UPfBXQlGT/TByEpLPEDmJFImKFHAdzlBl6Ty+n1mxMi8nQl1EyQM/&#10;NVS9ZuuP2E0eL5wh7uwkFBtd8tVKA6aag4WY+Sx+POJqgeVxkbk+P0x2Yi6LJ2EYtPKcDrRX47yM&#10;hdtX6l2iaPb5uQInlU+OizBH2sHXNYOXVqdBAZ/IE7CKvGcFL1gX+7ACH8K4azuaXXXXBr8pU911&#10;JTL2YU3krhH4JkyLWp9YJ3UlNqUkaal3bC3SICnHKwqTIx8FmxHJwNeB65RzrQ1buXH+TwduNeE+&#10;i3KTwRuP0bXPbA/iGRGVAS5PFPIUjx65RcaE1Nw8I8stgsWZMiDhErgg0E8upPic/LK8rzRdnf1L&#10;CItHOXGvh48eMPO3D/cZKnA4PsYP2PYTjmdHFbdYJ9qLFGdaIDi1//rmOnUZDI7VKezIsdesstv9&#10;ayxTIdhpAql1bFOnLUatslUTjKdjL0hOhe2G01ieIRWhVrm4NyCE0kq1VA+P4cpOJ2j+8z/zs7/4&#10;X/ztZ09Ovvfue9EX+x1OVnLpJuFEKXlyWFkasATjGRgOX3oLkJTyADBtpiIE/2knlcRWagX1W6O4&#10;iJuSlXPHSpKlghtlkz3nrIqusZ6FgIwqYIwGbsq8WaAjB7WQErxrykett68dmMrgNQTuBn21GEni&#10;PiOATFh/62B/j78idk1nih3YYIOa1mquVMMAdl9Y1TEah+MC/JdQ6cHhATYIQgwc2q2DfUKKSDp4&#10;YHgwnvUFxh9DDRUI6RXisqrXNuzldUpD2Veya7JB1jYu1kLL1BmRCTG6q5+pEQzuEE1vba7p7VdU&#10;k3+5wztJU/mfwr8KwMnkcTdMI3c+ZEKMch06plWWgi8A6oOA3KSn/RCU0/Y9M67PQ4IiVOmBuwAA&#10;IKnT9aksP3nylG1UyEZpY1rP6obrVgDE8GkORgyG+6LKApIGHj572kbwZ7zcKlK5LDpHCUaYurQG&#10;jLljd3OkFdMW3dysllo6vybQDE3xRHFC3Ihja/Fe3dYVMKLIRHFqK2kyyMTIHhVelXDMjtP2Y1pt&#10;QLRB3sbMhtVcwWwllS6CMYKYwXn+U90j/uY1R9pMSDHKKzfN7dVedzcPB+mnMTufNOG5tPub2MUc&#10;jBGsrmN1MYtJLq+mjFdSFWcpafWtyl74luPN2PGaxcHGTNZm6YdJhC4/RDcxlpLpvu9DKM4Xp2sl&#10;f4+4Z6n00cg11yegdFAKDbVAU5Yojwx1GRs0NLSldo4nzcCA2Q2ZRHr9bEfe7CAZEOBS8+s8+6C1&#10;4su1noDLtp2cW9BRSAmzRr0WQyEXwbKq0okDHRg5wnpRNsz783V+0AQbkElMmH5mqCeEiZnqjAje&#10;7jAvTp4+/OSRFbsEtM+gmT0lovq5z33uzvFtn+IlxJ4GldFCKk9oG2JwnT1gJuvs7OBgl/IWzkO1&#10;zrrbkq1zymwI3kvvTftAEztMuoYLlb0rvgEqFxA62ch20tBmIlawFGRqbPmVwuC8P7jU2ZYzbxjR&#10;r89e/aN/9I9e7h/88b/7dx9+9JF1dDbhtF8XsHLWUDB5lcXGN9lgwKuKuev/dbJmodv4CoS20/TY&#10;W5YM6c+Ugi7DTpfhQmHXSQeCXXynQxGqCrPVsMcG9ACAApin8AIQhO7woEhnqnqePHmKTKAo6VC2&#10;Ev17Si5ElYCShpNEXnE6ND6HoRDHQuj7jfVHT59gmCJi2AESTMc2xXLKkiqtkrRoKEaWQydP1o4b&#10;e3tYiiB6N7Z394wiaL2eE0apMWwCzZ5BG7PTnIT8c4vdfXLliDCXTcoRt4md4VqxylBx6W9BvMUX&#10;X72ErAAAkLAlkQ7YCtfWf+NvfZnpG/uVyWZqTQdSKXADKLTljJJ71LBK5lI5aSR5wSZi40IRULRR&#10;KDIrQNk3Tp9+DUXoqi86Hu1zTWH3ZZyKXmE+o2mew/zidlckqcKofzfJq5lHmSJjcdsZrANwevqC&#10;ylRGgh0R2YKGUuJJZaU9FS+HFvsGLJQScvPjsEmMi8qqcMamnoVNGSxMJLhSwDCGlbLWDiEF1kT2&#10;jLM/CoyfMTeCc57zAx/ev7VrDYLkirTE1uYVgm+R2E0OPFcOwqxfFp8K8fr41cpxX52ERaSOpfl9&#10;wLuRs4scGUhJ0oofDCKvQg16Jgt7Z0HbJeC4JDZ5tnFI9ftkyREBLQIhMqkRbeMaaxNmg5eeFXI3&#10;7oIKO89rJOB8xUuF53GI6Z+csKV4HQz6AODG4RXUnJRnp46kc1bN/xsWaxhCGkbBGKy+OH9y8tSO&#10;a6L9RooXZ7SQzCuOarEfHiwFdTG3GrYDryvTLfhBPjb12IgOhcUosKn2sw5ovIRemJ+6rv0+S2PM&#10;JUgWoyb66YbPJHf8fC84+QjKQfCYSM9QKIZTpRoe2LNnOxzjGNC/9qUv/ejXvkbA+5s//dN/57/4&#10;pY/ef/fDD961HCwKBIE30DOBo5AAxl69nHI8KzY7w0Mk7e/vcWskOEU/1eIZwtAaKByPQkuEOcOF&#10;CZRcs7jIWYY+3WnZ0rdvH/MZ27LEe874OxiGEUbnhcSgBa1F0uhLYtQIkq9//euQgfy//tX/+Hu/&#10;//uyNqcP8EMxvIzeZECMIYJ3wyzwXe5lDFdp112i4jJWm++iPxdB2KKuq00rw4IlocUVv77zYGpx&#10;AHMpdh5EKsFmHQFFKdJEFRB7PCDXr47Jfck3dvFKtu2yyDzLykItpQxNmq7cAjlLizPK5TKoYMzX&#10;9JuwOzRPiPAgifKmQcKl784Xbt28e++e5YuAW9Yo0tGslL5jKV98hq51GNkvBkLPz2FcQCqYOIRp&#10;+tUrZCP2C6KfUYOPIXqdRWFaAoOIWYtIR9uft3mTHC6uJ7p5b1eQqyX1/6df/tY41JNV8MTKi3jC&#10;pLQQCgqmnQhAQVoBGBSdsyFfPn/JvGNWD83ngvPLVp8uYdvARei+gx5O7HIxziNqjfGNUcafPFos&#10;/8aWFT7kqey55fzxRaPbF0A11dpqZp30KrnDomCccWAU5glTk/hWf4iw4XaHRweolAcffYQHMRWu&#10;UqsUPeCyhrlxgSCTwbgxJ2por6QBoStZxNq1UENotrRmZk64Cx9DTWkEZbW56YNDcEx00fA14B/I&#10;RmOKO75u0RHQbpI8a6TMyD7p9lfpxDlgrfRSgz6fUcoYlhjB6JMmHyaSUJhiFQIegTUCWittFRRW&#10;8orWqLNUL77E1QKBWaXKS+Nbwekt5rIjm9RefQsHiNWXuWJgly3fQKk06KjyspJ7UTkMCe83k03h&#10;UihDBOQoibGShBsXktQQGyqSdpdTjYS7scXiTJsPjmgXEECClLYtad71CNArJedMXIbnRY5Ho599&#10;Jt80k1Z8xgh2RQMh8OK3MShX4mFk93gAzrn9TAXYjvM76mpi2WN3c7up20ypm5QVp4WLDgWgxfoX&#10;/4e//3f/4d/7lW/95E/93V/+5f/6V/6rz96//3Pf/ObuV7/23r//w/fefXf3FiWKwo247NPHT+lP&#10;aM3FkCmShprmTtevHR0cMjN0s4V+EnIlphXShRpGlyrI+1F7LapCOvxxtnhTNKFmj5VuU3XimKmx&#10;8aAZhOX8CEtN1iDUeFi2BM97ckLM5vTZ46c/8Y0f++Vf/uU//IM/+B//9b/+7rvfi1SChjsv8ZlZ&#10;lKJuFmRfGc7jcAjLsMkK9FjGu13UjRtMDvNpTLYXD2cNYal6NwF70mJFX4ocmRtcl9kYY0dmcFye&#10;nsCwyl+3uSa3k61asO0MYkrGDcx7Bpk33RnkMO0OaLb5WvbtuqfinPBprQb0bulwplprugo4lJ/E&#10;/1YbCpeTlRMFU0I2Uir9cs+A0kYdwBe5BHJ5do7iQmZCrVf8G/DPSCjujozmJLMGT4TUyEHGaNGm&#10;fIZLorOhEADOjiUK8g+eVJaU4cEpyGbAD4KtyTg1mhDDxiYO7Vbl0SvzRZWf1hVB6k4AL/akuPIo&#10;mQei2OXkCB45fTTi4+rGAuqRgXbCiuPG7bxL9JX5jRub8hMWTp0EepLCTsbsPGbNzDIFx9u3+J3d&#10;KY65oH4bgs10iwOI1cInqSFn/oSdVVbDX/F0mGK0MD4mXBJ5/7KJ0zFIbOn21tHtA8U7BZovz0Ap&#10;SjsJVEtFR7gAsIm7hufCprXE3DpeQ9InT59MtNSGI1Ib+9dJc4W2xjc3WMP18S1w4upBLPoyMWpn&#10;5SXKUyGMMbtkDM9VksE0XLFcI94FVRY0yEiigfXM8RtpntyOpbORaOAXxJR+ciLRA0gyxhWRFiUP&#10;CXHeNCFG0imalCG8ZtvZiTFBz34KHmGc0U3bMvWgg6tUpI0ZZayAxULHDl5YQIgC3UZERYcbqvt6&#10;IteZfppx7CvzOP4YRYMcFOb9jTKHbWmKgjaHxVYBO2jhkkXn9fe1LdL37PixucI/GOjIkXCWRtlk&#10;KOucjQFoE4xmZhEZupvqeH5dlNxKl/h1eTMIFtsViNmAskCXsoZHOhmDMU9vUMAC3ijSgl0Czbvb&#10;27/+f/y1n/qxH//D3/u9/+lf/6v/6f/xr/7Nv/l//s//5n/+y9//d++9/+6MxGhYak+7YNh0UQA1&#10;KCnEunZA7QT2gkk+rYcmTXwI9Ji6JTC8G4wGYUb3cYsYDVeyBMQqKdmFS+TWrsWf+7u469yEtD8n&#10;UYMDRgtsZ0LqhRS04i8u6qt508odrWsaAp7dO77zIz/yI3zs//4//A8PHz/mRkhnBkD0kiuXndFL&#10;4wqWZYrfMLNd8s2nqilbzStqaHldnoxtBUj1I+wSFmJSl+wO4+Ot5vg0g7gdUlOey/ZUY2SUFOHX&#10;SRKsyddEWu+loAxo/DL4ptyZvcQxZJLxxXtjYUqCoCLn2GyMkW+EZ3ZDjvsJl8n/DsMO9BDu7909&#10;6LLYthwxMrHZM5IT6XEOp1WWtUZ0KRRC3vYYYav3LCpCA9Cwn88wZH/qyvaKIx6LLMPoxlu8e3yH&#10;6X3vvfcI5gUSNhjIOhJKILLhY3NafvXrP8AjPXzwQLUggx3GsdQcTEskpb5i0Je33iMaXJR96fmR&#10;70X+AQTx7du3zWLB5Fk/7EnR6qmViUYD0HA2gUIduVkj/E7kQc2T5GPjj1Rs6w5AqSqZgr4tSQt+&#10;zEIvMxDrE4PkPWOXNJGL7SzZYa88jo24kYqm2DFu7c0tqY5LSQBUZ7qZMsaDrrWCOW5fqfQl7M7W&#10;O7NkmXvZDEwAkIYmwh0fptS8ER47JK0j652iuim7gmV1iCzZD4HjbL7NPW/KPnqGBXmjKT5p9ylm&#10;+/SlDzjygt02tMhjcS+F8LGGXll82b4uSMU7vhJJK7I6RYiLNeJ1Qm+tpGs6weURCpOMldVwCVos&#10;ykDZV/3IIC7GdFWIVCTJdtekVY1owmW2X9OynuBvp67RGqGagzfinsuOZzMFePYJxSSpegJFiF3J&#10;aNp9UyOe1ObKuLoxyXDNqi1y/I3YKvDdn3JR5kInekKgjM23sqBnuuqy2C5elFm2tsqHL8zAZsbC&#10;gBnT54/pgELSSdV56omejKPAbQmL/cK3v/3TP/4TRBOePHqEv/qX3/nz//fv/u7v/8Hv/9mf/Mlf&#10;/Ke/eXF28uz5qeipanz4VkkIKNMe2/EOfRZd/fNnp8SmsZykvqObKMYVDaVopkcwN3I0lgUb8gSL&#10;ZAn4VO8nL4TR7WEXYLt58VQao6VsWHFGuk/Vx4PkQq1Yao2AScBr9ZPXIP9ktm3jCz/0BWTyH/7R&#10;f/y9P/gDlAVyk9XhPwMvorOgQyLyqWvCjuKIYUFrqZDcM2lZpXsObhFsTtcmseBSJKpMMbsIPqHK&#10;E6tZ9qqMRVji5tOeEupklngEm7KKt3dLEOtAR7Hd8HQQMVAmsEtU3rjFmxun8XQLdV3fIB8LNRBP&#10;zAzin7Gw5dh1DCRGdv4jqGLzWK3D4fXcHQFuPzxkwvG5EcpjwUyALoZRmUCwRhi/RwMLYzb22tqD&#10;hw/YgvhJGMwMw7AgUQ7bBHqKi5Kfs6/dNFFiAcRQmiHlZSvbpvTp0aMnH34o2exEdTQxgUsyEkQZ&#10;FW2U79PxVnAP3uK2/RqQJIJNpUiuRUAhJZVb+QHUraeUCHVtx9wW2SB2ZrNFlvsbkAbTh0QbK8C3&#10;QK2XBqyHLPUmz/Li+TZj3aCHAKIAkD0nwFaiLoqCDqTP/sEBI8piMoTtY3RKNLhIoNOsiBKMbebL&#10;U2rGTMpzU8OeOgLEWrpkDE7YwHwd4R0l95aJ4qWY8AJhfUQmVzFEZxVyFKQfYx+vQ/AIx5mEyi9R&#10;0sySRSrcQFbu6s7ZfwNnZJTckpPGG5wxsPCMlz3ndRTS1cxmRHPm2ydkn6YmYIgfjXAtYIkas46o&#10;GrFuFmFpi7f0HFDeRJ53JZLmZ0Vy+fF5fxBXCvfMT8NJc+8J4CY3R8iOCFPFWpGeIT4SvutMeppv&#10;tROmU4wgLR8sbZFjE2xrTNk61Y5BNHGSxXLHg7a+fCJLyynlZ65v5VjYDxUjX+EUhJ+d7QewFyk+&#10;7rbv4JEErHMIOrNLtQK3SzcsAY3pnehoQ0ExBp5R5oPShsbN0jo69yMLbcNGesbkEuIZV0DtizyN&#10;GMuXheAeEyzeHcAbFxc0Dv/6V7+KOn//3fc4hIRJ33v3u3/z3e8SJzTJv7WGnDukhK+a7MEVMCSG&#10;4dnAiaTWd61OIrlEsrupcuR1sqVDWq7+rpusitZHBKSj9oBqjF81EWEhAEl5LZiMO7wIewVUWs0k&#10;sM/NCc1GCnLQqbc8stsYJEVGf/Yzn2Ut/j//9t/yJ4hYPc5imLfCNZGfhMmPHgLbzJ5X4Im2N+2J&#10;V4Ua9grIngmMjB8IT2uBdHcFX6H78ZzrSYypRegeQHM2QDi2ZTdVwMPyeW3Bsk0tivVubCP+msEg&#10;feP0/SKSh09MvAKZL4HBDnT2ZE2Qwux1KVs5g5IhI5TN0I/HacOpXLe1g/1DzEEZmPE+sW+KWtqT&#10;PkFsaG45g541pzFiQgSqOiDUA3AbxV3ui8tazo0siIDIFeGdoYxsDD7D8460ZPNIerqz88mDT6Kn&#10;11dWrBEsCp5adiS1R/SDNfax9Sn1BMndpUBwSSSLVMbl8YUPrg1JXVP5l12i06W+MivNZ8YqJMQB&#10;k9J0QuOcsqeNgt3EJhoc23R+MrIp7AlkHr1IIHR3+3pg2ITIO7a48LIiMAodO3/bfMswkSJvqQOE&#10;r1dcZxWMjAF72UXUtSxC2n70zIaXmEu58OIoSeySMbuBQzeAVz6QQc2o5WYaEeMFov7hW4hgNgFb&#10;2RYtWgILa8conjGf8ZFNek0hoiygvBkhb+cqWkJ5k4kZ8u+KC0zDQ/+onZGAVJpnrcdlOKAO/iTz&#10;g9jSkTL6GZNsHGzpik1NdRgN07wzbqOQlVj8OUgjKeSUqNC5iL/AlQmkcCrGc+q0VyAaIKpIu2Yy&#10;lxrX1diMbBQFcCjiiBaGK7t9kxaIY46HD1X1Vw37jJjrdZUhqF5jSnXM+Q+CdQQN35pQDE9d5sf2&#10;rs4SQ7WJSSFvmTnrHx/ufC416sHkShXqA8LRTl/FQ1haNqfOWVg97uq2rOZYiElUt6KMhhCxMhCX&#10;YByIJpzaCT5HRB1P1Lu/lqHse3/119/73vfsQKNvayGYmA3ENoFO4u87W8Qh+bZJpg1ksSksTvJg&#10;82XorWGfs31jnZMlHDt27QphdCDYPditjLVaFjOBBU0lg9S9k7JK14nL1HFGRCkfgJ+e2jQW3XVp&#10;yXZoL7LCh+hMFCMyeO1GKuBLp72zF99997333n/v7t27eJ/4Hu7q1JjJbM4pwI/EKAA7ojChReWK&#10;0M0RE2CRtmXrLgDceKhmDi8MpgYZRlrNvp0mpQb9W24Wu3CzQU2STMhsy8Q7k4zZ0JMK1bq0yS64&#10;Gyhg4eJUbOQmyrYGCjDfRYBduVfLiyq+Y2WYZGICXLBWQcVlMkGwv6AiZ8D5Zthw3kh80Sr6N2aK&#10;Yvr1K6LeRMr5lxEbk8LQbniq8MQ0Y5ssyDCcEBtVO+Y+iEEy/qcuYckMyq+v04PFU6AhC2Enoh+E&#10;pUh/9zWOKSEI+KnrTpnBR4ycgsDAedlffoinW6K0r16giBm6HRtlfrKu3da0Ak5UWnzRUpzmtOcH&#10;76wtL61/T041ikxDAlYs3TKNvrHBFmeN93cPkHERawjnWuK8sUWzvjZt6n8WNwIqiPpA/Ci4ukr1&#10;cXYqVjE8x5KXSKyWwTY8auM40Sw6IIb14vkpMW7KggkEYjt/9OH7CIHGb00j+5EQFgpv+tcpxjSZ&#10;bVmG0icWySkEmXd4tE9sixSALSKdB6BatJhBtZho4qAQXrR3Z1YMogH7gfkkHlj5JW29DGqzBRWF&#10;WaCcJf5VvhchtVRySk6UI8W1wyVLs1CHEVwKscmK+MVeHs2/HIAl+q105ugvx6AKkTEwzcLL8KCd&#10;payx16ViSrE1ilyE0LTErakYoyLgAwkfmyxYYTQLC79HAEdr7Sbs0KlWrhuVNqdVJMFOo8T3fV6O&#10;1mDsZrdY0ReMIeHmM2V6alnzawURJAYXcjtV1KgWX0sXCH5Qma2aPbJiLJsyUFgzLA3mykPfRvpd&#10;l+SDvVu3j44oJuYffkaKsKfBgsgwmaKOh8Kl5wQhPvCLeT188DGNGKkXIIiMyWwGXpf0Few3xC64&#10;tquGSN00T8MMZ8QojBgKNpd26SbwBg2dWs2pbtnVuKSe6ggSQCvWowNNLwOPxjs43um8pamEnfQC&#10;WfzJJw/xl5OuNOJ4SVoJY1mgUb0xYbaU28Ac0Wtiu0yXhewmA3cRRWxsrYA6dbj6KSpMCPPAa5sn&#10;z1587933Hz1+QrcBouUMHuFevl+xF7RJPNhksCpin5CCRh4TxUbC+jE8uEQm0azU+FBuj5ScosQh&#10;ItG2uHlrn8VF09rm4SpaNQWN0vASob2RqeHeivFN6Q5zFzsPQSgsfWOTUIx2hhahWzvsxtA4y0tl&#10;phReWUxXyDjxluyaiEgJp1ivLH0OXRXb6ygE0Afs85rBt5qeB50VtBTkSo5eyAO2NM+rCWscLDde&#10;yJxmKB8QlMyhrj08a64hAwrFnUyNd1i4eAG5qwDP6O2wG4gfAbZBT+laVfdoqr+zs/4b/9lX3EYV&#10;OHnIFc5aSUX03PoTNPTTRHGjKiVxx2UJThEiZ0LFT1cRgL+vpaBIsfVUS+mD2YHFEa8TPze6wi68&#10;IUoaeSR62qoqj7VUrWZsyEerSpBnpHu4Cg6G0OZyevGn+OFoMY0lnD0/4U/8xHoMJy4XsRhf4nkd&#10;Z55WDqxQHBM4M97aUc8teEK4hsckUcJ4E4KCIpWh4SoFsTIJ+KfEMboQQXB+huRX6/iSML3BD3YF&#10;nx8PL5hXxM2BvPTQw+2xgjGYiVxQPdcWaEK7k3gZq1BLYSLUY2K7KMB9dvh+ctadUBsKU+ru7bFC&#10;J3rbFfgXvyxLd2mTyF/ngjzX3MLqyqtbmBazw7pbTPIgfViF9bSd9EKf3mdu4fFeUYnKNCANZv1W&#10;zDJJ0RvNFu/Y7IpZGbM61eMDo97RfMyA57AisZU7TFJ+aa2rrYC3Zzab+HiRQYwjqpCrPeMiWApX&#10;EEY+Os/IzfCFO696hLYeNzqJ6XSDYIWdRTchWb2FaJY+naH6n8hiNAoHxl5Zge5nctRbiwJ49c1v&#10;/vRP/sSP/uWf//kkFbVknSvXCJWpAW7QRhg7Ww90nb0fzURZ/zU+GXax0jGsFDvTfKHGow3SBqIn&#10;3lQDUE8aqFwhNSUxA+XEAckoMuAmp5UTX8GGHaCB/pkPrmOOwwHowKxZmCsuJXqhQAcrMurQ5Ss2&#10;JWsxhg5NtrYF5+mETa6IVCrd4vf3KACaQLmaWGKMQhOQrBHCMIILaGc22mBq21RalBVJ9+IeZUQW&#10;FEcB+rpKLXiwyr6KKg2nKVKYkz7sxxn7tCXcxj8MPirpxyh1drIpTYs862gRe9yYGobdwk12UjCW&#10;PCOp9uFKXIBDLOFgMHizqgtP+vTWFau+Kn0YQKTGEsdCWs1Sku23CSHksYkfs/S1rd7WjUVWo01J&#10;YtPedr5VXvmoVyedmN5je8B6ALHOc0dEBsSio+T0bHCd3/mZr48B1XCrvrq29NAbAyfLBUCu5J+2&#10;/TPz7m6xG5utPy/Qt93VYgp+wFuxcgGJRETpAnDMKUvLz8Zs4JcCFY93hLVlnkNLFmucGbd1knl4&#10;rGwND/rWlAx87vwzU8IyzJOgIKZLNCMNdsI1jPrD/O2BV6st7oELrwBVUqsrom8uhmP8dzZBwUpd&#10;rXGl0eD0isTXSzSsYeH7WJniz56dgmznlOtTEfmJb5fDCbAUkT0hJ/YflpvrrSNIIAy5/5L7lbFc&#10;Mm9YyCb5M3GlfxJD4joYQijyoxjuNWJ6hHhRRTaedSIFm6uW7IMaWX3sSsobiFkJ7sV8ToL7cx/j&#10;u4rjlTJwiSdgtyp1mQiAp+X7kN0zYyMurYGKboUfJ2+hDjA5rIXIz17NRs4K/uLN3V0d6SltqIUs&#10;xpRrafhuiQ1tZ55qruM8cOb5mBouSrnJmoi4+5T8y2HgqBpPiLGrWDmrn1aTeRml4Sp3Y+VNcZZa&#10;e5h5Y4Sfeeedt9986/333hvfZXzzgWPFK6Txfv/eMRf/3nf/ZiQQUpB/DdAJiMbT17vjHeR4fRIa&#10;g/iz6TYJidgW98Wk5aHmhHMsp2PAPsnSa5d3QCbtUUfu9mNgxfEMUtH0GTgXBDjCnF+84DNnlE3S&#10;aoukdxoFR9YorMfLADenKMCWW3pctMhSmOp4zFvoCWaF3lty0Qih4l3U+73kyowcBwJqJ5VfZkQy&#10;LICjncsFVNSRVlc9MasXxTlLqDFjBNaA5fD4asEhHpghzW7hxOzvH4TJKUBSUrEoYjkbD726xj1g&#10;6MfcmhrRBQEFr0udaRj/opuZz6p21N/V1zADBsRlt/YiYgRL2EyG07QzXm8dtrQbKOKnuBoFQI4k&#10;O2nC34kLywB5C2NUZz0Q88wel50gJC+W2vdqEeBDSYYqsaUZMnymFQBUarlhL2CT5molTq2V5QFN&#10;P8gwLHxwCgCBVLCrx2xa/2c/+41Mb90xR6DsRyKEPioR5EDwXuCcw+Z9fX7y5DGuEyeF7mYGjOzv&#10;q4tZuJLb2MVutM1AwRAo4b19VIaIFaAHWsWkIF8tEVUi5TAmcNCnoSZ0xnGp7D9k6ykZ1DmHK/oR&#10;Yn8DG4vX0R1m3Hk4XyxjovqoSKVOqKFtsrHMvoD80kzjd08PBDarq1XkJ90oz6EW9Cpc6yOICzPf&#10;NZpGvaWN5tV85vp4ydz3+hVQ+dVDKXrZJYY76OREZFDBRHzzBW4sQHoWmifSWZ6tJvSCAxxLRGJ9&#10;qlT4YSms94G1BjgiHvV6IBQ0NBk7YtQdkxAZGdePJSVK57adLqVFXvaWmA2m2kL5hM6wOqsTeo1A&#10;sUMgXoZ8N1EwK+yiHGkfz9lwSzFyTm9jGH8lvK8PwK/hSySJNVlKnN1ouRl/Xv416c8HRqx09tRn&#10;SvNU8UT9+rhKkM9wYF3xsuRCpnpxa8J5xjag5x1gDPIRfp+q1TX5nHBjL4WypBxCkDBPhIrffuNN&#10;lPbDjz4eqKg4pWmCHnoHkcQXHvL65JOnj59YLZPQR4U67Ky/7uixxnnjdriRqG2elOEZsaXqIcp/&#10;t6WM2wgsswVsD3Y8ITVo08fuA57E7LijqsjQNU4eaS0qsmpCMPWlBkbFR/POO5/5DNGYOSBCS7vU&#10;rIUSlPbndR8W14UCWOXn+dQwXFYk8RwkNX/FHufFUMXtIbOsONY9UpQOIwrqEIi0yNu2riaReQrM&#10;Md2+toQxN0FLYlIYuXCX1rqBGRKSlKOEpLHkWlenVRU1BTG0LLN45CbWQBZXZwwSuw73aDa8+01o&#10;qS6yRByxp0UMO418DXYrCsY90tEXP8s8UL2BZBSKihZJ9LHkkQFY9DSnZkjW2DHzgHzV62gL4E/Y&#10;U4bdyPjHQdemnS5Rwhnc7Y3c6natsVWA0QP1uq3io5mx04oMBaD2Wn2yO8YZYhdDLVEl9W9/+2vq&#10;YS4g43nYSElJPauatbO34ihRJEFCRTp7wZnJvUCzHz6zf7AHCt3NscrXjTTRyLc1mSDo8U2IcZZL&#10;nfxW/YaLo9NkE2cGIJBAH/BGEXUzXdjvIiJEFxjkAs4CXARXaiWDMOLMGrPhWBjeJGzGgNlhYPL4&#10;d3a/5YU75meyd2YtdBHIF+erFrgQ7isKkrEhmQhfEvJGRkiLSrna1taXvvhFLkL1PNuO5+Is5YtZ&#10;8tBZuv6lr3z5k48/5pO6MLiZEDOeE9hl7Y0EsSPZ8cRYShPiJlscDCiqqq22okewkEV0zGHEFdtu&#10;+zbxHNeSEGODk4cxtMJuKOxVcGH1mrVP4BaVXrCuACeCl3CEKmVySyvwZO9Hk01ubSx6pbCLY8gI&#10;Qc9C8Y7ecZ8ZSY2A5jNMw7SnGhBb+Y0BCC7UwCqkEcyOP2xLMpcPjoU1uuH7xjwB6+DnQ2I24I1A&#10;qQOKFAk+zBIIQgsoEsd1czKA5gKoiBTr3kLPaGr5kA2jb1hwPflAtSRLPnz/fXdOoQRDsUJRwVwZ&#10;1mBGTJYSq8GqIPQRCYlLYEZEBCqmEYOklO3ocJd4KFEH3gHTRmQUO9fw4BaTef7WG2/wPd4BbkTu&#10;BH5RWttibTC3Ih+mDausLCZmx3tg8DXE0TKwrO5cdCle3YB7GD7KiXLf27eP0nnp3ZUDzhxmvA/Z&#10;nrgAfTkq34A/6SZa4cKb+scgyHwup5D0IwN+8979g/1dZ0ycSTErIyyKyyGaHplrqDSFDVS4sS9L&#10;acrROK9SLHcellcxuEivMcyp3yZrRQRVJddrGkskK4vhegPNhgGHhBlfXDTdJTpgvXgue4zZZuM8&#10;fd75Y8ZIQQl6wcclik1xsv2PCoC05VhOrj8NLqqSwbdQfKNVrHpdVWtbU2P9XVidavFZmCGP9oxM&#10;Yi8HcSS12z25yXyuvEyLKmZXg3pQOsHyUbWRrgGSkR06FeT1I17OSNs98D8afSmaM7zz2z/3DQvp&#10;zD4LTRvlqTJU4Vi1wVdMlCcaTe6tODO5mT2bM60Zyjg+k5VmQJMvRRRwSFiE5FphUGvwFB32yBy7&#10;Bogl6QjmQcdBg6stlWFI8sTqDAUVV2DSWW9d9VUTLF1aqnY3t8lYWr8umEGkM2Mz8qAGE2Wlo5dn&#10;rYafODrgFn3ihf8l5VEJfs6a1WumIxQLCln6qu3d4uHIzxJUchkimZptgZfAFKFj6PH88ccfj5c9&#10;pqJaLf9dG6wmBk6CVAzkLd1WVntev4ZJ5dYT8aOOYXzmr/2AQ7KxnlamI29+Y9VIeCmqzi+pbv+F&#10;n/u5t9548+MPPlxKZldpwxYtKS/nuNWP7i+9KvuTsfsnNTcqhxkSCJGrr0idvlauTyD/9hx31KVA&#10;EBM1CsQ5tNhjC48QH5XM9VNImgN8V9HZa47inGj+nZmfK8hEZRxUdeWgVonN9sjiNac1UvaasYb8&#10;DWF7sAf/6H3tlLcq1XE8lWkohcuBDVZ9VJE2nVVUgvZ0QntN5AFBxgeOj44wKXm2fXJ61ElpHakA&#10;BrLAMYuk1LwTOJC93ZtIN+mnN24gPYeWhx9qUCcpneyP16FQ1+OeqVDXNvIFVrGoKztG8g4DQIK7&#10;5xOvZMN4OnZyYP9r4CkQevJvEDB0uzoHFCuYgP0UDrQ8e5HiJRGS7bKw6Lk0xbLyL2mKdA2U4R34&#10;8I8P1f2pfxN7kOpR+OMRW6Ci7QdMClkoVIehVDU5i9+pxWNzdWWjWlVElPUFuOwUDo2l5a+QYm/j&#10;zCrUOpj8P7MdXqz4u0+mKOivCwiaovc5Bcj+Ol9p7ToMrXjgKDtKfeMJ2xgjbtrsBu7uqTcTAKW7&#10;MRxldpa1ygP0dFymmrRZ8Zw3MrIRKw05wUL5qYjARDNqUbSnvTwAWUdVZGaKAwyvrbruIm2N3nFx&#10;87DGtU5waDhT9rp0W18Fpnx8qxpfmZUp3O9h/I1vfcVkj8dYgOqoCPkEsJE7HjoCKxcPxqxx94y2&#10;UOlLteEVI/BA1hamBZW51Uc2ZVUQ6KrD+B1ThwIrsqel3znOY41qmFN3od2ULdifThYm0NfEG2kd&#10;XHGAqQ08+aIOB0WL9T1dEsrSurMJtlwG59L8sXcJX/FcwokeurlSAtoawbCsXzV9UhgSZjtz5+bA&#10;Cq77DBAPHgJsHu6vjmexf4Fu5qRUuuFMLjCQBcAG8mUeXbO0HQ+c4cB8a7Chd8y8u/kMCIzkzZgy&#10;EJRErJdz8Q3XvpYZbNMg1Z6Dcr5FtMVpXHzm7c989ctfQSv8+Xf+IudUEOvo55GGRgzKiujSxnnC&#10;mWduHWqvwhrOk6Da/Nmmgg0UUrNQw1Xg2LiWSBqVYuGZjmiSfT6jC7s6UbPJegrB6aYCapczy3eF&#10;px7RP7J+yhPcM5WW+N18WT4jSXH1ZmzLuZdbtXwm66BSzAdpmplIufGMDmcAjrbgh+pLFR9Gz0O8&#10;8B0CGvOEyA8uQjZw79atN+4d7+/ssB8YDX8lF4Jw1SiLn50xmGxHYq6vUZf4xv1jJA66S0COJPds&#10;WtLUuz4aKbJIPPQUy8DzXctbtqQYffHyBRAUnZcKkc3rqiMt5jQBg0FtakHkNRuLYkLL0CpHRqyQ&#10;Ij04POQnoB9yY4YJi8JFKGqroF80Vp5isYQKvw4Cm3hmAQEwI2RobZEKZw6n5/4b9wBMSKqn8HX5&#10;+IEvTm30bACjgsbfTG1jZWskOpkRdksjrj9kMDtaKOI2k3sYab7S6+EUsWcleFmYgjzK7P8tU6Pm&#10;9mtBpV+5ytwk9N2fpBkzIw1TzFbHBNCOzJUflESdc5dUHs/Lh0QK1F1Ba2AWS6ZcxevwYShn26sG&#10;0AX0l5gt1ODeTlDM7Sjxnxj9nLLR97hP3I8dtbNJIZ7jtpp0e5vkgVEt/OCgsXkoa5h9pk95XrEM&#10;ZrNdZR586pIqLLCJ3TRi/mc/96MZoZaijumhaAeiCKeJXKig4lwqhAOS9blIJvWTSZvQ0IwFYSRV&#10;fyqUbKo2G1i6JR7qnZgyFbJeJ6AZ8/Jq+KzRCZ/ZxIzYUyBuThV/xTdhPTAQmAnZaupFCyZubF5M&#10;TjT2luwQWOXmmlkYpcyKjpUBMzZkK0N1K9Vm1FQsMNfnzycyziRW6eCJxWAZUk3+hO1jszVIscsZ&#10;cqkHDx6Undc8//znPv/DX/gCsySiXMJrAwfobNyOSjEXAMZ4VZVswIopa2UHBvhXAsIoE/lPcyOF&#10;TTEo4v3RiXnFsrBB/H5ZOGiwlDuMrUyvRcPjfWo2CJ79yle++vEnn/z7P/z3LHyVtSQzLd8zC+Qe&#10;WmIRo4NZJ/gFIZog3rrI01KTVA6MDkAMiZ+FCeHFM06ymXjS6xE81XlEUkp2YIABkS2ZsvkpGCMT&#10;whHbpKKKrtLXiG/XIn953DJt5tfn1XwCtcTrwhJUiPNFHkoJIh+3ktS9xdgjLWNLiPHP33IbJwiV&#10;DfzJmil52Bmq9pTYURm7qDfTjoZq55aNtaQQMAQOXbR4nrrGuSg3NSAkSHuTAuJ1ULHX93a2n508&#10;4aQQB+EEI4cpn53EJsFjG9Vfu/bW/bsHu7vvvPMGjMUS1UDeBn9vJSe2GmcTKlgNNdoTllMtmaDz&#10;qNDEp66OY9fcmiurCJMe0vmxEJE8xx7yH3wC77iSTMSz5zbWhhbZgMHGDYJ0OCNK25vmtNlIVCcg&#10;lYfvQoCsEGPjPmPcGQYBkGMFGGXKWtwj4vmCUceLSyg95XUaSrxNM7FKdkUYMXQw6WogjrSBfu1l&#10;Ep4ejsoVqd6+SZSb1WcYQFRHNCv9y+MNnmqF0lHOcGWeDvuP5R4Rb+jDksYb4MSmrlQ1XBEsx+bu&#10;nbsoE37gUBCuKZHoM+QhGDifwPRILHc7MGcuiuRxiV04AXBqZLctnzJthurNnEF6tJsUotyP8Kfp&#10;KwR320wBMoH0MHIG14cBxAjuOcYvwE3LWNCaJn4KspKuEOq2hYiEapoZZzY9lWvXParoeML9lrDg&#10;4zpwBB2POUUtHrFzu6CkAjPOfvNnvpHPp7+f9bk4C3JpWzunnctScG7BfZw8fczoVGsr/5oNwfLb&#10;GgobWaNgCUciZ84MDxUkjSCKnCG/oAmNerC0a1BVPZMQTpik8l0t3Z6gPJahko21QonHINIEFwfC&#10;qyGqnGFe1W+lUFaPVWcqmrFaeZgnZEicQyS7JAAFocYuyOIGx+r6ZUzJOsTsTHaVsctaFdiEHzCU&#10;cljqNUekgjTL9vbf+d/9na9+9avvvvsedcC5nHkS9kC5yMMQbcoUhItSS7WikMQCFzGWKhIgAAP3&#10;FQmUyTmASGS++8kZNPqkvWOkWOPWpHBR6HhWCcVLYC+2wTj++V985zt//ld/JfMOujNyd8V1QHhE&#10;gnFtwkVylQGWZ5eL+uITWExjB+lwlH1l8nViNm++8/ZbPBrDke5eLJScR1kNjlyYuX3zZEiI/lc5&#10;rfKO3Ep7cBXoyMqhGkLaz4ktmOqAdvLFGTg2RTjYpg1w6HrBMMlLSIj8LU+L5AVMBMwN40e5bM2q&#10;pxHxpCPVvIngy17me06WOtAppXsmO18ATwpjKCb4O7uC0IS5ootz9rPGSxSJSC9xyJus3cvjo4M7&#10;dw6tqA4VihAZJQrwnFWIhZl4CzQRT6EMOD7e//KXvniH9qY3b37w/vvEDXgkwXhbWyQ5pMFLhGAg&#10;T4HPuBfjHbNhJko2GdHYUlNpuJKvsMqtzkRIm7YBjJx3j6FAYBf2NP6qo1YboArFrmHZWFK/0A0q&#10;TPkKGx7+T3XE5mZEVwOrkLLKhJXTQmNoszXqbDcMQbxbkMbp3GQMaifiX1od6WcsgNCnCbx4Yd7I&#10;KF9xZqo51Y60k56jVMg5wXJJGb1FALWW78rJu/wq0/KolufPGBiKwd3Iq7YpaoLrcnNP0MbQhyi9&#10;SZEvVF8CVcPJjB3AkQFWOI6FOCItVOPCJ7TxLe6hR4VlTdpWcWnM3V4fa6JdDUsk/ThnxjMj9qdM&#10;lefgghO98dCZD9Z6Mwcr07/DQUw5h0FjCERp4lfSFt5gHceZ6LbyB8I/Ac4vCIxMIvci69hSA6Jn&#10;cGNg/+nzW6gy5CSAGECdMZ0Eptb/8U99cdAh5feNOpVYU174a1cpA27Eg9IshnN4dIg0UFe0EhQk&#10;ctKt48rBUXJN6bllCbrSFonam9I0J/UAACS4PLYAf6YoSCqvpp5lx1AduYkLRwweU3V3Z48LkvoI&#10;iC2cjpnSs5MC4kyuXn12zFuxjpw2dgNyHKE5C390dMhmnhIpW2wUUsw6WaPC3+1kAEOTFhk4kpe5&#10;t8o+B0qwT+hGPs/tCNF86UtfJgbyR3/0H4l1TBjOYjaSNsyCyHm23XNjIJg7JlFv8EQTHLc+iA41&#10;pFCG5huAPTZUhfDsQfY82pijrLsoVCCAIFE0VFdUNJN792RmarMXzXrRzAlDsvysATirPMxVTvlW&#10;GOfanxvMNfnCwMgBsteAkGOcsvkcFQKolggyj8Ogf9MMFZ+xQodqN8qlQDqiWath8xwmrPMZjAYP&#10;UKmozKeVkxwHvD0egTkAC1fMmkAtRpbRC5o/KODdpY6WfcbGPqTYr/YFXGha/rAMNswN2j8oCJ6O&#10;j1EhNWUpmhc4cRLorWPBGUeWLs/9oxDBrxo+PVig7V2tCOH8z7nlskTYYJQ0NyM5SeKSku6bVLSf&#10;cPF79++gpoh48N/+HlKXmJjDM31osd0ZZVOf/9xnjw8PWR22xHe/+12mYqBy2MEB/5e64eSR5Dnl&#10;BFrEIvKF1GhtAUHjKzFPUxkRNMUu5qgHuxmU0tejYmNIWfPo8aO2sASwCGhwfXOdgW9xNcV/ZFj8&#10;wNHOBy1PwhzStc6a8muM36XAVZIOVCwTxe7UCSPQ8TwYikGxtevshDF1h3ZRX17rUuQba8oJ1XbS&#10;bvPUgMiCNslYXukHhmjuvUYW7EV0JJgn5YP2nPYNFy/Eh4GBbWvvQB8XiXCL5Jv8QtCulvs1YMwF&#10;58NjCfJ1nBUTU4UaJ8IJxzK/eQwK3CM9nRPR5c+Gt8QYC9RGnB0MQUxmudUEr7OB+UDVv3Zf4z/r&#10;lTTLrfXV4aYso0i6mT2mb0gWpfyMP+MMdoRNjQxMPVyVWzt8Fe2BeOXi1tYbbLFMfFAB7CbsKr0n&#10;zA6rJ60YKGLHcdbYHcXMosi0V+hD0/7Xv/klzZONDeS9D+9QBtNXz8A8SiI5TARJYdaW2c+p99U0&#10;BrOc1wXwBk0YQyJsU1ugk3AU+csfrWjUtDFyO2H+3V0YP6QpePjw0e2jAx+vJMMCk+z039q7RcQC&#10;LdAKSU4omjgGtdOwdFAv8MTMFPuAOzMvOmvULwzFO0ZOghKZQn5frGUIECq4hvL/qs+voaWbt5ia&#10;Bw8fUnyIjfPJwweaiuvrqLWJljC2v/mbv373u+/a6UZ9M02tNJAhLWP+LAJ2Q5hP5y5DVoVKwGsz&#10;Dh5QlmmQMKTDhmZZGl/qISx4rCW1YnRKeqYlY3Yhj6VYV7tI6HIZZ09wyy6im6jjxoANx2ekj9IS&#10;vdh/iSrhYspNDShjFGMmj1WiwHW/rH38yUdsUDkrLIIgju8Gm3ic57/igto2E4MSBMFscBji3V9S&#10;+RinzDbFUVogZAgvXnNQCSMghvcJ3RpAkN2bUjxD+Yb/cKG2tK0wA+lAWpOMgeyVT9LyaIPVKAut&#10;aUTB2AXMXuLSMl0924YgzuGQjzTKBMtkVAuksCLuQY1oKwz1adhgHGCYh8ognh4e7ntdH1nCI1OA&#10;qEx85BhH/+Iv/sJKx+f09Hh1fHz8wz/8w2A3njx+jDgAEcTSc9q5dWTwhnH17xAueMiX5+woFu1w&#10;/2ASPGNH862ZeRI1KrxayDByJCDSasBF7i8xVy8Hc0UkhwECArlz5zhE+AvMFx3/GoaxfPXLfsah&#10;5dcqA8QjRpYEBTbnW35aVorFVY7vIH9xdsXl7e+DHomgEWI52B0WjPwGz6U6qS51UByWFJCuj9SJ&#10;Li00SeAuUf7hfL+Eo1WlXdKV/x9CkbBShSnD7ybtcruyjWfwZ3fn8aNHrNPgMdrJ9oKZSGxVTtd4&#10;fO7Aw/B4CGLIfCgPxe3aonzopk1bsH5kA/XyLroSxqSUNLDCq2KU9IhhS42DFTc3a/fkCWcWW3z/&#10;9IlkzpiPzIeGYy9ReHYYAFtsD6zMwW1mTMB4VXXaW9CTVuXkZ8+FF4MC1IYjIgesGSuTGCZVWqUu&#10;OYmGp/NEzHixgS1y1S/H+XHH2nCjQmDEF1+U5slNAO/HT1z5ZWotSjNQ8tqYOpIDHiuPegm5NYmL&#10;sfwHJDBhLwNpEBmQZ4WPlKLbg0O2qAlr4gxEXrS3rvFn0y/l2TQpAqLVts0CUIWWmQqsb6ozFR9s&#10;NW5BWmPsaOkluCbxEDXeS9gIicIZAcT5maBGjlXj2XjylLhEpFz1kVneX6O4xmJ/457SsUaQHY92&#10;YB2FA+YH0pbbwwwVVyF8BojUy2enz+Ka2kDKsPqcYfbi3TtkkKB08bmswBTsoUTb37cOSP89HgBO&#10;n/re2mttW0w2hODOLuGnV5mWiovBMw05EUbFYlBGRTTHL8s+EVlGi40rRWvg+UoSyFAbLDs+vg1V&#10;0FTE6lmLprDyigiadviSPTPXzKU4VxML9oe1dWJNSTagCLoZrEmxEa2rDMEF2kGMiiWLRYE0yDry&#10;AvnNxHJCWXd4cKWiBc2yD0B4ywKKVW26tjQ5br175OnG/eM7mApCjJA1G2vHkWQJpty6cbB7K8if&#10;RY/KF8jzsgYYbblNesoYXglWKzOkhnnWlpgwHkz8/hlRZkPtz07oBI6px5u2wpKLZ5cCEx6GEPLR&#10;0YHdDiGWlBLB4imOK/AMwoUEQxm8JUpS3crpgYj54IOHHEz2Ghy6PPi9+3exoKcgBZvawy9WTDgE&#10;IvJN9sfRkTXN0r9AB0i+SPZLNjQ/790yY8ndHz95hNjls0IOSTPe5O8bd+7e8QhUCckylywt+p9N&#10;TkDj/t17GgiVRKZInpGu1MaqzINwkzNXjFjpGkdjm2EJtrhviT5zfgmdr60j3DEqsA7ZXbRe+eTh&#10;Q4SR6aUs2Wpqtm1ih9ZHuslnjQrGFSDIboKKnbC7t58np75kfdHN1ljUOJwnQo8Yb61MFyOGP+3u&#10;3aqTh0fb/KotpKXM5r5YPIT3UrtF2DR65SEpTaiw9/MRQx8d3t4/OIwTVW79/lcXx0jTplEZ7g/3&#10;CTLlgIiuMmxYl0nVGDMQ/I78fUWck83MPYlZoUB2VWCvKHPET5HjgQphMszkk5FCZl+QQSaEPWIi&#10;/yT7JVFvUzQEyw0MQan7MNhFbdly7Ln0e4nbAZ6GWTa4OZkSutB5JaMX9ei6dt1NIO71+uHt46en&#10;z0x4cN5/52d/lGMIe7jEyvqaIzeNgtooHjgz5SqIqhtkKk8GiQJpyyLdogTknWyEOGQHHI5ahtQ8&#10;3i9DXACHlZukkmy+YKwK0wYaQMyYk6eaLxI3Pp/4cgmHwJgLzxm50WF/bXPWjJU1tRAr/qoK0LQi&#10;WVe1yEsTuHorq9bRBr42FX9RS1mnxHQgizl+aAN+1iMDSvn8BT8Lno+7h/HzK1/gAVHNLG3NIQlf&#10;wMFI3MB6aEQkj6cJkOPDw2MUIODM1shHg/PhPuNx5k2ujQk5eCycgyrErHx3uolLIFOog9CwurT1&#10;ELuqig9GzgPWvkjdEwJNQdzRUosyfmTfndu3f/Dzn2P5Hz3AFTCcYsu7wNeuimh5cJA1G4v7opR6&#10;DH/9lZ3MlmWCFTQU1tPY4tXZ0dFtRKEKOpYZRBKbiQA9vzIrgjCscn7x+OFDxvNP/8k//rM//VO6&#10;CiEXWZgNogprl3/nb//Sr/zK/56j+NEH72MsM2lmxoWabZw9O0EgE1VADoteBCJdaSgjRpewBBXB&#10;svvEyCM4jJyXiPPvLzB/yN5Q4gyb7tq0yuQu5FwZNuNHxZKrBHqBOhTXpJbSpLC8KOUdwmQNs4up&#10;54vYQhP+RkSLjrAAylBp5o5+AYflh37wc2+9+QY4jfv3UDTHBAQeP3ryAfKbx1+y1hpiDOY+ohaT&#10;+fEjQmHSz8fTi3phXEFDrwOC44TJ87Cx+Y2vf/0H3vnMH/3RH/G8XBZXI2r4QUNascLu4M3Slcbo&#10;CBowFTgBWTDm6hyqlbhISQ4WjUbXMQicrHIPfGx8X4ndlZf4Q6CMjQxgn5r1is2Kp/6rv/4bpDa/&#10;1mWCa8ypsTms0dTEIZJLbInkq/K0VmainUMVpZHZ1PDExFmXojFCP8MOQAoqgEfXjYgttmK0kQg+&#10;fClp5ypiZsTUqbEWhjO0djjRmkGT/S46Ybt0hnKTPn/4fLQK66RzLy0zrc6J+5We7k9Mu3g7JJUh&#10;WT3XkfvIt08++YRjPuGjsT4npZH5x6zaBYWxcREOkK3W2O1PnnKiaOlAwSiPYHSxLV2xkgBcxsld&#10;OONDO4V1L++KdCK0CRYYxsAIwbmgsYJwo0LexYqvkzF+wUo/fPKE46qsCeItdPA3vmUfRb4w5ABu&#10;YmSlLgnHVRkSSIT9X2AUgWJo5iZ6ktW3Y4K4C8Pv0nLH1sEe0iQ39WO6WTKNpoxPYqcMftdSAnsD&#10;QZFKDtQgJieVCRqCp7ABOX0ZGuya7Lrq6EHd8QRYBFWPen0L9ktGFTbmWzizC6g5wA7n2RxCssbw&#10;1pn7QIagVe8uNmMWq/eQ6KdCrImNqpkuYNi6WdM7IrxWuHBffi7/AJqVJI8bkcVQIWVEj1uHmJ0N&#10;FKRhiNKBh7/kcxwCDDpOmRGSHlaJvDgwRjAw6B0hRlOQoJweE5GTFEq2WgzGN6BcCRYqhQi2zocf&#10;fAyHgAET65WcPeObUSIgsvmBYD1XYcbkQNBgJJfiLMWB8VKtckmYZVuW9dfnSH9OAnFbSAfjGBGg&#10;gBNUsyATErjGXIHp+soXf/hX/sv/8jv/6U8/+uBjFBemEMlnbKv/2//l//rj//XfP7l49eF//BNi&#10;vYhLA80UQbx+gTS9f+8OmBMmBHFQqkpYSE6ieEp+0Bd25a2QXI5Q7ah14kRxaG+OCBMvKEvUOuUk&#10;8NshTsZIN16puUD6CM7b6QsF2sHGWAwPte2uq24WnfrG/TfefOM+D44NwwdxCxR35zYzZSRI/ruI&#10;2KNj2eNubnvOHz16dQ5b/PV7d+/cOz7+7A+8c//OHYJdmEOTBmD+mV4GC8/RG/fvY7NzfCTFpdVL&#10;MhF58fnPf55B/vEf/zEDxS8Zva7BZL5RjuNMNwF22ozBlVh+liPTxOC1qZozDhmRnF1FsjAJ6hNM&#10;Ulm4mJgzx15ifJLYip7pqDA1jNAU39rzeN7YwIghiGO62GSJoAtPWXx/zDCNCpHvt/YOcBDYWGjs&#10;wSHwGZbS8haNw6WONMhVvCKQl1Vm4k0JW0egIV7YqEr9jkvD8gvCsXa3ojGwDDgrcr2aBRbXcgWr&#10;5+/okoJ3tm9PaBiVZSqqC2e8ksSN0w/ajkHd3DUlxnpNnxPzWGG0nb6l7aebyXMEPYCwggpoQ2R2&#10;Hw1NRKCtola1AvYUDqyJureqDnegBxk/tAm/trNLAZF6gsHYGGJMS5sqaIQZYTC9dEl0u1irVmYR&#10;F0pMEiMR/7oZfuNvfQXdxsyFKlbwqRnK7Lmq1J4AE/ZIC9RkNMy9NgZrv7Fl6oy2BeRPCgcaMitB&#10;zNEKy+W7/IomLx7tlh3LF7SWkL4w/GUg3RHCRGODUgS7Mh4+Q06ioR0CATgOgA4huaPAeZNnGFkm&#10;ZcQlnnJp4sSUNqxtinYDL6ljuFT14guxyYRZedKQI9bUsiXYu8hBNe11mMyMN1ELbpS2cspRDzwL&#10;nxzCX6xvQCZMOAfj7DkKMFx/zLk8bHhtO/0EMzDAjGXHJigvTamSdDMxIJsSF6Kn9wq1o5l9DSuL&#10;Ca1ZEKkzhVhLTYeD0ayu4Jp/eUIU9emzp5ypkvK2sCZAPIEmZhs7V2CThCSKfAwZ63o8qaY1OTDS&#10;GEmKFjs+refAkK1fFxl5RkxGOlQsJtkOpRK+ZTiIp3v6lFNF0PwLP/i5n//5b/9v/+v/+vz0CRSF&#10;77zzJjeF8uX49uHx9cvf/1/+F6jWEa+132NEr5HXduDmM6cn6FDN2MC/PLGnAg90j4SPJ5SjiymA&#10;+FANyzdkr5NpLoc5j6PD55G7AQ8QgpSVgIIwmcxw8UbJoCJBRIDo8di+YLCxk/KaohI1scuBByhU&#10;AKpF2jMzA57nV6bg+ICyQntDbVe+4fzho4fAmezzcrB3F/gH0tsKbP1UjMaHBl6llEYuH94+Yjvx&#10;g3bfucV1H338EcFKopmkOzAFkH78hwcwdR8m5YTe4H0bbGQYFnBFK2g+wFoBWSnG2kqSsJoarZr2&#10;fhiXhzJaDScWiYsMFi2CRMUon/H/L3X/HhhEKc9P22zG6XEuaVEVWoj+CjO4I5uZ+DDXvbW3T6hC&#10;E2EWSCRVpGGb2xjspzbq0BklWiIHSJjuyjRExGerBjUxRRnuM6/RFVFpiJCJkEfjlLq2OXGIEb7o&#10;MVkBq/mswZn4A7D0+bkQR9XhAqaoTGHnSNFHbIUhMgDFRVV+3m7VkgLXQebO8NeaI2uWwPBJRRU6&#10;UmoNOXxEiL54jhoQRVdvNgxGHANsfFKUZeYJDSnfVxQlHl4OVVNOcZ+hOe6LDDUBV0PI4ajkiXhY&#10;4fYrWoVBxCM1xKudKzGMVfzu//nX+JwGfy87zUm2NAiWCyQ6zh2C27w57VyTs2wOFn5/HwSId1Kb&#10;K+QNWy/eelERiw+Lc1Xkoenj2KjIzBxQXFy68yRyQqoWcOY1GUs+zzWlpHlpywK+RsyYsBILwkk7&#10;JVaMwE1npsKH6kSt5SMEjuS0CGW3ZvumJbNTg4enFUkYH+b48UXO6mRILl6yv5YGj4dHx3wAGPXj&#10;h4/1nghlWszqQcWzw61jxqxfx17IWOYmmEj6DSvupzk28paUAVed7uw8P6VnHpgbIX12QgkexMw/&#10;e2a4HPUDzoCdS2H9e+9/zITwHjeiNNYuPODnIpBjnlC/XJ9zbsI60q+Bmc9CTCwIaceT860RfNbR&#10;bkowiwxCHI99OvPMB9B943BkCnicwi9jdygXuNob9+5rVLqZXuMwspMYP14E0gc5yENlHagQphDS&#10;xvAUx1xff/TowZwBM4eR2fMzljh3ZIbhABr3MylJDt3GXeg1xAUD4Lu7u/v89eFTcpbkkbAJdrAb&#10;WETC2Vzh2clpocylE9KHH77P1w+Pb+vzEn6Fn2Aiu5iiW/GZ5UUxb0iXuWPRLddi/so+ImLCueEg&#10;GrvD8CSbUs8awyBnThoS+8Gjh3LYI3uJ3ezt4FKxu22emxPmaa8uAQaiFINaeRaCzBWjorEvsYLb&#10;h0fKbqPPHuBxOlXEKzTkRw8+4WqsF+EOd2ytnkaC5LHpvHOaML/cPFMbXPG9hryZDA6juR8yb6Jj&#10;b1puwyIyEg00ZXbw07w0pejkrwKfIEGkrEugI4PC/10w21hgBHzINt7FG7p/TxZAuq4gDsNuzdkf&#10;r3SikU5gcEFFzyVR02NOgGxyvNahHHnRNgCtr/fJXRD+ts6t2HrSmO5c0RqL6OQuurMZZ3wA984P&#10;Y31DWYXeJR5SGaRiJEy6Nr64aS6iLSOI/vWwWTkb2IGz54Gi88OjGKLFp8dnTRrR5cix86S/fP3B&#10;Bx/pCsADVKckZg3LEfOBM8CNZl0kMHBRXpF3Rk+OouVUsBFS9Cx3/UkqOlPqIsIZ66tXtEOzP70h&#10;FPNe/BVl5bJek7iVm67/tz//47MkcoN1qOZpkQCe3lp6TgGYMa8mjp9iP6HSUQwyNqAritkfIbcn&#10;c6gAIjbz5NdAYNrhiN6NaDhZet1GYcgL2n8INV2K3CayNk/e3ZVAhcl6yMpSlxSCtu0UyGlM662E&#10;hSqDrSbXpxZmVBVT20hEoGTH0ieND6jzIuWGKXKkJwsjJxkOJjqUBqMhkoxgVD9tPttOY8ZVRQWS&#10;5TfgZm36ixeERMkfWplFuFDlJCWjz8JFsCiz16jCEJZkIMIGlMYxCIkQSt8/IP64Seye7pFgGb8I&#10;zQj+3dr6Zz/7WS6F7GP2VDkxQRvMruTdA5aFopFkiLeqEJfoAmuEJ2dqiP1bmMdVCFBuWKDsFpxI&#10;XOEdJame4NQXXLdHOzq/yGCJ4q133nrz7u3bJjxtYvucHB2ZQ5J12LahyM07y8BZ1ziOgSvidUgf&#10;6d9auhCUWK2Wc2cCo/jJHBtetlYgh661LoSA6Z1gpUE2Nr3U6+ZdpUO7iCsu4Ep89jZnQeKKt5pe&#10;KlMnKUWDxFlcYY63OrI+31cWbna6CySP/BTxp9hKYbrVUvmWSOiNEQKWVa4GklKJojgrZaPKA9TH&#10;rfrv2V/GwnF2vsAcalJubCKcxxvLh7DkgZ8Jo9srgGCv9RcmDy0LKudhFusaZV8SMJB8nghY7D9V&#10;GQ3JJ3ZANFeGUEzO6VXozPNOyZXlUE9lb+i6GLMKZYRA5fPT1de91OqUaIqULX7GRQEodhUx8UOB&#10;x7AK3MfdsbekUr54NKawR0bLQ8ByUiKoK2FxifNza2qrrdYLx2ySs8JgU3M8ThbZ5OdFqll1LA6V&#10;05S5vYbT0kYzut3lz0OkcNlcBcOXSANXq1jFREy9XQElo3n5B/oZ2h9yi3RxQrV4q6Ke4ba8YV1S&#10;3uqL02cqM4yekpP2LeNBZHHCMLLTmJsNuSvLvJXXM2M+lNRGADZMZC7qM7U3k6w7PgEix2WuiAs6&#10;aWHM/U2CfiOWbIxIlKdiYG39t7799VHIrnS+JwfeuAfgPjhw07qCLCQgbU8P54iwazcWxwl/mTMi&#10;X74zGA9sgLapLAcTTTYRD5rn1AIia7cy9ByjXqV+WVGR6/hfysQMnDFgR6CI1pQhTxh1yyIDt8e/&#10;D6uibc21SeAc6TrbUahASp5jMPvD7RDYfmxJS43p3BhZq7lTy7XVT/UmNKDZOaRUxFJDJCJylgjr&#10;wCrnCrOz7dNWJwHuyvB0i6zgGjoIpYa7pvOPZyBSMZ5JB+n/llomcReFYE5OT5AFP/hDn//7/+Af&#10;ILhJ3wFh5Ki/9dZbQzMoY47OijK3CLi1eYgGJsMMRpDEWClqJTXYFxVJ+BNZVc1DTKGQdyT3Qj2q&#10;6FEDtXNBU3AOmFgnWTtdCkIrYvaf0/wNZBQ9M48Q1jj7LAxxfx7FwPelNJ46GFWuIsdxiTJUPZkj&#10;vuXziUYZX49J5gfGKOBBSDSTBrDEDj7cmlBbsF3BLczY/t4t1k/LuvCrx97e0eZ+PY+6+pcgpVgF&#10;3uaYVafupsLyMiyRMhj3a6S27TmGA9YuoJ4QCwpjU6uzzy4pLlMpOF4V7PAt7uJFQr+98cYbpoyi&#10;iuRXQ5NxCfH1iYPVWsmTMqEwfuQKRRDPCEYTSUdf8hRsneiHIySIbaAYZdPFfAJk/L7sUfrvGp6T&#10;p9O51NQY/TdJJv3K6ag5Bkr9kowLq2rAO24MWc18a9mE9ufWgeWiCs3M1SLXvjBN+CSAqNxu4laK&#10;YM41OVsi9SMwR18qQILfsCU4m/5Bhp9rPDnfBUHMFdu9Qv6zZLWO55gjMjBdogEeSpY1N03Z7Um4&#10;jW4DOa5jMYymPaYRXhPRbfUYDgqFO9WsDovauthXgZQdCoDEBnuDY0jNnTEZPRgdCs26QkMgfY3Z&#10;mgyn3wjNjt0PrD5H3MpDlRAIa8eJEaZ6Rl23sTUAa0CjYKGA3tjsIOadSXne+8HuwHqfMfRiqZAu&#10;1r3xMYn+l1KyJlhYYdI2+F15O0Y5kpoL6RZF9FEPLTB5tSLFDcy6mA6Vpg6khrEN+8gBVXfdEVWG&#10;C0e4BRQa9iUu2AJcU/mVu52aMtA+8jRJ7f9oYohRJvLAHWN61zlaJ9+KT6y/JlXedetZw8KZP7Ri&#10;jVAysZRh+5UTHfivqSSAODosctWDXmlF2hnup3TXwJtcaXZSmPGbthgeJHK8M8wuARYs1hcv9gHo&#10;pKxVQlPXhwYq5lV2QKMbc4wUGaOHPpKxIQhQ3sid8SFYJh1tNZjh1AlhMzZyi1qyRjCU85wS2r0z&#10;WCi/iX5+/MlDUgM0fEK9T2aZ+4q6sxeRHYE90xcXhErf+cw7nCLrJoKOhlUz+4zDYiW6rrqgQ2Pi&#10;YiSgRETvaj+KlRKTXVk2SQUsiEsi2mSC9Oksf18DcmdKhDHi62Pz0uee+JLh2gtLfqri1SPCRqxr&#10;Jh5rteNhycdFE798a1/uuqXIDUPGRIybwT0jvGfWpXNlMEoUcMzgSBEJwsRUiT5US1uQJYZnXHiM&#10;OwS1J940jFQQVbUvPCSGSYS5ZHuMgBuJUroC2Fyuj+ptMmOj+CfLZMgigy7TW+CXm7+0JGPDApgL&#10;qpmwR6ui4yuX54SPMXurmHfepFIYbrgJYY0np3eYe6qoHYrRgJ5EsdnzOCx4VGqRJYxGVNS6BISO&#10;X2Q8Uto7aWgXlltRW8BwzE+9/kxIC8pn/O6KYZ9XjntYRWP6Hf44TqdiIWXG/zED+a8aFEhqTi6h&#10;G54RS6MyMjwt81Xa4LWtuTKi5zywXpgU3NpSzDLwhaolsGb/hs3Q9LHjwQTHND60rIT99dSKTk4o&#10;9q8ePMR4HJYtiV+aVU9f5Z2sOZtF8V17HQV9mlXhW/W8tSeTWrdQ6BbepXiMWKQR29nfGrnBIiYf&#10;ZskSaLcxchghk6NYV9sZ6VE9D9PfSOFw03nJ/poSsrLBz2dB8mb874YyRvPhnAmHFTnraow8sRrW&#10;wKGiXMtyuEyq/yz7Cu/Hz3zDMFPMhrOHpnyWj+EhuAw02YXQzpCI53Osktn2Ehck16gMW5DikWC5&#10;kuLtop++YQW5Oeb6ALm3MEzMu/m42g7iPNwQnLQpqdKVqUVFLgrFKYVxM9UTC3aNYUgiVspHG4jJ&#10;HLa4We2qOtKSk9B9E8DGOvnYWvw5ibkY3CdYi4ef/zgU+JjcnQfEfTeqMEIk9lj6rcyR4DMCYyMp&#10;FQEHLIRM0c4tE0yshARaJt/Zqhw3/Sw2B35irFpGhALGiSwO5KAgmGL05NqwWJxJpb3+/scf/dmf&#10;fQcZB1qAGDEBvkcPPwZwRs9mvoZfbO+lCFbI/2Buy2N59uLBxx8zprfffPPtN99gq2lZR2aECBb9&#10;wBMR/VAt6/yWeBRNiCkuTtnEJvkEcGOOn9pOroyKOjjE+gP9yopbsa303wbe85w5d6JixZTgu7JJ&#10;meEy2XooUQEsLDcJrK3NbqNbNzR125h7YclrR8taG9couIkswruUaGZ4n4syLZEZ7dbK2Ymzu6VF&#10;+/GZElAvKxfQE3Xr1kgIuDsXZEhuvPat5xYHiCsTHVLhSdzoXi1uM5RVwyKvcaASCxsR7Ylsjpqo&#10;MhmIbKOxQ2ic2cB8kdjW65e6dLVb1aAjW9WB8ngz8cTlCV6PWWNtSGaTe3vVNoHxwGjBw4IFHGCD&#10;Umzpf+iRdgPnLTF4n7EWCtyAtWaceCpGncKeZ5wuPWgKBxQHGNlhgygBZGI+57yoUcyv4tBQCqTL&#10;qJQ1IAHsB4Qo7wDdYcOfnDx1Fm/evHP37pLtSGfMINlbNo2z3tKyWGkPSu8YZx96W0blQ+sqgWBU&#10;lyPdsHikQKcIPpexaFoQF8OeQl0xXWk9c6k9i9Rk3wmF1knFJPqUrC4LxTa4E/AcZcMXEProPW3n&#10;lLwdFxO1hkmbEQPW/K6Dq0Emp2gsbIpKUQD+Z5fBVzYOdPVBrQh/WqduwPy4+dvCEhM9zu1gKe3g&#10;UwZCVRokXB2Tdpw8kBDeckt94FwSVGuDFV5ZMCobo1vS+p+t/9NvfjmbUjua28gHdElIiPTXc/Ie&#10;nH9yCD5F1i9LmqUzCg1BbQhC+I4K6YbldFEvJAG2rG8MPpU3Pc17+FFFl+kqwLOTGWL1EjtXkCuz&#10;xeA1SSZnOqC3zMkcARKVU4yhPViQR1CHUZDy1Hx1QgsjajlXVmYbYjHmU4YHqPkNSHcIrHHrARcz&#10;Lu2Ca3b6EXIbTRwC4fTpqXTDxrzjeKNEwjoSxs8wLJjONroExYoQ1PlSxakPgHBKiGV5vYAKwhb6&#10;S5mZSk9Xx8AlwRBcKB3DhYo+Wpd4h09OnzD+u3du/8iP/DDf++Ef/kEuaEby2XNgSeDJ3v7M21Ot&#10;YEDJ4jmROdTO/eqv/ipf/Ku/+I5W+oLSq8uwBpwxAW1KWztyzqP2s4CtKNIF2fbLooHU79CcArHu&#10;achbFUzDV1Sor19T4RZIgPTgcvb4ImbhlFnm5ot7YyuoGCqCGDJ4F6Z9yebWrSko5NZ1e/mSWUqx&#10;lRHMcS0EOFuIH5g+bs3nlbkyzS9QnMHIj/lcZ/ulm6r4274MhCPL159j8hJr6yaqQEnBJ3ZeVIzb&#10;LI4wz2rpFl3a2q7POUTk1UtLQ3UEkPHKaHM0GyP1RUaRgFFp0Za8zg9j/4o564LMj8XxmY38yV5H&#10;5+fkTbHEeLI7d+6wD5lJbiMPPacgcWNwbWU159UJutAE1nBbyDYdobwWdVIv4OfXNcwrR+hQkCfJ&#10;d9Ej05TWW3eeNAxXjylelkKMLXJZdpLlJuVF7QfGKcJnRY5McBb871jnGu+KAWMs9tXkQOWHzHqN&#10;KHcE0jJfM+w7ihlJp9WshWep1TWlIfeahYBtRUP1GkAOVYuxDp0no3eVsA8czvjk7KWZUomGCoTz&#10;sQGeSe8FFhumrSU1RdwsEN7CnK6IBrjpuXCv2QuiKaqpSTOMgcFdOGjxWEH2ecsbLUwm4rI8zm0b&#10;hbVjkIQC0YAZJ1dMoXBtGcttMsoUFwYeBAKyGXyw11bA2kBclgQOHUnXB4+fTLx0/Z//3I/zyaoQ&#10;bUCg91ddIul2g/uvNDoS8IXDjXmAvN7xMBWtDyPCoSJx7DOOte8OkWSubtxEETA/0uTum1VPEE2J&#10;QAiz+Tg/iWlre7gvkmfMdjVeLxKW3MdYfp4o12Jv2bNSegri8foUyFbuDVwXR4mhqvMrfOLrBCXw&#10;D7CWjQusCs3HQtFGkJ1VrD6DlCi1nBRhU1m+WPUgHCpho3jK0hQEtXBUf2jlzfKMZcSRYNbm5FRY&#10;Ya/qhoHC8HjwvowggYJTxToUhjKVO4uzIo2ZRLrXHz9++u67f0NvplFvT0+eILv/81/6pS9+6UuH&#10;t+kKJkU9gzw7lWyE5/ryF7/w9/7u3/13/99/+9d//VfCAQk0x9zqwo1ULeFWVP1CDGKKG7FHR1Vx&#10;8pqBgA0Id5hTRNfqHdmPA7SsUqYogXp4Qkktaf15MUV1HQgo71p5aC6RWnN5bkkLpicIrTgbGsVg&#10;ihLQVg2VE0ZullS0a+XsfmuUnEYFzBxCww9iL8tz1rnDfGPbnWOjekwSmdZLXXJZlnKS8ohOQHG8&#10;Q/zGkQzb37xinZ2C+xIxi7Ae01WNsSJxnSOgoAj0PZ8s7ckhFHTvpbDiN+0pKhhZxUCQBPwM0txQ&#10;OSvAGgHJI+BOcaZ1nqnzOQX5ATfg34ihIi7oOtK61au7M8IhXdcQDcpRUx1Z1K+hd8YDZ5Tjhhfq&#10;qQWPLM/m/9nSvK+OdNXsfFTaK1cvBihzVUpdj7XzdtXNHZS9tvYGMkmELkiSPG+8q6ClCl8Wav/w&#10;wGIW1OqmWYGB1k1wf5RE9nT1CoUs2NXGAYJwTJUHjy3rfdWeyqsbdIcxZqi6NXXhFI/uMSMtW5Za&#10;doIBZUSmk73xCnlsVIeeWP/qEV5iRNoEAVSLFg7wufiPVc26m5Pa5azggLu9m2SzCCSuqjIhPGVo&#10;rtAlg6/8fVHJartY0Vkhy/cDUBQ8U6CpNsiWA8ydVyVLcwz1BcGJRanDv0wGG0N8AflnOFL++1/6&#10;Sbu1ngt1MA0w0cGX548eAVBLooRQ4tFHyUyQHiHFxTGj0mZyJXPkFOVWXW+S47JJZS4XMyQJrG6E&#10;MqIc4mIKzaHiX259enJqKsl6FveNGRgPXKki2pgZmrCJr5kE6Hhu7Zw8ecr2ZQBzhXFXeUL9U6p4&#10;IksyzAGMmhyC9pmeoBO2VDxWRLNmHzwjU2HyGesg9pBNcyAn70SeYVEzoS9YO/uiwpCH/1FawzuW&#10;sOIr9onQ0dOazuqxPpu6YYhGhVEqdFAteMecbaJA1nF4TnK04HrUCq6FhIDIy4uPPvzw3fdpQf3g&#10;w4/ew8VhwX7xF3/xW9/69nf/5q8/+fghFtyjTx5A/4YGQqucnjyBsJhmgL/3v/0e2GqZfw0HqT9G&#10;/CHecOwmLMPFWTyzgpBVFl+2F8nRQcBi4HRG0gnjisfYwb7W0uE/JVEyWjGpKaotY2Y3W4kpzStn&#10;AlWfar7mgasZGBakoSM8JwY9kUSzw9ALSSCF1goryqhGcyBfbm2DC0RJ3AQzw+cl8XN1iKK4M3Gg&#10;dJvKvQyI3g1chYL8nAYr47av2yFaB2FK9m/OuZ27EANIuqLS4Tt8uZZsMIENErFOxzIBJJ4xT2Nm&#10;goe2s3/98PDAKFbpgeS+J5/0AwPj/UcPPiYkcrhHqN/acd4COM0ymVgs6oIi8c3HjyRchWNIDpId&#10;ibrWKQ1lfzFFzYdk/9FXiSu1LmVUxUQzWhmd+REWUkYASaqPLRvSZxS1FrwkvI0W7srwMnyEdIbR&#10;ojLRIssa2yNbmQxlTeYeI+M9YLKMnULx/DHOS1C2mK/ZP6DgIWvNrdEOz6AymJnqLb9aIRiPH31+&#10;jn4kl6ycaPdMN3SVsem6vvL50S7RcqXMTEHDBVQbbrTLTXM2yAcGVnrWZWE7FoP2EUDc650nhUVA&#10;v7Dtma5it7ZeZstu5Ug8wUzV43BjJh+wbBFLX1qir8XkTMPhQrvRSAPIo2irZmOSgaAAlIc6b0ST&#10;620NNRif1UQDKCVXh/Fk+5NI2gJ9W6mmLIBXbCnubqQek46GhacnBvWAWsPNQIT9t/4zOgn4CZZ1&#10;vDkmnspyOFMQfRi3tW9yx44NOF4JUg3txz7b3tmtj5/enfmTosnIS9WsqDtOO775CwykqSGmpo6R&#10;cREAyKwK+lOHIkpMTpH+kUBLiF8sGCGtIpAehzd+5zkious2wS+frELh2vLcmEuRkpYnhQehcDbM&#10;TXlOJ2Iig6yWHodV+bMV8Zv0Mir+cFRCeSJXJCgCcQxRGM09eYRxxMzwuPmkYbNn3aCRGHOAXPuq&#10;85+qDZULUgVJ4gFwobhZQVt7Rmhgin1HP0HBpX00B43HIbTA8Qx8YsggYiue2iXXHHv56uGDx0+f&#10;PP7DP/wPf/LHf/xH/+E/gCAmN0hZHHdBkNEV9aMPHvzpn/wZdjyVIfrynqcysJ2nrM6awwbmOz6k&#10;IsMelYVoJNsQiKmzL+w8OkCCs2Lgrp+bUrauR2NFG5jHmnSCmhsFZumBu7Dkql27ECdqH+fT5xg/&#10;owSahKtcg3U3K573V3bRuAoSmeEuzfUA41vDs3Hy9IRjw7Zm+CPfuS8LyiwyafwyUJyJhHI28Ku5&#10;I9lPLGgXo+ZEwK6Fvkg24sq71U1mq8yxivmBYfP4pRWZH/ndPaK9mHl2I/F6xEBb1IxLTr3VZS4c&#10;5rtEZsamE4imzmgA9PjRQ3b1D7z1FqYDA6M0IcxAMBMrTQ54kEHR7t3cuW2HWbJ24LUpYYLY5xmT&#10;p+A26Gd3pHaRDYIzgAzjtNe0xeD6kEciz4wxaJosddvaL2zs4FiuFxKciwinE+enwaofE0zLRwrp&#10;P/bmpJmHcUFZbO2ChpQwfxm3NXv5ExOmM7S9TVDOjjNSEWmyEDlZNJ/+DRFxJqoeDiH9WXHHGZZu&#10;in0iAcqgrKuD9vuqAVuWeHkOqqUur+cYmaSx2NXepAbcGMPoSuszcvLm1I8yYBK06MMvs99KX4HX&#10;VKBZuoJzSc7DebO9CXvEgvuCaRFAmtDTuEbObIKePMPxrJUg6uNm/pDbJuFnDwpuLFER5mxhskF5&#10;MtFj+BdyWBMmYTvNRJoWtA70wKP5GG8SBmEPIJOJsONjGU36J9/8Io+a/OWaC4sey+Pax6SpEJvu&#10;ARZKWiNvwpDML09OmaLQNOZI3pbxd+CxFn0lIYxKn5HoeEq86RcBQCl9IJSCOA2+FeS4lgvBAZO8&#10;4+aEGiaMqEjlZJr6DxDC9Ss2FFJU0HlhDdf1nnZ1JKRLZ3FWDLzkq1pVJTGQYo/7Ut9VajSFaP7Q&#10;tu3MFhsLJxpd65EAr2KDZw10rjAlJ9P/JQHEokoMRP4w9XkZT9NLVmuSMBmbfqUKV7T9S0ijMDm0&#10;7PHapJWwsALtZ3vmiJysN+vBR4N0KrUOmDQ5g6o6gVYH8+fDDx68+70POcg8nEOikOTpk0ePHmKa&#10;MaS7tLe+tU0rqamwn9SNUbCAlxPIKkUl5XkKqWm5Lh2gbmzFtcyvOcNtOXeMv8fBpHMkyE7LS3sz&#10;UBC2ShQ5VQJAjlHykCFhDYb4Kx5qu2DT5UNHgPYa2yr6FHbzmYnc4IQgFNHQrAv/EvApjkrt1SUP&#10;iClkOC0rAdSeGAgpRpEOct4TNrXZad1FSXTyMUQePbyRHQyJ5UDlD+DDiFYdAEjDExSWLpwtV/wX&#10;3OHgvocPnafAyeNo6J5nXRKZd8BSeLtneAjOKuPB0SmneHFA1QQkYi/OHj19gpC1n/3mxjv33+Sk&#10;PXl6wk4+OXlOsSWjUnNIEXU0vgVfZKyUoXNrzt2Dh4/ZtGhPbgQPEULzxTPJUVEVc4wlBM5pKDlv&#10;+cLY1Xp40gKLnmEdLVsXrp00iLuOqRhbnuvwGQNfdDik8KN+mDKhiHYVdsbtBtfKt6aRIzODXYbK&#10;QSzQ+neXd/f2Un92UfHtzU2KxUrqCkfRNJ7OUBZMCfrmdiwCnjqcgoZuktTKQDN+6fUiHqSwzXKV&#10;epmCrIkvVfx9KSlSrXX5YoLyTAuyNNhS9o3kUTltYJP6FEWN3Tbm1cNmWCVgKNUSEImlOEe5Umrt&#10;pQkGg4Eokc/w+RhBqHP0nHAWJyDH00aZuXjzuqdokeAJIUQLAjf1dnjRuVtCZ0mhtdPT5xZ0wlp+&#10;w5ZvfFRu4aUvMP6x5Co0t5Skc2/XaBUH89d/6ktC0Eo+EkHjCa3wPoes76SOG2Y22N8JEPUT29sz&#10;bPLH0IesmMDLhhdDL8BYGSVD42rVFFlAmdJzeFfzxI1/E6xcB9j4VPIdkE+Dnw8XIdXGtp1hZ2MZ&#10;pyoHytJBOxC4jWS9yq1OLi5DebBwr9WDiWs2Hv+MP5EDaTBeamKL2pWaurJc8F9U6xD6WHT+yYcf&#10;SYCnMjAMxx3R9tg+7u+yIkt3+oUpVHeYJcp2UI3xyGGrZRHhOflWkSIAK4I0kHr21rRE1ZC0h0oq&#10;/Q3cC1wnJpzhYQliRpGxHoXUntCp0ehWcRg+xrjHAy4BWzRN39FMFOH5t9580xIbJbKJIMNfxSt1&#10;ihL+xuiLY05wX3NWqvh4cyrwZZ6Nw0gTYdkssmN8bR6NY1krP+Q8d1Vaqpuz0fwM1Lo2bNtD7fBE&#10;bVmzdlxEYiA1htsaw8SC61z1wc6Jicy05Gp8JbUlixk7eEsHAOwzS3oGBllkApGopaGUYpqLC89f&#10;E3miepDN0vPHaWfXSA+wtDi4iKpQ9CfMiBE/kfWFMkqs9aR5pbl2fwPnwhUjnaBZNj7TgEPAIE3o&#10;li6DyD6ulnFAvJI+ZznaXQrw+8PHj5C2LOQb9+8d7O6xHA8eALhkL2GW2nSVy2ro5Rmws5VuUIXg&#10;Wa5dB5pJZbm15qfPuB3bwRzSoMiL0bEW7KvnL1QDWpaugq1KsRM9Yl7ZhJsxToynsj7ByKakxRf3&#10;RcYNDxQzlkkRkLkyEGWZ5jb1wAayEdydBgSd4CnsRIWIzZg0IdlSuv+ri4xzbLw7raCdG5pe/jU7&#10;u2JZ66CLdN7cpJIeu+bpcxhlG1sbZjrFsFhh+CyR1ZRR8VgNoCkT19K0yiWG69GePiHmpbmCB6e9&#10;ZkxFtGIzRmFr9klt3WO/E8Jt/2LvIpISpydCpWS6oQyECY7ixx9/4oSs8t6NRA4KToH51TPa4gC6&#10;t+LRLHN8HXZ/h4g4HQnKhPvQV3goQXAIsNYDTIEFwOSQLYv/2O6a84xbuN1aJLrPxibGgTBrhmz8&#10;Jz/5RexZJDrPUQnQxZPHT5SP4qi2CAezdnUC9MnHWsGI0EoVK6L0ZrMa+GRwTiLjUIbM5uOCmBlM&#10;lumU8g/6tpGPFEY0MYfpw7xGniKKQyvevjX096Sv0nOM1JrDvyJuTiYG95rHxK9lgXQoDLyaBMGh&#10;1KvCTTu/AENuTNMLqrCLnJq8/uSTB48fP3Hz2b+cjiE66YMwdZktz3lBc3FHW5qIaePUTScXtmQd&#10;x2VDdjUQTyWO7LBZRHLOMy8KVRBH6nNwMhdcSnpOeCz1hmAQBIKG1z8pcsFelsJoUBNz39w8OjzC&#10;F+Fp2TDuyyjlxhicSGjroxg1ihE83kKDTAM3VoF1T0sQ5lkgl88wOpxPO3CiMlsTKeZl+7FhA08R&#10;2nXCl4yO0y2d84yk4OKABdlnZJKlgZWTjyjWFr+hnHjwUfOmdiNiHXQgK8l1LCOOv5sfBojC5kDC&#10;InYpn7lzePvN+3f5FnOECLYe5CYRsNf37t7FLETkDip04LcmiuldsrtH2+y7x3eOKpLS0kL3dP5R&#10;8OyZ20eHZ/RzMS5g6KAtJlB9ugrUQFkAHyrzJr2S05cFxrUiuYGU+YiteLhK91N+DYkVv/H4N9HA&#10;GMQcvowAmwdxG37mTQYAwpKDI6HzGZGZyzeg1Ds44uIUwPMZLdwo7yvDkbePXALEH1gbWNPkQvg2&#10;YT8cC27OOrLhWXpsBeynfWZnx5TM5F40H2tnTgyS+davy36jKslkSXTVmvlB8DQvqmXFZGGHiEEO&#10;bYD5JzJV+lMlG8YWSDji5BMaQuyXuKnQI3ofxxyjEMNmfWmrXh2nXzZKUA9lzR/r9UxcMdXCpezy&#10;bA0BiSZBmZAMBOhimyLmNL8id9072JPXAT7YvT3yMSwHerSoLrw9BBLtyUu9FIKI47YX0lHv+fLS&#10;CFJBfLfZhgVHhaSmwZMdORCUkTpIbsW+NGhm3kLe0TFcoDzF4ybUyYMGopU5hIMP8BiDfH/H/Z9R&#10;HyzUnnDYTPLZ8WpFrllrD71t/sf4i0ZXasBUlZ9oZnyowf4yMpIW6H9cOp6OfJFgBtlF1rJ1qHjY&#10;eP3CyJ4n4vBwXGGOz/o/+PI7Joen+tYEqylYlAnGA+dHwyFwNEvu5q4mRz9dWNFrsjye0nQ+/2Bq&#10;iVWSh9aKr0JJC5BobBOZCtjQ0py7pGxbrrZzaw9NoqhMZIhetQeEZAUZZfYx4iX3WOhAU7HgkDif&#10;wzRtuZphfqwQYusfffThKHAeDjX28MEDUESCQKSR0+iTNPb1xckj2BeouHuFZ/3JJx8T/KXcgGMj&#10;fwohf3xAohZnZxjaKoOMOJWz/jieh2FWHzZGiKPDY4JO7A22IwtsyjFAnDD7ACrFokQ0Q2xmzyHa&#10;/zx/hjhgnqpOskON8qsWGHLfGhI2+ca+QQQgpwmWMZ/pLWmnxmCfKCfyawyi8VdmozCBKi31RG0t&#10;l06G2kYml7hCiFG+U5yRY2isgg/fu3tM3oNrIiSDTlcxPMw1JY6YfIUyiekqOxBkEy+OTle0hroH&#10;haQUox2lvDmYf5wl08VVtLK5+Zk1ggICq1OFnSCW7iqwAmeVOYeCWfVj0lCzigHfPrpNTIdVkuka&#10;8PijRyYwyHUXL0ZbSjC9e/MWsXWx9lU5X4PNhayvk0xGzzUVs29rmBLRAz80rBOtj8CvKtnodBFx&#10;lwTNIuhMH7UHMGt1PZ88Zvk4+OgtTRRroNlvZ+wo6WrrSQTIHdY9rtB5YjVhERLZif3FNFrwiV38&#10;7BnpX06vz752A5bUh08eY8TZAywRSByUulC0PoJ+9j+6B9I2hoYZZDRc7KdV17gSBpeCErtGurAm&#10;Qzu2SyQByd4GWwh2FJFBBk3VWKgB0FgfaPASpLqtUL92+eDJY9aasMdpj/HBBx9C+8lckOMyPZPs&#10;UzaR0yYXh6PWsV3AOnQ2OHnK+cMidlvmw2ahW8o7fhYxaWy1CTTzu0zIp6eZbX6wPRYCj3QFgJmo&#10;qPk1MjWLclHy2fjgXgzKiTmt3TsIBaxF0rcsPpdlS1eIqhUykCeSWuw3oog67q+k3/HuhY/niarN&#10;l/lZFqoO0bgjCgRDN8I6gcyGtawVatEnxoJMg7Pcin8sA0stdAvYV9zUpvIKZXPag3300UxBuY2R&#10;A9ipnCLDrXk2IViGy+n6+j/+8R82xE6SAVwkwUTSkQAGwy87fWEqDG7qMbnJWAynGLQcEZhNC4Lx&#10;XwEh+agkmgUnGUIfwg1OrI42ASmLbnzyKVgiWExskX08Ec6lrhNMTL0qkA5GJOp0hAXPnqv60ZdK&#10;NT4NoUI4ujf4ddw76ZkSPjpf2IDoglGAVVLpdLAjCeAWfGiygElVJoDwkH1R8+2cOt+Bc2Dm2JQa&#10;EpbTZ4YsSjfxLJwfIf3iIqhdrt6fZ7TCQ2pFPoN0g0wOhcZ14vZ1Ogry+vwT4WF16CQEoQybfmBe&#10;HJv8A+ULDqCHAKx0gJ4mbFLS9MSULY750b8peMJlS8BKmWSiH52aBVhZqH/VCw78pDIOlMIbVs3l&#10;JVHYPEwAxjdurN25fYj1DXsqovDZ6RPK/yRxTvVOSA71wIBRFBw1wqzocgZttFdnT/S06J3sKr+Q&#10;BViaCKP+5jGiFjt8e/vQLkrkaVEDtlFmgSrD2aLCgkEf7B8gKQUHrsnwxbeJKnA6WQNmgOfixKIR&#10;P3j/PbaIMdFV0+4DwaNIBF1/M1MccmuRUACgXAb2YxZCzWSgWWuaLj/MAkupfC2qQE0aZ9g9mdqL&#10;x0lUIjOmSY9FWf9JNieOHe8xfNq+IFz0F+d0ZUkUxAJTr8VKJTOHEvOq7+KS35I79LHgJQ69VNBb&#10;ZMYI058y8SyfEC47t107ivCeOC87AE+X8yU7IFVCMPxt7yBeWXE2NvfiQXAlo4a0EpjPW/oQlGXm&#10;f5KfiB+AfTxPHgPzY3xWd3Bjk6c2dyI4rHjjNSmbFUvGxyWKYSMbtLmwNyMlPG+++QbSVBbf3R2h&#10;U4UIJjpkkwHha/5YEEAeR5aYnIEIqK7OfI7ddueYrgzHEzrg/gyeuc0jt68I/x8BzCIMNSBKlBnQ&#10;H9fYf2VGESzpK8omlRVPnj5J61tyOW5TsCCtoSJF0kM6LzhPt2RAdVKGQl6iwWyXVZtHfiyPZWe8&#10;AZLOpA1bVucrFgAkUjX6ttwAQ0WTWMzc/Ay59fAGdPcQ32fy6GNZGhbX3GSquYiWBAr8taFFVBSP&#10;Q5ZCJZHNpeAVr1I1Ivntf/FzP+neiuYf0Qbqa2w05tcITtYEZkFJiXWNcNPHydNKURiPaLpiGix5&#10;NE3Gbe0LDj89Hoo8Inoig6NkQrPOcBesOkFxPX3yxHJVdlltFyYTKBLedn9wyKGWyAqe4G5raMdm&#10;gBSmXi9aCOt6JvjA1nOd3C6IAPafokhcUeVMhrBFxAvK1RU0/mv3kCBfNgRKyFiGq4Bri7PtHExQ&#10;x0lGia7LqPTcVtBl3RrkWK9hZN6qLFIWU15lBNUTkoIOpUyjKbxAmvTFG2++hbKCjpy/YWDW11Iu&#10;b/9dNRCIVAsLyD0hJjdCqGEMqPsjHp9wn6oicAJMiEnh2NIaxk4nkCjDqw2z4f6eKk7O3mQXjcpB&#10;J4s/q0+q0CQ9ibvNMxKn1opcA4dLKgmL2DKB2aBSnWD7IyY4zIHQDetXEla+cV0S/RZLCo3IPbRh&#10;xRWYrWLS6CAhLhi2Aoj2xchLNoYvQaRD2/wV9uljoppCGNlLtT3jBzMNl9eQcqgcdAaPqHdMjuLm&#10;zWOZHeVRzxrAHNwmlqplnMBFB2gt9kpsmbTh1oQ7LTqRNlMxweQ7M/EoMOI5BTYBAH7jNsaaJh0v&#10;SH8EIqPCAtTafXVB1AuTAFWKcEeIG4sUE8bIEePP2MBol4mxOJ5TG4AxNQxd5+n69UdPHrscFSUr&#10;f+ObNL6BezeqUV4EX7dp65MkwntW1stxYSnWJGA5hK5xEAiUj+rZMr2F01FDzxOtk6SwbjyqJSv3&#10;Xqe8oi65AYDBZUK+KFjtBMROpi+wNVbYWMoEw6wEagkNsau5lxVAWqLRWjrCOI2ZQ5wkN61oXd+n&#10;S84EK2Z6zYgMwWmUI2qGUvdEik175lUbwKp4xwAg79TydAjncBJ5qCkrNaXs8VvHCxHnqk7Ss6f1&#10;z2RN5JDmJVUiLY8ppiEnoZyJE0pn3cWKh1llnIpDcIAIYNi2hdcDyQve3MApYjy2gY33x9JHIs5E&#10;vab9gRaW+DfuwacXD28iRdKrOdQhddamTp8EzvFZnBaiIhhndqs/s2t2Vvn1f/PP/z7xNeOJiWYD&#10;cE3BZIdL/ogtRx9iaA0JukmMKiBk0nNfkCEcBSPShV07bAPg8vgiHH0tQF60p4VIrd2cmDGzq/gL&#10;pzoyylK6pT2jUZB34UHbr1qEPN94cH/zN9/zCYlZVCGvvVCToSKPnhy9BMneDBx7kCDKtStm3dNt&#10;XayFoH9wPSaakAmEkfPCDFRN9HwkwsSdB0SImcjXx2Qw9VECREu+7IrGlla3rlbYZePF4yvhmii1&#10;CcYx47Gne5ZqTcC8YWQx/9wdhQQKFScRocZzsITw6XF3WzWu0MoyKUdoOXxbXB9UAr+OcWRHh5Xr&#10;oxnSCHlEtVEWFhfnX3hqEE3FlNTYDgYzrV2+vWPklHAiv/InfpYnhB0DmpB4jpXBmhJsrek8aXnC&#10;DRLCp0rDrBgj6rJuqJ8YFJhJVtqZ6cRSNDcbIM4iKORNN/GACKNCr9ZBoJTn0TTNdHRIJThjp0+f&#10;wYiUw2TvAgZQY1YPiSrz1vZTCn/SIiLe7Ka4tklfuMIvBivo/1ldA66l5qH4fRcOi4CUDrkmLGa2&#10;DFfg8wwYu8nyS1j6AHGjkF6+4E3tD9iG68ek+VzqxfBOXUJ4hPECl0+yhVjTQmHPtLbVE+x2iAcV&#10;lDXKmj2p1Ma/jkjtYP8QEfbBe+/zrbkOl9VfTsfITrW1eefe3c997rPT61riX+L+obD4AB/TtmAq&#10;rQepPlDBaYYq28jwo9DjxjlLzJyM40Vox18yMiZWZgpdaJF+KjCt4p9YgtMuLgQFZ7ywZFAlpxdr&#10;1xhBYN+5Tt2w4uShWVJsqxNG4M06/Eptypw4kyGCtGeIZVMBFzEqcRiHrY9Sm++SN7PHxpBCCrGx&#10;bUiz6mPHxdnifBfTfIionTdkZcVW81yKgm3ZdxeJTLDi8WN+BQcxKwjIlXMuH8ME5dbXHj5+vLHp&#10;V2ZysH6US3q062hX3uRSmhEVYGP2Mzb2NlarJ0tWDHdXxtBriS3pgKGAwD4QM5D1qTAh4dDZNN/G&#10;KSlOpW5mGnje9X/8Y18QmBkpxsBianhjA5shvlL89VfT6FVMjd3vZDEdrpPYA/GAfTJHOYO9LjVs&#10;AkEMVg0suJ+aUsqggsZGCosVvUC1au2lOWPpLcht9jQ+qiEPKkU2jDPCPGYHW3Gb8YjAxkxCDcLb&#10;NzS7apSuMKxsBHzmg9xKEF7VzLlZdowxeOLOtkKJh2WMIwS5nTCJ2llVNasrwBOZ65VhlYaEFsV3&#10;I3MIyVCn1ziXcHv15qA4locRoEKPQaSwDrmlKTYhRsXL+Yfh7OdWJsbkW3pW7QgkrVWSBbiqhK4y&#10;6tyGEaM8mDcfSh1mvdkYKXkGqKvp8yABDVuB9B3XrBjkFpQOkwsyBVR0UvpHy+TpsFONgEM1jCy5&#10;qNMybr7L2vG2eFdUSVuZwA1SqYBtJEGd5ClkRz06kzx1KAXqd7njjNk92tkatY2A55DoGOSjzi43&#10;IklmUiCNr7a7jYEGm88HilyTMJC2f+TRzN4w7xgcKM9hoTw0aYotQ9IGssyXQrVtKu/o8IB4hBKP&#10;ls3razu0+5PYxg2GjB1F7kxNHWBBJJWTkbBpqi4d8wmWI16JzKVriDBuQcRASDKLIhYNv0fB5Amv&#10;lIE15YKsL6bZPB2riX03rqr9UmsLcu/ePQbsXT2XwoSx/ec3T4E55yngrpd557ZeJBM3tr+76DSb&#10;7GSmNdoOuNM8GNMMdy1FtkM1/ZOw9OiZz3bL6csaY0608vXFgpnq6giQuSxyVp1ULk4KUyv6lAuL&#10;PAlX43eR2sYFFc36hpp+MX4kenSKfY0bHuuyPyl2ATUnaq0XL7/l4xYHjWAE0q449tRhQSFGNGt4&#10;IWppXSjE1LCykaUnT9Jkppq0wypzGtQQY6hjg4+8PI5TneSxHY/qn+yFAPwsDL6s8d4YJJaJCcdy&#10;cDO81ugZcTb368lwtsNQC+LShpPzGpNzul3oJelvhfPg1Pza139QQ7VsrBvFaLoky2OxDv8lsZGp&#10;NRoGL+ESxQdq7OJk8kZelTM6EbEoXwmJyETsflEPn2NKkNIlFC5yu27Z7Td+Fv3GZIhzrPAhh0v+&#10;kHJfxDEVNyw2asRkQt8y8jgotAQnQtbqZ3NchnFM+blCPohCBj4BBER4F2Pr2vv2aFC9h7N2O5aZ&#10;DW8oYRM7fQJB+BMzPG438ihyWXH1KcBYeAbp2L63T6YZJ3lcORE8Z86O27Rtx5m3NyOuL894cEjy&#10;+QC8rSkBpIbFgZYOWl25uUWrLY9PBDJ8UQCQ6WZhzqwxJx9YKyI+ELSmKbNEjHs8GAsg9dNRwM9l&#10;npPTCOG4TVgQV2kiGKTi3SUG0O0rD7CH+yqESjkabZQ2WYNrvAr+Rbzml1j4z/keiJVhLstGwP9A&#10;uadNmnQWncous1bftjKKe0PsaUFcSdtoMVHRZzO34tlXCfQ5GsSYOADMPw+LdWkzsBISjISpIMc1&#10;beBBNc3c8v79e/fIKyJq7aN67QIYOqkOo3aAN3aoh6b03IZVx7dBZWzefeMeGVQ2CJNGm0e2BBq0&#10;zi9nFOFUImtZ6ejOrARnWPmisifSRTDKg+lgg4soRjhBBBkiRSN5NXgVgrGVcmBdiYnkEaaYm7if&#10;urzZnFiKPkixWixZ7mUkY9uODRRqH9+9T6EgZ0fnpuZEvHTMO9j9HIzDkgp9ag9plk1HwEcYshHM&#10;9ZEmI3r4twiWtFnqWuv1hYqPzTRWpAFJQ8YLvcbsY1VUhmrGa8Eif1Hsiu+aEOIUJZ0bQMjA0wI1&#10;FEm6K+ub/Zes12YfGc07UWYuikRHQetceTUW+tDN6ZREzO7ZzxoTCjTyXYa/5am4K4dxZmCOs1Ke&#10;qAg/WHK5ZOMd/CWEaIA7caYl2ixEbwgCncZzjGZljNxXCKz+ieerzbEw+WgcZG5yrwlCOsvVcfGr&#10;9mm6MB80d2SgTdHsaaQvJOYGEDnw4z0Yd4vRaP2f/tSXvVoSsOPtsNiIgo5N4bQGGcnWjHSAM74I&#10;Xy6MJIUEPmXq4k81IlOOI7nYQ5O9Nb4sz4v1UQaGwKW1Kw1z13dnFBH5zKXxRAlJO/fVqS/coUYh&#10;UUvPu5lDcyYeIVKRZeqYeqKyQzesmTDJ00IakuhP6JksX43BWobx2mPWKqSXNecVOCyWtBNHqzuJ&#10;m3XVfY7P0K9rSHKz2syLutHbhSIOHTBZZtBFiqiJfcfpYbAztHVHKcfH6BcNTGlaEZ2Ns1EyhuVg&#10;dOQzZaTKNNbIoplTfMG8iLah7+BHdbE15M0DM4lY04vFd05wwMDiaF8sKZ86Lg5hNm4RG5GYYa9d&#10;Hne1wlNPLRhJkXXOMVrXrKyONlBLbG2tPLcswCxgYnniWhYVr+eKbT57/owLzumlCfsVU9IqBkZC&#10;SYPXiY1WkI9lzpgN1NVVboCIIKUhAZCgs9dWVFmkUDCHc6ymqkPF3IX0JugO1J5tr8XUg7kAI8Fe&#10;5Tx7wIZFmjpadJWxDvYAFNvE9Q3QUIpJ395PwKTyFXK55A0MA4JxspuEFjS7j7izye1yQKZz0xn8&#10;K+g+lShKKgmen6eHa4xetlLC38Zqcm5wvPREfcJB1F2cU6QzdizvcBFFaj0P66J98Nbbb9+/f+/w&#10;yD7cSBYuOMh0pZTBXymbq8R1YUZOZW0YYbBCxHYWnhRhVHYkEWGW4vE1B0E8BYeoZQWpnf0hurTs&#10;/WsyeQYAowhhcdlpbRatWq3OjoYuaS5CScdcyVJZOgr6hQrKMeQTtdKsqIfw/CDA2QaVEJNdhUUy&#10;5IUmFFQ2JzzrvfpGT8d0AtEg68T1Pe02FUCF8uPc463HBuXql7RyVIZxCD1pqSSj+T4aV7InhfvO&#10;roUtHmL7PW4u8kGFtBDVGuXcWIMhIElLOU+dRZLyTLaHwp4AnhpKhJFUsshVjoQkTeYvLsWI6VEh&#10;iPI5CyO+lTPqnBwGrpl9pgb89Z/4IlLMqMqwnAzZUJwpfJZ9YwmWJN2enzlROlmGG91PZRPjk5QW&#10;Unthplse8aVXRYRVC1eq+o3n0dqCEWnlkngS5JW2PFSrOT4Np1VLVoL56T6lRNZO1DEXCyGsOF2a&#10;wTBwRS188YIahj50zXLUTADFQHZnOI9uZNpQ9ewQwpR+EX6vF4g2/NQdFgrCU59r1aJiVOIMfuSg&#10;pQDuOLcs+0bb3DzqCyvu1tYoOeN97zj1o4L5DmdmNFjF1TrbQETzyDyle0e3EzE5nteFHjImzuoQ&#10;TvkxpYZbZOr+gVKAQq2S4xljFpxb/JQj+tab90/pZ3hga6sJLwz2s3mzG7ccfgTbdMYLgU1TVCfQ&#10;sj2hpjo9stIQVZ9nn9Prxnr5imgJzyJamUymjLLyhjBg152uNzm/THVeBflI14EpQIHMVEQavEmX&#10;LDJ6ui+BK3jfBFS5DYliSVsNM8PZqxtbtPSmWGsPtMzu3j4GJwvxxhv3eCiAxgQr7t45vn90m7WA&#10;eLtTqvTnu0alpRkHOLUzUlVie+xKg3juWDK6JG3AzDEW0WHPTjhRPB01n2gsU1uGQOXbHJOKmVec&#10;rc4Ym4r8AjE3S2Srexpjijta97x+nR6L/kkGbRmRZIgVeb1U03lcM3s5YsMwA+KTm9JPA/2EgiUd&#10;u4+Apt5V/BBNSVQww6uHyDaxSUAM0RbKUACmmVBZ/WXzlMfxBjsmpNdwy7l3NZuiFdVYmNMr4MGE&#10;FjpyitrGAi33xAVtPofHary4ZowVT7SI7nlFyjw1nx7Rw0A8kh1Gfr0KFo0JP6kLptbKNUOOUp5O&#10;zt0jZkjNHaP8SdwXytvCikFZDvRwMfOTVJ6WM7ong/CRGoCRlUdVcBcZr3FtkMsJzcm/1gkEmadF&#10;FRc/2wGuCCwDn6U4kvs5uZkYFD2aMqihhBkmgb+MTbfYhhVU1VJojdrTbRpSHcNlMf1aKZZ3u1PH&#10;ZQFplvmIlqIPJ7tdCf6KoGKZWdlClmg180AYwVVVo1ys/70vvCWz9YypA6kXkUdjFWmtK5Qpu9ae&#10;8yROq8rTOnj2jyTfCf8ZOsMaxR5Zl/0vfDRi5+KU2xRk+aVAtu5SXvBoJ1UpLEMFr2N3eNPh/x3s&#10;pCYhkmXLVrzQ1L5+VTtEcikL+JExpGkqsUfNslTCJLQImPQxliUiiMHH4WUzGpClfIQrWljlg3Cu&#10;ZLcJdDHhvwldKaFy6MQp99LjLFtoNqOdOZ5dNt/SiactNfrMHTYlTP7cALgLK2FZT5SohkRv7SrK&#10;sRc0WzVwLNLJeiQygMYi/nv/Pv2vj996683PfOad47t3gR5gJA4miXsdHe4dHYHLhgr9ZKqbkMsy&#10;jVjpYPM2ZE2HyJ03VpVbX+SA5MIzY6SUrSCwfac9l22FFfqKl66tZqybXuVU/bV2dKeX0N2MufiJ&#10;6nw94AovZsWQiN3hXlhzUe1M/qUGxwoaJOoGy1Gp6hIYa8BmAColkiKrjc8jVAmbeHfOdXVATmYh&#10;iOJWS10rI2JU0jg0A9NgjkgUrmGU01PyYypHcbB5A7T77cPbC/lMAe4x5fh8qWOJTfgk3zK0xYTU&#10;RFzXR7It07CdC8PxI0p4B7l+Rec2Gr4jIHKZFaZGHJzJwo+xbtsnu4yGv358ekJc6+DoAO/bnkkk&#10;PzG9TNYrcOd4jp/vOIEP4cUOHHZuoKOp7UIFoK5PVukI6IkqjFhMmIo0YGaGubDFHfOU/XnO1tTC&#10;FVaCZNhA5Xi6O8mFslRU9RtSEqEVNBQ0v0yjaJB1tA31tJk9cL2q0i3DPOT9RaXHrmLzyD9TbMen&#10;MOotqsrAowfQ+Cr3VR90iLI7JwqhzmB4QTVUPGkOww46QDaEI94iqqdHV39nZrtmaVlDoWBTS7kZ&#10;r9VmrSWI9dSRSZjBqpR66ifcNuARkycoVjpqci1kcWFexynu2vBg0GwBuHWdr42qMd6aQqiE9Obj&#10;NRzCUbP9iwGOELQA1Sjvxfo/+NLbBPvG0h6lV/aMIwk0WApKf9b+NYjBTHPACjv4uH0MNLGm00pW&#10;AlSyHjR43ziFBlP0FArUE5JUTuTsqP0MsgCUEeNRf1//ih05/hr2Lc/I3gVoxlcwt9tJN0jL6gYO&#10;qrFsRAl10ykjQbiv6iexAkiAPWAuzi2ouNQaMBIrzWn6Sp/o+PA25x/jKjzWgmpaZHp74ur4MVSd&#10;rHIsBgpKorISpqQS62xIna9WYgRcZ1iLI5vXrk4rI139NM1JjYdwlarjsZ4RjVoxAXLYwSCRXe7Q&#10;eMUnVQZWOl1c3D7kRO8dHu0TfYYlwDN29oLUEypIvi77vxmplO3PBIgYxciqZLyyR4qoWAtbbNYy&#10;xLYlPRiJxjwAduuYWHRBjdzdSA4xWdtTxESjVa5ML+u4tkN6haToucnuF2iR6U+6CvCVBD7jskym&#10;EbblRHuGMSGRyRgp2ASdPk0He9RkgAgJRrATVqdsGrQySBV7L5jHZpNIWg2NVIEXJt/Zy0YQMlWX&#10;PcmrqbsBzULrZCQ7JOZFlBW4QQyxaglBSJCknXsdjchutErQuDxliiYzxdV2ThAkCEFzm71gHLQS&#10;T58DNJQRWJnhNP/pLUcQUl7JToExfcV82pr/Rw9ZLYn8CTd8USlcjQHbopKZkPA/7OFdd8eQMeTa&#10;jqhVTU7HtUHdtyusrYhdaTatbm57CUlU8Z7mCB8buWw0qYiNRa2JLR3FpGpEpuiDTPKKTrVGV4TX&#10;ksY51drF3ssefjbZQCCwIsgmbl8k0JAOIzV9ldOZnWBvVR4cbEn23IZMOPXzTOQW9B/yUgkvsyc8&#10;lop0ZoyI0FiHDHJMn1FRvsNoM/4ELNjsVU5gwIVUtM3KIqg6j4WPIvDBlGajKZrabZwYVZd5Zw8X&#10;CQvNryaX2/FdHoGHwgwI7m0UJTd+yYrLQ4tSQb+2IaeUuvxh8OJCC4Yai1haUCIhFDX0BAMXCVP4&#10;aoHz+iQ2dbS+bP2/+dI7EwcR67YONrviLAgfjPEbu2ejtxEVkc4mVZbBhLFxA3G+JlHDjcdjSksL&#10;a2e9CVAkzsZ8LUtuExbSa86BQnxzGxidGk8mJuGT+gQIiPJRCkQbRFmtr+41T2NcmHXEguAumUjs&#10;jDWKBuW+csDxZmWY84NEOIQFTk+FKeKXGTzSwVfrVBmhYIIuXaNbtcT7kA2U2TZ8zP/Hq6LwbDpD&#10;sHOZH/Y0c0d4k3mZXLmB/3LUqp/24mQaNZPV/G48bRbGHyMaX4wq32MpGJ6GMoNGoAl08A/leO1O&#10;GBWePt+ltoKrEIkK9g9Fxqkmp18y9Trk0+6qV+L8xJXSuU4ONpMtBtMRoHEJ4bszJGR3BhdFPSfY&#10;dN2dTOyCW0Bg2XvB/lKS6ahqZZSQAJB5oAUayAYOhhaTvbsENkiYaUdg4P2x92UdKZ2Ry8LUTtkP&#10;5n/qIcDgzGgVh1VQ06AyBH1bSAYWNm5BWM0LnkjJIncSc2L/AQqWht0bCic0utBbjW4QY9eGczrm&#10;S0vazLxZc+haMBVWTl7U3wta+rMX1KaGNTK8iyyL0lO71T1WfObRw0cwKknCtbb+8NHjgq2Sbanh&#10;koJCDwlD4StQ52T8UuVF6XOIIyltEbcstwEBrQJh8hxaquDYzPgN773/PueOCqnG5mxQoCj06uXr&#10;Q+Nat3b3bhmuqfanSkikXvh3cJOhD0sFJdgyfQbTCXoxMFV+qsLgEiFVpGKDNxm4ijrveWAVGVtK&#10;bXYKTLMmeMcOKxm2fwhJrDFJ+FHGGGcdB4nPlVThOzcpnfVPpv0VqBHNGw1Twr2iyacogECHuh1j&#10;RfF1rdGIltQWN7exkEJkew1meBRJWJNrdIObxAkbHnWE/mP8Y7/rlAd3QUVbyK8RliFoaRsc0FKw&#10;VZGYhY5esZeQ2U6DzRUlUGPGo6GhjY3Y3QlOrjPSy9Z2K6yVHD2WXQCvHGJmTz6cTgEzhpu4aItR&#10;ETYXxfRRAjylYIKSnxID7JKJBbEzJ3tkIXclTkmtdYOgtZczB3Vm70RbRxlqCBn8D7/4A2Q1eCTr&#10;DKWPEWjcaS8qhMyy2mYoReI3CXrFoIvjcPIhKBEvxQQxDmNDXIIUDRWuo+F9f8G0ZxKCJxEjqdNX&#10;NG10sg3EbqzhTDGJZPxl/KumU9jY1ha7EFnHmVQXETltHxg0VMoU0o8BYPAPE6mYW/MDaaKsaRSm&#10;66WVl7Vv7s58pfUsese52363rmfR5UscOvvYhczRdn5W9QIpvBWNRr1iMZRm9w9EDPtSkyfNr5qy&#10;egUGALasDNR8mzNgbk1BpxFRKVmNC6okYitIekDEACNxU4q7HIBC8Lh43XAcfDJgqGE29tQ3E0Bk&#10;GCawRZHfwOhGlBCEBRHP8ZR7SxYftopNhqiWxPH3fFZBI4A0/2DSQTVkK5HN7jc4ouCLCNBzt4Tp&#10;p89FdjofL78inMESMh1SS3gHqcp1rEiUSEAWQ2Yv+q+BeMtbO3VM2JReK8oBtl8QMUMuPNWkuMc6&#10;a7FE+QgsKBDnyUHiVG4ndoiS3xrxcH3uzirES1PJPlXj29vTT30gcep+qyU9l9wc9f/w0SMwOQGc&#10;QOBKFsfuFUhuBYaF7nz26HCf2kU7sYYxRNdmwgcgw+0z8G8Nhe6gup4aHImokPLMHeRNvMRkwyMI&#10;apNEmUHVy3v37mDej5FUdrpAU+g6PlMXJQ+2BpX9dAW8pjidQ0FKYUxFzkahV9zIXIDmQudCzndD&#10;EMYlcpQNgLDfilgKFNOUWuFJXG4bo8vk4zWn7vcVnTnJvBqPUmKaONGLQTeANjUIXuEGkpQTgTlV&#10;CjHrMgrAOSNT8sN9Kh9T52aiml7T6On84kbKXWylP3rUJeNqLDGVAUNYyv6sosv/8RW2sbyAE6oO&#10;jM+PbrlSgey0seR4sed63kuMGLIC3CvqaqCZhj0Ubm07zUEejXtB0byzE/KaiCiT5iMwHiWvPRht&#10;8WUbbvQB3nyLxX8E4ZXd+dOGXgsuyU9LghoaCQA2bTZuF87C1lQuse6MSbJcf2SkbN/rv/JDb2Qw&#10;UrlXyUaIvSxOMWoy2MD1ru8jUhguVJPyKVgll2fPkIiyW/rBLTA6NYDQCsVw0Dxc1aRMuMqEZIPj&#10;IbGjkZFis7T2pY9gOpSPN25MW+tyEUZgibq2rhmktWFHk1NKp6I7f4Ws4fzwxfj/XCH2jaPVc9Eq&#10;8QHrA6k4o9qlfhyookJDyiYOzCTrJLamBh9yoopWJ640gn7KOhkhb05ubfDCKQ+lZxYOK2SDQUPY&#10;5iT1WUVExurC14EoiFsSX2nWy8qg2mMzYPZ0xrFyASqSQQtF/HfJPmPaMaWNCkRMMT44VC/4TbKg&#10;v4LpW/qkajAlq2MS3WTQahvAkGY6wpDruCOoZCfEDjhT5eGRYzAK9/JCVF7tm/8kXGABSMHiKSXO&#10;Sg1ROyFIDrkBqCIVE4Sdpll6zSFnuKx9jAqMMsnxR9pGNr9WJJYHqRdTwUIwSiltUVfiTm+QmLVK&#10;/uXzgW8q6yMDaN00yG0EGMDL68OdVCPzMha6cSMRChfqIHv6Ch9z/jGjZhGNStkL7aTJF7Re4b6h&#10;c7n+ziGIcAxkMnmTR5gUENc5Oj6UVYiCe/GvJmC5AmYRR4f0lDoV70H6NHmjmGKOn0Ftv+v+37+1&#10;SxeujBvjeBx2Qi77B1ZRobybTBmoIaYwFWlzqTVsFm3qgv5obsZZuHsFxWntkI8aQxzPYP+DkZ2q&#10;iJGq/GDIdB1lvMvZmbyOesVg8TUWiF0Th7m5vuoWYtoJKWDSgtDTzVssHsqWbTOkLklV43c5u2KV&#10;xnBW/5mBtL0sa40ysNbU3LI9BC3Y68Wd5XgpX9eJ1naeFU7NUCerCOJ93W4xKjIZqQagxIE6JitB&#10;/1jbKLo5XL0tCkStQzVCVEoMphU5BwEp5bdxXaeCKMLNm5RNMgbcHfWbWQQ5d86v6zSY66D+oEps&#10;OAmIjYCNV+9tb7KqO7t7VJ8yX2h+gowsEIvLdN68tcfA6/oo9xxzok9fSb25bOO9EWIUD/HopWoM&#10;ABqCKXWTo1+TB3mj+Ov6f/W5e+qdNjZi3U0ki56c68ysWkjrTyHHdTma9T6USxqLlu3rnV6+jHNH&#10;r5/lB+2vcDTK4R4qe7bEeQfjybJNZOqThw84Njw3cuQU46XXDL39VCV+L/kJrcjyTWABkEIy/6w6&#10;+95qWrmGNTUgbTAbbk5Z/jyzczFyDHJzmM/MTqg/JVRkl5iaz/71alr6IhGHxMftvnAbKXXE7Tcs&#10;lRCRVsvS3E+GkHopueoky9Lao0SYs3dnqacH+UQScb3tm3ZhkgrFxk9i7qhsfj61mqIznzx+aKex&#10;OubENqEXz9Vwxgt/E1swrQxb2/Ts4CPcaZwD4JYaVlVqRA/L1KnPkN4yt5zTNASsC76YXICMhweH&#10;zsbQRM6pm9jWtDeFxGqveD6zBP0f08sA+KKuqGb45HwAfpTaremlBnIpQngC2E2cBG1xUcOCoP2C&#10;8y/ScCKtyk7S1/v7fFjgs32k0CYW6bGLJhYv9U8akeswMKEOXHDdhn5jASD9bh8du+J2G3jGw7Af&#10;SE4kgyBnAAdJ8FrK5oiscbTtBJSbgkA8CwgjQzfOnKgJwlxnOltvvfm29C9yGBnh5XhBLsGRZmlo&#10;+UoECcbKkf6VB6mnOUiZQmq32vIq7ll9hOD7738AsQMyDpOZ2eM7eDloBJE/RudFKOqy1/CUnYPp&#10;bU2dCOmUXxL39aU7ga8bZKvW3COWGuNhFZrrcsD6c1YhM+avlefIDlA5NKKa2k7AlFGPxoJVhpmo&#10;ZNseDik4UfWYVTmFh/mQOs/SB7eELaddELuVs0HZD0TYKfMbRPwESdxgS8jb6KfRsISRxq/llDFo&#10;RkNaiFwvk+mSfy4HkxJj1aWxBw7UGZBAdgKkSG2uBbJtPzDb8p5pi5arlwRN5FnliPYJo7+rQC/p&#10;8cDUq2gvn0uPYUnn/sFhiWXFnjEi5DuBi4GQWU5BqTPakVgWMspi6ULh4DtVp4h8BCZ8tpwTHcNs&#10;nZFgHBNCixxqIzNlXyGiI8nynA6CZuktCmMj8a+uzGKeY48PjVdZXwROTAaFuci4rK//2o/+kDR4&#10;Cg+bzukNXVIp/wKbCxlIkMjaKtlEPX6WKghUct+YCsj9YWTD4aLJbPcBFY6iHFFVFnEeQLd9pSqn&#10;zSV7C8YWpa2wA0tDDIa4HrKXcU3PatQPOmsSZppp9VzDfJMfipyNMfmS5E+07nZUYdY0eyvE4uby&#10;3+zsSCdkTweLElnCyIj1Uie8TpHbiCrkQ5lfG7/rUJcQs88Qm08dxaUw3u08zftcVrNlHTK8Pfla&#10;ydpJBFrXDzGF14FdZz/avZh5urVLlynkhHHD4o8YCya+mElYw3WL4CM3pEvZi4g33au4KGGxYBUg&#10;uSMYQjvk8uT2K8IDFUShm1L0LcN2d2cXRaJMLEmomLedi8Y1BxywIPRyrNHdO3cKudw4e66pXo5U&#10;DcpsKA5qjcEo2FYrSKXBfTawvXXocWURkIhK5pAXtSdj5A6T6livPIJZ1kB5ORkm9yIa1W8wLYMD&#10;aArUUknPdgLFbB4JZLj9YuqZzL7GQs362FwIEaq8sehm7SxSE/ixlAgO4QF/MIBeGaH6r21DUDWZ&#10;YNRy8A2Mjc+QEpyG9ITj927tESJ89OAxd2R9d2/t8QVMD2tK14gFU8sOc/EFSD6+weMbD71pdStX&#10;5vockIHzow+YTESXdsbaDUuPoK6WhVEXbcJB7E9cQzS31B0ihS/whNgzCsGS5CN6MA3Ra7gTt28f&#10;M3t4TpDesNWn1hy9O+4XE0g4WZhTLrLHk55VetlcXQArhlqmgFEmtieYP2FLSvnrNDKgvAhvkJoh&#10;KTMtqiSwLMyZ/2dfR8MmEJUU1ZE48AWWtXZHOLhWj5wTMBjzVZo+g4WtwHEOJnuMFYf2TPdIVMci&#10;rxkP1+c/lDQ8giE1NL44Q8BPB9KnToL6/BZlWecwj7eG8oEwZHbUHF52JWMwrEUCrwCUZjsHL89X&#10;J4TAI06nG0Phy7PjUAq7AJa6AV7oBbt6mBV4an5WsRnzAcuk40XXIUMFHGuywQXS0czw2+gVXl+7&#10;c3C4d/MWcWNWDdUCKxcAUDYPEzQurKycmI9DLyFoUvQjaHnOGGYuviNSy+X2u5a6adUFbJFWQTal&#10;nfV/+CPvOPnVlTC/0lrHKMixwWTmgnbOqLlJCyO3XDIa6iVjhYqqGhizDMyO8hrOXAy6eoiNmRmZ&#10;rwuGp6Ctnb9maCXJMkltVAIanmFNf3vLbdlvkPUoMbXD8ibNF7OEpvXopmPI+zVcP9hQz5+eUlBg&#10;hni6SJTJmbhEAPhrPhX1YJBsPDvFZaPrRIyjGxBKokUfPXw43la9WlT1Q6DFsmEKcVOT8vIxnghp&#10;CX3Ma6J+xcYLMxlvteSdyQicp4/M40ytM+8ocYxbqgU42tzeBI4LSUbECgJJfej68fz5u+9+T3uf&#10;cNhkxilyoXeqPctIjwjPELQXYkYITRBJFkiWKNy5vApuzRVALOfZKCYYLRhSfjohRYPjLB/p8wnE&#10;42Jx4MywWSNr9W2d7rTEM1/0nTmfynGYN54+YbuzGmSBzJix0QsQiy6yG7R1Y7rT9hUjAjZp3ipC&#10;C9qykkO8Zwem2ouYDhXoTp7NZkvxwdt0GFt4klfYfTCrE5Ni7i3/xLjbULgbNKE9vNFTnSHuOSAW&#10;fmCiFE+9MtOI45kAt6i9tj58htcgE/Qpzy/x6vgV2/HBJ3TV+R5bQgT3lhTDwKsNj5i9RLiv39q7&#10;BbyumJZPahYx9CfXkabDHADCQtiG7eJfvWZnp4TEm6JtS69t//+a+/Mg3/Pzrg/t5Wx9Ti9nmRmN&#10;RiPNSBpLsiRjg2wHbIPtUAQC2MEGDBSEJFX559Yt7h+p+1dyK3VJUUXdIluRVLYq7o3BGMcEcLxg&#10;Y8tJDN5twJIsW9E20kgaaZaz9XK6z9Ld9/V6Pd8+UoEDtmOn0h4fndP969/v+/18P59neT/v5/0Q&#10;RNxiVk9HnZb2ZYUZ8Mrgjah7FvBXVnkFrlJZa8poao8zcpI68BGnyWRzNlVpaA7sUJ51gKyJF/iV&#10;Dc3WxEQdWb1ZHxLtB/dBxvknJbVaTox2H1NswQ2MsXHYjWFj0wJr8OmmlSfchTaFXYqb8QmwpI6k&#10;vEimW2epRwTlP44k5wX7xdWyK/AAuzTc1g00wRbncTKD1C5REHUIH/ugMUxLDYQtp7IVZJtzqKoS&#10;omrxp+Y5QJ8i1w+tZqHb5RNVTA0tlwfsJdDn10lO9xFBiyQH7hHhnSvHu8OX2ifv7Xi4XMdKETBr&#10;R/j7gfKZeNmpHLJKjijmxxYDQV2MGNgAXJg7wE5zpcF4AdevtP36qgXSGi4kKWANWPnTRzxuSJOc&#10;Kx5MqoAbNu1Q2FxZfe3WzfvHj5DPH4aJ8Ttn1uVePbj/gODc2Szf8tyTsi8UPobomjxKOLqNLWol&#10;w086LItSuItvm2w2KdGOKeD/KHosNp9hjHmmcsvDZ1OqTVMVf5ojjh4cqTgeHopDI3riPfkIHlhh&#10;lxbQ2IRSae3awaDNDTG4s+auvbHJkGMCw6y+RaQViF6t3lJ5Q5Oadljn7w16HqBxwSqkuITTlwnE&#10;OcPTayCEVNNguJPYBIFaAnwYBVsQPT+QWxDq3NlRWJFmqlAg0k8xuA48JmyIDZLROAPJDRaHujnY&#10;x9PKwS1PZsQm5TYNJ8n3UxvgRzbv5mYmggB/tshYLoLLNYXMFvB8OeasT5bQqIpHcP3qtSuXuX1t&#10;tM4yLzsidqwry6WKEbDJ6fH+Lq3SNtfcuHGD89RMemNPGH7YTSX5WWFTNsn8y3ia0kk+nSsBkfVS&#10;S7w8bPz/OWRFkdPismOJGZ8SdtmMauzmNCnmIRgpz71rFkMzeLZGrG4YPS6v5MElNmTXkROpbTCx&#10;sZUgZnN7Z6SPnBdz2ditT3l0SclV42J+ZrIV847fQst5hL99KFG4BncSFH4Iqc6aNt/hBFLhkFob&#10;nkgUgqFj2330ox+ljQiAglUi9j7gdN07chbP5iYgCVGLnPqUINkSFsa5VypBlXQI6Mbl+x1F4bEv&#10;aimyOkTu7DoKXhC5WGeOOqGJWuF5Khat8rN51cQBuo1wiVSofJqkU+YjpbOlYpKdeaXbLwanANQZ&#10;isWt8f1R1ieSkFyfnjU72+IqAnuEhQl4sbCcKrzJ6PyUUvr/bDUjLbOVC9yMHyd9zgVnFzuB0+KM&#10;bHeMgJzr0ut6rJrpLH9R3uocB36d+lb/rO2LTAWuRSWi4GyJj9MtBSyDlTIiYXieGuUxa+VaACEW&#10;Ndh3I1tUQE4B1cuskvvTwlhjtBprDWYKwMI1c4PGy8jnMqC5HZLsrTikhots8sTKEykVGKQTfEb+&#10;6dhm7OIbDA6HCwBDCU3ukheLC5MyqrsbH/cYK2ECwNJp94nS1lGQ32ZrWHi7eB5Pz4O4d/9wD19O&#10;WEY2Q4vTteusoBFkiELU5RUosFdI0yyxWgeikVZiNJvjj731DVwZSzalPO4yKqHlR1r4KFXhqq1i&#10;MudQ57xuw1JKRW0Uz0NgAvtGkIUUJ4shR4qHfW8fEV6PHKeIvp7wPMm8LD3nTQiP7zebZQ6zFGlM&#10;Wwr9HGhLJm3ZQHCP06DhumFedvESfk7MS51+yTo4leEIFzTJ2lKQNmrRVBQxDR7vGiydzXHvMKZ9&#10;tfymr3pqlHoAE1TsnO/w6fw6t8l7MoR0lDe4NdVvyxiqI5bpU2hlmN7m1iQNPmxuOOKB+G/9r2Yu&#10;leDkERSKVg9kmJ7A2aTqbBcskPDZjMGVEWzZbeIVcVpIjfFSE0FyZEEpDQVDz3DLs6iKi01JWfMX&#10;eYhQdPkhz+tNb3rT1Z3rXBUL2Mk0X54gVEypeaxcW45E1E9bXFMl7k1QYlqH8amNtU2LIKGh++wW&#10;J2rz3ES6ipXVzieBCL702lS7p+Cu1p0mbbanW0FElJ9KO6mVhtOk5svJMdMVuc/9Q/oJEzXNIjhI&#10;el1xJVwFmyHA4Uiax0MHy+n0ekPraqXkA8hwGTztxvgqgWm3N6ko2STjwRQi95Ksaqyfu8FQk6tX&#10;AejVfVaIwMpNzt5WKQV47YZwY0zdzAq7H+WRcwdCfwBbX5M7f2ZHkFGTuqpz5wmqu5LwRZUPsReA&#10;5tI4/slfgLC1v0SO7k9PziChJhySNyKQSZ5snGsnZWIgk9S2JdcDWAOb2BpiAl5Hpc5AG51eMUwb&#10;zpeWdGZiHcpJJztRTZsQ2oEAWgMnTmi19UCrazPujnfEk+CXrEOWehK3cgVYVNyKmbHcGFMybAcp&#10;zoAJttBMY0Fq+ryMD5qsGjSGp8mxkCE4HSLFbXzudDl6BM5a2Mld6pInx6p7n2Fi64Q4YgMdzzUP&#10;Kjh1DYpzfkUdVlRi4T1pAJ3ZcjghXZ1NLQvPmJ8600qemxaAsNuCKxQUs179MZchJa55NCorDsGc&#10;lhTrXuZGxn+6N2brnDB6ClfJspMCHB4/vHl3FyN445lnUekkEaF8zhQ3Ug1+BaOni3HwaXhjA3O5&#10;BY1Mkc3q9/zRr+GJskL4egNWHo9jTUxd+NQR06MrwL+vrdNPoUylS0iVOSpWUaIAN7BKCaA7L8bS&#10;nL6MtaEN6a0EkjOvbbG29Io/NVhE1lGJ0cHDt5cCGKuOGomDAVWuStfR0WduOZhqQGo8xVGVJDZ6&#10;/Zb5CFeHsxywGOCfhyp/YGaTC5XaF2RW2Dkhkr+oXYIq60mzOb2AMaUu+4hm+XgBVwL8wAooLBl0&#10;w+eG38hGGEiEgHuueaJOeVdEuHDgS7HZVUL8oQlTxlw4SafQE/cmMB9AiWvnEZBfbl+xK30CUvW+&#10;nT+9iPxxayzecFGytp5mX1YCxKdwR64w+1uY12/yoaot+7U0KzHsnHUb2IrPzVUvdI7epNFBLukp&#10;FtFNk/NgPY8eCZGphdsiSEHldqRPVUWBadQUO5fFOon+dcYM8jJDy8eamWelMJJrdQuohvGsy7S4&#10;hTFkOmMgSE41CcLRfe6Gb25cVIhx4HV9Ya2z3nXFNP5iBE2FnEup0YY3HLBy3KHwDR8R027vrsMB&#10;+BWVlPlisCH7wtpxFP5z6y+//LKTaMD0J7wI0LOoN3uAUZrdfvCXKK4/sAsHIFvGElmF29t8SMgS&#10;r8KfvJhhoRQJBIGoYI+a2qNHJNq2Jp/zTHHW+Ca/Nc5etG0VjNst7YuJ3/mtABDsPsaa14BVGidF&#10;rx41u3GrEzoArhnxrfSUE0TNdXmgtcIC2avUPYTsdnXhkwi6yZES/xIWoHFaXEGC55EB4XagQvC2&#10;8xR4iPhzSRFemNmnHrF435R1XGZAIt+coKQUEB+zyrzgSYC43zkmYwRmK84q8RcAC+YnsLSCBN6O&#10;9qQ3hEkcxauK0d29PRgafeIp8ZcTnCXvSpLhxvJ8Pe7wnLkwl6uRb8U8MtxYZJBizPs8ODaHw4iq&#10;hXLZLl/tslk5jIaoBaVhPXQUQ1jVQCXg6/+Pv/B/23zHO1n/bN/xX/33/8PP3929zKjtC0xosz9Z&#10;BS8tlTADIKwfETXeA/4n3vFma31Jr6nO0YHnU3nSDsqoZbaMVdAQ/8zx1UWn6eJPrIzFO8FHWXuJ&#10;CLGAvHbrVstOim9mbpSX8hE612wKJ1nXHUFbHKYxxvKW6FyQlKNRG0/FyzRygu6E23YxDGXSrSmJ&#10;x5YKCix6NpuGiN18Pes1zyM4wXL/vF5zCWofNq3F5N0SjSPWHScPzKR6uBJwZLEqEQ5rxbxK0U73&#10;x1hkfLjZANTRyB4Gc85HN4vyqfdKvj8cgfFh2ndJKfbCsP1Y9nqF3Aq4CvASHgc6FKOpPbtffcuq&#10;/PUuqPvD+s+uxUPkMpyrIAgwLfNW0yU4Gx6PgD3TRUuYeFjAmi5H/JpZH5c25oarXR+m75n15+HE&#10;yMzSeQXE4FXqz7hfkhplzTs5tIxPEGZCPDGMRv+UKaeTogq+ud7Y2flQYy5lEyrWTD9y/oYXTMYm&#10;xtCkYG6AKyOo8UGMj4/t62yaRcK73mV+QbZTkbsEkMnrqRUTaqeae7pKHM3sFc4Gp7TK6OWm82pZ&#10;2jZqDAHRkv/ZHnU2/2zxDa43OqV04ixUZdfcJk8KN+b+7kOXyDvxWianjq9mLl/H0EjsSuBxBUT5&#10;wVtZGzZhAzzrL8yIT2W+8heDGW0o8ZmmlxFVQGWSzK5LpwQ455yknnqj94K3zi7GleapshzDynC2&#10;YHiUnebOgJX9JrxZujzbm7/4nOteTMZTVi03I1uTyFpE1UGz5ElcSuPZNFszKtcurCLoiet1ve1h&#10;C1TSZr0Muc8lK9mQFbjSXWlagKUsiwmuw7Ld64wJ4AujItkRhIzywibbw7rK5adKTMOWJPZHYgnW&#10;JsSS4llLIQ1sWLRSo8PXLVABybZ+m25OGzlif2ZQCmMBSFtN0gBPMKazP1ucE+fn5oQip7t4bjL2&#10;P4o9Nf4Bbv7ZP/UnnvjKr0LkHPjaMGDl0T/9B+/fu3efI04uIXQIkJIFsOxhKCy6xbJ4AWzFb3vh&#10;Gd6pdvWZ1u73sVAOrMyJeTD5kjCqj9UxBleZEapiDLNSu50uvg17sXAkuPCrNrBGYjT+tj/Q2+aJ&#10;jQ6LSCeN5jYaub/4rLj9STjKltfkcLl28vREDVvsSYGPLNeH3c5BtMxyxiwdpIKeBMhHhgAovQXF&#10;esZqdvYhsclyFdrZ0EtC+IlZZMPUyCtnYB5PDcRuiqRTeX0UU4l3MqXozC4fdNOHaHONEwYaXnW6&#10;2BePjRH7Q0Zh/IoxiPmusAWwv4I1J0ddMGiSuchcm87JGGsuaCpg+YA8tpIlY8EWUr3ntRPQNEtH&#10;ODbb85zjLy86m2ZyT5das/glkQ4fLbgqsUxfaMIr4TSZNd9VTms7wc8rLGI5XZBu1t5i/uLunOq/&#10;irJ1Tgk1WScNWCTM8bmvcvFf1JufZ+GmbHf55lkJaQXt8pYLz0fF3BZ2AgQt9agn9rvK2NYrFJ0s&#10;EmHLYIaUMK+tQDgGzbda4Rr3OEW8WmFSq5FKSE7VRKixKE/PzYQwN5LErJTj9R9zSfzJy+x6jdpo&#10;+wZPNhSOX5SOkkeNL6DZc2dywQn1wjUB/QHXC7Q1KuHN+awR9RXerbaR5dcKax7ih7HURGfp/iS5&#10;E0k58phKpyPmWVgwK2pPA098Vn4siw8r8XEenTP2zla43EvTpPVMdWtxbAVqo9cw8abGgNC7PCBe&#10;sOtOwlHwXhU98hWXLplS16tX57ewpGN/J7geN7wE2iP+k85lzin2VF8syMhruDcKMLUzTKwubogd&#10;pzbsLLgmwuKTO4R/eK4dDITtg60s6jrWzOxkDE7UKfEDSfyzLDVpr6xJXShUUYRZmq4sEStew2QD&#10;H68YxrV4L5XFisg8gVyaZAGQVupe7P+Vkz/w+77hrd/we9Hh78T36ldf/9kf/1+pFvqsLY/bdTyE&#10;nGG12tcaytT41hO6yZ8PnJVcoSPLb0PL54hOpZjvuRqOxrAY1TLpesAHBTOledrv0CNx+eIh8taK&#10;umEFxxbxGpLEgT640RRL7HPTs0DXSxH08TObwMoz02zGETTxMvhW2DExBRvdLeBUusvD9xqFT924&#10;OtvMRTXINMbP1k1Ikq0psuV505hAE6BzuGeM97iI4tYznpOgBZhDDrw+KS0PFoqHckFJHQH3yeaU&#10;KkaAb2mM1HeQw2Z5reB74CrUD/vKqEf4PuuwWCKao/KGfvQKp9GxVR2AXIhX14kwgSg4nZvyjef8&#10;8ODiNzXA0NNq+Onv1ukUPTz68OBVJba1t3nx4BLWc+wJTscLgmb6jcrOBY4PSUM3mZA0jwyDToFo&#10;ZmyzLsOX6gC0Rn0E12B7S60UbA8eU4G1fUmzVbzsOZNny+79BC6OM/MIlKBoeMWefWfM7mJqz6yM&#10;fkuDtVTzeI0KBC7mIoAevzAgssdwyVKfw8w0NMflSasMB4F9QP7rkkQwXScgHRT9sUuYhzVPgQ8E&#10;ipkZPVb/jpNTDyHxJBvDW4YpGJb1aL9dJ3lKC95X1Uyr/M7DsPOLiNWVscrHwsqK6SzEU+Sq7j+A&#10;IvXKK69wsmwltbSoHXVnVofwkA8crwNwkr3uf9jo7fqBDrJiBXXJt8rjBAuWL0FxuF7c9pwDRqjm&#10;VTpzA06ca4biClh7sANbphUWc0AAMowJ3VmQe4cH1nIWbU7nmZTz1X8LQtS8XZ9U8tyB2sbFbtJS&#10;Cp1xZyFLYqmZtVOHq07OCa3cYw1Bt7XEzWkA5YaUOxS714QDzD2NIN0Zi2MfoxtV8lW2GHkGShQN&#10;m/RsZt+0e01rs/GnLrNcVS2LAFvpUwZy5GuKgf2jnF+aZq7VEi5B5dHRC8++8Wv/yB+l2TFj2Jmj&#10;cP0Pf/IjH/gQ7XbUqLHUlI+oXedlkwTJaoxjs7+cDflt73xWNwaUgaKpzW/o02djEz+z7JMLAjLb&#10;3tmZwalc8ZiJVIX8f82G9ZPQUjR06PRrCl+X5UkQjracYkRsToplL3u1anf2kJYdULuRfYx5nmkj&#10;JMYYiBNGFBcHAYitYI0ReaAmY3J51ENKAKXA46bo1KXFTuypRM8zVvRqy+V48obbm7P0I8sL9iss&#10;muvaYtovpyRtj9aE5inM5kBVt3JAqHQL3lYG+5oQDZuQR9ae0edHbdSNeRfQUfXAWmP7rAIfYM6p&#10;smXYNeEqJYWH0OZd8w1OYw9sxBs18WZeVl8LlwZ1bZRi0u8x9oUjg49gYWuxo2RxFZoETQxW14JS&#10;etlmUI7WjdEF4B9tY+G/ewyITfRAFlqzlBaFTJCHu21G4QawAlnHV2mEgONYhCzUIlc/EiUsstlD&#10;W3DMULGB6d4Ea4VfS/CbHR+zPl1wUk15eOYEkECIaM5gJZ4y3/RwVn2aiIldBnzcYijTM8csb6Qg&#10;H6/toajJCuWWo2hbsKkGvQ9Kp+KGtKdwTtXQMcqRVlxerymMHmEdKtV86iJ8NOGZ4++UQym174vr&#10;nkx/7rRc0PzMINluEt8ahtb0pkMSgDRtRX2gMMlOBnTlv+q6cQGvvfoaRU4jjMnD+hTpL6OmciaG&#10;Zfg1hQd/akzKiXMGDbFtig7W54PdTUHCxIBi+XNarsW7slw8XBwJN8M/80AaPP1K2aR4QYr2HBNs&#10;PQXYrKf2lbsmAqPsbw22SgkXw+rpV6w1L/mcFdEBr01i8mWNGeFrBB7cb5M0FA9NCiHkXqcPnUSS&#10;FMB5Ll64unOV+C5VGH0JVypLJyPC+7FAAwZ2LsoOPVOGoZS+kq8x6XbZW1VTNEDqmYxegOYnrrBK&#10;zlBly4AfNtQAeUiVXiYn5oi1n1XJcQwMrbMXLnzbn/6O060dlnC2hIbz5PiXfvj9n/7EJy9tbV69&#10;ds0b1943VKtgzQUnVmaQbDmi56gB7GbwrkhmkcuaaDqV4E3qPG984xvf8PTTMHWIMhT+CENhJgVL&#10;NvUKLEdWWPUmH3bJo9aBVVCZKFG4iU/MDgi1nFTWbg5yyb2LGCT32YnTRtluMz2mYl9UVz32WXZL&#10;FhpTVCItKDKrTsyebw5ZlTfku5QA5abeFwnJFBvNzxEi8Oaqqdq9+KlPvfjii7gsvm3GUAlxvrA2&#10;Wv3ZXvZnsvMuXbm0Ke9QESx9jJUjiQoK6BSps3dPO0VeQ2FCWRvXLIZqQYyplZyGGuibVFBhevnE&#10;6hL8QJ8kAcyaDIJjgOQhHBWdxeoEUl0c2wGQoSC8JUzUA03SMzCCmkW1BWIjHe+U7w//WL6ay+vJ&#10;U9dG8SzzvuDu0nQJXnjf5TlyK8PWGGaSXW5sxmycx6hCDfcy54dt7RjQubv6v7sDZd74ZgFRElTF&#10;LxVSHCmgLY5C4cOKjN+2btBMFncSZv7kQhXCVoNwSZ8nsfChqIcikqPVpzLjQmPsbMxl14GfYA8k&#10;ysyErfMXyM/ZOQC/xg9O8MMY5cKZOa26kMV3x8jN+D6qgrR61+PPtfBhcKh48c61q1e2rUa2+CI8&#10;y5a2n5PWmEuI0rTPgYO965LDRXCVo6GHA4KLmOkO76tPEYubHcLrOXFAARqQZezAFyGC2dWPvRFH&#10;yautVqjsdpNn/UpCU6pMnm/C0s5kKc6KwRC34/rPmLeC2RmpPrtr9u1ErOOLplrCa0Zt3ISbw7Ky&#10;uoN+VlOMaYScj3NZSvdmXOc4ld6jcbSuiD+mwMTKS2e29YrKXsCHu0JfZjFcfd2HnFncOkgRTwBW&#10;6yZyOuxzjnypp0PENyStVw9zA3JDmrxEsmatcCQzzWzWjW+yrybzmzWfeuAubat1XB8c7nMb6uQ1&#10;N9btmofzmu1u50deaQuNezcBXTt5+Kanrq9sX6WlbwE9ul962z/3qRdpOpfZl4glmxdMzCIby2vW&#10;MLy9pYJqJv0n3vUWkSCYgIvztyNeDPJsmtioGSVtY85lD1i/H8NBTRZbfvP53J9bNKjI/V30xGmY&#10;o+tylJjL6xYoSPb72AF03uqcT5++f59t+njz8Qw5GZQs8OEQ7qHWwVXUogSdhwxo07HSfAprrRwQ&#10;fUcwwX1HHKrRqm0pQQDDWJldMj3NlePqZwuo6Rnow7k1IAuuuqJicxcvLOpLmicj4+qKmQw+xg69&#10;M50Q3i2z1f42kFb3ir4bAVPhXdPg4S9qWx44vFmYGDYPjD2FqywEmlQN9lWLqi6nCJwB1R0ng+vZ&#10;K2zQyQOwT1ztLHWIjlnk5Dea4LAs/hycxMA2N2aMHKWaN7S2U4ebuWKpGn6yUz1sX2OueTRFZNbB&#10;tCxRDqReBMj0XHw6X1qI4zmrWlVfg/R8SdO55axGqYMfN99JPGRBGywJ+QSxdMfbW1ccSDaeKfGW&#10;uTYOEL88cf1j/yfLbQowcRUlF0ulc7AZy71/Z4/UGDKqYUHyUlZBUlbRYYXnTP+MbqCvvLb1zzGm&#10;7DTrmNRaiNxzhzyF0SEiIOT2A2d105UxTKEVFfFcuAegYXHNKkE2FsONp9SfbVactRkPZO2uE+e0&#10;Xw7deVpYT288cZ0BN9adLKQKsvIaGf8VdZZoKfhURvZlaa+D+o1MQv0shYpnN1LAqA3FPrGNY2Jw&#10;IlSW7znOrD4iXOMn2Cpia+n3EreZwtVOySPETJvQmds2v6bgXeallIUqNzXZy0WrKD/BIS+TJVxK&#10;Xr1BO8gXn95v+LuWkdonwj6Fa+5qdv59erUMeA2qjBmWSWDkN7YKyXoUZ+txIBigeKTQSkHJ2GiT&#10;MEcQ0n1Dj96M06PiJWWIBXdjm2yr/HOhUXyjVD6RGcrUUv2CUvUk9sELGzJUWam/49Nv/sbft/Hs&#10;W6TRPf46Pf7wD/6Dj3zgl5nZscW4D55OigFqrtbCFtkik8hlV3rxdHzLC29kyTs8c66MbthrXtCI&#10;LlkFdYnbBhh9c20iNfy601Gxz8SwIiAGVBSc8TepV8L5s5zNF59E3aZeeScE2sDoUyoJqGxNR5Nb&#10;p4NXklLgUZ8hH0dc027wInkBbpNLgrPJdRFQa0xqn9cx0fVwSPiAZrHyT/wurhVunXYnYPH27dvD&#10;Mhx0e85w3KmFTbm1vSNkVrLPiuOYhv9LwjMkTaMCKFD39tn9blPDfDvUfQfro1DcDeHdgkydpC+u&#10;XJKPYM8Ru7FomGB6djE8GGHpWbUUjdQZ5kNVCoGCSDVFNGUha1vbNgioEELPrtUlKQr8SRciD5i8&#10;RYcXfSK352+pEarN00g4w0LikZ6g4nRQgDmBm5XLc7OG/XEYCpFd+SmEtx8s0UCsGW83sbMz2Ipk&#10;PaKKdSibJeGJmjvuQRTVkibOwWvNB4hBFbBPF+VsXZtm3InZ7vJu61rgpNUAxCgG3iMosjCgpKLl&#10;AWnLSHNc5H6QJ0QeApkRukhlXtAZCSFUicckJScmqzDosiZVCl5zuH/v1ms38ZHkJVc3d4xDSczt&#10;a7jI/uEqlWXgvPkwGmQjiV+SfnR5AQOX0TuAiAlNVptTfOM1Y4kg9vECXSPycoWimshWe3ajq+de&#10;Ykp6h1LVs2PU2gBeTR/hezVSjryUh+6Tx4Srt/Fgc/sKXWMEklKS5Zij3jSV4Gw9fGEMurOZEqJJ&#10;TNhrixxtRZHW3Ejis/4OTwi85nw7V3DlmAyVUH4Mpf0XVLpUc2STEGqg2lj5F5jowf17WNLgeI7l&#10;5JqGaFlzzZaSJgccWPqqR+HLgSGTGSkQV4klhw3RRcxVfoW6C0NMksJBr2YUckEqFh/W0BkFk7Zy&#10;EubIu0mDobHXVDzyBoY4s7w0ggSQouKwvRTGCOwUNLZyOiGOe4tcsEK3Aeso+eQqqHXd3r1Dtk7k&#10;K5px7jxz0HUq4ZDYIWwdlQG6VBzvYoynSisfSFX4/AbQheKgG+snX/ft33LCeDO51/O1evK5V37q&#10;h3/s5dt3NlBivHaNTHvvYI/ok5+RSQxZkAtwtPSolwAx8fj+jS97BnfoFpzMF3dH9cN2Cf3vnORp&#10;fjNDmTjonAK7wUmyjGzOGpVYAQ13A2kFLx4v3rdV7FTYuuyjJ1IcPYyObLHNNalDjKObY8zlDs6o&#10;5wxRwehg3cxdRRWdSMKbqxCdVrKxXTQPNAjJxcyMkqSqQcQ4iK/pqZswkPfnsxjWMBGlm+wijGMh&#10;cOynuvVZCAcPnMNJ2LzHNYuUweWkNG+4TmcUbKSqrLplHvB9zDq/ZiZyFsAW9npQk0Js2FK8iwmI&#10;3MOkTmfilvwubCP+5FBl0YwleTd+V3sa86lodg0LxWo4ceqMssp78qSXBDYkUQB9ymQhyCQ0qnxx&#10;IB+pu6K3LDbhkzKaKRcPM7Sa3JSbWH8YKZpao7Dm259VusboS5IpTgymsH1uIriB1FWBLlWaoA53&#10;MvOh5mBoo6durnczhOTTpyVBpFWWTTyzGjhdAcd/HHPYZEjIlzIW9gHbzALXBy48SnnOriQvrn/M&#10;Ubz0JQEnVc4uBz8m2ji6e+cuK4Bllp6PCgfiuswg3qGfTUVnDCUvxSYOl78O5mUoBJc9+Ek5ZN4o&#10;LorgfVkdS5QAG14LLRSxU2Xjq54Zlof5QApkO9AAI6ATPTSmPhmY7qzQ2MwVh4T5Jrjz11dWrtmR&#10;c1U62txbTUbYAZPCjhzGjocup+RsyGFxrT5l3NtgKfrUqjIGQ4kVyw2P9O3RiG9moN1cG90zUEDe&#10;xXkL9Mojg2Uvq/E+j4ezKM5rxFMCWzjPsyeamHoJjy2s3JYFfmSNOCKgXLRl4tc64A6GisTHLDB9&#10;BbtvEBG7d4+6J4sr+FAvh82OQnYexrlg7iVBfGUP2OqWaY+OGCYNLsKJIaLG/4HOYrCgS2j+cIQA&#10;93YAQTQ8ocMFXju1nZF45BbQvD0AiV5ZayTclXd82Qvg9cSUnAhq3iNqhr0jdpyctRUz9CkPdnwg&#10;ZvfGxqX3fv03raxRmh7zo4/64e/87s+++gqVlutPPEGrCvIAzZ52JQUnhwBL5Yn4Q8Td4pCTyf7U&#10;e5/jaU3tSDREv6xmoEo6pT/G0QFzboDalrgT+bMcj7NtymeoyopyqTgyvDqLVMQFXvdUyy6y7h4Q&#10;drKblWC/nmO9R5ro7OrhPhS0EpWbQfEnj8IqtmXlwxmrSJ8hBRw1pLyjGKZp22pAh31lCHBftwnF&#10;yqjkvMX1B7AJ7QvQoJyjHevepKicIMJVlo+PI2lg+4hQpWgujhYsMkNOtSkeCbMkLrye2tZ+fR3S&#10;gNaz89YsqJGx9nbC3zx/GDDFSPtShD7ivQVVI8VyfDZxUbnlsgj/ZAwoJ9Q7rh2abIBXYkUoICjw&#10;eNFB5mlp1UdupFJbM/A9GkbnvEKeuTpHuQQOp8ThDe017z8NQTrmAjFd3dnc1ZJxLKPjMDoGTuiy&#10;SZ3f1V6ota9pSJR9smnWYVJv8k061oqSl4ibCxrRVxZkUA5VL+10118OqsAeSQZZrEbHEwqv56dl&#10;NFFBHmgaW8YKtET6gE5OadCw/X0B4N1QXOjGlc2dbdfKXnZTEMutlGc5QUoIQEu4RyzoX2mqwyVg&#10;YMn5CDN9xKsrwAqpOxmCu5mZJoEkhSI0Bv2UsLiGMXbun/LogbyqPi1T9RwBLNnNjRxL1WaI5jGo&#10;iO+JCxjEZ9ucOKNjC4mlUYsksKQGLdZnLG2YkkIIQTXh6affYJ4aI6JtWUIzV5LZNTFy/I0jZqaV&#10;cS51lnrCfE96SkgG4Dgp9zREBXeFbMJ4O1wCf+ejWQeOhuX0k2MCeYH4UCbSdkU8aidxPpS2eWEo&#10;2wjKDIcCoCksy4vo6UCkqC9ycLmQxsG8NNxa+bkHLQmyiMx/iOxAYATpjavitKhvk+OXqpScPBdc&#10;l/XSwCWZLw69PbTYiEZYqAHHZQN8r69ToJJwIghzSgyvbCBR+cYF3An9ZvukMNHpCY6evHbjDU9d&#10;/6r3vPdd3/TNB5/7zOc+81me6IBgukXFWJhPtgFiCJZA1M8W5hDBbiDL+cLnXn7miSff843fFEi9&#10;mGli8Z/8kR+HFbi5w8O8jOUlX2LFdYeOLZW0MPQHMxL9tNCHhN0//RVvG/aFwQsh1Qw8d/6LZtri&#10;u2ArFRknHXs8pv2pI86jMz6a5QVB5FsOhBbmC4rQpNV/SVuUj5GroSTnMpkwSWDEIwkFOteZxN8S&#10;wYS6EwYadVZI1ODUWRNVRhbg5OnjYzYv25fF6SUIEq5hOCZ9AcHik3hyCJ0dGRbjAIVyTX4KhI/J&#10;0wgxS6Iv7kC8aRoOjSMU9sMQKy5BG33snwn4S/8DZ+pA4y9jnfk4wOhKuAWbJkrMtbESOHENPwEO&#10;61esVZpoVe82mzE0tuu9jmHJntgghrB0m/YaGApdPIePJ5r0uDKxWxzN2JyHwZWZhcVRG+mZ4e1N&#10;4MMF2QO9NJjIvJmShcyQoY7yhg/JHyslpcQCDqCCaDo1bhCFApx4a4cROohOfbw/meNk/p6EhGn4&#10;i3IXkpQ1WJYVS+im2cxlmSIBQq/dPpcvJ7oYjQufRk2Lf0AQhkjSjSei5Nd3xZc8onfuUuw5oEiM&#10;VSFw8445xox28xd9Gksg2ZhmRHPo2+VPFp8KNL/O/15Us4IdzjobCjBExrjGPRD3eU01H3RQLcaU&#10;42O2AuIkF2FXzRL6JGmLvl7PVHnGXETX6Bxxa3qcW7Gpixdori23FlNhlSbY9MmaKKh9DArPUrMT&#10;MKNcjEIWJ8dP3EDS9RpKaYJ+YSblokov+KnRHNVxNWiunuyyQu1Q65mPYCsqWBGfgWdF7DW8R40H&#10;0RiDSZutwwOnhXUyOW8teULlE4YrWduIfrRkXNawQ6AQ84K6wnkEHVJUJDY5E92sWqrhAlJ6DyWm&#10;bEufqpXTMkxgM8P5ag4zFxaAJuHjU3SK4QB89GxgBU8W4odsEsFAXhCDyBChfIIdPg0F/N+ormN8&#10;ijilJ7M+8gzke0tMAtGww4TdlTFSEezRozt7ezepMD969N7f8V6mwr/tzc+964W3P/M1X8sFfO5D&#10;v/zKF17RuNtxKm7J/VhACa8XiYpexSYl7mAHfOBDv/KeF1549zf8Xij1E03zWN7///2bX7h180KM&#10;GFBFojEH6IlpyQUYsJSFSwv6wf6eIl/cDwHd+ne85zn7/YpQyk0NWgHUO/ASBrFEibUzuEuAgm9y&#10;5ywN6U8nxyS9oXFbcj+cY5L8McE8ld8I+W6JiqoGJtXztQUXaPZlPJWTfEZDw30ZBKhcbOCsvMhV&#10;klzVgy+d1zZVNKj63Bcn0JkpMTS1pKacTkLTfzuKgnITDuYUjZ12gvsDR1aQoa3n7wqTrq4i8kBy&#10;XOQIIrzNKjjTa/EZypOzJtqgxaUprmScAj0eMgyepurTFMQzPRJC845WhzBgnMBqUpTjGRIqGXxr&#10;kyFY0KqWsXVj0zWXYgXCynyHk4DSKfE9C2b+XheDehj2B8Uq0YBLSAMwFyE171lYN6C0Wg2DOtsZ&#10;ZCwFzY8LtGgmz4kYpOJ1JTjLz/nCxeuUw6aD7i7D+7JEmCusg0ifjVVWqm2NsYhCGqsjZ+tfu3b1&#10;/MXzbD2OALFifXpukpZHTs4ATXMlfJXTuCe0d8aDDkVzgG+GxzRXyPsxL34FoQPnRZR/GWsXxRBz&#10;2R98fg0BTzYI3EdbEhoTQQTN3cmWPrhX9eE8f6UewJ0PNKdvRvmz1m1Awd3dO+WzAsSkQ5xh1d2y&#10;xJgP4simctt3IZ4upuRM6/RLBe6LCNdrI1Q8ng0vVWtryyQSvad9rc/ky9E66Pk8vYdFtaf/8rZA&#10;HDkKPgl6HDva1jWHrz/51PjOrt/yqWXq6MmuT7TagRHkb7eFOEjYdWnL5DqorDSSdEAJ3MzCjj2P&#10;11evmMgdX2JDbOo3bAnkjDQZNTFOTiP0FDRvkwSSPgeEL5JcJz8zm9SAGLUpRFP3/KAurBZ84fqt&#10;tfVSV82WR4LVOuTwAgdeZxkNJoicHPHMWAbX3fvjIoy99HEcKPfeqgEK8SxPBD+EwhSYMpl9saN0&#10;v8EA52vij1jFth7hqxY3ib9cB8j26fDrZhcABlcuf9k73vEdf+7Pvf1d73r2xhOX3/Jcx23tF9//&#10;Y3T68x/SiORt3ARs2u2r12bIi1zaQDAdIT7+0aOPfuSjf/xbv+WNX/5u7LmLeXLyvf/xX/3CS5+5&#10;ev3atc1LD6mT7O/xlI2mscAz1ILSS3CuUVp1CxFCSgW893e8+62UnmPpShDOZ6KdJhjNhsbcK7KF&#10;hEI6903YO91hcIkk3Gn2M1flL2w1xZiQ0eiT1E7icu8fEnGyIZNFZIfLzAtqVDmhyF1t3nHjfN8S&#10;fLiflXGp/pIl+D/zxFonlEpwHA73YMsRFgcjRYwEJI815/nDHEMuQ7UBCm6IzJzQ5IrYvJkjvw7v&#10;jQtQ9lB+4QzvMS1NYF4WAXEmT5Olt+jk9hLMHfPHC1gT9WDiwFZ2UF2sQdzrd+7c4gkGRlu2wqJN&#10;8B4EZPNbXBegQKPFym5IUzYJc5hYAjj4JOuKo7gSsG7dUE8LIUmeWS5vlBzqrpYOeg5krexv05on&#10;f3cLGj2BaSTrFWCi1Hp5r3noUnBX/mjsMtkMG6JJccjlOA7GZoECGW7fq60s7C3bhKahNzN1npCx&#10;idr/gpJGN1OKtEOhoQpq4LfCg31N7AYxvxIITWsz606Su3KdbP0jhTSdRRJPQAEEb8rZHeOnfRBJ&#10;5PC2VrciXngLDx7sHezSSUiOHDJug7hqbeky3rx5C9oEiLACnL0xa0I+FVqdUImVGQfBcJ0YMsMI&#10;qzUycALCjNewMhwEdhI3blJWoufJLxTiGjWUDUut9nufe6l1U3tH4MQ3uTxeOLKfVs5B5xjtKOdY&#10;7ysVynEz57BW26A3jSHFDVhRPLxnICIpkhBYb2cUFSOIo7JP3iOty/wsBSTDUk8lHGcrhLTeiQHo&#10;kZk7VUDMa7RN7TR2u2pH1A90WsswvMsbmxNQh+pjmY26KDdwmsowmh8YHZuYJitKQhafQ/kEo05e&#10;oKyao5fo5BSjr9blU5uOpOGLTlmIfwqMdNwAWIT7wDBFqjx6C61iOs7b7Ti8ijvK3XGPVGWHXabu&#10;cFBMNWyrKVwAh453YJcCRrMRVRg3+nH5SCjxirwJuSnqHPTyvuX55973lb/zX/+DfxAVOztO795h&#10;/53cfO0f/tAP/C8/9dOv3LoLkHRxc5PQ6dbdO1i36XMpPV0rLlaB4M7BHgkcful9X/m+N77tHcS8&#10;P/tTP/N9//l/+aFf+djKpYtvfPLGMWndwR6o6ObljVt37qbEsE6Slxqa6a9SzLt3rXyodhcx6Vve&#10;/jRJFUqD00yZMwY6uecMFIFfzQpxqZPf0gj38TQVhRMmUCpUtWHh+PKG0eImOSxsRzWzoJhjdoFj&#10;BMldMocmSJ+Le8RCXbmyjcXntVWiuf0tI3eEGgJeuGc5YTDwY3qZ15g2zcww/fb4XhaJm8xdUi3B&#10;CUuy5/t8BCUC1E+uXr/OEU/UQRkdNh9vS3WYPynUgOhz+3xo8YvA2RLJYDwd5GMgzxSCCTSEw4Ud&#10;XbiGKi3D67gS1oHyBR7FZkVGiauNrtIpv3Gm4WKhg3dLpNxfxJ0QEbAdrbzb+5cc9jJDXQENxx2s&#10;qnFuTnSKLbaxjeUloJB9pBXTt9L3o3eIn6A2JnZw6Xiua3ZQ5syc4bVBpJPtMCpQXQV/iqEHVuZq&#10;5T+smTTwj4mmg8jlUZjRlsJxFTY6nZF/nQomIGB9kjtiGQFW2VLCxNxO4NJE0PyFi28EgqWqSaQw&#10;w2f6mVazlwQr/k+22pKU4CkX3cZlqKvUQOAsgrjSFwtf5mC6MsrpfC4PVfju2EbzYWrwhFlGglOi&#10;yKs728TgPC8CkZghjwijrj9x7cr2ZoMb9R6V8hTb48p1uKJlx45QKNLEgpdimx3itFUldoiJxWvQ&#10;FdeRNkJq17K3XdlCPwleimtHN+Lv4CqGjKg/A7sHzSFCRdihcJ3ybE5qyDmdMk0CZoaMUlXDanuo&#10;QsVmvnb9GpGQ1ZHc/IRNLJw5rlKrKGs5c8csH6wSEJ/k6eSYeoP64A1ZjI9/kbAXBcmJY7prlRis&#10;t6mdIDGO/3TMZvtBzIGT4pYerCvYZEyEtBs1LDi2MM0lOHF/T9y4Qcx0dXMrppOyE6BMUoeri+Cm&#10;SG1tSjRLsdEJBCYfFPzfCpPRutTR11jher5smzBwaJLk6He7nYjTrVQrHhBD29T5xo3rPH3MKDsE&#10;j1ry6m9YwlFswWYwzf76+nu//N1/4Bu/8a3v+XLIpLbeHhx+6Bd+/gP/9Jd++md/7p986JdvHSmh&#10;/cxzb/7Wb/s32DQf++hHSf2U7y9/naYB20TNpO9f27n6zFNvwCBvray+/+99/w//nb93a2//2hNP&#10;PP30UxsX12+++ip7mNwRAIcdR1rkiG3CsIpv5VsWQng31mCpLnz7l7+JcttUnHTL6J6pPnCfiZ9k&#10;iyQaMisqaTVg4hI/IwSzeuuI7ksqrMflZCEVEqyr0vQPSI75RiSGDBxompFeVPkWLK/Ad2qcQslm&#10;1lbDVEEzr3AGqm2sFh5DsR10S9kkc0KgQacfE0as+ivAEi/4lBrmZTa2pBaHuqqB1psLRhUyMNGd&#10;RNh5FqMhWzIObcP6notSL4DeO5FcfgSEIvxSuGSKGt4i0pLftsESTAM0IGs1nj+U2anD8cMS1Ztp&#10;mOo5HBG/VF+ZB2C3sYwr6tHW/6xo8f3H3LUmDIuy1WU7IiE2Ciqi4nqab/KYtY/nHYvDnrYG3ZfS&#10;KzHJ2JEVfkURuEpLEwooMz6DgPQYS8Oj0m3S/RFhcQJ57NqUmzQoM7BcTQsV+3gBB1KchDFUydXz&#10;VHnc/JTER7p3+8R/HjDYAUa76b18cWRCSY7aKpHD3IssjszimGRU487IALZSe/Zi5XNa7JEDDmpc&#10;S5fhTD9msuADpOiVkQRHOieB38JWiM5dvLi3T+xmdSptL9A2qqlHRK8wxqRhNNbZGt32Fu6XiAHP&#10;mtpB+/Do6Nbt27i2q9tXpf0wlGuXUXvBO/05ZQy2B09qb+/usDWiSYnI8VYmhhlyjtJcoUku9T1K&#10;J42vU+GhLwJV320dQc4Dr0ruRyNrjYEJUByAKYArTQ05xoev37zJfUXK1JXR9W8rczAjgKRoeDtn&#10;sN0hq9hkWOzPxaQXMCVuzQFbEACST9ndx872K3po08oB0EpxqI44top1MN6LEcAxnRVwz8dLMVY4&#10;dw4YlMBLzkYSQpK+IKQqTvfI8eGalpQ8ra+OAtJQikwQOdcsO1nLbH4tNdXgjc2yDd+f1ERNIcxU&#10;HJLhXbBSXnN3FxhswcaiF8i7HlRWNbUxfCSGaPYqy1LQoIiCrFAGx1BkfnifYV3U+YBxj3f3b37i&#10;Uz/2Az/0wQ984NOf/vRrt25/+tarn9/bfdvb3/4X/9JfvPHMM5s3nvj5H/wB1pRZM3yiDptQ1PjJ&#10;T6E89t53v4cK04ufevGXPviBj37845hwxmbeuEEUxXSIWwhLrVOwvXj+EMlqpUF18GxipjGQ+d1n&#10;k8BQUFjcWeRYM7fSd3/714lkQfZq6W3HUur3/kWPcmob9PIHdXWSTdix3OGJ5xVdvX/06uuvvOGp&#10;p3BcYL4A5MYdq7L0jdwGi4TuKewyMPVZA7GMJSkffBPn7YSxdr/ztC5rEPk9boJdiP/Hz2d/zZc4&#10;CSQOFDiEz1YYawJq4RmpFYqs4oCg9+4t5hCiL0sGEy0072r8ngTP5NG4/cJMG3N4T0JR+/EueqjY&#10;YUIFYjU6Ax7AHCrPlWGqRs3qEKkTwrg0Op0R9bGSAw4WeQnAGXcEs6gcosaLnp6P4Jnyo9mRrPPo&#10;TU8szDrw+H1eTXrkO3PUF42kVPaF/2yn1ruYyLMmTeyNwCxoOPflktqR4y1ISDfMFKqWVjU2Xen6&#10;S6/dvDkJ5typQVlf0iL6mtpODZvL3Peyq9r85sthkWaL5N12Cbiy1nwsOvUFesbaT+JP9Ncsw6ph&#10;Z3P2tBF2a3nxjx2DnZ9SwEV1vDstI3b8lNyS2C0kjbBoZALJRInNV59+5ump7YS6hK5abTWc5x59&#10;m7PGEF2dHU6uIeufn7b/kL9/9qWXsBkcLdIpY26DGIUQxpvy0ZN9Ekbxto84dWs1JUUrytModJlt&#10;cUs7gDwCmShP9+sheuRWcdQen2tMSvMLStnLZG53uzRRs6LBmqG7gffVG6ozmwACX5+ZmLGEuVJs&#10;vgJVPno3WFLGrAx3n6O1QSNxUe28jqeUixkk/bpgrouM7DBQaAGNG6lz5xOvs5fEKmRpqvrSWsZQ&#10;KGHPh054m1zi3ClfhBK+Tz1TLAuJxjzoTMpC5+VBOEVoRsT1e0jrzH7zHypr9YZoasviMJY5PDrQ&#10;BHRwjGLy5a0nmzNqfzQPfsT7cPHEml/+rnf+vm/8xpVn3nR66+Yn/skvfehXf5X3AvrwUZ24/+OG&#10;ozp7nqAP90LpGpj8zuH9T376U2++evUv/63vSrOUq3nwl/7Nf5sC2DNve44itsm9Xs0xj/RwPPfc&#10;W1945zs+/OEP/8pHflWK4blmp8QO5COiltr1/vDwSHUdrMT5C8rlG/WnOsA9djo8tkJKcqvXv/3d&#10;z3sU1MaufFoYggauhUH+Rra+vTVFP/4xQgp8nwkzO2948qu/7uuffu75T3zms7fxCA+OgOHYp6ag&#10;C3rvChuDGBFzJ67ppDSTDgO/ijfX6cBJwES47WIp+BYrBmsiHhD/sqriQVplR9tUTLKIYYIjJgEi&#10;0faz8Q+vAK/AkM3o3soYiLxuSTIWUqLNPeHFrNHg4xjTulc8Su5sNvQlZUyMZJHg8RaMDvhEzcGo&#10;V8eNFTdO5ZDnzIeKCNnDkrxWBMQAiiEJuJ2GRq1VgjMfgNOvG6PxGu5x9r0TI0MehFzjzIpBFeyb&#10;LQ83s4YOfqS5FLRexIZN7nra5iX01FiaM7fAdmo4hiKW1cNdTI3Fdc1oetmS3J1gFfK86J/NafFJ&#10;9TXmphjKwlflHp2eogLOuLHnYgxrqdF462XmznTrETh4R1WcfLdezUOQm9XXfOLU65VEaDKOwSBR&#10;JTMnKQ90nuvt0ucNXYGInaiIMGW0pXyHsIsEXTgSRmY8wXGKzY8jWpTmMe1yNhOertx6/fXoSSs3&#10;rt+YZR/ux/JMhxW+KLXKUdAHV3vI0fqJ7CsFfCTYWqGtuiORYgSY5pXZdLMZ30q2g7AUi8VrJErb&#10;Jaz0gfUW94SVvgkRsDptjSJOU3T8tCZJLopLpeaJQyFKVrhoojN2SamMyRkhPNX5oHlvSZcmG/VC&#10;3QBysuLnhSNb0mgTGuPD3xCKdKGYiWVTuxspLobdQIUdkg5rVe/OC8/JPuuHbCuraeO4qNnqY8fn&#10;cRsdRqDCkdiO3vaYqiNfrnyihh4T31ywzxE7jl9tbqS0/ZC06KF8ohBBJgJmBQmWJ+Xk9F/5mq/5&#10;qvd+xfrzb+WVL/7cz//yr37krlrYVL+R65MXyFHgWZCWEbZ0o44PJuF69dZr9+/c+Zr3/c6v/KZ/&#10;ddqw8NR/57/9a3zQ1hNPWG7hsajPjngy/OsrqNi/fuvWxz/5CaqUOjlIEZgFkX5beCKnjZoHPxTu&#10;cDZI3I8hfZIy1YQpZcV/nZ7+xb/5fet/7J3PNltItpkLXM8Yn+1Qq/59/cZVLJ758qUGHRF9M0vt&#10;0ckb3vrCG/+tf+vyV3zVhpOuHnz2lc8fSt8xoTGr1SZ7HToIT4Bmy+MRxtZfBAqwbdZ1pSjaOBAq&#10;4q6yfbzDYFBWe9NUcs0ybE4FhRzr5mdkjcErihZT9nI6ju3dibDYbW6P51kbpNxS2wWBrMpzp7us&#10;cHLViTbq+2gZJZb5uK2C8kHq3mZzjRmUsrL6MdVtn9wZh8wLjnFkk1vxgqtIsLtIHCxKDnyb2+Rq&#10;J4YduzZhGr+Cv+XeNHBBRuS/qvIHMhc96AZMi9rEINoT0GHfPe4y4ubAWDvD58bNsu+gzWeoNVzy&#10;+XV/0R6NGnVmzR396ge5dTLK2mVJZX4NcZtLJUTi+4vWO4gqaxJtdmy5R6g3H0vNvqkqx5mvEzFi&#10;9bxzfAUX2u/0RIUaZffnbAawNijzsd7bg/ixGDveN2UIIzVHCGHcYKRsOnBk3OG4gfkgig4dV9dZ&#10;aMlYQcBqnNx4BE3Pg/t3KSJRXXRwFC0eGrtoPEt4OB7UxxrHkb8LmE47eGOdsye6T+GL9j/vIDPt&#10;rE96cImBmNTGLGpxp3oyJYr54PO37i7VJOQpypMfuF/I2Fx7tGDyhdEzigwyfhZvxT2Uh5LTlRm1&#10;Sz6qEU4OmpNPI+4s+FUFU1aMM6h20BJZexDaAHwuoOU8LDdQY+G0zpk2GagxUizbtOAqVtjg7ro+&#10;fhO38iIOOjIeGancQBijp3JkUalAiJ66SmLQc4js8ZzdnnwjmGGwoRwbXUJe1HsJu8sLWQkDG+AR&#10;Uecglr1+7fo3fNM3sYyHX/j8T//oj/7sL/6TO7t79hk2Ds3wrtzUZ0osKGru+wB7sxx3b908Odz/&#10;8//uv7P9lufHUr/26is/+l3fvYFVvnpNPBBf3hZKGOIRgetLn/kslV5Xm70WORgqN6egLZ18FRke&#10;dX91uJbDbnFe6ElwSeMW1xDf+9/80Pupha5/6zuezZmoKG2n4pCfgsCG4dDeIJGX9sQx4jqYr00Q&#10;vbZ97flv/mYM7Y13vOMtv/v33Hvt9U99+jM5ZZXkLPB56qJNQlLpKWtfokz2YOAhyopnRQw3hghh&#10;ALUApj4eqTbu+JoQFqWOCFsuSxTA6fvWgOIMiQXNByk/AuQ3eFhTKxOUGAc0HFia3havpV3iznAp&#10;HR+FWTFT9rE5x8/HNrasSLZ6xplEJ/E7lQ+XlWR/GQWQNYmHULeFOY60ijP1krHXuRXtIB9q2GVY&#10;alHERQN4qXmnPSaTmPRtjDXfrAwYlJTByAFpD0eMZZTsZ3l5K/bYhI3+U5vi8/Zw20ceUb19wK8P&#10;UjnnT8sz26NRBjMilOU10etwzkFyUxpcy2WoqccUuPX39HIRpVxLXMz7Sv8Y45hog9YhiVQtUzRQ&#10;fn1ga+tdF/TQRskn5IbLfc2R1uASuj6k+HxgIOzs6qojJ4hiC27Yu0CgvQGh47JlspCKuTwu2wSz&#10;HjCvsNYgd5dzhLO5E4sF5VKbmfjAhqNTG9smgeEaBKDak65LHcwj7iNgEt6lo8U9N+p3INyx2oEn&#10;xnSmdx0BuTHppcyDAP1o71gUGb62PVZ9KA/C7oFGamBhMVAjPsf9jmCO7eRB3r3ZGUu6O9VYxyv1&#10;cxdJJgBHrpz95BjlsZVpyXbcH6Z1k8zvJFpjXlkYLMoslA0j3LV7Kjc8OVCOh4vmSrS2wfbaprpn&#10;zVmLozXiZ73govYah2Vjs/5u6Blkkft3xSQyWSLUNs7gsWiXsfcsRbBZwL5Hxzq4C2Ir29wPH0fF&#10;pyyU1tOVp59+moTsox/76D/6mV/8px/8ZTINioFcM3iazBkTN0MWtZYIExWKUQuam0VQjYDu+ual&#10;b/0Lf2FlTbI8y/WRD//Sr/zkT2GmIULImuxZ8wNOPqwOcH8W3RjUY2cUOCQlFtnjrYVskmR3nd2b&#10;57BEn1rI7oc1/ekP/cqHX/wsP13/4+9+XqKuKhMysrzpkpqOvV6NADOjGdeVdON0HXIWoyJfvnXn&#10;fb/rd608dQPqJ1oLL/wrX3v75ZcZ6MjIa1hOVJw5THwARs3d3df49jm6GKcYWqlOGzq4EQzEOgxd&#10;t2EgZ466AZZrOruqUhixWnDo7obfTi2SUr54HNU5+iaOAQFhLWucMSBCz8Y+khMwE4CPb3z6GcAH&#10;/sJphN3IG9lTUFIjQ1CkpcZQa3WurfmQB1RhBy5A+oebu2TfJmDm6uqNWUAeWNDK+H833GzQxabX&#10;bqs4yazBmQkQwWAqIN0fDf0jjZLaVtdi9s00pbYpWdusDhiA2zpoUqc4WmW+uZHInA2b/uhH8AIy&#10;TFlcvstPl/e05VJt/ilRjOdwNq6KWuMB3Ua82HO4NJkqhtGhwKksYlWj/O/NqOyqrpAxeznVWBB3&#10;Th/EtUoKKmPgvzmc3PqsmKIlUQxDjYx57c9Rv6rhFXNEorlE96jpuaZM90xogFMYLlvHL99akhJd&#10;WnSJIIIl8iKOIOfFOjuxFCqbfUOT1VoWk+WZH+JNRt6Az+KmtAiNBJuIOPmszGvKFHiY8R/sau59&#10;4BpJYI0nNUqOkuSllFJQISSmm6ZqftF9O/qFuupYjXp2/Xtih2OLjZrDboI4llzQN1icQtT4edxj&#10;Gq6gZVoX0kweKFN0KSzL9TWIszf4CNhUE827hWC4o3irrmLmTVt3CSJdiH72X64yClnHWWiyYGiW&#10;wnis6HJkeacKMm/Vtnc/iyz1/qwYSwGkXqeMEZtwKAW6iIYDFkkGGD2myqH27CVNoVfI9ulgujKp&#10;ZW40F2S8MqEMq8qvfOazL3/8xRchQVNVrsNozbmN9YikFdiTCurE65qXh/jTz8ozfvcLX/be3/d7&#10;SfZ4GfHqT7z//Z/58K9sPvHk1etXWTPCE75PiLZoKEliCTcTenL3Wv+rd08QuevsHOH1A6xqzJFc&#10;ZVlSfq0ISOf6r//I/zJ2fP3bvvx5wnNHLGuAZDGzxIhmiIzJGTDVpjqtiGVRlQpnREOnqy995gu/&#10;/KEPf/W3fqsht6SEtaff9Y5P/sLPH9zdh/EHCYhrChf3zgosFoHarFNdp7WTeqjgITnjAwT9yAAg&#10;7bFJJ6WC1lGffbQI5g4qMOSF6vWYLlH2v29EXLjKF8Ui/tReZPg4FzL/rQJBsL3Ck1PXoeZUfgsV&#10;hSeeuK41gaKgcpgGNyzAUUYhvp2voFgPYb1eLAXPl+0DsXuS/KmuMSE1sUeJwwV6izTPGKysmA2w&#10;phTFlTyVOTAsIRvdPrsODxep2S164afF+4hb+W7FOA/Y2XQJsgiDzUmVCZCRdTvebDk4PAVJKZMg&#10;j8HSykiwdZqEVeIvamzC6zCZzRS4ASTnlBUavT1QHKoq/aDuY3YMePzAQn2uk2XQJVALIt1DeXLk&#10;KQK2jC6zNeOMo6aI7UJT42opDte3WW/bEGnqaVRTiufI22qwcdKD9spiZDXYmR1V+D8OtqFUy2/5&#10;znW3cz0ciPnAQtX0YNV20IIkW6NcFOBYRjVxfapPk5SklMIXjEtpOnTYomEEkSKeHL+pRHoOIaoO&#10;LawiS1NjzalkF5NtCfHx8tUMsJlzCKatW6EJRzaZ/DSf6O0sFmBXZTi0PjZ65DwsKjZ2Q8vi4h9T&#10;UjJ3ZK+0B1gdMIGB4wTqENCYCL/Cg/mEdVpz335rlDr0Ftz8PJEJzkOE7ai2LYdbq7VrKpOWfKml&#10;LymyQmxmZ8kWem3NaI4lKQGpc2OeZ/Hc7T51LLsT2Tk0CNn+28x7Y8Seps61zoAxxF7SCPbOUekr&#10;8oyzNA1ugARqsxiKnoCYtzdlHtqvHJZ26+ZNbmQ2UjM2ajCABbQisSqQzhtnk4uVi/zwpCgbnNKd&#10;4SD605Xf8zu+4nQD9t5DjM/f/iv/Ka2rTz/7Jt6cII4TzbLMGXeiRSDG1Hh54kTs49uswCq8ZfmN&#10;S6LCwx054CkQjItxzllGya704+Mff/8/+Nye6ZqWGvSDe7NduA6IClGmyVxAXbnYJrF2rqB18qFP&#10;Dk1o/4lPfurJjStv/Mr3NLHQcfIf/If/aO/mqzvOiz+HNLd3W84+jsR9mHy7ve1lXPHDbDpQvSGD&#10;PPP6jGXo6SDNdtz46IIvuSe/aNNaVXVzwDX9B6vPJiY44nUUPadHET8AVsOCsZ2dkeNMIxFrdoOM&#10;92PUqE/qb0I/hZPjwQb5r/XOCRpFzcuwBzZmwVyKfXnwZSYAwCsFcbe+gB3/AROxhHxWiI1xpBon&#10;dN85Lg8HoDjyPNSJN4vORA9Y4fJrA/DJbfl8HuqctzMLm75rM7dgMXuc7DppKAAAd8xJREFUJp08&#10;rzWbenEPu4oR588wREvh4e/kTJ1nlNKsE3CFydvlMCwVeIJ9wMmeFGZOQJ08nIrNMF3YRk4Erw7G&#10;MezXp2bd6miXzPeN9Goc0S0yOKpkWXcSMljtSPUfM61a87nIwW2ZQWNYnTKX+2+me7T56A7gGbNX&#10;iXl8QExv0Lmu7thZ6lcDrx/tXL3qrakQ1LB2STgG73QnBfJoMob/xy0o8yA2arXAnynJso7huHb9&#10;OmbaLToTiPrS+pMxB+YIZqZz64E84zIvh7y0zzQjDJWoxJuFlJlWQbvCoT8RokDAHP1uEFffF8Ra&#10;s01+y6OzaOCZ3maoRFeyX810EYTgKQumGSyRBbZQzXzoQfsnW6LkwFKNh6tt4NzbE8ILzrv3ZXdi&#10;OcEc1IJ5XfXlS5dlYlfotjTKCnNsdVoS53UYBl0+egflTJ+QXwGP9rMkQ8M3sZuV3/WIA6QokuM7&#10;j7Q678xdYLgtDQGkpKGhlEUDHCf7nHWOylJBsWxV8UZ1byrZkepVLQjzq/RdUsKvKGBC+UHBAEXB&#10;GoxghmYHhjbKpAGSsoV3EtZgFnjWyBXcOzza3NkB7/3Jn/3ZL7z46Xe++bm/953f9aGPffzpp98I&#10;7Y6L9uJzPnOouWaeiBBejVfYQt7WpymPUIrX4xvBOiybEzlWEY9F65XImVV76dOf/MEPfHzMtCv5&#10;x975Fp5OBZlEqSWNCxGwqMYsAvmW3tk+3Crb1yctrEmfycre7TsvfvKlr/+WbyUTy36df+Y97/zI&#10;L/zczVdfYcM/dW1nhgVAzIaYwrOnt4VNU4lGBpXPrHSG3Hg8CfeZW6a8KSvDmCK0TI+k8ogmgDXF&#10;hUh1e2DHweza6VzCrNuz2Bhy9BV9kFRyN+jXFDqa+IILugf5V1LZ9LrwFG0oy10JHVR3s4PLy+Pn&#10;6wh6PbStzvqP8dR4Dh2y4QOG2la0rC2dEQwgXmiIqV1ZDmJDEfQDvKKpANJqoXdAnmAKnsE8Ld7P&#10;7Kl5HExHgLD1gL2FpKc93KZR7FbFNFwCYWX1Zc3PATHdalPwvE1fE8mMHcnKO7BlQVq4S/pQ9GTy&#10;EXy4E1+zfce+MLeP1WR9zJmaSxQh3SzBQ2qg+eBgf88k2hZ9+E8mB+KnQkWaK95QYVj9lhx4g4vk&#10;tPR5qfFNbU3ismiYwKNpbFCywUETSQ2zuPrGEtqJGmhuYa2ABZsuzGUrYFXQpFX4t3syBqIzekge&#10;weYUIVhjOB0nk00rE65eFR4x8ojsimHaBf6upjFyDJUKyzKcVq0Vp7bgCBPOSeentt7zK0Ty6HCG&#10;3hhB0yxHdf8QZyNWKXljSpNRa7laQdISAkhHjUySp2Q6Xygws3i0oYoL5o3gsVV7GadLjOHGAJ2K&#10;JKAU6voqXVpkKrwAQSUUEQWUQr35eJFzli70s1Bo5lpZdB1vV99A6h+rMtkvXL5EqarEtIBqCvSD&#10;FtprRt4mPQxfjrnhWYzyKq2pPDJRR5+dk1fLczXYENHYpRYXa0/VNw94EsAZI4XF4/bP0TJnpwwM&#10;yxH7XjnZpxlaktwa1o0H7LSK2Pd8rp1x4BINq9y9e5d75DVQHsQPhk7DOwf7cEJ1ZsFz7s+Qq675&#10;EFOmV9bHKHSF98Ay5DJkzNA9YgzXlIbcyArE8N39PTaE7SerK3ziXbih5y8h1PHJT3wSO/LGJ56C&#10;FMn1OwWxlmnI4tLQzFFWWD1G97Lbbt+WiU9/hsfKS9XKKedU0V+FAYina2s379wBnGhMrhf9I3//&#10;B7//lz762Exrqf/U7/gygeAc6eRikySzEEoWRKDmy3g4GTnexQjR4GIDC3vn5u03b27tvOMdCfQw&#10;guHix3/xH9/8/Bfwa08yBcNIVoCTi2Nnk+XEF1wgJB6oq6T8pko5inI9dLxAPth55zBs7GLCeFlq&#10;85FDTeXTm9ZKH+Dlre1NtKyotgqblhrTyy7LtRBGnK4kVMtRBdy/R/kaz4/9oKXCMEqZAiOOBK9l&#10;a82oSnNkKRZMa9yQu59aEK7M0NGlMJ3RSThNVS6hu/88xwzT4CdyI8IUxYbtnmydY5JYaE8F2w0G&#10;Cnuy6jtBrkIosrhPmG1oUV1Je3Us3S7x/yAdFyjNQJCLWGT6oe8Jp0TF47SBmuDApgZY5z2D5y0o&#10;NpLOqISnQN6ShJ4IjN6ZPhRA2+KvyXt4KFBKWCS3AR3k6l2QY3HLHldT/YtQj3kOADIim9Z7qw0W&#10;VYuBTB1PPRAbL+n9rdhYxF0CHpphSOjG4xhk12zeNrKGckceEMBllSYxa6OVfLljdr25Bks2sEa7&#10;5gRSw1W0B/DVHIntrW3GyhIQjb2oFmpfyVSS3ZajjYkEczArttWEem1dmk2Gz+UyTHA/YFiJwXWr&#10;iDLTD412RBPjMOI8WLpt7QgHngLHK3Oa8IJPgaevmHuBMLfJc+a4YfRZELpLMFzNSecRU0BGKZsW&#10;X/vFiSjVxlA7KIVFejEKbgqTdZ82fazZrQpeJyXRaFsUZaZDGWJH0WMBedg4UZ9pEJALuKHWOe/g&#10;JNmad9i7ZPE0LpiBpTnHaDOLgSm5pzQX4kFaUEnDdntIFIg3AV47Qrtd4I6kiPWQ/yybE63bWgVj&#10;h2kp8vGlhrHjUK1Kozgk3V/i8dn7Vs7NruA58kH4v9AtEwV7Nes9Zm/0IDZwd6p9OQG1wIIfybJQ&#10;3isArapsBBIiFdu5nPhynkNifwYz1E1QJhaUG+6B00ScjawrwrcTWBqOaDCSGuiQxMhcg8F5sKfn&#10;4M2tcMyhCm2xfDGtkghpwNZoeKNjHt3JM4NPFQH2Fv0EdZe0CbEFBcR00uEJkRB7+eWXfvCDX4ym&#10;z2Lq9zxP+9hsnQHpAmZHVtAyN+eZi1YxJwAzNRjZx4Rp6mA8Ov74xz5x/Xj16tteQO2Ko/r6g0df&#10;+PCH9ncPNs5pPuw4J/5Xpgc6M6EyYvw+m/l4d7NuVhW39Jh8EpXmdRykE/W8Ev1JEedusTJe1lkC&#10;SFdOZatqQaRLSR5zVBTjl4YtU3saB9jBsWmtUIUIU/NxjLrgw3kOJ1dYmOIkJxhXhIkSw9ninlhL&#10;cA1zIwi1/9WzAjhuzGKPANuXnmnaQ1BSPSQz5shxn2RyerXmM7HbTPOF6BwAyEMSWwjuwNBrHsll&#10;7ZwmCrBzy6bS0l2uxLEXSULKhbJXlboZvZGga/FMM2H4AG7BSTfWG8xsWUXj/SJlPt+DnCqLa9U5&#10;Hxlf3CExKSKxg5yKcQXI0FDYmyf4ILxILKD6qx6INIVh3vb6O3zEYlNRydQepKyVA/LPsdQLe2mA&#10;swpKg1yxKFMG5IsPZn2aM6KMnIFkpYmp6SnO2yRJjitG3PoGKBNBilgW9p6gDhOsE+XtaJpVfw6I&#10;GfkI0JIDYUbuWiSZI0dSJL91w1gb9YzCfy1A2Tr3RbbKgvjaGqhFk/G4E22srUngG8BxSLsKlet4&#10;EPpyheMgUw2ezePdpSIys2DMinqIGjQUOaaLJPepn2CcJjAG+sgPLPQtT9bg2nycc60pqZwwAUeN&#10;l+qC6jZMPRT04EMtzwt7NcaqbnJBpAbQeH3Njye57p9GEoX8D0EzxMdmjoQ6Wcw2qdPN5xX23SPz&#10;o3W0dqQIMgw3qfZILUM8+sAibRb7Vu2oBP9Ms4RJrPWUj3qdk9jJAOZ21C5dKJVSPmzhUW9W3SsV&#10;1Q1guBqu0FE4aP4dq6Q4vf6KrQt1BNNPV9rEHFO9v3coHT7wi9uf+ZOKljSYwV16P1kIlaSoPFmi&#10;1gGYVoqj8UoVQy1L4s9WHFiOQikTReKkRGatZt4E2uhblpfjWa3RyMPlOO2U55oWAt6cCAUAo7LN&#10;cH95jkSxkLhVDDbSOrf2X3///zy8my/9Wv+j73gLjkg12zqJc31UD8ymuVdnxS9NybacceesWmzU&#10;mRTl0JrXX331pZc+e/Lq629691dw3J9//vmVWzdv3Xr99CHjV9LwLdBiBxS14B7N1QZTdz81i54y&#10;8RSVCV0nhRmkklrDbGXSndreHHrBDeDV+Sv+bZpxWFFeJkpQbfweY2LSZhQxKJrlt3iFweh5mYy8&#10;g5dBozBzbRjQYDx7iBIOpcSKZqoO8Q68Hgsu3qzoElAKYlsSyLg8XDG/wmLIyxablqrhKbaVXa1F&#10;0d3Rj1X39QHRIG9jgmppRuogd7e/t2vHdiiKWk6MPK34LmVNLyhmx1EkmEz9lqOe9gKtmKxkKSrL&#10;q/AKq9Op4EjTnErwjx/1IsBnq/JpFCJaja1kqIeDiROwntCbhTGvx6Pcf0gLdcz8GCMUk0XGqKOI&#10;KbElNi7axc5ve5n+tso+GVwLX/V3+EFx1e+rBRd1dD6FtxQKL1lxoWbcu3UkQXC2BTfL9SlBEwXb&#10;uZoedPUIMfC4R5Q6hrVVr5L9IARvdkaZ41OoWaHtZUAzJGjoamI6D5s6OqaTB3iURIVcquqXDRFP&#10;N0Ize+4CAwi2TWLOC6Qoq0CmrJAfATURH3HGETR8Ak9PuwJ+4WP2RuniukwoUQ/VJq55fUjrmCSr&#10;mqV11gzhPNCZXW9hXDRTDdKgYhclyXidQbQh0iRhZpDKe06pvXzU3KJGMEV917Q+WHmPTCJNoXwk&#10;VQJQ7Aw3f223oo5IEXDfquULQmI4uCiyUkEl21qwofSXOxOHW5AvXlPG3IV7aRqO7OVeel990BFe&#10;pR8nMRiHr0K4YVYxo407em7Ly1E5OXhzuhX8Inu+dBFihhupiW5gUJ5h5aKusEvMqJyXeIVNZ4Rh&#10;+4xmH09ropmMVExtUUsAJe5X8RDw08wIBlmmDZjtWS196DOIYvTgcSpUy6ld2xBA8moXRvVA2usr&#10;zJIun9/Z3goo9Zp9kE53XK62KKvCQkQDfkfCsYUhdTR5HlNjLkIUvQTBPTjAgk2UYjVAic5iMiJ3&#10;jtxf/Rt/l67rf/5r/dve/VZvnK1vqUStTvPveJnSAQusyKusVxLJFubY/q9BpyXMGEofcnzymc+8&#10;BNnt+rveCXn6Le/7nVsvvP3BJz/mDJsjASAPrHkPbetEfrY0WLYy1Yq1be3FJL1Cn6Eg11+Kr9fl&#10;IxUYaiIpjtGacTmycZlYjYa+gEb+xfSqeYYaiyfJeiaxWzsy4yakVTU4/ZAp7fDrB/f28B2YIX61&#10;Uy0AKvYUB12rWuWb5W58uzHa4ELOYaHUWS8f+mcc8ZnwzQuwnxKA6sLAmMMFZDWwhhgXbsTSfJ1v&#10;dvSBRBJSWbEhWqEGYnRDkhfxHGrn+US0HaSS5hYmD4uwFLg0MatyXbzecINkD6xus0S6wNEkOUPf&#10;TDDPL5uMZWwai2on2HeOpZHaivfCWLKWtwqBNsWBLzXIXOBHREcIRbLew/fiNfwuNWQ8FpecnKoB&#10;AvWApjIs2wg4w1iVtkYJIQQHDn7jZ+4AiOFAQJQ09vYrll7GToCNarZAPw4OHxwe4E4lHlY3wboC&#10;32PHISlxIKHEJowlM91yEzQ1RpNsbklARD6JmS6oXKoCqNOyEFoVyyEmfmlJwSgYPgBIjp/cQ4sS&#10;BTujI7JyxYAMoJhyEjPM4pWTUJwna9hRiSI2juAYG8zGx4cPFRVg5a0ynSrOpyLaGjvGaPe8uAHe&#10;a+I+ciFeqf1VwMGI2+RdGE1PWQQqfap0Xhkv24YKnjgU7HpH5lGPzW00UMmvQTJNE4ZmXIl5UijM&#10;pUGF079qvrBDmCfGuSSrFoJTMEstU1AOMyZrbySmSmqsXtvZMvThR06Sw8p7LZKCz5yxO83KsMjV&#10;KFJ50eQElC/LdoeeyKXygZzYuXEj0JNV0F6ncyBcdc+0G1MtFdNESBqlf2HdMK92kVFRZxCgHIzL&#10;KN4Z22j9s7yaxHaUjodNhQdlP1TNNrclREYES0A1Yk5kUE2/gUZyC/IpMiw8C95jcDz+HmMo+vMj&#10;5WSn/YxVMmrcuGTLuI1sjcZu4L28ZwVHzdrOyBQUQqgomv5zhAFB2DqABCoyIlxMn8rhwV/7m9+3&#10;+2uZaT5l/Tu+8h1cGU/a0m17QqrqSPP0mB0jG7vIeFSNWs0isTH/0I7LaAZ/PH39lc/v7u69510v&#10;rD55A+joiaeeePbc6uHeLjNqrA8g+abcAJnsPXIhPoxe+3QwMKzaNacRk6fYoWAmYsSD0XEiuMs+&#10;OqXmaFoEhkuJLxonVnjU27PEbla0yKA/prrHAhVlcJF04vOzEX5K7t+xXpzKMG3oBwcjx1oxzHPL&#10;i/f2dsdXESU3MKl+k0jl8joYWxUTc9yAmTU7yhmGx+ht+ek8V7YwtARLf5K7fYj8jZJRFpD9B+Lp&#10;4AUiTJFuwdBS8GFeAwdr8Q8OUedRBRs1Ne6TT2d/MS5+pnxJQ34kksga4JDVmbwHW9Hwxg0SjFvp&#10;O5Tcfsi1q9vbIuzJKUQPKg4NCqCfdaAAZeR4MGHcPIeJ8tKblxxqwm5UDDXtEqUe7Bfrb1QOJuQH&#10;AXCzmueaVO2ZJA5l/hCiNQ2vYTv6ZRM/JpJkv9FTKLSwgMhsCWQfn4ADThVR0s6jY1RcjjgJ+QNu&#10;TY2OU8cPcv3CHfv7sZX0Rgq3CtA7OD1kX0Hnkn43s4r+gQ8yW6Pl7CPcoxYu7QtqH9472OORvfrq&#10;q9b9pWYjqGAcgHKQFj0JDtMaVcwUpJeCUsbm+YfXEa800oSz+PqNY9AYzD0SuqzdXYIp+0HECtha&#10;I9XCO9++s8uK8utXr10lGOQ6OVOOUq0pX31gSylWvQxNzquda3DJHdTPBT2huEU6+TRzaXfEYgxa&#10;Egq3tuvDBRS6tNEwQwuy3Ic0Q7G1OhtiRtqtEUNDty0YsoR3OhtyEVW+UZRzCxmuCuyJruljjEyp&#10;ojGfob7/QgQDbR5Z+Z9CsvUTct1CEDNvjy/nQrQxiEL5UC7VS7JdQERj5RjzaVNxlUyRli51pHJK&#10;QSNDiqrpUPkrS5eftf7kQIZu31xtjVjbyR/EudZO6g/yYuxD0XnjLbgpiud80ACPGBEos06Fly9G&#10;Vd/WS0HuLsAAKHWLu3v74jvFgr2rOj/sEUHX4RFKkxeCq4CxcrSPGpezrpJtVnjr9t07P/7j//NL&#10;Rwss/GvE1H/md325Jk+CMH7OeCF2NEexSd7t8izL+StwxY2MBbGuXrvG4gYjqO6GNWXnYYVvfeaz&#10;z7/zHbTicrnn3vz0Uw+OHh0e7N+9bXOwvtsKm9kAiHOFBSwQ80YNMyVyXfS2K2p5P7IXHI3g7rSa&#10;VCvQiENlgvm+4quEydZeUKi6MyQnNgp57hLrKYEvxQNLxCGHy+VpV55EQXY4eeMnEIswrk+YjTF6&#10;qL5h55iTlO4QiseGgjp/J1rJtbTfNCGUEHNHcHF7LLoTUmIX8cgn8bQMXojLBte9y+UkoDYqZzNh&#10;3snx9UWK8/mYB6STY0Hbt+wrTQO7rzF6KBwpKfllb3/hmTc+k7akPHnWkA0k5dms1GXxypeTuYYF&#10;2tne4ewFaJpx2Y+KaZc8e2W8vcFmmoKNOEomf02aGlkWlwSQAkzHxsI5OQATVawyR35Li1bX4sAL&#10;wsFcs7uP97ce6J4ywBUrbxol7ogjQW3tMoebmxpsBOsjMIeY+MaV6D3aaO7ixrXruAxPjroKUNF5&#10;WHjXNMLCVcInZQoqjoOrItSVDhTLJJd1ZesykQHBt6FnMIIV1Fp7Kd1EXjz35FNPGQ1gEJXYVaPj&#10;qTc8hR3hUFgMNIMk8hUSxZpz8lyfC+YW2EXh1TmBbIlLhoSEBdP33+mgsM/2PM8lMNcWY2dtVvg2&#10;ZCxAn79QWKYqj3WS9mRNysiOk28Rhb10eRMAnW1M2J8GpeZv6zLauWimU4PxjJqiNhlL2yFRaoFr&#10;CR6VsiqistqR0CjHRI6asCm6wE66YqKGRZ1VDpePjIvDiFj0iAuUC5ZTbxCjCJimD9NL2Yk4lfO7&#10;zZydjADXIsc21q+Bp4/d6i/u075ZwXTr2NPhhbfztYktiy91qCkheEJQUU5P+e6d28bbeI77R9DG&#10;OZutmOCPoCiHvRYkHDzFMJOKRydcNKAoOUJcPeFQGHxWbkU1R3LHmWeHpPuSeh9eu3qVHIS8PqEF&#10;QR9TvXqPqu5LxckZCLFgLggQWBPUu9iiJDR6gghq7EfceyEI0Y+uTqcSlm3TDjGu58K9FBjtBsDm&#10;wG3G2bPXPvmJT/zki5//NVCPs28N+oEPe4ThcdZGkQg3oIJtO2oyi6ixdd2A2GrRSMaJxHUyGsea&#10;9Nnrt2+9dvsTH7vBqF0d5YPjz33u1muflzxBAHm4bxm0gY3DgYUlQxTgCOEHHAmKcloKHoDBVKPh&#10;2LREPYQY2Cfk0zDQxMs8YD6dIydyyo4W92H+8ZEC2HhpCDd7u6bTtnvo3Pg/zlsgu2SFu3t3ACjY&#10;qGTU5UjCWDY5PnDM1eDyRkVEzUi+3XeqfCpDPjE+nbhmtgi2RPLRkOeUstSSeuVrtiHV78AjU13e&#10;FXJIHZDx9Eme2inuCNfhpUmFFsBBFr0xQvw2Dj8KDqATeZ9enCU62NvjUwaUZqtxy8ol0vTD3SHQ&#10;ZSYrAiveGIGMF6gYng4Ut5+qtQGyR9rQIyClhiYRT9VODP8hJBS5SNzE1RNQzEC/jcuwbkhinS3C&#10;Ydjf3bN45fxWISxtk7QQh3t519n/IbQKfZ2DGXlompKSYhG69IaD/X0eUyCSbMuqZnLP7ZnCsj2k&#10;unCIReHRE/pwru4pZAqWb6/p1E5rbmRfcCPm4pilPJzCQNyiSYZIkbifGX35skJxx8f7u1Cw9q7f&#10;eIJLFIOGMAdNpdm4LMveLiKZFjMZZl/A6UC1wiVLu9Icm4FJ/HV7d0/SXp2Kllwa38c9ckxQpxl2&#10;s4GzkIvEO+F2sz1XndxcdDIZP2eU9jMBhOR6BX88YouWx1lQLP9KOgQOrGKDYELU5ceNISXuwheD&#10;+JtDcDYD5bmw2riXXItbENyUv0RR4d7gPJwqP9RolydC7sIwAUEYbBB6RjhXjhEfRwDDi51LSxVR&#10;rLApzHGzh0ekFiv93DxCGFySO6lSNPqkuQoIug1eaX0ioRv7f9suCJCypyDS7e7dhdblnnB7k5Or&#10;scWrSFNmJF6cPydyiMLYr2T1T79cCc2qHX6lMRecEJ4gj2MpgVPpHU3BgCYOKvuOCIMrVyQ5XvJo&#10;WmWgbYTG2jIoPcRJszJStKS5LPX+ESPcTGu4U6JvrAj7TW8bvC4c1IYPlSVDguQjhMUN1OTEaAVv&#10;8jt/7Cf/+Srilxru1b/+J38/e5fYNXICoZlVb3rB2Xkjs0vqahpduWzk34yXLaQOmkOk4NkbgNg0&#10;UGTiwZriGOuIMJANEqqzTbHW3DU7YpQwiYQMls9dINYDwXJ4yETvgQnzhqK0ghJQmI7szOpI1yy/&#10;CF1ifQabtlrVRmR9HiOzeK2R6xx4ZLoNiVZJ1vbu7ZHvcsFXtpjJZKl94hEDNNouTnxm4X3+7sZl&#10;C2KDwLS74lc2r2sAQbF7ucn6sKm4Dp0WQGR0EgyTS5O5/oHROW6WBKurcPHzcQPh8Z5EK54Hyu5g&#10;gotm6QXwIn7EFr18ZfvK9pYPZDoImmw5UIwrSjhWS5p4US0ebKmhVfi0sinzF41jYItEK/vpCbFz&#10;vNUH52otDFpH1Qjy/vwk7QHXk9obyEPdE826rtAqc/WBICx/GYxPg252tgYQzJmSWHa0x4f4K2QD&#10;lblmvMMYNQPPk9N7++RA60CKrPfeXcaQHq56SBnBbbTF+rNtUHwcthKjifhd3o3RXDeeunEE4xs0&#10;VlaIpIK5AMKwQTDwcdwUb7K9dZWXaWWi8QqR1SA343QlpQ27OFbfPHrcBvdl/bD3HJM0QQC/wk9n&#10;JxA0E9dEYoNvGXuNmGN/35hU9XUbN6gFkOzzAj4FzgevoQ41m8R1kLeAIQH9qKO99rk5IGRhwRRq&#10;bE5C4zO1widkwMqUATrT2RkuSuvMtqcQ5dM06M5p2dCdVmc7yN0ikruiHh6fwgZVzylCCEvWIUpj&#10;EoInetaNWLOSZo490yPjjTRolH/aLDeDXVaqHJio1bBe2zarzVXN0hl11lrBCuLw3A+1Z+rQjqVy&#10;EdCwpoZZ0HbvO2KR38a0jl3n++xPG2jrXOX1LBcxdSUf+vXZHs4z4ZtLabdGFRzmjHxCJFk+xoAw&#10;rZTnffPK2BCMdlD+yMb6zvx9CxFm3KACFW5IviPEOrKuDWwywYLlnJzppP6enz7C2/SuFZgdI8al&#10;8v2/8j0/8KVG+df8+/q3vffLvHSYlQaJ00HqQa6HatBbqX8G1dH7K2n4HIiHfVQJ8Q2g5lMEU6iY&#10;xjaw1UXCfGivEKxFQix1aHg9rKYHhuf83btSY8S6bV3vtkJoVUvZqOnxhorGOYtA9givcIGM/lTn&#10;yfZ5Gmc5PNJn0rc6FR3DHBgTVUqZoTjYneaN9VYlnWSsG7V+WPydDq+YasqAjOnxqDiq0uKMMFNf&#10;fGhRoQ1ZdNGXjQrg+YnT1tUXD9WTWVsHTpqr8omeaQSmw2ASEK0uUyrCIDWyj/BQUIWlQk18gfPi&#10;1qu5LpPoBDDtwOGaRd+teJSAD4A1V+6xpHJfs0CPwG7+tihwJ1iH1TPe0R4WcQWmyYh3gXUM0sdq&#10;Y9ML3kPBazsQDo7IXHHOMNOD6Iy75M7P7K8JoFvZk8/nsfk1fGZOQfbD2+tBOM4bX5iFOti7Z9lZ&#10;bqdnA+smkVtJgww9Ddwh8LDskQTgahWAlM1FdQ5bKQQRiZggYdFB1Kg1aYGbxTM5V2wVAf4QT/ue&#10;FB013alIOBuJI8GVz3YakS0T8FR0BU+i9mtQoiqriJSMN1cFP2cpVc0g4BTrxfhrf7DZg8AtdQh5&#10;Wp74xUyPo9XvQkOsbNPm1eC6RJJc8ZRm/ZIrpjWO+psaVha+RgfR5Ez0yWELbmni2SgcY+4n0pzQ&#10;JAevaGc9B4ZdbT9PtvskYj6W14G2jrXEO+Ld7dmJPFpntpCXGh3c1PTQJpAzumkezHR4ZQ6OrBev&#10;nOKB7kFumNmEy9k/AUBE+cuWiPa82obLqDgDm4HxPTz3M5Kfxtoxmwuhc86XTYaGwos/8BBVhh3D&#10;WshWSb/Sow9FM9p4M6E3H/c45lFE8dFw7w4wM37hPggh/ZXEAHLmTgpVONu2I1l3IVEO6+J+ZzrS&#10;zI1nD+dxfTpwAAGv+ND/5Ht/YHGX/0Jrvf6HvvytunqVzBQuyPzF5ZJgKJg18Fad7GEsyzbyKQaK&#10;G4RJDqR7yhAJtqDxEdIngJxtr/ROtW6mEk6dEN9QLjk3M7Nr06iPne3maxOXyxvZ2djk9oH5JLl1&#10;DBxPN82m9q4gbxhFPyrHlELGWgyaWTg5whfUwdyy2IhO0bL7M+K+EjtbLmVLpN2l9QT22DzwdDnn&#10;rzy9/FNGbawjrqluyaUnxQnWjRKXf5KB4x14bE67aFu4yBLM0oJIHdJT6VO3BTWLHJ/6rNBvn7wn&#10;UEeQ1RDZUONG7r1SOAQQPCeiA41FeuoG71RfHYBSYmm0ZWXRxQqxwURbUTWBNZmFP+srKVjGOpid&#10;Ha6tz0u+Q3w2aiOkZilQs2hjXtvW5b+1e2g7FFMT3Bz70vGI5dqBATjOUtcvLWLj0eLHEQHb9fIm&#10;GT+rmJwldVdZSnPuwNUrBaGLzxRkB5mcqzukg46ZrsEgUpxdyBwGVmZ6Z6JnuKm4bBUIiG5cV4dG&#10;GrKlIqLxemwTl54GHxnXTEDHj3Xx7Tr3kpoBbm977fN/Fk6UfFLhLpJbUhu4qEWgxiXKFHIjI6Fs&#10;B1SzHdvBA/a3rWPBL+U8/W5sepeufavfixBJvMAFkHGPAFPH01KEpi2JorP9VvvV2YYknVe05IxB&#10;xOWxnepTt2cuKPUUyBGzDWzJ9uFNrPbdVyI7vMJtG/iQzuP5M/GmDvsw34NkRM/dD+rmuWRiOTOL&#10;vUnKPumFxSuxbzrQlzCLJriidZ740LcFrxx/wQEZm1mPj0F6nrgVw30pABI+aSitlG7k6IDmMazj&#10;gMMqdQKsepxAAwj8gE1Glt/dQQPf6Ztjk/D7PAI3CQn0aG331V1oS/QR9f1mHM4ZU/alUzxzw7wG&#10;xEDTKUD74Ef/8S9//ubdf6GJXn64/i1f9U6oBdiRXKlcFrdf1WPFq5LLUKhpQlRqC96HgCwhg0ur&#10;sAE3qULI6BSQGXCeOaLTLSx8CQY9uHzrVBOB5tlA0d0zhCGu3+WLhLOUvLHRBima1voIgo8lhwzs&#10;IKwgXXGemVxAAtXOhjQPd7sf5Nax2VKWdAsLPX7R61psSlF9m7xEXnmzEczLVNWxEVolrCgKXNYj&#10;OGOEiMZI83nX5DJHsKO+LF5cKED+hbew3CTGAAOyWk1QuI+ODd184bHL8sHnwRvWzSbI8BCnVayT&#10;d8+FEZAu0wKkLTPf02reHPIx01yb0XSmSpndqgsxNuZ02NYF0Db6fErpO0IDr2+uPQ6Y08jiCDSt&#10;ngL+MMbIXKKJiMvKdwLhtLD4tmv3cGca3tyC+3sNpMLS7tj9FIy1PtwREAQLRHysgZO0ZLee76yl&#10;YY+p1sB6qm5qxGQBvSb8E6DSm7ecUMMkTP+90vLmhqPwHQtVw9zXosMjEgTwnCjtD4/FeeGEEXZP&#10;YOaUEjY/5bNCLU3G54yxqwPuFwnvafdzm2mL7etTpiZdFJ1BBCTDrt7HOgSU5SYcNfdxGrJpC7N1&#10;aELaiRKMHMMiJo3tYftgHzu/cpckJKVLYO0Mbqd+KEO55GychgYnAXGPHBSLNVuIQV6jq9tgOdwY&#10;vVeple9Je3d5oV4WlmR5g7dP/CflZgm3SQx4Zw41HBIWEPsid4hq5CVnhLJC06DIB3lyk8AXHx9S&#10;qftPxQHpDZIY/RnP1PivCHri7gyP/A23ZsJKdi97opd2sNlCI9Xm7g0+XRpkBB+MwGugYwegxGAX&#10;T8uo2pUfVFxVyRNCrbMF5Cmd+VEZICOBbfewT7A4Y/VQ6nZXZjNneo1R4F1fY2P25CL5K922Z8Av&#10;DuIBhbRqpF/jHgTT8lJdkF+8zyt393/k5z/w6zHT3vW//Qe/mV5Pyiv2YhEExdJgVwlJyK5XdMs+&#10;csfiDBdffqI+zS47sZg0eupkVVyyHIpxnxv0QUmh5wBaTmnEgO6a/63uOdZw/u5EGGyZ4aTiUjy5&#10;2aM+Kp30GRxsWmpabiA5Y0fOqKKGLdbKbQfA4zlBpqGWfBwwt60l2SD+1wzIdMEkmxt5jCVVfNQT&#10;9FytAvNTmb9Jt/C9fI1njEum7m/oHckAG31pY0uH/MCsmaqldU57POioZBIdUTwIL+leHcl2e1KK&#10;cZ+UP0rcrsUGtPqIVV3g78ATXmkhGjNaym+ZqXlUOdTFrrFtOJNSUDLiA6Zzj0vCnuK7ByRq2Fi0&#10;6UdguSB4cWTkSjfGlJnQcbv8GhHwHBXJgZCXRrkT6KZJzg2T5+zBhCb8RGtxpvLsdX5zQWOl7Cl4&#10;NnwDdO5sIKy9f3KdSggc7xxlER8uYehT/Hhry5nI9bn5pCkPDqYPQs1YDV81lVsECS65Cb0vN4wR&#10;HJZtTp2qQI4JHbKQClx8jXkaOzVxX7DMomxnBj1dYIvBMgZnf9f3kZro2Rd3Qo1ofnH2LT8Mu9RZ&#10;z9sqnjt9nKPm4Z9Nczd3mGlWdUaYrYscTErt9mDUkTveHFE/QRZil2NWqxLi+GfL/tQqjmweMUg3&#10;L3He3hwc0wXEvCoh+E5FqbzeX/QYojMXXmUBnwqN5p4/CaDFPxqgIbQO+zEr768smpqSKL0F/m1h&#10;s57+s6rMjHmcN2Z5tVJZMRnAbI+iLv8vse/kCkqU+8pZu/P0zhOD64gqJtl4bcxmBNv1mya6Twvj&#10;2AyiCyOPLG5oGdkYPzcgKWvyxEW5u46TGkTZQcZfPpo5OPUNCoCYdPZbeguYRY0QKW2x4Wki7mEE&#10;xP1VdA9zdm1rm2smiTYMic01u2uOp1lR6c9/8X0/9us00x66f+1rfyezCdA9EYKxRF46WqmA5bJf&#10;kJ4lKdzj2zWOxtohJFXeLTE9dhXTmGeNzjx5NPC4dAlTbBieyigIcps2zkw8QAvm4Bgr0r8HNJpa&#10;DVdAO0AddJSbzA91pwLTthi44YrBdN1F/Z2TuNL6zLSOS/mxMtZe+AmPrZRKW6BvG5w6aEPwNFnn&#10;Av4uTPTDaLQaiIFwHa7ECfwi78MrrDZjNMmJjBMfQmDEVocG8rQV8Fy3vc1ZQSpKLwNTvLui4PoP&#10;i8sCUSJaZR0mbLIqUHBuW4fjHKl0qYFgRFUQPSlhsJdKx2PFZlvMUY/vJYQxIj7lBzajs/7yLKGj&#10;sKDo99vQKWWCj86KNTFLSMf+Wn9YF7l+BX6uXDi7zrhw/dbZfhW4N78hprBUYNLqqDal7j0MDpwW&#10;UiuzzKVNu9cUG0CrzTpByVQvGgzLoyKKFV0dQyk1G74zfV8P4R1ubV22J/vBg+R7lNSw7VzOK3Wg&#10;B7SEc9t2/aY9zcoaMoiTAJI4R9ygJg3lTrVPXHsZaO6QWUg/92h0dT2JpuBByXqsdqTeZA9FI+Xs&#10;KwnJCaexdV3h/f093w3/jJZFBHBeOri8xq4RJ5raCnd8Km8y9qIQ3ojZeNeMe+kqmtBsHjcmrTDN&#10;jJ8DYy9MP4PWDskFnz++gS01nm+GdUheq39vpFO1fSX78Bo1QPV2mxYrsaCGpQ+dGomkqSOWF7aX&#10;lvDMUnMZl69sMSiSk2hWCuJUFjXHR5w698Be/eKIgwowXCidtMbRyTzIxXQKYk/7rMTtVlFhEc+w&#10;jJ1LhvQS4a7I5MOHDHQnNeLXWd/QWoFv4Q7VdexlT09jsvwaPadZwVOQJnCBsDTSioR8LmeEzzJa&#10;rCY2MUSRvmOd2Y6ZYD2W8I96qnYw5QW0X5kOsqiqx9Z+CXYZAaOvuXXrljjUPDi/QcxqgTkjtvaX&#10;v/t/+vWbaS311737hVt39+wO8nQJaJTdiMXhTI1MaxMCh7X5nXYvmHwoX1SKicnkOisBmluerkIZ&#10;tbZTy+Qj/feOvNqmDdn3yxkm7MpChcpnOc2FWSbhtoqZ7ifNAU/U3x5ugxsr8M7w1p1hlJrQizT/&#10;moiwzVx27LeaVvgz2QCvoG1qNWmy5bN03lZXaSSDqFrMXEg2ixi7hAeCRwnql69sqnxm6kDBbZvM&#10;13nsPrApScESZSjyyub2DoeV1dFaRTrBV21c2cSQ1BJhIwMvRra/Fg1Fq4nTd3au1mED7oTZqsLm&#10;hpMtxGrVFuAveyeVrSaiGnvNLHnqyCzgPP453p7/NjGvY4n1NFfsMk8TsYlNCLNgqU8ebe9sq7rn&#10;GJEg4aInoVc6oS45bNs40RTeXOHq1WuTFVk/XGOKCtySKzIFzQ15uEx9pofFaEtnqMkwODIkysYk&#10;BFq5yVKYi86nSD20x8991X6Q3cExlI/dlQspcGrv3eNJcT0URTDA9PuwuipvEGajokX2Zupj7Blk&#10;iXezTcoMRn0JHplPudTEMN0SbGJDbodMRl3uJ/egD2KRU+st5F3QXllJZyi2CIn34LUhTkHjp0BN&#10;kgC08Egwr3uWP70Ri3XJtrggKhf7cCfoyRMHCZqA+/98xlmSoU3oSwyipIFfnLDRb1p4gx14fpeh&#10;ZZXCpjDAnZpPIDKDt8iecpZlfht+ZCLNBd1dEEL4JkbeBLTIPXTFxuB5OsYjgIckyHxQyPS8P1PQ&#10;LAyIY9RXkiHACs3mm+fr0YsuDQRXW4NnC6cWodjWG/4tHFobxGNvVAil2nggO0E3z1cjwBsjFVlx&#10;XedNKhENzGqkh3kdwnKrJoLrESbV9/EEMee/CKGKcqor4kSV4hrh1uJOkmh8M5/CacJq8Xs+FTxQ&#10;Sob6M8koGtniT3fvXDM2kyvhxWqxEScZj1vIUf9E+s0FqHvqBBRHs0hc/F/6zv/xN2SmtdT/wb/3&#10;f//7P/4TaMzg7Mp9yTUcfyylEOSRXmeBGnkwoOU8eOKsvd1dfVqmk6eVTM8pykQi5OlvOaxS0rQN&#10;QUXoa1tXtkQeKVwYdVNrFM+aWKFQUUYDt4H5Yk3uIUIqP9EMgwCHv09LBTCTtOxD1DYIpiRTT7P/&#10;mCezCmMT8AR1LNX4508AiMubuGieEC35+nn7RzYn42azYrVdUyZ6Am8R+4g/WujjzMOO9KmKUUhw&#10;sL8QzdLC0vrQeKLH8LQJVUidaBLkRegeQVLUMOoqhC/I2bwvYyCQDe1d2KXySRqA7NR444kuU4E2&#10;puiTcc5DuNd+wiYGLETTC3FF5vny+vBWA40AWL+y3bogmPl6Nbad7d0OddUWlLrWpiF8UvXG2YNc&#10;Ib/Gw+PhsqWhgLCy48s4bhMZsQghdCj/6ba5H86tBToUNi4D7yCKyyODzUo7Ps0LMfbcAeLREUWo&#10;tDgjuAO7bkvkwcGIcyn5dP4i/l8WOfQpK3JGShSl8ShkSDghngsKHl94+XPAk7QvPXHj+r0jCLK0&#10;cB5i/2zbod3RgZMP2VysQwy5VQLjmiqN3Le2dngZfxummom5c1Epokg8gU9cP8o5+KB7d+7yUB0n&#10;trIGRI9bYnHUNkVforNQ1mfVDFiWhVQX7fh46/IVnoGhXPAF0Tin3AOQPJPtiKVJxi6xJDs7M7bG&#10;CJft5+hSVfB14/wKR40/QSMBEkOhhGl4inb6gfzqONW5z7ZPUVf3Y1nevOc+p2sf5bWLl/Bw4LVM&#10;epYLnNBK4BJ1JocSyGJEMI/nTlzlvlKJVLSDGzik2eSKKT8cQVkQdiM3S8Ycgg79K9vbPAI+LmjO&#10;PBobzQpruI/pAju8tK7odjCu7so8WEboUnYzjBgRLilYFuRDDddg2Y8d5HyJ8iNFYiVAQRWatlkr&#10;W+TYKBZCVgh0K6s4A2T38P49Ms5Caef8+hrbm8d7kbGYETKhnJ+htiibZRaNb0ZkUl3LckgNBIY4&#10;7Iylm9YI09CJzTOUTe4uIFQuJp9/Y+dqGwblFkmfWEmvUC0Y/D1xvf5c7XXbmE9/E2ZaS/3/+x+/&#10;c3tl5Z1ve9vzb37Oln5UaZLltgU8OXwbzCc3ZwYV1rmaY0eU1qZN2AXh0VblxvlrErJn9FYRyGjc&#10;pYsq76DjzWODjCPF6CLbjA6Y6yOyP7oAWREidUgu80HSXOpIhYMllVXvjPzbJpfO3hLBrBasvUMW&#10;B2og4NhgfLVFGJ47Mu6YfE1AVvyO/4WK5/9ZuarrFHhkSV4musqcyXTQtMm4Ao++dOlKJRQNqKI6&#10;KG8RuVyRMqH2HiGAusNptiHuwY4jkAmRnUDDDrQmDTeCRMwHJJEP7/CYNWc6HBeV5i8xIVUgjiKB&#10;vKJeJDMVU4H/pBYIX1y9HqkOou49GrLtYohmAC/Y3hhW/YImg4vnEar2V00XrEN4B2tovfchoc7U&#10;GFj2aaFMVyh1zQy9lrQ8lAPMbfLG7GjWvWjRwoaCLTUg82P3OopXtH7qJmEhQaSzGOP78KhiCnKT&#10;/K6BUo+PT2ELadGP7hMVD4/Y91QUQXCCDf76awx6vkUPKjnm9RvXn376Kd6Nnmb6yWtEoWcWAid6&#10;0+c4g0Btzfw8fcC4z4ePWI2rO8wkvcQ4Ju4KWg4W9/KW+0fWwCp3pNB7IN4ledwH9MTs8tFWuaUE&#10;AqugE+R4TL7H29KQ0j6Ud8wGMJphB9NftLU58oT8t31lSydUEmnsxltskgSYrRuIiY1MkJcwU4ml&#10;umSKD1sjmQIBdluIvv2ITKPNncaH/FiBWZkjtZt6mg4MqM0kEM9DXs76sNSOCFDYCwqC1LiuoI5i&#10;n9T9BzaINnJv+us80VUv9NCdYFARPpqXsd/I1MJSRJUJNDGXGDtWnbTBMsHp6c4W9qOSXW23XOBZ&#10;JVC0AWdgVal0U/9b5x73ywblJmvFsquwlFq/xeUd7KPQROlURS3D6gbXckbYIl7kxUtkVNGBabmA&#10;CeFYwVl2nCUHkN012gAqYJS7cFyNRcj1JZ6LQ9gtrR5JuOWUKQdKnqFFhcbiS62MeYmhuFoag1+T&#10;SvrcwfXJKooUfVuTVz0oF4y5w/KrbWBxSW2/vLjysCzRT//yx36jAbWW+j/8i//PF37HV+w80KG+&#10;+vmX79/bl4dksdpnY3SvdEmY55RHIbef8YilgjULhHutNGRmZMREDHucDqxRAJ78dG8XJopkLIwA&#10;0DMLbCO8r7auR0TI4zd1SVrMD1NzJ1hAjc2L0qHpkhIhpd/XUolU3l6sNr9lJT9d05w2Lqduwm2g&#10;K16rWHeKllztpO09CYsqA1XXQYDDpFFNQDwmGH0ZiC9LsL1waZPDgX31dMAyRsSDB2+LsFhNltot&#10;buhky6wwUHWgGKwBCHqLyD3G1DHIZaM7HJKOPnV7+DzcVIqtqO1IdbC6jLMxPIR1JJmPcG9yQBh1&#10;vi5xd5Yd9BbjAjbA+16/fm1oDE2QkLTJjWAzNJjmrTavUyISI6ouNlmnsZjWO+QKd5IYU7marF7q&#10;eBrNmiwU4limI5KOK5iguEHQ58wHLpe6556BXpLqobQFGBouE8/a/x1IXpMwCABaw0384ad2iIli&#10;CwcRhaE1SPZw6+btu7vKsT/15JNvectbFDyqN4o1x15oZO13d2okr7GRhxETtepeOAetCdOKT5WM&#10;yOtxy9wjXJaJrEXkKZ+U/B7dO9q9eweJqCl7EGeVGVmYdiFiU3Y7S5kR4Q/fuR3FSqMWMH0iPCxz&#10;kSEGiDmvjDIRb6Del6EwaeuCIzuZAVZZut4DF7gsQgq67gyNAcfwcDVxWKLIkZW13Gbhp0KudjMM&#10;6p0OgXJ9qmlLQcZY8/4m9TbxKkTM2+sp9T6eapCfqJlAHJrOZgRFyT05BVTzwmJhclLsJTlPBn41&#10;XNiuNwNMRZrEuoKNNY7GB9g+qcTrQPmCosOa1+TprSXap9AkFcoqqMG15BzwBx2VX2Zylp3kzDsT&#10;J9qYqYYhn4M0+CzsBqIIlmN1W+JoFopLK0kp2P6pPqxzzPj1yvOQCmz4wuzwcHlntpx01YTfes4Z&#10;hzNCiKGx0g6BTk3oAcrIFusOne1g1aCfm6I5EBy3VJe/mKSxV/2TASYWt//zv/WDjk74jX+t/0f/&#10;0X/8//5//Xuv/eqvfu4zn77z+s00LlahUk4wpUNXg8qqHU/Ihku3eMMsfMEJl4WTiRQlMWPSYb4U&#10;ibYL1J2hO7WQuBBviSkKZFc2N7ertLp+EoAEgpHLUTGjGNOHxyrwDqy4wheUilhWABOkUswx5QiJ&#10;07mclnrZZyza8JolLUk7vQg4wV2oLoj3vqiyLR9nSVAdEgNgQFU+DZgFe4oqT24Wo5wCA0EHb3bp&#10;soZYxyp+SFA++lDTG8OjnUIoR4fb4t1kUNXgNB5YcC/8lzdJUJPFNUDNXikzQB0Sb5tdgOko2y+m&#10;Wh1Gq5Vnld0CRFNN6drVazRtCE+rMnru3v4B8SiRII2glNFU7EsvieXwzzp9+MQh7Q29aUgRiW2F&#10;H8Mto+fFUSYNYyx7HaBgOJGT1tBvw0EgTNDFDg+9aSPce3GfrS6cbDf2MUzB+3YA2Y8g8MfF6CjS&#10;dLaMU+EiBMF25OFszTKiwDn6+phbbPTrN2+LRcqKXX/DG97w7JufZeyWqb0DEy7iVMzZwbKVgXSo&#10;QkfV6ifvwAlVzxbOWcxRTXOxALGtOAZ8LO0sdRSzQ3YawaNTCADxNzdZDXWewq8ztifEMfyDuuj+&#10;7j73ohusxyTdBu2TYS/tJ7IRBOaB2kDTI72qXDxVSu7RY5/4YqCQ50hKJcB2kz/TvdGZjYE4c2ZO&#10;S4j15SZ0B4LRd0I8O+VM6as4LTAkcDWNOmnLYE5DDQyvN2oYDrh9OgLW3rhBWVxJHIZIXuGnbagQ&#10;scIENLsxC8Gm4ZHwjDe3TUoKzOSq20zv65QZ0CxOR4m5m4wsP4LPil8wmsPTtSi9J+1Qj0H4DqGp&#10;z6WYwAWutuH2cZwT4Zw3wjM1TKM8BP6+fl4+ZCJovNsAx6QhdKvzoTZS1gAzPQRGALIJeFbeYfin&#10;NE1M1tnj0AME8TF/9WQCOlwHL8ttyfV0rRosN08HsNNo071t0kC5QqsCjwvAsPpTeZvpQvOZHv03&#10;3/NDB78pM+1qcw3//d/4nj/9e78adQXM4fWdK5sQyWLXTTGKrVZdS7swVcTQCA8w90JuGXHVxraJ&#10;lWI2rzN+rS4DGGYGioEeVho8Gz1VHiRbuUgO3INUSPhCeMQCgtVntqZKKw0e5Ag9uu/zLuq8ZLUK&#10;48UhCajTmei7/EVPFb7ztEE7gFGMfef1lqGtxYmuEERLhjemcFfJ/KkSgpjv5paUbKWiuJvNEJlL&#10;6xcvx+qzCOkBrodTnKHhjQXjCeVYbqVAcR6xTS7Dw1kje9nkMjywqYJC0mwv5UZNkfDtOgSe67RZ&#10;VHpC2cLJwpReAiEcMkM6F+3wHNm8igptYsNh+JsyVR9hyABwsdpYXnsgGzO/cUXlVWPJtqOInktn&#10;UJluTgN5Y453a0V1GlCDEu3rGkQR5pORkph28DI+aPri2DnJ6FMJtFY0U+21L475OEfDNmcDLYFo&#10;JGpULo2FFX+8MGd8qGknjIC9iJhlpJMKSu1s4s9hKZeuA0tfu/bkkze4/VlV2Eo8QXvZi27YJLh3&#10;OS5MnWpyKE8UDnhVK0dlqTFCiH7vQDOoTJh8O0BYcyMlm1U0HKPMs0eqkMlMWv9JI1wQlFfvcShG&#10;6M4gWnWeyw5esetC5gCuTw10wN+CfbWiFDdX8jSOs8gQ98WS8uw4ur25ck4lSRvesHSCECfFVUxO&#10;LcHVDkOCQnwg+YSmUFZkQyUDl64x7foTjsOEhC2v+lihLtMOBg4w+AbPX5dcVXTM9CTQ8mRUQzRB&#10;FGGTCwEF0xETfJCsdpYNfU7CI66fcR/2SQlzsnkBfpRkoWjG2EAECRQEHkF/N38YkZ2cASTmr/wK&#10;D3Fq1OJwMwBobX1r4worzrYhoOfWWYzBIUd1R4Snltd2mbbIEijhiDEfyn76ME63xQaXxQQW6ISn&#10;GVjcAFxduNx/VuTS+Us8Vhf8LEPip152hBmpWdxaYQ2/Kx/eEXEOcloKod66p3BMNvwK5UHTHSqd&#10;9VxwOJL/tvkOUIIS3t/+29//uaWT6TceUY+lvnt3j7zn+e2N/T24eoCVymBi6NKEVhbLRTdlcBio&#10;nccXUUXhMCLzhgkQtSAMIegCRhw8xy4DSc2yAnrwFpfMKJHWtspPAUMoc3i4PE59rIOsTA7VPauj&#10;zIGkcmJWDpF1wKM6NREw2GGjWHDhOSQr6TBuWGrcNc3c6NnoD9Jr5iCjwgNiN8EIb82TZTUxZJqV&#10;mZMrgekBQQ0YG8BXCvcOaoOVBt6CwI8Os/3HU+wsmd6CpUBtnFzJ2B9Z5yQTJzxUB6fBUQZ0SYiy&#10;F+Ue2V/K4MtFqXWigPp03Nbmu50xtj0vI7pEH2eOMLaOcgon1QGcScIaQHHX9dFSZry2c1U/ig3K&#10;CALmMUjQtC5So7m3w+KFIIR3uCITTwghfGwTrR5aseFK6cy2kFsnNOi2tZYucihrjrgvl9IfmABR&#10;StI1SuwpudMgqRuJGpfaGhzLoanS3scbWNucjk2aoYI+ZriUono1I4D22qJsDG5PEBXFJ598AriM&#10;J4+pff3mzTu7d7kXYa5yLc00ec+UUlZW7u6iuhfvRbk9xZ54mnwuToUF5RqSjVYVgHUghGZBKlsZ&#10;sQbPUA6xKQYzrRcnba/1gQiOJZJfNCr+0PDD6oZhUzO0gg97d1UOKoEjQDi/y7foU8ekcaKsj9d5&#10;+bgqFW1Y2Fl8KS4swBf3DCHMdm0kE2zt877m+Kw3+YWAAJpNX1wkjyTAxMWHR+SWTjPaObzogx/e&#10;x+CVkroYKR0pVsUOoYeHb2BhE19WnYPfUrGUAdPyESvpWaF31+PX8SwbV7Z17esrWzs7aKvx4+i2&#10;VgXBGcwd1VlMGrcOtXK46MYOo/OOsCesGNa/cabUckV7uR7uYrhkcA35dQgFPOIYeJ4GSiWYGttk&#10;8nzsfxwv78/Fa1vBEAGv0yNia3HzalFhLu26FOhbZj6E/yjrxtg5pMqaSGLJh5ohs2l43G1UPtJW&#10;O2vmtoO5bxH+rf+rJCZFgcJkbm1pfCUbu3eAsZmbNULByilKvkF5k1OEBUex5wMf/ODPfv72b8ZC&#10;n/3ODDhe+YWPfPLr3/zEo/v7wFGmro20s7jplpbT3mQEYWtMqyy96LSlM+1yGw5V+0zSFxH3TTbZ&#10;vQPwTZkh/B6DQtwK9+4RchJq8S2MhW9yTkU9kplNRiAf2yE2fRMGj1evU/RXcxZFmH3mh+FyL6Fh&#10;reaGX3WFOwHa0VmDDAzX2GVkL5Iyy+c1P5J0Y533lGBkE8eLYmCMWv01QQEEA/wHYvz3H1LDmN6T&#10;K+zHnas2pQIFVpZLt3UVn6QA7BWGyz1SSTX0hNgbEyOYTnzE0LIkIxSxC+flPXiZAf60CNZcQPXM&#10;zuNKSJg6jhleiBdwutlMnDEbQKim+wCAHWif8R2qcDQiMqJSvYQyoJ988kkyGfwrdpbr0Roa+NjS&#10;MhF6U1kxQAygszlfg5B0vTq0RB98Ni45RG8gez6VLXtBUKE6eKmlSZxMhlOWpi4165YmjA/sBuLo&#10;cnsq95N/VFUm5n3qDU/X3ebAKn5dHC3Eh4CI39VnawWsB4DxADdbATuRVCdGw3idCzS/MPRPqmWY&#10;GyoF1vh2SCycVa+gsIGb8VHS406714opOL62xl5DD6S5UNbe8NlbO9tlw9LhE4ylaLZOwD49Mt6+&#10;Rsm/OzA7jpfGyqFIyhxTALm8ucl71lQJw+HkxvUbrvEwgvVYco1ZVh3y2jpDZDTQ1QnZLVODMege&#10;olikfn2eAkuS/yfLnq85bvW+avqIhWH/KSlVLdjBMZArLBSpi8Jl8yDy3ys3rl8P8LHR3DeqdZb/&#10;JW8TViNP2oC6x0zMFcyKVVed/THLCpwnKKc0jNx/Lufq1hZ3TTmUTwef5YGz//kToTuoIRLwAake&#10;WbcnOeCbPKkGjTvnbPMyQa2Cn3ihuS8ICJQNbA3vzpHeZG+DYBR905rwcBeaaSi/IRr2whR0kSvg&#10;loN71nDQeBqWHCFYTH/Z2sVNbIrUBm0NKIkr45A/meybKKw2BBJ8iEfGNXD0sFyWSZM5wiCwDaQS&#10;grkdWSt2h3DEyrYNGeWfmAUizY1qgaWIOuaNEW1TcPSzdM+cvcroo4K7yuQpQyoeDXrrf/MnfvH/&#10;iJn28T3eG3//Qx//tne+ZQeQTi1XvaWAV0GibQw6+XPXrjors5qDRFGb62I1WiY6G22QpIaelFZH&#10;4iDqXfyujrXvToLD5kbFykyBXz5ie+G64kKGwW1v70Db5tnw6fv3LGcRIGNLCKUhurILMSCUUbg8&#10;ujZjE01r8kXBagCW1TUE7i2+WcncxSThITSp+Eny69h7VkgeAeMaXDchytqCYR3xNTrFDU8jBOM7&#10;hG1WjRgR65xATWWIp7/En4i4W92Mfj849W7Twdknhg9cpHiR2lPFaArRTsY3ff9aaRs77U62jajD&#10;xn6rsr9GnZA/md0Hy8Ee2TYcBbx6Ezz81pvFzbV07AkSFakYpsCr8iIs2RMFLLQqYWhzPW5IzUZ1&#10;tzcoEI2HK8mtt5i1IvQfKL/ZlQ3figNr0bCpoCwmGad2oXlO03puZtBYjWVUh4gED9F5U9PlYaQL&#10;Ocw5TJ7b6cCuNjxaZTMDBV+1X6W69ErCIo+XJkCxRo53BAw3JFvrzq1bsskg6oHn8JWirPFclCyT&#10;hWTBd9G33tsndAKj4blzyIiva+6n4OaC8kkzfESHlIaRbkEow/7p0CoGUh8hscYFD7LMJ4ZxHSOL&#10;yhQn4BseKzs58BaCl+15g11aEiSot0B8AoQ1N94ENcuw6ga7YlJU2YugQJghq1IyoIVlUfXGRCIv&#10;xwnBqnL4p86Mt8AC+ywuOrCGo8H9+xQewnnhS8HAcGoJabBrhtWLXwQeQvDpgEYkxq3ycDs1DivE&#10;NsmPdBzlqNDwlO/s7vpxQPnqxugPvZiGG+hLuBdASWcANsCXSZgYwVJM9jMXQxOQ50LZcbphoeuw&#10;J0kozQgxuBUkpBt0Ni/C7bHa0Z7mvblBvQWXGm7Ft4pazsOzsdir5IuSquwuiGQIpXJhvK3Jls3S&#10;Dx3jWy2E8OWurGLXMqo9IbzVSAHx5NiYdsgq7t7dRUyVB6ops0Jj6//8nds3288H8MxQWOaTWCNl&#10;Sxme0Jx7fBJ5ZDqmHlLrcz57rTc7+b/6H37oN1dF/FLjPgDyF7/+2p//wzu6Mrkpg6bpcR3VwyAc&#10;eq4Wgsc8AErFo5LFP80K62jQ5BWFceTtNn60+tKnX0S+UppWTa7qLa+uXr+6g0Yl4QrleStbcu0f&#10;EelwKcQtZqn3D1995RXOgO1csHq1VvdoxSOPouyFw5B9Tfs1A+ErhfFnWzQZl4IIpVZ9QCZ6165d&#10;446u7WyXaN7nQ/k5pwVCNCdwZpISvrGtVa8uEW7oWf0n9v+YippdGt15pIkdPNKRoD3hp6fcjsLz&#10;MtU8z7KH5bYk0IPFYfSqU1RM11y9VMWwv6wieVdCH2L2RhPm7FpDgmhO4CgwmC2a6no5XCc3qus7&#10;9YMMG5cOWt7VF2C71Rv1zFtvMVrUP1n684EKjhuYB/+44GYMOL923twO+CQYV4OxvWULd4XV/DoY&#10;sU/cAH8Np15oaRiLUREFEvl1x7hRIxjgjLikjDJZl5+S0Z7PxSRZ2Jn7mg9irWZH8eeidKyYnMqo&#10;BqSQJotGWQH+6SiQR494uOb7UhcayBBobuMv2EdKxPJK5cMJQKiwbCEG0FZ1i89/7gtcCMZuXlZG&#10;1pEIVjL5Xznllkk5LMnYpKac0xxpwj73oQN6jh4yWbfi5xAboG/q7Kq7DKvPIDH3OofF7VeaMtqq&#10;pM+8If9EuNlXhhF57Dk/zX5jcfwz0k4lBxUFBBAePdze3G5HGRG4whUczAd4jgfSuvfvyjsU5CVH&#10;guqL2vjWpvb0oQMW+BSRzIQSU0NzH06INuQu68wVZ+bC5NECSTM7RlSt/qzjeRzLyNMpd6RiKOVf&#10;m+5XKJzQEFL4bptaqz3IhrE1fJmfHROHKTMJUj0gD7fMzfF6HbyLO4Q/nSo7zR3SsIaxj4mOmq6R&#10;vJQLLcQY/jk7CsFyZXtFVdyp/O/Y0FltP7cP4p98ebPdy3y/o60c8cAM/MvnayTuzpxtbLVZw+4N&#10;dT2H/+33/wZaxr/EEv+zf/1iTD0/+f4PfOw73vduS/OwyUaVxh23MG88sXVbFecCdIpCDLXI5ZvY&#10;qia67mPlvV/5u577c3/2nS+8cOuznxW6IqhUSy/kXiyYIqSKjmA66rzIrBjOcUeZ2WIupKCK1UJH&#10;sjoQj9PFf2zBwT3qV0B5g1R6g2M0W5yIKV63/DC+A2GAupddi5SGCM24uTitvrVz2Kq5pzUaktto&#10;xM4bGQMmwE7c0TiOHCYoFPt7BnjP4+wMRs302qutZaeGWWmwrFEWlbOkno6leyGTzTu7P4I9NXn0&#10;DSr8FOa/9IsbJ2ojkrky1kiDkNiN4H3GL5iUDcEop2WVJpRc4RRnY1o5cqE8qL5bRoR7HF0exQNi&#10;AFoxrdVbflp3Edg/pcth79d1NvoGXEjcNQ0x1o+TH5HPGi0fQZ7A5c1nmRhKZZEUxC8MxCsycCbn&#10;lImUaTT7sLPtgvN3c8mzs8SzGmhlooE5fsNsAdKJJ6M95DSxR+3gn/HzQ22Ocyki6yeZHzmnYp+H&#10;qISoJZWs1PgV8dayE2/f16q/aCiQh+iRWZHmoeDm8P737/l8ybgnyrmwMYd5OQv2F7GvgH2EaGM7&#10;RVPx7txvipdMpj/qgC5OZrHfc6zlHDpB/ziRNbzI3/C7jYLte4qV5h2H623LCWttJfn0hFPAIdHk&#10;qnHomBDM3HyQOXSfmvuhu2ixU/zTeCW1P09W/KXxFnyKkooQnNJB00u1rBO78P6S0s6+pO0me843&#10;+FznAISST4+PLl8dMR+9RdcRNQrk0VxaXnSj8FNnBJLDGe5YH5wnxbbCqoxbtcpnT3V80/S2LNoX&#10;jmiZ4xfpEqp4xuez3U8Qo6t3y9Ucx18GgRnDDWApgOPyBkhl97E/1jUTfB5LPY9ML+mcMP3Kf/W9&#10;P5gi6m/B1z9rqXnL7/0nH/mTX/3uKGJS2fMbSU9MLObmc5+zZYGseWbgFXYoLC5Fv8qXeMmjk7e9&#10;7e3rzz+/9sQTb96+CgPjzu3XDUnJISr6cYzzmo84V/wpWOmoI3eMBV0VHTu8qmgVcVTWNzkiclSf&#10;gUqRreolvnRlNK6XcTDON4undYlE9Qg8mK6HCV4capsh5Q7STaGkbn2Wi5gEgt3O58dESAQJGXJ4&#10;JHVJ8aREVAmFaB0uRFJRc8x0T3QOHpcKGt45rMNFBo2VLXZEkDFU1uCUAhAtTpDBPM1kvOtUbOit&#10;TIEljnHLU6pzo2djeJkxzuqJuGFhkSYiFQhtgHQY78Ct06xe76bBCBrRYqKJFKwmabtk8irUop/T&#10;9o0SUxAEDys9ABMbw3AFC89Y1al9elbHYnb7dtdPcME5Ht/Gb1VqH+9VR7WOSnqc9atqR93Wsg4T&#10;Dc2bzN+n9OSj0xAvHCEi6EgCfbNxrhxR7yTOkgmrHAanGPE9CT/M16AVkNh5REVWmO2yS5ILlDkZ&#10;pKzPmDA4JV8QSWamfev8mIwHDcu9o6wEoWbbBJjCiY4yzDS7ODI8B4pjAFBk4tbi4ywtaj6unvqO&#10;2pU52BoC7QlMKiHsRaIkfjArEPjkl/5JlM4JHj0746fo/PmkI1t2a+v1S/9RyIO/ATyAugOSa8OX&#10;W5vFcaFxxs73yToHdXpfbbrMYHbNbNbibNETgU5dzLNzWOrB8A0oatD3m+1qH9NZG9ycjp7InGaf&#10;84ADGWpmCquOMrFF7JdlhIg3acDqtAK3hqvt50Y9IHfhXMrlYHH5KCiS/FCQGLctPC0APWXmx19D&#10;iNe4a6pEWMa2ehO5NGh5KcJH9q9Ph4vxwqKHj+H2Y01Z5KHOO/cphFvWslxGQxuzUn7rv/4bf+fw&#10;t8hMaxz+GfRjjP/bvukPveHwlpYglrkB6EWJolbwACqq0BQEqbppItk16w+NqWbijnM5wQff+MQN&#10;rdFbnmUCGu29k1Zw+J3rk7RIz8xZdwbvco+cFGn4BiOVdE+MRW/B29JIrtXTgjOuG1xlXB8FsSRB&#10;bMl3HVWisZnbTktiYhpVfNJwCU4dOKLuEluAgLquvHSLDM2KN5GeIOSfrYH2tJt1dDItpLpXM+LZ&#10;ZV1IFvOxlZlNzD8lZmUKyxxStuJ40AtiopAsEcLZWCicU6FKCPAikTGbA6BHG9/z7hyx9+QaWzqY&#10;Fw5WcOGcg1riGQ7uoarGzE4bnpSjDEx72Z0+wfoZ+LNYT+faVl7yPp9pcivxiKejUlG97ldGs6SX&#10;DnN3ySP2rUCiZSm06Scu7q4dy+lOWjX09pupHvCevIOrbWxobMQtPHZ1HvIgA+EYHuT0lTn4KSmu&#10;wj8vt+J7izuCBIu9y49KSvESFczis6SX8V/HWLIpaCbJEAZOOsLpMYwOronaL7Qi5hAMWm3EEMLA&#10;+yyDycMfRGzDLhf3nDBWzSyGG/VzmATJUZX9qXUGQGoIhrqMVkcqZkpEx9Y3jkf5JJ9CJsNAlXrP&#10;Akn5Ixs09L7uc6OTpOyasTEKT5i2iX8LYD2tmlrCJscPGdWZfx4fO0vzmjVYBbys6PS8XE3gi6qO&#10;lq/bP5q4GVVqkXOY1H6Q82c68yEDI77H96XKfclX9+iTc9qVj7D5tnX8WsHLZGPjzGKJAmMvAhbX&#10;PaDmmnvsROWc2U7lvbJFfeJ4wXZ1wWw+vmXhJiZgsnIQQzxXIbNPN9Pkh3bmgCeBGO17PWVX7vkt&#10;qOG7LbVP1d1xdl/a59Gr7rzwz8FtKplMmZOkSny/M9Vy9vX+D/7KmNPfkq9f21L/5M/87Pt+z+/e&#10;OZZXOLnePKYxTB7RheuWeqTVCSuhlqhNhfRyjGHFiL/y6quf/cj/dvrqq1fpK93Zubaxceu1LyAT&#10;YXVlE8KyD3tAscJ03SYbjT4xOgowxMAjZFguhygpEzZpWLDtyvUliKuTcUa7E1o1AhFH8kCIlspJ&#10;K8ewZ7ZOQeUQU9fZZWx6Z/EZWEm4luNJdUgfU0TZ2Bq7tNCvSZ3d9y/44Wnx0ZwW/jWA76TS/DfO&#10;W0eV+RZD9g3MGy3lFcpKc4PU4V5I7qCK4MjipNzSB/VVFBl5Ni89zx4Mjk0p9Ab3iDTkYnOqRi3v&#10;DDTgb+xuh8IQsbq8AN7JYdeVEMNSYkMmdfZZw3fiPxlEaIWyrIW6vHfBUgp/C5Cnhchc1pUQ0l2M&#10;aTiiPqJcde9QeQTBeG8/GKrbTjd1/GJpqYznx2mj3dgdqTld4/bmgzLIS2q5oLG+CU9QvGteOcK2&#10;ZUPeBR8mdzpmmHbQkCe/2/gZH/HJCY34vLcEZYgEkf9yVMzHk9qR11Hvm7+oS4Nbqgd1ro1NwwFm&#10;ch5Gh7cCl1vmk7CgVmPWIRlwm8Pr4C9eoExBOblgQu2OhevBdbPBRxPYW1gXAzEUAFBuwgOHim0y&#10;zsM2wgi7xCsJN0pRZTeGzAo/crtSd0pe8RBOt9mki++EbkPlHin0N+phyUXoIbTp2ZOgtJCHSwFE&#10;t1yQkc9buxqKEhRGDDARs49JTqUvK+p1k+il0gKcp8Y+5W3bMKbJWGFKnUGmatgCM8yeJyOxtT1V&#10;4RiKdGl70MrsIcsqg6MuYI9DI95D5T+Qips3b8Y11JJwX1Wn6wmEmbdMzFmO5xCZJkvjBfxjjsP0&#10;djrpsV1hEcjk2kM//2TJjC+lDMn3b+KS574T1I4oUZ+dwAezQf7yd/3d3xID/fhNfm1LzY/f/wu/&#10;9Ee++r1XeOSp0LI1UIqpSycU0ickQCyRINk8s06sUtcrFoknPEUQ6wrY5d3dO/uvvnqd6WcHB1/4&#10;/Mu8eFSs5uzZ4McYcpaMp6QyXQMjlMr0U+zbkxZDk5gBdY+nvlgZrS7KaCMIdDX323zKoW1ilFhg&#10;hbvY4thSxaEvObIC+Ju08eKF4VCblvKy+J5mPZmpifs9z40NGwjMraBREqzkCc3Dhttk/l5tc9ma&#10;S7kpfrGhihhxsOLA4zBAslqWA3v27rdsRPo0RrUWgwRA5iEtdeSVFXYkOvoul5HyOVzdxqajmnEq&#10;ljytGUQEVr7AkMFQXGzFXJcb7xkZNYxlZCE5xBx2Hid35XTblPu5CxwK3G0vS11yySrjfrjskQC0&#10;wZcKGFGq95isszRN96svIzY0Sf9i5pkIfmWuRUcvAGGwIZ+m9rEEzrHls7bLdzQgwqxir2HTA/5G&#10;CtSCC1P2sZw+DYdBjVbe9F67JnQw2a74ScgFrzaIndIuYjrSLOWEzGN1fSYSUwUXfR/J64MFzVUZ&#10;sha6L3F94wUiv/kdCV3q5urbx0aPl9W+rQ0eGi6lXo3UUb2diCtMR3HqMdOu8PHxpSt2Lcp5t6Gn&#10;yopby/xyFtOWqDy0MMjYpkURP/1lhn/TdqvYtzeD78Gmh8yorjf5PoZnPmsCJr5SadHY5bH0Z/q9&#10;pQlldO/MCTgpHQSLn3oUV3bx3/yiB7asP81t9yCmTfWPsxkgnFUDagtaMnpnqJ6pTLdwAJ9aDfR6&#10;cLSYhb2whE127XYhQNFEpBzQE3d7+Jr83OztimfWukzd+MW8jr1IfUTP0Rvmo7kj7JWFF81LU+nE&#10;P8h17JVdOm6sP9s0VMvLhO16L0FRdeWWj+V7bBK80X/yP/zgb62ZHuf0v/ueP/f5W//aC28SLoJU&#10;2HT4STqCMdFUNOrzPCjb5EbK+0KRMVqsknYCe9mhZyd0VUC22UP5rEcLc1YNIfm5zN6OQG0y1ZeJ&#10;tzbC/U2kIKkLu+XcTAY4uTH5PXWHtReSgtX02tq0+pcqzSCbCSkaJDuT7fghsi5g1hhovIuywVBH&#10;O3iwJtgRnW1POP/H6wJzeU5KNQ4ePSmSO6dzPkmGhTvUFdKDngKXPqzr1581r0uVkgm9PadevnB/&#10;k+VYJe7CSLFNbfq8tAnY8CIpqoyYY2IGmgRoRZs4cNPh1uxXImsXLXuUDXLXRr2ynmm8I7HDj7Dv&#10;YM4V3aFQnWw0Cklfsku1PpTbNucV8lKmo4R6IPX5qmagohi/1ow+L88qKGe+wNfBCER2ADhH0ofL&#10;wzytwgihWyJUrqkmho+mEuz7Z7NwKbMHKjPYd7/4yM6tVuwsyiac1E3G5uZL8xdgzQvUZfUZUWDI&#10;UTWCazgMCZl71sbfC1bwR6eaAzkHXmdQzBVgG0G+OV6yO9LAG/dgrlAyxaOMC212hfEZtW63rhqT&#10;ygL09E8RydYOwnrOGfCxxJbAJnyib9UEACKh6rRSwZUlsKN9StQKTFf7Xd5N1MPxWzLA2rpt+QRG&#10;zPNjLg0pllOpmB+Tmy7YTEjBpuSp20iwW+/olC9QnaSuYY06loFJhpMzGRSbf9DyUlg9Efbs+anc&#10;SGTPe3XwdefGUjVz8fdkwQ1lDMIXm+6qomYjn93eKOMh3gL+iedj6Myq1DqYQg4naa7zQVXVUN/C&#10;sr/l97B4pagzuaatRYlu6JIzj6SpghUFkQqOrx66oNuPmBldlXyBbFgrLUDuHzI+rzf84k3U5Lqo&#10;GhQntCXCZLEWLKNdTj6JpdAyK8mtfdeP/sR+nNrf2q9/kaUGhfjef/yr3/J73ndOvVI1TV2LqjHG&#10;oYh1kKcA+RF3lXjyI2IVvdAjGUX4MlX+jBhkEgfuIBtCHTIsoQdOX1xP5zxEItb08HA/JqbCe9h2&#10;/tzfvUvnlHRj9YkwCh4SghGk5AmCqKdtbe9wTLFuSbUZkAeHWeYagQ1sJ7VNusWQTauKrRDMlJ74&#10;gm0bqm40xPNpBH3TYQD7hB+ngqSDH3Fb3tyIw01oTYNny2OstxACrgpKXKmtvdUeBVgLqHh/9gEz&#10;tj1dMwMUG6d6klZLYzrk/IsKwqr6RkffA4VQOAmdOq95hHh4JSw9/oL2ApuPhYUIyn0RMhEjoxHL&#10;wtKFoBAw3RaQkZdRA7nYipcskY2FAJQEGuYt6zSpcsQU7TtWF4k2HHUQL54nsvbKaaLVC5pKT6nT&#10;Da0r9EiMz8OUGk04ztjU2DwH8A5p1pjhNTrzcGUZYt9dwJRSjNiaqKSdq647QMpE0JgYDuPUSCbK&#10;a+mcjkcipdqXGqquM0vDGoIHDUzVCeF1ACDGuTxo3PPxqvn+DKI0RcB2cGP3H9y69ToMkFHr5SNq&#10;ITlGBxkfLyl+ZZWgj7dzsvhFKEaQvg3VhUvvN8OQlgIoNOiJCyv74aNkIkxBH+/hvb39Ax6i9i7x&#10;CnEGc3z5XoS5Nhs1xJtysV723AVkqdjtW7A9Lm/qm2PsTHWrDWtliEQRxIYVhkVM7mBkoMWYOqcR&#10;O2YFvioHhDDQfXhGDWSVtHd9Oi9na9ImklYfs6ikVLFWCh035Ghre5v1ItfCitFlx0ra4zcskRYZ&#10;BrEG+hENnAeIUKCuQHwO5TQ/DTtQQJ3r5FBSa8Cu45w4WhwoTq1iquqFXZKpXj6n1pxRocAjxpid&#10;i5UdYDj5HZCrB/CmFYk4fkRDKHuHR8lxGzBHjGJVhp9ph8O1F4YSO4HVpyvaCmTpCM/F9iYMl6p4&#10;Nn5yxdJRbDunF9Td40KVQGgTxFvkJnIxEriFMvUB7gTsm1EN3DDjHn7l//Ndf/e3w0wbY/0LYurx&#10;CT/16S/8/re+wUC3gipbB1UEmrW4Ab7B/iBolVQeOcysDQY+hRyHTVjuo/GMCA67aTWvVtrkG/XJ&#10;Gn0BT9WnHIW1ueFszcH0z0rGmD+Oiu66FtugcOcws7g4A7azYpLQoo8O+Du9Cq5ys1xDAcP+sWLp&#10;YmPWpcQ7/00vQcIIhBdlzXJZwYtzkckDpfIYc2AjtPbsbXvf7XHnHNqgkf1dSK8qjmcgzOOQ0aph&#10;jEKfRzFWA+/MztjfO4DkbD8Ub3V0HwieVmm2FFuNJbiyoeJzWK4F8STn+DI+5q1r4/bW2F7PPvss&#10;/WA0rVxB6QJTRdve5SvG8o2prRWC5lI0uJkvbkjJxRiunqMV0/iF6Em+VL3NjkcsMOdumIqjdGht&#10;h0amF6XBKD0sYUCbjm/yani/IdprTK1ixTVn04Pvc/Bs3xLdLt+H1cpB4FkVdDr9XU1ONILlnybu&#10;p2Cxav80KvL6aSoZyUOeafG4Z0aLBusLjhAxOK1mncw5par6NGCR10/OYReVlQliyftEkU60UQCm&#10;d0viQ8vOfC+UC9fP3bmzy7MgqKdfnevvE4WS+BSePg+U+5bDVPxOGqjtI3vrNAsnJBItl0bjcv7K&#10;hn507osRB0buov5WUNQpJBBDX5fMvTmfrqm72ExE2e5cuzqR5WEXN7YgpWKuYYMaAKepT66U+xfi&#10;xluPqBPXwAPgL1whG2N6rNmgFIqIDXmrslccLfunVHB9nZfxu03jHOqb83EBu3euXbd85xgjkxij&#10;72IFbp+dNLoitmLfv+84kZLF2VrSKNU/UfBT6KgJkphjfor7Z0ualNC+SCLohmEBdAD8GnfP0wc9&#10;Tm/SuhHHjvXmpnhfDiynnagC82gFskaN4CN5StYz2HW2ywPZC74EFxtg6TgLn8fQV9iciqLRIUvt&#10;hVWHFD5q5I3TCswplnqWZqi6EZQavBT+z4fioAzFjrhLLFsWXfM1QSdv8Nd/5H9FMf23NpR+/G7/&#10;cksN4fTOjWe/9oYgNbuVx6O/AlpFxSrjMuoWo9HVJEbZYFw9N4GB5cy7dRJ1I9ze3LhiJ/7Zl6qJ&#10;XEtT71xB1Wz5BMtQGHssrFmwM3X4aATtGGdFjxbDGjAuSNwSnRmJVOm2lOldhZfZw1Jo7NiB4pYO&#10;mrcg76fCjRq1JKGOHdBzYjDccM2zaFaLu19jefFCYh3VWBInEfeIaR7o7HkNLZgiWNUwuyPT0S8K&#10;tmIjGZmFQnIITZ9TuqG4YIX9+pGl9ahLI9frqcjhcydDOozLaOmMK6dplzibj7AS6A1L9vR/zPpF&#10;PPxOo3jNgpwdRxOy2ojYPJPuer5DVqEb8ulocZjXjn0RoOD51jdDeC62i1ha0pRYFVmlSDKp7q/u&#10;WtLHrobawSQEdnDriU33LTkrj6lwggqosl+wqix7ZWFrOBFAhQ5BxsYtaeBCkwZe0GGcn5lk+sU8&#10;ZaVMwYkUOG1QpANoBuXBYqT3NUhXnW68AirhfiyRxJQDrG08MkXFjjvf6Ojhpz71Kf7JbuGjZZov&#10;UoJaPT5+Qvt7h2gD0cFxZW9/l39CKZerlzSucSVruIKwgyInbFQ08wQFGoU1lU1CmwXFTBJSNKCe&#10;1HQmDF/Mx6f7w5xnne9wPQSzQmYrK3v7+4IQWRHHMTwgt1TO0KTQKI/fJe6WZC2ajGwsHb8RpVju&#10;KbDMlHT2z70jNc6a8uHbsW1tdi3xV+tubXWLULcuGG4NszQfN/UYk6ozbVWkG532EhFovOPUsTS+&#10;jeyJ8DEUCxVFbGIgPUotmdUYSjsbgEsKcawCxFJ7cmx5ZYP5JqbvAqrVicSv3OS2EUlz8F75dCc7&#10;q+s/UfDgh8Ig51PpoekSfDkwxOkNjRcwLh4l4Qjpduh+iYQIPsRCpBbIrjcuhrCG6yTE4naKv9V4&#10;anavQSZPlttnEdgwv/iRj3/w4y/9NpnpX1dMzYte/OSLb/6mP/KmB7dtU3S5gqDqgsJdssSODtMx&#10;l1ynNmvqY3K9YIsEXlaUiTcvXHAcRuQzbCcUOlr22VW60yaBdT4r3eUAbjzxpHXnKg+sWhvLN9ES&#10;WYaR4VB+ZJxlMhI3s2dGu7PpNq1lqtxVx+eLTaoBij3kM5brdt50YOq/DbePWaqcphm3HaR+MQiM&#10;4GhGzLBR2D1cBvul6qqnklo2p4uodKShxnZzGNgzntegZEyL2J/6qpJ86bW22CmRLtFtN4fZrhXU&#10;Oiz43ljqQlS/BuvjfHbesD5KN4TEeHJ4OlkxYVy9Wnaf8CdEiHmd6jEuUCkULWgDh2jvHWMaOE7c&#10;ezWC08ubFFoX7QVJyg7pUfOa26FRRH0yExfCLiEs8Y/4MEbT+RiXglqWFsnCHoG2qNGU6WrQ5t3M&#10;0KTqWmAfT8lRPHI2sQUu5TFySwHBHnzzmIKkojYj3BBYPeg8OH5l6IBV8yQUQk0TXGkuGtYVg8NP&#10;BBUQkOGzDpC9vvnaqzf5DnN1idT5pr9eCdtq4Rn5hI/DMtAMiVPXZtifDd0Ng9h8kAtIQm7xyzx3&#10;AJkclcwM7l0BcfaJMWuxSHONz61RNfUZTfxu6bVbXj8PIerU0d8nK4hrnAU6AEo03dn4UzMngQse&#10;jobbq/NAi++s8E9gawKeOrMNMg1o51BWHDu5d9+GACuKMV/dzyr5pEGTinoPWojfyupZeTyEau2y&#10;mulKO8whUt/cQdKyRBy91Jf2ul1IfqzY2aNHSCBY4xtSbHHbJHPNvVL9DYcrfWL0D/rCixigxAAZ&#10;h42dgR/Aqox+yNSNeUQSNEvccNjZVaVL2KjcEfdRYcgV896mUTbGetJOBCtCQHwYavJV+uWh8yO7&#10;yooo+F01Q5wqcBFjRRRtJOeMN+MYXDy3EfCVctEorK2f++s//BO/fWb612uped1P//TPfMMf+ENP&#10;nlgmMqOvt3ByIpJQsK3mzCZwLoUi7nHDpxyo2FnCzRIX85CMv2z/459WhOybmlm3zfrizNQK5aI0&#10;cENNRd5L32d4CK0V7ad7+oPBNwshVYzLOfOksxQO9Bo3y5uEDAgsmKW0Ofg+j+4+XFfKBVb2BT/4&#10;BPYfV8t5EAsn50JWsfpyonECL7pZAHoJRh480lXf2QidYIGJdthc0RiugU8vUDLSF4Lws2m6k+VN&#10;gZPvK9lTGbaGQ22N21QCorEMv4U9IsmiFDvqE/gqe3wa/GNpJXdCbGGgFzDFdRfBAONaKMcr2KxV&#10;ZxebSdhAGcZ6i0oX8K/8Lutme3pMYRrrNViqTUwXicEUnzhLxzVzYSIDlh98HrwhEDlviJiftfWZ&#10;DlHFCQvIKWANKfWy9KwJMWeci8WVluvAORFT0pSbCKv0xiIU9i0azdZOj0/AjCJaVn+NGcb/TDOC&#10;jnkOemTEoXsCsFQyyuUTDyL1oAwWyrHn8LcOSzxdefnll1k2WkLQ+RWWScRP52KLxzLm0efYpESm&#10;6lxh0jy8yUwbmLvhJ8pEV69zI44JXnOSEe4nlfpzhCBC3kUqqnnEBW5V7TZ43HnEm0AotsR3fp3d&#10;SGmLh93KhMoxo3IRdUKE027LmG96NfcV/8/Gjl6J8JDX42I+LquYaPL0Mtz6XZl84STAbjx/bgp/&#10;MyvJey3DkVHiBo7AONqr7YdtX3HXKXcXQp+p0mEkxgKlRCV0tpYDYwd4LDPgThxTh9GsGswbGX0b&#10;W7jGBSUeaAWaahkTlBBegGJA8HBEDEMvhOlt2qHNy4M3DS5isggixH5CVC/TX2Kf4m3ghvRTDVTe&#10;y3xlSQXQxnNumYvGhqlomJNz87m0ZeQ6MIuTHiWNPIxhCmmungXekS2rTOpdzMRPT9fK6V/5Wz/w&#10;22qmfwOWmpf+yE/+3J/7uq/CJhJYcc+ClZcAs2yp4H4Jb6YBF6lMa9DlRNH1DE86P+GXxBqWZYDk&#10;6dl/QNwnCYnExEkCsZWJ+yBFhOVxgNh8wC+lV+Z3MuHRYTg4gPeDecaR3r27qy81SpDuMVCMHIMh&#10;P9SHOj6fWwCDqOQvGQ+WwIQzQXjgKuiLYh1Mw2VoUARXkm2R8uISLQCFc+AtyH+XCrgjCPDNC8qR&#10;G1sIfMZ27hwZ9RZwpECLe/OhNL9SXSQ6w2TThqzQ6yEiPoJuZuvN5tANlN+hQ6RUCUTXZXDymmoq&#10;Sw+uLfJcVl3azjAlTkvagblfD1T0rz6OaeDi1d0mmEWRYvOKZxxMuVo+18kR4B6YnyL+AGB0uH/t&#10;2g43sn9vf/gGkwVjYSrSLgWcUlQ3upFicRyJIXuDh0glw11f+1JqV7afyQhMVIi8ESBW93pG9iD7&#10;0dk0qfbw8IC/sHYUoErQrAQJhiShxQMAWOAS+ZP39HhEzOLTHLxFSbMvTnWOnLzKFRCaM/myimsk&#10;rHr40SuvvMLFNK1crMl8NkawN7VmkU2juGYxkx+aTWImFmJc1toWUsXn8umlXzXoS+5XtcVV8rJz&#10;pIP2OuHTQhyavW5Uo0iEkldX99CEgcLsp52DyMR/bDQWVZh1YdMrLMVup97LJrQXKB1TqZ5x+nmO&#10;lC7dsXEnuGZ0Zkha0n5QbKg00T2LceFieCuzBOGjowVoJpp+6N9d0m5D+rljlqazXphr3KHIuA2o&#10;dY425sJqPCIkqrQ720gGESdazomPmI9DH9gc9JzdoZoDVrIkOIKiN6m7PRvZYwLqfhIOzpJqPHgx&#10;OhADttRvvIINdRFsZ28SaVUB9XmSQJysyAjaUmEBpGXSFVS069opOihQEMXOIjjiMukl+QHyolbR&#10;ujIeiX/loXO0o1Ej10oRis2jKvL9B6+8+tqHXvr8/4UsNZfyJ7/6XT6b0tHNnS2lUUQ8XIIxiy4B&#10;GqfMWGMv1jxNuKFXz9ez0KxCgKDvoMA8OF2BG+tqQKSpAYBWNlMHW5YklUdmtIr5FEN4GUZnd58q&#10;sH6Zs3B5wxBDin0wHK8RASBSJvFBSphtw9hQhNAS0uMTrd3KZKMWx/CALSNWSiWMo0WtiU41rs8J&#10;1nyuUE+Shuiy6pl48hsbm4lrC3vjT2NEke8LXwjY0K1XAxW2csKcftGWRaNfWH2YGFqwkoQXlGDq&#10;hxLtF8gLKHarMTJsTeaweMvHdCvgQjIMtrqyCU0zGNk37NTsNSuACQZGYvkt+sUP0bhUEuAKeQhS&#10;TY5PECk8PLoHXQafiIvFivbgLmAgmJDbnFkE2xDCOuLusLBioFVKC83lLNeeoFmc/JQ355r5M2HN&#10;Cs5rqwhQYpJstz2hQnt5CFuyFUmxQVEo8VWW0RwXutpmydA8svJjBX3qGzYxIvfgp3buGaXpP5Ol&#10;RXxHQhF7SeL8F4l9dtPUrC/cMW3WPCmeqYL64mbHh/fwQDec8bGydvPWbXO7i5eeeOK6/eXnVnkM&#10;BmUSd9xsU2H2MQ2QbwlRkz34Ctc5HTQXWWT2mKmxOdByBFys5DaogrKR4tuxs9kr+uwuzPFsNXfv&#10;7u9pt+rbwi6w2xGc2t/fZVU1huRDuIEySAy08ypYF0iWGiBR4DBDCh4ABetsXh8MVQQBuk4Etccr&#10;l30W0v4oJKyQQtaPJ5GUIJaNROWDXQISpv5fkSZpJSs4oyzzpqOvIH/JMDzugGlEEk6uXvKquSXd&#10;9kxj0SDI+vDIswI1ojn72HLF6gqj5AlxFL9cqS+m/BiLWRleSqCkvSriZng02aJnW+/iMhwn7Uwc&#10;kSFXttwAeR3JWeYOOxYTT86bU8oakqUEFbDpWP9L5qo9MTQsGHD6DA88sTxBIqKaFE2XbE1QrDhp&#10;hKv06rKSUFRWDvCv/fA/HP74b+vXv7yi+KUf/z0/9+E//O7n6SLB80xlzD0NvqaQIRU5N6I4F5ig&#10;o3+tBbPzZ46vvjOOEAt3bXunItyiTucBaEdMrjfOkDiKleKNsRcES8IlcV1tRREYuVwOLi5BjUWi&#10;3KOTQzRRM3VGU3x6mT6hHOeJ3QMdqExwKQZaqbCbyHAv9y5+jSGT2eaAUXVEg8A0WIZpzStCYYAK&#10;GFQqbi3lzKXngrYUHja7587t2xN6VCA03iITZwJOt+u1MT+Z/9UwPTxmcF9iTHTVO4yujzOMMhu1&#10;s1Ynz0piEthz/LLSP3gJcEOTUwY+wI86EL9z0iy1QUSj4NWt7e3uMYqbhWIxiRRZvb3d/XRVTXoY&#10;5RXb8BwlMgc/lpNKkHj0kKsCz+GEszRuSo+WChLzpAorbFNmmAHme4qlFNz4JpfBLTN0hpelN6A1&#10;V9EljIYfIT3M9bNheJwIPCeUvAYL8NbtW9b32h58QZkA+5kzWVWpwqn+W5CRxOKJJ5947rnneADI&#10;jVYbNKye2he/3lAxWzYwwUWgRxgPpHJ9w+Cj/d0D4gzSXVIxA/AL565u76DurTS+xRKxSINH2dzW&#10;ckmp8JSJZQvg8BEqFHRXgyMRfElYRgxT4r8FZ1IvZdcldw9Qb46FObYMOEJQILmbW/bquZF1MAzd&#10;AJEAZhL8Adw7MolkpC+XSufBkCXYM0hjG4+yJtCWNq7cvHPL4hD+XnCAAslG3WAeOp+dhA2gv0tc&#10;PwvK7bCcSp+jIBpqiy0zrHR2JbwMyXKdwTjvXrq1feu0DMBDeKs4fVbA7LiWEBAeYYv6BgdJcGiv&#10;CjNMYd7laRGC4CEgODqnsUoDi2clxEKL4lncVyi3WghcmPGsaqjUCY3wGCIuux+KJCRCOCQaXBEt&#10;8ECsgl4MYHw5wmtHJ49u7+4DO+7dv7+JZKaDxonzhOPwmuZRM0y5hskCAPXg3EIw8e1yan4bR+zy&#10;Bkuxd3BwaxfuJnDUGixYnhRDKrALDnkwlzjFr9/d56Puf+f/9GNWV377v35jlprr+bv/9KN/5uu/&#10;Sr03GxPSlmlI+WBnLLrsRXljgv3lp65LUYnR04RRZEZs6/hPpofWdjdU18UQ196WIQGNGtEZvbQ5&#10;BxvSSQUyxS5sbV0xWsRwKVGvrgUBIQ5DBLzKUobY0jKyqE2JJ17emLGtIon+LtQRKjkXrYoQgEAU&#10;A5XbvuaclNQY5lJFLWWbMBocccvDqbY5TmsN4My6UEU8XL0IL2Y/o8ziYDIooJ9XmzzFwbHdhCMF&#10;O+bCDjpB9Ifn3wwkFkgBu4RxPSpsX6pA1dMs4hnUxLzmTEpNFKnY3qJcukMcETRh+SVFZs7gQ3BV&#10;4kMWhHOCRC+fMR6Gd8N74G6Oof/GucQ4y7Os6xqtXh6U0xLUrLCQoItq4qogsiPEjDmGYyccz9/r&#10;8mo6pPnsdOWwoTkksJgnGedXyGk4mbZ01vZZhm2gDSI2ECrWcJIMnh4hWIm6J0DWS8dD1yU34xhZ&#10;pb3dOwPB4ySGUm1yEG+MuJeIUKQIw31pioQVacXYbBviFl59/TXeA3T+jW96hktCqRxrq6I3p5ck&#10;nchXcTwKR/ob0fnGE/BOXOeMsecDZZLoeRlhLCrCTsRvKNlIiYUed7exGnVOX5N1B46nZa7VBsBK&#10;KgImO50R5+81dcVIhXsXeDfEI5bEPRu2CNnEtDHyOOeOZQ7SztXrggZm602oshKrj6GUKqECRQc6&#10;vKr572xvjXqIXrnEF11qwVmlYLB9bDBjXtt8xd+cAsziz5BM7nSIm53ThyPcaAJxmSFENKD5EBf6&#10;W4CvJksFeYsTODc+nQz0crwg5VzqO7IjQtKBUAhXIWofmsqFTSlrwVgotqd8LZPIAy74xpnkLvGg&#10;fBKHSqhzsE19lfad2+Sz3v7cW77suedPHz24e/uOXWNFG65z/E4etH1wSjsdkmRIPagnmLApwrtJ&#10;TuyJUxwMQVL7vJrcjFhbWUVNm8/6777vR//PMdPmr/9SPvU/7y2+52c++Cd/91c4l8vZEx4qjkL4&#10;X0RpwwgbYOU9erLtdvVhWOP1y4BzVTJ/decaZ2s2E86sqVS2X1twYD7YIcrF9Sl2l1h8kDfM6/hQ&#10;UQwld0wJPb0GiIbznEtZJewzOggeOf7ZiVxTgijiUyevkvog2q4F2r5F97ERRMeySpY6rDNZUTHs&#10;MF0qxhydTKPy4Qvba+VvmawJ6jpeb5A1leRA1QX9BA0A2fFFZAr8RNXM7PIM5+Q7RIJktAx2ZM9M&#10;tVMYLrhZna71NbgKDt0o9MAYiRv2ofgDAA0xSgWRZSh7r9i3SKzA076cKZnYX3yFdcLTrR0nmNig&#10;VC+P99hJc0PreBaZGrlTVt0Y1uNRq7MA0Nl7kc8QZ8AR3zaMmadPxcygvsotVz45pkUAlrqkNbwy&#10;RVO1PlL/MKpeGsd5Z4k9CzErqYeeHe9ppV8gNJJs0+Bcn/BcdqTux7RZwmz3CNdCWykaGUcFB0mU&#10;VFfIxWs3rs8Qd81I7FtvvHaG5ZpnAwd6EGc0/puIQW0vgk0+ZdwDFyPUYG2YY0EDVB0fgX5TUuPX&#10;NQoyea3gucEKYmAKW9VkEAmerK1l0uh7a6FtppXAqmQ+945piHuijHt2bqmZm0A2GVJIPzoHrkWr&#10;Rxmc6VPlcGw8AtFZzza/tUFJbMMutRRwQsmsqlylgV5JJDX+Rk+RBNVIMmkTLGu7wQzCkpfj8rm8&#10;CbyMh3igDtWMNH1Ef4psxSh6dmFIWDEGdxq69b92PrfFmkVfOaeeRC2aJLhzSRONcd/cJNmVe77r&#10;n3RMjSoPJPMRVt/59rf+od//+1/61IvUeEhN+FBHUlq9YBaiJ5o35MK4jRnE44MzLii47GXxIHQh&#10;nCUz7KlsgZyoci4KxOH9ru9///9pZjoj85v6+vb/7LuBx5SGrVZuwauvefCGQUILdsTLqbR1ilIh&#10;wK6ItuYyBuwwoEd8wwq7JN3GZfZVvZcdaVQkEyD6muT/CB5yZYY/rV7jGpKnxM47N24MyIiSiE0F&#10;aQ8xEVaDi5R+zIERmcNMz6XGl0PeRUhM05yRmn3jFIDIsAS6mXcIZ4Xk08zWPB7+Iv54bg24OYPs&#10;5mMrmAMM5Ed9L4pFWMQFy/szrXk+wlZ8mQMGlfKu5ECMRvN8ope6aEmLYPJbGGLqM0OZ4h4nJ+VS&#10;8VTcVcfQX+SHNmSe2vJju83F81e2aW5h4pwKn/U8r5OX6AIL5fDY3AL/CcYxYnj5gnPSrA2FBhUG&#10;yGMp+2C74GMuV4Crk0qtPYozzu3TGDa3oN5AkJ8nZLqWz2YL8NPkhJR1Glcxv4LN7eEaAw74vjwv&#10;/HNKFvNKfm+Qk7ll74KGwFGq7GtWo9PoX3gtSzerx/XIWWA/nnEAeDL8LllOFLSixZjMbo2wW+tO&#10;NFIBNo0EVySieViTPWjfjRupdB3p8Gcnl4lg6KeWIwTSs68l0KvKLvs1ZtR8BrFWxSbJVySf+Fs9&#10;s7nNedvOCD7Le9fZpBbANamSLzXBpaPaPT/1gs+UifyUhAz5mhKip9W5iaW/fYrYjl+GWT0XoxQn&#10;AHCQ66En2gDB58eDOwWMWF3k1eqlROtWMVX1O4JZBKSdPy0nj4h16paFBAXUZNiPkAXiqiCrO6Nj&#10;YTaukv1hoefFHoQhFa4SdRGqMX53ofc5QLpr2L11++DunX/1j/zhk2efefkzL33+5c/aJRuG6cJ6&#10;1Gw906W2wfTcYrNerLlOWM10D3lhaS9P2MFrAHwcpoMMwIP73/+j/+g3PWV8buc3+vX/BypysIV8&#10;fDLvAAAAAElFTkSuQmCCUEsDBBQABgAIAAAAIQAsnricAwQAAJoTAAAOAAAAZHJzL2Uyb0RvYy54&#10;bWzsWNtu3DYQfQ/QfyD0HuuyusPrII0bI0CSGk36AVyKWgmRRJbkWuu/z3B0210HaGy0NmzkwWuS&#10;IkdnZg6Hhzp/s28bcsOVrkW3dvwzzyG8Y6Kou+3a+fvr+9epQ7ShXUEb0fG1c8u18+bit1fnvcx5&#10;ICrRFFwRMNLpvJdrpzJG5q6rWcVbqs+E5B08LIVqqYGu2rqFoj1Ybxs38LzY7YUqpBKMaw2jl8ND&#10;5wLtlyVn5s+y1NyQZu0ANoO/Cn839te9OKf5VlFZ1WyEQR+AoqV1By+dTV1SQ8lO1XdMtTVTQovS&#10;nDHRuqIsa8bRB/DG9068uVJiJ9GXbd5v5RwmCO1JnB5sln2+uVakLtbOyiEdbSFF+FYS2ND0cpvD&#10;jCslv8hrNQ5sh571dl+q1v4HP8geg3o7B5XvDWEwGIVJlMa+Qxg8i7zUW/mrIeysgtzYdWnkBz7M&#10;WBaz6o9xeRKsgiCB1OHyOE2CEKG509tdC3LGJGuWw98YKmjdCdW/UwpWmZ3izmik/SkbLVXfdvI1&#10;ZFVSU2/qpja3yFDInwXV3VzX7FoNnSXq4RR1eGpfSkIbG7vAzhlWUOvRR8G+adKJdxXttvytlkBt&#10;2HCwfBpSSvQVp4W2w2DEPbaC3SMUm6aW7+umsRm07dFf2B0n7PpByAbmXgq2a3lnhq2oeAOui05X&#10;tdQOUTlvNxyYpT4UCIjmWrG/ADeAg7ZR3LDKNksAMY5DWucHiHgBad3RQEOy6T+JAohKd0bgpjuh&#10;oR940coDyix8msgYZFkU+8HApiBO/CQ+ZhPEWmlzxUVLbAPAA158Cb35qC1yQDhNsdg7YUOIHjXd&#10;0QBMtCPohcU9NsGNIcHQeDY0jU5pGr1ImiIXHoumYQbsS+F8/AFN4ywILYNt0QOaxlGAAZ+L3sLB&#10;XzTFSjmcYfEpTeMXSdPx/Hz8ahrEGRzm4y6ZaiqU2jgBfg5kzUI4r3+R9SeO/uSUrMmLJCsKmker&#10;qSAlV6tBSgZJGHo+BpXmM1lBTvrRVFmfjqy9hPuOniQX9O6IrntJ+i8VlRxkijW7iEs4WwZJ/xXc&#10;/13sCcqwcY5V9MTsYXjUi3Z80CmTtJ6F/YFAz9Iwxap6ENMo9LIppEmcZRnKz8XKpJfue1aBtJ8g&#10;2ZbZb/YgtGxzI4pbgN/DxW3t6H921Mp1ZZp3Au95gw57C/qwrFGzLWtAhdkOxH6w9L8nITtNAjLS&#10;YoBE3ScJYRSvomzQC0EcRWGc2jg/TR7wyjjT6RmlwweiHm8KjOID8nGwKYI49TNvrHRzqXnEbYHp&#10;wHN5Yfqz2B322n+cDiweD0jH4fYYv+s8WSZQoP13mcBPHPABCC+f48cq+4XpsI91bfmkdvEdAAD/&#10;/wMAUEsDBBQABgAIAAAAIQDkra403wAAAAoBAAAPAAAAZHJzL2Rvd25yZXYueG1sTI9Pa8JAEMXv&#10;hX6HZYTe6m6UisRsROyfkxSqheJtzI5JMLsbsmsSv32nvbSXxwyPefN+2Xq0jeipC7V3GpKpAkGu&#10;8KZ2pYbPw+vjEkSI6Aw23pGGGwVY5/d3GabGD+6D+n0sBYe4kKKGKsY2lTIUFVkMU9+SY+/sO4uR&#10;166UpsOBw20jZ0otpMXa8YcKW9pWVFz2V6vhbcBhM09e+t3lvL0dD0/vX7uEtH6YjM8rls0KRKQx&#10;/l3ADwP3h5yLnfzVmSAaDUwTf5W95WI2B3HiQSkFMs/kf4T8GwAA//8DAFBLAwQKAAAAAAAAACEA&#10;LCUbQJUKBgCVCgYAFAAAAGRycy9tZWRpYS9pbWFnZTEucG5niVBORw0KGgoAAAANSUhEUgAAAhcA&#10;AAHdCAIAAAAhIMxQAAAAAXNSR0IArs4c6QAA/8pJREFUeF7s/Qm8pedV3omefeZ5PjWqpCpJljXY&#10;yJI8yjbYYAwesM1gCATidAIJtzNww+0ACX0hQzchQ5NAkgaSQEIS6DA5xIDBYGxsy5Zl2ZJljdas&#10;Us2nzjyP+/7/z/pOkb6/3A6Dje37640oV52z97e/733Xu4ZnPWutVker4wvyunVy7Lrx4VarPT4+&#10;vr+/v729zW3sdbT5y9DQSEfH/vrKaqu7q7Ozc2xsrN3e29nZqfvc3d3t6enZ390eHBzkLxvra+12&#10;u7+/t7u7m7/4tv02f+9qtba2tgYH+7u6utrtVqura2dnr7e3t6Oj1dfXu7eztbe3x8e7ulpbO3tc&#10;s9XFtTu98v5+Z2cHn11ZXVxZW17b2p6YmJyeONzPh3t7Oztaq6ur3NL+3g5X4DPtjo76ai7SyfPs&#10;t7iVkaHhzja3ur25s93Z3bW5ub3P0+3t9fb3DQ0NbWxs8Jg9Xd18PVfjGUdHR7kIN8/b+BV/2dzc&#10;5BuH+wZ2d7ZWVlb6+vtZDZ9/b5/fDg4M7G7v5P57+DhX5rZ7uzv6+vq4cx53d3efB2+1WnwjF/Sr&#10;fXbvYX93r6fV7ulq8cHers6d/dx5Tzfv7+zq4jpdbT/LovBm/sKNDQwMbPO2rU0Wd3t3n5Vvtfml&#10;v23t7XKd9c1NLsK3exG+Zt9f88/u7l7Wx+dqeZM7m1u93HIuyoNzZe5qr6O1vLLS0dXN+1nGro42&#10;z8U1uRPew2fzIH5oM4+839FutTu8T25yRzG4IsDcww4y1Oro6e7b3N7i54MDfXs7u50d+2traz19&#10;AyxFV28fNzM3N7ffbrNWqytLPB2X7e/p5rf7e3vcA6+BgT6XpbNzYGBIudpyU/qRs173epDtaHVs&#10;rm90uQVd+x2dfCmPwzdurK339XT19fTsbG3NzV7e2fMOu3r6hkdH2feBvv59RIdLDbgdLEjkU7nl&#10;ifgJW8aX8ufG9tbW9vbSyjp3NTo+0epg9/lNZ7vN966zmN2dbFfXztYmh4OvcDe7ld7trQ1Wsre3&#10;Z2t9gyvzc/65z9O22/y23dna3NpZWVsfHB7u6eHn+zzmUP/A8tpy/+AQcojQ8h7EzEPRal1amX/s&#10;2ecPHR75lYce6ugZ3O/o4zYQ0r3N5V/6gb/14Y98rHOvPdI3tL4y//iTF/faHS1+ye7wIO2OmYmO&#10;66+9YXR4tLerm0sh0utbm30D/d09fbs+KFLKkfEO27s7PDP/5B5Z5FpJfr69u8Pjc//sa37b7uGs&#10;5cTVx32itud9v+UVtxBTHnBzk5VhT/kJv0UcSzhZNNaqFAgXr+Owu9+BEHIdvpev47e8+Dsnivfw&#10;94319TqzvIc7RxL47er6mhLY6tzdb/Nx3tbBbnQrtFyTN7ih6gTPyM7+3vbGdm0011leXv6ty+tf&#10;EK37efrSri+IFZnq7/uymTH2aWtnC6na2tle39jY3VfT5SyhMzrXNtbrRPHiPCFeXa12f19vq4O/&#10;opB2e3t6ESn1htvWV1Llnzs77NbW5iYfHBwcyL6y/T0oZ37On3wL5ol3Zk39H2QHbeCVMQLtFqK1&#10;tr6ysrZ052tfOTQ2vLC42Km56eGdmLWYmc6dHU75llovh7lUAH9v77uirU5s2Mb2PjLW7unv2+dY&#10;8aPOFuLOqyQVnc39l6BjnDh7+T//4wqogf7ePpR1e2+fT3Z1d2Gc+GFvT493vc/Z6Ih65c/O7m4P&#10;DIvF+mgnPDktjkp3dydrhELgDXUkfGCXlze3uEjMqzqab/DO+bO93/ZGOWT8j0tUWnV/VyuOBudz&#10;3A1boNqKZcIklLbiUtykSjCfanWh8lps2/bGJj/CpOzveT5RXDztHhfM9m6h5TuzwB0sJouvReTP&#10;bCimAoXi/bGD7iz3EOtVWmB7a7PUDV+HndjYUkFgETirqJ89z3D32tpqu6Or3dG5u7e/sYUl3N3c&#10;2mL9+J7t7S0WwnXC7ehGnlAHO5E4NQv6K1vh9bmn4aHhiYkJnlLFtb+3scGVvHPUEwvCz7gIt729&#10;s8kbsHJ8EhXJLg+PDA+PjLJKCAzmFXPtl6PRdne4DooXL6F2E9+nn/3l81iRzc2V1dX1jU10PfvO&#10;3XbyCDucEn0XX4oKd+sm1W3wl61NTw1WgQUqdckDqn2xLnu7rDf2lVtFonBiEBz0O2IQ2dEwc7E9&#10;TGIHJn8XAeT4DI2PYbJml1Yf+djH3/DOd3Z2dmMe8OoeeuChp+9/8NzF2e3NbbTn7MLlldWdqamO&#10;v/tPvvcHfu6ffc1rbv7IXb9zebXjmlNXT09PD48McSc4NH19/QODA5wd1gF/AqnqdS99BEwgK4N4&#10;sxt9vX2sLUvEb3q6e9jH3X0NjLveicrypTQiJ1yBd/f2Ia6KfWsfKeTmWZb4MzwaK9PPp3p7cQtw&#10;MVw9dorvKRnjM82R5GI52qyFv+7pKevOnfC2OvjuFwqCe8gZVOw5gAg2Mo2p2N7m2+sKddYQN75S&#10;S4Y8tLwCFg4ftH9++eznSaN/IS77hbEi33TTdYiLG9iB1Or9ccD09NmqDtQYGpkzv8P6ly/M0cRB&#10;UdWppjnZilFpZEU6Wq5xtdptrqzz1W73GZ/07ih/qqttfJmONgKp7kYXYDBy/LzI/i4SHqfFE7VN&#10;DLG9OT058YM/9b+//uvf8fH3/hYOOG/oQptxw3mpTNHa/Zx6vdFSoxHuVvmza+trnnTuF52iqVDo&#10;6238qS+p3vQieH/YPE4E/0RR8vNuHCn0mr4jt+ki8M9cxBfrwJ84vB67uJ9RJKjXff/JEXLRMBuN&#10;YxujoltUwROHVjPgkdOpz7U9VfyEg5zjx+LseVijUP3GmEnV+n4H4RKXR6tjBFWnmAJjKiKlnHGi&#10;H1yBCmJ6OF18QSehGF+J6eZo5cRqzrEQqi70r3aDdTB2ZDF5DydtY3uH62MPfXDuPn/BN8f2EBWw&#10;v2qbzlbO+C4Kkf+Zn1/Y3sHlHOBZsCgcab6LaGaN4KBPrbS0tOQ/XGrDLz67vr6BXtbktjqXl5e4&#10;HyyqF+fWuwleCScMQdSAxIVDw/q8cd41SOtr5fD6kx2iPUUL68WF2QisCbeo2oxc4R5gwNBubhym&#10;l5XniXqMjEuzIKvsJtvhEu63Eb8Nv5o4DW+gl5Uf6O33YLBUkRxsJEKkCuvqGuwfwCPAJhgBxvnF&#10;dSglq87VpyEw9py4aF0Yyx5+ZGStACF+RHt4G5w+Iun9jY31sm087MzMoZPXnJqZmuruG7h4eemZ&#10;Rx5/4r5Pv/PNb333v/uFu973gbNnzvV2dPKxgb5eRO4Hf/ivf8/P/czR217R7hsaOfXCb/rqN977&#10;qXuGJ6b6e/uH+vu0xLt7IyMjPKcuFE/UP8CzqAfKH4rfwykwKMdq5KX6zot36tQoX0qZB1BnRR+O&#10;C/JYSkYCi26epK+3f6AfMY9HwgXZSjcNa43ywLiUheDi2AS0BR9XIPOlnuUo4nJlKuA2yI4nkZPl&#10;GeGrPF1spLa8xWf5FSes7BMbqhpJOJ/l7wQA0JzH7WCrJ8aHN+aW579AONDn3NB8AazIX3jZi9VA&#10;PT2ABsQQIDNsLP8kKo/SRPGwwWJKiB1qemJ0bGDQXXcjs0/Iv5unF6xIxa1we8qN1Z3x4gPlNSBR&#10;aq447znUfdou9JcqNFKIlKHL9vdwzSKUPQI7ra7DR2Ze8+Y3dfT1/9JP/8zaJkZlGkWuy7HL6QXo&#10;GBwbHvXkJ3hHMlDuW1vl7HsqULD1XXr4+EcceiWp8W39S56B79bvE1Hp1WpylnQPiV4iwjvqft6s&#10;cd0XyzLwAinKSVAp4+/zHZz/RGjRVxgYzQEquHwr7tZftVE0WJDAIp2dQ4N40J6JsoseZr17FkFb&#10;WCepTDX/0w+itbOHFsw5x2CUSeNS3Pw+hxAzwPP5/1l/jo/nMOAQW+3JEdPAF8sdYr85wHv+yQ75&#10;RbqMntsyD3mPas5TjVJlNUq9Zm1L+WnvOlvEXvwUzehtA36OjuCsF6CB/GBIojjaQiJ5baxv8L2D&#10;Q4O8u68fcAazzfl3QVA0LI8QIWAUSGRe6iAjvIGR4RHuZ319XQvCFvQaRKK+BwcGUe4oEZaXj6LK&#10;SvxQ63yvCijgBhHwxhZRhUKioukkakFndSBF/AuXXwfFwA2BdH2WlleIdTwX8dA79tmvfhYBbwNL&#10;WToOseX47G1vDYFvcpZ6ene2d/jhACHsQVyeUBWMUN1Z66mBqPXtEnpVINr7gwP9yMX46JixFLCe&#10;/oS+xfDwMNjd1PjkzOjYUHfXpefPvudXfw0LvL28vDl7eajVcXRsdHx4mEsMDw586//2v7X7Jjq6&#10;hjs6Bzu6+jumJuc/+9Tc5YWtzS2AR0NDhNB12WcH8XBY6tHh4TKK/EdcKPgTm823G6LgR3FzAYhi&#10;CxE8ZYlf6TrEiUTyVRp6fuy8gEC5dPV+vzpmoLwofs6lBkD/cviIxFioGOmsUpxTVgn5KZe0vktA&#10;ktuLISpB4uJl0Qb7B7VGXq5jAIeyV9H11AKrNEiyEIX7rjdmOMLprm85dWTq2QvzG/9/YUj+tK3I&#10;t9x8LX7i5saGYEh8baHqVufo8AgOCNvG4VfrtduAzrwHRBLrUMg+ukl/+SAJgd6JS8vhb9AeBUt7&#10;gEve2t7ZirY0N7DXFrtAMRPV6j7HDdGvRMLyJjwFAKpkNVCU3X39vWtbWw8+/dR7f/03rpqeufue&#10;e9Dio6gehCeeBYIFQM73bqyteeijL3KHO7xB84YoGxijIluccE/1Ds5jhzKkl1dYUfSj5qSjv69/&#10;ZWmJI8RxKue0tBWHT9dKV1qAWLVLlEAgBTrhgeSECHYFisM7E0nCMawzgL8cdeHflXtRo87hoSHe&#10;ifLgFuNyEsPwBpS7B5bPuz58KRAKaj0QHsYBOHttA0u6PTYxXVp+dWUVn5qd4u2bnlXsGWcec6dt&#10;0GXGq90ELzKk4R4AZ4gi+Ka486h1cC3fiV4wEGh18YGVleWoGMJHsb26bdbb6CoeaMVwnFX+vsod&#10;kFmJU+kVkgRiiUixLC8LEJVC7BtA1WvLgSVZSZQIT41OI57FGKvCkJjgipz94YHBIJ28tKjbW9ss&#10;H5q0F6+ns7W+tkISxUiOrEF8YTH6LC/BB3ccZeI649xw96IxXcG43DhRx8mJyaBkigaRBg+gbtrZ&#10;4Vn4U8lxfYRe+VVCLuKqbjaSa66tbiSYbWEI+SGrhAnhGzEyIyPDqONyvNRZWFb2cId0QhPriOgG&#10;N8q3AKQRWgOotvA2+noNXhF+tpr/xUwiCQL8uNv77UuXLq0sLbJ/LPbZ589cvnChtbN19fTU1dOT&#10;N586OTM6MjaARehaWlx6+MFH/+yb3tB57Aj2SuBzb2vr0w994KMfX1lYQhpInm2DMGcT8RoVYDaX&#10;Le8QhKgVb7ylQEOiQ54XzylbgGYQfkvqUu1vWKMqZ983iFpxDrY2OUj9gwPsJkDC+toqW8IOkj0F&#10;wiKQLFMxNDTIn553w89yH7tW1lYWl5YqC8KrMiKVpr1yY2VROJLqK5ZpVzgds+GB6xBI56whIgn6&#10;vUOw6EChAR13cUS60GMJRHJUD9527fjQw3PL9c4v6defqhX5xhuuAqtg3UdGhwUBPH+GkAVnYUtw&#10;vcl3svGR7+7xsRFVjym1Ls58VBOer34Kil4gmFxcHxnieOLRSsbp+tdkj9HVPZxSBSKZT8BT3sml&#10;ACvNqJg4HVhanOefaJbJsfGhoX4EeGpifHpq8uTx46P9g/2dPSNdA7e/8Kal2Tn+Hve3c3xsjAO5&#10;oVYNHiJ2btKDI1o6GvWfN+rebm5tx6Hp1sCgIzhArX1gOB6f9yQ+KGBaZI6PswIF53Llkmyyu7rJ&#10;nSIACO6gKHC8XTRIbBLLwY1xUsoM6AkJ0W5hIPkEsqsWa+8PkD5G0GNs4j2prz26ATpqI3hCYSIc&#10;f4Emjmu3MAGasasbZH8Q1oMw4z5KEoUX9Et8LLbTMMLjvY1547lU7NhaEa+cZzQg55OfFAYlxmJ0&#10;2Y3LlrtmDcTl3OueHhSoH+xo86jsJh8U7E4woQnH/S+zmSiNu+bOcdGXltW8WTHRDD7Cpbhzdmh5&#10;ZbnQ7UpEbZF4B8QkLWdmS0vM1rAq2n7zvUEaO0jC9Y2NjoqlGO51bG5sDg8QNPg2oy4CQTQLGlmU&#10;X5xKiSPljodEmopIF+gvilPYEMHTjxZe579A/71Dg4NLi4sI8mDfwNDQAAsI6sW289/aOj5N1/DQ&#10;CDsorpXATq2bB2dxA/8C6BFIdWBOYrM3kRC4FwShoJ0T42O7WzvoXe5pcIi0BNwNBGGLxUFUhvIg&#10;XIGfD/RANtlh07IC4i3cIYtMiENgyNuxkcB9cj2GTPFMTU6ODA4eP3ZsbKifewVpJvIiJP4n/+Rf&#10;/8I//cdvfdXLBo4e69hrPfzB3//MvZ/s2Nod6OriP0SGb+Rs+GbEZU93MJk/dX0n0ZmA505v4mgD&#10;OyKFnl5OtYm00D0Mw3UQu4V/A1yTmUR/V05UABhIgACdgKyrexAXYWdn1GXtZ8sVUa202Tj2CDkp&#10;71OvhQPV14ffVt5etE0OOrEmIfg2RkrJ4dXfN8izckSIIHGD3Hex68BxOQV+qL3Pxctms94FUZrY&#10;9zgjMqL0Hr94sXzuy6ZHz1xaWv8SNyR/elYEVXf7kRkhowMnrhw6rTlRAhkw0PgOHTfWF66IMJEI&#10;p2E3r3iRbXwlw9goHZWgLpWvYnAZBZs40WXg/dHd5rdRB/GSG5ccQRkaGASiHRka4mbE3Du7Tl17&#10;DT8AOtdZbreXlpdxpdn1i5cur6+S6V/jdHFxziECZMCU/IEeaHwQ/da9fUQWceGomwrm8aLpvHt8&#10;dnlL+5wP/r69iRYTuuP2enqF+0tV8bAxS7F5xM4iAIqjjrYRTE+3WqiBpHS9vQ1fSr9+cJM6KRxf&#10;tBejEeYYJ8QwKockt6024lvcgqyanyWm6eSsiptJRgikswUO0NHa2d02Wo/mjunXvFWSwAUPNAxy&#10;yFW3OEucq4NES1C5JhnOaYwfpoURhMSJ29vb2NwmL8FJ5SHRHy4d8GOiKJW+WtjIIO6erAEOIHdS&#10;4YKxXQI1sKuV1fVicwUTU6vyjNw6AYK7s7ut+SYHICliu5ZUjzmmKzLDN4LFsT9GeJAaDDCS3yq4&#10;j78Y2ZCdawA3PeLEkSZgxfF6wSQFaown+C5zOaYlTHNkzfiBHjQpwO1tGGIFjCAMaFJlFRe73YGc&#10;FX8vES9sMnIqnVCqAP/YDnQ4uSYWh5sJNGseEY1H4iH5/r2hwSHAwZHBITG/4IdBiNXI3E8pNQ+U&#10;wZJgZp2ISmKx+glHjZN4MxHY+OgoChqhS6i0re9C+K3DpKwOE+EVHkhMk9REq7e93er4zff97vmH&#10;H+1aWrrvvk8vzc8Tk0CAw1AYDSN+u3tcJ5GiDAt2MGp6x5iUKxzkrqO43VzPdQgXYtwVT3O1yHAp&#10;4srz8Cw8asgXHnPMoLIt3uvb6qtNvpU10J54akQ1WtIo+DpOdBmVck3KxpRjpMiSceQvioVhB3sc&#10;E65DRFgYl85v0dOVuIWgyYDkePb1QHnwd/E1/R/2GnPqJgZz4ycvmB799OWl/zsW+UOtwNfeeHIo&#10;7qFarIBLjbIKTX3hAVQCoqA7gSFM8HazkW6SR0rM1K3Fn+XwK08qQUNd9+zg5WmHqihYL4LJPyvl&#10;JYSUQ8K2AYhzySGObqs1PTEpAWZ399DMIQCEuaV5JGNtff3ywjwnUEXJ1fSLcU5JiqhEQbGxJTiT&#10;nsNKWkT6AtmLJiX20EvlQx49Eh77kE39uM57S5uHu0TcbmIbyHULE6iVEc4StwsnBChjD+lv3JYS&#10;eo2nieiGlcStVhrDYymJAPNj1F9ElyAY5ipkfQLIo2nk+UAIJg2oJkq0pPOunMfIZJFlKCrr5XRn&#10;nQP9BRvc24a/jHL1dHnTHG/zVJxeoi55NawwaFnsncuVx+HrY+nZWeEOVCFrxC8x8cQQZY1YuvDE&#10;VOuYPqx78ej4FfteAlO6Yx0ATSykkqAdCwuLqNmCIIaHR5OqAQ/Bc23jnsOXjUXBQpDK8HnLZEq5&#10;4d7VL6a11B2RQ++pwMDIGN/I4qHNfWeC1wL0YBVKVYsiFGTLaic0TCIMNCyefxIhAe5jbktr82hs&#10;PVc1Yg7agnbe3SLXsMzdIiByS1gKn7fHZcSEEFDiWY+MZDW2wmMXbTc3RrCeDFMITr1gMSySGcQk&#10;4Vg65QGAJctVHlgdPWWZg6Sbsd9tbl9OGs8yAFCGLz8gSQHx483LS8vETARwhFlmacCCUNOCfC2p&#10;ki4ReEDn1KFpYuW5y9C1Zh9/5NGFixdhyPSZs6qMHXLYRzysPyXjNolKmP14KNtbGHsuoWVNlBzx&#10;RMbIJgqB+iCe5SZU5RYKXCr/MiFgnHl4gAc4uaudfSnFYEiMgyIrxFIB7E6YCqbESquUJeAvdfpi&#10;ikKx4B7MtAG7eRiDapDC0dMtRr4LRzBn3tGDBljKR3L03DMM/EHYyjf6xJ6soBQJgruwfNzqp2f/&#10;byvyhzAir7/9JUdRdHuyQVhjBDKHVrFQVWnbETl59I1HidzHLY3uYFM9q9Kr2LMkRfUjFELOkkc3&#10;F/FsxKFQNPkHm1zISWmfJOzUfQTm6t54ZzPT03w1ZoNwYGVjbWl1FeVK9Il7W9YuPl9vsQvZcr+x&#10;17S2NqxEWd3XLka8IQdEYc/mPoA3MghuTIxOls8UYrQ/WqtklDuRGJY8bF+3HFPzqC1ox2pASUvh&#10;ycR38gEJmEpnWToQyyUZt3x1FR5uGji4rrEfkckG0m3iB2wQ8xOgzNOp1s4HXb/YA9e8qFBNxkXA&#10;JAeU7E68YoGOOE7bRR9AxRJvdaG+ORqgLvwwOF5gEvWM/3FyQbRDRqqiFh1MjzRam2eMI8EfbGg9&#10;afJKAH0BmwOUl+Yt0j1/wX4I8wW2FrwiqtveWVhYyNPoYZtTASUnMW2BTluefjQjtwq4HvjOY6x/&#10;rg0DiCOvkIhtb8dIUUXml46NDLHt+CvsPZZDC5d8g5uujguOoZ0joBHPVJsF60dxFF+b9/ND9pe1&#10;Yof6eG/xJvb2CT64WZCl4GCGX5RcEGQTTvF00oHiCuiAd3YSq61tbFYukJhlc3uDuy2CteFGC19+&#10;K2ioCA/qFLpfgg+2Q0pCMmdQmJsjw6pWds1FTNbJaCDJPHNvUuQJWwe1cJ1I+9by6vKFS+cf+ewj&#10;p88sLi/NE+Swahq/blkVmJDNrfXS1KJkw0PkDkcHBob7ejaXF8dhCff3To4MB3uQSMYZwQiHge3x&#10;rHwAC6fLn0SYxypEzUpnWtxiCVNYmmxMakowchFsI34/HzQ7R0+54ePJ3+8N9A148HMtPs6Z0oHr&#10;xkvT/8CP1D54BESiXKBUk3iaOOCchQOlwRdwuRzBcNkDdhWZsJyMmHDdsFAEOKGNv+WZlbvoV1Rk&#10;wzsRzjopPA0fkb+XYPGlR6fuu7Twh9CjX6Rv+dNAtG67/SXXbi0ncmwqB8taFNxBIVepMyJ9DiHi&#10;hGOUNIloTrB+dzoKR6KFbtdBUUL0EA6XrMoKV68EoSU9tdn4egS5kQOAF8gsqEjFBTPDOyhPA41e&#10;3dycX1oCw4KQU5FmZQtUBHEzpZOmEiWBeFJ8iF0HPhQnHKMi71ZsyjPdwjnmVlHfvT19+D9bHrYo&#10;5fp4dDP/4wlUKYvwaLcAzUwhBneKjHoIkvThfwSc9KS2U2/BvRmw+3TxjvW1Q5QENU5G21OGjNZp&#10;8Ss4+Xiyu4FZIvh1PFgx9Y5mGB2qky+BMrfqccwR7elKndduqBAxyQVBAPqZV9d6ufx1qRSveL4t&#10;0cCet3dZcb2EVPbkHCS4TyyKwa4TK8aVEpz6OD+RfS/86brBnGOzSKfzd9S6/L09i0uMnDj72Whu&#10;mCwrarfADb4kCIP/AuXHj0br+SxSHjDGOuFeTeRThuvQAPnSPthKY5TJCeZgHLWOZU3N8+iCBL+K&#10;78+6AmERtiRga7HRcoeRqNDegHgsYggBBKNhUBIrgirxUhghbQ+f6mYbCJkwfOyWlWtkgAIrSTHo&#10;6FhcWqW6hTspHccSFjLp3h1IEvdsuFNE4BwSLsWhqEDW7bbmRg/G5QrdvFyTij4L0SKibLyROGSQ&#10;U3g99+wTTz19blPKesfERMeJE8cuzV4EitTMULgav0qzFwIYDDN2awxaV18fCYkjh2bI97AF3ARB&#10;ACUs0iSSFfPrwoTklng0qCoSZ9uWbSHEyF9tukhDpwr9ChKV+MCNdtmL2hDHiA80DlZqGHk0kIYD&#10;IFHRrdjFANTTB8RNOpUbC+gXQQ9jBVFstrtgWP5kGREuGHClv+OT9WEIk9yCvNeP+Y8RFXiviCjn&#10;Ru0RH0LctSJ+zc/mZqBSn7TSpR5hyTV9Lxwb/MyXLK71ebcihw7P3KG+DRM3YGCyr+KPtTE4Zeyj&#10;4WG8JLbTDHm8v8KsyxmR5J7cggVT4qHKELrSHUq1c+DH4I9NJV0LX1J2Y5ugG87i4OjIMGUgRqXB&#10;hYMa76+T8VinWM1QmgPOPSkxKUkjjaZ/gRynGFAPKPcczd5UrmAhAGmKRaOU4BjGc48HLekT+Cig&#10;TpyRAmHKBw+7jLQHAscjlCUwYD7I7tQFUwieiEGCmfUvBdNpRtFKeRAQtkr/iGPs7SLWaO1YDpck&#10;mJkvlr2AAs40t8CdG2Lv7VNmjwHMoxE2ALjlkQreCR6db8ebNtjn+LJ13CiRSZPRSuo4jmRz8AJG&#10;u+UebF11MDRPPmayiNzhF/WnIgCbJzylLWwWLQUl+9y2V0jJIbeSgq+cznoWHpfYiF+lkM6MSqnI&#10;1TWZuFodHQGVF7fP4nBKdVDcAMoO8uAYjvYeS4ceRw+Cs0yOT6AcJ8bHAY4QRVxfVq/8hnohfMIU&#10;TX2JfAq+dXvbygCX19IXZKULLMh/iOwZZJhV9tfqxtpKQ4j8tUhTVClaAgMboruH6nEOwubWpqGh&#10;kiqK62ZZFeTyuhcSHwylQpSIq5RAjaBEppD8McEfojrZuhpj+X1Vl6qND4ocoEz/zDRJKobc1lSw&#10;JsOi5w/Z7elnzh861PVNf+5t3/fDf/Nb//b3v+4rX/fApx4gTYKFxW8bHxkzG8QlbFLAErYhGcsz&#10;JvsChQkaHuY2JHjstwsoAqYfqeFpklvcFKe4gZ0FF8uI5qXZ1n8yySS/ri99KCSwe3YEipOur+JY&#10;VinkC7260iSVFioFUkevvIG4p0RyMEeEYIvygF/BD22soHJSzjVxLUO68mmaJGJIXMFmCydAQgwv&#10;/kBI8veU4KigUCNIOKl73sMZTwFQDF4iQQ8y4a81BoniW61za5CPvvRen18rgoB/5QQcRD2feKkN&#10;Ai6tXtnDwqfxACcg7P50mFBXRlNb2pOCbdmYJSgy/QPsKGF76KMeLTldLg5Qco5/3H01NV+arOwO&#10;/uaRw4euueaa2ctmNfF/+T04fkL+9vLqKuHI4PAQHTKEg1SXgpviFSHmi94arihYyJPcsGhYFaXv&#10;AFWgRA6YSC+D4Bg3PaT+uEVdnUsLi+X1lzupaxj0o/xEJMyeCn19sF+K4NuYDQGT5iyRlORYVtYE&#10;VVosLa1ykvOlQMEXuAdAZv4OeiAHN5q3MSG8R7XYwt8utx14hL2XeBqaQO7N1JFYO7pbcx/0vFzX&#10;WBLUG9Hi5blL6Jf19TV2Z2NzPcECJ5bzZrECb69Da9lBYS/85CB/UOfD42eVuJbPcpNQm3izT6Td&#10;StF1L2yL7sq08M+llWVdeGjH7qibqk+wvb2+vooeUyvYgEAMJ4ipyxwJEApn71QZwbvZ8BghtIy/&#10;J4ccCqkKXe8kdaAsMoiYqtQuI+p8nZUgY95usKPKOoTQGxNY4aDiKFkO8Ub9icFHfjBkbqSaxohB&#10;qpyovaRbsgjwhyPaPp4+B0UhJMp4Ft0A98WuInmc8gcUj2SPCHSNwbqIdDcF62LM+KFZCx/OE8T3&#10;ra9vrq2uovdLL1cE5pXs3rEHWmfImlIkvi/rkDi1vb+4uvjCa2d+9IMfvPkd39B3/R0dY4c7Dh96&#10;+Quuv+dDH+ayMBUhd1GGnRzMLkF0GaQ0legxr9nRTjrBL60YiNNdPEkAB6Rc9p+ehGVd9naAqjsw&#10;iENWSFd0uK/kpQhW9Pm0E+GGAGiqT3wICYFFLkD0+QbupwF1DwKuREuaAU6yRlctpMLwaAtZ98NK&#10;8BFM1bvGbK5bHLOdSppKp8btg5pIz6TNjXIwkQqp0tWKIG5T7QJX5qaRTzTD+iY9bLSdUWteLL60&#10;j+Z2Vg2cUFn38dGBz15etK3Cl9rr82hFjhw9/M3XH8e8493j8YUtie/LKtnFAZI7a8oyUxe2vknW&#10;rgcYgVUtJEFxKfYemcwU/KAmJasICMgvQfKKUIu46y/EhRZw3NmFaqUa6oFutAvFE48Rf4n6DwCr&#10;2cWlhZU1CwiiJAMYdSCjeF45uns48nw7+4g5UxXyzXvgIf1INpZGTBxXvrdvS5q/ECtVZwUvC0Hs&#10;cocS9qMj9iEZ8hf9dzxEqvyonJSkKIOTH/Lg9s4i2UEBY1LZSKQ12xv2PhKXAyeJ24LgelQEo83H&#10;JLNn7Ixbx73J+DTkiB7Uw0IP4mbqgJsWCttE8W61QaMp265Uk2cyIm+NThy0Ou3FA0a3Q6QW6DAN&#10;YCYGvInuTM8++/TxmYnv/rf/+rXf+PZf+al/AYHhz7zrXeOHDj382c+Ww0gBO29mDblUYffiPykH&#10;s1gaHipHUSc9tffATbtweT3hSduEJSE0BEcOFcMbdSYJPFUyFhhivO1TYm2g6BxmA4KZDmm8cL3C&#10;AyTEQDB2uhOkCBelHtmi5e6e4SHzxmo0uLVmOpL2jMtK8UExkit8keYEppGqEa0IvXPSjcT6stTo&#10;sA38rXQDHwQEgk2Bh2+vEUSX6NaGOmJ3fE9tX9VE72ytrSwvkcMgZwaTm+hH1B+mkNVq/aKAxrX7&#10;q1RvpGS10mNNBril84QIJK1Mr4cSY6MWnndlbdVNR0373UG/2AvoJMlk8M3qPngf+ztW/mazCZgN&#10;JG0eNYDFxXUG8qVQ8PGnn7rza77mRW//pnYnfe18Se8+dOTRD/4+AoYVsXg+CSYA4jJOdp9bWZHv&#10;1Nszv7JkcE2I0mqLW+7bQkoZ7eyigwC9X3iwsAIIg/iZ2J++UcyYMGXMbnw4TxRoAT1tVqj6THcT&#10;pZo6DNjkOEwxsWXmWeQKHbSSecm4M2Lg19C9OqQRY8b0qCg7tTSkfDtWi8czeCEqsUadKJMLwjsg&#10;Ga4mQTbkZ8Q8i14YMm7hbaCtuH4IJpBKgPXccHQFghpgpD04OMS9jtICJwieWH0YN8Ef3XUehwVH&#10;yPne247N8B1nVr7Eumx9vqwIauhrZoYLKC8RxCCzsJW2hcAeHaHaZXvQ+wiNNaLJOrLIwLL0MNAD&#10;CAAyMjZaYkwbHgF0zjYV78npcYZCT/JF7Ixy6O/pE/my/IL/g+JtoTXiQccNnCOEA6uQGFZOlCGz&#10;DaX2xsboQ4cbJffKfEZ3sjWtDqiXSZbKEuEMpDeGFQyhE+/zmIogiYrExXUbxkkGAd0tQhMLjPuR&#10;rFLfeCoVkNU7CR04tvis62t0ztAkiK64CCxF/GLfaeKOsi3pWa19SxasejF1RJ5WygF0+3hAXFmW&#10;yK4pZQrRTJNiIWlWGNkfHKT7XoiPuzs4sPiN/LLuozYIrASL4aomWBE+MqtpAj2c/fbC7MW//vO/&#10;0DEw0eoffdO3f8drb3vZ+KvuPHrrrc/cdTeQBNYLHSBGj0LJ7blANrCTjCT8o3kLBG9eQJ4S3kQI&#10;2RKmk77RJ4irEZ6ucUkH7SytkQv5l9XHRFFUIVygh0iPxQ3ejJ9BKItgVCaDDx5EdRRQFhkaFEXB&#10;GxnSAFCjR8sOVLDpNAMmHNiUv0sOVOMC4Au6qtr10Pkm7kKHI9vPn5UiVqnEYBunhj3YE6/ZwKOl&#10;hxFaZycZEiVtD8qGeAWWlUo3BJFit/5+Wz3yBmIPfCmUE5Exxn5waFzT20GrUNM8nJRQ3rUl5aKL&#10;hMETC1pWP8ljaiFMu7ipKWGx65SNpIJVkp/p7e+xtRrXIWXBm1g0npczMjY+zr6zy0a3BIdkjEaG&#10;e4aHX/amtxJEA0W15+eWPv3Qfe/9baqGSa+xXBgy1jpfpRfFKZa5gNBIEOhZZm/QtIRcOaf8JPfj&#10;S3PY2UU+xLrI9LYZtrtaWOm8MHhcP/ulh5FWVxWCGNCkiGdseGSQ2gDzWdaWsZkU34g1bZN4sB1f&#10;Yb9JrZl6UewrRG06XBRUIVZhxEwHjby0JHilMagso3RIHMF0z2Rb+QLB5y671YFbxgMh54qisAtL&#10;jFkLprtO0h7GwyMsKCn2HIpo0ZqtfQkaLz/ChBmPUCnYOHx710yOP355kceoU/kl8fp8WZG33nhS&#10;zbe9jcyBBlVNUBoBJKtsb0Q3GKWJKiSipMQ4ZQsIt2UHcUt9m460uVA0YxrtBU4NFRD15HlOvNno&#10;QSRsamLi8MzMysoqnTgjeViODWqO0YVFtjGbNyD9Dqcrej+J5f22TeKMT6moN65HM+iWiWRhZixT&#10;wH0AQA6YUAkDK5jisHhOeBbeI7nwgDzuwdYJpU+cZw0JK8Zq4XUV45e+0yUBj0rNVx+amLBD8nF1&#10;blAM7RJIKW+aFQbnkh2vmyw8ZzlVeV51bMKJbFutpuqNn0XIzLnq6YTXD0DPPxvGqlG9NACzBah4&#10;DpXFd/skiJbgz9Jfb2WJY+mP97bn5y5evHSxZ27+2le/Fn7vR37mZz76oY/cetsr7/q5f//c08+i&#10;0wDyWP/JyUmWbBmeAvpvZweqDCAG1eQeEh5fCm+KzOV3ypRkecEHhPLT4sxobEunUuc0nbVIMquX&#10;LUkTWJC+Zq+VffyPleUV3fZo2yBLV6rQvXhiEVU2xXPsO6caE+JC0awC188eM0Jt7K12O+U7CU+t&#10;gbCuTZEr7gBn3lIS9JSEveBFhI04Muyv/q9FKykEHbCxbrkRlY3X3abUIAlXnhUcBn8cb315aQXB&#10;IBoaHR/TR0GuqA/f2qaBNLWs5A5ohGi+PcE6X6HHUL03tMt43I2/gsbH/+BJrOGPu2ZGOogKX16E&#10;AlU8XlRkj6SFis1ok2s2dRvG97JgO8kqmW7hS+Hs9fYMT07Mb2498KG7Ni/Nvf/d/+Wnfuyf/fIv&#10;/+rDn3kIzwcbTHrd9g3JHWqc7HhopxxhRzBDjyfVo5h30u9WffHOBpWNb1HsFTVpKADcETuFMCvz&#10;nE26J5BNccNz+1JLFJv0/rEuEv27trLEymysrsExYx9lVBO10zl4y4C7vNWCtgqC1orELJnzSvIc&#10;d0vDFA9PzCAIpAE+UHnsbsFowV33MINa8/CD+GzRdpJ2bTJM3GfRK8o+oesM/SSPgKbYuk1ZSxmA&#10;wHdQSgWZ4tb0d+GF8NfGXT8y8KVVQfJ5sSKvuum6AXpFCDIq7mazLSiTlWfVWFzd6nyA9YjvuVtu&#10;tf6v/YTEObETOgJ5pYgkRVhpopn4xjRE41nouwa1DNsBgV5cXFhdX9UrUZSxFnpsBZXwNrww1IT0&#10;ElF7mgiBNcU4eZYa5ngBnZiZwEcoYovMY8AMCDAwYvmat3Srjkjpv6fnD0lvCzuMEkylVOPYOtvl&#10;+PMniEsxsPg5z86VyFcW71NLYwJAcWTd5INBad3ZFviyjMBruUAKpVES66wX2SgRoIBAtrmf8l65&#10;DbOsaX9bDUU4z3hdRZihtbgVZ6lvZDWwZ6sby089+8SFuXOXl2bXttexKmub66fPnd7a2z575uwH&#10;//2/+8z7fu+uD3zoycefvOs3f/ORhx4CHyfQECNilztpSrEFmapcyFSZNN8YLxM/1ejN4hL8fRKt&#10;/YMe2wDPdatJEUji4e3pCih0CSopap8lQz3R6Ra/Hu2HTQq0DQ40UDnMOBzWjmAa6sDjoCA5gZSk&#10;bFROWyhFWo5MJzPSBhNh5rmJqg4yQsYBpcGTrqOloMAsvXli+PnLzPQhnVYzvwMVC0QfhuuRaE6a&#10;hk04jFfks9MaPyYT5XL06NHjJ65mcdBpvBdWAM9KKSwlRlFoBNwgUmokqeZJibg4MZbcjPmkXgMv&#10;ukuiuwWHVaYin5b6izAahrgnJEuq+WYWkLPFMWRJpat0ShaiLxqrPACsNjZKQgN/ow9zSwP8zq7l&#10;tfXLc0ufefChBx94cHl+YUALukt4NcrburqGKAs3J9a08CDsc90imTYVjSr321P9aiXTPvo0LkJR&#10;ZiuOU/USP1m2yeU5vLoXlpqzA0Z1PFq5iRwu1lemsk7D7srSMorDChR9rz47xydNPQw5IpyoCvqj&#10;0j31bnPyPp7KHPMcbY9YYjsSoqySpY4eSYKq+tIwu4qJjvYPeqGg8icbl3r88DuysJrD0L4DPJRa&#10;EKQlgPaySWNFTGwjzdUOfJ3ULyf6r0vhatxxePJLyJB8XqzIK6eG2fgUuyHAdtgNt908atSKDKhy&#10;Byrticef7eTvDZG0JL5R5fEpxLEHcNBIGwh05sDYOwEnna2kugdBNMHb1UkGHtCW8CY9bq2YM/pI&#10;WanKZ2sLbZA0tTgsB7oag1M17O2pbKyFXltdDypjuF/0D6EMO0eZoUV8S3oOcKrEImGM6HQnB67H&#10;TQ6D5hybsstLOMyaSg9KJiLJDPlmXVRLASwY73NjjWfs4VSHooOsbAjQ5KdyKrgA66rMpqJCEyU0&#10;521YUgOmZ0QlQyDQXXlVFcDIXuT+WGrupGFwJUepY+7drs3OX77q5FV/71/806EX3XDfhz94ceHS&#10;hbkLtOP7qXf/ysTA0P2f/szcwgKMpiNTE6MD/aP9A+MjI1Yv53bpfib+ZN9fN7cMJ/qhUDL+pA4b&#10;myEMnfrepMeSPSoqdza+HioG2zus5AoP45MHPwFmTMsZjbRsMRsydq0RcUYjR4kk1538h/mWACM8&#10;fDKX2im92eD4HF6WVB81OoU9itcpJ1rjiv8bE6Ibggql266xwk5P/8Aosc3QEF1ouJyBSIDWxsuO&#10;a4wGstWH9ADXHHWr2KQFOs8yOjYBrrti7+HdpfW1+YUltDbtRbhFqmL4Og8Ijf0lWpm/4FUXj6KR&#10;HRT8BGO8A8vOhJYFetpUb9hmXFaqV1VgbKoRsM+lJOdy1oQD88pLJEtx9Nix22+7dXJqkgeB0Ijs&#10;4EHvbGyD95OimejvOz49eXh8ZGZkdGSwZ4RUp52cM5+nXD4hNf/qhenizCiHZJiIWkh8JQfjEgoz&#10;UNIIysqHLDU3DAqLHdSrL72zOii9LD0OOqTYpygY18cz5ceqtncfSUOO4KQEB+715CUoByhDa2ur&#10;DLtJr1om67rTYrRuL6uZNWmsCG9O+z6xy8iqeso6krQ6rY/wwlcqpIFHT7JRsgU/r/ZlAaaMuuRz&#10;yyIzaimOWeUyAQChZ/iMGhg8WuXR6tZ4Kp4O3MEALBwHHqG9uD5bBIMv+tfn3or8mVtO2WEU7y+t&#10;6OTPWfvhOdee4yoyZSHt4UwxqS38SWFNeCWlcN2zxKGlqVniHOZmJpVaX71gTxG2kJ0bps8aoHZf&#10;P0TNa05cc/yqo/QgWlunA6BJZjVGVWakex2XbQqLzGHSBAlj0wXqpZJVF3cxgoamfkXt0KmPq2LZ&#10;ahSS7xIKlSByBdC07aC5kzThDZOUI4Z3xlMgQ1yHL11fYyJFZi7FxynVUB20KklYdfsm8Tzj9Aoz&#10;RkkgsjsyNIhs8VuULE9kTFZGQ9HX4dWX8ea9JZtOFpUQ7CnuddW01ynSajn5gPIUSa6qwiRFkrbu&#10;Wl9dXVxe/ls/+zPtQ8dO3vDiRy+f/8RvPXBpvuOtb7rzjq9729Hpow/cdx+K7/DU9FWHZq67+sSw&#10;bcltGsVBr7Q55otjq9pyu40as1lW52AYSUiG2OBXV6zAR6LNce6cOJLD6atCCsFPnIy09kojqC2w&#10;Sku9gJU21jnwcvl2kCgnABB3Fgubb+cKBwZA/NBaP5PJLoitVlJj73aAVUIrD/OVN+DhuuMhNwvk&#10;JwVvDShTUlAA7O8eMLri3T8wRD3gxjqPY8DKN+rPEmCli0G1qiwbrjKDpSPnS/iLFx9GSKCVkOOh&#10;0cIyo2yWV1TLnb3Q4ILD4HNQY2QQkr1W/6pMIrrZUz0bO+fHQhODcdwqJJVix6KnGzRrld827jPX&#10;wZ6F6qUTBtGOe2cd0G6Y82tOneQXoozYJoRmd4/EGmnriZGh6bERumaR26HxSUIQfQbLeFgXm8hr&#10;Ljn0QqRh58u4BFtL5yrTdWklwsWLxoZfyd4BHOoE9NKEuOqNrKB04/dJKvR3D1CKQUQrNQApKj2g&#10;N1AN5CNvEtIP/qOEyvdQ/oWjqYPoDCFz1/oY2gABZgElDwj5Gp4xCJMV8hWy6Lwk64R4potd2pfF&#10;jMR46PPh1/AbbXy4C4bQaWyjJwfroVuWM5e1qhrpAsHc2saw8BVJwOwxXsxQl4Nsjs8G+PFKq1lO&#10;8iepnpWqs7Nzw8ljZ87PrX4pGJLPsRX5s7dcG76NG4Y8sHZpwGr/osabKizgoCqizDULZefU3sZ1&#10;xT6Hre/6Ffx1IELNMChxjEDA9LLG9pSux5cHlJ+cnOCIrqyuzc3PLS4ucvLRL5FzD3pGO4hl+wFz&#10;vNYl8EWoG/oM28NocxNIFGWLLJd3qnslqUOeiUbOHqgitejIVMg7+0jnukKQ1EJz7QBasqgIaMzS&#10;6qwZF6eDgq4K36qDm7lbOCCl4pFF89gmlYVc6Q6Z4B5IZJ85R9w2n8UK8r21OAD+eXaIjzTm8uDX&#10;GSsVE21Fyy9c252hkWHPddq2wyNAOXpIMPOhl6EjdYjkjXQs2Cp39Q1/9jtaAyN7raGzp59//CMf&#10;+MEf+h+/+W//8H6r74H3f+Due+8HPJ8Zmzw+M/OSF93KDSzML1QzMbmqA/JeOKSCWSHeCCCkz5I5&#10;DAMOeQq6iun7XTiAqsOjFG5xTEj90MpwOx1oXEHXOfxMEhTrZ323sakiWikZtIwfr5q2X0YPVb6Q&#10;piCsJ4lQAEw7p2fqhuKUuIR/83dLJtOjl18JnoaoqsrLmwGspDaEiYRsGNvJDRk2YkjRONqIO0BL&#10;slPch7AVnIseYZy0prX+UWxzZwsjzQW5sizEwSHcVqSUUKBiFfQ2+WZAdHF56GkB2dhBAruiX0fP&#10;VueoZrBmUvhtp16G+mVejRWpnspZkMqmJNLOQMbErOrUxHR8CuYCj0l7Lj7JmxYWyH1dINian1+U&#10;WNjuoP6SVAphhMo306JYG0AB21AUEQNNTUovV0QN21uXzhFtWDPmpYSwc9xjQuS2KORpAFqRlguS&#10;Han1z8RPdah3a/sWJ4Qq6oKE+BxyZMqzFC+S1+R7KBjhC7yBpADRv2zHCLSaNP02GSN7E+Mae8wJ&#10;xVJWE7O0l1Y9JddiOCpVPdQpOaKwZgxecWupK9IMRJjL1zzAymzXMzQ0rCBZeskgMnJRqi/2hRVj&#10;yBAISvCrpPeiaiwLiz0zA6Nfa+DIZtV4vURR0IiE1E6Mw/1d0Sv54n59Lq3IW19wInP4PEh4l8IU&#10;br+bl+yiVKKqV2DVKpegyrMzla3W64zVIA3egErXd0vdn/T8pAfk0iQQxeMAjr/zVa9641e+Ablb&#10;WE4XxXTrPH/p4nPPn3n+7DmAEKGaJqmm6NDtjnvh/cGmlB58zaRrmnKWSJRAqNGEJkRNQPazQk40&#10;TvjK5K77HX9Ei0bBsYYsiIDqgUaUVYu45hwUqfDQb2iLTe5RwNqnVhXALCDHG4z4oMMSK8AXqZ6S&#10;LrZML8ixcXp466mZLygMAMORtHiOGuzwBVWpgbHgMflzAwxJI+Vll17W3wrLHn8Q5aiRSk8jMxmd&#10;XeQbUAZDk5P/8kd/9PQDD37sve/5pX/zr15++23f9Xd/pKN/kjTEj/7ADz535vzVR46PDw3LVejr&#10;W1haQrdR0kmpC6oQXi3L5RmrwY74hkQSUTNm053tQz32ImYmc7RaocB5/pP/EhEq7KUcQ10zRztw&#10;l9JnPMMoMidxpXRAjDudLTIgKOxQXXUB9K4uRuxF/GivK6zBpWzenFmWXjaaMcFZG2XqoGNS8fjC&#10;oGEiEla6WLVKNGBIbYcYdQ16wkKWSmnRZr/pcck/SwVInNV0yRKmSoP2U4sLC2E87EAMqwgpOgtB&#10;ElUllw6dF/u+ztRPZpBASlaJWvDMRuJhmC7R8gpexnMy0C1wFaVX7QCSWyAaC2pf7I80ekrE4uoa&#10;Q1ctTtKKtiAw4tijRp8NwsPAsUDT0UuGF9u0NL9IsIhZ5lRIEzB8Fs0DQEZfFNclralU/WpGNGav&#10;7b9izxQ5tzpPmmxiUypR7BJTRG5wU8oXRzxAK0xcLo7HZiZJkDElL5aDBCHeT9d602+l7vkAosUj&#10;WfOoSpHnHf/JcN9OjgS4qUbiDKfvmTWV9oYQ2AgxzQmV1d9MU619MvtiXW1QSnmAzkYMeK5DHAfO&#10;vjhycPRBWZYCtXBl8uxJwJBmZwJj3GeCTZWMlHIbt4ifqxOqYba3I3IQ0KWaGvFVhC+uRbKGOHY3&#10;jg8+MLf8xW1EbMTwubnDb73p5BARucfVcemsG8kITEahNqmOamqMkRsWrtmYJtSoitn0eKhRS60O&#10;y5r6Mp2GhjMUVydFnP3bw4pYe7G1s3B5/u1vf8fWjTc9/OEPzy4uoARR7U6PSDzOSYN9qKoVUbA+&#10;nNbrImlWAjNBnIikBXWdb8RP1zfJy0eQgMUkIksxKsWGykE/alfSAIOzwRALfHjNgIcb14+hrBYN&#10;cG+AzcnH7MLpqYwe6G0p8aitEE6UzQMOtJqLLu6DkltigKQ8UanLW5nFxtrZTS+zkOA3B4EpO5c6&#10;XsvI7QsL2c0e47CcreYdNtUt+Gbf6wxkvGLe+AsOZpp9GYqwS25Nkk9cmWW/9ppT/V09c2fPbS0t&#10;HxobO3f+3IXHHnvpl9+JsLz/P/3S+ODg0elpaU7t/fMXLyyuLOPxgqZwDGkEoJbP9CExQ5MLId7k&#10;xHBXMhrS5TSzl1T64r+Bj1L7Jld7jAwMlFnwdim0KMddKKNV941LX0OWbKDpOoksq2bxM3YcGdCw&#10;cbo6pxjPZ37JMgKpOHaCkWnA9UNUUzGUM2GUse1UK3Xx1jYjRrhXriONjZYlvMd2td6wdsPKRCZu&#10;KSTDPX1U3iMP4p7Qn+xxIuPIDHQwOimK6RfHgCm2UAsT+mZsP8WbEKC2VmDD7uxAip2anqkmxw6e&#10;CmkqUaJdSnlVi+EYZUBzH5ynCQ4sDi+aZNSRJle2ha8xKpoTGLWWxaHuKzUQUrKsQmOP7kMzM9Mz&#10;MxBn8eulSKW3NHtEwiNsBK0Zi8YzsgvcyLBmFfxrm5ENCGC6uliQYS+7pPQI4+gnz9bjZBAP8uzo&#10;6oIuw0NElduFAa1NAMQNWMtDy0KGPfUPUBKPhTfy01LiNXoGOSfcm4WhDMIaGsF7ACQqW6UNCFMc&#10;1onZTia6y8WjPjxtihKb8CZihyuTE+Ol4baalZN9mUL69KqgewujE4DdgqUXI646kBoE47W4LgbK&#10;CrMcUe4HJMAHlO/MIXKGGPfM7UmGtBRRTmbNvxFtDWWc9eIIy+mIe1QRfJlVDjAyaSgs29+EQKkO&#10;rnzb1NjDFxeA7L5oX58bK/KW64/Rgq1ebEM9LZtRjsbBwzeFFJpuYXptr1lvFkwlAwUL1rzKoSID&#10;jFD0gFwm9C2iY7SR0hARiYz25Pg9+ewzS089+fz5sxVs+hKMChM7ZMEgBiJKhLaZo2klFiWGjgGA&#10;QesHVO28y1g7WMfWhhJWUTa+RdVV4DNyA8il2s6S4HW2PBQS43sF0Xl14gqISYMqwE+NpBoA5cVl&#10;xXYT6YCx8KvK12WJ9B2NeAp5S/WTqi9ur5iZVPa9tIqnetZu5IY+V45LtUStknhNYmVQK/ZPp3Ro&#10;R0Ir0N49bRXzxUTaaMSuYnT6ozlVNxPvWVrq3Voo9DH0RVf3wvLyztLqb/3ir1yanZ8an2C8BLq4&#10;ycq0WvSyJD2brtmBoRN6mqNWF3RYQRKEjR+Lj4ckk4xswG5wnATvQsPVGIQVQFMlL8KfTB7nbgJA&#10;SyhKCYv5oQLZ1YUyI3B/cRIZUuRMgcoQsPWWDVJtGYigVlVT6ipZWk8nQZO0G2vEOkgad59ScLhJ&#10;1oHSUks33PnH0jfZYN3GOENwm6LWxZ6w2bZB1PswN4AsoFkgYl26NBtmopg4mEZ2iQWx0U5YE+SH&#10;UDL7l5eWjLNoGTIoSoYeck6wrihbYSLFtlHRWeWNxWBlRpZLKh+6RpTVZhs6XJmvnLaP5bvYw8rc&#10;t09iG7FW9+TkWIb+ER5Zpid/JOOz8LrSbUyoEXtvySUUPieuYIAtqUFFJjjWHhEfc3brfAMH87hq&#10;zKx2ImatKRdgi6VsQXvBOZC9loIM2PZJO5Md8YfcXUNTrhBKZ5QgGgdIPlaONdCa9ZImJCoUtLpW&#10;kpuV4Qk6c47q2NYbeC8nXdJMsq3GVAdnrYFynQwhB+Hgg0lr5MXiRxtYHRk90FCor6hyrlZ+oZ21&#10;QtxX++lGhPtHcwHrckyCIpkyFXWo9GUrQgwrzHjbU1NVumohqUN6BtUK+mAk1wuGez+zmHZmX5Sv&#10;z4EVedGRyRumR5F1JLLWuojPVePGQh/4+Ep6GQMrAY0em6RZ8t72STSBabJBUUD7IIqmprU3gv6V&#10;adRVOUi9YvNxEmSNZhgnm6EGSbLOMieOQWp5PPHp6ZSMo4NiUnouNC8C2zQfxBEgsBBMqHSZB98y&#10;WjtxqtGqzWd6RdRtIMvQKgoU5q3kY3SOE22kKxfRtFXuZVTLPBi0pr1EiKe6GyXx0eaFaDui1fxh&#10;dRE/6DNYsm1XIs9D4DUTunKwVC45tXwj/iRCb2dTEQfvX0Ek9sLZyuliAmrhMRl3Eh6U5BCdPUBC&#10;9QVJv8y3wHYj/Rby2Leu6+zZs+vLK+MjoxBeGQ3qg6vUTLHShkztFmTPIu6a7m5liklatkO/j1JB&#10;h+vRa48qfUMU1yfZVocz6h46CKDmcrDCDHpxcCm0luqgmwcp5ZCMva+G0EkOosl/6LQGiLBlCUcw&#10;036tKY25CsHmQGWgvBRHs9A7RHG2SaZSjIoiBxAZXWgC96XwJ7AWoeJCCLQaRYfanE5BOgJ7vRZH&#10;yd3o7CI3gIdBDgBTRF26/ansv2AqyyJ+XVTnhTBTC7xynaboPJRZdKdwpusGCsWmv6XvLJuyw1Vu&#10;tRhmMcD8T3RiEk0qbLO03qqVGWktXYNkDCZcNGyNm97an5mZGoVcNkKwmrJ/OpljQZNOQJwkGtDK&#10;cIhy+iGrD2GdMHGnuqIGeaoBXgUrlXxmuoczyRO3e8DL2oXjnVOu0lQjs4x63mZEPHcxk1roBnwL&#10;8UHqfMjCGuS9XQywUh0tz6u5uBW+TZ/vWo3AtOKoB45RqCVxEGlTdsW1vWJmyjCIi9VsdnRCerXl&#10;iZpoxifKA+p/HUwgbmxJrbo8l3Q47pUAYqwqKUZwx3jULBTNN1U4Mno68HqbfjAg1TqIaV7HPZQG&#10;iMtXvSqSOo39KE+Lw8KOTG8sPcG81i/K15/UirA8bzx5KNilLm34SIItyW425rSkM28IraG8qlSf&#10;sUYQqyjG4iC43pSGoMLQlVLzQRtE9sVGDuCmSjOm/5uYw/j4+OFDh9FNWAg98bTkJDrmL3F+DWpr&#10;h8RAKjlGCxO9RPn0eHMWZIBj2tOtANpmcolhhx092GkZsm4tYhq8KX5fXcSGjarbEC34CmlI6YZS&#10;kmGKledNVrMetg42L53aZOYDyIQHHQlSmUbf1Uc8qzFIRjxaSl2dYrijeHInIlMi6Yl/OXiuj5QY&#10;8kDGK4z/5Yt1f0RdVZRG53kZP6lfHAalQrIpheEA6wlzpg8wpLtFkMI9AJLAoJpg3CFAGbBymnqh&#10;H6ps2tSPyUNZKNyUuXRlwKcRkUiupsJzlYv9YlWsREj8pDofl4HkM7q+sp4c/up9FugMBZz6PnYu&#10;RW5eLq0Ky0UYxtJRst42yMO2GWPZpcmVzNanRqAOKl4woAqqLVyI9HY2cYXTbY9YOKkwGgaG2Ak0&#10;L/ZADwiUTya4hp99SQNZVZ374v0kTyyq3oY6lo5qaQlH088kXaLinH9caTY0JkW4Ds8DpuOHwW+t&#10;AXKKFDbLJUv5Ik1ffKn3HaJnU4OqWSsdUh6M8F1AUbAj5Y32JDxCOuzqMWFF3Jm4D/GUDfp7u48c&#10;OeySpi7SZh5rq2B+RHvlDlc7beo0hd2kjzWpZoLVZmJcguNgqs1wmrpPnkLrXhYrbkqydFoLraBt&#10;P7WSbnQoT9xwJasbt1K9aX5UlMn+QyJqmVpI6bhnGxIm68a6WO1SjlqmYaJzPAvo8QwlbAxnItR8&#10;y0EfOW5SWlXjsXEFMiU5ApkenbIPbykdpu1SkUkzPI0lgWmT4HIdkCPkxlkkI6fcbhf02rCKJZY7&#10;YZgnMa0hk0VVC7ltLYQZsjBT6QTHMKUhc4ZcRBYALM6OCc0WN6saH4i/s+ATExNb5y5f+KLEtf6k&#10;VuQd106zVCrXjLCuFLooPz1qAv2oxw/om4g72yzDqoFbIFb5bwnXqvLdplNI6sjU0QpcpTeNYMo+&#10;80VELUnIQ7hnFGgPyDejCY0tlIUcP1WbXe2sxpCeL0ZRWxvwoZOaanbXESA5FUaaTASScOEtO00n&#10;E9qdpxTJK9GPmKrivbdo0Mb/SLVXlYl4jKpPlOfRwddIa1r+xXYemJPUKzTWMRBH8XR1spIzcJSp&#10;Dpk+TUpnRS70DZ1GoXrdDmVZ4byiXNBp5SF6lSIxS23XTMb/VcHyK/vISicVjuONmBAXNlFOao+j&#10;CbKnfAF+ECgeuD6PnJLvlD0HtyT/U2ePL5XhnE7/gXTtKQToDxHWxIAmvF/adzzodMVVv7N5bAdw&#10;FXZUmWm3SUfbmWjDmcrpcm99jz07ktnSfmdklj5uLSZJi56ekWHgAu/f3LJrkbqZ/GdoZQWoaWI2&#10;TnVK/xsi1AARFSIjYCQVeGgToIZG5BvEcEBr1FMpIMgojdCss9rVDl2Xk8zTHuAYpQYi5lykEFnl&#10;xL5qmml0B1Ykzdtto7C8vOpUKGCr+LP8UKTSu/VerbJKJEQVSJO2NTyz7YKaqDLAipd/AS/Rou1r&#10;5yxiEvhKm5NqyxhuO/kMS9tSPIEitiM6jU9SNhOmemuN2bxkd/K9CjYjQAYGZFjR03d1lcf2565L&#10;BjIanjQKt7ael+5apa0CxXjg4jRceYW4LBNQlwdJSxWOjSZDYSsrorqgsxxEROK13T0iYEQziHHF&#10;0LZHYpiJc3//q3EGOVCmVLk/6CEeE58hfky1KQrKBF5W5WU8uM4jF4GflhaWHPP6QIlTnfSKxaPo&#10;NUX+JJury5WcmdUwTVhIRsR0jHTMYLZBZcVrC7biV1UIpYHu6vfXajDacyneRjlhhfHDZMsAhpsy&#10;SYUt5ZxcUx2Vfb/q6OTZc3MrX3yG5E9kRUbHRm47PFn6vfRjyUQtfQMs6gKLQug9SKcxZsyu2qjI&#10;RkPFHUoswkVIgHMOtB/F1WmqKzz2YtmbwgUoO5lwcRFs17O5ubICaCgwpkcciqQhczqAxiOQ2nTQ&#10;UNojx02aTgyfuLY/KsV23GytypS4yrJeSsf5ieTUdO5DNAcKOourrYcllJlm20Ukr403ydwUCWay&#10;oQLZiEvOv2YmLVUMaLgNZS7VHpxWjneu2ZBq4s9KD3NkRR9tsgpgY6SKxRLV8bto7frITLuiqRfV&#10;cxYlp/WFc2GlFnJrhlPgAxJ4OFmOFlZY5c+lm1BvL4lWVqwMQrJEaZzsKIhw2QFAmhlzDkIxdU95&#10;uc2GbKhXh8Fv7KAAYvnCxQtPP3f60twcYJZkrKB5GDY8BsNBwlM7TjKFieNswRc5UDQaxoJFaFhq&#10;mgSPT+VCNDbGkfYq5hni4e4zzcKuB1F2VwATPleWXk0Kn1KbESqOZIR99CDPW7eK9HPOic+UNGNH&#10;yKxptJI2+wkmcobJ0xxwTH3A/DZJbr3s1JDaC52Lk/rVkNj8TSMEE1tqUzxiLDfcOQNKnA/pEk7f&#10;453kbdIXo4uUbvWA4vrJgSPGYrNch8ep4Si6VKFQQ5dyacIpii/N7SoA6GmB9eC6shsFPRUQoEhK&#10;jgjxecBkI9R6DvIyOCM1NYRIwLNwtbs6bZBKTZ/jPYxxRyfGTb+Az6QBWlA9N8Xt0XlylQwCYM2g&#10;NCM2dagrbOIejV3iR0XPWi6krxPUlR4pLD437JS2DBCUbJYZLel9mgiMSsM+cVHtK+xkbDxdeA9a&#10;eJXeiE7W/a/h0IX+mbhK1FMxCi+9jwwrlIbXB5l+qHZW6a02ASEahEwhJl5mkt/G0DRuRKxIkq9a&#10;Bdlc6TgaA4AnF5SlCOK1LKw1ig4qYFhk+qUyTXSnnG/kLcUk456Y4Ene9ErFrmFKShQ94PsdN199&#10;5J6zl/4rG/1F8dc/kRV5xwuOo03KbChAESa8hhqqA2On5CaL5Lhs82pJYOgARK0U2JVwz+ys+Kaz&#10;X+ThVQKW3wj10mLTplbb9Fc8dIi2E/CR+mm4NLe4kEGtDLMjx+D5NrROuICXJnwSjyCZT2nyKFCN&#10;k1S8NOyTp0/vJluQlozqEVhH0YtehwoJRutxswWUPVI5lDwMQ14dTi7RQkKWjbbEowxMRewOCpjL&#10;uUD2dCIz+NO0ZmY5FFsSq6AXb9rFRuJ6SZFLjVDQGD5upOzLfE8CasMpU3hh/WfNLZPMAlt5EJCH&#10;B5DWrBali5ecNPIP5pY9q5pZmC1OXkG/45yzSPJe0qaMHtllXEsFBH/PjE++XYjZ/KDRo0YFQg14&#10;vkBlnUBunnfag2p97czZ586df/5FL775BS+4nv1ZWl1zRoigufCdGjzsB25b2CRc+x2n3KcZX+Z/&#10;+NU06BwalnEnPS0FOJJZVe672xv8j8wnyXsyiFyNVM8gJ65kMmQ8gvUEwVolAYZJ7A1nSKpHPblQ&#10;3pZ19r5oiVgDUK/g9aUa0DV1b6UftxiOTuuY9c1kHOz0ySFYZh7g0kqtnz11OqQ/KDk79Jam/aJ+&#10;t1UOUSXcFkfH7JwJKpUrI52y1XaThbCgy5XSImOpyIQqJh4beom/K1q6vj4FB6oMSWaV2X8l99pB&#10;Gmt8bJxbnJgYF/eLSQNVW11b5Vb5JNoPkTQAykm0scw65fS6a4iDWry8q+CKlNqSuPSriRTTGq78&#10;PF0QqWUObctq+90cq9pQ4CkiYuQuD1eLqHHiRLDy9E2r1sqZB6VvV6c+qQsJcol+IcgCOZiOFrGw&#10;jwOSrNauRkpsoq24q6AyXWrc7qDcWWrErgPvgPv3COkXeh7p1YqyppYoHZdUU3y6tDJ6RpfUeEGB&#10;8RtJoccmab0i8ARuJv6rJZelCyygU8tQgJETcVNtW7qL8pMAWcYcSfJ6VMMmJQ/ajVOMNFXwwTuF&#10;2vRV1SqlP/2haV3X8xPnZr8oTMd/dRN/TCsyPjH2jpNHoB2wKEKHwZIq14vlTHWSFTcsoq5BBvWY&#10;6vBQUbjn8U8yQEMd/pRBYHFv1HWZjVGlPaoMqO0M71xZPnbs6N/5iR+/5tDhsxfOL62tLa5tLFL9&#10;63Qr2nD1joyOjk+MkzZUx8WFw9Fgu9Kzb2d+fh4BhYJy8eLFoZGhjS0adbQxGkhWHw1SBoc4l/QX&#10;X1rbxCqeu3jx2TPnmJ7LWAv+gyZUNR8r4MdbWxCWLl6+jBaAp3hu9qI1tCYqZKQkI8LUAa5kl18N&#10;W0AYg/qm+7gQS6QkzK4QieXSmPcGZNOJzoo05JMYmExSCyGEc4JC4ynsjJQ8TkIlvKp+Sp/4lx2r&#10;beROph8NPMzQFPGlWAUpD7t7tt3v5/E3cbx580p0xgtvvunld7760w89ePrsWZQg539oaLB8AnfT&#10;IknGk+hzcvY4JEQi+vut1tTMDPc/e+EixYA4byODA8srS0+dfvbS4uWfvfvuV3z7/+PFb3nTa778&#10;1b/2y79EbAUlqLpDcmfc+dzcHOqMhUJosOVCE1QvS1hiuG3oqDRz7Ofoak502zLKHPUBGXcYHnn8&#10;RtbYWmUbGlojxsQxjDkdoXhefmtrR6uUaa0Y8ljACjVCEA/2ikaQXBgjCocAs8Nb1W64Ow4C2IaV&#10;13D1kpLhNnBIiaaImUCc+BZgUrsGMBFg3SGLPIAOkOQ0fehg87Yx5vbgoFM64OAAOxpXmsryZa1j&#10;B70LrXOyxgf7BMq3Zf9QgxIi4DpUMIn5MqOLPRL9sGkxIXa8B7Gx9K9nqC907ZQi8ZwyCyRGA9bv&#10;b66tAdCaa5G2sLu2sg6KBybMesATgxkPCQ50EfR2YWn58vyCXvUex1Y/A49NaDdFV6wgu4NWxgUQ&#10;i7PMVVPv9tC9uhL+IrdaN55cmDrZPrkkJghDvgj+yZ0juBoM566zy4PYM/sdVNmgPTf12FxG+9hr&#10;V2JMm/wiPl/IuwJzaphK9Qe7A6ogac8jKb1qcmN9hd8hqi3I15D5MrBIFc+xqPRb/CTtIcvOevA2&#10;omFahzbMe/OOXdx6RqNamcuF+YiJCuSn5i9AUki4E6KdyAQ+dJkfVVkymtXZN54YOpDa/D6w09wn&#10;2J20ImE9Q2HfWVE4QshxrrbQmBUbTfZ0v/zozKW1jaWtZm7sF4NF+WNakbdfdxXLQ9UVu4ivhT0v&#10;3w39iLaic3MCNx1zw9esL1uHCYnH08uBtwlSwU3o02RQqtRM1RDE1kMbFj+HCgUGjWXm8NFbb7wJ&#10;ZfeZRx8/e/ES+w3R/NiRoyMMO+1xPAnyxLIv0tF3fRUpxH1gM9z7eD0i+zZZ2Vnb2rh4eR5xHsDj&#10;SAJzHanZ3qEEhCoxEDJ0mGomiVzuPKGPlgAXzJ1OT9yqNhhCTw8OVD6RZwB5Notj9b7uQ/EChgeH&#10;tIv0K/IpBVUsPpIFaiYGjQZJSY84HnhlJdL2SYoUl8VVSTSmFSEq4g1QbLgra95liBl6oT+E9K0P&#10;FyVnVUeGh8Ynx1l/yE6XLlxYWJwrWHl0fJwHW1paLAYX3zI1PPyWH/47Ize88Pwn7j175kwByg7n&#10;yVFB++NDezDysvK2HGBccr3adZIZ8o/Lj0sktEI40NHx1m//c/vde5fuv+/Pftu3LW3uTI9Pgygx&#10;CtDiF/iv4SVnAGohBdJmq7peuxWLVdQafQiqxjY42nvjI8OTgG5DAxzEys2Y3hSzN3jlnmxilHEb&#10;fNyYJtIpZmL/cKdhjhCEpU2WiQ25mD00oaKlNFfgY9yAUXWQJYkexIud3ZhnFpl3ZsFZYYSd+uRt&#10;w+GMqTLb5KARUzZsofzXjGkaGxm1oDMUANaQtgpcR0JtoFdDRlBQM0n9KE2EkL1TWwnu2/iENSY+&#10;q30Ps4Mw2pyH/nXV6sNj7Bs4ND0zNTHO1TbWVxEFCx7tkygjmTyWfD4L+XXPyRzQm0HHIPy6CLit&#10;tILO9ywvW9rGNWcmp5A2KpwY+xjQWN8Iw1vaHA9Ggky4TA5HcdRKsmipVId0F/haeeCfI7hrtGrP&#10;KBHbQ4VLWZ618TnBbLLdrJgQLViWDeKMsEE7zeTBOzd61giFJebwGwvR7ABvK9V+JpTxjFC/AtDl&#10;pWAQIViL7tH2pQEzCBNRh7uO07C+iRlLTiIKqtjzRDFFt+E5w06QhW9sk5qPAi7tVx9qVkW1AlHW&#10;igmFJaElS1v4MQFKwaocmVR92nTMWQGk4UINr4DG9snV2jx5qSyOcXravDnimjFFJQOlT/hCVufG&#10;6YmPn7n4xWA/6h7+OFbkK1/8wsnOjuER6w4crZFXPWfpmvL79GSjRlM+qq0OZ84KUktbdYwyMyMY&#10;jlqDas8CnYFHU1fhZrRMU8e06Js8dfrsc2fO2r9odQ3pHerrxYSw3unkayqbUF0UMn2q2YMiTaGz&#10;VDRcH0AZhxcMgWqj4SGuawq6oz2/sCgJOEW9fKk0FWvxYgsQnbRmcYMP2ISVh2xUpwkXefFKlYAB&#10;1mKvhJgcPSdWpmyXzGMugpJDP9CeQW5ohl4Z3hBTh4xkHF5DYdMcAvYaFkjqVKJj3g6vBK8NMSIs&#10;4XbClNeFL7VbJ1DtoJYwk33+3OnTzz15/vyZC+dZNFeGY4CKXFxZq+J2AqnLl+fufNVrOkZG7v+N&#10;33jsiceJYDicXi0wYI3e4nlFbfaZkNizsrq8CZ9hH29LkMZRHNa+WPMhwEfQtrX38DPPfOQjd3/2&#10;uTN/+a/9jeXFtZuvu26EdsU7TmnkMTPYMg3sKAcho871U4pMpl1p6JS7Uph+uYqQDFy0IfA2ylhl&#10;skrIORgh7lEPOmq+IHkAPe61NRfX5JWN27DQqEW0T7SzbAa3Fhw8Ixd9JVwr/Bq1YqocgK67j8Y8&#10;BdYnC+0wGFaZ9bH1Tj/V0durK0BYzpyAQcApp1gdqVhZXaKH28qGvWRwovhgrkwuRECSd9ozw4In&#10;0tpCGHjKqt3AODyjHgnRQG8fjpFpwpQwYGSFgeSI27OPtyPN5sowpTYPdTZU4CO7XfFoKFaEL114&#10;ZNMiZHZhiL+WheUA0WWOPiWExU6oFHUVOOO4Bf61Ds7yJnc6YaJ5IHnbDtFCDtn3VLGALjrRJko2&#10;a5okomgXGYLenio4LxzLBmjVoIzYPXAiN1S+gnm+zCIq+Q+0ZRF52SROW5HvS89Yn2TfRk+raBX2&#10;nhBWA1AemCU1Gs7q3xkQMiC0/RT4FsSWUy/VkZido5RpZk2aRg1lYhwIDoyFT5ZbXHcVFdQAJ7FL&#10;mX8VrqOJHBl7rFJGaoKgwD1JRXe5wsbWYC3dwsgay5L2jGssxlGAYW2XrFSdFQdn8ERaDvtmHjQA&#10;dpyBxu/m8cFPzy59kRiSP7IVecUdtx7ZWBZ7IXOYnoABB5r9i8anVNWaKSB1TbGjF8Rq3YYUsWtU&#10;xRAzdeeAF1g6tKi6erXqGAkmBfhgIWjpw2fPnDmztrIC4IWk2HzZmMZES7ov7DE0EdWGk893cjGa&#10;ktawQrYSiAfsi+Z3/CW5XeS4a5EuJhs4JpuLiyumT0Ik5aWzXBTY3CHX5zhFjJpmRN6h9AG5gD5s&#10;dchx6HQPjCI7QBf/N0clD07MISvYoQ4RHb4OFzuHKscm31vLyA8jUpoigbkMvEqy3LqltBy1xD3f&#10;EDC8amiad7p08qM2N5987qmnnntyZ2/j+uuOHzsyhXKZvXgeRQ8lhd+ura3YKrijvbS89sDH7t54&#10;5tlHH3sML1u4bACKrxBWncDa6/iGDU/J1l5pc+KJdUKHU3pq3As/TNn2/gP3Pfrg/fe94NjRW6+9&#10;/gXHjxu5MOJFbgLsUmeIcnRRo5ZKWwrnSdMRqfb7Nvnw+mrhJCSGh4foaEIIaP9NaiyKjxQ0XIse&#10;Qlc5a5Y3O9tELz7db1qTaHx44Sly5nm4pjAIZi9J12rVU4yJPC3JLTPn0Yj+rNxkXjrKmZIEUAhU&#10;Q6BAHFbgJHuMZ853La0ssQgO+5NnRY7I+NVHM3fmvXGHEJOdsGShEuQftIMrgJfjDPNUA1FbU7l0&#10;dgp/CEtig5ZEPGwGvzLdX9lgOIRwOkhfy0IE67LLA1ev+nm+kgnHBRKE26apSxt2gSBTDi0LpNBv&#10;BFIkCbhzmg7Qi4jZbg2JITY8gzIzV7SqZARnTOOZitMOmY0Q1lLpueqJt1KjEwKuLCm87Oxj9cS0&#10;WytYpWezsSKcBHuoBMUuAbBuzHYyBqbcfs3Y5jqpUncufUIEdQQ5Pb4U4j9LZ7Y8oQQnCvzHbvm5&#10;QpKyKhhOTSW9URHWbBoiGDqUvolzKEhQU7o95vYgStu9jGNAPIxqKhrLzE0LFdLT18kunZ7TxoQo&#10;SunEUa3hOLxpu7C5mR6j6VAJLM1KoIwc51oaJscZYQR69fsJXuObyhegesZ4pZdfWXbU7njl8UP3&#10;Xpj7YjAkfzQrcvsdt123sZgEl/ZVx6Na6Ynvms8qX6CidTWgxUOez3SGgOArbFPgUv3Jr7IBlHRS&#10;oaMMHZxlWxTkWDtOMkMpVMlzs5ftH4UpApRw9FJVs5vCJlx3GgxlwCC5Dq0k5ACFpodzJsMIWer9&#10;gUkxNQHHEtgLIqm7l6GuwP3JM3jO2SdoKhUf4Bwn7SH3qhim5oEOVDZyxJZjrRApKX9Bl0wLpr9b&#10;gdSE436JU0YkYlbCPJQ+raAtIkLFKRBGUB6LWMGynCgrnLl5EwYBWFEr4Z8nNMpwOu1fnHGuzMBU&#10;axG2tmaXFx575nGi53/wk//yld/1/3zpO77pzm/99ic/dc/FZ09zMjj85F1f9OJbT548SRcTckXP&#10;PPPs2OjI2Ng4GZGQsVMNk1cCbYfoqdzx0pRsAGu1POaqvtc6x5opmbDy0OT01Ydnbr3u+huPnxgf&#10;HAAJYoX5LVkZlpwUgjlkvWQmnfQPUwHXCx2Djr9N4Vgq2IC8AMpd7VHL5GwAzs1AP9V4Z05lMBmT&#10;5KKmuSA3A4LHFChVsHEH8UT3RAZlOn0ERWYtRQdAvOVsRdfPSAkWVLKDwpceZWRfMTDcKDXZNL7N&#10;ECfCAnYq8Hbb3DQSEmSs7oGPVlRjuVLaPXHS+SdCuEnDwGhGIswM28h5sd+yg2pk5FLgmQqJ8rRC&#10;zBU3BONTQsST1L8G7ij1kEpR2eBOBBwEA3wM8IpPyzmWo0xcyFwynbSyZwRxqOOgf32sg5Gdfrj7&#10;S3tivhPXYZAhmtSyA1LzZq5eE0VTGSFTKzk8e0wpeB4GkCzZRAFpyw2SMxEnoPoJqQqSEdSGiTKl&#10;+jjAY9KFnTQNy+El/lRRGP4aEdoFUvNfvXujXFJjmMrwJE7q6zywIYDYCq4sjSBZa9U59m6SjpeV&#10;v4a2yWCp3xN2GIkWGwjwu2YWlCrzaikpj2kxpV8HU02d0QxSIVRume7g72ixQa9POvX6ANyWD4Hz&#10;W+SrBFKa3iiOFEQROAGTAjNKrxPEcwn8SAJOX4EQ7XXHOpkWTXs4Fzc2mAfnCjpImStxbGjgsXmh&#10;yC/s649gRQBgXz81VEhIuYqFkMOeyVN5nEO4UowkiphxPtgDKoE7wzlJL4egwDos4iREplsOGSzq&#10;dxx31S60+ypE12Hc3YY8wwdhl+BTkl8liseIU/YRRUfwTO6rSCACWdj21BwQlOB+OorcTUKV8LHd&#10;HTLzmBBKTOwkDaVDqBgowKHTaHmk0/jX9hIJtpIdKflI4xZRo1Br0gzHZI/N52IxPNV1IAw+KqDJ&#10;7ensFFlA4KBdgytKR1ewYtSSUEhDklRBvjH0jBCr+KzIa65pdJIgCZNTPGNEmU+hIBwHvbmOm3SZ&#10;muOV5Te86ete8s5v6+iaaHcNtboHpm+54Z5f+1VmqgCVvO4rXveKP//nKWV++p5P4RvSUImMA9+A&#10;o40Z3gKIAPpIZY8pBKsfVA04v3rfPpMbyTYlVOrigpyx1ZXlwtbYF/SRnNqOffK3AQvDMGl5k+Bg&#10;+AU1o14NLtbXpsGtCsOuIjRRT3S1T+INgG2I8ajYrhidfUZe45ZhSiMnaSORdKeA2PoG+BKwCUtH&#10;EqKa7VstT0nH1g6/ZS3ZlBp5aawQdcxfAhDV0DCT2DYdt/kxYwRryrdlieTSbcKGEuTWtncIYrHp&#10;4F26CyEZFq+JWn6EjfmDwmbpDiDycdCUt4y/A7s3NwQrunpoD8rREX4x/w8w4mDhtFsH/HSR1X1p&#10;6Wb7EJly+hKssNHDwCBcNUSCbgJ6rQ7YwSrbYoTBIDwIYlaVjFekVK4UobBAWBocpEB1cmqKN2NA&#10;UjMvgTu8D90YPiunsXr2JJDi8TDMCGjiG0TR21OCE16b6dnfK5LCAb+5kJmay9Dg3nBeLa6KzjSO&#10;r6CfFCZAU0ZKO/ra/McA5rBSaLETsbcZc8c/tdChp/NFiQb8eDDGVS0E954cIzdGhO1SSuInU23H&#10;ttgSM4OhXXkC+XlyFU5KzvwfpYusmFnMohS3LOm3lCR5+4QjUuTR6+gNIhsIGpyJNLBQM5Ai8tnS&#10;/1TjZ0W+J4WxDyFYxLNEx4VpFg3g2+o9atLKGMeAxS/XCct/3hrfwoZz8UHC3+2d+cQ3X8DXH8GK&#10;vOXkobR58HHZY50Cqw2MDEyyIZae7eq1Cd/AdiBJ/+L9JSli4lS7gPjZmUA9IUXLjJhtGJq4xEAV&#10;ZxlNNzLuyocnh+7ALULjCM078yrgmAdHC44RiGNQhKX26gZ5E8DH5PcDiWIwiFLpG0iHKNtT4/OG&#10;OVn+DldIiwJ1YlXbcmujtE8306qCiFjoZ/GF/N2fBEE+IPDBuJfIn2pgU20mJdKDPcFpHKNUsXF9&#10;BSO9s5L587sQdb3+ro7yCuNodOGNmHJA+7CCJA/zpWRr8XCBC7RA7FvUXgQ18EsnEmnIQ3vjYydP&#10;gO1dPn/pG7/jXYduujUkZ29jdHz0/b/yfwx1YDuOXP+CG8dfcCONe8989glugF4nGeSHnw4y0AnR&#10;ADSfj3APuK0eGW+ml7XCHeUOgx0B6HkPmJCZmRmaNZ07d16AUXqoKc1Li0vUHazT69AHtDkdRIny&#10;7woEzyT2fcILdgUvQR88Rreyoixi1L3ripCYBEq/Crw6liKRXNUwq4qwHwAdy6E2TdPacGIS0ITj&#10;rX+bXJerlMC31H0T+akPSePDK8q8GFubmLpgJeVlwN2iDXpobTBlkeeNdYbQyKeO+enGwsUQalmB&#10;uSXU7O7AxlpaXmTp3Fwe1uWyjpX3cDNJj1nv6YRNIuoMn4+rtU+jAGMdo2aBJoQ7QarRqkKz37Y9&#10;qF4b2o22At1wDRAPTGxOA5qFsfPGw+loluJ2pBeX3D6AxFVm9fkengcNzclyQiJxcG/f8NgokmzH&#10;z5bF2DxILIjIHtcPm828DDcPFoecVzEmCs+TbQGskZZ/hpXLVmq8M5bUpgMhXrLLImBd1BcrM5rY&#10;cNgsuMkLBe1FaLoFRsT4y5TrV/RvqUr4te5RRsZFu7YhT2PZmJhgiiY90CQu7iUyrlm8hUHR8ZPo&#10;BLubAsCoCd3fGNeQZVKbZR4QQry8BqnsRgee1qYjS06tn9XOFfMh0aqNutKliaQ5qDsi6vqTJrQv&#10;g6hUk6MlE2xGjXLdtPejzr+65afYq9aHkiS0jQUleTqeKMlX36kTkEHIrAmTwLk3cmy2iUp9yQ2T&#10;4/ecv/wFNCGKShbnv//6qluuB5AriAklH08kw2WTDk0KLlWHe225g/iDmSfDgtu1ehtKuFJV/rtB&#10;XEHFzkmW2mRXyxyF8r65m6NHjjNSFDSh+orrGwQwSZmEoRwgtz/PVFoegTOAnKF5dWFzFdhDerNk&#10;zhcXLl2e5aQySZwTovMo7GnVvL6V8qB3EqNj4w3ewyuIBEdLLcBFis2sS62B0KZwUpNKsbYRs5ad&#10;B6G2QYMYbga66d0kaVENV/h5mkAQVRhNx9b4+2hCZcUoCojDrg8Sc7VUaUya4CbroisqrlFpz3L8&#10;+QEPe3n2El3GT59/fnC0/1u+9Z3zs7N3vf+T177wuhtf++XsQ86A8fr7f+E/DHX3Dg6PPvTwo5/8&#10;vQ+dfuSzMgAs5pNLoGdnNtqy3jq6rL9PZlmfMr22sibMIf22DcXWFLdSb3qLpwNNMu+V+awrazbK&#10;LXDATrqpmnRBxD59WM+keVrPPI9nATZBFftK8xW+S8PnCCYFI/xpKwM4Y/uh6tZgwZAouQe+t8AB&#10;Swj7BzylqUGrkTFJ2Rje+fzb2zCMMUlFphoahGPdBtr2V9Y3SCYuqpg95zOblm+n7RSrz7ewyCo4&#10;2xXrpHMCbLeS1A5uKQtiTWU6UaaAiv7T+kC6qH3dHHr+QgyBCgLgToNmplDYhcH1STG87d1Uiozw&#10;w6jbh9GroYvpBrXFYBVnbVE8aCa3A77A4AhzPZmms7KESGjabf+nhU5gKpbFLYEZyritgZhwfoat&#10;PdSIdlH2L36lG1f9DtPBTINUMF3QBThyIShJXshP2He6fwEda5iTRcdRk6CMWTLoDENhfHwycTgg&#10;G1XfRgNgAPQKYTsaX1u6rLnMBitOmJJ6WIiUTLxe4jrOLov+xoyLn4crH//Pag9au/DVkingvIYC&#10;ivnhuRy2ltJXMCpd0wy/igjYb4LTTByk0lAIJT6UneOg8TG2Hnckukvh1ymrQUcpkzR4SBcAUYcm&#10;ZyNKJkPbeTc6EEihXpfhkVkf9JuoTBKr3kCYdVF+NZ/Ug29X/zTcTAsAtZHiFOwhPpN1lGwQSoNw&#10;CRJp9Y4MKGpTAz57++Gxey8s/PeV+OftHX8oK/KuW2/o2dokAh4dseEzu0AEV0LJ8rE6rBf7UYEh&#10;qUGy4ZGPvUyKk9aJrPEX+ye7TrSOsKIWy09uY2ONAVGb+HwePPU7x0zH8NpTp5555jlOlC11jabj&#10;X+gI0Jp30Kx6+HhE0Jp0y5psv4y2QjngklE4wpG0Kx4+ddh8Drp1Bl8PHS9ETsJeweBJ2B0aSrZf&#10;pgSedWig6mcEEiQneTK9YBuuCiMJNjhoIjkM/TubQkInowQX7NLOr6ANnO/AnenmYiBemTRffAR1&#10;5iFL/VV4zWZokbz0vZBXijZFpuxQosOo4490Fr2V+ERIwqblEMAcwrO0ME9VxPLqMuvxw//rjwze&#10;fvvM9s69d3/gkbvvfub++1719q8jO9Pe2/jF//ALz91z/+Hj146MzmCP+5NY4kiwcPaT16dwe8o5&#10;gg5vKJ2O1mwHj4VOxoqg2jDuZAu4DxXJ7g4YwsL8XHGE1J0yc5g3B9UNroETZUmt2zteR6tzeXGR&#10;bQApc7auRaBVe59GsGjAVG7DUxI3iP3ArQOvQ2VpvaH0VFyDvadRShqw8yd3kTXvn2SaAOGLMZQl&#10;RDyXS8TxqzPa4uDZtotaE9jVLhyWzCoOhWRpeUmGaJoLoqwpoXBtYrFS/bm5Tped3T2nNmVkRc7/&#10;ztrKUqbWerD1GalJGh6TwUHJJHRwya9gpETq6jaeS9MFQ88acvkFPCE/Q+RYduchKk2CaWImUvJo&#10;ANM96jgDroOWHEDRGp95nsy4GmkxMRDWBja4C8wQw6Q7n+aEdsLGF3bKVEen+F6rNT4+wllgBe3f&#10;jieV4Vo2ZLTCH8VKvYsJ/hjIVLlmbEalnQXiM/QhJPWmMz9d2viHjkESISXYrG657UiRmKc5ecNx&#10;BwUlq1EWnSctFYlcpN+igyhR/Ta3JMejoeqAKOU5DUOpSjoKyOKDYdkFBwNQYizV4EhCz/2xhGga&#10;RUDCfBemwOR/lDj6jkdgo23FFvJLbJK0lziUcdICf4Ol6r4kdcb/ZAKppGTfgXILWQDOINshTGHC&#10;rJMsVsplHEXP+a80IZqGT8heDoE7pkuhpUqtSoHQALAHEQMbJCe2M35NVql0rLeUdgZci94wENPt&#10;AGLSxR4yfAWy/OoTRz/2heP+/vetyEuPTR9KXUjRVXWe7V2YbGFeGPAE75YQsoIyomnZr7GU5w4O&#10;VAQknf0sa0By7S1G2MSdWUeib7sJ8J5Ghru6Lly4gCfJjjoynYiVbCB7RYvG6hKR1KhYh7hzCz5G&#10;FHqwAQHQDlAt8A1Y8KlZTfoBEGAMXIIHaboOeKZTslQiyY5gWBBcG6WlRDbOToqB6SkSr1yv+w9a&#10;b6rOLJbE18BWyariqPeNOzvBGeyIfiHvqIhczFuMl2elAjmGpFdQjmJeaC65j4GJ04vC2F39aBrQ&#10;DqbCg0UzL2Rmc8vphHv7S4tEAN1rm3ah2tjdevyxR1/xdW976P2/9+lP3z80Mro0t/Dw7//+R3/9&#10;13/xp/7Vw3d9dHR04tQ1J8Vx6Oyt46/Tjz3kCwrNC6YkOYsWJfIRcCOtS5OVyB3R5yppveROYaRA&#10;iJKRqQ2EGgmgja62CtTV82ENl+LqcsP8cG5uvsRGSDqkFFYsVgqkQr3M1xu6UpCR0hneye7zWVLZ&#10;Ko5w8INoqD49XRhdzj6QAhkwvG7gOJx+ENQ0aElmUn598Xk8gOkerwXxiIrgJaupt2sVo3xC/2sk&#10;LaWLbMry4tL6KgkMn4lcSOKGTrzCdP9wWVg6IMEwzcJbiyAeyI8NdtMh1KdDdxhiGguoVXVfiEtk&#10;OplG4Sdo+WSzM9XNyWMBDYO6GLruO+cDf5pbtL+LkwfxsajNLr82Ee2u5k2jfGVEqDop+2EI4v2I&#10;hUYXhyynkHvPeND4xZhqNaYyxkVtDaASlDrvBsVPzynmbTE5dOVJesxzItLiNFmuBZKs71b7K3nP&#10;YZqN41/5anV1mu+WHxDdUshIqChJCYZcy9dxlKAAlEr1MeK0Z6QLbDmiQ9WGXTDl78XNN1Y1NlWQ&#10;7KqqCybDTaZsBkxVjKuFSOfsK+TAKvLIBNXKxwiu8iDGeS5U6XTWUOavffZqDYl9LCY1WGuLcXEc&#10;JF6luKc6/jU95RJh+Iy7u9AF0RtlU7XZyS6nS4In0QWIP1dfWuUTrppsMntpxySr6/zSVuvo3saj&#10;q1+YBMl/x4qM9Xa/5uSxxgAUfuvkmZqnHZZ0dt2eSOkeQxRhdiQZsOC5meyW+eq0+qiez0JPiYj5&#10;IXg4n/vy17yG7rxnz56rffL6jrTZTnLeDiERWQ9U8bXRs8I5KXpHr6NO8GQAOZuJDt1dly7PXZq9&#10;lD53xbaXFskLSXIUc5AKRER1kBZ43KQgW1ibCUSsGAg3qUnQ5Tg5c8Y+TjmrcRNEpRAVEgYINf71&#10;scPTSChvSrCv3k/Vufhy9MYBchWQV+lJPyjgAzRdWouRl2Yl9cq59yKlBFxOZ6GIc6FbLh1jeXwK&#10;eAfQ57emD8987ZvffPV1J3/vwx96y1vf/ov/8efR69ecug4P6PFHH5s9d2ZlYe7Y4UOnjh8jS+ts&#10;cLzy4Dw60dk7VinP58WJ8PIXdsHZn6wMxwCrg9fuxPGBfqNPYBbzye3v+0//6cVf9YaLn/rkubMX&#10;5+fmkyLG2rVJVERVif9yRjhsvj9AomKQzph6iIL9dsyNMiq0Idwni+GNEVkWgakMToqvBn4ORkGi&#10;Gz8u7S+J8wLjpOLIM6xMploAL97xXY4d8g1iYsGJJHpkkdXOSB0qJn2RHaGRNpfWuwVFYR4wUmqP&#10;jmwQdSdx1ZnQvuI8QFk9VNSrUVWdNgAVbVddVoYsjKbKA9kbMnMTpD2rXvYnJ6cR5IXFRWy1uZFq&#10;5cJ0WJ0GWKQKvUEVAmP4S9MOGrbroFk3QyKlarM9C3pT6ddZjc3Ts53HzuwW49f8k2Xkbkz0EN6F&#10;2sBCSYU66CLKlcJUTGolid/4OVVtmmF88Q6sfoDxhSHDe4D95SgwMAPbqORQGk/XNb14Zq5oJ+IO&#10;NqowgmeAWDm7EPqVA70ZWbOuXIUvaQPOz6GQlSooGI0P87A2Ccld8YACUAzJgYwXTmPzaMQNVbsW&#10;+8c6o4KBKErPGMpJHSYBRvzkk9bRjqOjpiqN7+SYRCRSEw9aZpkajN8M6uW4t6xzrRjLUX1QPEpm&#10;TRQ/6SR2tRGg9jE8g95YRYR+i8219HsMIyEsO7e7mZWijYlt4frcbdZWG8bNZsH5SDc+Us+Fy8+X&#10;gf7Tff13rMhXHp9Ap5GojI/sbnGc6pDksDVEoyJFqHwzISpCo46wwoD5z5QfBFKtkWScNNxTlODS&#10;8vzC/Py7vv3b3/4NX//YI5QrPAqHJFi3opzRVU1MmfIIKW4G/KoAgWe+y25RiqkII0vKPWzv766t&#10;b0JPAqPmI+xeUmdSfs13JZuQjI7QcLIh3ra0qzB2Yms4nP5ZLn8JvfKjkmpwvH6beeinB3UFZNAW&#10;oVJmJiaQqASbNqFLgQjOrBcxRUCpMOiBScmcxlSHGWJ7FIXLeWxEqulEfZAexJ4lVsnNxBCVOeF8&#10;hjfZgRBDXD5y5NBr/8J3XfPqVw9dffKvvO0b+geGJkcnp8cZJjF81VXHX3r77YenpmBfUSznRA1b&#10;vzczhYSTjP2biu5yNq2vawoDm8nelbcs2gl2WRPLLA0o05vbX/G2d/QOj/7GT/7088+fdXqWBaU2&#10;EGO3gD6IQzgPhDNVplumMQpZTEMCcTpNYT3JFESHmlLCeSddz+6kLYJpDNOJSoauFweSzSJA0UCF&#10;2pb8SbJ8iQP4yopa/Gmnnf44bDwRwWl8twZ9urK/hD2BWNw7HpPvZfQeGoc8OQrMfumW97kFXFYX&#10;UnGRfcQdEZ/VXLX4WBLNeQ8+ZhOUpGdaaYFSEywZb5YIlW61tapVVVRzjcyit3eDjpLmoWu9jdxQ&#10;pCAyPmO61if6zxzMeOsgWWur64XuCqTowWCtkaUWP49RjAKitCIJXiI3z1RcIkSuJP9Ab7rUCUn5&#10;SWM5xG0SyqjuSc7LMdDHr5CFnWR9rI8xqMom6Q3YHU5cSRAqM2il3TdN1e3DFha9YAVJNSFDkAkB&#10;Rk1IMmp8RJT6QDhV+gdq3bRzVQWkCUppcIMAh3mkWVw8QuXH1JvYmj5EnhFhIVg29AQEtPTFftRs&#10;fQr9lBe0c2Vl6iIul6BoIoaMwBALQek4VCLiRvyVYoDS7B7hEC91NP12r3Nlu/lhPUWoxR5l+5vl&#10;Vf1asvJpFlcdySTC+dsDE25Mzy3ppsuQbXq2ygho7584ceTy85fmG7v8p2dJ/q+syJuvma4cTrjq&#10;LKh5gnh8unwmwyXglxurauNpoZq6QACd2yaHA7YyKzCNBHBPkqamNO/aUyepAeDvRw8f/rZv+9bd&#10;U6c+/tu//dzpM7iM5SBYsUgvthQqN2xZ52/LxJCvyUm18Z8vFI5GG8oHcPzWJm7d4tIynkh2JFia&#10;pzeHNHGuGKZbpQBxq/EQ9Y4rKg/5Qui23IqyMTkWTslNii4N6u0FZAk2t4cM2obBFusd9B4qBz+f&#10;DVjs7VccqnHiWyrWqQkc5coF5tLVAGWKitWOsKym2alK2ySrrIPDRXSR4t0aktP6jbcR5ZB5Bixa&#10;XLzzK163Pzx28tT1//HH/tm1lIsPDmMqUrY2cGx6Br8IHSao32KernGbWsyelU3XjRJT3NVKEfPV&#10;2DZWzIpcmixubZFeXl5bmVuYZ9orRV4xpUr40/d+cv6hRz5018d4XKhHJfNysbCagI18Vg+RYfLG&#10;ZA6sxZZUi2XsgxJj+VGpMB6QBTGFZr8CMjHYR4BE9cVBSBoq+Y5cWwninHDtEjuTKV3yNhz5oFnx&#10;PLryeOkWy1t/R403KtUb5Ppig2jcJMD5RBJCIo2kfPhGsqzr6UsIx7dOe9lXvgOeuDkkUVI3Ok67&#10;JT7GNNGKhZw4plCb57HXc4+npcqzTaCokClZ5qemEkKHIBfnLdVxMuGIZw1jJnAU4hCPHJ8mLc6I&#10;cWsTnd1pgXykPLVNakeVdKpuyecl0xj7wboSXyaCUfm66fj77qOCxBWEyeyeTi8T+3va7iFGI7rM&#10;1IhxTOxJXDz7Y/LARvnyCNJfyx7V2s66fp0ynyBmieg5E/3iC+W8kW+j0NKqiyS6uE7WSt9LTrDM&#10;csG8AIpRpvnqxoocjDrnxtNJoQ22aaonWALvqXChTreal2Nj+wb/zkNynXRm8pMx6ro2eDqhWaRP&#10;aKbOhD+dRssJfZLTbvoEk8mshS2jpQCHrFE8Bba/cAhoOUZUJueasa2lc/iQFjoRjBCZkLV2qaIt&#10;eWd6KukQEdZfQYJ2YEIFJd7iveXTFwPtphNHHnv+InT4P83X/08r8pZrDhOxqocrzEw/6trIBI8N&#10;AFdctKA6bkmdxqrbNnFEhxlZKaYZuAgAxVXHj544euzFt9xy3clT3/zOb5w5NEP/s3OPPHz/A59Z&#10;sW1cP32NQuTVna9m5kElNV9qUr9O8h8yCGFTSc002ZqeQd+Lhfkl+4oDYzbFRLpVVza4MjQ5pfH4&#10;w70XbQgg6z6HqF2Om6o/L55O7yB/VyydXJKSYJpCC5vsD/ViGp32AP5SdCC+U1yuaVHXNCQpcxKm&#10;cnMpmfJakarYFzv2F5nqWhOZIMDzcxt17FkyZrlwTqaVVuqZ8DHxo9vtZ5597u4P/v5Xft3XXVpY&#10;uve3fuvQzOGRkMqRSkkjORZ6ZBQ8Sci2l7WdEA2evSJag4txhskklamrp6+wie+FBnbh0sVHn3j8&#10;0uXLAIYDI3AQqoFVz7PPnbnnE/eMj0+MjoxaTA6xtUfaKE9F4lkegykK+9HiAmt3d70TngRHDbXG&#10;pPfhoVHn1+Yg2a29yjBDqUoEILbGbbJGwGlBIOh3aaIbHWclua43sI9VyzX8Q0ctx8hHJsFfQ2d9&#10;0F3UD1n9po9AZrnz/yakw7rhbdblOeuXKpNNORR2Lml8+XBskr+pLgahKao7r5gZfavwbPRPDY7F&#10;dXMbqgDc2MTEDZ9bmqI91nNw3MR6XqSaFSgtGUXcJp2DQ2CxgrW9IssVGBChsRiNPXBmpfW2Jbf1&#10;cYUjk9sBJAvDscojCadi6Ir6RuPHlUZ/So6oz2oVwtfSo5Cp5Xe7BQBTB1kf/eUo9ODMnbbClacv&#10;04T/nEluDk140BHLca1qNfxIJJmgDWuN8aumzVlbtX2d2cIAI/PynbyrhE21SuqilE2UTm+Oa2IC&#10;U0rRSBwixQmDykRO7GU8Xz3dg+KVtFGNE5xvVGjSpKfOvmhBWqrkFtLVO3FPnQ6WyEAqVMEyllWZ&#10;jNYXqBDKZhC9zLE0eOakpwFB+oHiQ9d2e+ex9yK0UVZKC+uWAWt6Aw0iYr6krKMwrylJcyp8iq/W&#10;lUo7MP7+kqsOffzMpT8k+fZzYmz+21bkjqNTQ+F9xskWiTLHLMfBReJRi1RevflY4dKzhAUQe8zp&#10;CSUpNEb3KRqCCsWHTxw7fvjQDJwblmxsauLqt7x1/9Lsf37Pe+6655Or65sKD/nG4cHafsEfCZOe&#10;0oLXUQOp+dVtMDVv1Y5fzUJgikDH1iw8IFtA7NSUlXkeYhL4SJ1V/YVMxFOSEgLIVc+pKANgEBBY&#10;v7wvrsD9EyRx8lmHuo7h+vYmQJ9tJLZozCdXClmzm0FYv0aicU/QZQk+7WhU6QcLlvLSxmi7Gmmt&#10;tKdRSNKzddsIrq0dUsTLtxXpq9jMnlPWNs2DObGsw6ULs/d94IOTMqC61ldXafXKXSmMlKFxVim6&#10;ETRAU6gW0T4ZhtjG28NhVXwl+9MMlePXQzrQ28vhLL/10vzcQ48+xqn9nr/5ff/T//xD1159zd13&#10;3b24bLBgW9Y+KiqYNONkFA16Gn+hZN21LEJsNyEIrxZag5UE2ecbx8ZHT1173dTU1NzcrEiTWaWm&#10;aWaRcwz7gh+VahBIpCVUYlAXlqlKvX0cZicv7iGE2o4SS/5SHijSIPXW3mSOJkCAS0dwA55+XHg1&#10;vtlnrre+skLcpOpzphnaMJVJiQlMSuvVSA1AGGD/ISkZEKDH4MZap6Z1EVNKNbWoZolc09Hd9dTp&#10;hcTR1ws1Ucj+oLQzJ8sQitsOvaLxJyEiVzaOqMlr4v5321lEtaXq9WjwXvK4cUX0lPisCd40D8U5&#10;ksI0MqL0Jlwo0F+bnSkapdCtqa62g8kjVomRC2zvkIZYxenirZY1VLvQKyBEHZPIsujNDsFEGSxd&#10;af6jbLO0lSKd6KTaoCV8NPJI98/UY0dCuHGWBe/QMgwcmjT8IIulg3UwgfuKFSlDm+8TTeLKPCyK&#10;g8PtOUrwzvbZUoW8SNIkpRBAJnGpuClpbLGFpeBx/QFgpb2FosBF1G+yuWBbOJjH0CVWzeMLwGCx&#10;o0zOxIU+AKfAQCFfpN6Q7kxz1UGesPgbBeeqWFJCz4cMWMXGYRgKh/CTtDjASItzpqWNU+v4WFrJ&#10;pRIzE2Ji9XyVESyLck3n7oNLdjD703n9N6zIO286hQkxuW3nEjONjV/QYShX58GwQHh6k17KVcFb&#10;SCjNJ+BXUI2FJMOQ4p/nLpxfXVtDC4+Mje527N9z333v/b0P0smIqqdPf+xj//l33//MmXMsFqoc&#10;dizBAEeryn0RRs4Aii/lZkb67G4oN/bTdvLo1i4dOwjRUWXUogNWxLblVMTlD3zp3xsYKprdjALE&#10;3MDramevq6rihAS2UubQKTZristJKy5bNw4OmVHMfAiLudKTGNcC5UF/8HHiJ0LjjHlAqVZfVS6i&#10;iFBfaetAhczNL5FvJsTFWeb7SQ8gNyg6x4D0oeZtD87sJrtS7tooIklg9Ug6UqRiq6th+mNN6Zq1&#10;tjqIfG9vfcc73/mib/+zM+vrzz39FNJFq0rb47NcK8thTlGdxyrRRItC8TZ2haLusErVFzkqmFKp&#10;yoA2as+opPXd7c88/fj7P/nINS+85Rcef+yaV3955/ETEze96Me+7weX1neGhkerMK3yujVyDp4e&#10;X0anAGuJZKnRt9iSZ2y8mSRMApXAik0PeNazp888f+4c0A4tOCy4S8VD0Eqrc9iyahTPfc8vLepn&#10;9lBsoa/Ps2xvbjDUA4UY1vUeVXfya+kI0j9kCRjtFzu7Fxfo8W9NIlEx9RPagSTMMOqcZyKhyYkJ&#10;U1ksDlZxdZ3GznaXimnEyKlVKY1cod6L9orkYojV5PlSFkWCHJEj8LKJJzARzazoh7Eh66G0IUrQ&#10;4rXqNBqvM/6DBZjIrbU4na25hQUuasodSC3TdLi3qhZC7yAhFdmzergRY6PjQMKsySbXtUDKLgq8&#10;h9J29u3w0SOcFHloxFCWH9pJxuC6ZqJUa8tComJi0aFJzWp3hU3EjawVL6ROLY/3nunFQpEDvNl2&#10;HfPLiyQbOHDUtlCD5fVt3SYjHAZ40Kx2rQZ1Wrh+Q8MjFUAvLiyTTEL24lWodNkKzggiao+ALhhr&#10;I3T9dy1t5YIaTbfHjNVKMsCCQJxH1rGCifj4HXioYfDbwlXzSZpwk7bctCGx2Wth7yCBnryMdaGQ&#10;Q1MZbJx8V0ZF9XJDsHcB/pLw16Mqn6+kpbzJUHmcsFJYWYrh5McnhuiC/xnTqABHu+hJ8gYUC4dW&#10;55JbRWvFVNRe2KquMsZZbf6WtGjSPMDOVmJqSziQuEOchrQKrTtBPdJGyLcCMoQbrWazceA2sFAP&#10;rYtfenjiE2cv/+lEJP8NK3LT1Jj5KOgoIyPiBrAnBZod+OOgx3JXOCED/SwDf0K919LC+47xr7gE&#10;gujK2jJxw8lTJ196xx2ve93rudrzZ87NLy5yCL76da9/13d9N11sHnvwUXurdXaN9DMJQ+VLJwYX&#10;l11Uo6mY7FSl72NfDHbM2SRpAIglAENl2gcnfGFhgXuOS+g9QOBl74mvFb4wO41MU7IkiBwXtY5T&#10;Gb/goaHBZN47nnjVbej6tfZJUNs/J1k17EQa3G3zBUemp8DSIKaoJnQZbPaFT1Y+Hce7QCS+AX2E&#10;FkExFVzDk0qoiOJWDmypZJ6DI8W572fYSaBQfmVhc1543GEr7NEzQ3cjTb9rgLPFMSmMB3RanL98&#10;2+u+4t73/faFCxfx7xhBiuoUjyAWMZGwRTPaYVrIpFqNaC/BpWg6r/LcK2iwxE/Gnb7/3MryA088&#10;vLrRfu+H/0t77JChxe72N77glvMLKydOHD911WFgrCAVlXNNZ7DQTrgAcaGt8dLzDmUogGsEYAEz&#10;CiqrRDBkQRZPQSNLcKWq7/WMSQQU7EVfOxyJmUsjtELhRO2dv3BB2NrmB3bYZeMG+3DSpVQFfzdK&#10;sYHB1jZ5MlM7KMgaurxHQd8I3xCql43gkoAAjtefLCzbsM+XnXf7ez23lk9LKsOSMQA4jAmWa3sT&#10;d0EuQN/AxBj90k14FDkNqbJ7RwTALHT8cRaBJ0Vudb0HBxmHY2v5ODpsgMoUSoEva7YDteq1ozwq&#10;+ifSQt853xjDrFseSg+xKSVNqbbRlvR1E9UZ+nZ3Hz50CPEtZhr5QgdU+FF1or06Ug2HWBo4UK9A&#10;YEcsvU+j7uGKJ0rqZHYI9JjVYIM44z57BN7uxXmPd2zYnRlCGcmZqiNzflwn3t4WssfZNby2XEOU&#10;2rCDIMAGlAwtrYyxE714KPbaAMtGWA6AS51xeodom7sxYAUnlmtbKj5H1YiZ+0RnO+WTNhMYIc2l&#10;DFpcURLvLJm/CmZtRJh8mOhQwmWT6vHJgtwHmQjEnaNt9zNFRjQ0+PZ/RVjXbQL8SAtqY4PQNyhb&#10;4SpQB6GAw7XzNDH+J1XPtACo/L+ilanPRhVBSjVXEVSeEaxFpC6kIcxlcFrr7A6apoTOmhglOapU&#10;xsBuyHQ+dBpe9I1D3fddXqmt/Ly+/r+tyFe+/I7+zTWpafGnWBvpEuGZcFvYjIqXS/FUArsqhGtH&#10;zWBng2l4juP2spfc/j//9L96yZvf1Hno0G//3L+/tLjCfrz4ppvf+FVfyRPf+8lPPvnU02wrXoEo&#10;oT41g2/1kuTpy4tnz5x1o3sTsWO9kpG1i8m52Qu05KX/IOO9QWtQmniCtDsi75teKaK5dF21tvGA&#10;72i9WNB2Y1Wnr1sbbdSV4jJuPNWIu9gkvrA6QocbpoYx2O11bOfS4gJLkuENJszDd6JtwwCOWg5U&#10;ChpysFPAZVtQm20XLZnx5uGwcydsuNm2JgfbpGFoo8FnSxGzvLyTE879W1VL+y8eNp02ON/2ROJP&#10;2wgKwrHgsKWvOXFiurvzd973uwjt+Og4csdTUO5grhCIo6ubhhnClJkHp1ySINFQ6eKjUAps4eBy&#10;DvgrlSh86eXlhefOXbjzztu/+i/8hY6uQTbg9de84MzcyvShqWuPHx4b7GehJyfwPJzYgyNr+/ZU&#10;BYfGJSygpsAVpcBCph+sth3aK5KDYFk54fbbNcBT/2emliRYPH86FywsrVyanSc3gYs6Nj5JbcoC&#10;k1Lm54naUHnR4H2MB4EUbLEODOYcVKJSFqqcSt06GvH6sqA1YBF4VwdgfBVEQOTFSs1fnsc8o79Y&#10;ErG4nm6qVqkEMwG+Q4S9wrEHoOGhJBPZr2XNLvekRpPWxD8kyjkoFlTAjC142Uq9cqdqDY8Gy040&#10;MTioK91Jj0ivaJBpD5U19oUKxLGxMd63vLSMHCJpB874DmvHvRGFeA46ewZw8kdx3mlEMDIxNWnD&#10;QTIoOaGqs6CjhiMWcoE2s+A2EwQhStpW2iTa0ggbxz/cdIonOTh1P6V0CvZB+IOhodbs+8JFdQF0&#10;hiDDaLKuwClig4XppSCDJbLQuE2QzBELAakZJmiWngK6YNd2Uw8Uo4I2jgk9CdaEww09p2adQ6Zt&#10;EZcXYqNSzitRUyHTTb8TKH0aXR7ekcN+Y6jcogMogo0QscxbxggFJPBcc1nKy2AvpPGMWAUkILaV&#10;sw8EUYLkPgeJitFJlUmWSyOUG0rq2NxZdcumDwZSwf838WKPIQisGkQxuUKFwZLYRGoFUZgogh4W&#10;6o4XjXtHkJgmlngplnBucdB27UFXaLPOXyaFJy8jPFhPxNIiSh965tzn1X7Uxf9PVuS2219y/R6Q&#10;0hqBnkJYXRdNWupYF9JZ6OGB30ozUdmvVvekrN9GNPSmth5VzPCrv+oN177s5dCn3vtjP/b+uz7G&#10;5yk6QNkzjvsDH/7Qk08+I9zU2aJ3HpHI8upqbYnyl2yRiljWo5QTXCEx3+5ewCVmHW3SiA7rEWoj&#10;gAl3awGh46To9aRWZO/ZDE7uCD2XioyYe6uIRJnKUCM1SVyYPKO+pL7bOrV1siYEB7q6aWxQ+ho7&#10;xU5yb9OTVAEPc2PEYTi21e8IOdD7Nq+rUrC2nOjEPlSp1FVsrRiQXYag07mhsIjQP3IW4m4Uf7oL&#10;Y2N3DXIX/ANYSnbRuoAA+YPzs5d3TMoK0ZqEKxBvf++1r33tS778NXd98IOXLs6iichZ0xWRiwcc&#10;0vUyJmA9kwx2BSL0VVsbRSBF1ENjKLSHEpufB21ZkL3d0/WP/vE/6jt+cvXp06958W3zKxunThz7&#10;sutOTQxRla1PjB8NsICBZ8WSGtXh00S39MrR3zBwVincS3X6zOR4miD0oEKNt5jaK1KPwXYPbNcR&#10;Xg1N+9lhfjU1c4hNR5ddmp0lwGBV+Tq2zeSXzFcal0sqxXYph2mjwNejN+tEAWpxbjXMaUuuZY9a&#10;t7tiVy+H3J4nKdGnLXqOn+ECC4SaZG7A4rKTcA1hmwY7gfV3dyC/WQYQYKTINnWqlV5kNb6L7xjo&#10;x+kBIE3GyCDSnw0Mao7wchiHUw0t9ncJNxEkuIzcoPWgaQqtzLCSVLADZk1NXnPtKToccwq4yBjj&#10;ugZHxicmh0cnHK01QGRDCkFdwspVeaO4rt5fL6cgIFuxqv5PCX92m9u2jydF3qm0aFKb6TSR6VwU&#10;ynGaVGFGz0lSFm0shlLR5ue8h5klmedWE3xsYBNmhJgtS6Ph1FNX7CFoFkk4vaZst8sKs0rYs3jt&#10;3lIhBxUY4euYrD9g95QS905S76VRs+FuBtOGXrXHWMC0POE9NaxITNiBb1L/Td1VBUYi8Tr+YAzE&#10;bmybhSHSQfW0DDrTKNMorkULZMparTMoxIUfKmDZ9DrDsTdKCFpgF3qGVZBGlnyFzfAd/yykoS4N&#10;GVMbbAZun98ml65kyl/QIrho2gmH5hGa6OG56jV4KZtokKKJZDts72nWSqPrRCw7Aezv3jo9+YnP&#10;f5etP7Aix44fvXPYVA9K0wq43GL0Y1E4vF1xn0Ll0mZZsxz3qirAK5+MncYIezAwm7t75596+j0/&#10;//Mf+9R9HFZn7gwMALxQEghIijDS3QEhnZ6cLEqgIXP1IGN+4saawY2mOE2lwmxhgZZWlzFC589f&#10;ZEAhThZfTfLGLDeKOuz03GdqC5zHrrSnXCCKskWQtHElu10MpdgYia0JRT1BKuV4kcUV2dySSiBP&#10;n+yxvYzsRQGWJcMqWVnZonu76RyeyFp1scMvUszsxieUEgP1f5rub1xg2yBCNWdbO84/NkRt59pZ&#10;jExlDe5ZHmv3+WeeIAb6/h/826//nu/9yHt+7QIlb0NQnOWb8vEYLfhLvVTE3nff/TojWUarQWWU&#10;m8dzBVJfyCqYrXYLG1pMILpt5I9vxjjPzy0889yzp59/Hu0pSsFAveMnZk5cd+yqkzffdAsn9NTx&#10;w7eeuvrI5BgdoGzOkUIqAlIumukyRqIBZPTKeSImFTJSl2OKGWaLx0h+xoeiGgOjpYOMR9Yp0r22&#10;uTU7N4/CWk3WHuUwPjHBJGTu8Nz5C3Pz+ObOFLEp+j79Xw3n6V7kbMEB5pWNwJkKFUuPIbOIrHNM&#10;ibTghoF/0UOMcxlotpGOSumoERBDJ6nKcYBkmWC7t0MHT6yI6qyz05ag8hr20avkm/Ad+L9CPzzw&#10;YfIEq5HRTHDF9zhNOdE57wH9R1bJDlLHjMSxRPZb6+5li1MZi1/QMTVtK2Lu1niFhcIToF0/0x2x&#10;uvw3Nnr4yLHJySnPY4p2i6/IhfSp1ZSevmpTh/RWd59QxWz2hRFkg6oqAslBN5F+Y9fURMVrTzsQ&#10;n0V4yggSV9oWBTpq1ffTpsuseQGePrjAmtpUtcAI3o013RlbAic3kFbQipozz7wNP2KwgYEB9N6E&#10;lskNyG3I64py5C+yC11QES0xyWQx60vLAJc9C97moSVozh0q0+RFCAZj5MUkeHOUth0B0K/p7u5k&#10;IH7Ih4uGED8A71TqGo1+7O5D+iRQhE5eaFSsbqJnGKeGOn78ICjhrsh/xF2jrZ+iD66qfTJ7z8cD&#10;9IlqeOc6V6F4GHglgtBh5TjrTBiTOE/JIN6+Wiwu6lQjTYaVqMiGwPYh53Hqng2kQuxOM00BDjhK&#10;1WGZi9PtiZ+cXhLj+fy9GiuCnHzTDSfDTw2wW2ngxiDjaLglCZNtVlFlE6gpHwAk0f4TOl7FNLAd&#10;TiXxurovXJ6Dwnvu/EX6xNgrRsYF3Y3s9Qs8bZraA9+MDdBPjAo2+HD6jCP2Sm6UDjPscLFWL16c&#10;vTh7mVS6u46bKSxTkYT1bgF85QSLsCUhWfavnFCWlmoIO5ZTQ5f27+ZI0iFFLyZ1RsUazKtKrsx0&#10;4fzqmxCE4gJTDo1mJJ1TVqTyaPQiZTxQb7B+c+AyICM3dkApetsV99+SkRCNjWVD/otJprBGHnoB&#10;pMpT6iRYCoDlRx/8zPjRE6/9f31/u3fwK7/9O5bPnb+8uMywKTwZfFjAAM45JF0mhcgOspGfyhLD&#10;NjExxXHVDO9nxpyYrQ/owU5v+atOnOAjMCE4y2iN2fn5Z08/d/bM7EtedMub3/yW7/zOv/Sa17xu&#10;cWntve/74D/95/8CVOoVt9z4gmMzI309zLrkjJtO3yfVTGTofDDhiDhfqFHWDVedXQYzYRPYHiIV&#10;kOI6PM60X11JYxsFCR1HH09ytnML9BZ0EjspBefJD4/gHZPeWFhcFjtU5QCCWNWIJoVjfezo0euv&#10;u35sZExFmBEAznmBLmE2BdkMVG2Xgbh6NgPfASzCsQOsR4QAzioFIb4Ro4K+sFWismEZBnoziAeq&#10;M2BI7sCaCfzTqlqIiMaKZOqzTZlEg1MsZTFsiTENlZ3Lm56JFN5QfIOWn5gcZy2Kh4P8HJohmaGY&#10;NL1F+mgm5PwVTIjpXxFXfWQQNtZKHwIPKR08eQAYvTyAR7hwFXjb6UESn6ScNFlUPCgfwdymykUP&#10;I+4iaj3j5CiPUOMREugzpTNVeIY2JRPs5cIJO1yTVN/7qoymSk2PTP3l0UsDPdmxjlw0Fx1qelLH&#10;SXYI9qQZIsojPrcUDeXEynkY/Fi1BpMUE44ZqJOSmpIdkCtb36dymEfe3gA00ynkOemgA5qN5q8Q&#10;hE9xhwi7nrHJOTSyyf84eY4yxHLrv6E34lcB7RoBOHXKvIVYuhlfesJ2gJdU41cWxIvH7tbWC0UU&#10;gppSsECXxJVQ6h2cLobm6C3RwqJxSzE4YI3yyImcGhoxTxq3mNbOksRcM9mLKWW30Mp0TgQso1YS&#10;G+GTVoW/doel3uOI2LOKsOfk2Ni9Z84z4/7z92qsyDtuf1FfW5ffyAu9nAaKJSJEdzy5UzdqKjUV&#10;YVBhAmMPDtlfgafCcZJLg7URuAQIGkqwSOJhgAZ5eLODDljpYWZplcGb/QzRs/KZNVaTlw6GdVWi&#10;RjLbzNkBAQ3AmipixvkLF1HRMBEGGDJCb21LIC3iE3DkfNLHwjgxe5lXsg1NUxMWFxPCUxjs59GK&#10;bljqvo4BfyppwbuzzYp+E0zIUCGvSaxKV8oRxwQkoBXVQLNUuZBhkBSzdEc39OD6Cb330InF8ysT&#10;Yj+T/DpAU8A7gRcpqgU/cUEMCMm+xcXLl2bPn33+wl//kX8wfuOLOrr6WY0ve82r73nv+06ffR51&#10;Nw4Ti4SpBY8SgsX9KD0LKRWJn5qcROnM28jWYfKkmriyBNB0qQEnOXXqFLYHtUZ64Pyli08+/cz8&#10;/Oo3fNPX/dWf/dlTb3xz17XX9Z48de8vv/uJRx8dHhi68erjV01NFFSEiOD0UUTCmi46OXGXIfSq&#10;Y11p9pkSGtMwPH6sOFkQvTDBExJglPaRd93ZIYNtBWYn53OFLAhqhYiAPreAPqwvy01Wd3lljUpS&#10;pAValwlPcQb75qJXTlx11SvueJnzZnBsV6D+6dnhlVS38HR+s+UnfwbVM5YAVbg8Nxe7IQGsxpyw&#10;7Dgc1kZoYrsZmhHVr5sdvMLIyfY+3V2Ius573EbuAYVVDDcFLS+wJZanKjfVNKpHpasEuDyVucX5&#10;udlZ6F7MFlTkWLHe3kOHZ7gBi0KIYh3LltmKppJANkgSYJ0ZFku0ZgNJvkjja6wp9Jq2Wta8IGMc&#10;Va5pSYf8C+cI8FK0DLZ60c78kFPDOUqZfRzqYA8qLwNwtaN/lKcdu8A7VGEtlt3aL93ILjsW00ok&#10;PBTfyIbyQbEBpqyY3LYDAqaHL60GydppNsXRKabYdSZ0WJuSPQxKeGW+cEITAKFVKd9z0G9l8vi4&#10;xB+60hGghElhlKgoilZ7joRAxA4rD8k9x2H3dGnbCMJSYJEmhvqdLhSDnB2w3Rl8FXsp1KSDVdFG&#10;damy24zd9fmUKVtxFw615rdAeLuoBpJR59jBhSdwDI8ov4Y8vV3FilU4aAwL6dJWI1LcjUWsnHml&#10;+vEG/FJA+Ibsx+OBEtmhwAe3FFTLkWL38LBzw/aOg2yRfl/KP2QtXLQuHZo7jk7fdfrC59eKvOLG&#10;G8Y2ndvsDtGLIhRm7bAQX1oFpIstN2dm0rnfmVYdmMtZylSkZ+w2Rggpx52EHFU0aoQPma72tBwK&#10;rIjaZBuc0WFr5Tyyxk4QSss252zkfFqbBqTDvmJHKIuV1LgPoLG0SiMgYE1PnfJq6YO+iboDq0an&#10;nbCexJpqlE1G+vA9eBaYEJQX8bUFIpb7GUYkFdHEszW/qAIpnhfkiid3OPbePt6rUUVle9pOT3I0&#10;qetiD4o6gQlGtQrmRfLNhbrGPum3WZYc4ofUydgg1ZMeogULYhotB+rxTtk4HftrG8tPn3nm4Sce&#10;fPr0HF7aX/oX/zuslqBiunTv/Y//cWt36+L550eHB48cOiR6QI8gl7RhKPKl7Ac+L04fTOgwCoUd&#10;4i/iFtnJlVtgyx56+CHi8efPnX3wkWd40GtfePxv/+q72xOjbZqKd/d89vFH/v3f/19o7sI4I0IQ&#10;tDsZl6RbSL2ynnsgd9IEHB2DZjEeAFDyiOqta5uhQ7guCd95dn7CTBFNiz3y8Owg8TMcdyN1qtar&#10;FV2N30Gv5U3qTQkRFg/ya/rRWoSXVt4TI3Bhhu7/1H3nL15ExuRBoLmCtbuJBAY9mkyoNXwF8QXZ&#10;bDaUu2K/APGro7Cnt09yJO9EeNj1oApU21XKszq/7SIevjPeT0XMCCF3ZqH8wexO1r7OauinIekF&#10;hjWQPXBFyZFizqANsxpm+/RknRw1NT2hA9QJ7Zvuivq/KS+UROvEdz2ngUo/IHOHDx228ld/hSol&#10;x9tIFwzjS0zViFC32i2/0iPLh/EgoN+F9OKZY3fViRbcG6qZ604hQpUJ82RR6zr1eT/rn4wvDHha&#10;vHR3gQ3wNgiZKHXu0mm++C4xEVnpbZcDRom1ljaoTi2dh0WaXFU8JoyD3UuYC3MxEzNTAJGQytOU&#10;YhHuMT27q9RftBBBq2gAjVxzKpvAYgiqd7xy8w3t1ZU1vlZrqoyK93H1NEk0MkBLQBrgOuwXrGUO&#10;9OAQLmamcduo3VVy8oRBZjfTiVA6qdOyI7CAaUBC/uLm2jShGqXYhcwxr6ldx+WujhhRqp1Ue7hB&#10;leyJv8jV4hnDDVNXoEXlqkWKsEG8ww3Q5ZTnXw0R4pa5Y/olVvYGNjcoso4ns5llqdWaVFXsl588&#10;9uFnz3+eDEnX277suhPdDr4PZ0z3jftlGo8dFStViL5mdcwSexowJBr8lMywtE4zZeZapvSsrC7h&#10;h916yy1f8ZrXnD9zLiCloaicv52teN9MxkDOBB9lf6e5XvLYjkeuTqsJylRJtk9CQyFJDOje2l5e&#10;Be4gpeH68QfGGey53JMKKtXjhWs5RGFIPLfppEQIIvue84CU6AgYbCS8Tmo3DRsq3ne/DKxliwcK&#10;ADlJ1z+IsRkQ14XKZgIrzyKVuKM9PICBJHCh87aZW5gJ9RFLDUaGEAGzeZw9aNP41zalN3VS0wgy&#10;ZdbxoBmJay8TG0iQbjFFj+FkJuPS8MjAK17zyquvPfymN71l7tHHjt5yCxNTaRX5E3/1r1w8f+Yn&#10;f/UXX/ct3/DJ9/z6hbPneISFlVXMua0hUSWkfJkKvLx8mdkqe7tOCx8ZsnYhjllSzbaq3lxbJQph&#10;WQCQnnr2WcY6TIx3/sN/87NDN95oD5okmv7ina/cm109dcN1Y2Mj6DxCr5KHItpCJp4YHeMn4Be4&#10;se3dLf1boQw6QZl5RwHiT8j8SQsmsm5IGBKOLTBJ3mrPzS2ROHF6ErTaVhfULNsEp30OCjQJAEJ7&#10;9TNKBZtx9NDM6BDTuraAnOZnLz737DO2gKXxVMS1BgeF4Gf7S+Qa5ErDuYd56MetFeWyC3UnkZNG&#10;3dMoxFcpVoyrkCC0wXbLaWfrmzLXyJmlPWKlTDzcUdBJrgvIJfCWN8EvCvApiIaQIox+FmBneARQ&#10;VPsov4Sg3BSgLCfiCbigY+Njg8ODuLFB0uHsGhXYcx4DUz3fUiZdfg/SOj4+Fv4FM9g7CEYtwTf7&#10;HVWf6a3oSZ4svTpCit234zq3zZXIz+D5ZLIo+Jh4OtCf9UyE8nnxcTEre5U6LYaPN/ln2t9tbPgr&#10;LAU7SyaMEQDpaIhowZdDXiBR2BvGSL0nHTyBeXuJ3TmcyANRM4ojhqlhtfB0LqkuFrzYftVPqKvY&#10;njqnBhkFGQUV8BCBi1BvkV6ZgXysB9SiZv6C/OYB4teVqIIMe/ce7AhOhIJWCYlEI83FKtOTlLVZ&#10;E7s6p0U8j5eAxiID0hDaZmvL5KBlerpCiavnQ1qoZGLJIqeUAGNELGZM/o17cBp0GqwMMLOiD5rD&#10;SLkX5ePyHrYnAKD7nnRPTEKa/vKlPl3azemyQjLy/rQg1bjTzU7rdGA47p+h1yIgbuyWTf6DGKUR&#10;n4bkq15wze8/febzYUi6Xn4I3rqFToXRs2HysdLRpKAnhI0AX/wiQ7B5Aw9fVTP8lr3h/eGRQkVd&#10;OXni6j/zzd9y8dKlJ598Cpa6jP3Usimj5j80RII2OYS8Eg+KLrCLmHapjeZdhCvCpOre2NolyXz6&#10;+TN0+rviE7EouiFqe9ekRLyMczxQSTL192AI9AHEk00NbdqjptGF3058zP45wDnAsQe3qsP0lYor&#10;YjzKdvNDe4G0DdQQBU4OLJxUvHoTwZEEFFCfFrRb6ixMwZImFDF5UuZN9yEMLhEnK9LBUuv3uVv8&#10;LO9cKIHBP3z7d/+N73nhN33LHW96+6lXvGr7/OwDH77rR3/wB//dv/yX9z38GcCpb/yO7xgYG91h&#10;bvrzzxDEHDl8WFdFh9w5K+poiU/dCG7V8eHS2nguSAUnXHfbpuKuBW1ALs4uMODx59//e0Mve3kG&#10;W2lUv+9v/NULv/eJw8eOjU6O5oRZSVeNUvSv67NlnPTNu1B8rAbiJFLvZptb5q7YaMfSZF8Ei0Tb&#10;RAbWt3bpO2DIACSTIlDEJuCJ5ByHMev4CQDS15tQcWJ0mLyU88YJWNv7POPWJlX6acQbFYrHQOgT&#10;jN7EKRfJQdpfsTuWzkPKEeyVaU1fRtLqLsTD5X6oop27vMCj8VEoaqGMEHnXuKFeeAGi8DpGcZcd&#10;2+erxIYXolIeoj4mI0YGB6Ffk05X9adoNwC3i8+vUFH8BGovHEUkT888Rt7dr+qEYrUe9L1InbJ0&#10;UiDKpFsDzHTAqpQw4nzyJFUcHC/PDXbiSBhepv3LqulyiaCCxaUTAP5yDbNJI4CKwvNArlTwmYZp&#10;wr3pIaXBjOWJRetPgprzTNciFLq5bGo+YDolFYSrZ7ShQXdKFarAkccMNobvkGjAIxzP2sOVFCGC&#10;yZEUllByJNfxucKZtW17sG81OfoB9k/08Q0OWi0I6VQWeALjZCrqtNtwGdIVPgA6JcHFgGKFWV7i&#10;JN32oN/6cyAcTvVGC9HwrQXgmpMb6MowSCtC6MGbFXujEyHRCjEFqUz8qkbCv8C00ZWceCJhC/Ib&#10;1JrbKw8jc9n/IBCrwKIsJaaJhbBvNP4Hf08fF3XaQf0jukatpL+cSC5/xzcNEOr186sa+ieTm7sp&#10;B64U41ecOv6hZ85+zg2J/T/KNnDpgCWCcXXas3kImpqipoaklJQgHX/Zdmb6bqHGVw755Xe8/Ovf&#10;/o5jx666dOkyq+W40OgC1UHCsBK7sh912Opb3CzDcEEf6DxEl5VFHBiCON+am1uA5WbPeYYekQSr&#10;2wtphHu+AibEv/FWNYTx7mdnZzFL0HbhwBVWpgozl5Emz1VLFSjTDMHoqFPnqgSps5l+HI9Y7Y9i&#10;TrbVbDb+FIFIzEyoi/EgKpom+KhmTfVzj0fCT4Ga2IkKmLjDWj21cBRSfVGp4zSXNAJ7/tLce37t&#10;12EL8fnH3//BH/+Zf/Mff/k/nT93ZqSn98arr5kaG5+97348thd/4ze88Y1v1AvDbxWkyGLzCGC5&#10;VPPpkehG1/qUJUOgKMigFHx9ZwusgYQrx3t6cuzt3/ptrRturMluSPQ//Ct/5YGf/PnJmcmrrj0y&#10;Nj5CeQ1mBG+bw76xSQ5jleMBaMbCpL0ozoaWOMiw3SQLvNKPQ8mGeuZ+mREr4hz+gZ1oWRR9t56u&#10;Ld3U9IR2spBFPHZKDiWITD06nsI4BqFgM3D+ye1TRzM02Htk5tD09DSnGLvEcxdazcUNMht/yDBR&#10;SDU62gZlCQrK7xMOSKfgZi8yZSg3TkzpBZMEcfpLnArzLQZziJMOv5AD91s9Hcp4lEZgz6viz9Zw&#10;I1R12BmeKxXP14aDDASkyAPsF8CdEpCQu9KfcdsYKkCW/mUoZ3VwSn68m2q/aD0T5rbL0gPbhEk2&#10;lSiSVAw7zTZjSku6vHjOS6U7U5XR/LOgoSv2w/vPUS1RKdxfJzwv4qe6IOuTy9K8S9PFn85ECCaj&#10;Nc1xr7kyXAdmBHpedEoVy5bWA2kSPESmPcnB26OGP4nsSXaDVgMpC4pGV1xZhPr2NAtKlqVWGx8v&#10;adRaOg1D4iFtj70S9pbhXa3Zd8cxeMZfqf/Iwpb6tvoyQRt/oOMFpEogktKowwuoQNCEI2XlhlVW&#10;DQuJX9VT19vqkesvOUeNCLGKbEGtZ3UTjxFOM+mYopoWkcZG+Exhj+D+5vPlssgxFe2noQBltgSU&#10;WEaa7ImbGBLz5caFNQ1a2JUbQZGYJ1Ol2QySD/5Pr3rRlXv7XP2l6/ZjU9Kr08WlGoRUFJy9y4Rt&#10;nRRRmlL9jRJMZ18eH8US372LEPt6+siOjj74yGN3f+ITSyureGHE7qyPQB0hcNyf0p58sMSUB656&#10;eMNMIVqPCj4LW7a4sk5aFTrW0jLllwby+G8yF017mknIh+wFgnF3eBwQii6hG5Gf95AS4PrQJTnG&#10;nquAciqUBC6GL1FY5Z7gRpVgqYCcqOoE6UqPs3MI9AiglvUuIGLG+fzLTVVkLVJrDrls4Jg3iV0W&#10;6GpA0kmMfXQJkk+Lp2D2TAiLjrPpHc2lktHVcLMd2+3Wpfn5J0+f+fgHP/zIJ+/78Z/8Kahp/a3u&#10;E0dmTh45Mk6ziMHBD/7e7/UvzN3yilcujAyf/ujHCEGiqUSTQ9C0J4RzjWTi2jgrmS9dRWGWbQrv&#10;1rkXVDf+u75RZ+/4yNgtX/UG4YW9nZ/4zu/8rZ/75fGRkZu/7PqZmWnCzpWVBQkwJJQx80Sr5s+w&#10;fAUIeJYl3QXt5Tk5eWn+0QxpCONWTQTyyfrQcYBjT9rDTh62wYKVT0My6N1kUFhtcr6deArb6xus&#10;CPE8VgRkcJSCf08Zf3ffnNwctZUvFRTFe1d09RakVGR+BvoFYl7A47gmHlgTy2Sbm3x4ZDI929dS&#10;OKmsek12iVaPyRmE1UafLts+cobF962QprFVIF8u1JBfuU/5isoSK0aHHiy0AEPaayaTJxkqSAzM&#10;bGmN3AV7Zkljqv0zG5mkYDP7iL9HWoSn9C7xnZOu4XtF3tCHsjlSZJdkngkDEzCscTkN/pnm6n4e&#10;6dYkmJEyARV3wzvRmKJ0UhLLw/MeB3V1d4MuWI0jz81iBYSn5tT5IFX/gfCrwm1hy31yiYL1zZZR&#10;CYvIbVv0w7ZUyTpnVnwPVqelwT02TpVoZvG2k5glgAhUIJnmaB3j0AxPc8XoOpOqW+BAwFB+grEH&#10;CFW/h6oSdyz7La7YFLKEjZFyEwsixan8mrSoEkrJQATVWiiLOA9GQvF4TBqmdIxDVMAMz6LVTIVc&#10;MmY1Or4IAQ20Hl5+0p+pGkjzAV00aXIi6mmqZsMVCSDcEire3A+7HGEMTqXeIKbXiLn18twK5Cv0&#10;3vxV9QoJU0BMvKGJqlh8LmQj5Rml9PAmUeAsbNBy3aWnnruw0ti7z40d6brt6KTmMd5KZedYXF3I&#10;GEhXIj5cKbg4Ms0gl6j7beC8clI4OzwpHKonn37qwvmLfGxqStVjuE1Rt0y7tKqNHeLi9S2OhohC&#10;r14XGeuU5ldEqfQ0Wl1larqeTm8vPJwUM7q3qoEaGphEXA68G5/w2j1ISCH6CThYEYYSlhdSCKSh&#10;1YnclPqWGmu/B3ccdYAkcCd6o+Y+8B820V+Mu4DxMGCXDrN5IigpE+GIltcpEA+1zrShgIxyaZGJ&#10;x5SGYy5swg7bAqI34siW3Oj/pItneWSedqkmUktvvunm7/zO77rzG7/xfb/4S4xgnBgbuuG66ymy&#10;IQc1PT7BrTFf/RU3XLc5NHT6nnuNau0PBBaP6JA2kpWAjIojpHa6+pC7Ed6hjgvPxE8lMJMG2No+&#10;A3L48Y/f9sav+Sff+Rd/6//49eHBgdtedrO998X7NUEisGTDN6VZF+eCO7V5Roc4IevAezAzCFKo&#10;jYF989Usrc5adw9pD1aeFvO0fAEiABekHg8dKcslRH40rhV3YbogMUN93cMwzehuD6DEVuKdctTb&#10;jiqJwyWuXaFww3arQKHDkdSaB9rIJyaqp86HVGR6BDUELIPhK2rZWDPPn1EiiCLaHrIYQYZqLjF5&#10;KtUPXM5Kn5YFVb8GOgNysfuOcTNcA9PM9moN1VCNUD0Z45yRiWbbBW8TVdftmVvOXMu0wVeuFM5g&#10;dWiZDGjAOkDasns8kmN3UTMIjatevnUtSH2p35XSHL6xlkUJBJWluTLMgoD+NvEV8kqRKLvikBMW&#10;Xg3uOdvbpwEEtDDhdfWjQaTOXCQBwbAQL9GuRfIoSgqzLR5KDVL4UYjEQZm6PILIoTxJ7sQmFFG7&#10;ifA4jGkxGZ3LrcdTT35I3Wp4ZJHNzi7uKccRA0h4oR63BNKFzdo6ga18F+9w13ZYcpX3rUomsV2Y&#10;nqgHTJXQ8LT3FFlHh2zvwtORG8IWVB99mTtFuC9bZVMT0QvumR2qOCbWVGuhPKTfhOqoGvQW5n4A&#10;QsAlQb7Lj9TDq0GuoKCpb8tdOYqRO2T1uDVbOTREuXBj8qoGAR697H3j1ssmbd4qPSpzBxqZ19iE&#10;aZab5GZuP3X8nmfPpwXY5+alFeFKfEGUsm48t6V+91UYlGNzJIka0MEhE+9zWUUBTL+CMBUhGgVx&#10;eXbWNhIiRY6j9ZTDPqtZaRnFLL09E3Y5Z0lXpALOwYC6DFwWNidHklw6gYhPvgezy8pEriAMsgfG&#10;F6TPMuAmGRgzYH/42ObMZs8gQoVbTLxpJa2UqVI1kEFCXUHtV+bn6CzIWYxUkeelH3jT4Fq3PQlJ&#10;mQcj8MySHoi3kqi/wS5NJ1WgjUAcEChN/rlMDNO2/ks+CS87d6XRkAKnP6SjVmRKy27KHLYoTFsb&#10;Hx649e1vJ6d2+mN3T02N/sjP//wdb/26xz/y4QvnL4yNMnFKn3fuwvnJ7Z3zZy+gQbhxXGkrKHVY&#10;uD3TrvWYcWQKSvALs9dAST1WFcRL4Kyub2w98+yzD/7O+37/fb83Nj5804uuv+qqq4LUuWUaS6up&#10;PRjxHA64SXbFaJAo1he7KUYac25A5hZHcQwMIdmbW/jFPY6HYwVsGYsjL9/G282pY7VR/6Rq0dyj&#10;gwOT5NP7+ydBig3zZUtTScT6VPyjhTCEd+Qt3yLlSXqefq9uyh7BDGGWNBDJzeH+ecJF3vy85i20&#10;Ih2XpK/RLNld+xoo9cLL0l0QjpgcE7k8V5F3S3PV2a5iY1RVuSycf2N6ZCmtQqpyuyp2E3YnjQ9r&#10;3LH0zqlVuVBo5vvTAb4F/TSnzrBOTkpVaxk0RJ4rpieukboWtIr7KlevAGQ3OjWzpe4xKOjKknbP&#10;SzfOn1RRI9/USAco607/mBW5UDs2LcYQ4MkpOWkRCJylyUwRX/z3+NfJSOehjPKcNetvo109WWYi&#10;CyhO4Yo3Fn/Uf9PNJzvoSBjLNaQ2Oiyd99gkMWlt1RFxM/youIZRtUZXbLoTtRNLsTP2bI3hIVyT&#10;4Zn0ZwrIbEhiiIIY4F3xHlkJgYkCjBHflZ+Uhrla5LQn1R644+ngV2g8AsEjqFLSmLXWtjBbD0Pc&#10;WbaA7VB9W0jkAnPajP2SlOLPmMhEGXIOHRYepkYcohq7ooZolk/vNiqlsmXuVhkzpVLBq+2uemEB&#10;V2EEM2fJzjQ5S25G1FGgUiAfyeWSNwz1fnJ26XNjQ1iHW4/MoPdy57nFyLphV5Qxe+K5CnZRayTI&#10;Q84WNDbJACZ7Ny09UktJ5MHjAiIlu+PiyJ60a4hxg/FBCMF0AygXLDpXrZQQBLacHvr80tLc/CJl&#10;rdxCyoUKLhS18CarTDq9thLb2d3E2CIHmWUKR1NWA4GI6GCyL3wFJgSBLfzBjY+J5n68uPk9o/uq&#10;g4kBxZERkEGd42hZVgkI0sPsORt6cCmjyAqAktM0VKwZ4El55pjlOxUaS/AI4SU7hreeVqDWd3Fv&#10;qJg6kxkw0PR1cAMcvrbzxBOPH+ntmrn1yz7+n99NivZlb3sb3/Dg77yfyst0+DChSb+y58+cwSyH&#10;/i9vDU5zQRyp3sQyuSBOq6VRVf/A0SNHy6B6870Gi1YfyhWyvT02HlrXieOHjx09ND016YHE7tru&#10;SxKWpZrk7jjyKI44sHV+VDGxJfylauuS4/Ex5MZgn9Y3KA3h4zw72QyOkeT3KHtJC0IZMt9Zr2pN&#10;Noa17uqkXzIWBaknHHd2vQ+lHNKqJF6O9c98UTR+H5w0tVMUcYWt1KQsLS6ngEaioP5BMGXtNFeN&#10;a0b+NjCXolAGvRztOCLo62qgZAzAHiV96wmvVKK/Cc5QWkNv1PnQWpjmOumZkepxtecVFKWonHZv&#10;TH4omId1SPwv1hOP2w6bg/2sRj/zChmzTqc4aiSjMqpsqwbkCYbEtqn3d6GBwcAOXJDsZpqr2xhf&#10;/0ZqiSJNbzS6+VfMLSUmKKi9djYpMGR8JOWQDHk008kl2TXiznwdjb9ccP4ehlvY5Hm5jLb6TVoi&#10;DiaPxinSrJF6tB9/mTmtZhV5KB7OfYCPZ38GjRy7bz3/BjFI6E/7lFVSG4O+BRXjwmylJyjrnN5j&#10;4qARRn1zSxRjnzz7BLj0BLJsMRkUnJhArMCwISDYiJ/3VOGR5Sqh82h6U56sbaA5N+mTtIzkyMjh&#10;tBuGdHzkgLdkZIGBCC8LerftjpxpqmkcG7VgfNmsRtTLQRanVH8NxDQDH3Eqhlhj4BM0xnYI2NC+&#10;AvVf/h8rFuBdC6KyM/3J8ZQgE3zSrJLqRgRNrJUv1pqiaaJkcs9BayTv9U8sXn6MduGfi1fXi2bG&#10;uSlEBJ+unl+HK812YgD0azSwDbrlclARsrA4z4odpyfGqWu5bxg7kciG8ozLivRZSxgthgmpvTEP&#10;IWKewGWd7s12WIPBYouedgd9k85duAgmVt0vdBmM2DSvLJNISA6bkTIEjOjueAc6UxyGFNna3oe3&#10;S7lrucF1GDz/2udUqkPPHR42SqE/fI5vmQ2iY/Ke3KK1HYA2dJtfgixIO16yoQMYHKwIeXUuDn+D&#10;b6qu+Oi24aFhpB8on4tAkde2eWwa0L3ShyJI8cxDe7abgr0WHCMKSIpjvn32wpmnn3v69LnnBHJk&#10;WaksUPk9/cMf+fgnfuPnfn5he+fM7OVP/O4Hn3vgkdn5BZps0M8coABNlgouEHxKWGx66OAuPClv&#10;I76VVfR+OdSlscnJN7/pa2965SueevRhmiuzsIZrGWNEi1b7kZHfGh56wamTE3ANMtdhaXkVZz4Q&#10;A6jxNj1LOPUcLQTm8vy8MG3aXbgstJ2gD1I6F5V/QEAGrIxskG8AWKHUHi7yNddef8PNN6Mjn3zu&#10;9MISXZ/RXwge6WvYgJCL22RiwBahDMPlHYZQ0UfLRUk+kn19EgvgoYTkCIuRcvN4LZwKCg+xqThB&#10;jCS4dP4cTrQCqY/bg8Q4mUrH0L6nqOmqkEg+y+uQ5KhqIeH4g1gcEa06dk56Oc8FyZZSSCiQjqXp&#10;0csKcKX0azeridQhV5wlCjNpbs1hwdhrXzgLsCeohw9aZTIiHaxTJiPi5Ngly7mbcaI1vAQp2tre&#10;zHgxB7chM86mbdtLcYV6oPX14HsSn7hNskuoSzY2Dg2uvXeOCbl8+TIsvfk5ilgvWXq1hICTmdqA&#10;inb+3Hn661w4e54OAeal+geo9VBtSqcnl9MNiascoB6mhHlCbJeCB8DZQIid3essOj1ukxyUcIV7&#10;ySJl4rikPkUiGAZCHWpRx7lLF8CWB8dG0fRWyTmxiiZpDvKBULOeQQZpYCmfRbrm5rqXMs62phtq&#10;BdJddn2FfqM262ox6JQrrycDiJpix/gU2Z2J8TGONkXQAD1Cc2mYqFh3tJaZro2i0HTZ3cRkSdix&#10;WGU7VyY/j9YgasLT4rKaE8GiDL8qgmLG1kKcs2erPXd3oa7ENUyU5HgVJNCWcWohqdsKnT5HsYHS&#10;4V2qM4gFRsIfClpVq6QcMGEt/FftRCYEsrJ+bxx1LlgaDFKAqac4cGx8yaQwe4Kk+FtCHa62+GH3&#10;ddefumNq+K4zs39yO9L14kMTrLX5O4nk1huTRMJUomrFbppQ1AercJjDubA0zwa//OUvv/rqa2hN&#10;gbVA7+t34LP0989MThmjQvZ3ZAIEwQ2Mhg1ezGilv1gyWinaxCra1gbnYn5h8QJl0BdnIZjjHiAu&#10;cQbVg3H6UsudmhoUgSMWZIUzVk+vr0KZuKjDIRZmcoCjPizx5VuaNl8HtLysmqaeJ+UNfIplRfIq&#10;A1lBVNUYs2eT42OMS8GUo91gNJJU5SOiFoEDAp4yZJtxCMnJppm83dPSTLLIrAfBjXXFxgDNQDd9&#10;eLCS1a31M7OXlrfXZk4eH5yeeOLMadaR3sT02UPwnCdrbDd+7NBhHdqNzeXZWWKQqZFRc4xMMwSL&#10;A2bUFtqCC8lja/gWlBFugZ1u4Wfbjw+mKU0IoEXtPPvUM599/HFroTuYLr6GtXY50tumAHo2jgfk&#10;SJAw4eTT3Nq540kIOB2ADh8Bx82RikQYLxqwHsx8DZK+5vyVRCceHrMPfUtrpB12X//VXw2kePrs&#10;Wbq7i4dY+d+Nzbafe4g7GakLkont3z9+5DCdG/FmSejr3ffZohhViEXXqNhsH4WmCtOtxO/pNTFT&#10;3HmIeXbNS0FW5beKoEs/KqRUu0WhuBwY99GGkVYj8/hcTRKg+o7ZB/gT5slo1+9hqDQDx5VqO85n&#10;3JFe/rQDv6XI1VrVykdOvrsPNy3TJRVmIl3jUa1WUG9fJq4zC6ceQYPhjdEsnUNhn6USHvTj5gYN&#10;ZsJwEfdjrbpxI9BNmp9gQGFs+A8ig0I/ooadbcNzmQ5E7+y3R4ZGPYDqMjN0Jm8bNC+yDxsNs6Fr&#10;jAoztvCYqqzVRBhvBGJ4hFKVzFY66FBiT50MT9QRDheZCIynpgNYGXtsCSm5ehZsTfFcTcOn/AW8&#10;R+NHeRN0D3GCdPUmmsysxE1KUpKcRSVKlEhz9fn5eQ6FETw2c2tTW95PmloH3QiMspWNdbZRGyDv&#10;1nkTpPq5WmUjXKdoIRooqV6CKFDAVB1UCYDTIjOaJ0lKhEtv2GkxliVZ3pC+OOL1tokS1rB1XhoX&#10;s1ZKPmLftN21Sx5bQGWAmFWNBYubyeFRXJPlLUWnCMn6kV8u8CXXwBZwjouFJE2vMMgsyZnzANyn&#10;BSUWg1spqWlJ+j22I0UF0djxQpQNfsNX2C3Y9vv0DCbs7ptcvfjI2p80Iul60ZRZazNa1XpMuQno&#10;W4BgpsOy6hZHBAiy4dpe+x1vfutf/Ht/n2ra3333uy/NLQoOSgPQymKiOcc6qZpR++cgTFYQVrYt&#10;YTt/EYv0SNoUCLcIEIZr8M+MOmggBW7MyD34In4Bh99r2khO6IB1qVVjOzNyzhJQtz89Hmw3HSNU&#10;K1jQh6IfTc8fQZ1N3mGiHfxnocMOUTP5Bjv82JKyxdyOcU5CkBT0qOkT+1cb0QdrYWaGPW1S52O0&#10;UbhHHX559fvpcL65UYeci85edqIfX+x8FMxqR3thdfX0pfNf/tVf/R1/73999du/4d67PnZpeaWz&#10;f3gHVJpD09sLADG/sk7p+PTY+OHJSYwZEsOesWFS65jP4QBag2K+EecSB1PU2HIqJ1AJchGkDAwS&#10;OqysbZy5cOnxJ54A00BeSVEqZ0Ea0UfWc6SQ09BkeWV2fs6K+4DCYi7QnAEcKq8bhjf/5jE5z+hQ&#10;zgmCwXflCAlqELEtLS2WV0s+bXuvxTCxQ8eOsyCfuv/Bi5dnqetgB8Ip174yMkurLL9AiiOiRkaX&#10;LjceJ2dgCNHwvZiQQCLmbO2hwl5062VfiYaFvLMR8v3Y9w272xYjG9tDHDM6Ojw9zRAO9n0H/zMN&#10;QIUx09VDhRKbyEAtuyRgD6rFtfgDpjrtW5ANJLvazWmpEiskV9eGg4GqxW9FZ6UnowmDZs6U+278&#10;4cmiZAFpLA2VU6aOE+3RE69CP+RJ0l27A/vhameuhv1L6BOZfILOrFYaRtOa3ROt9JOzxqFL7wDz&#10;v+lZZ8SGMAoiGZTzCMwKszVFknQG+2oiclHsliCppZH2u9M5dsAB+qtQO2EZmZDGr+lhpf1Rf3W0&#10;aUYQ2MAXcK3BNK59QDyUoWY5gRTL6G23WpNT086UNSrPhIx0oADRVkHn2OJNYibtMbPlWCdCokxo&#10;UwGsbW8imIgKvgUjxTBIngK5WR24L2wHfq2z3Tic9vfcRPiB0IErMB52JrEik8YQ6yiUqrCxMDYP&#10;yL2hjsrP406qwkUJ7Ghxiu3cgXOQKDakdPukcftjI6PJgmQ4rONA1Diyy8xuij5xfSNXJ8NbU6yz&#10;kmIO2fTp6My6yOGEfR4eSrg5YRNLNRCwMbmb5CFLlZg1qib9JWV2BGLTFtoNeqByTm5HVrJBYoKw&#10;JSdqG27+h1aCiMixY8fmnzx34U+Wae966VUzYrJ6M4pUeaOVoEM67F4Rz5SnJgfImeSGX/3yV/75&#10;7/3e/amZxz7xiQ++7/18bLC/Z2J8PKUYMmS4FhF3ksw9M5PTLDuIAStCXzk6eVvKbPfpVPR0dz9/&#10;9gxuKa6EJoUPHNA/yuUX+WkSWSoFjqVO3AFdodBJFXcVjlj6YPKj1o7uFBWL5HHwHTRzRffkp2jM&#10;mM428nF5YeEyZDDegX+6TxGDjQFZa0hKkwwg2rVGQSDVcjdNSEyXnNGDanBhDa6eA9YNKCQdGbez&#10;z8E7HCD6srKlRXI1MLK/jfAMCNfKxuallZWbbnnxda+8s901ev1tt/7Sz/zbFZZ9bXNiZOR7/9mP&#10;f9W3/7nnH31sqN1CWdsmT6fPnLxkvtSPJ4Xo0A4MFmDy0vLywvIal2WtxsYnXK1sx8W5+QCJkG32&#10;qMDHdwYFKqdSPZjImpeaepcxHguEL5i6OE2heUK4aHdAd3YkVOpizTBRxLexScGjxbhbtOzVzKML&#10;DFaEDnZhZCIH9IXDJlIbccNNN51+/iyBCF/Bo4yOTZjtgE8Flc6gJHlZO5XhfNErwtZWaAoj/ejH&#10;5Bk7yMOxZSysDVekWGkPKhj9AxZs7Doqj47oZAsQKyJJxhpKvhJAEDzhmSpmxexLrY7EVqqfs2rZ&#10;WjrEsDLi3Wm7xPaiglHpBEwMbziAoXD9ZKpCn8UHGkTIAy6lL2+/vT6aKlrrudMl3lpXEZiDzku4&#10;So4v66sZUF3OAHDQjlXQLLJqJd1TtCL46cmjhAtgyxyVoC3rjUAT5xtQAsNqzlMqy/eQHOL3yRPo&#10;1dLbMd31HZHjgJOtdVaExaRQAy+WlSkOK/dSjx6vXL5h4gF9jgygoQ4ceEfdJqQadMEsRJwMzaSH&#10;TkxNZEy8HqgtYwptSOEoNvQ1uT3bmgcVpMaEL2Xktjg+bJpMCeLLDH+hURCRIJnoYmq8YXPt7F1e&#10;mMPTcjYNcXMGazJtBXSuCFjiPL5TZgf3zEUc7wbLLnUCWs+0/OLAF/DA4iTPGou+ziwyNbvt9ulB&#10;vrEJOOb7AZ83heY8IXs7xKA2oYlbwHfaf5/MKU2azaf67aT30nnZOsEKNG1mMWCzKLHBpMRtgJlg&#10;UsMQkWBBtZb5r3BUe/rVuiehwk/TIUl0ix/x7aW0o7HD+wCjto9ZwyEsV6FuQKeZg4osWaFvEM9P&#10;brnhmsc/e3rpT2BIul5x9WE0hGhaetWlT1pDm0tSARPdsLbMvC0vo4/GJqfhXF589FFMyMXZSzjv&#10;qJWazDEyaFcJdNACw00TroK6CPIHGOVfuM+4FbVqoFg0eGfoENiK6VC672nPGmqE3p/BjIkQdQI+&#10;yAb4r0MosT6sJnt/pX2hpjsBNW9WJqoWKUgXosLK1iJKe7WczehGqxNpOz976enzF46cuubkzTcD&#10;bS7iVq2t0XwDr39qfMzbSkf17GKlAOhgL0vdwFI6r3h9cSt0ZsVbiQXM46E2NBs6YhSX7uKeV5hi&#10;P5xqpEUCaXf3wsra3Y9/9qZXvmpk5sQ/+rF//Ju/8/vPn7tsLmG3423f9m3trt4nLs52XzrvatjV&#10;zjZifpuAoNXyeM0cJ/r7ERYgn8PjE89fnsP5sRWa3X7SngLOwvw8dg2Nubm+ho7mJJBW4Z4ZAstG&#10;hyOWiESb7SwNprZT7y2dkbh7K3WU7V2CA7SpTk28uCKKYDOqTVAfAVZ6dtMTyRxVX986TrmJ0Db9&#10;dXsHoGKMXp6bBwBFcySkEGiSbmcPLsMmy6MMJsKzNIkgnRH1RuRXGSbczLUNO5qgxDmQJGDtY6f7&#10;Z+qYD4k+mG2WecU/HVkWS2kRgDU6IlRkkLnteBj65IllTbnF17bUpkqC3Tb7qjF8rBk0GRhEnp/O&#10;8sCgOtMVDaGiSqCwfyYG0q/MG0AbAubs4Bqn8MuKNimYYo/4+CZ3cdrdJ1lG5odMCe45OyeKrmhN&#10;amocVc4IHn3SfgzbkHKKOCa1o29Uetwwt+GqpBbeOkxRZf5igRc5rdAjdXdwg0JnwFTzW0xKODzN&#10;SBLY26icmalJG//YLlOoWDTGqdI8qBwF4MSq4dUSZ1Rtub0NCmeislABO184CRszXKEGRE2q4za2&#10;wnZMElzlICnf5jrxEclmkGkznuZxqhNdu82oAr/ItP+6lh3aDjNg5Ko7B5dFIBBnywr2kJVn5OEM&#10;EqSI2yCKbM4w/a0RuJZRCwZYRzltyVk9/sn3yvPqpnGGDi82Cf2lJlEFO80hGl8BSK0TmygjVIcs&#10;ytqwIFsWthH9bfWA+El5n6HhFiHQ53ZlcfIIZJPG5FBhn7Qg5kz9CGG6O3wA72uGkxpOfCzRy54g&#10;aTxc2ow3OEiJ4T1YuIDzlkJHNbFZVXJg+idFS/wdfILo+bbrjn/88ec1TX+sl1ZEdZQubOX+OzMw&#10;5F2WmK/hCHHl5VUr+Hjn4cNHZw4feeizT37wrrsfe/JJEl+TY7i2gJIA0FZKs/wLy0tcTWzKjgjb&#10;2PbqDMHNm5ozAcycc7hAc7Nzl1kpYhRkmycMbCqYhgSUPTCfKTlCyeWkc5GEOMyqGkA9creq7NRJ&#10;qN39h/qAN9dgWhunO21Nv5hVN3Owt8+quTGmSfYuzM0+efosJuKeRx9+8zu/+Td+4Rcuz84Be1HI&#10;Pk51QnfXMFCawT7PJSRSLgP1j7aXK65XnP1k/DpA092YdUA/uppLomerKrBL4CF51E4JyrJZccTF&#10;cq+9vQuXZv/pj/34v/nn/6xjdfsn/u4/+Jvf+Zc/c/e9s5cujbe6b7ju5AP/5d2EvvEe0mau7fh3&#10;lYIKvZN1oGvQmXPnnn722Vtvu+Mv/+iPfO13/6WveeWrnn2GHzwnTy5jenGjgIMQaJYrdFLLmlAE&#10;daqLVxZFjYpTwjhIjtEOYMjmOpSaemwoD8batn8WZYnMACh7stLcgRcXsOMhO9rP/HAAGOto+CX2&#10;fGp6itiCu5VJGdWT8SROXGbhtOv725wtm7Yll2vkEaFCDVQmJkDapqDwwAD24Lxzq0j/t1ZWGC8B&#10;IgedN74zlHEcXbqMBLcJnRT97OOgUvngzPS0/m9HhZVWJMTVq340zcvuGVYOjhX6XDQNUYXkny3m&#10;8Ng7JanZ4nyXO6Pq7SEuLFiYISWAb4NDo8E3ao6QzBGu5mLW5FTJSLjbIpH20OrTpdV/qoLqxPGp&#10;gLH1HAbAeDo1dFwFj0qa+e6upSrpHUerXUOEAnOT4K1oLP8y2DKj4+hiGc8TjnEznE8kY+TkR2Kd&#10;hul/FdoPLz4S7rPhKQ9FUE5YZq1JeK4smphwGoPE/lVnCkgrTJpBwzJdG+9NUqRFh+T/1bXEBmkW&#10;GXzGqX+dtndEPJZW8OVwbtSnfAo6hQ4+V6NJF0baOWq7TFyB3cdf7H4CnIrJCYhNjbHnTnRxUNRX&#10;sZTxpWuSVk/mG3IYuUmCDG4vXHCy0+bYbBSW3kusGhQy9HKSZPIMdCdTuRwx0EM1DojBqBJHNyw4&#10;dr2hapaTfHKjWU+kt1SWZkZsK6nvFglasJmDop+giJI607AZII4rWU0htixmlUI0o95oA9meXlBo&#10;WoDTLbRq0liQN+irVT9jAxf7wKIWtV5graKpMWywitqtF00Nf/TMpT+WEekQ0TKzd7D9ipH/dSLT&#10;0DbYGOM1qA4bG4cOHXn5S1/+pq/92quvuebhBx986OFHSXwdmWZUp2GlGiE7wRnVtyUuQQQ7sRYb&#10;nBOFk22TNL2/sb1HLQggEuoAk2O0YrW8teKFC9WKg3TXuTXsCkDkVxxkiqyuitAoI/4nyyOkC3WP&#10;0UZeqWMRQ6+YQE56Y0VM1y2uzD3w2Wd4+G/9+q/98q9/O3vyz3/o72zsduD1HZuaHoomG7E8hNIF&#10;iVNJgZpVE/rJ3DeDpKbHiQRHD3n1ImNvTGpT29hBoCDinzHXVXnjd+fOkX5sLHXAV01OvfDwof6F&#10;1b/6zj/z2nf9heGrr3nH//CunYsXPvj+9733P//K+toylZOQdLkNnoXDiYWyGRGGdmdnHpuN9erq&#10;evy509/91//a1B13ADF0TIw+e+8nnnn2mcmJSSbVIF9wJWnOiEilyZV0wPJVMW0cKssmUjQD/IQH&#10;5hlIHaw5pOqOk7LtKmxmhdEObHO1+NZI7+7Q/8oB4AkB7COWZuY0OKINs/lBUqyMvR0ZXlxcznzl&#10;Zt4niwE85jbhBdOm0977JjZE4ncZBbhm7SIlbxZObyMSxbtL3VF7aRWNw1ikplYJJ4y3EWPxbzoR&#10;sdgZnBeUJpkBzIecVB/Z4VfeJLC7UQKnS2oWApNSSvkIhczw+FVMwFIj2GlO4bgYsimIInNfyqEr&#10;yVQwShFbG5R60jhnNL3n4zbRSto/VY3KZ/EJ+XwQY/Vv1lnzwpmQ+Z8iFOVY0p3depAZ1sGaxqLY&#10;0jJdjqw+MGdW+rXOjBm44oCZ0QBS966BQEVpYr2anhTWo8bHZ0dWV9JlOTaGqEKkRVhyn/NbGSBm&#10;hbkOpQLtiK6HxzpUqYx2NJQzK9ATjhsHxPDHnKRgPtU26aEghVeVJzU+zp+kVTEM+k2AdEGiY8WK&#10;OgtGggTyFMnobGeOkQviITIpKCyNwWZz9X5leVjZxdtS0EczZjU7gsTxAcSrcEHDbw2NJE9OpIxY&#10;YnS4Np3OXox5QI6pELQFXJV5Je9lIlwvt7r8kRWVq7khjbvLeYUsXTlSeQtOlDCEuLf5cz0UqafJ&#10;sshHCF2Ir6kEFpdyr02MkxS0XLo8nxxM04cpH25GVzgSNbC+kxSw6E5iTdY2bYMzutMAl38aiYd5&#10;2NitVFhbOW+vSetqqT+tCATCyvuf/GP2aux6yeHxMlO18dq3PQKxtfn5ueXlJfyFjIPvOnXyulff&#10;+erv+HPvOvLa15797FO/9ivvvnhpYWRggOmnccW9exaK2yXBi9SysvYQzfGT+aAt9QBS9QJeNMfQ&#10;IRovwuu3Y6DAAkJpPUaMRHk3iCB/KbPheXBcRLlWak/+oquSRgWsCH5RrLqnOOC6rlBZRA9b8fH1&#10;o6ucx1Oxsb36yFOPb223R/s7/sNHPsiP/ub3ff89d98zOHNkeKCPJA+9fxlggscCXFwE0Jg0bT1X&#10;I95eY/g2A2IDAHJEIxPWNVA4mdxQCHZExSF92so31q7SPCAbtGTnmrRbhx9MXeXM5CTbcMP1N111&#10;552ccgCPrump3dNPT04MI4ecDQ4P4oE6wDhpRFmevf2l9dXnz5970W13/I0f+ZGv+IZveMGrXwVX&#10;P70U937qR3+UzTtCBwGGeLPcc/OUn/MIhO4OrXLku8Iuny7TvfgJR9G5H+trAXmQUTqDCuakywKd&#10;XDMTIgwCD3l6CmAM7VAk2Gr1YlocyjO2+8Da5sXLC2gRIg4sCGodB/PsuYvFLdYhcoUc0IQFthG8&#10;PhTeaRKPphp2IQTi+JGjSo9uRukVSQJNSgjHUkOycGmrxpuDhNyG/dlJLgQ1mtPEzBt4bgLUqU3Y&#10;hyaMlcMk2IY93Rurps9THRIEL66Je2xMxGj0LSnpjs9z/kQacpgucW6d+eFYWB4IIp8qEt2aYbG8&#10;wwEENfpQ9NrjIbaQIKwIjaySGf7kpeIfa974ClMmQlUMO7G/iPYpjTD5M5Qk8hZV9cmd2KeLU8EH&#10;aWnO11jZ7lnWIKX9pv8HAMWuYYNrOIqIX0qvMG/YYS5oe0dPk/otC2p9H//nMAXodtUztEf6PtMJ&#10;E0SaVU5hjKGjV1hmMmkmRVoj6SANHoq1LRWmU4X2/AMKuDw4Phwlm7Jtlfs+w7u2meziNVM1KaM8&#10;Q0F2YXNQX0KpCn+mEFOn0ymN/j2ONnciTJeOhKFKq3xsKmPDBH1cx0aQ2oW4GEwMdAtVYkjHURId&#10;UdVwGR5BHWL9PsdOAm55ovb6kbQoc8EdhACcFwa4tsJJEAdtoirOds0kQFZXSuHv+BhRF5kHoajF&#10;45RIFlWmq+GILhWxIXvML0E8b1PLRVrs45t+a+w7OkA6K00Qcs8FrFc5iz/PHZYbXbFvaVdCTPQS&#10;V+Jm/Hb9NppDd37VqaO/+9Qfp1dj162Hx818aJk7gfupFKalOfhkqmf73vD6r/raN37N0MDwi26+&#10;+aV3vAx8d+7xJ37jv/z6J+59gEG1U9SGIR3xRiV31VScUDK0SRjqjQ00ep1MlIJz49q7zzx7OsYT&#10;boNYAYyXLKYz4A4OgC1+QbRriLf8rhQiEPQoaykAYkvL/LhzaTZsBZ77q0BJFXPUtp6X3R3YTGdu&#10;p2A7jVc50XTomj2/PLjX8XP/+iemb7zl7o/e+4//5t+C93rimqunaeJOBX6sCAkysmqYMjpoASRU&#10;0MaPJWygw9JHgW80T5dRWtk3vp1s0B6nwt63erByZCEdafRThuo8jwvn9jp7Xv/VbxwYHjl97rxx&#10;dG/vb/72bz5390df+frXPvrb7338A7914dI5qK6cpeHBEYNmovshG/SabEgjCsznwqX5l774y06+&#10;/vUTR48hpywQlI6/964/f/fH7obTNQZLCl2xsMhCgPFgN2zvpu/cMzw8ogtm52Vn0yL15mDVj5o9&#10;To0xtDOFQAU9n7GLklM5pe5XtYezHkj/j4Gu+AFp+CrREH0C8Y6jNnVoBifQHnudLVwnttt+4Vbd&#10;O6wi/a6djmlBbUhHKqNdmW9qGSEI+/LhfDATHFIfFQp4XWhZTAL2tGrRq7smnisrlBZcxoUWeTuq&#10;xxd3c5Ats5knT73mtMA18BPjOYZj23PbORC6IlYI5mmh9Ag1WEgoi09DKeCGvLPnhg6pdk4iD1qw&#10;1YX8hRs2pCMD4UhNByeDiJJ1QDjS1FolGPOjVKRHLp5BhtPgbEHnR6ikIKd3UoYmsbjpaGBPtgLx&#10;zZyHVhZeohZD5y/p67CmZG2BHFoGmzXhT3x5brgJowP4VKAAnIBIAhvwK0MaSz4FU8JNTa9Ve3WT&#10;PMBAmoDy5GZpqoAM2xom1z7BQIAEm8eYzSlUZ49SD+YjkAzwbgsC5cPmP/oGrHtB6sIs4nyyNIQP&#10;JCOJEDPRbihHGj/NXrmqR4r8GWHn2urBIDNyXgKKgagbDYQ8aaFraD7evBVs6TiQykEtJcyUxNOW&#10;miXNxq3yttwGql8+pi6vRlTimycf2WCszkC/WSVmBlCIYzKvIldSL2p600ZyNTWGhiDhRFRc4mBF&#10;54LogUmt1BiZIrIlRNpN+XTpW1NjI8x5FLaYEOSK1dcdV9ZVp7bXUbkppXrMqVkva60GDICA9BYS&#10;y881e1UIWT66TVaozcRCMxweppwpNN7Dr77mBVf/zpPP/1Fxra6XXTWN05Ty9YzwtYIaDIZLt44c&#10;OfzXvuevU5j08Xs/iXb57JNPfujue+7/9Gc+df/9a8urRw+LZbHr7LeV+iFBB4xTvZO5Favd3DIl&#10;6Og3aX+nzzwPyQv5RCR0HBjXZXAsQyzhrTWDNqAo2CQwqsjYEJMTM0q46TDRJyJrEkVQteRSQeG3&#10;dEs9aP+AtxQ8QOCIqyaf6ffqEjhQYePxJ57p2e345q9/w9u//29xet7xZS9DlV53481Dna1h2vy1&#10;d3i0aVg91l1CKHK7qv5ZQSyubpqfIs3uemjgtlfxW/w751gywsYmfSorwo0fgW+7dfHi+SefeHJ4&#10;aOBtX/eWq05czeSUBx9+ZHjULgDw3E9fOPPbv/rL9993DwNlQx/oYjJB9YbTkIiOdi0szAfGoF8I&#10;uPDqRz/ysdde94K+E1ejFL7rztf8zL/6V089+cTVR49dc/goWYily3OsGP0bbXK+TWWMTpz6Lt1W&#10;rDHWOCuKQezTrTY0EqRNzCqeNE/kGqQGu06L4OsB98McdWbcqyLN0ywLlhigGR4SnGF4UNnAC+yj&#10;cBDgFaG6Ph6uGq1GWzsbW9TiIM98XdWrSg5lzKVeXwe6jGGl4B3oQo4ROq5KxHG72Fqzo/FUFEIn&#10;LuxnnvcGu0PAzimO10YcEBWTXhQ4esTECLkD0rkFTHLyTOIPEaHASKkr7mGhWH+LHgJY2C9LrLzL&#10;kbQNlwat7gSLg8649vbYcGBq3CNWktUb7HcMj2UFoXKiAAr4xaLYVLGjC3jfnkBBxJw/ETKxd2G5&#10;jZFi0C7Ad2I7986IdmcXN0WTbxhkT36PsFNDMgA2/BGeCLoIVaVo6sxRNwIIMdQ6Hgw859demWAa&#10;AD4un1kBlX5654zAnQmmZx37lkPeWFlONP+C7Ytt5v6cOpyWpmmmRXGfcwFSPNAgPGm8wU3qgNfa&#10;8neWoPSszmCYndBwCMgwCSRCeBtttkv9cUuhFptv8qiZKdGsujsqev0QzJ0TvkF6+a7mwcOrCxdW&#10;XlwuVZ0LiVaItzgscYxyoqDhGmsaLoiDZUqQAhbY2ZHPOSkJo82lY1ntNxLKu18Xt4Nt4p+FPeCa&#10;8HEfL41qLOBAsbJ66+vefNjzcZ25K6XE6oJtIj8I03GTD0CXMgzVIVfdQqe+wPsi0g09TDWoG8Fz&#10;hARhMimoTXSyzgj3ZvJfP9WCSmU7roNGLhCCixBVyV/e9uIX/NZjz/6RDEnX7Ucn8yTBeqDjW5KN&#10;4lk+PH3o//1DP9Rz20vve//vfuTue0GCn3/+3LPPPPP0U0/hf05OMmt1BHWAivf+xObsp4qoV0sB&#10;R9wgX2JZYMQ9gOb0VVxa3yIVlgaf+CBNbxnJPCGNlJ7yg8khYygUk4r3D4Zlcqssk3lLBmSZRtOz&#10;K2NT4xBI4nGt6Hwd0kpa6B5fyXILi8ErX166uPTyF536X37tv9hPs939b/7hPx45cvzk8WO0BBkf&#10;6KOoj0AE/JF+6IDUTnnq78OHlo2XVCR3aAIuCa5EQGkwEHaAREP3h16HpCS4BohE81Bs6ur25unz&#10;F585e+bHf/pfH3rTW7pPnHzyro8++sTj8i9hCXNordS1Fp2vGx8ZdaAjiVDdc9UcFBy0eKg4JiqE&#10;ajBdO3sf/chHhpbW/vXf/5FHHnqsp71zw9UnTx465PihtVXxd8o7SYQKTSi+ahlplJ513pKaU1vh&#10;cv+i2mmUxIqp0NJ3QNGImTfsMCffZH3NSxdzOhgXb+PvzXgP8NmwIQp1VafUlI7AjJL/oOc6DQWC&#10;8hryBhMD/4izhKYQ9Et6yWQ6RBfKVyvZ5SRgbI3r7CDc9J+oSkP8/USZWkRuMjiqvq0KK51s9FKt&#10;6pdJIl+aKVUA5TgomUNnV3OzX5pF4UqItgccSjaUL/awAfEBg6Tptac6HTuqAYE8UUNhwldLl5NI&#10;s3oxohi7kLhBPWUnutTfHTQRieMlXkd22nA57SEdwpEdMYmeov3YIw26j2ZRmm5MeVGpuUmaOrl9&#10;nqdwMH4oPLJLXmmLmzcfhlOcSvvAjzo15bEaig0idQydGy3HCxIWb+Br/OaoNAmCSdjaMTPtSs3T&#10;BkhU0xmoV/tyt1hfSxhHHV2vCEJ5HZXHUTbtiixfS0UWn0ARCr5nwMG3+4DY3ZAI2Ho9uJDETAYA&#10;VSbbxN06/NJSCcsGyYzZjcu5wptCW9QVJq1d1APeXLLN1+HWFKhbkJQTf4vbadqCetgMzUsUm44T&#10;rgQ/0fAkrdissA1gTBX5wcR8dXCkp9fg1EQPWpO0Y+HhMSroplLfmT4gkokRQVHm+tBV7MDGbytS&#10;qdtzN90xnQobv5T1NaMeK5joRe9Q3mNNgbQGtsSYezafajsrykTIEFu7U3GJJMV0rOEN2BXEAwfj&#10;mvHRT529+Ic3JF2vOnVUeYwrZ+S7vUOrBorY/9J3fffMG76aW7nnvb9NH/DLcwDrl3FTWdvDh2aO&#10;HT4MsxvFTdmuu5bH4luV/uQ/WDWjRRtjbEFBXVsHUd0mVDYtIMegyZPXxhTkpZ5KxokvNbyKiFe+&#10;3X2t7oqFPDoMrnl5Qa262onfcAo5e+hxrVpGDlw5sWXM7aAQjLO/c/8Hvvd7D734Vt7yd7712x9+&#10;5tmrr7u+c2cdruVwb2t6kunijCIVJ5Gcd+Cb4NSLd2Y8USP0DTxs5saBCImp4/N6siqWrw2OC2Yf&#10;11fc+eof+KEfar34Jbqa7Y6Pvec9Fy9fJvXHk5+46vi7vvN/GLjq+Nr5C+hHa+IyDZS+wpaqUElu&#10;hqnKhs3fcsh4XrQh3venP/1pQoeTV5+47sTV2CLgHh2njhb1HK6fyIOi75mHPzUgWGxkTb2bTgDZ&#10;L+Fy/DZuPt0krRKoffHmdZlanEj+LtOjpk9nOxRZfGTENLCAWSsDjqHF5RX3lG9E/6JwNU50nTFF&#10;qaWizXgNhweZ0s2EbOboGiMk+zqkmAcQw0w60SqIR4YRCGgaT5jyTYUdj580dWWh9esAgVCuyZuC&#10;FBtAKUh8dVRnXE+Z+DVz18nMgAnWdjjaOgM71MVh5kR/JhPGT2xxbk9J8+qIBip1bXM19RK4xhaK&#10;pN0mI5ssC5X0FeJ/nLxqiNK75WiWHLNk+IgdcDLMOaklLL5ThmkyCKGLLmIB5kFTeWe4aa4M10Ow&#10;OWVEdawMZqzuLfrFKSlhvYb1kMmbAIj8BSdodGSsTgq3yJfKfY8qjyyr/vCU0MVaBXtv6MxW0sJV&#10;zcKaIdPYtc1lkgsJhVfMRC8O0pp5CC8WL5JDXkyXejWxXf3VHJzLQNKLksAAGBkKQDtFS+8xm9DV&#10;kHZuNkRa4Md1k+2sm/CdvMRwI+XiNty5/n6K6oXQPRT4W5njKPkblwKNKRt+Mxk70drYRF8VdFY7&#10;VK5sUJie4pUSN2gpLzXsbdwpQi7j3XSvMpuVTmXWqB3Q0uJJ76UkpYjRYU8V96+CnuTV9YZs/EYa&#10;WBBJ1yTUfeUsfVPsbhnmiwf/oHKwrLtmw0p7IVBtkjtklOpW5is8rWFD6FSVAgzmbz8VPWvbVhZQ&#10;ZrWy8yGbe+MJ6XQndLm1eWR06Ozy2iVm//zhXl2vOnk4nFXvju/L5ICe41dd86rXvGZ4e/dD7/nN&#10;D3zkI8eOn5i/PIdPRHulqckJOw4Fq+UJ2SSw7iyWL7l7YnwUAYG1WCcCgGOHb0l1tFoLV6MWNeqj&#10;nALx2MRc0kiSbmJr/VUsjD6Mgb2NHRunuFqhFPytjVWeagXNT+pOOlRc+DJhiruelzFNRgsgnvOL&#10;KxcWVr7mW74NnP2v/eXvPnr1qZnJUQayT48y1LtzAi6vh2YfZzKBEPo6FUS2C5TxgrdJqq6Q/WLN&#10;W4IksSfYg3es21U8HHwo9oZfbYFZb2y/9GUvm/yKr0RJd1w4/zv/9mc/9LG7D01N0bnW5sd9fTe+&#10;6c2Uyc5++jM8nXxlloCFJZ+cdrloBB1MEsKylkgWqAhwuKA/MUgKH5faq6EBkt4Anlu00689NTSy&#10;3Yv6ChVnt5a0S+HUpjUQC6+j5HieyteJq2o+TSOXPk+vOqv4Yw4LajPLeuAlsUT8nK8rxAaMl8QD&#10;SA+HSZWa++S0cLXslNwAPFdbNct51yyz3AUWJRZ3swqr9TxIc1HGRBUsVjBM0SMN7VjOdOWbkl3M&#10;+YemRaiqpiBlpXXJ8ZMiBQRv+KmP7+hGSgUH+oBl/bheIVCVrr5lFbbMI85OZ1IskwCTyd74BLk/&#10;R/kafU5OTmkMIpDcs0QyfNJEYbybr8XdRquanU2zkIi/SV3ctdI4lhTAqnfusBANX40JUYxzTRbB&#10;8eA8dcJEXJlS9xX8iZ94ynRiUlMt7Yn3YI1sjW7/AtagLItBlZUGdi/Fo7KBbi7lsBOpFmn35Bp6&#10;gxbqRz0VCdjNEtvMnZlCqzObDeI2dOaSeuRwAczyn88eYNAzEX/Z/3WhVaOYEG/voBVeufBambAn&#10;3K8wLbk4mFKtW7hO8lzZCrQwv/VGBAN6IUHUuyXpcseSBJPpCfepFgot7lxh9GnxOpK7LiePm4+3&#10;bgeUSvnkCOv411B3Ns1BBnmVU2iSKd5AkuEGdTw431b2QLUWylKR7lQSRsMNWCpn2rbiHActaBbc&#10;V1lconVNaIIVvrpKF6781htL99c0DjCuPWD2+b1VHeJJjbVr/p5RRshAbFPDOTaqM3QUYKgn5T5R&#10;KuUyvvzqo+/9Q+NaXa+45lDUXGpQsygwem9/+SvOXZr9pV/7jf/8G7/OQ46Pj64tL8NcIsWkyyyC&#10;KaMDxZZCsfSjzUttDq6Nj5QyQzQmS29X/T0mzKyFCCG/KK60x8M/5XY16y7/rAC+WoWc/OLvqn1y&#10;5WxZ6mMjnfw8OUOXo/ROVWoJ7Bogu5EKdOW9LVCQ4M8wxbmVtUeffvYDv/nen/6xH6fQ8MbrTw51&#10;tSaH+6Dl09cQ/WI1HEKmhoq6Uss0phkHrDjppgfjceCFRIRRW6pm7UaamBI9rZsPsPhPJ7zVml9c&#10;vnhp9qVf9XoSfB/5hZ//5z/+E7TquvH66/A6sTSA9ZO0nnzq2QsXzgPo2ufdwjZ7gyMx1n0xf3Rr&#10;c5kZgRsbswuLSyvLLAduJNRVYg5m6ohxW4rcY3sPso55ajw9nTiteJP55FH4EUEDaZKU5Su/V5qD&#10;6dllII+ras9sXX59wPA8C0LBlSYxYF17Xny8NJrLbl2kqhLhND1G96GcImsdcCGVgGxYOh1wU/Rq&#10;x6ljzZ1tUYWIkYQ6ezlaqdctJzSFdfLHzA341sANDsTmlGqiHJ7Ww5zzmB9b7BWSUjyIJB49hmBz&#10;algRHqnGZs41INReBEqSK2H3TBEDGwmKUBnS5cZsQ6RE6BehD9KppS5smbSNj0JHALjlZzofgajj&#10;h+gecmM+yMHIk4DnlorwFNwP+1gtGCwSaq5rBCmAluQwH6/SjerKiydnsoVRcj4ddBBhgNUVgXuK&#10;PDS+qSQ3XBoSkiX1lG9TfxEHshUCZaZKvD2u6brl9vQMpMf4dRrgBD0BLmJYD4Bc/hnCC8ltIQEy&#10;gnLM4iOKsGXX9JpjDpFjm7I7HFdeOJf2BlgqHqMGgFaJTEBUTVS6zqScXuORKArFrd8ZzpLv5pBU&#10;gyx1IqthPWfoCHEsQkGs+iRntfFQjmG1X6+6HogoEFn11nVx65AH4W/iqbiPacBs0z8LQ/ViUz5M&#10;fig+QWOKYiIb+nLRgt1uhUQgtxLgvGKHRPPUCSL8tllTUNPpq/Au3lbyL4RQ7dSyhnkF2zMewv/S&#10;T/VB0j1Pw5OX0VuK2Ooo8cpZ9p0Bby1C8s4DftbWJB/adCtHor7xtht+/eGnD77x/+p/u152Ypq7&#10;rOvG3+x69Wu+/JYXf9kn7n/g7k/cu7KxSjk6C4pnW7UOYZQ138oN6a7WNocDKqzmTGMIHZ5nGTs+&#10;FabVEmMVYiiSokwp0ar/LzPrzgVxMPCrYDCvNOSvZF2GtxwMV4gWaoxNPJ4G06yglXuToZFx7rAV&#10;CcM11DXlMN3okBzm4F64cA5U/poj09OjY/1MlyRs72hTnIGzghL3eQuCSE8IQcZU2gb1Nm5N1qeZ&#10;MWBRWPiF/EStSpgvMcy5WEvLC4qvI+fsiP7YZz/76F13verkyX//Mz9Deu7FL7zxqiNH5KSHB/PE&#10;Z5+Ym5vjUbHSzmvCJaxB4nkRgszOLSzSJ7yne3ZxHqIXlnp0whSow1NlWq/gSI8ODXvOEWJdYMca&#10;imZk4BHPTvIQP9DUMMTrVeyQG4EAFX1A2fKRPQzckhBwHPxyc5RskquWHdp9yDgj0oeHn6plsI7M&#10;wrLEgYp9USA/Jb4EUz5dgKrtYC5oVokPctLiGemKZsuVRvxNO5WZGLcxLQzgwNNcTQdib8/OK4nT&#10;2aaCg1U9qW/lnXZsjMdm8VCWjudK2sCIxM0qblVUiI4frBVvgKDNLpwEMBDtQDe4w5pBopWINQoa&#10;Z+5U66Dqh9fUBVdCaEQmPoObLFcgtVyOh8hnHCwtc8LZOvNS7A7K0HjMsiWaOlzR0FX5AToxwLWq&#10;AcehFIRSFx1KAdDyivM/Aj1qQlhLR6pk4i9vw4pITs0hdapt8jG8OJ7yu3NXOl6dLfCc6vnPLZXX&#10;pJ+krmzcL4VFlw6m3zDrQ+yiNgxykA5XznSs/omOI6QRDN3zGMzDHuW5Skc53JeGILxg5EXdlIOo&#10;rVZVp2Q0q4Rr4VK1iXphrLGA+EAGRFbvC0MagtQjGNOn+o9/SqviPKZ9sIbH+hFLSmN+PP7uc033&#10;6KTTHXipZSgqUiXXRS6vCy8krqH9+tRL+EyEehAvaVW3ugrpmxI51k1Uc32NUTJxZOkHYaGVc01Y&#10;k5BrQaTTOCJtEZpJhSYmuSBxixMhE9T+V3osc6aLfxGJ5VucBXpAsi8lIMGlSGIpbam/J/ViCpgn&#10;RfyKlGhWP9x3VqA8YVGtHCJvI1YJmahy0ciPefsRgs5WB+UH33DzyXf/IQwJVYdThtL9vRln1EmC&#10;5ZWvee2n7vvMo08+QX4JeitShKuFtZhIEa/QH+OqXG59SnZo9vJl9DXyxGPgyNBLnK2iaxHIeD3y&#10;xYsX8U3BaghHAN55GKtx9KbSxzT5W56Zp6rBPj7YQZMr/dn0G+B8qojSXiJYahpApuiUTWKZbHAE&#10;Ekwdq6SXxNc1SydUwiCbol4Q3tliGs+hnhkXeGxq8saTV19z5FDn7hZNomDvorcsfEuVDE6vSoY5&#10;gJmCzTllw+n+i1CM0DcM2I2u1JYOmrWgnz1vQPY4RfMLC6s7+89dvHj/40+86g1vuP31b3zoqSef&#10;O39hYAQe9cihiXEQrns++tGpsbFbbnzhzOQEbUgo8wSbn6DSwe5LYRwK+zrFEzeTcAqBoEr7/kce&#10;A519yWtf++f/2l/9mu/5G1//3f/j6771z5x54vGHH3mIJkLYG2oboVdurlsRcvHiBf7PBTSUsYeP&#10;0BaNwuxvWtMeaf2LurE9SFkR5jmXO6yeYlOCpDkaj/pzENXBYdhPNHbk3CEH0H3EUmIbAkAbtyV8&#10;NAZHQNKpwCHWaBO0duW9zat3dfGc/KS9tx0uBKTqHgaoSEWy/11Ey6G8aXltS0T2VPWKrGO9MoxE&#10;Z1lTLSOIUMYECDlWJGtwGErVFY6fIWPpbtUDrcAcn9xFRfqRwzNIVArv7BVq/Uz8ITaTC/MruDTs&#10;CKJuHw7dVoEsHtYuJnTh7Os7fhVNhw8X60EP1xhH+1vtgdN6z2pBhCQSC5baMAY5xY6xoxQ088Cj&#10;rfRtIfVB06L3ASHmBtkAuqItLLMUTA+DUjbInadAmLfJzs6ykHBilxB6FMjS8hJ7hC5wkqB5eWbW&#10;bjnfjU5iA/14KE6E7c6YJj1xqK5VWr/mJF6eUMZ2LzlrXL61tY2C9MwuUODJcEpqJ3cNBFkhoAXL&#10;GDnViEFmS5M9YryhqUEwrlgg734LGtQaT8RxLtczHKuQxnv7aJND5O2ekA1jAg2Hd4fG9XOAa0xI&#10;h1SW7iN7c0sLGztbvSOjq1v/H8LeBNDWtCrPPPM8T3e+VbcGKKoYCop5BkUgiGgQtTEIinY0djvF&#10;KRqcaE2iJramTVRUjEFtIUaNAyIoCgQcoAqEoqy5bt35nHvmee7nede/D9it9g65njpn73////et&#10;b43vetcuVZTF9Q2CgiVWBHU5MMhCQB7CyVzb3gFZTp/n3KJU79DHcnXOC0BBknx4vhxbPBowgB7r&#10;rl5sHscWRm2iFp5NUDW88W2sIexefTx6VJPzudm+RabmIefZX9jdeJzNdTtnjVgSwRkWh+1bR0aO&#10;OAGMwSEDIhCKgiHVY7BWqp8dz9TUZdnXoPDME8QF30QYxMII37CppXxilFJl73U1GE1kEJY21rja&#10;GbliO4vxSitk0dFp8THr2CUJlsKSLggyy6Wdyq790x9Sxts7AFCiNVGDYKeJ15/StfHBq7C6/WOv&#10;zhfdeprjaqmKxiUgaJ2dj114/L4HHkBExZgkauDq46NDM1NTlHahJ8CmcsuVWUr9hrSPKh6Ah21e&#10;KSjhxyWqstXWHEtIhHiSoIqxj1hXO/jK9vP7Ak2qhmQoEjpc1pKL4NHzPk5d+fX6eQFmlGcqjXbw&#10;eRh/rqMfkbmmprMFF+KJ2xAwOztbZdvq3DGw4AwoAkI7WTLSRpMjkGaLl6/qnKY+qWRVmo13aiE9&#10;muTQ4jkdrq5vzM3NXbl2FQYONEJobXpYHTQKs7aYEfjUpz7ty3/k7eO33fmC173u4Y/+JT4u4C8e&#10;YHps7PjM1NnTp0bgdAMumSS1ZeGguVMKkToJ50BfDN5WiBna2ueWVmCvffKdz3jFq18z8oynM2Sq&#10;rdPxOB++554rn7gHWJfOs0miTlBP9kOJNTikds3VzECENqMWwQpeNC+KQqFPdo6/Se4Sc1u1x9gD&#10;ozzDRM+IwRCuK38l189ZttwZqmYlMOCQALfSmZgZvUJpaQMckpFEtprtLbZdjxP8NB0QzCMALMVt&#10;29hFqUOiW5acRE3WWcAqhifzMQUFJU6XQoqbxdzxBzt14knyZGRs2Ck6J7k9eyHREVYUpPOro8gb&#10;KSzpi2TcxerKkn4fcUBSFy5+6532f3kgidvstNBZCcZX1kUbwWBGGTlz4qRpL/j2GX+iiwftCmlf&#10;WiBdWL1R60O9KUen2TUyFAVi+cRii2avIbsthxQCIu4BDWslSApFyRPZUClk9Z0d0ZTT7mQ2fGC7&#10;HXWvM+8dbkEzRWK9KhkiN5QQLAJEID1VnzDngg8vslvaRNkW2C+cMGuiGa0xADHxABSWukR1v0mo&#10;2khRuClZh027m7K3HhvgrLoL6xBLzGcgEaaHFUS1bVVYrDjj8R0zlpv6mTQtEHEq5db320CRCV9m&#10;RTxoJD5ox+gPmyf+SHcfVkoSH3NiOp2X52bpAeGX0MsgqViLNJUSsGrYQkStkk1XPFzInYZBTjnu&#10;MAOGnknd0im/ZkAspCWVVAFQG6SlZMwNIpiAR+3KHL7N+WhJU/ROShB9h1VAIPG0ke7EpkXTp5Zo&#10;tQarDz1QCXGqDclILhESvyiVlaJRM3A6QAydIS6C4ZMbwr97miS5ocHWKIX/NO6x7pto6egjScYm&#10;jZYXipGf7WCPvDlOIkOSMDl4iihny3GC4GUD40+oWhYA6Robxro4rfn2Jz5h8+Of/cxRLu3vsyad&#10;z7thJsE1BdU0XB0egMbiDMunbSbJZgg8R8beWTNXhmU64/8kim2jM0DqKgenBOQT/igNXeimuT+5&#10;JcSkGnYoRhmlgIRXEkxnMHxZvBvoekp6bpG5l2DaKqxjoRARvp12KmdGhYjbJUxJk+cSXxsuZa5A&#10;2W1zm5GLwidq2EZNu+Gr1Sxp25bzhyKzacFDJhxNjI6x8CaPkvHFUHFE+Ss34ghYWg5hA9Ty++LK&#10;XBY89OUrvuRsWMmQ0Z1dJgA9/ugjl65euXL92lWmAS0vvfYNX3nmWc9B+hDWD//x++fnFhpgk8xU&#10;VWxwQpQdanoNGcgRCpBghEQrsH04novLa4x4ArU+c/rGV33Ja8+98gtJH/Dc0X17P/cv/vfF69eZ&#10;uACbHa4d80VN6iTFB5lE4QIsW5IDwe0KpkgzSV41CV2FKelRx5QKdd/h3mE3r0yFppr0RZAfSWjL&#10;l07um7Sq1FXOOJEbPyG4iZGqk2H2VqAokXkCJpJKxXpyk2+0cYPMEZABfhiHHJfukC6BiSKI0Ed6&#10;/GnES895kv9C41gM+1gBgGEtFNYDdKT2QC/MtuRQC8vCzc1YCo5S4MRiOaoUl24DX6bipPDbscfB&#10;77M2FDy92Uge2ZJS/D4Xf3FRFIBxwL48S3s7wLAhWQlMtCna2yBC+gvYJ+u8Iwss4mrRJ1idxpHC&#10;E1ak1VkpU9kgBTcly4Vk8h5xDcGV6LcGL8RZQKMjxNIqIzPpRJE+1f1ynhVSR4t46l46dEQwa6Ah&#10;wb9JkxUIcl8v/AlWj2WsqbmTxLXOSlgmChHliWJKz4K+sy5x4Yv4BQ/ezH9LjbiAeSZX2zts2HTZ&#10;MsQpIxfDymVzaXKnCLyBlyaHjlE9ZVUyXrydOnRF2FzFhGNxSgI99ndrZAjvJ+riy+FmhJl6eX2N&#10;eGRta3thbW1ja3dhdY3pagTc5HRx61HoZptoGNqVh3GDFg0OLA6QTDxdxKwiUNjoVFnkHkh7hGVt&#10;CkUBayjfRhh0kAhkxkiRISQmk9GHkn5QvFhZ1jyQWA8UVyCLJRWmRJeiGDibvUyDPmibX1qUc52S&#10;mIlf26ijfJjq5p7qV2FjUEvkrjPYVFHJ/GM7E1spa6Jk4+90aNbp0ySY9FUIXBmimQAZ0rZploV1&#10;ToU82UCPTUaeS7xASEa2gIiQCGczSuCQk+vkiPY2BJibkRIJG8/eoTljQiTNi5Pn2KS2w5HBgZe9&#10;+M5PfeTTFysv/PdakaceG0GUCeJiv4NlgndBj8xaa3WcwfqOMiOqrfNpsG9I4brQIsQdmE8LIWVC&#10;s06UB2VfLkh0jOwIQodsjnAsSr80WlnL+pf1NuMRpr9KXxqvxAvWTnv2jP54Mr5OD8ggUXgDEhQh&#10;ce9YQJw+zgxmLt6lZsO0fdIF5QMm7dAxPjFB+CkdCK7J/gHLNDY8RHIKrwhfcmRokDisdA2HCXoS&#10;Lsp9OoB6e5cVBxIJ2zieFJrC8wCwHULJvkGc0IWl+YfOr8wtbXX3713f3D6/sHt57sKXvfnNmFES&#10;IW/7lm9dkXoP7Qvia6fmKhDCmCHUnEk+GpbQFJDN86tN0Mtkv2GjAuN1513P/IJXvuIJX/Ia6omN&#10;Cdnf+/b/5Y33f/gTMKnARoNTb2rauoAizjd45jN9hEdQQg4P6LMZGR3VKKQcYrnbSDSj2ax62cLG&#10;lwKlwH1QVntp97HQBU+zZL0hxbJAlSCN/xEsBk0o7RvnhLouYRl97DwIciKjH3aFfKmp0KbgQTJy&#10;gmFHfBtLY//JNj+z5Y7abkaNuvPWEozSlUprqnQG9PfDao/zbNaexrThYR4Yg+fpSu2liV+FkMmL&#10;zveb70oFrcgR+MHebNLSFldYBMfPZSBLoMMUaMRR24fB4vMV8LSzTVXJS+sJHch9jJQgJcp/bqwD&#10;3zUWYXlDkGfSJiCRLmoS3DNSzRfpfOARO/CiJjbqCMdhcMQe2Hrst6mwrk7kjY23bRs3Ih3U3Ale&#10;EZnYShtyJ/iMPDjXwBvQLUvTa9A1qOAVtBtSCieuQEreIXzTAUrsFGE6hwgXHz/U+WN9fVMTEyIL&#10;cOm4wwzldkdtNo1XIdJMHyCd2MVkXI29Yvrt17bhzn5ez7KrhCZq+BldWMteOrFIjGoUzPHAAG4c&#10;JlOXL4O3swISNLI0hKsoEQ1Sewcit0XzPLd+2L5AQ6aqxNKI/kE/xBB7OJ26mM5b9HiGcKAT3t0o&#10;GT0SYmUiJI897jzPmCKK1aMki5KOIrOF4Q96sCQjKAhCet5Jhp0ECX1VmCg6XvGquW1ayKy0ZbAg&#10;x8EivyOftVu4MKTIOD44HNJbxekUlaCzbYyODKBpado3q5TKBxbU1Igi5zJzBvlTRSEcIT5X6RMV&#10;ZEHqWa4j/JgSHcLATB9p9GoqUNb8nJ9kzCeZSAg+DHyRqBA1smIKv8qB5gEBRFU5Y0/TTeFBYv2Q&#10;KsYZwU/S39f1hpfd+d8++KnVf8CQdL7w5lNJ95nzrUcNWNIQ0y4VUZKWu6CFL56yuJwuiv3jm+BD&#10;euRbtsMAsN02ss4hRFetcxh0ot17FCOUzuhzHVLiFUO2JEkDyTAwyUPq1xQ8I/+Kbwtok4GjrHVR&#10;AGlCgoFL9bc5jRXlxP7rapUrVMV5ZCIAvqYIz5WRciJQgIjbG1tjA4PjI0OTo2gE4LO72IaiDsA6&#10;bK5JPw48oFw/fanthkOCyglOAG4L34IeYqVIjn/Fl7/+9d/5L//wv7/n1KmxX//Yn77+u//l1/yL&#10;b/zwH/z3/3nf+W/97m/DLDzr2c+Cf56ahHzCBwcnjh274Ubx03ivyceY8UuqAZYFri8AN3Gfigxd&#10;d3V2lkrMXXc94ylf+QbOurT0Vr93/+Pbf/DPf/E3hocHnvqUJ8rEfGhajAvY/l0Ak9BgIGTIFgl3&#10;AbKqCntl82imRyq1ytuKvlvwTBoIjGHs84ctfxWTqY/G7JBwDkYGQh9rB6jDDDganHUWXCefELaH&#10;E7KTHm9VeJg+bCwi1WiN38lx3Y5V7+1zpma45aNtRYd7vtOCYEY0NUP73FIlVsadoQSUjhYzhr2b&#10;cuQbvIKhbTfxjbEvK6kgZK51WP/SXmC1tWo2pXX4Gi5fW1tv5qtT1aCpzXZlPuJbBT5sU3ZEQglW&#10;wLvjN8jPtbVjJGiX4lqtsGRKZFQ0SFYVXLSAkjNM2gGCzscN1q7GvwcKJ4ILw5CaQVCkmRzGzzqk&#10;CX9xHpEFo/Dk5bRoBg7eGctC5y/eD2tEfICZtzJHLI6nDC6cGhsDLcS8myqItuWwFILhAIFJ+Zc8&#10;GTE6fAF41lQTDbXZd/ybgN/0MML/piHkFjnO/Ic40bh9Zv0EJmSdEjcrt6yVpd1mYqtjB5MY527N&#10;gFngUHJqABdfZMfgwODi6ipFDeJKGNiAUi2try9LqytLdCCQju+NW8v8bP0GrhmIsyfdx3SggJSA&#10;/Fu6OyERSgxJ9pnLYNgMkDXHWwhKSjuTwyf23YanoPprFDyhNp+yCJ9cFibf5GocBfqYMEpcl3OB&#10;jTMwSn6M55T0nlhEYJaZq+LF8lylmaOsi1GadlpmvIwq0VJrq9Nma6tjanE+Ruhq4t/L/isBTOsB&#10;+UBFLeV844EVTD9Pl3alsISk3uHmWbNEw6QWwKeSpFaDJdPWwcqbWPS8yHHXJ43F/tTEsK7KQO/X&#10;veLpP/X+u//+WOTFN59y1kC6x3lHURoUjlAkUm5XjESwKKb/4vWwIrL/04RlGVxnjgBT8SFKDe8N&#10;4iH/gT5kO3GlugZqhAGpL2KEVWQJmgtdIna+zGlZqTyUcENUZZWnxA5KQ0007X+pwT1HRgx8SqVZ&#10;njuTMuMOaId8hQPVNBdIAdPTBCHiVg8PIOuF0f7U9LGJ4RF8HtSW0Xg45LmK9lmjJxSVhCjeEStp&#10;wOQEBDvgbCokMS0QqGN6evr2O+4YfOJtf/Lbv/u9P/ZjA099RnvXwGEPAwv3PvTBD33zd30b6ZnV&#10;y5fe9Z//8/Nvf8rq5Su33fKEt7zlLajsBx99xAQctj7gKG8rj2YYlxdPwbMghpdmr6H0brntCWee&#10;9azDdtPfyMMv/OzP/MbbfhzJeP7znjoxOgr7WqJZBpmA9JTymtX15JAxAPsLT7uIYwO1CpODlTK3&#10;VAU3wrj0HkaRxVmLFAqTl7Jwn9HCwzicdp+E3R8nAvnDGEQAdCPYGr2ttPWwfTWKWE+T3umU3e0B&#10;YFJ938AwNb3DNkjY+DjxJdJH5oTUitXMADAZTsyZI4shX3cY8ZArNLrg6bCwmoaWAHgHcRc5zheE&#10;O0CJi0eGYNgn4UV5dJNa6p1UYji9FXlH4F1kWYnMktsS7/B2nRjG7QECZuarqTP8Mh5nemqSIIDv&#10;JT9Q085tMSNNL9wWz16aS9xjhB8EG9dki/HpbaBM8tCmvfQigjcTIcdXYBgCScKPSW3IabisJ2FN&#10;6QWDwW45RQz0geXKFu4mSx9JVt2IfZccMSpWhBW+as4OV0B/1dtQTXgPdswF1YKWpDTFf9rsIkxx&#10;y0yxhW1JHwTepXDPEhJnE9myYSpVh8N7Ze1CNbcTE+jIZ0JtEIxCfQrApuuj1tKN5vdMqunrK2sB&#10;HWcSA6JaVa66fj38h8nntsPryzgrmxTJoammsioftkS5Bh+MgpAAgvqrkBNzm1Av6Ym2mi75qjr4&#10;PKtBRrRZFEg6VcOQLC4nm56Cgq1LYeHV4hR+Bz/HBjgK9sp5f2pR4qsUpwa1bEAvogk0uXOX5f8X&#10;CUK2kG/MYBspUJz3rCzxG741ZEmk2gBDO/+WW8C2ayEy7yAOByuvA0dFtmD0Fr0LW5gF9yx3yW1Y&#10;7qaEzdXVEOAGb0QO6x6CP/Z4ph7mOmepPRput/rQqhUvnAerKYRvff3iJairQ3WDXBq5ksgi6Kdm&#10;Sva7FyeV2iPW9q7+rd/627+HPb7zRTef4MRSTCNHGVuox1H+Y0UeRaJgIGl+uQ8QoSk2oflieZF+&#10;VTW1WZqtdnecQMW8VYol0h2hoXQdCo6JnKnciyPazivjZavWAT6w+HqsrQm49Zw6caESq47oZBWs&#10;l3hOGmyCSAh+NCttBc/1LhUZ99pOQOTFsqFZP4E925gZavtthzPjE0Qh5NFM6u8D6rU4HGiP4zD5&#10;Cnq/k0MQC6rCDQN+uhoFi0YYDrEkVvI7268vzD/8yXv+9v4Hv/yfvalt+iQmjx3/0Hve88j99775&#10;m76J237By17eNTJ54om3n//ru59yy60nXvryz37og9euzSbs8wSQGo1q02GslGiAlbK2wR/1wPlH&#10;ONt3Pvs5Z555F2cH4Sd59G0v/WJqhU9+2o2nTpzc297AOuJ1wP0g4suOdF9kS8qZlThRfoEQcjRu&#10;jqqt7LhdrCA3HL4roxqrLe9vsuM4KHI3iTUwYkgYqp+e2q9ZEXV2mOZQwPJtxD3UaehnXC4GSNJc&#10;80hBk3OeYHYh6Y8YqT+TkOQb2WiKT4bSAVOx7LgpzqaNQePYFPuQ1exEKsLnSKA5ON3PZ1Zg021e&#10;tfSyDQQ7oYqxQKJ07eEkef6zPglEQuGXORkiefRUcgxCviTMLzUdn2VsfIRcKJcij8mNcbgDJlbU&#10;OLTy1uiiminEq6RUkVpgMwtLHSSxp644kQ8bZDkkLS/hCnKvnQYfm82d469oNMQLerJ4tLSLy3jo&#10;kSxUfUJ4W/m8Aw0S6TscIduiw2fMoxGdOKNsF0KKNe3xwT5ajw1KjsCsDxuUtKcd7ygRe1WxJNY1&#10;jSpLWxVS2WPbqgYnQHJYnIfAtVZLmLgSeKuVrAwJd26l3V7IfRPCagxqDMCixH3Jc4CqHh7ht7ML&#10;S+Rs8bdZWeJZBIhEFdqRaIUbYZXIxTkW18q/3AGcGhbcPiTxF7aLmahxMEsPdZcSIYyhPHCE3XK5&#10;6hwhoY4mCVFs+siTxbI+WM8XfWUW31QZyk4krq35og+SdMK0SUEWXKzOK09AAdxWNhIrPcaOJH2t&#10;5GX0pLbDIbhWZfWSM0aTi2DCw5Tl46hXmSVjeo+eqhRUciKRRPVqcQDyn7Ash0W4RtcUzjuueOA/&#10;icB4tIIneNiDIMiUZe2I+dJ420WmWVrd+3fOvNIfVnwtNLlNzwtEtKkM9/W00Q1NXlSUXX/v2Ztv&#10;Wvzrj93z/0Fsdb7i9hsMWMLimeZBKqiBHgO4DF9FaXYWmj1CC8Vmiiy2ZBK/wkI3h6S/D4YynhnB&#10;pSjHPRGiug3peCqNxl+VpLD/tuaBmEajaSj7Z29HTEYwQlI8Ca9yKgenAn0RTVHBactI2IFh6QT0&#10;F4aQDcEFS8eWai63XWk+4xvuCd91a0AoBQoAAP/0SURBVBvPnwUCZTs+PEQsj6+sIxmq6sRJRjnI&#10;EWmlMEKmVGNaSbnjPfhqETtSw6JvA47cgUj/M/fdd/8Dj67Nzd716tei5D/9S7/8y//p54AT/ckf&#10;/I/bp49N3vpEypN87Lfe8UukPKY7Dj/xib/imXVzSFj3MpUrKHdpCqW+xa/DbDOS/uIVRgpfvv+R&#10;eWZB/cuf+HeAEGzL3N/+8Td+9cP3PXrrbafPnT7tvAFWjAnVAY046wBDKJ0isyIEpnL/sgCH76Eg&#10;HCpKsqJOQfDAm4sQJU3KC+SuwTOI3kQz4twynd1Um6xdEW6WNE5T4sW8wtHY5jjMlZVSdoqK57xL&#10;nHhmc2LpYXNVfbG1nO1Wh9RAbz/eSeU5HSoO3C52hRkmKZY6MkQgfFgCjQ3i2oubM3eEORHvxxZW&#10;f31UP0Bhdx8326Z9+RYty2hyiF1yRHOc0v2D0TIBnfHXYfHh9vgX+6eBycBjqguZhWemkXxRNb4g&#10;e0kRmBPR12Gsut+eGV8hlpDiPXO2I/y6TbxCv88hQonQgsDk2oGMvfG4mQWCZCiwQ2q9iKMdZwHI&#10;yTqVtkSTSjGT6noMAB6eRgSy50GeK9wQ1fRqWt/gJjkNf0CDo/JCj52EFiuCeZBuFmWePkJyODox&#10;TpECQddFYd/8aynlhBBKBubKDUp7gc1Ssp2waNvGjLIc2x8mcbKdpyROgX71spIcSbYuCBd7EmGz&#10;BkhLVQGDMb+0PLe0SNjJBq8BwhxkHBas+Gh/ND4Sa5JZPjUSiFsNcZYKSg5j+diqZVMctbA2oVgm&#10;JPFm6PtRLGzKSVqBWcv9SLW2wzQdjrz7xDo0jSJBMJIrg7fOSkaozxyjK2WAVoFKGefejH88v8De&#10;cPNFu7HIwMiEXgNBjEfC71hrPshhpipUqVLTqnjMqjKJxnl39fI7Nzp+mKwEyUPwDNkyWQPsBExV&#10;311I/oaPpxNT9lsNYKrCtup06bJ7GB1boj/nphIGtaLz9GDZqa7LJTotDToC2wwoLSIwjmyAtPAO&#10;Dgzii9VE+ClBDYwOdfb1c+pe9dpX/uG7//Ta3y2QdL7h+XdNTk2TrKCrA3SE3YJmOj0IpiPCmRzL&#10;7f9YEblZit61Uk+d6CkZBcgaWCR0AppzaUxVC8SCGSmUI3EFdeSDZMU6uKlBGHCRNDGJnON/xV5Z&#10;h0SLWkMsgieudKSVuDR2qi/g1BP1G4/PsiBv8FOyVVnlU9uLnDGFpVaKQiGX1Q2olxQQs+7KAbSo&#10;bBeo6WaRF85ssRhFrsmWe0pegI8DxTORYnQvQ+cmjp7FhQ3hHSSj19cfO7944fLD7/vVd97/5x/4&#10;xN0fR4PfecdtU6Pj73vvey/dc88zbzz7vl95x8c+8sG19cVLFx7t7bTFmnsNp32opIMOElWZUIBT&#10;BBUVUT73duLs+Fve/KYbnv/chY985AO//l9/+od/6AN/+le3P+XsTafPjPT3Sl1pISRZzx1F52iD&#10;gq3kSAuJQfua0/FfvSlEykNiWVUOTY1soatt3HacV6S2EzkQC89KWsRVjVUJodaffTWMS9cSK0zy&#10;AZ1IrkMEZHfXyPAQ5C4miTiiCMLOJt0w+UZdbHznybEx5xCYC5IrSbfXCUg0vlmbFSuHg2OyJOhn&#10;QD4pgRzsbDqhIdojNl/rXmFNhXGGVwJEwHRhCRwNW+Ao7pSBAzYqZRxMuRoanQJ6hLoNwDQLgZiJ&#10;Juxqo50QgCJWhA0xvaEgU3pBvzniRMoLxc02abUyDhaJLE44J7O7S0m1H0U3MyQ9DuJJmpAeQGcK&#10;4WlZ8w/9DKUSzrV1iJ4uJqXDThCWkSaKYrNYWJaZvQtka5/GrKWlZcZOCyUKGQYBPdV0jhpQRoDI&#10;PJbQTYcaAAcYwilhSaT8ijsvmwBHSq/LUfbMf1XUs+l2OGd6LkvB/WBTCxdTFWkJGkLzJ3QYnoWN&#10;DX1OxyJlQjhHj1AjWVA9dp6dQpGeqMTm2BvLdHx9/xAkSUvrqwsrK9Q/bGQRANDF+4YGh60ihPEQ&#10;JBz9VVWs5svtTAKAsL2OoeT22X0iLQJoDjbSh3GWkJ8aNUxr5gBN6ZRYRgmYmTCGMq8l3YOnWE0q&#10;NQR6pToHHOQS4AaFDlG2wQHF5VdZAW0PH2LoF/JKL5HNnHxRGq0GEFTWmJ2n7gMiifuWKa4HOcZT&#10;3OEosNoFrjL6tzqwY5+/SbcmqA0i0TKbajBjvgpg0mRZ2COhMTKbITZa3ChDU1vJwdTZt2OBgyMu&#10;0q7DFHw9JuVSWEOtKZkBlSASgYQATKfxxVBFUn4RzIOwlQzQ2zUybFJPooGON3/lS6/91Z9+cqm8&#10;R1+db3nFC48dO0Y6kuZBCS1anOHcWWKdHvwRXmhb4eoxlSKXgXhaOApQ0ql/4tgJWnVbEuKTsEIT&#10;QcIovQ++laUkejuIKI0keDLtZII1W/vUXwZ5XPwop4FNVdDV8J1mRWITaMx2hXTwZEQgx8QChSVe&#10;/9qwnb1vaQfNbB4nopOeHb53a/P0samzJ06NDuL/IoRGcHxz8Q9WJszMe/JvLAIftKU5LNZGTVj7&#10;4CuhvGDpnUTLRQ72F5fm7/3sw5yk577g6SfOnPrs/X9LBu3E8WNU7EcGicl27v7k3X/4h7934eKF&#10;8bHRqckxzBH9bMiRVOcRn1TghA3pgB4eLCwuX7h8ZXJ65mnPuOstb33rl7ztbWef9WxO8Oy9n/3X&#10;P/z2xx69NjPRe8Px4wPM3yasJgoMt4kz2GN9tZ+htZCtgf8MI6EzUdD7NItkYW27T2ZWOTAbkWIj&#10;utFnF+Yh+4vl4naMAdKvIGvPm4kFtbZHKxwNUwAHe7bJro6Njpw+fsyCDb9EETgs1kSojRed3SD3&#10;MADgxdA+/HJpeZFLhS1XZkmPVHJ6NjPZCiqqguewWJdyG0rOZCMdzkaJgfzo91SrQNO8wg/cjDKW&#10;4FIQjxTuet0VQJnBd1iF9P72aWs7g+LfNwNjYkG8ZvfUseNclslq+EnyOHUBOaNHQrXIgrm6VKQZ&#10;C4hPsQ1r9drs7DX+ZGE2tCWcDgJlLltk9TFdBnncLcl9B1fot1jI5cEEYu4dLC4tcsvGCyojPZVY&#10;dqMQ8lu22UNPMDqWei3KxeYKkz+2OkidwKVqGmNVa5zOwMQO6LeTDGEDYF1TyAMHYokyzksCeVaM&#10;8k9pK3SQ0Gqtuz547TW3AWDKmnhaNQ0rhR0G55Kzj4FBQVIy5TeIIvNSMeTk4pJSIqZnELpjDZn8&#10;dWX22qUrV7kualWe+dBA5LTaJaDr3k2C1BwZ18EkJMpRv+Pg84AcSZ6eGympQz6t+WW8hdWHEClU&#10;wiNFO0TP7mMzpaiLEChwmqS9iTlUWQtlb7pBnYAnlKp58Sl79GSKVB15uFImieeBW6xflSiNfL6H&#10;GAXuGLUKGzs6ic8RJ/banADzcW1PN2Yy2sB6tVks4Jo5XLZ/oqkN19KByDdZROFWxYJm+mPMUsDZ&#10;zbAQlCo/c88W6ppJrN5GHYr4goaalZupT4mWDFChLJAeZMvFROaoEDtr3JxWO+Tttg+TketjSKI9&#10;/KiSV77mFf/uN/7kc1bkS597J34WgQgoID24LEPJlq65erOX3WPPgiJQfOtpnbvQ0+9yyMji0tSJ&#10;rbtMqz2n0VDQdIRlFWpNRBgmXs3ToUYtk+DmY5+8MskHziP7bXVKd8vWStPQYe+w5MHlUsZ0rYU5&#10;O8aAIicSoC2yq3xThEZac5GApvvJNhfBheBBKSvivjzhhhsIgzjK3At3RVXIeQPJyMucnsoKx8Ks&#10;SGlYOU7kjMD+18pwczTKoC8cKNJxSCLo/PlHTx6f+NX7PvHSN3zFwOLqJz91z/ETp6YnJqWVtWUB&#10;kr+2k8enn3r7k6bGx9BhjOCBNT4TfUzEFuQm7RQM+Fu/OgvL1+btt9/x5rd+wx1f8zW9t9zc1jkE&#10;jpHH+tm3/QB5s9Mnp28+febExISAdjKkQi3EX1Yy8Nr8gmFJaorVl4CrLKk75jDTUEzYykBezriD&#10;XXlwylr0vqTMGFrc+FYSbicEZi8oFPCXJF7i+7eEsg6A/mVwdIT1UXZdjPbmm0xM7mzRVY6+th67&#10;vzc6CHgQQk+mzqBMpELCS7BO29k5JiOAh5NtFSCmL6Zn47lNiRvHpTw7qUEkcDUkUHuya5L0WZ/I&#10;3HMxhJyEwIc8Jvaxxk2wlw2FpV4xB93EIrbxGYFX6qMQqPEZe8cnJ3hxBYBY6BWJ4OwjNoGiRbQ6&#10;qqsTVNtQotUApi3XufyCBcgEijcBE1xUFqn/5RrsO9suop8RKYTFThaxoMtLfpeU5QNzMO9OQtAZ&#10;gxQaiVbB+w+Pls0mBVo/8OZKVzKgg+CeJS2+ae7HZlJpfdDysufalFOYJR04MldDmAUyB0giQYkY&#10;O4MqPmvkVMrQPQiWx1JKuedVUtMRBGYtmM25kKonUvOCxVUIFIWplu0Ccu2lvRzcgYimvV08JPJV&#10;SYilDkVXfJprDBnVHEHoFkzAkR4NHiR1haYxhTXkgBfyOFBAWMV0CLp6rA1w2wgkJiQiLO05n60Z&#10;MFg1bGzoiDoYIi0uqzRsi4RG8SOvlaNUBoOHZcfUy0XklRcuZKrsxpG2OqXzmmenxqAFJSoKDiKA&#10;CpOxMAsQo5hYFm3YK1ROwJ6wBePIbB96UpOZg6lrlMNrt3+YUuM/g4tnbLA6sOUkWSZMlZaEkyTW&#10;VZCXvJV1pDgnmqPht7XkXhyDYRtxqR3slgxeEhiGzLayb6NdJ8ZHxibHJ2emRigHDo1otXoZFrcH&#10;WhnAFHRsf9EiR+l85R23EIVcnb1eYJX6moqekm8sT+9Q/HKgY/b1qLA07xtgPagUhXkwTW0Z0t6c&#10;eVcvjc0hkckFm6pduEtRKBoMSLmB/xcnvEbLJ4k3rc0NwsQ0VIrw+tMFoK74ulCbyAfBIrLlcUpQ&#10;VgrOJLLAZVy59evX53Bvx8aGUTR0h0BbCAJBB5hHzkQXNIJ9EjbvhFNWtY60iUOMQjRm0sgbkezy&#10;1Ffnrjz2+GOrW+uDo6PDY6MXL1wYHx3+sfe+t21ohiD53vd/4FOf/NT01AzZm55DeFv72PlzZ059&#10;/Vu/9obXvfbBP/0Aw00ot2la4aNI46GeUQSWosKV2bml5eWnPf3O13/1GwdewPRcIIzietsPtv/g&#10;3/3Er/zKb46MjUCUMjHEPBJxSpQzNKIU02wpCQoTNnho+GLs2URlKw5BJegtThq1NsN86IDgac2K&#10;uK1NzCsUpxazSl8MP8hYOpZHE5Lcl1kA6aR0gnLOvaxTsNZXZaXVmwCJC1d5JpjiV3KkRVmFgwKo&#10;dOStbpI7It5VF1jKYSSigkXsKDbRXI0xUuIJDYahRPKXnC6qKYYCYh3UGmXJeLNV6SxFqYCqkzXI&#10;DoxHk5k0b15vcKGij1OqxTvuDk06LYdbNGcxBAH7StMO5wFlq6fJC5cWAKGhHh66+W6a4s33HlqH&#10;4BuJC1OS9ZvZW+LyJFtMuGPSbOhTHQjrWl62hV78foHUU092PGdEMRndjN4JHrLBj0gm7VBIVsX1&#10;py4SrHBpPT7l2cmQ6RSOTbtZZVc2hO9bwEgElDwbDnh/XC57hiocj/pW8oM6NrxjZhq/V50V6rSV&#10;uFdjZBYIbHWpf3VaI8GXr1m/vOj97ulmqPLcwiKIAkge0DZ4yWgiDKG502IybZHpZQWcTMV3ladc&#10;TQicfzVsi+SbP/GfiM2Ra2ukxM7ZaGW/cxFMFQ1oFRWidjWQGFHl7sBUHtpM9E0KhMLNDcFdW/26&#10;CD83lgKDzl7ENT6NAbRlp5pOGGIF7BnARRNZLFDwhMnxspUuuCdRxINxVcp7MZiVRC3gb1gvk1ev&#10;edLO+6K30esE3dfM5iq/p3y4elsRTzRBkhmqYqTXxpUOF1YaDyBN+E4zc+s9sJRs+KzwIe4ybfk2&#10;5TNekKuOj47gK42NjzKglv+xKPR8gXJB8/IU/+Qld/30b76fw+0JAuk7f/26GwltSli7M0DRWoXr&#10;3YBB2XKzRkgXR9ne/aBFk7ND+rX8ztGLd2Cza8qLedQ0+jFHLIzTPlLC3mpP4eTxV+i2WM6KMJDb&#10;ckCSFUu4qoINrlciT+ZA4ChZb1Qnpi+UG1GSEnryVpULZzXunGTOdu3J5PO1b37TXXc+fWNl6YZT&#10;J8nO0KKQwk6OnC6QdAsaZ4bdykjhnlgiCsKv1JM2Dw9rb/v8pccvzl2bOXPym7/lW7/gm7/lEaY/&#10;fuqeczfc8Owve31b/xjx92/8+L/HuI6OMOnKhhJTFm2Hiwy4pt71+AVS55cuXGKncRPK8dfXCzE4&#10;KQIIuGYXF8+du+Wrv/atgy943kF7kuna1P1Lf/bBb/3G7+Apbzp78vTkNChZCWuTkBWhSxqBYl0H&#10;wYmloNKMhJCfB1iSmcqVbG81xMbdIwRhhQvXkS3WVeFTwp4jqFwKjnE+6H/oXpkGD/ooxZUUWpAW&#10;2R339hHB8KnsAy6WhMk6jJvptjohg/qzADc+jpLlS4yEghMtcLZHJgNfZUXbCSAnh8SwOIMXFZ4j&#10;Am1RsI4MUltVU3pqbKaVy1hGDZUTwJrAoAVFYJUz/a4QPIfmz7VC3eUBm7phySGxUf3e9lJLaxQ8&#10;JB8TowmHbs2+TN+WJ0IWAPsi+UilVR0iEQ1l9iPoZOPm4MSt7WVtU7ISuUD4lcjM+id44kIolINl&#10;xiYItFJg7kUgBpw1vgXwG+fICDOvUpeVfC7VzDVlB+Puo8LM5yR7yg+ZDmvmgyRLy/sOY2lYoTAA&#10;qsIwyBnb5RRETrxsa3lD20ykv76m1xGAARaR40M/6jLTdmFnWNu8NDtL5Rwyq4xkPOjq68GKjEBb&#10;YMRQFTi+VM2AzGYj8pgNINtahM8bII/Y4mopo68ADDGtoMCrkgO1vSd43qxTY4QKC6Akp/eZT3Ha&#10;q/QLfwyL72B2M+fuuLajIQAu9J8vNivyqWwUzEmEYg28CoJYp594JX5A5iTSv1wNgyRsqF5YSWIH&#10;yYZIp+YAiB60bPSYkRb1V/Qy749iayCmFjaw0FGYdUu17PWeZEcb0uvymO1arxRWREB1WqOI86oV&#10;KF7IguNzYzxCQcLKIIG8MFI+3EV9AIlEcBjVR4dq79CA7TMoTeh2CLMOmGk2iFPzHV/9qh/75d+P&#10;FTl3ktiTj5bZUC/HPY/zavaQvJM5B73yoibWFKQeyeR62afJjpK/41r4jw4uZAAGTcugBg86imkO&#10;oQs+yA9X1j69o+GODbuG8axiah2pVkp/JDlfZ+vxRqldBdHEmxDNwhWM/dNGFNR8UAjxXMomZ9Xa&#10;yEJgHb7+LV/7Dd//todX15bv+9shssSZB+JyB76oLrLSKLWAtygaTWUXNjn5NrILmrXNna355ZVH&#10;rzz+nBc8/9t/9v8avO12Fvd9v/3bjz30MLL1yue+8HByou3+B9/9zl8GRWw1qbt7dGjoi1/7WpIj&#10;AN5f/tovnXrZyx6eX3zk7rv7eumSIFBhdrTOld5d2yHfd/X6As7qm772a2e+8Avg40iDemzy7uYb&#10;nvt8KBafeOvpm0+eOTE9TX7CFcgEOt5STe8qW6BgFusS5Da2XAHSr2xqBpYxNQZkZZ3moMfK4XJ9&#10;Q0eKmkGCj8w5jn/0UaA+IeINs0/oeoonLiIoyCR43PHhEbxTHPPMzXYMSSZfuUnEnVHuliiqFqiW&#10;zPLiCqnO7EPKm1MuUt07SMdEB1IT/1D33s31MNJiaX7OECcu4tG5qlNU55/flwlhBcz8aHpTftS7&#10;FM4Wx9CXeirLWJ/iI5QMqZyR7kWQkhmPq+46ctvRpg34NZmxtEyVFeFf3QOAf4UR5A4yDyM6QlOl&#10;10XBmTunhUUK+hBOu6e6q0msaQk0RTlsrIwVuKBUVd+6UN4tt8PMW/O9sRleJ6zstnRlkIa+WkbA&#10;ook5L1LWZxntSw9hdp5XHm7Rd7ic1OpILWSYEh4PdCWmaAKvljc62Z46aM2a59zZKAe2jWkZmCNW&#10;iuLZ4f7W7sG16/Nz8/OMMIC/hFyWsS5Pbn1OMkfyo1zHUWsAuhh1s71PEafGm0SY1Q9GUImjokAF&#10;Tycdot6s9ZG2x0C5uHKlT7Vsbg+HWSI0Q2nzmB8rXubLUjxIEBP2+3hCmBXGbnrWsrEqrkRIjc6R&#10;o8yXoQzOYQA7qGMPblSTRyyEYBxkqlCwCtT9p+mQN6vbPSfJ9rNaBLPCZ+FvzgzN+DX+Uw+u8Y4+&#10;NGXqTZgUMMJI1RZVXkhf5CTZ/njDuV07KzK9mB2swjOX1drVc6UJt2Jc7lbgXLpxc6sgSjYzyh46&#10;oi54eDHWI6OEi6P942McfkQ22Gu8kX0Em5tDh33/N3zpj77jd5qicdn2AF59ZbGYOaqjqc5vMg+G&#10;E0cGU1EOMCMssbY10LHJDdHcx9oNDY3wBrHnjmHZQTJSKvFFIcwefY+uHpbhglVJyaytO2WOHktT&#10;fgfaljhBggoG2oSp13uLkxwyTVecb3Epo0Rc/RTc3M7Aw2RkShzad/UaiXheYeF2Q20DDa9DbYbE&#10;IXgWnIa11ZXFpdWlZYPTtMpzzCgqMvT34tWLVFe+/sd+9LB/iG8BI3P3p+5ZOdy9urL6oz/4g22f&#10;vfc/fP+/ggkHml54lcuJ6KM0PTFx47mb287cyM5Onz4LwDKIjObVeliaYDpOnr3ha77urTe+9rWw&#10;WpORbkxIW/t3fNErSeHecMP0Hbc84eyJmVE4x+IPs8DJrzZuWu1jnQpnOvKWUJ24Cjk8ipKcPG0C&#10;rg9BK1I0wkU1Bo2MKVtFbY2iomOGRhsEkvQjPwijTuTs70IRKlFmagIAs+j2oHqL4Rzu6wQRROkD&#10;80N8Lp6/MwR86ftjqbkNZ13gZ2QbbEWMqFgwE6dBy2cHqISJsXGPTnxK+9Ks7oQvB0oFazMphFix&#10;17Wv8KsSnuW8178lacaSoUihJlDa1qFYRzFNYs1G3ehCCY8hi0UzKVA9Lri5TnvHCs42BAdk8ez5&#10;B5LexTQzwgW/RweJbkFlM5jU2EDquzagiPYz01X09+RxBQUYnXRp2Og4IfsnFI0jKVaNS1A5JN/F&#10;QWAXM4fWV1Ulw1OioskrAt+gTLtqr0M1LmVQhWK1Gr4xfin34w+YpZAle5SYm0DJMLjHlfUVC5Id&#10;h8KGpIgJ2BqoYP5aeXN+CF7Ao1q3RDdGKWIa4U14GoTZSEeu49rcdUp0czDibm3jNus5E5hD34TH&#10;gBSRQbKGLAlN5a/4jSYQ/SB1WAOOqippWRGJGkUl2JYjqjCG9kjm0VIUlMsAEyxU5FTCph0XaKuo&#10;AE8qfnyXGuuaNkledal65Ss8RGHo93wdaRi6ErTWSTyVAKf3u/Fi+UbqiPzJSkycIVD7Zd74TzuW&#10;Q68Y8j1QeDTnb2DMOYLsDsvW+E+x0OIXWMTQ63k6cz91tI88hjrsWrEc3yQQa2BMxXZkmFVe/FFn&#10;NcLgUeAcEVjDt5u7qvIYvx8dGsb5E9Juc0gXU+/gQOobpnufEEaFbBK5u5cQ08oNOsCcVeff/sH/&#10;2f7tz7uNiw8MD7FWHJ46TuR8+e7aDzYV6WReesmQAVBgBvyMnh0bm+A+Uis8pN+HK7iCu4fk5Vkp&#10;PBH8oCqG8nzq98g3bSzIYm0w6K6SBq6Dlp+cnAS1ysUdLLG3NzgwzEfYbBaCi4cprFZEkg++C1o8&#10;Pru5uc7VuLJMc/SOQAUqZ4nsQ2ubq5iS2267Fe/iBLRB/QNTo8O8R++J1mLNXj/nGcYyMJ2VlLt+&#10;/bptjH193AwdOEQvdP8+fP7hRx985M5nPeVtv/XbVPAhK/qtd/+Xf/t13/VvfvQ7vvAbv+m/vfvd&#10;H/65XxgfmDg5M0NzAczHtHHqK3UcLm/vzi0vXlhYWqfveqD/1jM3DLQdnBqfIFPOTY6PjhEZSCMK&#10;B+Li6pPuuP2Lv/e7WD72JyZE3/+Lz92ytrjwzLuedtOJE8y6pJyzRpZ6fR3tY1sZI35hBqSOHcRp&#10;uN4S+QlQMI7OnlqZqBbiUtnsMmfVeQnrGyo163LOwpJeN6YdT2eAUx0CO8WgBuYc0jPV0AQQObEj&#10;YB9YvVPHZpxI1a6Oq5Z7nOzFheWSKFW8o0LU8inwUwMf4joQ8MULk4OB+VwFbVzf3OaCJe5JWQwA&#10;nNXP2DGE1/458lMxY8ftp0zqshFdvFpyu+YBgqKR5L6HqgMbDXdyNTqoDsLVqJ5FY+Y3JLkrFgH4&#10;wQIcO3midPciFDV8wQ7hyDXJQgJJ4pqMwGLN2aD1TUex8hsTDmB87V23JdaZ44R6cYTjk/kqYAxf&#10;XYdL1GJfH7BDkIJcFgsggig6ujRZhTWlj6oPkY+jt/hG88gieWzGMomnFnQf0SSatELv5Il0j6BI&#10;Ip7IQDn0olOWwUxbsN2HMQXVDwEJWg0dMzYxKt1s6HD9OjnKnKrp1tsJv8n7C2ugznXc56Z22qaa&#10;3o0dKEo3SB4trW1evnKN1BXGdmh0hHQxN18eTOkNVmloeNTzG3V+VPhBlZVzBckpz0I6kceiwUj0&#10;oLwpBogJEfQUYbcro6tBCGQ23HR2fWMXtRbStjZBId+lXWzVX3lD+QplP4LGRNGLDUf3NbEpXHhh&#10;hsZL4MGLTYAF5g1alzR+K+exVWJccJVrHIglLoUql9W9dsJAeoAQTpauVgAgOPeNqUDaacMNiK6f&#10;uKwmTRF4YgFLGzfeUiuXeAQdw+ngWxTjtg5ESI8qo2LMQyTwQXVMT05BGMCDl1fBOnBXGtcanhZi&#10;ugYuwYESnkI6q53hz2Pjg1PT4z3wTEyPgzseHB+F5Rg5YRG5Z0S3H8iZVJ6m6ztfdcdNBFacN3Lf&#10;cpylXUNGkwZWKOdMkmnarLgxdhLII9IEX4RshgVEndJzBteUbe1kA9B0pj74qj4YUqVCqcOpY6TW&#10;ByrgCSkJ03JA7g0jm/htDjMtFHyLyTW+0YRM/C9cBxp8LBzZWSrShcPMrrBGHmwMa1YnHekkQw4m&#10;hoZuu/kcY+Inhwb74h2DQEXoq0d3nNUK2QB3U2mByqrFVx7C4jGAlkTu6ubq1SsXzp4+/sO//wdt&#10;PSOH7ZDZtf/Gr/961/WL3/1TP0UC8p7/+bHVK1duOnuOoV4YpMX5ec4x7gpmHTgWUckQJbvd/cmu&#10;7tGurhumJ6nN2A3Q2T00MsKhR8IxvZeuXHvgvvtf9dX/DJBdAhGn7H3vd37XpT/9n89+5jOBlg33&#10;90AWTGcfdoJV5QEC6yhMhLtWEJews6S1JRpHoUTI8nQF3rcnOdgz42JKQcYYBuPlRrHKttGINGr4&#10;K48OjD0SjHknMwXKBZdCL6xjYmT01MkT4yPDqHRug0oUnoGC0tUJGgvzBOyHpUD7BJgfeo+EPIgd&#10;TneNIKPxPaeUHgv753muyldwkfDBNh1C4strAhihD/eBFwINzyCN5WNp4c680gwHZVvxGUgZ4BBD&#10;5TAygtI3FYVMKi0QyMsEJwOxdXAx3yajMiRxhGW8Pj9PJCp9SzDKSW/oZSO8hnkZx6KKr16wjB+m&#10;+UOKq/Tjshk8Nb5TEzUIV/CQJ+DgLDj2EQnnALMpdmIS5AD6DDbMHUy/ITsFSTseP7OoCKhIJUhl&#10;kdY1O/0yyqWsmkmMA8YNSdjewFjbqb3blSfiDqCqY0adjsPzctLXV9dM2wKdX1lhm1Fy2D2RisU+&#10;GxIm9KLNBKLszPyYbw9YmoR6ObB482QwB3oHzX0ddlyau764trmxezC/tMKtDo6Mok2FjCtcNl+x&#10;TtWjR77MknuXuCPpuQ4tnWZr1rCCaUiymljm1rJTAx+3Q4ILjYzA7NSwx4aR0MjDJJ24Mj4rzKdI&#10;7DHuJKUzM28Pf98IJszlVonwgZg6FaxyzIZNSYQJpbWJrGSvcg90R7gfvjkOgf1CaqpWTGB4x8lW&#10;8jNw0PZDNjdscfYkhpUAfvRAHC1TZFa83fjp0UFoNdJJFsm+IZBeHlW+8QhSrEoToBh2LKVIymFB&#10;pFVjT2cSeyfKMb8xjWeLkkrSClCB4HP+LdFnFrjDb5IElumWGq0xslRs5qKYId2XHi3CkekJCLTJ&#10;OBHy8wYQ90UUZuMO74QSVAz0QefzbzhOcxwbUUN1qCKmUOEoY5vPocDaxEs2nm3iKTg5dJfS6rMj&#10;RoJQS7Y4+AaS6uZUS6R6eEBLFDDpgPBsv/TjrFByhabUD40tyk2rnEOsCGj0dY535uZ1OQ5N+KCy&#10;FkWptXdHLTzKPlKmhc+y5dZRkgZFUdoFolndosHs9MnjgGsRYeBcGWVnxgxAjXW+JuEr8kpeaKDG&#10;6RsI6sy0OOccvULTBfVeduGr3vzm6ac/o60DvXz4+CMP/OSbvvmmY+f+yZu+4rC77wM//wtwV89M&#10;Hrs+N/vYQ/fPz18fHgZALFCE/YUq6tjU9MTAwMTg4OTYKMrahwWSaJpSdYmEId9zc4sf/8Rn6E98&#10;8av+CQuAffyB7/n+j//Mz49MTd319Kdw648+9hhRMAUHtpCjAWwoVwBGafbGOrNrK2iEknx4eFUx&#10;Aur07MnmVr0hfF3U2FOPhlUwqV+9wPJ21WJsWeSM9awAH8WiZIcrVBcJqgyqYmj/np6JMbiEu7Gd&#10;IRvQU1M6A3MsZwoNR88VfdoysCW4QUio6rPXq+s2ABU4llOH6rAH21qUoC8einfS61234SwKDi2G&#10;ig5hy7C6FFxWH5BypS6A/dPOJrSlB98cA1bDaXQaEFsEEgrxOaZs6bWJX9JKJK/BtZF8ok9cB35F&#10;kGE+hzYzkXqysSKK3oNuVnil2to3ZBmAjRx+7Q4Snph2/rVvQ+pD8z/iLZNPMI4HyGQiK01Iobxk&#10;edPq5DCbcPFxNl18nmNtZWVxfom6l14/MGgBIEBP5E1Yord3H1j8LmTDmD5CSagYM4/Zlz3iIUVF&#10;Q0FyDjrRvhxROOZcWHeKoHYpQ2ljKvEALhajARB0wiUo129Hl9Gtqbe+vLLE7gBKTPZMO1JkDTZE&#10;43WlpIhlA6Z99fr8pdlFgFj2Eq6uEfayjwJDBDiBrGEQiBjfKMRkFO0dkRQkrrQ1MJJg2jxgEgEm&#10;2HtYnSKtRjmWItKrAccUYE+cayVltZF3MaJHS7hNhrNdaImOdNtIE+Z2BFkaVqbU6jWxXf4Rq5Mq&#10;dwon0p5lsK4yx53mmnqWCUHMfyAYNgbY4MDONK0eR+UczYAHX+5njE6iXsCodDHass53sDL8r8SA&#10;BUzzLkkU/AlzRKIE9QytXplQobBvfdFKuLwJYFJMpnmr5fAJJw+TQsRfxIuNWXHkcRATAms/iFXV&#10;e6pKraBnU8AKKVOhHI6ZSd6wCLM5NNv724PQm09URaQTFveqGUAojRB7QRbI/DNDlA46v/COmwt7&#10;YKtLPHEaVvnPSmdJf9/WLuN6GvEK/0FKwU59SUfMhLJDHFqWu9JW+o+hGWd7CLstZrdqWfYTJGNs&#10;JV+KBZcjEB0LANyVNRhbmCzkDg8MV35skBBjaKjuhyPhs0QMo2s6gMZWzKgkeZKsWGLTGO/H7MKb&#10;z509Nj4h2/b+3lB/34mZYzhPBWUkLQhCw6I6bnsKeuWVhAW1F/Nuslq3Swwab2bfTp46cfrOO698&#10;4I/+60/++E997/fsbB7e9bwnvfBpT/nrD/75X330o2OjE/CpXHn8YTJDX/yaV3/VD/5Qz9rKlavX&#10;HCFH3mxAeAOrjAhp9hQdHM/2NUZDknuDcx4WkN39ueuz+C/T7V1nbrvjd/6vn/+Nn/gJxOoJdzyJ&#10;UdlUZRAq2msyOrboE9JvogyJXypviFXiGRPsV6e69tt8ZgxAefc5e7gXQYvSw8UuJnz0BjXcmV+b&#10;xHFZApaFgNXrp/tyd3sdYZUhkXhxawNQKtwpXCfMDbLauTEmW/RL0LAUiqpeKuq0pvYCKIBW3bZn&#10;cHd9HEjHENjCYmqIm4/fIL5ZBkl5y6XLtCnDvH/88QwHjL2yToZ7Lf+xU4+MaRSwA4N9VAFcWjgc&#10;xBUUBvkMIRjZKNaDhKY9jgP9Y/TvjY/jG+KHwIePxDqAiyYg9LSshX6F/Wsg0OTWbp+Ygo5g/MTJ&#10;UywWTrZU79A6DYrbKJZynURZxnOA0wg5NjnBj+g1ZK8yhPwbRhjrq5wyvjEqsrBPndsbuk5cVyWC&#10;NkISbQHplyvCfjxFk02TK9eZXf2W2c1SW7wmWtKXHxDCh1hzKDN1BWNEKlJyZcc8xVHgxlEEBQSQ&#10;GEYiDbuIkn0UtCiNfMjVycmTQmVjnD7IRbHuPMjh/uzi8pW5+dWNrSvzSzbsibkPBXrzkjQBI4JJ&#10;FtOfvnp2lk3hfgrYr1YxKeXDYB0Vhv0DIlQ2lBaTpF6ETaUYJ8TAISUUXWQ4NhnI+vAHXfvqJlVW&#10;KSgy1KqPBHt9L+vGrSV2JwTRaWBL0V0suNNUEGNK+rYSW9bVQsQ3Dfwzw4ntMafBmRKgJ9izEF3E&#10;zyJLbUnKDB6SUjZF6XDoldGRnhmrJcysPHdYNE6l/V0H1GZpVJOmsH6p1+i8SZthpu0l/6sQhT6g&#10;HhNfMAlUK1s+QnoSJG7RGRfNj3MUT11AY3x08RRwmeRYNtVEvylqtHKVlDAQCUQKpkBmAZtUovLY&#10;3TM+M0UzEUweJJTw7vuHBq3SoDDRZpx0pHJsTGaXF996urqBDbc5b0lkVbbRp6xBNGnB5TemNeX8&#10;1KOsTDSmQu84C1dbyM/gOtbJmsshA/ZUk5Bek88VlEkZ4wK63LhjQHE3JOBCvZavUeYhHAEaas7A&#10;ERujofTnNbu5KqopJa3IzvBS8YdxRzFMMONTheYM4i9jVhFTjeQeJATm/bksjV1NX4VIGdNoLAXL&#10;TZQq3UUAobiJwcPsU0N8+PGLH/nd3/2Fd/zixz7y2bGRof/lK1/zLT/1H2Y72j74rndRLWNLNlYW&#10;STr98B/+4U0vfhFyuvngI/d85t6aXYqrG4YVkZ3hsNplfDOrh/cK3cXs7HVuiQw+gs7K3fOZT3/4&#10;ve/9nd/6Ldy2k2dPgRpcW5onJU1ciKYjvyGnNvw8oI9igPGXEbtKkpLs397bYr6p6YjIWblpdvzl&#10;FdGpwiBoeqflwurJ77lC6IJEMciSK+zKBubqY0Ku0IsIGMqFxeEZnOWFfwBLoJOjzLqagrOiz/em&#10;dhXXBMWq9UpG27oIzilYEHE+gZVD/Tvg1nB7Eeh0nou58nSpdEIa4UQK6qXJO5vUkuvV1I1tGh4e&#10;8rGbyAuJNm2qJHiecPxz/CaTTt1dV+euPfToo1DWjNJIdfwYHj1qg86bmekp/FaGoBTihWtSclpa&#10;YhCM2s4wBZ0IEf3IcN9gH7kU7pl8vTOshGBZr+YBi9MikbY0dFEHlm10UAiyYeAI9QMLYhSjDyvm&#10;kvfzXK50yFuNb3yLeGt8Tq7gkMQQuLJcUOGI0omDvLCwzJdzhHEDUbS8E31ayWE/7rBII0FuPrQX&#10;3g6SIzuIsb4T4yFsNaPl8hqtcr4c/5MGaS7STPkl5sO+mXDGRWt3wmAgYqAN99u7rtEfkKG2aygE&#10;esht1RZrbt7L7I0tX8ZGOvqmCeTFIU2q6x2+EWYHoJviO2MvGc3JmwVJQuS83rQKZRay1MKkV2DA&#10;dJ3i0XLDCbIBaxQlooTNPDmZOr0KwA62HlMCdJieytH0rGAU+9VSqTJqwWCYd1XdZdg2UplB5YEw&#10;kUPdCS8vmAgLqBL7m8hQO1fWKE0Rpcrl1gr82D75Q+dPc34s+EnjlhYu2c3l+3c+jf6Tg5HwTioX&#10;ndK8YsHjc59Ictq4cUIsUmKcsrNqPTIm1b8Vmi5vrDyzOt3U7XiwgsZYgQsnpvmbzOXN2ZShA6NU&#10;1KVWDVscg/7VNnMbU/heXRSsp5OUxnqGBzsHhnAYzZmaD3RuplxhyrlJBO618/nnjrMQPAT/Zspj&#10;+mwZ6CYRQfymEAsvLS7W21hrakPcAKOOXKYt2RLL3pZpy9mAAkoaMkfZhII/zU26xbwHNWeLqYrV&#10;4i1by82UfuHrjPIKMS2W13YelyB1oTA76yzzzrhsYY1MxdIPSjoklR53iO2emZ44d/aMRNgouEO5&#10;njCZOa2M21qam72GuBPZsJROjrO5myA6Yy8NXzNkMGVSFyoNbihN2hjmZ68TGD/x5jN3POmWN7/x&#10;jT033fDRj/3lhY9/Iue5i6TY5MToc770SzlmXPH9v/6bV67NUl+RwdhtyVimNKizuCT8ggUgSyvT&#10;uHfGiYUkxozMzsLSdWqrp04dO3l8BnzUwvXrhoNSRtqVJjA8WU7dDy2ouAy1Z4Z/cHxYExIdulry&#10;7QSn1CIdkAcF024wp0OaxTSLInt+Rk96kaBBTOnai11dxZbohRs53s16cArypevN+OvVpOXIaep5&#10;cZ2Z6WnAskh/JqpavuL6BcnjSz1CITrDVhGvINdoZ+KoeHlUFCS+k23XYXMbpAHrABertl9u+ISE&#10;D5Yp0RmktANtA66A4dVgYGjt6yzm6vLDFx4dHB187ev/6au/+ZtOjY099OgjuMbHjk2PEs/TRmJQ&#10;bz4B4EzlDcwUaAXtPCZeAbLFemJs6DhJNAUP0A4+iBTigYE5Si8tIEevz7li0Tip9eiu2fARTm8O&#10;ju2UgRXxBvMM6OL0G6MQy5uPdSfbTLs3LQvSflA/qSQzKokrsmg8Mq4Yfhp7rNsVN1MunKpQOiLM&#10;/h6Eji/iG/uFg0n35NRSKtKF58mYceOgDHFyQnM4QszZdDOlHBNyAOcVeCvOG+OCZufnt5mvBVUU&#10;Db2bu/H3rVG5E0lJsQ4OV0Z1tjnrnp1C7E1kJsWXJKYOYsGLBJ5R13XT0ZWk/jKcIpVqFATGWgbD&#10;sFeNaMLpMNNhZdvkbQt2mMtBOqelln2CSQ7ZviQ4KzWEQuerehxWa/WIi3OcuEmcTi6brJGuMC/z&#10;n7a9UcbQKxNH4NLBw+QhTSjVOECsGyJdkh+bgb8rVlajED1W6r5ahTxPmWCtYQv5bsUlMfy+wVuS&#10;OdE8AWeND+B/pdPZsQulFVMgaGBanoVMFrD+mmFlSTAkgklaIlETKSiB4PbbCVYakgcsVtbbSfsw&#10;/3IRnpRYmtNNTUQGVcR9eBDvG0AQQlbUAmhn5MNwCfvE/QT8aQT8wptONsaZrrqwSQtED0mLW5CW&#10;eJ4XlUeiR4/S7bQphF0m3p9fuE41sqoalV7gvjc2hfbCjaNja1VK1yylqQZQEV5JzxWHgW8YyjCJ&#10;ZAZTPolkcUFnZ2rDLI8ofDEbWIvKtgtLSYMuq8nPCU4ZTbjulne2Ue+dHhvnO1DnNUU1UZ7h9vnz&#10;5/mWiamJ0ZExThpaw6IV381+9HQ5B9TMmhrS+89Eenf5oH2Ic4y+E+U1iluFjVl58JG/+eP36y51&#10;A2dgoHGcssWVU929v/fL77zv/vu5AjAJMbcptzjZEMT99g5VTUY/8e0k/eexGPOzRHkdirHNOsDG&#10;SMEdm5memZikGIBxWlleRn8JzrGfC4SPTUZaHUlLUdH8P5C0aexPehv548w5kVv6Ieuupd14NJ3u&#10;oOB1tKiOONCpJtK52aynf3IJONlp8kqcEfYRDXamI9v8UTh0RDYdRWbZzTk0bJjOrkDEJYUVMp8R&#10;AODiKTOEEU9fA1i9iVojj9AlGQs2QA455/kisqZi8PUbAlIszpEilCqMvMxIXT1MFUOVUHE10MyY&#10;0kLZwsnDHK7HZq89dvnS2OmT/+r3fu/YS17RNn2s97ZbP/2+9wJHnpmaLg+XZ1GcmMfFZIsws6Ea&#10;zXsMDfLVPAioR+Q/8xtEHOgAJnYIUhSud/81vKvMcAV9cQArtU3SI3Gzh9a0HhUCjK+pSPeLR2Pd&#10;0MbkhnWzSFJ74J3lhxus5jrIEF8QceugpBYNxTIrFwHN/9Q6Xti8v/mxOMJGEiriTBlpzjjZ/F2m&#10;ycosSJI2gyDcZkGiJDVZunb5a8VZrVB9OVhzGK/92BRCIfgiK0i1iJVZXlsxg9/VTdzGvfARjjAM&#10;C7xFTRdntKC65N6YtojuC+qlGR/Js2SOQ3zKzM4a40CB/7GtWi2dJLO03zWkuijTZWLOOeUQYa4h&#10;FCHK4auZV62epaHafmfuqte+xsgYshOOzmCj4+wHrI7yIbw2gxptL3NafHzdKTsQycanioD3oOZS&#10;0QYBVCYhXmzlS8p/LUvAIjYesDOMbO/N0wltqE54jo/8l8meV9arUUpp5uBi3ok615vFYnnu8KJg&#10;+smsxvKhq/5nBFbTD2NaGoUp/aVeipjm3CKyV5o5p9jCCWkZVqmVOTi0puQgKKnrWQIT1Dsbpga6&#10;LSj2Dg+Si+gZGuBrZHkNyKqSZZz5JGzDSss6v+iWU/XA5Rrw0o65lD5azVbkJ6C0BhwhvWAneDPB&#10;+PWFBf6E0QqvmaeIJePIUWHkmbEi7Lo+A/mF1CJUdqlnZLZoM1tYficT6xtE01FYTUZLhSUXjWVJ&#10;rXq4bxExmRmTVzXbkDYRWxZ0B4xGsS1Yh9MnTqBxVUuSXx3gaIVsgAbJHYY2Xr1yGRrjY9Mz7FDR&#10;N3EeUr51YmvqMml2c2ia3n0PxpuOJDOPyKH/Y6vwqS5dvnj12ixHsbezDc7Bvo5DDAmn7tOfvffP&#10;P/QhkgycAWA6sK2oc0PjTBWHf0n7XqGRjWzytblHzj9+gdnt6zs9gzqiaewg9qejuINplUgO86aO&#10;+lT5a9WBJJUKbTWyJJ7KBgDLTKwG9UEidNRHdiRW2d7v9GmLyHLkAjtqBkNkS3XDmnTGueeUGziC&#10;yDDywIkLnDxzetT6OOuALIGUBEkjL6DRlUtkd1Eanj11Iaep37OmFXcnFe7GccUaB+txZHRgtbDI&#10;oRu8BvZeYBFt/gGVJKdYZgzl6LHMvDYrsEFqGsWHdItbYi0c5F6Ei8RMpA7a29a2dx+4eL57YvIH&#10;3/FLzKxv66C0gMe9+4n3vX/YlHzHyuIito3RRlYOmH8ZKCoDXSii6I4RfwwOjo6NkoXnqz0I0MKn&#10;MsfPOOMoLJt2wxBsRjTeokY3NRvOt0RfcqTji/jINi7lsLE1uK7xXH3VOM1MFaIVfA+1UTKf3HVq&#10;QRn1SLYnvb1NlkbSPPBJyX1XbCGNigtoI544ESvqctYZbeiQmrOyTMKIOVDgKatYU0GvIXLEQFub&#10;JP1YgiXmt+/uLSCXB+0LjEDe2l0jL26bN2OEKuvVm0Y6cPAwR+AUD7t99mzuO5Y0550yieFmV4cX&#10;w/uMznVxyIQD88U8y2gGlixuu82PmhAVTmcXGxEJrB7kbpACjvhs71xZX59fBAtGio+oUQL/ZawI&#10;ABOZOwxO+ZTZafEVymQ5TwkXFNnSuWkxN+a3GqeXnLqXyBoFDsgw/+JAeCfOGdSXUkmmu6LQJXpa&#10;rdZI35ZRviRi5bcO3VbFl7yHOFvbF/Rt/qc2rxiX/5uBTMK1C2Ctb01PHsETySGLx2Q0QNAN8jOu&#10;J39EmYYmWmBCNaLrncQ7lMFI4ndTVey4t+E3WTuIiHnDDgNlkIngJksYUuSJbk492P42oJJd5Oqt&#10;2RK1DQ1YNB4a4KkwJFbtupxZiT7FOeArKOVhdjnNnS974g1lV93g1FYNSJ3/482yNymk2+aq79B+&#10;SGifVna84zV+MzkxzVkmtZ3pN8b4btKhGBIHVCRqQ/LMmJHBCA61/L6jLLn+LKlJdZOdpbLKJGVg&#10;7350HLJeuT9XHT8xKeM6q9FxHjBdDvYAErGerhtPnbzp9Ont9Q28X9Q/2VOunDROB0EDkHZGgVfX&#10;W9G/BUsK4bOuiioweUPcgLTLWZTmHthYcZackL5BlAKUqafOnCKypuSGATdGYdF29+lUx2aMDPRO&#10;wKWsB3U4wvdywfLuk38zWbu9PTpIwbn9ypVLKySE29re8vVf8n/89E+fHB9///veT3KAy6CoeUC4&#10;m8oScG8aWloyu7oonVvya4NDG4oVibuNyrN31fZhsif5SWWwJvXIFC3rdbGMWqBOTlnR72RfaDb0&#10;DTiLAETA+cmt12rg4m3xtiLSVio854AFitI8NZcQProdfLXBtYx+/DKi7J+tEB6S2maP4KB0lItb&#10;K/sUUVccK1t81Un4Ouomy/tsuQWZti60ezFy1umttjuOU4E17EZGaDMUXYNnI94h1mBpdWVsYoLB&#10;eWv7B2/81u+Yfu4LSBTHYgkfe+Qv/mJt7vrO+iqXFt2wBXWj/fOQnmW6rpEtVXcO5MT4eBIyksIl&#10;qc1zZRasmRPuhqxFG+k4tzezgFhPTineoAZQufWER1yThvWXNrgY0kHTCVt4sIXSK3lQtD1sEUlI&#10;g+yQHOd0NtwN1hLigXJLItTBI9j16anX1GcIlW3ngKnCIFLtU2HnTTsidg5EZZQvgSKShqFjMAhe&#10;IylsDjDpKXIWa9gMoDFtHfx/+IFpljJNLIkvKU11qIUvDohm3KEmKXFDHWZbyXCUb8IyK0N0aQip&#10;F/hgOaQ2kTsR8Kt/w39KhwxLMBT3Js/N4+s+Y0VMsskh42Ao+/CTelUDkCc3SQTjPRh9lQCACqU0&#10;Wp+EqU6x4+XJ8ASNYRlA4mRvI05VjJk6Vq2SFFYlS2v9U8CX0iaUm5JUsnD8CRtp5BqHu84Of2VP&#10;+3qHrPUES4KrXVfwMSMflTUxcFf7ISTNkAIErEIKigJIW9LISdVgkIzwJbnhGVc316U9thaIJyro&#10;QaRJ+XdBb9fRs8nB6E1GZ4REU1pjUrco8ocq2bUBON4vsW7rRfJeji/Y+MFu4Njt77B9oyMibIH5&#10;OoFueBCPkvvppM0Z14zUViBh9ooOAYjHUnTQpt/5klvPlDUrqS1X0aoLCXrTTWYbxGN7pNEdTswl&#10;iY8qZ1e49WD2FGMkxfeENA2bRXrKIZ0BWfrLMBbgHZR9rm9MfGlTlWunt2YjISuC5ICsbUg0myFR&#10;Rnm+wgVdu360SVwNQ0oYiSJg8NT40BDKdHN9hbMu/H9gyHpIJg3gKvFVnHlsIVakLBBE1+H9dwi4&#10;hUGskUkYswG8wZYcMj9h3LD3ot3Sy43nzt3xlKfNLy440QiwaY5xGJ0NjhXNZPYwJKhaSneqhiyT&#10;eBLiscPDZz/jGVeuXv3sfZee+4Lbf/Xejz/9Va9pGx/bfeD+9/zm+4fH8LAHOLYQAFpFTORH3xxr&#10;zn6n3O2G2D3kYbFdpmpuKBS+SNiiRTPx6GrDyDpnJm3YQRAklVnCx8fxR4x8TXt6bFgp1V54bpLk&#10;UxnWQGVTUpTE6AKLc414iN2OXs6xbVJMwbP2kFivlKMaAR0d3BRuEjkuE7uhFeAxTKnETuo9JNbj&#10;B3lTHPhC6KlExcnVHyzXAa8iCB+VVLUWmXyvASrSaRif03mwCps6lcC93Rd9xVc99au+gk/nWcqM&#10;HFz+5D2f+ouPQWp5bHpafJJzJvQfzceug7OFULKHEISeUHvH0rirRUxAKeA1zJXoO0WxRaRKZEb0&#10;ssFQWPo6t+3Mskc4eAMz336xBVWsPvtYqSqWxfA/VSLVXWJ2zLDlgGCm1bxKqf6YXbemElV2FJkF&#10;L+hIuilsMSAXtiOAZpELwljTBRkPwKEJOHvIhXUvZ1KRpO1axT67xNC5tM/Ow8tw1VrK4QEN1Zmr&#10;RY1N3JTt05wjMtdjI6mKc0y0SnqHGQkOAog9r00BzplKbYAemfBRigXbJ04pk2YMMjwrYmqTcNI2&#10;2MMhjZhtlcX9njlRfpM3lQMlCY2y77mOqXZGltofqrfMcLQGnb4WIhEb6UO/KLoJbk2bmkUWVF1K&#10;9DOFzJYDxJ1zV9EqNZbcMnOOgIuMFkXXxRYm5VXhYXBWyWTAyuVIhxpH6OHJ5FBd51YwZBQetIjR&#10;m/yMKHq9q9odqfaMw8yslDJEno23JQzoAi3InZcDiB3GwxBAoT9V99ZQcAZ4oSnlbZH0fR9eZy4Y&#10;S7VZQ0isjY/e4E1YNr83nuL+Dr6UaZvCfeIQWazHJnEa6Q8TW5Hkl+TwUvjgo2rLOP5Vx68wsNp2&#10;aiHK5BpAGDTrOZY/dFSNSOK9yTDwS24XEHRxk/DxICOTYS9tlePh44WCOHttnaAiXKsacmV5T7Xu&#10;QZpbKGyKyDlvETcvmGym0VyTiLTBmiw62IZDaTMgr15fDY7NXLxPRFWA9s4dN4mPlHmoKxzNOPI+&#10;DUsTLSVz7ZvjM4VQa0O6RA1G+/TUxMvf9NXrt92alFE4CbKdJD8UrH0ngQN+JSoqT2FtA8zPkjYs&#10;4Hc6Em6++dypMyfJ0/zz7/6Gt3/gT9r6xtp6R9u6+x6/smDDQxZQlSrgTfA+P+BBTI7D0zwuSWJq&#10;D0749Wl8di7Oaea7+IH7VL9kxZU0rTIBU2gIDB/CGqLR0Jlude2ybbYESw1MwZuI3m4m/3e05iXu&#10;ekMh/FD7ByznmOZE1ojq5NTUzMwMk4XsSwpC0QYFet2bFgGRWOri1ssRCq2XLmIG8NFGLx4CNxyW&#10;39YIMoY6w4mSeSdVwFbxeHMN6wNBhrkCfhPqNo83JfK5K1fphbzrLV/zd0wIDurBwb1/8zd4suWB&#10;sgjVf87P/Iu+mBgdO3niBLJUjHWqgAgw1/Vf3QTy/s3yqjVsvwmkrd1JyaSQdctgrSubVRKVsbKK&#10;VB6TKk6dtToUtem1X+k8w6gCi9qlElGVFeVH/1fge0X8KbGYW0wHkNcoy4rQmdLz2JpFwXslmYYJ&#10;0WlDpvheyc26FtdWZufmoI9eWFt74LHHF9ZWSbqjQTd3D5wBe9jO5AMSXIvLALFE7grOC4ZCSbBx&#10;xNC6XvWYaoOm3YgUTeLX4mjSc7frzVY1YugiJLfsWidOjch/sgvwUMimhdCU440ZJu8dbi4/Un0e&#10;B1SMhD1XRzfKu8hsaixjLSMBUKAnKe7GPy4FXbqo3iOaHYvVNBV6go4Ukcowb6tabz7lI7AI3CR/&#10;KuHPLVGlMOCrj/T22Op0tJv1s5otZJrmuEhh1bxbCroB7wYG2eQp1I15KYdxSm3/FDQsITSQV2x/&#10;5kgUntu95SPVX2FUJGdHxrmj9OLc1zpPjI8i3qVpM03VzFBpPwHj6TPk58GQAbCMnFuG8jmwhaYI&#10;8mnkRcgEmuECyzkwOD7ePQLLL6YdAKR8Daxm5xfedo5iXUH8qxoTr52eAAEn0UF6GbziFVWIZ02b&#10;JeWvQO0rbqUOl+AUR14+AEqFZBUCPkggHxiAhUdhEmEQy17Wuc3FBb8Ws2wOaUOIXbkvlxaMmoM6&#10;jOitF4VtMFUraNd3+7rbQVhNc+4ZuqCb3LSzUP8QJcwEBtKynR1kuoWUBv7hOSxOP8TbkasCVCJz&#10;WmmNaxw9VyD4o4iOtHHg7c+Mjs19+jOPPPKI+2SZwZsxFa6vuAfQOQVguf6r7iIFAuFFbP5T73jy&#10;s1/5RQMvetFT7rzzGV/9zw7J1PPa33zwN979rd/2A33DfVMzE4LZ9xlUtZSaXiiNpQbAxydp7pgT&#10;7h0fOPrUr+Zt7J9GIjPGSxCP9JehS1pHbFyPdvfuglnUJyLHGsemQilTy3EY+A4td1yV7A5cDu57&#10;qYx4PfoZ9TPalm/naiSbOSEUbyrxWp9VOofs/gn6xf9HIxtCYr5Q1Z85OTY+qqzREFyZULhcXYa4&#10;JFoJT2hK0/ws+ijArDonNuHTthkdtkSKMNN/+SDNopOnTj3pdQQiRy9MyE7bZz7z7l96x9mZqQka&#10;hpgypExWdUddEFS+TRpiLlIhs1IozSVfLbrOb0wvRWW30yksVSJ9K3x8YcG2HouEglClt3KtTFZI&#10;4W7JKsqI3eItdegUew2jDhbfyarSpAmQl1MrZCR88g3LXhYqFgWhtVw3ALBQjeJeSPeAM0VKpxKX&#10;gmp2CQrJLTNTm/CIikLXwAA4NHrMOZ4oSMBewK5W2Vojjk7S8cCuUDCO2BLI5Jp49jizQXSRhnB4&#10;feAqxhqODxFd7SLQ2ee3areoupM6hqCaeh0FeawR1+CGUo8glefDEl7XbRd9L0uAvbPjj1m/hlYb&#10;imFUOH5FTc/El1LHBRTugKmUQkut5zd6aYiN99aijXLxo3yOaPfqI+UD8UGi9iM8dErl3I8uUcCf&#10;HqVSx6WfKuWlRnaYgj5uyoEZ+53GdcOwKGinHHkIvZROce1Ha3RTTg0uPvFlqKzNx4dnPtDhQkyp&#10;c6JvS8695+AjEUvkU547ncUmvC4l6fwFfPfQzRUZUilYG5ISKbZ8cZvG/IgE3x6NkAEdQgzHvVhs&#10;HB3uZgD58BBpbllwLHiL1KXGhzeEdBoABFAqJRoH76W3nsFrqsQ9CiWP6nW3AoDjB54B7wAX237A&#10;AGFtJgfwIEYezwZt6zqmxki85+gHFjGOjFIiqCV+RL1Ue3LLmzRPm1SgW3n5VFEfcSMaD06kR6aF&#10;8wh5bBE7+gjhAyd/z29D3jcAlRN9WST3UVJ42YJHAQWGNJ5Yl1I/RixQOgNFt4qxa7zIdQquF9rL&#10;l9KmJPw5t1tW3RO7t09NHt8Nt5DFBUIPTSlcWyVVoKV6iKNcNp8FU+sI8V7wqYnbtra4kzhKsPFs&#10;My3vwsVLzMO78eSZ3tvvUHXs7X38d3/nt37xnd/3g/+GB3/iLWdYTZujtKwqYs4S+SR0FZF8OeOS&#10;bqbtKCGgGDzg3d5wihSgOfBurPBhb5I+jZcanzF+tOmvmPZylJxXk0JUKisN65xZspQC+bAZiWQK&#10;siniSMtvJueTM2u3VZgpbEsEcmabaogXMxbdt1pMl29fccrgEFlf1UFVBsA3lhPF2Xtwmdg0gFqx&#10;d4xS9pZl1Y6O8YkJ2z4ENZKFl9uuNsjqqN0h4TUQIeCgD1QnA6EQ7ouPP04Y+eJ//r8WAWUitJ2P&#10;/+p//Zm3v32ku4viGdUsEhzCDWKN6qTlhf41d5qWU+1A4JWuQvirXBk4Lxzl7jUVb0t6qcCZRBJW&#10;3mXzdkUMxU5d5CJevAuorbQ3IRdqgbj0q7QumUebx9d22jRXPP+O4dNvQ1XVkEG+LSRaJo0FhkBP&#10;B3ImfdeVnZeO80CUV2auti2vr+JOipE7aKN7H0PSPzSCjyb2xiQQu0hToXUC9A6vUnlqANsYmgSA&#10;v9GF509EO/5bOk6wy64TpXxGR4TtMkoEd5WAko3DchjqOYbWsYn4DawQn0AJANQutesxT2KbJ3V6&#10;leOcrDajlsmXebLiRpQOSf9Q5bj0PMoeq1pS5FAL92D2vALqmrt3DmCK3kXb02AfIpkoar+3ZZ4V&#10;VxvMmMrqPLcSDBU9mLdyspM7ycqop+w0TG4xeWbvLhYiLlRxNVZdq4Xcq/s0LoneE0+lN9bo91jh&#10;KJ+gg+vAVsRsRsXJK2rEDJwTc29PWA5C5lMlY1S6Fr+Eypz1TpOu8XW9jdK00R5w8zuimUR3fCGo&#10;afZHR+w3hyBLCO7QIKzMNiWNjqJntZNEHslKC/mwbCNgBHgAkuPUB7WJfr32O1xDIVdxtxCvIp9t&#10;yqdxct0zfeRQcYnnwIDHlYtGyFCHgBk82OXltqJIK0gtg1x74/Oi44Lkqz/VYW5yCAHvVrN/6TLr&#10;VK24r8mHSKvlbCMWgx5DkUuUN9NNwwdRQ05kdnqKEPTSg7WFHMVy2ONGJC5pcefZY9XKXRBBLywv&#10;PXz+8YuXZ8+ee8LwyDiHH6JJvIKhgZ7B/m4IAdAgi4vLa8xYzq7zWTggQf4kYqt2cRG0JJ0xwI9e&#10;uPS+P/pA2/UFrHnbdtsbbr/j69/09f/5He/kbbfeeHwYlZEEPR+syirbgDHCoJcW1kK0GDor45Q2&#10;swZC3oq1G+7POp8Zqa4Y1VbEw0PQDRPU5y13pgy5jky1j+TVbGTOZ8vDrQEwTc7T0DtSXqi5eHPm&#10;VUq5VKaIH6rz0flrwRfx4gpGKjlvZj2kMrMChLyp6SCojSxWYpP3SE1IhNCwQRsa4nQfyQNgQn8D&#10;cUX74SpUfWPTncNjFxfb7v7keXyWmBCPSselSz/1/f967vxjT7rppkno1DyOgfY5Zs2Xka9ln8YD&#10;rYfyFLTyNkqsYGuzePyvvPJYcElkuHNOoKpVYiK3vpaxiCZ5StSu5LvhiA01h/JcPJUlKnb1ixeX&#10;IUZiK4qcpBnxjtAFAdi53MUm0I076f26a4AsDvZnZ2cXlhcMUyAwlSWFLCXd4cwWhKTkwFHnBweX&#10;5hZnl1YWV9dBBMILgHkcHB6hFdHeQE++qCEcg4pESy/HvUCXNbkKJ0EVZdFeG8htsIjl75MJ5BHo&#10;BaKarveNtRSc2VAcIQm0Z5HtxCPEUnF75ZKK4qm5RLDOQECwu41zShHYlEEr88zyVrRRQsg1yU4L&#10;diFnEb7bOhqlrItbUMnHFWgYABvfyE6RlntaT8dBKPe0VL/3jAbDzhkciAsoUTdpHeNa5TE9rnQC&#10;NBosCa66Mf6t26iIh9+4qFa9lEA1qZ6p8Uq04gGJreCNvL6AvboBEgCVN21xiNTsKh7Tb2EkR5qT&#10;nEbHRufmlQmOEFg1EyCfa2cp3WuOvUUsAmlJPayrJKj7YKC/h2wW285vGHMvIDMBIv8zSkYJy4eA&#10;AkJT+zDeBrINKNwMbYj36wHqVWFgvTxSKvGaIxSVkbpWoTml9GKPgcz5MNqYshCNpsuZr08dLWVd&#10;NifQkZDVeWgzWhaxYbTOQoNiihJ3D+qCR5tRKaZMv0CSNkHBknUCV0AyGOCzvJr7O/wMQioZf61O&#10;5ZRz6kLPhnZrzcLSrMfM1X36NjarNWTNtETb4cLayqVrV0lXfef3fM+Xff/3z8PWu75RLiVsGKQP&#10;dT/JGqyszc8v5p5hXzD7zz2T56l14IFW7QuzN5tc3flLV3/lV38DXMbv/dhPXLg4jzs8fNj25HMn&#10;p4eG93c2cE5g97SXO6WLRJ1yw+jmpHvWWw1k1uCvZaHrG1UtrlgTO/tc+mJ1/MRZlUvCf6Y2mfCZ&#10;olHlyCr3mNVIGUzXpcS94gy3qdzGlDC0WCnJlOFspT2tyfOexB++cg+KWdinMrueniZDF281MZWR&#10;RK0/7ym1Umas5IofKq43yZUXUIjaSh40vN1KBdHz0gpJfIgBO1/7pa97zRd/8eBoJ7L7k2/4Ktpt&#10;8ZYPtzfe+YM/sr+xddstN4PMJspjg5S3anWKVShpKceCpd3c3mC4If9Rx8FFb/5NTQLgbD7LunHs&#10;NQyYMZtInE3tn5LxZ2GBbhgSqrfcJv5EubvMbp5Rs5rMA9PkmjKDy4tvRG3TQEFHlLXO3nkcXMb0&#10;bIr8xZqml5MQeXmJBg5PiQzv+PvU3nGJYHfsGSCBOL+8ugbzERYDsDOkeVs4MgRVxCs6WjYCHQCB&#10;UcWEJElMQfklJVpiJciGmwToKUPFDVdZm98VYkWMWrxj/uWJ1mnexuEVw9hQ4peelRRDtHbXmpbD&#10;NbeKBr23NGh7GH7UMA4I/1PZCQU0bcyHTHEnR3q0cSW0tQv8e3TPjagHoFRSyhvSp6+6jHaKseFw&#10;HfDk/hAfyzfrDLUG6PL7MjNqvJbfWQKjQmvVSGpn6x7KD6sbqzeUPBffR4QWLZp8WRC0DYkU25SS&#10;d85eo5ltvM/VUlfTCTOBQms9PafkhpjE3YRK3k/dgNkGexBNhJLBSPnW6hGZef9nEQVVKeaFbCTa&#10;EkcwvKaYb0LDIdSXgIvIKk+4tbOJYwfipVy6GhlgoaJQwlbkOtrf/prn89xJq6lPWSUT3l2dtju0&#10;+9gML0Wo0NfcFt+XytUh/gt/opEBc0gS3BAvGT0Jdnb3h0bGIJp+5JHHSpuY1KoQxEZFIZtD9AOS&#10;3GAGlAMaG7VVSCH902Dj+AriutJfVX7PQbcWurWB8aCtAYLxvtOQeB/sD/ezHCaXUOgQVHBxmEUM&#10;VxMDs45KvtVBNRf5Ivk6o/tKyx8JojJUqLCc2J3drYceeuBlr37tK77zu9s6aUDZ/Ocvfjkjcp98&#10;042jYHwJ5Dc2567NcopIM7M9p06d4CsmpiYHR4YvXbl8+coVnRSRu0OI6+b23uXLl+FKYX3n5q+f&#10;f3wWlsjxsSFCKJopMI1Z0g0b6GBdjjNSBNQoa8Wr5e/4h0gM38svpQ3uH5Ami0a/2M4Kq8uu8L2u&#10;w77hnRNBauRwbEaWU1SPFdCONkJmvyNKiA/GkWwn78F3cf9Q7KFlIGtj9UqtV5BRbqmADjOXYcGJ&#10;P4Wf4NyZcGvzHrDRrKcxWZIb7rvmwS7otCHKYFq/Kf1rGWDngOWie5CLYN/AtiL0LD6fnp+bK88d&#10;GoKIrjOvL1259Kl7Hzh2cvLffORjAN4YyEYN6z/86A/9xQ//x1Mne8+cPYf+Id138thx2Wg62hjA&#10;wyEQqgf4MtFwCR53SxqZU4KLRXWPL7LZU7VnDxzPyfIQ69I+wYqxQ1I2h1xOjWDlzANoztDknxS/&#10;OB4+cifol/Bt6P8dAKkq4+ryURx2frgeT0LuPawOYWtUXRMHYdyJHN24g4zmznItLc7z+Jyp8Ykp&#10;fkmMQVhPoKOBItBlGDJS0T/AAcN7NQvUzhjUMT4rITyZfUanbO1cvEj71AzfypeGUbvBrbBf1LBr&#10;fLe+V3v76prMEBTqjZMSdDKRgtADNcfNTE1N8XuBJCQ2nYwLr+sA9Az1cZ6SGIe2xEoblsrTMd1n&#10;CxTaOvgeAe4z/WfDo7YzN7VrSfIOcR4xlpwOvq4GEEQnKgClrKWcJfFbxCTRG8HsZHp5wXNkDGpe&#10;fJbgpIZuVWiSHKYZQo6Jts0W4Fxnb5cjsLK0zC9H6ejG3hOgVk0OeOquEESPTPLErBgfGWAmdzJm&#10;RA1sLAqaDDCXha8S31VLnPyE959m9Yo2FJ5myDzssa4wuSUbA4uoX/vcQQZSH0LyQanwqJ7pU/u9&#10;SRsG8cjdljybZGLvCFvSiegKJPkpsgYzoGuzx6FmzI3F9aFeQDusBX76xKnjG3u7tBzadUhljjYA&#10;cyBdaHzOMlkBzowwRak0Ojpf8aQb+St0tjxAJVgps7E8xm4p9GOLkp6DWlKkHTE0TiCoP26AlDoL&#10;o16OWOMgpUBN2g6I9yHylDHP9rupR2xarNqs+BZPfgMtlR/GBQpc+sitQMAAuXALMppwb7aPNIZ9&#10;l4nW+3sUR49NToCmHWKSB7mBDWaaKkSy9mgkLJzj0Qtay2ZwD41fYMWpGVlTUkLaFeGimZn0Ps/M&#10;U5p8SNv86vrW67/qK/tuOMdyf/CX3jm3skINE5J5rZZBAmPGN1FwnG6wM3XY8EYBAX/2oQcuXp1j&#10;ViirMTA4jI1gQXDm1Er9fYy7YKTmzPQkTLwMviCW9ZYSngeZZe8uuWMESCCH/VmeNG6Vf3WmIhyu&#10;pTj0kCi0MYJNPz0uWOxEUkasf3kfnMI6zPVizbFYgm2cTc2g3cJLcQCYJ4GVzXmQ/S7VFBFHe4R+&#10;JFY8SEPD2BJ2BDnRPFMhJPm/t282FfGNdbIQHfBiol6du/r2OqJRGcU/qLRUOCJ4L8OF3EdB94fU&#10;gPmiqAYqjaA/e4g7aQNEOLlOmiHUHSQuuJPzly6cv8h8i94v+/a3HvbCQGWx73nPf87dv/afxgb7&#10;QPTeePrEsclpum0ovXhupGCxoiMSvWC7kAWRHeoInbODTnGgC5EZV1Z/0Jyvsz3Sw5+Esuaad+BY&#10;U+iOowIodkgiXukitM8sRBla4yTTCA2jnAz+FlCktOFx0vrXA/Yg0ycdjR7acAIHX1aqbNQ10Wel&#10;Bt5f+d3X2SCsER/PvDWb6DhLqwQXTBqFMotuD+LkDWtLth/v7NAlrmDA1RFflSuEmTuMp7Apd7Th&#10;kVRKBxGviXPciCVxtGS/OhHzle48ecwo+LG77LNcWGtrPDs2wN5yGzxEacN1U5EcOpGb9GTJSyj2&#10;RE6OeA9sgavY5EgDSE3uLyzu9LH5XDym7XsB4vM3SZcd0OspiFfeQKkRPFH7cT1LTWuogsDlPNk6&#10;d8DwYKuqyJchETVMJJNmrwwVxoTwRG417PXJj9QBsWewchXSXlFLGKT5BMOHaSMNxWIgDPYpV3ZU&#10;N66xEzy7KIBghZIy9DkL1H4U3/Bc9gUXbyHth/1qVE9ADT1M66UcsolyglRr4UrMFZmLVwTdENsz&#10;bUSlAywHqtJx/pxhb5lXS+IDChxQG+pGPkLmA3Y4gC98fmhsBKo4TAhTcjmoxJG9Q/3UXYkcSHT2&#10;TM2w9M5zhFRUPthBswxUXvjdS285zffBU8Tz65iT4Q0MxliviZ4MEUqIjTepq5OMkLjfbJEi7U5n&#10;yoLxWbeI8m7aBbbmmbFhC2TRbTBelyZE10F9EddPZ09K137qga5+kQmGuAYwVYaFCFIQaVBtIjiA&#10;HJsgervbmcrQA00vHFM0/U2ODCEt9q+WScuXWgHu7iZ1YJTjGBjpcez2sh+nX65m2XU20NyVTFCJ&#10;hotDXy8tw/x5eWP9sQsXdmavf+LP/uwZz3omm7a/sUpnGvPS5O1ERiAeEAIlKxfR1ebu9gqTeR+8&#10;/96/vR/S0+HxMVrMjQ4Js6wK2BAO+T0NPvYGIj04LMR4znHIKNPsd0G/aXE3bArVWrlP5XPxA6dA&#10;N6fwC4q2vesoR74/LlLTj6l3JrcC7OL0hTUtUeUGQmiRBFc7xrmQb/RJyLlpA6AHlS8yg9HQAclV&#10;g4hbXAqzmW5OismhhzHUxDaYhks3QLnkUOWXJYswAccwI4UMOn3dMrsM6lR/Kuvlmnc1w6W5Q4MY&#10;vNnlVXL9ggvQp0aQyp6M6BknAxCL/+TYW+umKjB3dXaeWHTrjd/7Lxh8gdLLQu1+4D//3PGJycnR&#10;CQ+ASApza+R1sNPpK4YPlDE8HFQpBvhe7ooWOycdZSBgpdesOlNVLh2R3pg4ehkLFvxC7IS9k2Xs&#10;BadKKyK5NY4KxQaWYH6BCYYuZPzYJkvG7rDsZKVSG8JO0BK4jYG3taQSy6kvylLgecHWVrxuZyXv&#10;bGwwUaNNvo5Kh2xl90DyOqjqiYeKFKuhpTqwj9hUGw+SrcH7onmW2yOCFyJsrQUFSlnbzgPZrZKv&#10;1lKq/Sil2EOGeIQhX81u3Ttb7NkOoi99BaErB1HCHWIk4sGIQE05Fy0mHwMjI3Uzxb+lM4m2CZGy&#10;/JJvMX5KsxGC6ppb9CY+Iz/WTMyttiRFJVaWMyiODg7cjNaIcU/yMJAcbrVKaFFZni8ewfydfkFw&#10;YhYPMpG58kmZ8OKjcGh3QNAO8mwGeGBndszxrq+uyDsTTh6kgRXSJcjNV6oqEWYAeEmE1J9aqJCG&#10;wIk7kT5ZY9aiUYn5KViTpbeEHYVRsZYQPwAl46Px5TwLIwv1zyC3wu3QXQ4m1qcoRHqVMWLYzP2m&#10;+J4yl26e5GA0D7CERRKM+5ihss5l4qkgF2OreBjnJ2MIB/rxlSjZgQU05RVZTznwsPPlTzij9rQh&#10;WcbAhARy1AtOsROSUr4BirzTAG1F1hN82/3E+6utlD/AUidKQW+uP1VrGpXXYZRj8aJqDOzj6Blu&#10;GUcGIlWBJ/+Jh1v1eAS1TqGm284pQzlvKceXEGwdZtP9g+MzEzedPTs1Mjw9zmQLwMwH8KujBdCk&#10;arBm7JV6rTayW75LOFeadlU7fj0tGeYcTlMGvFZMisy5P9FiutBYVji+dvc/dc/d9OMMdnXPXr6w&#10;CaWYfrXUE+gd3bjBwYlJqMV71wGw7u1evHLh3gceGR0b+M7v+Y43fve3f+LPP7S4tIx54vtM2UDj&#10;z2EQNacyFg6QIabKXxPM2YBSipU/lHPEHmmiC9oRi6JTzIHpIsjDa7YxynRpVFiNj9aEpJYudluC&#10;Ul/V6+qzSR8UZHOwT9wAWWn2h8wLImOwUikCYVFKId+CnRvAU6LbsbNrgqF44rJYffid+kZGR8wn&#10;lvxmxLIOahiCK1sbpkdfuqhp4jVjEGgsL74L7xVdxqe54BAJvd0D5AeqV1KpFeFxS/guKjvjNrN/&#10;dZPkcOwIc07I9tz8ImmcN/6LrwGBjnyh6pcWrl364J+dO3vWRvQwEZjYTAskByd1EUF6xWiprnSp&#10;c/zkW8XacYgkWi8rzl8kO/DE2RBs70NyGv6i4QNXp7HE/Au427yckEhRf6yDG9prSSi5r5gHEV9d&#10;GAO8kfiJYULK9wujlHorWcaQXrBTGDx1eegOHXsSnIueuDSMHWbHOK3WZsWS4eZZgMSvItYBzoBj&#10;m9k87my1laa1jbyC3A1ixJt5UIU6RRGVordow5FnulQiS1YgoH/3VUujTvJnhoYZNAQxYQZJ7J4g&#10;fpux4y8i8DgRTqneZ/40oM6tsHWQdpYVQaRBesu9QmyA+5IKvEozfKlo/HLhuRrxIgLAUwjuChWM&#10;G+hcrL7aQu5BTdUq7KmgWvgoH8iRiIRo7CNyUmCiQEjScpiQQxINfLOw+XQBXS6VJeV3RJ17U3dF&#10;AXP2+T/hW4IED0BmJ3Qe3L/BUKsSWemvhoSAUQLkMFt0W1Qp+OooRp+3mtIpXFSsRq6Jp9cSxe8x&#10;ZBSBKRuIBi8DGkiQElAiG07cycgB0g+KaQxkgcuRVe4WUhrAC0AhKbNPjY0xvU3ApP6gZwM4aR+D&#10;nKlvgZiEG2N0TCIWx1NjCtQArDdcv/o1GYdNlYJZTZ1fcOsNWqUMtef7EHSggUZklWRIykIGpEQY&#10;Ohds9v4eIy1dvS7YtIR1s4Q2Q2TKHh4+2U8ecnx0PLUys+MpjqTbxetobLkLJCzM2NLIhPBAg8FL&#10;CQibsXtQxDgmqtDCTO/cmRwfPnvy5NTYMHfDkPSd9bUUS5w2HEdSAXRuRHylqCdPL3CUoEPhNRL+&#10;wM0jskw7ojMDE6LEClvSfHu2wcns7qxsrnNyX/LylzM64ioF9rbDxYXr6wtLzkthTl8amM3R5SBh&#10;VsHnYDuvXrv86IMPUVP4lY9+ePr5ryA/+hf/4/cfe+xR3Ctn8EHbngAiD2XrDKQp6tbqSWSpKV+2&#10;WzESIk9xcg2ya1ldLVMlDVhvLhQjvXiuVbwO9XKxAOSTNmf0kEnfkf8tEYwZFYHHbF84N0MczYPv&#10;bDKIbJ0ePTVmTq4+JjqRANnoFbnRtQwHe8/OVoanqqQCb0ubJokmfTgjaF2zcOjp7VpfSyaTKYeZ&#10;AmDmh8fke71JjmNVresVdz6H37MGty9ZeprIRTUJiAAC7gnuH5Q0DM1adWmxXnE5JT4Qpb3V1rXz&#10;yN2ffN4dT6GH5frffPKP/sP/OTMwMDkyItdgkBrlNfMdamOqFLQnhsF6bX2loNWat4AMOHlkjcj1&#10;8wNPy8eA0tfEcpVOUtUqhaCNefKanqnWy0Akzfm2EQ8n1zJkm1QfcUsFifKNKv8AECFG1J3CbMSW&#10;6btQSyNZ5Kpql7lF9gzrzr3xIrbgrFWQpAvJfqEUGDm1sbmwsswGb4BM1C9jWSTo1VoELJu4wVsz&#10;MqgWCmNEIgar/alDh+qmoKj4uZwaj0yOhSpa4kXeld1X2S3Cob+8wrbjS01OThQbmCG+7VlmNVgS&#10;rpAobZc7IAoBAOyhRNVAFyZHhjQHqIKyE56muoMsIw+LtbHmqiWxtcgmAS8o3UDEWF+ssmG8rB8c&#10;VZtj9Y3aEphUNFDZDo2cs2cyITGia6ogFCa84iOgHySTRaQJQSSrNz/B1jSIsmgMrRTrVrreWIFU&#10;pCZeGkSvGvJ2/kpFhDyuCIHmuxQ8yapb9RhlIl5sRQ+uWPJA5LWh5FEkYgsL8yUxkzPdyoSY7jUz&#10;kRkqxeRWk0XgjeVv1DX5TU14KhCEzHd2kbfhDALiCVyYfsaQjADxYOIZ/4mCMz09gL+GJXBigdjC&#10;NIwbRUf+RchTcg/d6ytuO2fpQqrLKm860Z2nxNHUMCSaRjIQfp19VBh5nrwKvMjH+IHDIyuyhAS7&#10;iwtL0iX1UTcec37GOonXSFK5tzGzpkVTcmfVancTlWoMlO+wJpQox7oyClgJx0sZGxk4ffIYZVYG&#10;XYCsECOELIZWy+xgjRaI5uI7+OoVELdbjPQme3PI/aA64op2DOCE7jHeDvL8IX6B4DOEhzjSuoh0&#10;eDozDG6D4f4Nb3kzPMH0h/A282Vth4zrlN42eKLwAdszhCPMNwE0WJ5fOnnDuZ/860+0Dc+Qr0YA&#10;/tMP/AAdnJBLjQ0OEZ1SkEeeSGFkHoA2nnuzn4tL5cDv7FOmcogka0tBjxTEsMw2Kr6qTLKYOry6&#10;yQTw2krVaJjveWpJsGS+kRBFXdlk0fVvlcGwFDuAq9u+HGcjZK4l6ky1nV6zZK6bAriqSAXilFxp&#10;tDQzBHn6X8MjlhnDFuZp0y0N71DqKOKHHfIVpz21fF/VVhJVZUbO22slbXgf36Ju5Uvk4/KY8eyC&#10;/ff3mD1jDNTbVR4opo4vKrkKaNb9IsUPs825m59w/0MP/9573vOR33rPx/7gD/aXV45PjMEYVVO8&#10;yrHwpBnamH21mYEMT1LMPBS+MWrQDryUcAju2CCGvhmk6grKTUJa1FIKIX+MAS+kMFvDEVKyDanD&#10;Q+oGtVc/Rxv5Oc6RcBcrJQkWQitpp1jROGbN2V63KsTVyGRpIo32PrPzGPqkdoXWxdt3OsMw4h6N&#10;SxERcDTk7WtXrl1j7ewnaAi16L3Yq5kCvC9tBbYB6WBlmgiZWCTf/4UgFb/Q+THxJAyn4v6TzlJ4&#10;DuD1IoEux7jKOqPGEGOeiAo5hGOcOKoOcd3CnyMXmjGBEIYccK2iAizjrxnz9Oryy1B86hNU6EDY&#10;wjKqGdK0ayCl3JI79SPZSjtOLF1wTTtpIlRpCFUOU8lT+h3q43EuPabwR1knuRSV7LOoldITKSWa&#10;MaaADhwws6Y6tYcuSwmtzk2Btou2I0NuuFHUtAcDzywzk6S88RUhS6arObNEJ6kBKxjioHRXTFHU&#10;1Aj52TBIATXCc0xxLgnD8Of7jWV1UjOC/sPcm8OQTBVkrqIlHLuLlCEc1uo8jVYvYL0CXDVAGs40&#10;E+yw84/5veA6KiR9PdCgYkLo5usnIoFnE8XS36un7GLKZeWkMrMmdCNSHPJBXYKXnDtpYgTHNbOg&#10;USFscEwo7Lkgr7R52dowiqdAWg/D7fJsg8Hw8WaS4Jx26u2LC/OkJrJb2hsoiWwv0kaXUrMrmj2u&#10;ea7ljcbVyUyuCkSo51RfiGMSmMior2EdbHv95LFjkyPDNhVad6IlHZ89eOtU9W06TXaIz+IjLNBa&#10;5eBTmmEPqGajgKjji51Vy+mHyYab6W8yg4GSgu5Czg47q8HUU63tHR284ym3f+azn4UHgn1lFVn9&#10;gW7mxtjFTXphdYVeRMYr7IOehEb7+hL8S93f/19+rX18mqKMJFefvf/n/tPPDwE3IeJx6jQKx+k3&#10;+P6obJ49sYV4OQmLHKEsC32dPQoVhlnEs1IBKjY8FNtmIij8C86TCaVYYjz48OMkAIwkp5TEyBHi&#10;vuyHxqbZCRG+Fg1MrZr6w7Jm5S0HVxrH8nYwSy5p0jUoQfva2Cmth3VIv+3A1BNHWi8yLeYerXwd&#10;ZGjoaLmP1IyOtuSs4jOVf1dutZ03jKdk4uw65J5mPIpoNrkds4DmmpBpp1560YwaS/YztYdkmaAu&#10;J5za5MyePXfLC170IjzbBx94cHl+Aef/7IkZwGHSgOKESCsrZECtgZ4Nh7y94apvRTvRFeVQbVL5&#10;bh4TJESwgHaaPVBuK4/E3afXylyvtp/HtBXLIefpca/3l0jzNrP8sRbk3MuSmYc0feJZ5xPF3OyJ&#10;IOGDOqY2w0CbpK2iWIpS0BYJbs+uujBVIMdEISuofuASrAPSu71DfM1qIPkYBCl7cTzRfanlYEX4&#10;t+a9V6xZaZ+o36ridBqvOgvdLd6S5TmhmVq4ne3jTox6Ywy4eY4V1w/k21DUnsTIWhKZVGvMVXAp&#10;0pPpseGeBT2bG0hBQkUr3E5dZMATkKTlKZYoMMJCcGhYDf6EgUTJ0ook95QCnNxDU64LD1A0vi+W&#10;l7Uy5fV5DOr8Hqkuc1W7o16yQ0JO67SCmhgAp5d6riwtuIBl4ENP3nRK1WfLYVUOLaGYgs7PtouW&#10;7+8qlFrT59Y+2WCQDL7Co+5zgrW73NROElvTa0WDenwUh0o5r12ktc6BU2jayXxgDRhzmTOHqOgo&#10;c4v6IhRajPYcKmUUyOPo5kIVSIbHlCnLGoIcshGeLK5tWxFym/n1fcwgYZbE4ADXt2udYIg/RS2b&#10;SpU5t8ZAkgihWsYB7e58AXPXqRzI0OJRF/CQ1lDj+gPn2aU+EpatFiMNQJFqWh7sAxeovuJ/EE4g&#10;bXpzlv5VJkYcYXrnkGtyQteqkgrDWohZ1Sy4M3oopix62AZ94fIaokzd7ETiG6urVCZuOXejiXur&#10;bfEBd9gnjb2eGd3RqjuzJfwJE4IFwlOmlIMLbINLp0R4bBh2R0MontnKlcGE7lacIDV029ziwgOP&#10;Pzo0OfITP/3v7/70Z/74A+9HdrGX/I9ueBaTFWNXZhfnF1ZW0fs333YbizW7uLC+sTM8NvGit7yV&#10;3VC93fe33/bWb3AGdU8vyGioWtgxNp2t4A4btZWhQPqSzGmgy6xHdwx7zaEhjtNb4CRkhIOZjagt&#10;gS4h/KqibkpvpnTx/NUUVFBjsHVeUoKrOMacXauDx9MIPRcOlHoz2ImMJjORhY5IBZLfoE7VroS3&#10;6WTiCvi/1sB7ugykSjJSka4PGsbltHAy2FZ5UHKEfIq4IPpxDecH5VMEA5qmRcwEuyOilGOWyQI5&#10;YKZksEPsKyvGAS5WZp0+fS6Ve+O3grphbO/Ozg0333ru5ptveN2XbE5NXvroX46PjhyfHLv5hjMA&#10;p4rvYXVtlZPgCRR5mV4T+bdl14i3aFlS5g/LmGHCCEdkcGocIdG9LIpZEWRVtjEfPtgqn1HrHie3&#10;Uqm11KUaaj3VHFrd+FLxfDQYqRubXWFGLxgnQ8lADzbta9SpIBniHCr2Nky1yZOwhiwURxUjAeEu&#10;0j8LW87KKlG/DZCURnDUaoZ7cNLmMUyUUw4TNsJdhVXTl9mP2EtEybvt6baZXDXnaD8yYgIuZF+z&#10;/5QlIqyp4Db3L8yAlUwNWR1qN2W0s7bWRWgnJeh5NNtGn+OB2iqYtIQFdpBQiAjho/ZDKAfyjPKy&#10;o4EG/rDrV54noX+xwFWjK36kpxYbEOBhNTCpytIWpl+Vzxb+E+HJIVM7mzSM68q/VV3LcXFTOGVe&#10;JuOiEeFCnyuWPaAH2UpYF5sImDdz8wJqIFFO8M0uay6lgfDB+fKyTxUGlRk28xmXvQKaOmWVRNUw&#10;66nrL6CEqJ4lPWzvvX6kbWwMRjMHGF3s/69Qw7kDccRtwNPrN8daGTDfkKCHreQfAL1K+eH+YC/n&#10;l2iV0ErEIkBeoj3aBZh6jUUAmZdclgbDhAaDPzD8WeciNA5lHYxxFH6MLLyJF587WSuYVhIAoLvG&#10;461O0Qh64paUwXkqPCoDBQFKbjOijFshDi+zmvnN6OgISXzeMNBPWVieBhNi6S8Tz5Aong1GfGub&#10;sR/4IaHX0za5w2GWbQLGLB/LBF751Mz0TWfPUJvGgqBf9Er0UilbjHDC/QycYUgeJm11jXQt6nZ8&#10;dHRybGRMnnbGGDA0LW0KsSLJwRoVrRhL0PYMgT9u5gFzjf72sfPXV5Z/9ud/sffJTzveO/h//5d3&#10;PfmOp9x20y3MNOAc23GcdCe1X+oWX/FPv+LF3/iNayNjn/z9PxoeHZf9dm7+1J13/v4P/cDbv/f7&#10;nJcFQSF6By/MYyNvlXWUUE2YRo+ngBSFqc8RVRQv8Boqf63WCSLzyL3inmX5zakuEh7pvkmDZlIb&#10;10QkQB5W8N4KqI2rWZaEuB4iQ4dqS46iLK3Hygh+C9+7KUekohkJY0Uho6hk3LIi2tfHcEBWQVxs&#10;hJUzrWnnymZmKN/1OSRkdwsRA5srCBIhZpoEcLU2Jh5uchM1yB1+ZbO6/EE3zckl5WN4S2XUbbdM&#10;7QnkN3WsQXAQnG2zGXp/ICwzeAZRuvHc2ampSWxG58TExY9+mBl4U+PjYyNMw7VfGoVLCt9oCLVl&#10;1125yKY7ym8tmdd8xYyo3O3vMMaqggqKPACWPRNqSQ+UCiiLx34JTlXRN6NQJD0N8rzAujpqDt2y&#10;zh6IgwCT0o+JJiXakelSWC3RBV3Ew+WW2Z7tIbSqZELMdBlVTLuLEXPK1NiaJWNiphNamUQaAAsj&#10;ymYjoiUBgrCq1Kpw0uLXF+qhcddUgeJE0n4Uihre4wchmwkoI0TL+u98ENlHVvmlXnbUJ/dDKG/J&#10;PXghoXQSGTA6xZoH+8oTsVPMWKsCLxaCr0fhFdcqC+BcxUbhCmtXBSf4SS5UAJtRUprVlEwzSNDK&#10;+cGqQlum3mHGl4iS8v3Lm9FDMrEjMXDlzJuYoKKVZMA8aPZNO0XNOLyDc6S/q99TfII4CtF7DkQI&#10;Va45+WRH+SKw+41i3EUZQlEmTbjTqDyMhlDlzJU/Ue4Ub2BhMAyJQb2iXnAR+VAVt2xhVUML1NFJ&#10;9zEfxHzY32rDkmTtSkIY4NEnZhXJYjkzmAuaXtC6x5ppUCB13nFwJPgfusT7exkLv4PjDM0QjQZk&#10;56yMQn9JN8zIINtMz7YtMhzFflBYHDM4FXpBalFX8ZaMQDgO4a3qJIFmqE3wowp/+RNOM6NUxI4z&#10;HRR7MwcSyTWNmmVF+ZfwNu6LVlQfqgG0OG6BBSm4emP/PTNiPxIWqBndqbz0JVN90vsOpCjmMxwT&#10;KDJViK+jeFMsLW1ubTs3nj1z05mzgKNo8NuTQ9oOFSdmB17lOSS4it9H2ofiPz4D4We9QdBwi2zH&#10;m7cut8vx46TNErPAGUdrDy4to3va4chavHjl6pe//suf9eavPewa+Iv3/zFNw1/zz75ma3n1sUce&#10;XlhaglGPb8FSLi8t/ZNXveqZ3/CNyMU999zz17/zP2ZOnABz/cAjD/7cv/2x9//5B4cnRm++5RyP&#10;JCt7lTQj3AhPgCoKsPdM45gMejYmsTKV6MM4J17JEOe4LVp6NHb97EaahA3vQcpLnJZUdPmvBLJN&#10;XF+Lw1eXluSzUUwWLwioUNxxztzzkKIICI6zz64JNyiTb01IHiTRus4oDUuEIOd0myLB6R4zCimF&#10;W0oql7TNOFeLys7h08JZWtQMcHB8KuJOwdzmCS26xoHivqhmszIJi/V541hYzyOL3DTPF6aewtLB&#10;7oULF1mbIVL/e4f3fuyjTJMcoejV3YUZ4z1FVVKuSR5ZxRRWMBM1kU9FkW2t9+RtwjdFAMd19dTH&#10;/80NB3+O0LgbOmcYPf3WzLCpNHqteZK3tnwijTUZodQcFzeD6eFMrSMzofkhUCVxTSYP1ZXWRcQ7&#10;Qo2cZhogBtK/E4LYryPf13WnxCMAFNjFkgRHReoJAD1JWgEUOE9E4JG33bQiUYGgLCxeI8fBwCJk&#10;/25SYhfrXexUFUQL0FGgVWuoxddJdgQQrALTBfKalaBHKvkgG1m4otWgFMz9LKVNsyIomYIVuGas&#10;TW1ueqTT6ZI4oKrrSaFo/gpgoLIGlh1MRyVjo04sK1rPSOqnKm08ThPtZXlTWzVrXVXrWv9S6Gkl&#10;KWZ7n0iqwVw9X22vIjeloxD8pCcr5A6U6AI991VuRI6GXPf8hA3hizTVmYXRmKsoH27XQTWh4dJ7&#10;LUc25wFFr3Vx8Jd4sfpYCioVJvIn+GZUrskt6zjydTlZ+DRBFcu96EX1zwpuikWoQojRDRWqfWlq&#10;cRTEbjEnMHNIadjgwBF580QcXMbeCF23jElQQtLGemHKkN69rS4h0jbz2cUZTs2B24kCcunMfrhS&#10;6Luy8sBqS+mwRuloLRZy/2W3MKbOQlH2mlbB7L9/ZY3gQhidALARxAYtbH5FuFJyCb2AdBrUKtt8&#10;ZlThiOcy/uXeKiO2D+7Dyg5ME9YjoGmIFebBoQRRymNjEzSE4tzjheXyB5Rhrl25wuaDBoFL3OfK&#10;y8Y00kQGywcUOQBBrW5tPH718sMXLo1OH3vm815w5frC2t7h6gYy3UV785t+4Ie4SQTyUx+/+0tf&#10;97q+O5++v7u1BOB/cdEbs2iwe8tNN7/wm/53vumgo/+v/vpuwqhJht3jCa6sDLYfPPWWm2678SzO&#10;G8CR1eVl5SwkiVa0fcIGVVJqKEuh61R4oS0oLVo+MifdGAkeC/0MG9mi05oBNaqh7KD6t7KO+/KY&#10;sbxcp+iJ5OMjDkuzd3LO4inrDCTtkBA4D0W0kJuRwVRtIoQx7Lb5q/vORVJxYQMyljE5lsoUoI4N&#10;IZu6Nx+H1M6ET/ozMiwRRWZBKtxH+UC6LMsMpBtBHz1EAHY4lyqvgyqAJ2muEF5Z+JGTMneVfnCb&#10;oRzYtbm9OHf93ve/D707IuCSiV79do6BUR4Ymp6ebgW47kD8nqrJuRol7eU28suoV+12k98L4qOk&#10;N+68UYG3bUZfAu84WjHuNL3bnChguqWy9JEo7CEzlCqMVvLSEIZlRHc7l61/iSaPbsaz4iwHkz/V&#10;E2RBjpoJCGJiUIAhewerKwLJXIUO9V34LslFAz8EfIi54k4UBr6xytcFbK26Zu1g/Sd/5Yc4v+lJ&#10;ioWuPeLnUpcQx2G8LKSV8mp4nzohJ4UZiGNFZzV4MjaJHGPMiQAhLp58WvXBBfScYTBKYNKhPF9p&#10;mFhzGcn4wa5SDXlD400/fOkHo6JA4Uvss33UgIHyO9CFXdUyZWfL5NerkIH1+zo+Pn6GI9SlSrDt&#10;kcoLmE5dv74ip8w8bYlr2SEUnatOxqwXyjs7eTU2xgd2KSZh2BiSPGNGYCWXbjhILwgt7qEUrhWO&#10;sCt12Ct/0yYhvKoCxDmN0SZrvE1+KDHWqwjYNb0JgSknoCk8obWQgHGi/uo5mKgoLB77UXlX3kyM&#10;ODIxhSdoxRK/P9l//pcETy+prkOAWFjrjD6WGa0H4tSBrh5CVbojKZKxSl2dL3vCmdyZQYPGBgBJ&#10;i1BPdtUkFkpcWC8BKhzv5I4QWbJJvcQx8Yy9BC+zIgqcIFjxFX5uYoLBUcOUrNFm0uwIwN+j5M2B&#10;s/M2J5GPlhueg+exSeHXJlrm+TFtDkSsXRrCIkmk6NrQxMzDaqaoYkGUZv8f3Fo2Q6LWMCEcEd6B&#10;UybDnfNvTGOgackDUOpcWlsn7HjSk2//lne+8/Sznv0r//4nryzMv/zVXzQwOvLp+z679tiFp7/g&#10;Jbz5/T//jtPHjs087cl/8973Xrl0WWaLPCDBOnPRn/CCFyKPjzz44H2/+It40sdPneBLAHFRS4cp&#10;wRmCNhOS/ZPF1rHSDhLeQHuYWar/lW8SLlgEsNBqSS+KNEtwSLkyrYhoCoE5ZpucUBv5Vfg+fwhz&#10;1B9mIHAvU2dYAi7JnqauVqgQT2Bp5xTP+a+kiqUKNinPf7P4biYzFUk8ipsy/DH+y7ux0NVsVQcS&#10;Way61FaI3tAZjCoisAp8TsEn6ORTiG9Secmb26DQUNflhpN2TzM5t5HsqB8slgu8YaNvgb4qlHhn&#10;tAqisrZ55+T0FAQeAn/p2V5ZWYBbZnaO9eJZsH+jI6NIV+WseQYWwJ5H7ioKVOkMcDFDAPXjCrCL&#10;IqlEYrJqtjrW0C064MQOMZcb0Eee3jRvJtDgFPE51ZwdFRxJ4jO71gVEZKYQaWs1da9Jj3q6Siwd&#10;KXHko9RZBTEZzUWKqVGCLBGfBvDCgNjEm53wQy87hnBnaW2D8yWXPlp+sJ/V5uGQfC6uM5pLJJ5r&#10;0vQ8QH7+nAfpASfTEYxWKV9ug3Xm6dIyUmWLVFdBKrSLrMl4NKUmg+YEObOqAJQRGH3q+BwlHnU1&#10;HgohqoC4TLUXiQwQZBRXgo8KgEV4QlhYkl8Nc5TSqMUqmxcR5Y7VkgFZIQ/6nQXqNR+lhkGn88tS&#10;lyARMgbUPDweFWY/1cAYM2MOv8tDkfSyt5p3JowPbV2egiik7r9pP4ghsSEmmavayjxRBc2mCjzM&#10;nP2MFOS+TcBS10kbByeBB6+klkCS1CD5bB2QKgdVbio48gQD4u0TKDOBykAp35cCVeYI6tUUHKv8&#10;m0DXTCzxAGZEnDsADRKFJTO76JbE0NLVGAVydTJdo/BOUQ6hQGABGXhcwz5C2c/8v+ms8LVS6yov&#10;UNXQ+dInno0gC40wsMjy5d40bgAVDJLjZ8WshY/Pv1r4k7+P2q/RU8ywvMTQBO0Rqbg9DS6IQ5Wd&#10;bj8EPaIW9tpSGuQOvKMqliawdgZ4haigaImouK2R4cFTjAwaHTUTLGzHJCb7h7XMYQOmSQ1mBBV9&#10;bfb69fk5NBAtPxwAgRvJd7JShPlqh6B6LPyub1ydm4O7+4d/9/dYKn75E9/3o9/3tu97zbd9x1pv&#10;//ve9etz1+fary+c/58f++hHPmR7Dp3ee+Re13AdFSPUK2a5r/9JM8cvzy//wjd/8xow04nxEydm&#10;grK13q9nHhvJ28uHLSeiBDEVBUpNep2FCOKcU0llaTJNSwUX7BDcmZkbG4hk2uXMfyKa5lJzMBRc&#10;mB2tdTZHMUTv5qNqoeor6uy50I7qdA8heiZkxfkwlYtClNLFDLIqxhxWiNHi7Gg5yNlmAKHQ+OQB&#10;kH8uzcej903m2D6agSjcokZzR3SDNQYHqQ4p07b96Y4kiDWK4Fn4me/QHCbrrcLNJB+twtoqt8Mz&#10;Yz/8U/iM423gOsBX4fOOjU8yGotrSi6LRk9iLZ6ySsHEmOV0lWMl9LmZz+k1/tM43mocN8wNqP2t&#10;2fg4TWoLd6u655K2rb3jeyX/SCTEjZvCwlpzRM0ruuNOBQ4M2w9W6Uh3DgCInVXGcelJKT0b7yvV&#10;7xTr7E6nfyWNCHTH+b0Nybnpc7yf9Z3t+RWoFHevLyxC58Wz4lFGA7tfdHepH5QHH5ftKK3tWYPx&#10;YUCtaiYkg2ld5qT1oEvhuzkjbJMOdfwM7qrg1LwoPODScjP6PdvaVOtbfF2srjNiETXiBgmQLG6X&#10;FeEi8VTijiRbJRK68v7RvGpMI3t0LaZC4S6jbiEIjErEoDpkWVC+gUIap8AiUgYmlnXJNtbTpqJi&#10;RU8fx68IkT7KlEunWVKbUd6t7/QDEs7yS2Q13Z17IkcqPvMI5FJtbeGfpTzQJOdZPdez1YRRyxWY&#10;kWB43pnIojLMTgVF6hHEuitFzjSR8l/X4VE5+wFGVnCc85liCWkfz8ShN29+dWAgRz5+iXmzkKVi&#10;iEMlzAqbVWu6KapK5zuxH1wEODGZaLO+Qw6zSkV9wOMA1mtosHdkkP90ygvJFaI6jjNRWp9vsC8k&#10;IGuWJw0n/TgSZNRU3oGAMzH3NOXxgKNsMNZfTt6p0vfeaLM7xXHtc0r0RJvIAHhhRspoJeE8Ly1g&#10;3429ZuajCkFYEeL6BkeCGSSwj2iH+BRrnWAWpaMx0UErpdXEd4Bid2FBIwo8c+Ik6SxTe21OB8Oe&#10;V+VNolCNhGhJtAfUhxAjbm2uE63RGhI+Mu/fWER4g3dSo1sBuAbUfvClr3/Duee9AHu4cPc9i+vL&#10;X/uj/8dhR89jjz70x//1v48M9j380KOfvuee4UFc2p7jU5Pnzp27du3a/MoSuhw6NSSaw/Oxv/zL&#10;P/i1XwNhOTEzMzmtCSkFzRwg3TTo5/CZk5/hVovJXJchZhv3OYIG/J8cBQUGbV5m+qZOrkyY6aRz&#10;jVQBP+jMiqoypqByzfaB5+ECnDkLiSZ5RXSkX71On9iNyLFnDB/ML8u5ldkuY9SMiJkXRM0gDQo5&#10;A4n9W8kKDz83HCpl9pFChbGMj2YCsjSOAHsKd2JhDfdKMyL0BmzOzRK1Ud1CiALeAvqodrli3EoZ&#10;QV1SpRxlS1VlSXZpcRlQtR2pkjKRqu3GrVtjnK1eXphIDiDGQBCkelxaXBS8mFQFVif8S0GoV36A&#10;wRstxHnpR7wAqN/0XSiumpZXkErHVZwih3kDQfCJDLnS3lG37RjEABYC6zV7bsYRk2nVUG1VW4BC&#10;LC3Mm3kQ0Y+h0KhzUfo9Z0hPsuxK6cRKpBh3xv4hBu4V3EJQ7KxvXWNovPBi9lfnwuJNpD0MK3Ru&#10;mcSLUyGCXMMfhlZeSS4phM12Z9FJmsTEGgrXXLwj1RwbIJGilYrseKxaw0iPTSIDsE6749Ym+H4j&#10;5oxiK57vMiF4ka1qmUuLKkzAnSR+ZUTzStLSGioLHzPTzCRNqT1Pkh94p0WOjMkpPV6K+Gjd8NNV&#10;e5FbnbaEjKgLE2gpQVUuC83BPcRnrchb/4yNL9mIYZP5zYOYXrfy/9zHZBXqS0uMWwetsRn8UkOg&#10;3+f5i9r0xfYVEweSYygcnrSKfmR9TgTmumgjeC4jDWUyqHfdbpGK9mClL6gpulTKLiA6Fk7YiGkv&#10;DXGT8XNaZJKKqGahyqHpHh1hAEXvCIxqnR0kfPrRcUMDavAug2x+GRI0LVggc6EgK0pp8yBD2Bh0&#10;JspD+EJeRjSVMkuSpLLPwqhcBcszQePVMUj/M4uO06pg0bEcU8wCDSTVwH+qAqKMch6b4bsc1+Gh&#10;Uf5KuYTrh8qaqpqQj9r+EqYyIbqwlBcZqcZQjY69G06dnJkYR5sysa28vKr18dKjlGjBdC2OGy9K&#10;rNztxNQE7Rlp3k4d2FMd3rdyH8g49Q1Q5oKq6/yFi/yCW3rXu971Q7/wC9BwowgfevCRyaHeE8dO&#10;nj118qabbjxxfGZ0oP/4semJEyf4dr3OLvk+JRk72F9aW8HIjE8xYpHRLiDWnNOOQgze38x+UoW2&#10;y4NlJrLlDSX50kLA9rqxiWup4T5oIwe6sLgsMRXPQHuE22axyX6XTMjB8Onq4vyqPOvoqdrCOEmR&#10;DQyYAF5zdtSZKMTlyGHGPMnF6F5Bd6qO/GeN2q3DUOcBDYL1PfJGS5UI5MhcxXpPTrwHldi5ABdV&#10;NoP/mEeuFL8PmA4+1grgaTn1pIMYHmwKBgqCLflmoX1jDmfVBRMDeSR4c/xcr8aJYB/JWa5v0oFH&#10;3UrjnwMuUKrCLK5M5SzOSVxOI2/2mo3ecwWK5TtoqOrTjGrGGDdp/fJgiA2O8ub5itjavJB5tq8E&#10;iUNdjVqh42posBuF66ogk1A0xv30pQUsvyGZivDnZ2xz3UZpJQGUyWIfaaX6wWgGpgNY41KbRMyW&#10;N9bOX7l07fritevzGWrbBnk26By+ToBipcvJS1U3n+tgX6TDTAqPl1NWFssfMhaBHyr6rDNehz1O&#10;QDMSvMppfDYtO/G4D+0YLyybX9TdZK7qLNdXNIrYo22IYkq5Isf6mJ80gSbNl/2S4ZNoCgP2wZYB&#10;UIfEnqtVot/NKGCwyP22eBxKIOsOSWokVWnauiz95z+10VhN8G294mRYXYjet3hXa1j2m1NiDlrs&#10;ZOHpFdHE2V7kqPRSh8IusGpcbyAY2Dlrt7WYguUt5ouz9VmiLWtNOJkZT505K+nwKBzz0bLvhSeM&#10;hzNCQrJ3tyUeqflJaZSpLXNbHRbZdDhmnWE+NN5ypE02XUdBq5YmzfTGahWAUWBQTZYZTJsFHrAi&#10;4pGXwd4EFTemV9Ldz91Z9tDGWdqsDVVcX/bEs2Vma5kAg2AkuDk1gmnZMISbpu8wIZsmL585E4Fo&#10;1cMnGR2BQwlXFEgyqgPq5g2Sv4LrcbfpcqAbIKgeNh+fcW3d6ZxF1xlqHcGjtRNuc3zS9eVlaDlu&#10;vfHEk59469TYuHyZBwdQ4I4ODqMnnT6yuYF9AxqUrDRQ9B0CEfZ9amLsiU+49eyZM4RW3B7d/Dzz&#10;MuZlc1tyVhhgMmF3MDSuxF+PXLrwR7/9O//ym7/lvr/5m//1e7+Hff+3P/CvP/gzP3vm1Onbn3DL&#10;qWNTMp3QIZwCzH333/eJe+7GDDzjmc+4dm2O5Yo89IACGx8bBdsK8UwIv2hcTOKVv+JfoMeBjTG9&#10;lYGJ6+uDw6PM5EKR8t+ks+eXVkOaIeiIH3Dpxqem8FFh01xYWVpcWeXmqUbj6nOsWTPsb/K9Duay&#10;NkWvQzCvkgFzhOJDo7zwEO2Q8GQKy3F5hUqbEEAmNYQBYqD0CE9xSTAvpAcpqCEe2pom4RrchKkA&#10;pV+qUQlaGKcqnVom2jo11gxVHMjSO555YI6GJ90r6+uMaOVs8nQMbGZ3CUavzV/HH6UZlPGRcQY7&#10;6HiUsDkQQsSax8/uyFpI8AFx1vgYNUwLoSiA1dUl9nBu9kqoGKH5GR2fGJ+dJUqclTjdZhoxHSVL&#10;Kmvx6xo8zhg4AQ5N4IneLagD7atsMg68Qar5Ur69CiFSYMVicZ1aj6WlhTydwQcPjju+tLzM5nIW&#10;0y/BcBqrZcWoGpdF1SAMr6sn9VmziTwmJ8s6Z9qt+ddoRkeD3knfjG0gactEdDuuvJreNHwaSxvr&#10;11fWAYOsbG510bk0wFD6weHhEZQFJ0sXMjD+WJNKbYl3xMRzbU6A3bty3ginrrx/YGYKjCpGXtG0&#10;lQDayWhE7ldgbnxBhg8L96KTf28zo3Dp/MDhgKIbNaA2rCEkIESDPGp1m1e52lPeBLKxY2WtirnV&#10;VBrfULMIggGKf8MzSGQOOYUei+9oxRxJPOoO2kSq7Ak9CAdHxe26Ajq7R6ChNNnwdRwKD2zA2WUq&#10;Sr+X/qU3xY7IIJmqpYPfp+YhUy8rnH5+qcYQe/VpRe2Re4QhWdi4dL34CnZemzezdOy3xJL56LyB&#10;d7rjMfYoYY4SYH2ZbSUfc9pg1Rp9P9KuzessfviAXYyYG1ubEgM/48aZFWCR07eoQ4mCN9Ed8E76&#10;HAWbOyNHDA0lW6o7p8+c5jhsHez0jgyT3ukbHqSOt32430ctd2wcw0ZEL/1i/4DpMGE/zntnE/Zc&#10;QnaGSZ0U1T/PinzhbTeGAoQTGGBYXITgjdNhkDpn7tiDVJbcI2pxR2NmArH2TGPY7AqOaJErKBlx&#10;gyKoomv4BqxUMo+e0KrLm0YIQaZWWajnHkjmZz79ydgnZkarAeUlCPMBxCTLq2SJEEeCCVSVQrCz&#10;xXmmVDExArm7PYb4ELBF4Qcura7OL62gaJ5+1zMxeJevXuEKlL71Une3N9Y35i5duvHEzHOf+5zF&#10;Bx/+6X/1PX/9R39Ee8eTnnjrsenxVLzS5XfY9vjFSw899DDH5otf+yXP/9++6dPv+2OglhyF3JjB&#10;arwwK6gYufRhCh9EY8vBSFulw8GIWCUzpg6JwWBkqUGi1bB+WWTV3WIbcO+JHTA5jiXg/UkucR9k&#10;nFl8fFtW040Ihy45L5YFUaWmig+B52E9JkwS6EcrRgI+qJkbvUkO5oUd244oD40My2ROydpptbKh&#10;cNeusOacjISgTNM+YbTOR/B5DastHgBaT4qmSI1IhBLBcCld5oZqkBBq5+KlK8xNYqo3T2RXSgjT&#10;CLzYYDoMcCm47VT1AmgtpyaxuUHY/gFH11oCQBGqPtIMZjwDoFKd/N30rIzSjUcqggDIYoCgF0UU&#10;H6hkNS22nfDucVcyRzJSTDopKaJLgXkWHV6epiUkIg4dQsmdlX6pu1JuMy4aE8KSOigW7ICKJO6c&#10;hJgOSCcmQ715G3HLYsxcIhaGnjsT4knb8LwmWFLRLScxuDVTKuqaFK5MXZH3oEpMHciQd/3a/ALr&#10;iIgpS33MO0lRmXToDjBxSKjA1zVYI0PAzOHY2BIPWoFF2dQgSj2X5W7X4UXBEkfKNAxkqI/tlu82&#10;K+Oa1C77S6hOAy2CW57r45ah+dLmr+RInFUgjcIxhze3sAn4JchGRTxNNGy2vKE3l0Q8YVmzHWHl&#10;MdHdYjzT3QQvLlF/O9Uw3sluWqkiXSHOOGXt1PMqb2Yck/NYj1Dfa6UyW1npU2v2aZmVNigUqFWe&#10;dig1vVjWaIUzRQ+TAyTexyc2d5qmV35uWkijKt2yanHh6ZSGRFHmP+Hpwbt3XztrIqH2LETgcgYa&#10;sDfcBVYvDj8368GZh46dlkDIuTXRM6Zgw8KJltQcsz4yH3sDQntFQlZbnu1Bcs7hK5DvFSFlzz8a&#10;g811BB9tjEBV+Nmp6RQGuiVepDEFwzk4iCtAGckEF/RN0D7ipVKYobu8g7qA1AYMP6r5bFXVbo7t&#10;S245lW0Qicl3cK8pd7u+GiJNAEdR5wW7F1fXbZBiPjFmkjxA+1ALG+BEQUTxAEgkCjoKJy3mmU1m&#10;IvIAOt5jk2MTrAGKoPLfJLD4iPU09jssthRypyYZmj4SH2srnV81E7fTjoY4CGZ9hgb5DN91ZXbW&#10;ptz2Dpp0sCLpjQIz04WfiBajI+TLXv/lz/m6r7vw4EP3/s2neS6JsPSLTfVwJN785rc859nP/rc/&#10;+vblpcUzJ46dPjZ99vQx5IfGxpw907gmo7Z3xienX/cjb2MpPvzu/8Y64LxX5IGkWnukiIfHujBP&#10;OsbSLskoxoYTCO3sotc4NEhPGOVUSFv7dJxA3b2Lg7yyBnueVE7sjmxI8S7BNOBfYZbgueMgkgvR&#10;s1bRy0WIyWX1hllxh0YKRmB/7cUjyzk4ILoH1S9fmgk/ayeFoEjWcHhklKYBUD3VdqSOoLJVLYRp&#10;ik6OwNMvT75nDWFQL3ADFYlW4aSCd89ftEBJNi8bj2EM3Np+9PEL2JLVFSeqEvHgdMX7daS29sbz&#10;20l/+9z163gO3JitRdHyzFpHkZEN4vf2EmWAMXaS++L9q8urSMvgwAjfGJfDfmx9Jm0BtT3NmRrB&#10;B1cJltcfx1HlYm9pCw2lW0qjHydY5nMPeR0NkzB5lc9kdkJuY9EQ1gDEtID0W0/WpcHnFI69OkBZ&#10;nIY+TodQEIqKLN6hOe9CwZksOIQBXmLtkNyVQ8VdeJmcOi7JiMyl9a3Z+QUiV/Q8+Wg9+w5nwa1D&#10;j9/RSdsT9GckBvkiZ6hCEUJ2NKSbBewpHtwKj/A5wCBwOky3VZWooyrhoim8saRTuBHSqsly5wrl&#10;UFr4USwKLMPe2aSSwqTJGb1v0zWIi66njeg6hRbEsEY6+kInYhuwBdw5e2qgnF7LCkw0/KqeZJbK&#10;tDgfOuO+ov608OhxLmnjdbBJ/JIv1ZxmVZvsXDL7hQnibXzJIDyelREiFPOemukG1HL0xmSXsWut&#10;vH7uuLa+Uu55xvLsiy7BHUzpyOsHrmaSNSiA0P9UVS2t+H5cmKZJ2qRMO9AJsTHctZFrVRM4Cnzp&#10;sL6L0IJMnbHNJUQF0u+XY1QkFzgrdfTCYaF3TpKv8nLcT9pa3aekHGpSNald1hVKi3bo5JKy7hHu&#10;xjR1pAXNj4tKa3A3DaFOXvFf+5BcQBc+JGu4Ndr7EL+lHKIH8jkr8tInnkJ32+yRhnvuwwE7Ukkz&#10;5rrXrG5RHVTxr4VEDMe2L60rOO7QUoFDzoNDewC9lcBEviYRiSJISGioIWqFxm8QU/TZOY9BXyBv&#10;owydwIdBXf2nTh6niGKsI+BKiLMUtYL55CoPBYQlGkAtZK5ItRG1TIxPkHkKA2DqYG1ti6sy061u&#10;bHzrj7z9cGT8vb/6K9fm5kbG4eYTjcgp5dHovfmnP/JDY7fe/Kk//KNzN5ymsXFyfISxV4FQmN1v&#10;eZre4TPueubZ5zyX7//TX/9NHDHCCOSgQNkZ/2BBIjhUDSdyxrAXf0Lt6siT0zO+MJljgEx9xUlE&#10;mCIlGdqP9i5Uw8LKCsvMFpaDnIKrwQ7i42A2WkmosroCB8y35Oy7SaZZlfj0nOOVSJlgJBTd4SmS&#10;N6WdHu7hUfI/E/muCHcgMbJGW1kx1h5mjpvZggZCY9ElM53c6VRs+aA+EUj5sTFW2HkiQRIHVqLK&#10;5rZNv8qEtrvA9FZoKPt6+eoTU8fgEQiS+GCQuAlUemv1LEWng1dTBMtLXCrLISJdyQLrVqMW7YA5&#10;PFheWmERGRSNQLDpEtJhN8J5R+4rXCmmSGM/RLWJaYnQIoTOlYqP7Nq20x64ygUNv82XYeWFUdc7&#10;TRa3JtdyqcwQMM/GehDdUp7DnEhS66shFdWIpVWSncIu10xPE8J6e8Lb2BHoFAvyhPzxSWdhOTE6&#10;Jc3k1jFBmH37Z1HHjJDa3Fha27x6bTZ+BtBHiPkHEAuLkVFDPhTUzgP283OHBASkxa4vLMjtF2St&#10;fCpCqraBNsU1pyGp6fH2hApIM8WDfOroWOxRldvPiB6w+GeMlG4E4wMSqlSnNBvhWUhTnv1zoYbS&#10;7SiFENokR9iRIRSzF2olrypzhMasXFU0r4T4IVSLPRZpy0Oxf3FsRHDoEdiprsWN3ZKYlU2s6KqM&#10;Pt9oxSI/1MX1t2KE6pcUozhgRLnFmo43zK15rgL+bip50iqZE+Zf7t8+5ep8DLq5JlDyc3kkxhlR&#10;DWr1vLhTfraZol8kd7lhGGbEo5xv82k+WhRKeMNwteptfDAOkDERBtZvyRwF/upxVpzcgLps/cxz&#10;Oamwvd1Zd1hBCmByhfSXTLIqjnsggamWbqNobVunMen2zBQlghHHrA8N4LiRcBidnKJqLcSTt2FL&#10;mZ0n00k7OYoiamvvpepJyUQnQTJPsQ9/pyiipXzhTcersicBNw4gE6L6KKNVk4sZWyUrIQVPXogR&#10;qtZxDNI3AhkcTKUZI9wHB1R6EsjZmGZUmwZal6iFKyxDGUKMAiiw42Bi3OyTzSNU8Cmi4pqS4TrY&#10;p9MAdUNHAmhdM8vbO9wGH0bt8i1Mm4CUkfqsje7YUqiPM1uNVYcCM3aL8NwgaH1n67HHL125Pj9A&#10;Yn18inbEX3v3e+g0xCCNQBZZYPlDiH5Hn/bqV298+KN3f+Lj1D847gfbWxxvXVcJmthpoaWofr4L&#10;SMxTT5z87Xf84vmLF5EFNtAjYH+veRWWQv7g1dWMXcnU+87usA6GvbStc3bu+soaNREBcdXspz/S&#10;NyDHWcAkiBfAg4KksI5OsOFGtZmKhaxr0oMbkxFEZGAfnZWDPjUBuM6jPd5SAe05ebQUFnKKZPOf&#10;Askj8fxAhF71DNs6M5KwMrlNlqPxuUKwD/Am3hwaIbGi+WXfllecMAxb09xUfIJF6CKS2KKibhcs&#10;JEi5eEdlFb8H15AEhWSlthFmxAvESVRKSBlQmZNOqqeLkA4fjXuTb4ZMJoAFNn57Z3VpBXcBaBBu&#10;NbnN1NrTjBP4ady0VBpCucihorMaV6Oq6Py14A38vQYlEYwIVvYZDSq1Ig1HW6M4WG3sHaU+N7Gr&#10;EwaQxBkYlZD2mt7q5g65gR3Cal186xuUIjLr00fDEAeCZP5Xtg171g3vlp1vYeMDks1Z4sCkLLF1&#10;fWEe53NrV0wjAwSZVWw6D8/AMgnf5dsJ0Lhy5W04I0A6JCsML6qHP3nFSrfyRCQK6jfcAtwoDiLD&#10;dxZUqx/j2U+5uHrp0QAsHW5OkghaKURYcHMIS/gNxRjWPCUluagtO4XUqwgf2VB2nUXgJiknytqS&#10;DEwhU1UbqrNmDgXfTp7RG7EKZVmrLIHiCkCI3Gy3DStmKWIvlTdb7MQxccNB82k+1VqMuGpN4vHe&#10;EjEP9Q/QN5ZkV4NoKNVciP8EDAqYQBhZ4kUhFqkPdp2Y1SjHpiX6u219b0IEgOPsQbAzfJE55Jgx&#10;HhSBN+NaVJVtnUiNdZtW/Z/vraZFs3CmN1PK2N2bGBlDxo54wCriT5rG4V1yalh7S9UwKIA611wl&#10;bKrGRjmLjTW16JBujfSTyMfBVuniEFfBdDKIbhfWKTUF1pm5IaArO4WJYp266C9OchnR4ctMbWFg&#10;tNlGyYbyBhI1GPZzgYhW5BV3nONZEsbKa8I6jo9NEl/xg7nyvAwAd0kUYmthcdAqcKqry9rcF/UZ&#10;3FgIjvBAXU7zEjbdYE5pTKdBLGVMAhTEzrShTywXpnz8jAzZ20FkMLj8S5JldGhwHKUDATtPTFwt&#10;FDhoB0l/mdRLFgdGPy0rFW9zrlx/Y2N6YhIZig+ixUabwjF8/vyFpzzpSf/8677+2U+/c+yuZ3Yu&#10;zn/yw38+0t+H/WKL5ODLeh48fvGv/uov1tdWgAjLWFRJAD0kA5pEz1byUTHYq3vuvvvhRx7Do6Kq&#10;gBJPkFlsenLRYWyQABwfbAz2g2w9y43MYQKiocg/QFJkeQ2ho2qMJZK9y8HMZJNs7uD0itUzAyNV&#10;u56UACL7FjHFRkc2x0gswH/iWZD9jDAxncV9DRZeTW3wwGkcIGHGWR6gmYiIh0uhiWJ9hahKoBuq&#10;9tpiQ/4cDHUvmJy+gcTxmfGwvUW4z32EH4Dtbrimyz/iymVU3HyuHL877CzkGIcmxqExG6QQTAJN&#10;XDye3e5OWEnaca2dstXbx6EViR8OVNUQUVfsKHfO/XBZp/MGvCOdkR6RGVG+ZpU2h51dHDLckQJu&#10;2gmL1OgRacQqKq1yUdJcOlN4mqkrmExADFghbl4kXdJNFXAXmJJnSe7ClYCGhEVW5GzGAmUu+Z16&#10;OW0ogl/xpVKHSOkh9BvwAFExIsG1uu6MSw2AZSHRuWhexKKjHSNhbSHVbO6WDWI16Kwi/lhcZuDy&#10;Fim0weEh3I0Q3WknhCxRUSOwy65HMcFx2y9oe4vZhTRE6/MT7fmn3GHlQCx7edeEckPUpap+ziJg&#10;j2nuIc9ZGtaShqOfTHZV9QRHRJ8pSpC1VQx2sRbx+i0PdciFYxGimR8j/7mMas5hxbCEuEcLUvqk&#10;/HqDBtPoJjW4HBstYXOru4X/9mdRSe5RpUks44WZ3LjFVj7tqIvm4FYjgyqvujiZaJS9k8Ijfbfl&#10;LQVXVnDNTjNFSQ2Z3KtwyIghoUzdiZgCt9apurWGUvDGf+JfvYsImxdE/EJkRTYkN2bwYXofxwdX&#10;WCy+jGS8leAtw0l7xPLvH5B6sRRJpeTQdbZKnTFJmAVas/lBRqtMGcEZ5DAr0tX2bxnA2amJkFQX&#10;5nWYb5YYmQOVQp0BAetiJZXG9WE9yLHJSTtFeruFGzmMaIBzgc6kWBJEGnLfK1qM0ZM6LggetOJM&#10;ybWKknRWA/DlHuvV+eo7bsGJoiRiREzKd2dnhDlx4HHJnOQ4sfRjw5QomuGsMtnxa+h9QHDBhm8l&#10;R3JA9lsDbkkYN8djS2LPDNYh9IV6aoTDBuHpBQOaKcDL5I9qCyFghPTBzt705ATpCYqurnay3dhr&#10;PCnLHgXNDqc0yhRlLWFRrsBTc2Acx1Zd38xSZcYUCfSl5Z/62Z+Z/qJXHpw4Ttbi7J1PffeP//tb&#10;pydVqcEvIrpc5JFHHuaETExNk4XAL9I1w+Yb0Fj8R/8TV1kvtQ95Y2V5mRvDwUnuqHQupCA2UVqa&#10;tcBu05znamubuAQxwLdjcSi14lMsLC3r8YXyenh0soG6heTZVIYOsp3tgSuaZEkFxMI46XzyAey4&#10;riy+FdlSFkppQUfgaaqy8XnZRP048q0YXR4yGScSF06bNJWcvmibdTO0IPirCrfTx2o7YYJ08S6h&#10;17LDLu5P8dY0yBqHHjKvSSSVE1ZYgbI0/Fl1n9OuZersgrSRg8b9m1tjMjzJt1Rx/EIz7F1FOcwW&#10;453gN1Vyg2nEpuDj1co9FUBRNBroS9fBiq9JKUkMjbSNyvoRKMowluv8S9MHUHURjRNSh7+splbv&#10;eAhbxXNUOPuIVNdSaLbDBaua4zc1gwgnPQBTVYMLW2CHxKI43iHp0m6D9fLpfLPmRI9EzAwuKtdM&#10;C4vtVg6kon8IdvS0NRQrDp/iJBMfcAiBJeCCwBgtzptfEj3I8Scm0FFjCIlQNNvRYzDM0KdT09yA&#10;SISuHrpqQtQv8koqjoxyQN/LFsF3Z5oLN2ZwiauXbAS3FV0fCg/hfSKDLFBtkHzuwt3j/lMOi0FK&#10;9j+OqmYhLkxq2jJOZiJWiu12m1cvszkWOWH4mTtUyOLxmYatljyLE/b/qu8TU0KhHUOi866pyKv5&#10;RocIVN+J5iq0tQ2a2fggQA/umY8XtDgZBX2U+EVNhYPH4Z0eYa1AUM8FDch7zFUkNqrooa7m98mu&#10;rfw2BFZVjAlHfdkedjJKPJqkyHKqab/LJnxZ4Gw3bpiE9ERZqtxXYZsjD8Z82BnJ8WK3Yr0sUTKG&#10;go2OfymIJsfI5G0aJDMIMiTrPiEgK11wgx5WrV9NQG1br5KKsth/dD4ZYJClRh4GAHxjajnGa6Ik&#10;MqWioxvopnnXqMOCZv2dQMRFe8VtN5rWhJbH/owOQgokxCdPoY+95s4KquwBI39VljBzGpTdtFLX&#10;y6APGIzlX78nboJLkjYdS5Q8A2cXj5ZF1McMKwMbYArPOnDX5MQYbignlAyy45MAfriC3rhNQdYJ&#10;jV6lR5UDA9VDDVnyfZJW1G9NpAQSSsKLTAA+xqu+87sgRz2wEadva2Ptf/z0f3zyyWP0v0oMbr2U&#10;Eq6DFr7kdV+GWZubm5MrBmptofouIu/BIG0wrAotSfaDLA3+mgS3VETSmgToVsY08QX8h9E5c0F4&#10;gYY0cxVaexlMafBuJ5dF5UPNjU4XfER7SrtMdjbQKUTY1bRBKUysPVJjOstObPqVUGoigBALLB1D&#10;yhAb4jYndXYoQ/r+CfA94aFfRIKpKOG+xH54xih18VyCS21ACnFpq3yS5EAmUctHRcy0jgib6gnR&#10;RxHWamKCCWVZjLc88zlORK4pSJhbj/CoKSR3AJI64PEr+x/id+BP1eqlS9jZjdVE+yMmSTtZeDTh&#10;1ttfCNsKlepw1qBEfijAu63IwTih6RILHiyZL13TSy7tkvoHX1TtLJgQrkgjkYDFjJziFmrenO5M&#10;RomQyczD7gWlo8FQjNOPojCaKyLQ1O9DuC3LCTvUtooLCH0eCV0ZbjKmhgckulU+g64JbDWNIFah&#10;gmzEO2EtbE7uJsylZI+cbWzvQjJ96dos4YjgivRCqpEBDhgrNJMUWH/rB/jIxvY1ysVmGpYCQWWf&#10;sFuORVAyWK3MXqspxcmGGP7CWYK2otziWKPywR1dqRqNCceIoBZGwaanJuH2YBpdEPxf5Sx20SMs&#10;us/WfRiiYttrfFMRhWVSZyEHkEgzaYlCyAU6HixTon2z7wnWWy3jGOmGSSFVk3INE7IYx5Q8VKCJ&#10;pPP9cXgynkTdZI9R9o2b9Z1VuWRf+d6yCoZQEYPykpPfdqaLPycjVN91ZHIKROGXJvpxH1NX50ii&#10;o2wDRn+aYbMonjIfCAtnbYQ5EreSSnZkKZFx49bElanst9329tKbAuF7xROaDDb+cS5DEllsC/dA&#10;WMOecgUtdEI3szSsWCBzwTY6fMzlEnuyB6UPakP92UW9SoIcRq7hqjANl3PbTmAy2G+KvLvPwXY4&#10;slYKHbRu9BNV0NE1SLalegdTEanD/HdenS+/5XS+mp0wCc+Rw4mONpIKlC3JCF+NNh4LrIDxVtSE&#10;xrw5SPy3u5It9CO2iYiYjtnGUxBFQEs5yn18ZHhjY4WnrKw9S4OBJCpEX4JUJsE/PKREI880NKa1&#10;jtqAhUi0tvDcyLcJVnwoiJhSsCl9xNzvlMKM/lAtO3vbm6sr3N4XfNVXcfhM5O0f/Oavv+vRD/7Z&#10;4NjkwPhYAGZqRrYc63zjzTddePwSUxot5iUFWblGY8bky0UC7ewODuD9+2dBo3RF4KRvi05L0God&#10;GCoCiLw2VtfM+LcwjuivTQa7HJLm3nZIOkx2zpHcx35gonKwm31pPPGkmOK/mKJB/pAvzYaChabW&#10;kaXSgMI+NjM1wABASe+FOaI8NbWaOhtCuf8okBDwearJgoYDLqiq8k+TEmzmHwhFsYW3AxMpMl0g&#10;ZzC3xln6OHyLjk4yKuq3IF6N29z7VGX92Xq1NRivZV6UpyuNUMpIj0WIvSPRaoAeS2o4S0CZHEs5&#10;jJV/oIbuf2YkTBU2ixaXxeDrsdwaAOtSOvtJpyRBrW8cQsosgpoi84xFmYuqcOoUl9KFTYjDdYz/&#10;mPo3OhLXx1nugTaIOSHukWYQNpfgjp1xG1Y+ivWkUvlZC6H3J5VLakx65xqhLuR5KKyn6WUL1itA&#10;BBedmn46fdPX1W66bM3COKMyKahvwmzoHCBGNJpGbnhRQ1ugSApZFnkSsiKupuSbZgw7GXGVmpdv&#10;LNI9PsMII94FeqXK+CQSHNZB+GVRXOaPjQ2cIVn87DrP/EezCIgfkB6YX00LaLGYniCCJGOvSoqa&#10;HFHWGeEiyVyF4pody5qWVOQwuRFFCaVOr+MRnpN47tH39swapJj20YUyYuYYmGjKeyxocyf4MaEP&#10;qUK6QVByr1ySw2HOkplG8slbl8VtD78PrRVCm+o21L3ywnn7OQE+CMIkILCyVYlKdfcijU1cEo9E&#10;30JTSc6WU+YWaINxfu02Da9zBXSxtBUq8I0czMxx8BmJmPnqhPvCt1wDsw1J9+VeeTSHruqQCd/K&#10;SAKz+gg7Z4TLZsiYyXgtor1iMl7zfrRKZS2TTjbrgwYPoYaWkkl5JgShOaB4zsnCgoyO0HVRVIl8&#10;JoxWriwwP8wbfn3awfrl4zMQCcfo57WJHFmSzpfedLIsJJoaEa0CY7kGcSLcuYL6yHHbavGttc7q&#10;M/AnHCTpOOW4Cr4sqEx4t2x7Sc3N/gO6JZLdIuxl9S39mcXzWHLeUMtYFLmzeJDkS028BpZXiWl2&#10;2Kyd07+35+fn6+TXEWWGRE6reED6p1V/B4cXL13eeOSRJ7/kZdqMvd33fPf3omtYvvHJST6Y/HJw&#10;QfF/Hzv/KGKkcjH/3pCAETzEZDYTPpAhwQ9J+HqGGTGyynT2dZ6OrTIHugNZHjTdeD0GqsZqfb0r&#10;q5ugQmlmI3FOi4aA7bYOe1mYiKC/3kTZR9E6Pxhlg+ASkCaHGjYaA4zddtKxmaGDseGh6QkxaaG1&#10;Mb86SMgVN41HwJNBGEGroKwa90oyG6N+lJoeQJJOVYtOREytWBas4F8CbdSX6SyVjWrmQZKv01tM&#10;QcUkBObQ+keYCnVDYvajl+xd0AqiccIsREQiRUIwoJgisDvA9LWUslnY1++ozfZO0OG8WU7ynGqa&#10;GCqMoGwa02XPgVnHHtSrhlZKGxx2ORzpji4+qNhFo3kPOb+xlt6UhR1IZb/LgUVUZEbPOtFeUjjK&#10;uQJE7jHpnVIl6u3cJ+/nUFUCWhMI0GF3ByF0TSgTWiSQ9j+l+P5STwkHlXBXNWTb/Dojxre5N3pJ&#10;cH4p00vQiztycLC4siIcy/QRmWoGm1FGwvaIwq8nMoBudaVJOdoCQThmItIWd7ihMiwzGY/bL+LO&#10;eV6UMg/DSa33J7rzOqwqD2VluSYWJK2hdpYbwppwevoydiVRi2qxk4DGV5WvYsuc9pqEnigM+13S&#10;UIyAsw4hsqHbSYNjflJ/VEi0zm9UdtmRxuAEjKAcJnqL0m8yHg1wueq4wX04gilXSGO2SkujEU+l&#10;lAO/wems29aGhtwMTY781yBIRSiSL5ynIe6MxYohKSui1qqakOKRWwUQnLqFS5MRUi5ZMgGlOevf&#10;kjG1WejskEfenHNv0xDbmopOaioBX9Wz5DZSUU9PXvBiuiBGjEnketOt0r1g6ERLxXbDFQJZMuql&#10;rMCz2yPS28UQEYs4ABGdQBXaO9DzaU/WmOtmRioELDJ0IGzSfhuHlx8pAbhj/99ARI3xRU84zUmx&#10;Yhi0g2o6teJyh1uWucvBp0lna/cVXychsnom+PI2lYhRTw1Xb5YjmATdplJMxp605lY3XGpNWKCh&#10;/j7Y9GjnEjQtnp5amZV5jWp4hEz48PLw2ryDJbtKr/LsLG9VtmSX6qVSnaat4A6bzG83Letbe4fL&#10;Dz966ROfuO9Df/7+P/2TmVOnJqemR8srOWyn/CIpPWgZ5rami57/SRvgdBaSeKBCFW+/PMLBF5ho&#10;1lPQJ+VBmFLF+genYT8Xw0pM93tSfGTnuB10XLs+J0cs8156e+mCYRkpH3FVuKvKvy5PraTHR8Y9&#10;IaoIss2M8SFtKKSS/TOlK6Isisknjh3jf8RHfF0670TYpWFLj0Y4I1aZPIaj5cSEJkfdjtXha3Dg&#10;koTwi6j9iskJUrey0twGwuc0X6voVDIbem02UPg8RKTG2Uq4xyCkpPQfKHAtx8KLEBFGKsoVrdii&#10;jFYydSLi9VVT47YcGrRPOWJYEUVZY9TMsEmOC3TDPtADPsZ3pv3QcXpZMI+QgRPJGSg4UyPC6Q6+&#10;DBDdjgFEGDk5WWyTQPzQ3pQC5cZZjGRiMDn2aaBeaN/OozVMRywgyS4OhehEZVe4cAGByheuHHT5&#10;hpz4pNR4s3XAylCXTg82SbwGN7O6voqMSGHa0blCX/oCGGbaCnepSlLut28mIyPpFacmT7ubw4uK&#10;6KKQZoE+ysLSBg/KcMHY+D2uZp1cDnS1o4vSxyXvc1CxS5rMSbAPlPr0D1hbD6a/EBQT1Vcv97CI&#10;LBvhlF7FdmiPent78UXqiadBhJ9r4+L621mZIVdNwFeKWJFxTIhpUtWCiljdZV0Qman++RAsiVEN&#10;g0i5sKKYgn3ItX1SrYuqVYI1+VFAfta02hhCqbTNAbop/FLnI1akvjqRrtlIw4D4BcgsghNiCPrA&#10;Bsul4G1G1fGrVOsCKnJ2ot/8VEyg1qgZzO7Dkjvxr2qmZgiVmj8EYjxywDINfswGOCNLA68jRerc&#10;z8SyOdExKgeJOL17HzwmLP1FVijSrBxiYx+/cgxSxTv6kJBdgFYn3rm9lEPDg+MTk7pXJBsG+iiX&#10;ybmSxlkb6QPTpc+Z7aSSqmkxnCJ1hkUhIV+ByP+7rl6C0vkFt5xidwsuiX1mYVnEQphUflNiKOY5&#10;O/JCD18Z7QAISMXb99Q+mTFg7nOapUKy27a4tMRt4HXG4zNE1W1J8sFFzLwEFhW40fTUtHR4wTtn&#10;7LYHpmVFiBB7i4KbLBAPDCaHkP/8+cdBsDg7j0iSkmMaHcg3IE9JwRilJIviyKB7P/vAAw8++MlP&#10;fXJqfAJqLDJnhr0J90rgxQ232M30RvUcOI2UIu289XHSR4b+qswp4oiN4XFAtmA2UFGsEmLKk/Jx&#10;CCJyolwTaiDASa/Mzcp2PQjskCLFEAlw/FEOnLw3VhQwe85aQPEU7xoaFvdBn4ICmsB0pKEXj0JV&#10;0ranCZk5NsG4G1O95h1iblVVXNBgjmoELkZcJF60pGHuqTvXO41HbEpPa3RL0ethQeGXjmttgLmt&#10;ZsxGhkP2ENvxOYe+7e+QJ6nTmNI9YRMPswMTCXUedpv1k77VWSMN9UUdMJ+0xfHHyntKE3AgJCQf&#10;AsgBgmK6IAXzNlkL4yyqUJy30VREkRt44DESa+vOdAraHEVjQwb3RI4wDq5cxRbw4sbxsJpqPQyr&#10;G+WcQsvlaGFbTQw0MbpqKLva1KSVBkw+mcGCniZ+Q0CZ1v02Mpg1no+mmQwX0W9NiaVxAljAWiW2&#10;3Uxa0vrgELQulhBEZ3kguzrh6aRD6OLla1fnsCMr4KaofK6uMHxa0rgocRGlDM8gImGVwIyg+kU/&#10;xnlXL+Pk9tm0VP5HILOqeBkckrKv3CDHm/WxrJ4e3uCw9c8QdnIhKv1YgkBgm6xOvAHbJ7latebF&#10;5NcQ+PTfpIrAYZDqOOC0Kh6UhXY2X0vp07Ehb4YtKYZ3tpnwvVV1q8kzdmf57TyaoxWdb09Lh2ZM&#10;Q1WTT1NvKHXqA9oT07Rk89xBSguejf9hUlfYRbWOxR7EVPjB8oJYzNoX1A2XdM5msAZcxH6XuLk8&#10;YFmRcgLw30mLVWiCmklIqtNTph3trz6M28QPDh9MPaOowPzqwHUM/fPZYuKQpyMQx4IB8LaymrxB&#10;oH+gaLWMKeR5fFtmr4l1zDRpUInvxcTyOImea2RcB0AMFgE3jGYRxhtSA5NvieZDxJVlET7HeC5j&#10;KZlHuI4sJYb1WkpvnOoOVgR7RrTw99TVGyvyzOOjwRYlswkIvRdnDg9UK69nR3gebMxI+IzsvqHb&#10;MS/jmwiuT0eTkXOzRQBLrWUt3eIP3npZkdrImlzCjsPhJ/FUqmw8pI3ult2KEjgS42iduPMBTREr&#10;STTW3X/52rWHHn6EbwBCGhA9wg/9BlWDQEIVOOEurmO64nUE2w7RvCeJdyYnYfol744VMYkmvNJ/&#10;y9NJvdBF8Ev1koqlOT6yhyQ8zMX03tVJgcSJipcvIbSmntM3lPaBLnw3sRP0ym3tLSwvi+OlK2V6&#10;amBwhFzepUtXrzOxqhDZzTq6hfj4lrjSw2/GWfR6NhRyGxyE3R1bIbvagDmfPH5icsS2bW4GuzI8&#10;MkYVCllMB71wd7Wqa5VILjlcVAiPYmee5MdVOo7YxNks78xibF7urFIrPrt8IvIzEHjwWc5JOhyd&#10;pyuuVI0Utn7uhGIPWRpm/aYFujwmsUqqOjFOrKe9chWM5Dv81gQfxqYFtYqXmqOuwVaD7LG81uc5&#10;p1huCG7qbovXKE+hGGc2bUOZR2NLFGIXM2RNwGGcBjPIPbgpOydsfk6NGjrIHrpBcXLdxBTYZYxw&#10;wkS0UqkDHaltqsrm69TCKcibSBHxoQYhFhScnRiLb6lH5AYsU2XQhY5RCssuJobf9JZlTD7/8PnH&#10;F7Fn/CozNsgfUbxIIgiX0eRYzfiJ4iADaX1bv9X6vCrMX9u7aqNSQQkkhIqSMqMgQ4ZzOFLijc+e&#10;0ldlmOPI2+ZlQ0YaZnEN2UsCUBx58k8OHugC9UcCh75FG1f5Xz14RUXlUTlY1yqLHUJ1zJNgdF9E&#10;83O3iaKQ6trcMjNGJLhoNksHWtJUVgxQrExGPjRX0BbsCz3n5sM8LrdFIiGTvTgqlQviA9UAUIFR&#10;heN8Vw0m4ev4T26mEsX8vsJi3omRNg4rI6HcutKsUhXA+WAdgVLcaSJsWM9j2uNqyKGiXxJESV6a&#10;B9NrKRP4ntiPchEV2frqUD6gWMDU9QrYLTJDa1+uUui6/X5tmP0EdOmJZPJfHGrMZzomhDiBeA48&#10;D1+8Mv+cXv4NqhjMpPgMpjBzJDCBx04exyECDk/CwQm6QwMU3Eltqf9x1hiv6SkUF5DcD9R5A4dd&#10;GLmi723Vb2uxPu/V+ZJzxx3gbsubba5IhYwslpPhRXBZqoBG4cF79yHVbXwD2rp8TLYkvYlJhbno&#10;sZyZq5k+Obl7Nf7IgPCqhJopkHIxUhU2jxCLWOzaMaoYGQ3EWWKa4Iej5vR8ASx3XZu9ht/GDRjK&#10;CCRlorkry6IjvnbZxFChEbgZPNZRWqSgSySz3j/g7OF4CtXBV0rNRU/yUdWQaVE65smZ5pyYwzGx&#10;mNsoQ8WnyJOsrK5Q4/HajmzyncgB90nIBuoUq0fAsbaxsby2zviLZ9z1LAaQrKysL6ytsrw+Yxwi&#10;+78yJkH7pDsmNAAlxEqFjGuX4w7FJFgsGu7H+Vj/wDDqO0fOBJSd21pxBTTVSpMVlmQ1Hr4qJxPI&#10;nCZbMyGeipVlPcXPiMRLUjWl6BxnbsbP8KQBBWk7AVIZoWn5pJCTwdSz51xbCcehTE4zFDfhWY1f&#10;LPZGSglTSXzWjqEEFgYNOSd8h022whbgRyiibAUVd5z7AOmUpjYhedXWwBEmMrO1k1VdWc0v4fwg&#10;S9OOh87F6UXn4mwECXizN5EoEODsfWmBAnRgBtCb3Aj98CDERJfpnnfQ1GMrTEyOVLgYJ8kNDU1F&#10;E8Yf4k/YLyIGs6zVXNLmBIjyfwsVRvCR2beFUTRZ15Sa9w7AkKEyVzbWlmE23mda8+KFK9f04Tq7&#10;KGsB1mI1cNMwnCJwwoaAyuBuyz9lodBZSBf/stN2IVSiLK1UHAG+seC/vJkHMFZIbUBi79TDgnEu&#10;bzi8jy17YIjAlEDi4kgSD0ufinuXt3KFyMBG+S6lYepPSRNZ77FYGKpaT01SkRXT8kOhD1RMcVt0&#10;5DMd1rutEcKRhEqysebgzepLI7gKdj1+kMasQBqD4tb7NJXuzmQ2SSsO6LcdADMZyKwDjQsmymZx&#10;844kCCjRvgWm42SUO90NxnZyfhCu0WlrS3L5UvxbeUufIp3n/BbXCZ1SiHY9D1LiJpyttCtmOUPI&#10;jykRLYIVjTqPMaKiFrh2M7PaoixRLKnU8pWNRQqnFlvYGGwrYw4XaXE7BiMtCEgV2wRnMZkEqZr1&#10;Yi3CTHjslUD5wVAUJGyoUApX8MgiW/Lu2U4g1hudQAc8p9XHEJ6SQ0FSBoBpGHz/MStiJ8mAuCH1&#10;RfQRgBYxLUXXbLAmh3Mb2ZuVpeXSMqHhJ2VhNj5QAZ+dZeCWkF1LBFEJuue2utDLwiJKo0JSJ06B&#10;IYiZOxIF1BcOZfmON2IZP99g9rviwSwuX0WM0QNxCFTqgGVTBUjSOSBrLoXc1Iky6EKUg8nhiapn&#10;O83SFmFEr+oy25dgOqWK8xU8ZuNJ3cgwD8ir/moe2adLHbHpWvI8B/jLxYmCVMyYUrpJSMLs4zq1&#10;MzWU9kPx9bqX7TMzx03QdWNXtrjnGjaMAHs402eOGtB/iSZGrgmUmOxMxo0GCko4w/39p44fm5mY&#10;wGTaVB83053KMSa70qh+UjfsI519pv3jvUTNuQsNn6bBh40j+R8bZeIzIUsdkhw5/0uEkssfxyzJ&#10;Gd6gSBQinoJtINw8gpT21sf8E+dNfQVNAuXrnVwoJspb5YhGX2TunoeC0/v5NSGuz3rOz1/nMnwt&#10;1ZrR0THsAfUqBM8mcA9z0x5B5pmv8FEHhpMIsSLFtlfImzqHaRxwSNxDxmQ18/XUNSHusQs/MxGq&#10;3xNnG7PDc+suxXdm94s/vwxPX7cpjvK+rbLqWZdWjLmt37SQSLytXJCqE6ln4UyUDp+Z50xxaGPg&#10;BrBcTMjswhJGAUORgX8Ec3Jh6XWnj9U1l2eevJyLzDVL4Evyte7ZX78j3xL3Nk37aJCkKxuWcI1i&#10;k8zx8dS8ti+E0SaoPMUp2NyqUaemXo5msYPolLYY4/mlbn6sRQkem8uje7S4Z8oGOsgWezjBNbR1&#10;ZV1G4UpslpnJtSvh6iPUw7pZhkquqk5ZXnUbktuziSC/9cCZyGew7clN+J4eVdNr9ZEkh8xQNam8&#10;xCVlh6xVyMzUOzE5RkIC+8642BtvODUySryL1JlSRTsp+p2dJKCLPqfuM4ZXBr8cL+2WNUIgBpEQ&#10;XYXAqLxda+Cuhj/GptYxqRU+uiB/rWCXkFJzmCA7w808eAHLKYF1DJOrTGQMSIeYNCNqSg+U4NW/&#10;2Gr9JNFGA/YYpZtSrplgDWB91zfq6RsaHUNzoUSV/UDpeLMcat3p6OBqRs+YSfvnEZ5URKJL/oFX&#10;54vOHa/aDsEdLHgWRsiBUWhyaCj22WQIWh1Gd7wr7jkNVobeVDd5/+rKMp+tZ3ALM4QSLwlhFciU&#10;xIXBbDhlic/RN2jRkRFyM8R6dKXqanFvTFbnVeBdVkH4zZZMJJ4Na6e4+/rAgHHBYNI3fnxm+uQM&#10;dfLBmZnpEA9Lui8aTVskqkSHJRvJwKjLVy7TAOhOmCnHdWq4r9NtYccNRNw5G6HhS8whkj16orD2&#10;SbKLN+TNECwury5jOsjzZtAb5KnkEyjJdGzs7C0ur5HshryXlZQxx7nfh/fee+/sNfvIKH5GSkwg&#10;6mjj8aUvBDEnesSSk9VLNnSf1OUNp0+dPDbDfBVOlxktOTEziDTTcIUpsyyWmI0PcASQDCQAjt5y&#10;FRVp3TBHNlmaSjcJ96s4xCMzt4hKjUPEFcj1679TFegDbu/sWKdbB/tE4KUTijQ72VBqEzGdOZkC&#10;yRVx6xmiX+FVlNZGtxIXW83ewRTCNdR7JhpvkzD1+XRUu1g3x8KsWlLC6gftMySmR695j9JaKn9N&#10;yhR0E12fmBU+gYUeHh1/8lPuvP/Bh+eXlgEfYR/sRPGWyN1Ju8InByV41kOiUSZzVqQt4T0W8EwE&#10;mfjHqbG3S6ZKHRAb+kIWn3TuIE+yuLScW7LsEcJWX4Vl6qfYrnNpmSfsBsGwxpaZl5f1QDgqC0Xc&#10;+tjFywubG+cddLYOteLi2gZJK6pleIU6RanbswIFbzOxace1ysVSSrzjSjniu1RZO5qsXGZbT9gu&#10;bkzsE4F+aAiaU7m7ByFmcPzpYDAla7+Iog7TycYWN2ADZgp1/EmyLcsGYh0oOaJJ4NU2oVbVadE6&#10;YoI5aSbCdfXUUBoMu6HUHwqnPAw+FWG9NO/mORVF3lkPhdoqXDKqIAwx8qyi+T2kMTalghulHPCu&#10;DridhjYPqD3TWsrKmACQNwjHcdvJwYG54/qMjI4btkkUhMNklYvqF4YC7B8WgjfAtBRoIglJgCdy&#10;rviMIewoB4ofuNrU1OTExERaGhwjy40gJGyQJdRIuro+YzhjIfwiX1abnHCbJitdfNngA6Lh2639&#10;BJCSbIQU9yFEEY+LCsDJzIeaekECTRN0GlooeEXrOeAAE8w+sl0m5Rp5DouiGVO6kFJdh/yxrX1k&#10;ZJCUDLfkFQf6qN7IgA+rm0kjzIRnXOOBdjLM5eOQfAc+1j3gsTcWqeG4f/+r84Vnp/XfJNix/coI&#10;K6O901rsM0dW/QGqCG29hVzXuLz1YPs0s3V5nQ78SWohWBEOpxlVRw2T/LF+DhrES1iLi2ugpRVe&#10;UowLmUXKtlUpjNwU1IFcjTND4YSTZRaovZMB7GMjI8fGx8hvGBsy/gQcW0YiNwKaAJwbt97LfPXF&#10;RaQTh1QmE9qnbS5vyNrYG57EXjbtT86kdghVIdDNumtMIwBJkzMRjspsFDV93GAOkvoIaQJdgAHh&#10;j+itOMc69ZxMXWnGMMT7Cso2hxFjncwRH4S/mGZPge4Z27mztYEADvb1TIyNjI8MQmdBE6+BTepo&#10;nE5NUJDdZmOSr0gDlAl01EEoFiql0HA36YhlCgKi6bCWeFLuHeY2bry7gEvFlKp+2+HL66EYHBje&#10;IQqeHSAp7ZIKsZWPxGcMNTlVQpQ0f3JobrY1lYw0iFlfd1vdUFjlURubW2CQLBpLs6G3kVGGFIEd&#10;rtVPXjYIK4RkMbs2Pj6ucWSchhAjuNQUFTvUd/dJuWAJLl27BvmgBcME+Ck4G4bFvGWudUo4ttgg&#10;sZlojXZAzvk/eAPcSVG9KsBa86i/NGk6oiczSkX3x+8u/FJ5lNVFy0k8AucUcQh/lcyGu0n2j8Fc&#10;vA8GQ0LGWWwpM9LpJSIBks5KPAxZizESvYPW4QiwZNToCVZNVHSqVhZR2cFytauEWzgFpTH5qzIw&#10;/L7OjpaM0tHaWnrTkkfSL3TyRBCuO05KB4VmQEkfcSj/mh7hphDtWIUg2nWb2to3ZJrQ1WPBeZy0&#10;05sOSwbP5y1qFpEeZduiIWzMFDirtHD/qOjKZZWiqLqd2NwgXK2Y5thaFCx0bGqWqeEdmouuCAyz&#10;5DupY0HFn+R6tXfEL/OdQ9LiSrCtYO+hDXVn0p7lG2GN6BIPEhZ975MYh/8bphZLO1bXxXppG1I4&#10;VKFlwcl+i52t3ff2YAXJpFGLYS6w7p3KhKJaDb6logMtfNKMlaTid2WJC7aosoJONyuM3BsEpxeN&#10;F58iuVhiWd+obKvN4+baadTMOsta63Ih1UhyUta2u/MVDilmB60prHN+KIoMjw5j+mgzpCjCTUDr&#10;7SAEto7/RLylJUXjwcmNH4a06AIyZc4StZ0Xfz/Gt9nNF94wk9KobbdWBSxodzbTxaM33dQ8DNuB&#10;g6LX5iujD9vszmX1aZkS0JL8vlogq+yupxvTNjNb9iwVFjKBHFpKZPrjJVusAuqEVBLtXXiF+Aqk&#10;MgqHyix1Mhts9vDgAMHH9uZ6H7F77U21L1B/To99RZfV8pK2m06aOS5fvsyvUMR8t7cnZMHKlVnj&#10;HtAyOyR8TVcG6hAYe9J6nAdutUOWclJVHBLu38O5uia5hbztCg8WO+rDBpVMowIR0UOWMLGomR9m&#10;P7DrnOHiKOSR5e9qjQSwCf/gYApPx7hkg2/Ggu/vMKkb0paZE9OTMxAVg8kDzANHLBYCU1GjfKRf&#10;FTskN3wNM0iBKvLZaJk6q+ZJM9zFNFbSIOxUDwVUa8D4g35ENyJpuuKgriA6zwXKTlXPo3LEAkSS&#10;yCvOGuEO58est0o9fX6JPK1ksvT4DUiL2Ej8JgAkzpixJxnzE43si09J5ycwmJoHUPYePFP8Pr66&#10;xuKiFAIs8XAgMzzFCoxPScMDfts+2L1y5drc4tLQyIgyBHmcOFfEwJkuyckpG+BFTG4Ih7HEx0Kx&#10;ocjY0hLld+5WHiRvPahNE+iZJslrdQWWLmMk1qACbhzFoiCLDrcG4xReK9zd8NuzOggRTg91S42x&#10;pRcL16ubJDjBWrXDxcmYQt4zPD5u9ra3B9yXo90ytZ5wQl97d3+ZqcwZdeVC2TcFa7LUEuUalyKm&#10;zof0oyKkOUhwmbqgDOwqYzI8ZnTFiQRi0DSWlpY3uLf7wZoBlluxiCEp3VSPVg4Z17Q4n+kD9vpi&#10;KsKlVn5jIVPK0XRzVdCQTbQVFLg+jsqGuSm0lYa/SJGbAurdWkLTlc07i84y6+/dWvPLVGY8khCh&#10;SzYTYmyOC0kOtSUntzhPZVFPBqko08Gd82V4XbieEJJhXzCWXBlIJ0+QtnbbpUvtMD4uEY8+B/KB&#10;SRBkSBIlIpoZULZVcTURmKIwND/pesCi9wfWocmvmTzJRtqKy2JKKe3kJKnYvLH4p1W5TLBnOJg3&#10;QOHMaaJGbvhbzoHfnuYbMxyfZzBw7MIBGt4NU3MWyAuYzXIXIzWiQGWRI206i9ya/SnIVQcVXI4Q&#10;rgFD95ifoc2AsIuuRgeSRuAJwuJMIzxBaVL9pRVd7RIrkhLhP/DqfNENMzluEvOZmggeRiuEO8WH&#10;01+ptY/V4/xSS4xx3kFOWX3mBoKdRQ6pPbDWpqEzOdhqXvhEkSQSihQmNJX2Xpm3L/AGG4PLWVNX&#10;pyYmuYdj0zPICh4xf6WKENZ05Ml5LGw8oYwtytvbY6NjuWVJEu19I5pLMrSS79xoeTTsNRofMC4g&#10;S7oarRB5JLtwLCVtTrOkje5xu+SKR4JyBkVc8Da3JGSIQYvCncVeLXG1nR3OMPvEneNOMM4PoaBw&#10;KnyAzxJRxG/BKJmm2TuASo99NUsWK1IeosKhI3YotWJX++zsVRyPqclxfgOGZnJ8fHp8BPXJDdE7&#10;Z+eaA8zTuGesUM1cXSCjWfYK/ONTEwdYiPZsizLygUi7BQxCIlF1aa4mNC1muhhJJNDQEICof2PN&#10;Due6ssY4Bp73l4/DGSMVydWK6pGnkK4xhORiiDNlTwcMjzhuJp8tPmAT3eW/7+wWWXI6e0RVmo4/&#10;OICZkaCQGAUpUmfAwLjt1AD0KYQF5Dnd6fZ9LEqaTBwkDG/q0toqhwpFEmCuhCjcgggrYQ5+hb4h&#10;Cf3+PmDyXqHoFRL8ofZYCjMDElPpKcfvc98KmmUarb2gyemEiFOpck3kLbcQNYyCBLkU0v2iahxF&#10;44kVx6VqsTvfCeRo/eXNrcXVDepku6R3yEpJgiBnET3xFhdVhbpxZgWlSdhDEliHJDsTWjkKWleP&#10;+9TErq2lGOCqcgJYeHB6rKfSFYJ9PyYSN1OlYx7KM2hihZDtB+jFFeSn0G2KE0YHu6cYSaE0Yh66&#10;BhxpQqLjiotFe6DLFfHQuU4LZ6bDkZNxEwkyQjYmEVlQjiZg0joTYEgIkCpqKchs6fSGG7HSGO2H&#10;0H6PwWkBVF2SCNhx2ghKCp5bH1EaGqYDKSbsEAq7zMT4eP2JBwj42FB1oH8kXXv8UngrmyhcO/3R&#10;VTXhEUryK1iPXWyqU01ZJbF4Fb1MbYZACPcOi8Ejh4YYN6Lh6BwZG9UTyU2iuHStUjZOZBnyJLsX&#10;DLAKXV3tw0ZOuZlaHLuygssqDG25EV42pXEWoWhgvLh9giYn/KVjC0TAAKBENTtVg8lPw4M6yP29&#10;Y9NTzKsC2tXdO1DMvpifjgHIssxaOlaVIzwwaOth9xB6kP/Z/aIJ+YetyMtuPRkkj953kC16nZwj&#10;u3KQafsQLdTyFQQH0ENx5s26kIUQ3hoOA3WE3nGQ4GaW10HL1NyFdPG44IFr6JN6EkWTsYtEGJgr&#10;9j5ZdGH7R5uHguaDin7gZRbnFYtu8DmBxteQEvMMyrQtRDtKOilmQ2ecfcOx2dnZYstTuO1L8v3S&#10;deEKiUYwJjaMICRPusojyhiH5IjRwjLy0glfhI9tEEhA+7u8tkLUZS8yh1ssf9K1tu2Y3+qA+4jx&#10;U3jmC0sMN9kMkUZ6OdMui7GUb9XJkjJqEUXAjT85OcHVJEnr7yMswqkBhXXT2VMksnCwIAfm5UPY&#10;vykah9vkarrDCebLZqQmKUFCfOoQQIXEzaSnlUed/gKeVGZMzVLJBx0jRZr/D3bBWW5y+xHIy3Uh&#10;l1L6nLkB7pk4RH6z9jZqWGKLw0xVteXC0Rpftqgj+H3wWoLZxAs5FtUGbzQI38rShWd+V6LcdBoG&#10;cFlZCvk35SKj+AQKIeYeXcHvYfCAocx5jQgAOXTyG3jjuSxgPPISOCyskexbdFiAS87UP5C+zbyd&#10;PAg5tDSB+/RqjUANrc0ymJbJaaSGKIBvS/9uEjK5aYG4IdPF0hCZ2k2TlkmuQLKKdI+TPUmXI5Nk&#10;NjIIHTVNVZk4FqlcZGq87o/ANTR8WPYYoeawQg2WKdm02banYzeMjRh4olMcIJjB+CgXTEu/xQO8&#10;e9YJ4D2/hG4HLQyTfJS4LyFYeoGxYRKndpAWxd4DIA5JDPG3akhKU+tq7QU8w80ysWlzgNutF9lK&#10;rSAZ+sY5/kRyyTYHfZC3sZyiJeOwoxxTEJKrQrri5HFwNkr+UW1JjcuUWn9lqyt37Q1kMQs0ry0N&#10;6NEmlRQbeGR93Fh3cclJY9gvkoFDWjIRcYpBpXO1w3DIjo6anA8YEmcC+nzS7eG6TbQWCk5scKy1&#10;rzJsBJ98UcEC1TvhJTFMj9uqb4p+QLOHs4fFMTOBl5mCGTevC262oIEXVkinnxoxqzvng3WdImQR&#10;yGdACoOyNXpwOQGOS0hR0DI9YzuWAoBKbddFI9O4iTKEftSOJa8cd8czHdwpv7IgytJ1d0vIDLaz&#10;t7tvZICiiMCH9JlKwiti008INE2AmU4kb08SeJ0Jmw3/f6zIy289pczJC9lq6jHkRdjgnRa4mb94&#10;iyG5EAGNOsI1YIPxsdMOIpyALZS1WJthXgihl3mKdADNmVoRHBCpqst34P2OMdwENNkHTCKNCL0F&#10;2ovE+kISrM+HhU9Q79AIl6UDEgnnryy67rCNipGLVDNc7aC2E1HtB3BJUpXK0giHM60p2rDJ6Ul+&#10;RFE5qtardUCghKBkn5QVx2uyrAy+NkdPoNoFhzm7Z7oNjGBGyZoQODhEp8B6ZEi4D9nwHmOFLJWS&#10;2j5gglYx9PGzXB3ErnZbpMNZb8LEuyeJe5WBCI0MbVRvL8T1J2Ymoe1GTC2HuIA89aYBSyKYMDsJ&#10;Z+TDLmxDoKJCzCHiwcXm6b5l5QkzJJQFDKp+dBC3iVRo3jMgh+tUZGP/b1ywWvxKV4rbd7yZPhGn&#10;iOQS69N0HWYQhV/qMGCKqOApDtlNJLAiQl6sJzeMFHBj1XDDglSyQgyxADHbSuJu2ycv0jpMARbW&#10;GGKWco6DqZNv4SIOgcV6MHfSCNJcMPYRITFj4K0abPAdqAYLDNAEDQ1OT08QEB4F4uXzOooRohHX&#10;S4tQjl6hvfXjYE4lwZLznw4qgQPiHuwrivkxSWCrPD4DGpGkFqnXUjpsPs/I3YvsAJMCf9z2zqXZ&#10;OSoi1PF9OPMvoVjW8zDX7fkXyufHtWeUOvadks3SAdxQkeioyk4YSisl9HNZRzrzU2/ngdkX/vU8&#10;BkvmRhsn9VcJzYyHrQbpG8/M455ekgfiR1kctlIMoyVWV7GcAz3xIv9IaIN71VKsOl6JOLVVVZNr&#10;fP9sAXowcCbn2NvoGgctxoBYHDODOWlo2NMY0nB+sJvFpKL8ybiA5tKkqYU/D26bXdB4sOYSux3A&#10;FauxkdVbXqKMZkq/sAmPTCzOWcO7ZfiN6VbWWY2X/4cPV8ZJEU24Rh3OKCH/GefPVmJ+Ru9hzMre&#10;+BVR7g60l8/G9iyVeEqhnpYccD6lSknZuWxtZSPKYcXiVG6Kn4lkhAjpXTkiiLBE2h7LToqI4JDi&#10;kWzooKTzyjG1nSJgBOEkUtjl6ravm33kVgR1sVrc3gB5rKlxTQiKGDc6XdUcXWoPsMQjgJmW2kcI&#10;r3NmsEVuw/EzspX8/1bXwWhVZ59em2qiC48vw4jC4phKkRYz3bQmPdMOU0VFli9wJvEcPBPpKZD7&#10;169fLw+uQj/xtVEH7LHuTyYQoN8J3ZFksmEEeySLsB28v8RXXyl94KgK5Fvviw6AeCslrGX2aQDR&#10;zzA4TcEjIHo5gMmNbgge4zfVu0C6mCgK073lsPRDjh3OI7AgJMDpOkwVhnB3S2Og005+tluQGN+E&#10;o3Ht6lUAuSODw/I6OTNdZK0xaeQb5HElh/kLATIeHRk2boMshk3FoXbn3oyYKtUWBr36n0wJ/Jnc&#10;Otlzkiec846208enj01P2ciUsRBYTQ5pTLX5A4FhzoUgISsDOTdsnKVodsAtg5Enm8aNZSq4mTrN&#10;afpj2F5bZNMQh9ctw4Hed9wOtveQHkkmUTaQGJc6zcNsB/rcArjdAwwLGSSRqiNTxWXr7UlP6ce5&#10;a6Yfc0QTqDE2po/9s8sh55NN10LExuiHpg/J4BI/mtZR2kRIdTowijhDiJ6VySQcKBSvLC0lrkWx&#10;OiNS1BNlalM2Unrol1QxLGgW8GMy3xGzV1E3SpCvrim2pqrKuzTIUG2GT6gKKkqmGe4qAsfycYAl&#10;iwu/uufAijKlKwyzE5G9AOBD0oaS4iEGsjInWUdgukU4f5E2U6YeeM6HDYQdZIRoNQtC4o21jMvp&#10;IbPLJJTEOI/Kf2izfa4cQ+5fl4KAF8PM1znjh1AAhwZEhsOxJEwQ78DNWnfMOIBE2LvSu3HnRgNJ&#10;ymVKrym7ypB4louttmimKv2a/kH+av3fcWqSEpRaN+Wbl85f6h95m4Uy5Dy60pRRYFnmCQXrp39F&#10;XRAUlvSCoYSJvk2rdo9yzl1VckL2eFMO3ova34+Z9BO2g2BwfLg3s3+OJU8U4v8XYLlL7quj3Nw4&#10;wPZ+8hu8RtwLwCCJg4vT054DLIGWsjXN0KSlE/B0JjKeS72vf4BWWd9MraIpsHs6UlbkRCKEhlOh&#10;mONqeCHWt9PgXMuryaFgE96wVDQbfHM5zS5BYnHhQuZ7fb81y/yV/2Tf0VTV51RrUhw8KivbZoXp&#10;Vixg+jHJQ3cE8MQu5xpXrJfCI4y2WBEqugz/It9i+RYHQw6jDnC39q2IKBMubIwoDXkGFlhjl0Tr&#10;H8tovfzW02KH4ieWBidLUMYZq9QcpwKZJSFevaMGiZlGEBmy5M4BWFxcKGNL/JQh7s4G4FPkNrHw&#10;9HvzTp1M8B4hVYWaMF2HVsKjag0jEAyXALpfR7zYhMzisFwMRS/TXRIfliRDeM9eleTiS6fBs53C&#10;Go1yxLO4nE6mDM2GHs3BPvVbcu28F0eSOhK/CWUWxC12n/EbBEfEi01edKFswtkrtGxvb2lpWdIt&#10;vek+sbaGf84dCoBSdn4p0tJExP8tvWC90bJBHOyYkFJnzu2RaAHH1WYXnECAZ1MTo+PDAyeOH5cx&#10;K+lF3uxJFfkk2SpGeHJ8VBdeh9cAxmJJ2txSL/Uks2i1RIGAu1BEP5w0FqTOGfenVgIqnlxlnWT+&#10;gGetXImzSoocbR0G/tpiFzb9NqxVSsGZBhZX2qKcOOwwc+XNfEvoTk3X2CiWqinPYS4+Oos3qMgk&#10;qtkHrbABjALhgKw4CF1UsDznRuIGj1xRDh7Zzk0U4OKg48lYWXFKgx4yY+pJjvSM+w51YFL2Nliw&#10;6FWI0iew6r4vWVBelfcTWxBoHkKEJga7zpqkIiJad3TMCNghP6ZKXTqUtTmlPJG5DSsuqjHmsddl&#10;Y57tEpidn7t8fXFpbf3QTlCwVUW9zuRtJ7uUJ0uuKZY4m5x5i7rh/rebSJhVwbecLpLrrIoggzgr&#10;QQm/V4kk7EZeyJ4RZfBpNLy6vi2Tz/Eke/oQwYri1HSy6oLJzvpHwLzh/GyeyoPgs/cQVjqsUwb1&#10;dPApkuXn4XFbN5EdWYVbg0cxzMqhw7zdBTtIWmX/ZHUKYKi6VMnCeQPFQBAeaJJiAXFgImziYWAV&#10;AEmcGnS4fbKxUgKBM9w+OleUhBC/HfR1sOAB3pqHSfXL+NUCjMXnpIBsQsT08tEAJCWTDz+9SKLk&#10;xIKc1XILGDOU1KDuGTpmhb0gnisV9UBPK9zJcTY0LPeXT9VSRkOq/cvP1iEIG2mhipvUUzDKPBLb&#10;XY1IvC1unyMYogybCM81jyeUuL9b25b+VhJraddyKXDlQKIg9CaozfHKnuiBgu69s3NkbHBwdBhP&#10;jTgOgJYxNfFKtjiQ9+gUD0u3zpBaDN1PXGjGW7wvBfZ/HOn7iieerTij+lm4J6ecJjmuKGb7a+d8&#10;/PhL6VzWBtqvEP8idTxJBvnMODBtxyXBnGNqHd1gM4SZaNCHq1Ybg1W3UcMUptBsLL8w9gSqoTAT&#10;eSWQzuyhMHKcPsxCqOOHWAcuSAwfDEQHt8LZsDYe18CO9yhrNSbxTQjDnY5ONB14O+B3BJJzyFGz&#10;Y8m36aJZ5VM3m0FQNVIv3YIvkZH3XRSC+AoapjktCUtz7KJbnfErMK7HaQySfVqWz7R0hSjeripO&#10;ByEaVv0uENxGGRtnud39PToX+3s6Rgf7Kao71g0FzkALALUE1/vEKLot1rY6QARa0E74oIsC6wPw&#10;urHREQwGSj/dLXIT6dzpC7oUqC4iCdhn6X4IhF9LXIqJRbAvQUUouFbrUkNEgqnldsUlu+9USiF2&#10;1CsvB1YVmJa3ygYI+I0NZ/1L0VgG45CYgbTvuvyppM61XsUawNWcj0myJS3WeN/2ryWthCiaziD/&#10;ZoczOU3LKmmMau/tH5qYnGTfnJouN5RoQDJgbAl+BUeKZfZQ2Wgsy2miRrJPMk7HojUsEaobBzNI&#10;LK0vFjnhP9M5K+rB5Jgt/fZ71zgjfuXjbe8St0lPoKtT3+XZZwgND8Wziw3NlDqaQq5eX+B8YmQS&#10;JjQZeReQOp8q0ukgZgvTxajjQgdVd8/wSP/C/AKXMjGQAG5ycpJOmvBVev+elyMtpv40Rtfhy+R3&#10;lQ4IoqEhbta8QgIUNezhwcTUBIGdWfiW5o0TLLuJz8GsCwoWwd8TnKWrsfGUuWeWJ5yYJhKRvqyG&#10;v8Y6FUKhTIICk2epbvkSodDj61WUSjVWooejoNjB72fskrVe0Jxi+jWiWnfeL/KtvESPqeEUCgEH&#10;yL60kFCwFNG9ypgAKqIH3GfWpMWGYELeaQ5shPorTWLG6Pze41+ItfKW0qljjTY+meNWcBCTCHGj&#10;WY20OuZQJD3j9UR3hcsOS+MBK7yAOSXnITXVewnb9LxRFLtISSIGuxezMt5WBZ1HKT4VRbwbAki1&#10;iY8eq2YSOzCoTITTK1Rkbfd16A0esP7lHkuGOy1+CHgOdZGRoQFm5+CBsJr9PRzsbuInoaT4oh0a&#10;FeoXeEXymXEpYCl4e8FidPbI0qgV+ceQvi58BaesWrGRc/gLXlXz5ctPqSNEpIYS0P815QBHhTgQ&#10;sWTVW+tco4oP8FaEamjfAi3g49YbV8RWOu0rEXFdlsUqULY/J+1TngUvchiyZ6/DVbHlSueviGwh&#10;8CrQ00sK6IItBtnHm8FTlstf73FvUvIljo0nxRRC3RrXK4zKXMSMWSxiwvID2hoMO7jX8FnxKYiH&#10;wVnHXHdAm8GvVCu5TSoV3kmh19XQvj9N2mnHRW50HLgam2V5G6czoiPWAJHHlx4CAwUijtwrcytt&#10;aGqa5MuEaBP4uBJNZkDfxwk4eTR7/OSVYR6nwl2uQH1vnKO0uZq585UV9XDZpdjqleVtBl4pR7hE&#10;KYQaceb6cVg9ElWBVAYyJaxx1TO+FCimQgLuPtBa3qbyoua0DQu6RfLagjI5/JXP0kBjKkAfw9xR&#10;IXOMW41fFMhSoJVN8nQhLuJX/FthOtFopMWnpydRB5WLkMXBqTZ7uLKkkUF20WtSUg3bCHcC9VZV&#10;O2TdkKePaschW8kTuRcH9mmXNjE4kG1FvDL/ySMmZG0TWrG6Htc7WH4mEOblpXbANcm6y9O5R85U&#10;36ABp29giP+ZeGSicavZU8WdWJO6lwyRjO3YgRqSmj+zfPBwFUVTFtm+kvlCW/F7I8i2wxXwabHE&#10;Kpoqhgcda6pHF4N2aEOiOlNhU6UPrLJPHp/a30S5Ea7W0avrZDUOWLOsa9N4ZENGJUkiD+4yjVNh&#10;ezcL37BIaBhqLA2plNy2FJBHJ7H6E9XG0u657HLKpn4WlaLYN10FXIOOlsBhgqbxqJUvUnfOUsMo&#10;tLW94TT4RFF15+44mIIsdX1RVdrqN0cft5CRy9Qylrpzlyv6L0ppMeh+UDkkKyNERaIX1YQJBnxH&#10;5gl1k6gwaMI4YZqllbQwk27vnLfccEQpyiLNIjo3od/gf4GQmaOrdgubE5MZ8r1xB6tjpi5F8gK9&#10;KtSo5j/i9OSMePGko+lm5Ocq26i84vDtQ3/AKgVQTyUZn53wlPuwEM6T2iPcU8yzSqZZSHWN3511&#10;85eHxZ//D76ankFWLfN2koBL1wXPEDWqYir3E0FU+wThU+ahXrwhTJXSWtR+ZEChq1ZOSgm6/QcB&#10;CNYaeZfeaKALcWwbfKL2tknrRVyM91E48ndG8fAvGWzuSwOg/tLIRUJkHuXr0Jjr686Ez90JkVoV&#10;hmsYaHcCSY8tjZO8I7gQoXXSIqapxTuK2PHs5LN0naIdMdbuqybF/Symh6xvw+jg12cOLt/i88aN&#10;wmpyb6lqaOxCQUrHaJ+SRy3iYB8TMj09Oj40cnJ65sYzZ+s48WkVqbSJ0JdJwxl6R2kJBHcni1WC&#10;dZSIUKFkDaMUPFZJCsZqthIXtUoJ75pk9JHW8G2SDoUDg4fIwNQyIZHppm/2aMtgUBfJwXfky+ql&#10;5oWR1umK+OlwT6mFOKxg6Z06HH6E0rk+TqAvqomWZAZQrfiV+qtjky59EsT4mx5M0jPklfA/0Yy8&#10;ETshlm+X+WA4s/RJUeEAwkA3EQOPd5nzXgYpY+wb9vL6jQ9FN3Vg+/xdxc8veZxSNybqGj+mzgLd&#10;LDwM3gmd3qVGq87pVoWKf3HFyQIqeiG5vRt7e9fmF+aXV2QV5sOk3RzorLH0+hWVBrST023UW42x&#10;/A8PhixfFWNLLaqynULi8eGX5aXZrhiyW13UkOhQLSO2y9OpBDHV/Au02jJDgIJ8irXS1JDmUGWG&#10;VtWQr9FTidjYLODIOZkkbAnRLKf8P7z9d9S3a3qWh7299/K13aYXjcRIQmjkINQGFYQs4VBCkJCD&#10;F4md5XglznJW4mXjrPxBSeIkXvEyYMAha8UOtgkRAkIVmCJphBokMxohNGVrdvn69/bechzn+fze&#10;mZAQhJg9r7b2fPv9fuV57ue+r3Je53VeWlJWxXuMKGVnOg8GPdad//T0OYknnL8RhQTXV+vPZZWu&#10;Eg7LwAThlYH4qaIZc3BGOUQN7OqQpHRinWmhHoWkt2syPMdA8Y1s0vJxKabhgbXZy5UeFMlcw27g&#10;UJqTMcc08WfvKxM8WUyjlNgEHlDtAwcWGlFlrfvtPnZHfZmm8yH6idRmCNCULqCaJViLMRl6MLkV&#10;axgJ0Ub73yvp3uelepdYxVszEo8zysAcyQ59wGYDnnIGMsnISMTvtiHZrsMWmpBp7QXXRLTIJL3V&#10;SX9rUwi5Li0A5iAWT3WUiYboC2amoWCHueR4tXsNylsGGxYxTId/2s/kt7/3QQppMkFbD5DJbi2h&#10;niCWMW0KfGxeBntV2Cc/xijS4lOl5L4xjhQ7gvJl9mQOChELxT3ashSjSCjEGayREqMI7zZF+0xf&#10;8Hia+WYokAU9vh4rT0sIFsrZb3NStqlbqgCTojPXUfZXg0fWlx2TvSj5ld1pAc202poJ30shl44T&#10;mlE6yMjqtPL5ZggD9OQAiUt6m7meZdpE0oTFLXBwZawmalZOIz3McuGj3MVlYAcElKNOyIWIhCIt&#10;k4Gdetk0RWuaARmurteWkEebg9FLfM9zi21NUm+m79JZUlpd5dQBhnPLkNnSzyxqL7TrV1T7CMTM&#10;8jhvlKGomCOKILKhKO7VKPNvIN3FxSXeq2tMaG9JI8C6hEX9pWOZeYykGzT8G5skdBKGijsxrwpk&#10;1LuoTSwRLrY17Du5+S5XsAgO1+C00nabxr0J8S6ZdSLuxKFq+5j926sxBnwPLyJAkxsP1RIETkAj&#10;LdHaEclDWwBb2dnbAVmiY64zgheV+18sasGKUWLJ2IlMxsW1KEbi4L9O+hvOqiZVtnqZryQnaRMb&#10;g2cowtJCd3JulPzDoraSmZw1owHkUNhOKKaeDKZWHoNImvDw2QsmF4g488RpOp0UgBKqzVNzn9rh&#10;b3en88GC8PBXaQQhdRM6sK9JDM2YhYtxTEzKWvz0i1zqPJT4YjEPwlncQUKWBjfqhZgnNZ8YBFHQ&#10;7Vc6voae38dWp6c6E4i5pDA9h4HhnAL+qpdXajhHlt/kvTa+tCbfzzGsjilw8FSqDvUldckpPIUc&#10;5c+F3SRs7KTF3Ug81miYS87mRf0l1yPc79DPIRniYqKfnHJgjD4rmZ4z69gcdtZBG0iwGA5r05Sk&#10;np7QtG1YjMRk4pk5Drxlb589dpbUQGAKc84RaK+CZKncHfvZqUIBLfMY/clCWdXopsrn2wqT1wip&#10;9t7DoBWjE98b5Y41oA3UeHPJLMbNQm1DwJbKst0U+myxTxWO2Yh+NRkM92LVO4gy/kkQXfKOeyY1&#10;Ni9vWsMiEWlhmqCDegf7wbTexj58tmbPZp4osITUm6aNoK8x8NqhuJPGe/nl/9eP4V7TCwBRD9OI&#10;4lZP4NWHqd36sNvo2oDdz2uV2HDU+8T60RBNm1iFBUta7+naBQs4PmqiUOPYtFoXwz3QHZPu6T4V&#10;m6xGl5RWAe+01+5CJ1tqqNJr6NHSr9DUfnTw+OHbNqzS8SefwZYULlZzBgnTeqChHHHiF956E5DD&#10;Yam0BWDlM1FOMYa0GfLhHSTeTaBXg0jDUrK/gxrH7Z5R7aSFhF0IOY3/HqKJUSY7JFhJTXSTVc7x&#10;JEVGnvnnZBXXlxR8gAYCuZgwZRaeeZN94klN2Nb8qjFFH0o8xxDL5DOJTAfU0QNq26fbym0xfgOZ&#10;gLbVVZRUIA/L7PqiBTEuyzJqKyMakXvEI7p3+EaaMEJM4kGD/PKQTXG6DQhbCUvVhgmoIpYSYIEL&#10;YGgSvoFfupKj68yFI6xxPscgP845pkaZzQQjohWu82BuVHukQqAuGbgQ/AWU7vE7Dc9ZSf7Xocva&#10;ca0DCmzARpmqCxX77Ayvhn4MSiEULaK9aF+i1Krh2Ce2UkN4OMD+p0Zn4JVyao0JHCvi409lld0V&#10;soAZj7FxaiSoK7o3wBgS0PEPKnfw1p/t7lEFwahzyR3apgNmHm3sbA+gHacF+k2KoAhyttvba+sV&#10;mCVkFEwH5iKbXOSKH766uZEXMNKyNXmOL0mDDc0ltDdr3vkl6ciznRe5+CG1KtBqUSQGvRgDH1v2&#10;tgPiLHlYnzXUA0KPPEw24RA2sg3iKz0k9We1p41Ee3e8F0Wi7nY2bT1WA4h0IEGTU1UDX8FeIywm&#10;niluzJ1zO0k00YVLS33nEuUQkY6sIpOlmZUorPom7goBHqL0uRmlrJRuMqwmSDGpyjt5abNMto2k&#10;5RCFtTMOox0SUwVbmeqWIg1/1a9Lpu3R8C3phy2+GrNWmoDmPakLrldIKWOUtRD+U8OYpeNmeWQs&#10;ZteqH5hrUOQ/bTEOpefHvx3Gw1j3DWk5Jg5hfLM2Qxau3J2JbgpbB+AVPzozu07TrrVnKEsk4YhK&#10;Sn9fWkDy3DRubmlhCulxLmthXu1FZx0qKEeafKW+hasXgX5FN9xR1nWj2VpsaXAht8BBn/MXfya/&#10;470vRQxHXR1hkJsGxUOwqWMPONMgxfVVnTelIeW7T6T8w0CdRhh4kO/mrwhsm9bwXveckmHB1hMU&#10;6Dy4QJPFCB5Egoaf2qB8tc077F4+x64O5owy0TMFQLb74KYjc5TOFqS58Vu+F9Xhp0+famjCGsS4&#10;K86R0aTtZIosM1IrDJngodoDiIeyTEckArhh/7UPiC1YViUBjpSMyYnPf/51Tmkm0RKq+Ag9h1c2&#10;2BteAY7FNYZUHKcaV8431n/wOGv6FRsnOk7vI55NWYtLmiSSFzv52EiTf9On3Z5ttiGvsb5HwhEc&#10;QBSmg9iuaAP0Ny51dqRwQbouC8G74zOoGP6qJ9i4VlEpVje6nV5PS5fsTjYAem18Asec1YY5Shdk&#10;icIpt5svYzj4Pu1ZRI4UewjI27yT3xYc4FESuNMg6Pkx54k2c0Hn8I5sHlKZRIMAdZqBUbKVMFjR&#10;e8D9g5uQNxzA1HJPOISR5+x5EQ51TZ48QT0TyoY9uqsryzx87pbVVjJLiovFNs61YWeka+M2UGxD&#10;DIqBoIIROCGuOeFFtSM10KOFFdyTqlSNUQkhjhgJjUg5LxsRbMyEyKsT5uTwB+wTszUZNvXw6TNk&#10;Xgha0quoDqYpeoJxHhaWLWof0nWWV1bS2a7TxpiyJKZQxcpSLOZdFQLgXWxIq03BhK1wDCM1DfD7&#10;9LlYtrHtBYbMaWCMDH7DtUaE+G4CbkppnJZuSN6bKZ5TDu4NYlbqkV41Z6E+IN9L/AdsaIcCT7/4&#10;jH40lpccn3PR1GTkIPs5t8oXqTG0qwbLLiJnD7IAgCbVr+FTjabFBg2bVHOx7ReBaP9gjEVimB7M&#10;W+cHUFgkUv2ojC2w3i48LqqUMCDCt0mgU/YPEdkwRSqmmFB2b4eFuGiq+RibD33TLnBJC5apE4/4&#10;ozY3cUxObiXG7awKXtfshx/+INoxSBxgrXWAFlwlv7FgETFKBJ0v0aRwfUN0HYI+eyFdulbXqca0&#10;lqNPwfqxhaK0JqPECW9IVLgNvOVwBLoOEEtW11dnlxcJWhdWl7krLAKJiN8ZEF4sJ7M7Yx+cW4NA&#10;DQsWdbB42TBPB5jrn3Qfw38P4XZ9ppsrJY365ASdQ+7GL12qGJHu2iEuTqUxJU8flxY/nFofDHZa&#10;WV8PD4tL4x5XDedaZ9sZJCluB4CyI4SPTRXRT+bruJR0ISQIA3AYBY/uxfmkvc2XnUygKAt2iuSg&#10;z69bh9ZfI31ROFXkbBaOYjyOl1/yt2QqYvdtIR3iDluBuABaFEgPuBd+eOXtzgh8KP8hdnlokwR9&#10;xsblQiPCFVC118bdFSXzb3PglTKk7wciOUnYxBjMY35IFLjgRHM6a65/sFkJ8rhCyvstQzjRQy+W&#10;sqS//CKIH1Pl3u0xI3WgIBG6p4IoMDsGUzKCrXkZh6G1YvdBDnzLmDqwBA1ednlTowR0CE4zvVwj&#10;62sMIfsJfG8bUXn6nFKMtTHREjyL7H59jWy8OjwNXHaZzywbyv8lFxEGEpFbQUcCWrbmYWCjCsoT&#10;8eWnx979kLhKodb0Z6Fiw1dVZLtXyznQk5mg56SOJgXxAj7B4AEwJ8Ljvj4kbY6TgjayJsY7ULnL&#10;4sow0DM4N9tJsjUDH69vzscmmDf1ZGef8JgyRwQNTKHY+8LYfntS7VFQf7tijS36wwNtvujxar6S&#10;WTv8cL/lgGi7Y7AUEPQRBIZKj0siiWAjSSaMMPTy3mONvitRNlexhBHy3tM3HPn4JxsVE7mbdI++&#10;1+0x6mDgc+23SEcoj//WMvQA+o2JG/pnt1Yur/fiGdGG2DjNirRmkHKgSANnAfAW7FrtAevOtl5z&#10;FyKxQQJqf/gcfDkPupuhNxWbPuR//KIlydbu+CI/DZgRVIjS6Kn5d2u6rGf9tI81rNs6whZfewuB&#10;DV2yWjN+2Jl1JAmqh9XjFngVqTD/4G8gthSqsfASUbJ8sruRlxWf0JaUepOmyHwjlT+mtA3PyMJX&#10;oJHyoXW3ox6UHOFhoFYOgjGHN9DZjqO2J6voBDV4HfKO1RX+jf6JkmFQnyl3KX22AGCcPhO11wKh&#10;OScwepGOgBohWr3Rf/Jn8pvffdejayHUyLac115KPZut4zGa4cs7+Y5WjJrpTuOB7M+G5xmQnZXR&#10;LRK3gLbHJt9GCMXnnBHdnqKr+JSPBbb2GgNBtNeXwHN/n2ScobBOWmSBpdzfTKAydHh8qLpGmrxI&#10;OTvrwoKSEWTq9nRjcUHIhjO8CPxqbMxO9ZsxNBzTH3B5CAXTUQd2UXINxJ/G1vSjIKyztAID50R6&#10;Y8BF/APsmsN9uhN53u5+a+xQhC3tsLtwhIoGhjmOWSNHUHDbkYvgNAKvnDtbxI1kOclGXu2IdOvQ&#10;3EDejdWjtoJuAaX1xZm1tVUqOsyh2traWqEnaJwOc2YDLLZCaYMmPMokdpSIqK2JJCjkHr7K9BRy&#10;Xiw4IiKO/3T7OqrPYHmBfHY+c0xLZjZtFveXoC+4g4XSwkZ6loctyc28MepnHkKndFktLF2H3OT0&#10;DNQGnJ3+m9OLs8WlVQ44B5DPxNHT8baLWj7iJKdnbGT/nTmykblBSVeRR5MIwIeZGRjbuzhvJaSM&#10;NhJwROlIirZ7TEkSB7qXQaupku4dG8q18W8tQntNFctSyxqmGqE06YLDC5LS8bFGA9GjQGWaTchW&#10;MAcONwFTyjXDtoo6sNZHAi+9GlOOF8Q7lF1WjJgv55XCAnP05E4fsteM26n4Xy+srRyeXRycnr7J&#10;8LQXz99++gzjvbq+IRA1Ttpn3pz6P2UAa4EkfI1w+Ubt7CnZ5DSZMVs63f3GCQHCoTBl3L2hCv6j&#10;LDJL5YQgYdZQTTStSdY7+Aa+S8YR2yABOFQA/tMhE8b2GFDKdSZhyrfb/CE9PeV8zjg4hh0VOHfS&#10;FA4CmzmRwcDkbnwQE6/8e1KHZj/24HlucMAxiDXxtXG6NA7HSMq3e4mdjHHQtvq4LSqQQUa+ZZqz&#10;YK2FRxDoOymOJRa+Djl3vkqhisTmWHD+ZnlliQfYbLgMY+99xD7HKElBizgsl5TJA7RqDpMQo/lg&#10;ZQ5rxSYOOkuqYb9BGLk0kdj8oYaV9EkJRHGORnju1ZR1b025QYDdxBQjpZVmjCYJNCdRGewIJAyo&#10;QJeRyi6Wmtdx4V6GCQUzliIGD28zw134cG7U0A2kJ2JIHQDFmbwgLQZHtQcTXERKPPshSuWRM4rW&#10;EU4LC8WqPHj1/vzG6tLdzbl7d9V1WJxD6RYwVqoSGlkRNdCv+cF8r0NmgwNZSGjAw5lxVtQ/ZeJ6&#10;/cnkt773fsM63pKD559TDOy+GYRZEh05PID3sH0TdrI0N0wTYvmev3hBY1grsZyDimJxfTwkrOAu&#10;ynmHB6waqhQ8cNoXfAZNDFlQKtVnPDPBWR4h30LqLlsfn8SIm0MdQ1oKrHSNcB45r1hvvgJjxxvl&#10;s56dc3L4zerKKm9BmyRSszwM1pw+Qa82lspWJr6OCcDkeuxK0GfsGYxV/EHrC6wH5iXFcDE+AlJm&#10;dJE3W+33iaM8rAGyQ1WtbErT6pyyaFxADxiYpmMEScNTn3T2mU+XxEuYJTnwJDGqLVrjE+urODMy&#10;3/YAX2W2s5GpjtwDSfJsjeQEzphC4kZ2jeIbflq3T+2ITdLigUCmmU2UAanipNcsE/1MOjwHmSRh&#10;r3seMXfb8JaVUdZOGd8Bf+ctJWfgQLVTNv3ax8eu5g9Qqwnbdg72f+XhwydA8MB9FDnZPDNCc4Gp&#10;Fb8jgJIZETWd3GMyNUpNzhYfP9jd40FnvKubTp35XKfhsxVXhqgPTLNidxwXfD8pu/Ve0l/FkqsH&#10;oA5j69gsVJWAbeVhDQsTCO+k3BpNET7KWNKIT8WhhObj7D3iBjPyMP6duRLkoXbHhKKCRb4WfHDx&#10;yc7uk2fPaS5USTsUk9iX4g/KmOsAPI4uWoYwqr/iZgW6pBVp0WkLPUy8koX3yTq6I+XDtKzzuET4&#10;Ly4Z8841eFrJq9PT4wGWrqrLLCE+kJSZAWsS+xCpyqyJjQ2pVKU7JYTDoFYZrxK+n9JSYqflWQmj&#10;B31qhFvPx7v48NjToDE+SYFKH03jevE7rXm1KnIU8qKEpC3YwEPz2qKIDswYh6RwRkW9hDEGoWW/&#10;lXvnG3lNqscuVcTEiDhtWOa+op2jlBamgG/2oQdZinX0oWKQClL1VEa0QUPNy+jGdcsNJTeTmN6m&#10;3KJx+vioK0z2w21ld6o0Ce7gRGtAwyLTVXORXJKwUBBgJBDFqKeAcOInIsHuJZWaPJReDAcTrZYe&#10;2CnhMitwlTLyw0CKbrf7z3ZXLJ4wPv28ZE32G7l60Gv5TUoSBuhRXXPs4+L82tb6/DqdIqL83hJR&#10;FHisObnf4kH0etlxfCsrFqjeuwppQoviFsiN/lOLIm7C73jfS70lbtRW4dRGMJd8ML8bHEyCCwI0&#10;4fCaLcFUNwQvYHzp40cPMbt+QmZDiiooFgYR3llyzPnB+rGtmQvCJxDveDtJUeloN8VxIwouCogy&#10;4Qqp4MUF7KWSiQbIYhACk2M320j/OpzSViDKPx4wRBtd1mnFIk84tBZimU27s7uvcj6Mt4xtl3qE&#10;NzCuQNXjmGcCkrS6usJb5aRmZ5F8Gc1NzwLNIx7OCrLdeVj22x/jMIRNQgvWC2qqopPP6A3cCXaB&#10;bYTrinN00niqngS5lo48v4l6OF6cLsbj2Fw6hcLmHOO6sLAmeVQkwLiimG34MjZhZ0O2VURwbclr&#10;rMep6HpGICDQsxz5anobiLLmarq5MUXBSNUUc4wgNbZRYluweO1Tcl4yD1YY/8OdsBSaWnJ+9MHC&#10;qtCKRPuIZ8pK8C7nNc7PwQo4IP84P3ny/DmDgeEtvet9H7j38ktcCZ/At7CHwIURBrfeSfCE8rET&#10;pVDYpgOcfhHDAvzjs6dP8iXSkDjmNtKnMCq4mWKP6XRaiDmmfCyLgNO2jk4Un5HAVsiyV8nkNIgq&#10;0VqQCb/JCYZDMSnUjHqC4h5xonK2pQiakVyi0Mx+YA8pABluiHyhmC8+mS+N9VNyHyCL4SFvPnqI&#10;IglSh0ZQORF7+8oESE3Wf0TucmqSxnIemxwKu1ak7SrIAcksLIAAKoqfaisLGt8oeJpYy/ipjQvp&#10;jIKOz+gdEzK5QOYv43wiizPEdqHt5MkOhCssspaF6I1n1+kP7i+cK/flokYSGH6GEt06WBOchLfJ&#10;J1peds2DiZGRcVJi1i0Qahx1p0rYKZOVKNMgPhuVB0ASb/qld0UMybGqpsKjLj9uzRtMXcR7T52P&#10;xxlgKp8QHxZDKWRKfs6fVanJD2FiJCCFxL1gYy3LEoXI2Blp7IhoW8qx7GFiD3xJRqT4HPlbNiGX&#10;i/Ghb7R4I6uU1FAP3Uv1vYQ7h/uFu5OnDhRhTzo9SRRuk1jwOlOl4N56vITmXLPNfWm38kqqoIrS&#10;YDi+ph3Np+y/Vomu/q9tCfqUsLNCaHD/EirxB0CK0D1U5eEtlkHkX6fiorl2crsEneVZeMcUZqeX&#10;lzRAES23sEtcG+FFVZFcWxwwAXEAQ9LQ4rrJ+EcVkQG1q+/8J36cu84lShVAvj+8QpZpiZFz2TcG&#10;tqN+Mc4Ar+xgHO0KAek4YTgMIlRCjnh9pP3cowujiWOgTM+eyhLRSyPlNEvesOQWtjZA/uiESHsv&#10;/MBJZuEQU5LTwNrESNH1wb2gS+iRIKJvqSCiszhh7DphfnlNDu44v9zdZxqjPoTrwW9hSQFDKk4g&#10;Cxa6cCY0sL+wS6BqzGxhkHnCXlMoPgSogkgIq0efGtbVzR23ySf4vaj5Q5SK8ZXmq8edBNZIBObB&#10;Q5aDz8nW8SEptiFBKIUWXCwuJMRoThTq6ljulfnFrfX1u1tbDo0XRs5sg8S8SQEt8ke8yCVliXgo&#10;LiOFgREZP1sPhQPcxlkR9+QmJQoaFfFpDQORmxzSSlY/h9z9yH5SnV7Pym/4YqADdaTVe3dyLYca&#10;z01/iwYxKC22xge9sIgHBcVCb4ss48Nf9w3f+lu+93t/x+/6qt/xO1/5pn/pCCWct97gwK8uLpPv&#10;OSRGiUAvi63v+LSZeQZUUd/RaGR0Co8gkO8CyAIWGfext7ebSGWSUofrD9vdjgHGjsW2Kg5o6Z13&#10;NbxVi/NmLNPLSznIhFT78ow9c6upiIBcJoerB60xwtOZJYDlmNmkNBQSDl8gcSOKGVkKo9RSunFR&#10;B0cnj168+PwX3uBXoWktciSWltZLNq0+I4Ru+ULC1FL4LMib5ppwgJvDnUsWEj5GerCr3s+FYU1k&#10;s3uVF6Gxuu/5HHYO1p3XsBVxHnnMxF4SAXh2HEkOMDcfiTRvxCgh7db8VwkjXCqmob/n31wAS+pW&#10;SR2eU8kTt38yNWFvNz+1jPynFekL4BdHKhSsL6YE0kOYoA/ABAfyJc7zepBDJYvt+Y2R4ZZ4rOKW&#10;gzZiixmTe7u7lEN4y/OnT1lwmUsjdK5+hduPvRvKOQH2oCSEh8pMBAQNk6hJZQr+2dI3rwFa5HHE&#10;Cw6sX/KeEMau1GqKxgRv4fhHbFuVYhW3YtcbavjJbBZVKjw4eRBayzIQerJ69s3zW2FNd0T9gQlF&#10;+J/uHHeFgjHRhyfa79AeYjtKFabP1Mm7Ydmk0ZdjDZMFejtTnALCqwBO0LEQDmLXqeknVSxpZZS+&#10;aH075+8YcTi7tji3vrqwhRo8cdI4qieM+TQoTCJizAaoME4kQXuN5UAJgjx9czwVmt0h/O3/30RE&#10;B/FND2zxzcTAtDLww4ZIZ69ahZcwCGnQs0zEupDiLa+slW9uhDo99dlf/hxChxzMIJ4YvVnKElwO&#10;5wa9vOck+8+euyXHJZYQj8pvwTiqWe8R0EhDNmCAjGIPoAfXyLnTrMAniPak2YwtaKCRmVvT1NnQ&#10;pb+6FARXMcm8h4f67PkLvgp+JCv58PFjMO/4UQ0KTBjiWhIj3hKFOAe+wtFAPQQ9FZEF4qUThDln&#10;iNmDGF88f75DNO8kROtK7hL+B1/JLtDPT04+evwYY2e2RBeoZYoWiYO6GthShAhJ3/rf2Ip8O1Xd&#10;ickwfpxWKYFXl3e3tpUzsZDMRldwN+oLSHAjnEfZxnk45iFVndIMOguHnyaIxm4JCUV1k00qE8II&#10;thhWgMn9vf1s6+T1UbsSMUgzSqnYhIpWzmtKraJaXOEaDo4O+Ew8MGvRehuaVTI7KZYk3kO6+M2n&#10;j5gCO7e28eu+5eNf/YO/d+kDX31z55Ub5pNPzn3y7c997id+ElrVnU1G18g+pHJDiEAYri5OQkt2&#10;F7uOxTygYhGJeImtOPIzB2mAYQN7quaiD1fBKTiYVg/Taf+NcL/axmwbKkAJ3C44YKpMWTPQNPgu&#10;6TcoARNFnBbYvkVvhHNcFQfRszH5ZLJP5ehPTkm0FE1R85xBIFaeoo+v7SPXiXqG7NRnOztvPHpC&#10;xai01fRayuHh+nhm2K2EjjhdJyZ1Fha3TGATvRaxCL6XfRGbNUfQk8FEBW2MYZ1XdmnjahkuXPwI&#10;4fQFXRMOhNsuYS8xkwS/EAUteGhzLQSaZkvOwmEo0VqEytiLstkMkxyJyjPJNXidM7liE8MdU2Wk&#10;NrSMRGsVg1T7MB1ElaUAtmUE6RIzKSulO/v/AfG5MB0NGFfqpiRhrbsDNrLz5ZWFH9FogKXgYfH4&#10;IKyGwSlvwAs+QyjziBvktFIfKlbmTA8+XPPp8UMHFnKzi9N0YaTYBhSsMEky1PRm21ekHw3JXBAm&#10;aAe5mjCRPV7ck5CsKyzYM0g9yW2jphkgMVENQYCBvAlvDloI0MSpdJbI0OOZAnFzlMxvgCinp7GN&#10;nllCywsidcqaFG/MxoJ4FfgciEssLPeG6TMSSvOHNt86Zno/84woruKbBLkTM1KGsh6pSo6+FJnb&#10;JSZTrS4sMERgzuUCQZ6cp/iKgwDdAuHU3DfbaByj9pMYlzr0zTY8/ImJ/3+mILe/dGJuMlAb5fI2&#10;QyMOP3+wOhcFCPmuEX6BeRBMH2flyDxez3gloitZRo79XkQJKutyDeB4xIjQw4PlxRXCWyBgwkfi&#10;r9J7cTZJ1TnU2DtyTwyNUIl5w/HJGi0AKyspp+t1rk5ZLvedCK9ljEG4NMqHwb4zBF4C9eIydyAt&#10;OJuSkvV73vOexeVlSFaIRph8q8lkjx5ryFfAbhArUC8d5oO1EPb03t5+2uNMG8yIVWqyIs7O4DbN&#10;HFVMuQSMQOmCGF4Tg/3AwMzOQPty6wmyCbbyjM0PldM54yqJ8UE4+YeobWF69sG9e0BbVhCjVTW0&#10;VkUixrAgy4vBAjqPWKkmRizK0NjopoGhNKCgwLbRUotmYwLijdraG4/nb61/Kr0cxMyyRwTmgpMN&#10;ymPsVfvh4lUczefXg+YvWsJmOEHhD0v1M6jVAoG99uGv/u7f96+tf8PHEDK+3WdsmJ/6xN+9fvTo&#10;AeSK1XUWVHIERab2P98AhRtqMZOKD0ViYBdXJ1Z2TU+kq0BWlKiTlDTRqLEet6gYWnu2IxJO/NWI&#10;xwAo8aYCJJjd0EUtR0lmRdYTG9fZ77Q9aSV9rp3iZbgtmMEPzoL9Q40H08fmF1bFUhhqZgTASIc4&#10;wkiy2w/p7QGbgkB9hpHFCWnMuCkgNCx2CYqj7ihbbbAmpJRchehcGKv8kEGyOLa+oq93TvEMPwOa&#10;oTFieDh5Q74doqMBlmyOhMD8BP8ZoOY0P2oJRz0QlIj5EIeS2WquKoy12U4/4sVFhxp4iQ2OZCM0&#10;hElkRXRvp1+A0JVmmoi7iI2AVyF8OuxSxQSg8aqM2vBzoQZhZJHrRzf64pSgo1Rvsu0yTYRM5Vjr&#10;uXGgbDm9+CXpl+mjxE4nz5GyQDHQYnAq9V7JQCGxhHVoYiABKeI4wkVwQEKuYU7D0uIy7t6UwN0E&#10;BGA8h7/po8dw4cxwlm2z9XrYJyEaE1fIoZidBugmuQed7ugXowgqRukSx5q3EEveubm5zScT1pDr&#10;rKytyMeMED03JTHdyVRYOTjl3A4sdtqx5zHPdtQi4MgNXjOyCByMYhiYoRU+rKtxauhkblF1Kk1h&#10;9fF0oYv9IHOAi3X90fgj5DJD5cRGf52HRaoKEA0aR3fC5sY6VzW3uYoM+PjSgh/CbgGqjTadjk0Z&#10;0Hm6bCyHmM9Rw5m36jiJlq7OI/8U0fpn/OhFcBBcOki4rVgKb4TslR9jnNnS6pPWsYoZ3N2yITsb&#10;n49txWIoPM6tYvQD9rFYrA57pxNSxaImJleWF51gdXCQjg03aKIn62Ct7XtwmYy7sqTcRfQDYObW&#10;mWk7OA8cOboLDbEMEwA6eMSZaXsckYlF9jHjSVmyyCUZlnKQHj5+RNm4R8hi4PgN46G2NzeID0+P&#10;DiHwY9Z3nj+nJ449R+siV1NhPjYrhfTCEVxAQlVGEmmXyKWR++Av944pazoYVX3/KIl5TiSvy8uK&#10;ass1vXw0rFESWkIMnxanhQWwrOSvoroQYcPHsJ+2lBuDC2Oba6oK/GeTIWsASeP5ejHxMXIR/l57&#10;Gs+lWEtTbw9PfthbFhuEry16sUPLAhKiCT+xTQkxAbhHA0mLZGH71Iy63Xjc/pLGeAhRk6CUsJKu&#10;p+c//jv/O1Pv/yBB85eGKlz13//z/7fxw4MVVEQVGbX2DeDJOS8t0tJ0ngKmgA7Lo+PDdK6ME1iQ&#10;BIQ4ZHfi7s5zzqw1UrIEhBeThPGgA0CLMqkMHd6qKIrtAUrVKFJg00BEVeNfNdwxHzgd8DQ+J5UV&#10;2yNwFQDreDhkhblNIl2abTRYqXQanYTLr9cZHSJSSCzg/hGp2PNHT59OzCx0gqkPnahohiPgqhUG&#10;CeuM7XSUOX1yHFh2zZATY4dYj3hJNdz8mF5Y6rA1cDT0ftAxy/Fsd8qAthM4WvbTMWBh7R7wSt1r&#10;TknjoyKoSsoyEPczAMOWGqwnq89dFE7gzCQ1dH17l66nrkIHbIEzhJOend4XqTvbhZZyHgFlyX4r&#10;QRTXzT1KRkvjCL6MxwHoklq4Wm5iTRGJS/CjPgXXaLoZ5SsLn9kYTbK7z/d3ScXGEeqiYseRBM3I&#10;Vpd1wg8XZKdwOplYdzg8IrHkN6F0sh75ouQpUt18+inaAR9FpshvHugA3NfW1iYALDEqSYLXH7vf&#10;+mIHstG+60kS6kSWWGDD4r8jsSwI5bwGtfaJoP67gDXHW9UBt2pVGpWRBYn/KSPpxDplrxklsCzm&#10;svzwrFNiF46Oy7+oOJikLLvQ8uiBUDMxk1ykRoPnLXZ6foq/SQMfMxJmpteXJ5gxqwNL0pPwWOS/&#10;DO20qRt3WacmCNNoOf5ymGzYcOGfkYjwislve999cxEwvcyjb/7F8Qu67pVrBLG75FZR2STHqTSx&#10;sIlBJeoTaanjhAApBkw42N/vvvQdI/JfZq8KJhKx6FoTHTT2sWhJoJHfmL1yrthw5wBZGlQuoruB&#10;U8ajJUwmzuTJpIii8J/cS56WBnQMFmkmTxiw8IO7SU/bYUoklli8L74LcSoIV3xBexSUfTyMg5lY&#10;g08ZPJeCrrqNnXn4AAD/9ElEQVRG4GBEkcR41hVFVATWOwJscgqFayx5LJiq6bXRqpOGQ0c6sQq+&#10;Z1vlxArg9szU2sI8o+NX5hdoKbdFzjF+PlFuNBO90BW2yMHG5RoAc5kZyoq7BRNBDxMhc+QkPoqC&#10;ovTAEFwaGdlYBEETmObyoXl8PA6WTjhImWjBGD1H4G9TxkQJnm2hJIyLhM8IKYEVgEwuCbkaPGo/&#10;eBefz9PcpV//8Gj9ldc+9K/8t3GO2WS3Zta1+fn/5seuD4/Xl1c2gJgcOXX+4vkTqg6ahihIhvbs&#10;xuLD1ce1AXEWX8L/GMcQQZ/L5Rfqod84MjYJf10HOQVpdOfJtiNbiCBnmItgvOAQccttJa4Q4STg&#10;4NxxColq7fdj4EQ7otNIAC4JcCv5dRiWB9ldoIx3W1wJWCHnmJ05iwzoMuD6rzx68uLwAIhhfnGl&#10;rCciUz4Qh5KmuUEJtEXaGms4V81OYqzZ/4OUHHcV7zJ0ibIgZg287AbIiHf58fymp4myQWrjKADB&#10;Ow+W6S5PW6ORoHQbbb19LpaOHTQXtQQDhWR4bcziP2tb9bHBYwMYDg3VgjnVKs3M8KystgyHYczr&#10;iDM7+qyhphWsmISGmiKQg2kj34PBqPwwRlDZIKDaoWG2bQCEIna6ZHtYUcDwZuxY8+weef6N8+EU&#10;kM0RO1IKtcbWhvmR+iRZjVYljUDkRsQiRYr8FoATG3iXuDbebwKh8rl7JaNKjOE7T0+mCU6CKqmF&#10;uoA/ujNdZqYASG/j819717teee0101Dgsuub+/fvcs/YbVW4okVb7R87DZWjTWltpJ2VbkhUuklB&#10;wMfOd56/4MlubmxQQ9wBhXNLq7wQwtsU09UM60RzLS5w+8ZDsSyiN9QO5hkCzUYVSsCzWseSN2En&#10;DseVU4PBRkJieX31CpGgOQeH4GREA0RQtO/kH9pnQwDyFrkzVkQyFCmU36G4+6txIXqRb33PPQM6&#10;tYPcEyxHizQQWsOeAmq3hy5hgj+2TUa5jHOgChCa5GaHDufhYZAPsI4SqOA+KdLpFsfxZ8ynjGaW&#10;wvInmzIZOvfFm7XjyeP6Z8+SJ5KlcG8OKKdZp7MNLDqloYxihk1CEe1BmM+o6ubm8ZOnTpEcFTBI&#10;ndiIeAr2EIfQR0JmLW5GEHxiVC6/S7kUZ+il3rOyvrG9vd0RCO1O4GoLpGScouqzcJ5kepjuTNq7&#10;lLYAo2lQS5J6J54JavNFcJAoKq2hQQLVlZoqxkl1RQB33BJz6KJCKkwappmLdly5U5bRdnY71jBw&#10;cpDM4qPWnoJPelFkj2gjbM5MzONJj8pFqK+hVqdjwAAv/edF3rlgbQpFoczq48/IrLBN2YNshATk&#10;Emw82NCjwL3Je6bCySaYBXRGKX1u4YPf9u385ShM7/8SZl38zF/7qyCMqwuzi1BdnVNiLQP/amxl&#10;K77jL5tO0RPKdbkG9I5JljaBwCVJD2OsPU+UsRwpL3CXbJsl6BCrTFgRpy7MLXsiJzCFzvYYD8kE&#10;y2GChv0gg5CtbbuyrY6IF0jZtP88cxyiZiHcRDFjOd26hPCGtO08t1groUWrjDbhw+cv3nr8FDVQ&#10;wgaiFnnM0XpgDW1HnZmvgEcs13kVLKjF3xpu9U2F43GNtqRYqACEpqZKnudYaKxGimgdpxouMkuk&#10;bAgJMZRWQ400012RojFQxHjcoCpKbokDquEmipjyJOZbc9w1YstYpYh7MHWulE6Gvbt9MrAvFAOj&#10;NC3LKE1Re1hJCdFgZdDiDhtlewvRQRD+mECnBDQC0omhhTg+MKN1TXvL2zyh6ABcuzNGkzn8w+Z8&#10;pVDCaAw/rCpmRBtWTCMuwKRqjbvkQA4OGslSwgzDkye1TM23sFaI+AW9NLJOqCSyxIM3hHL8AXTh&#10;qRZacDbWBVLQtT/G+ocNPSwgzyJaBBkkbB0x2kUjBoqBciYC3L93txV1w/uR8q57kuhF8rGfDq5D&#10;uGKdKyG5mxx9XJUwL77pY9/4nd/9m//aj/0t4DWKzY8ePlLUbnwCtyfnquraKYSUdWc1jA/y0Wmr&#10;E5+dsrHINzTF6n/bFU8GjIUBwdvYWidSvmLsIRPbODOAQRTS5zS8Ehqlu0ThbSJsCxbC8xNq71AI&#10;SZXmV/cz+e0ffBmHXC8iIA46nO78MOGkPidUH8TRdB52fjlHTCkb63iynngSEJ40bYOIHvTWmfR9&#10;Ay6JkzqzL6Mo2ZaW7IJZpkaUqlTWmE1jvddFUifDKvF0h1bqLfhw8R/0TqDyIKZiOO4oGzZTsNQ5&#10;Nhknh1SEK5Y9FUU/nmSTeuRml1cATCfR28AwsTxRCkkmGgkQZ9VDmllZuXvnPhRgPof+OA16CpJK&#10;iDd61fRMEUGzRY7OTthrxlnkzrJxqR+ys8t3NChgS1HUQBAI/GqZxmr3XACuKfcKZR1WIEVXbY3t&#10;ZhmN5YEPb5TNLWiQS/RIh5DAnXIIXXzf44FvIlDgmuVilehkEcbNn/VDJu8eVOxaZH8YlES1mZ2s&#10;I8G62rKUjj8MsJs09Uk3sT8dUwAvawHHYqMg1AYy7Oubr/marx5bWfsnYNNf/uVPv/H3f5pICafK&#10;xWXWYWTmMkmTz6RszlvYaWwJJ4+nqsi+aSG3xY+CJ43pKnOgLdZUDS0LvJIHEYmkoTOOvNynTM+g&#10;06uiCRS8FBdA/JaKi3Ywo9V0YGDZkZ6Q5hnWFnZTNNImLlbmfGDB2l+dMe8HJ6e7B0dvPnry1tNn&#10;RA+2moZkyAIpHGfYyF1KthEab5J3djSDF9S4+4C0s2PW9ir0kLTAUfYhZHp0vNkoBvGTOCCiT4Eo&#10;SabkQ7inok5mAxCj2NSmY/OzM/HVLqBAtA5Mg5VtL/kKMx3E3pha7TKvVNHML2kCj02xeqShCn8v&#10;m8s53vnMtObkFop35dAMUv/5pdJ+xkzKNy3CbRkwvcjf2vTo18kyCPHP/W7Qa32Q4DlToSL+5TdW&#10;nTAFMKNb56cBcGZIlDIrqjDgK3kRd46BCr/JHwsbQkMp7tom55Ag4LVWAUtzIjMYuCoOQdRphS+q&#10;zmUgPtFA7l9HS80s+qDZk0M9iat1/lpCbQ4mG4CkwfpiRhl1gzkICEXBOdmGPnFiOLsRlHalX9UO&#10;CkEfi5G/64d/79Rv+PW/8omf/Lpf/w2/9/f/93/mE5/4bT/w/TCAkIZ0Ayc9DUs87cRBuOWqpJSf&#10;sobhg21nEN5SN/YoucOpg8ytra0xUwSfP7u6TDHWzGiOumMYJV4qn4GmtdBjtMt4lmQ27uVEgi2n&#10;/7PLIbcuZvI7P/wa1oRVMFgd2Q7nkqbvMNUenRJnRbmCzBHSQKtrJK2QCJ59xrFp5SCJ4PUTIGNx&#10;KkdS1/xZhbMx3sGIpydn0ughSlHq5ktSPvJG1H+ztRX7rvRBSF9lghd6tkkvcqpBXW0c48tYF3aB&#10;Uy6Atk9OKZHYj1qFFZszvTaQkQIFnAqYS5l6GimIYJGJqiY3Nja3trbv33uwsrZGgI4CMRF0zIHF&#10;a2uVOht09IjHpewQn1KA8YAFoOuUQIIC7DIRcA4V4xon7mzSObq0sqheuqzgjAKjfqPBcrSUJT6r&#10;/q6y+4KrtJ0q9jT2PHD3SN26B4z/5vUDGTBHunGK3P8wrzzkCsX5AeW54G0x4sLusQVcM2vozhu/&#10;xLQMWkvhPkaxXJlPPnB5dUXPFBjdIGUSNQFHDZK/PHz7CVP83vexj6VNKUSXeM5/8Bd/5HrnBaeQ&#10;JkMMIVdLqw3rTNEjs8su9vcOUq2Y4myJhzhPEwQpFe+2MuQnqxqoRFV+oAgcJAwiRh7TxTKa5pLW&#10;kHhP+5w1vmF2xHoGa07MyNZpoYhvTI+YoQNIoqqVeWkbk/ktuySBjnk3IBU5ArwONgHaAE93d956&#10;ApB1SA0MPIG/5YEStEYcYpSp+0YTQY4GT087mymGYvR5DAatfuNt0dF1GyrYCTR5rxWpGOg+67hR&#10;Ld7w15EaiwMlbTW04pX29ib7x8KZzzm9zqvib/l897mxhrypeDOTFZc3mElDjaYj5ef0qwcDkaJu&#10;/7NihYOL0sVZ0RWDkowTS3eNmpMvtm5RfjyTWZMH+/fhvwaYCaEubNpsRk8FUSOsEK/fn0EoRbds&#10;ImXpAh/v2aHaDNUibZgVNyTT8qs9zslmUvbwoTf2iWC7EteFROMaR084Dz0AVwtOlr/cNMNIDz8n&#10;7f19V0E/mxDFyR0QINlniuHc9i0mCkeRRs/ny5iRMR19UqbQX1y89ejxLij//gHrok9yavLRR97/&#10;3rn3vvfJ5NQ3vfLS7Dd+4/yzp1/7+3/fncvrf/xL/1hCNB/uAcDdDllaugQcLln3by1qcrySlZy7&#10;tNwJFy/Ttb9ApwR9CTNLqIcsM9+Q3iYXQuPMIsjIEC4BdQPLosGQqdPOoYrqD5bmn9eFuHRMzK0d&#10;9MAisk27prWgTDSLHLTj8FwjYDsYbNQGJCJI201HNSYAzjKmuQ2J6YQae/g2TYgQJeeoaVPBVNlb&#10;HxGNF54KQd8CmZQDfm38Rrg/j8E9MTUF+1YqVwQHMSlk/e4JSkVzC+mo0KPULbmUSdI5ptgo3Cns&#10;W9gzhHj12/0QXtWukWZanD2wkcDjUHGYTydtBsMERslxqqji0THDAV9Qb1GUZWnRGavjyGyMRYpI&#10;+IhKKDBJAy7NH1mkU9OcikiCNsVQKVthCBNQ/FKenSUlhQe1J4hhHdbX1rE3zfENAKmmhgFSRkeQ&#10;LY2KbEtDcPGxdIq43TtJPmfNs1Q7wnXpYEkiDbIMG/H6hGnsmy5UzpVVqBwGPBw2jj+CYoVezubW&#10;JZuBqgCVD8TuAL+Ze6WriyzENUwnAsvy+OlzLuXXf+d3cVyGzPfm4v/1s5948rM/fXV8JGFq4obR&#10;KMCJ8LZBJj0V9FgcHIACm7ohExDw3fzdBIvqXyYaECip0aJZDNxvRMl76U6NsKbGjuumEpawuT5D&#10;+RB+7OVOAm0Amx84GNpxthY0EJRwAMoq3TZmHZ7/TA5gJ3YmbxrkIz4t6ZasbGoSH3h4cvqFR4/e&#10;fPxw7/gEYerl1bU8MGFQ0YykTS3KsN9ikYkArujc4NY04gmNu/5cD3/gvqpSkxzUMChHO0FifUZk&#10;G6uO1YxEH5e/NEniEjPoguvmcxq6lb9L+JkFGfbk7V/l6gwp9EOeaBv966KGnC+ULceGyCASSSu0&#10;2yu3ZjBSXWywokl1mHk6yZJ2sw7JsYbPFDqL6H3tHa/nb1uSKQSEFeA3OcWo+2htxbiYNp9RKMlO&#10;DO/0BPZ7Y51NdHL9CSz0T4oOkGrUbnC1TeasnxthKeWbupt/lTAxFCaodCoXiBOOnLdBPTVY4pRe&#10;LSGgwy+az13DHjpMM5h1cD8MSSc6iy+vGC0RrSOn/wqiRHuEG+QCeiQplVIEPzi7IH/9zGe/8Fu+&#10;719+3wc+9Hf+9t/FP1BJPjzY+/SnPv3RzY2jvYP/4o//8W/9wR/62b/4l67efpu//dxnPxuEc5av&#10;DaAX1taQc9tnExUJWLtXVC7ZF8DC2UKBLK6vqaSSJ5sxLS/NbaydjV1hhgyrZZ04bQr3ZlY6PgOI&#10;m80swVouSEhZIxTrV4tldZNMfvN77lo7ir8VNhBLMeanuN0HYCyfHi5TZiFp4UTVZmKnJa45QcSa&#10;c/gtbrt9BkRPAr8SGWUjhr8IDgDMZT5FpkkjG6cOfaqLq6fPdwhXgftMVHFf6TuN1KoIm+UpoYfU&#10;z9L5oAEF9lEflLRTTMJ9jfLdNDq+qNCjgkVvVw53Ygv7BSWhm1gID85GwCBFAr4CdjI0kmDii5JY&#10;EiCTiinUaCPS2fLqxt6h7dnPd3YR2RPttJfQsMgVoHatVooJMGd6fnqC6MBLmZ68u7FFR+EaQB9f&#10;mrRb9GFhcWNzwzr/QHNUMZfLN3xyCjsL2A3h/1tUDwCq2QVJEPeWaBzugwOA2dyyMTK6WBOfrFZt&#10;ZmNxj/JgQZLJqm5i9UXvBe7PKoofhhrDmhapqCaK20nNYKsGYdlaPwg9OtMyxM5VwSNr2vv8Z971&#10;4M7NIsqSZ6//w5999olPXBzuH+3t0+1ESxA6UboKbWjTPq0V1SwtDp3/o0lBjb6JGOQv5NhzC8CJ&#10;fKs9VhxORI3gxUqMz09gyBIuxCgGwD1D1y8uyGQ5CxbUtZR2C1YzRlOCs6cxVlsDlHeKvYDoYuKl&#10;9ira7DxuuLvnOGEqtvhMGmKe7r54jv6/5TfcpUM25QUMU9H02SIwgwhgaK/TE8TUXF+4YPnbmONb&#10;x4bRoZUk8AuzTBZ57r39Bu9tTCOZ5CnfWvkQl/3PcFKj4JJ5G4LvlZNJ9ml6lw9xhYJOB5gSC+UP&#10;+td8uD2PAfJ6SUXP3HJU70VZPcLBoDQFrJvIUooWOYXDCFi15JyI7HuFDdTHx00aZ+Da6hQLi3UF&#10;+kb+s1NK2Uv4PKlb52Qnfk9BRfgmRD0p9aB5HC0fdnVkFPrErfylYCB9LlfIBeeThdp0XSmYmYdX&#10;ZyiyXX0QsSEtN6b05EK7mwh2MbptSyw50iSJrvtzsgjVvkPXF2k3ZlWF+uzpzguiDVkJ0hysHJOF&#10;5MjFFOVBAKwCkhycXD5/+vzu5p3/4P/6X33047/5E3/2vyYSYKqQ8erU1Hve/d6f/dt/G2P1j/7u&#10;j3/6l37pV95888033nKGkL1xwzYjrOxT7mpoaCw+nvPMIgKdAoGJ2iXrhWGBtYOBXdveXNhYZeTv&#10;DSLX2Igl2oRxJ0wqkiEIKcaKOqpZxtBqMY/cM8siwFvf8Kv/mfz4B17WCTfqGZODJGpmZm2Hrcqs&#10;4m5yA0wmMlpZAD1RjwozCRit2AQ3NYwliTs5AYcIkZJeWfGZIkgloWor0dI4p8N8F+5mYh4zIbhv&#10;Jb+SW5YKGUZO4rDUpwI+moxHsE/wyz8lpKL5i6tHAmUHWBHMRMsylaqMJ4Z/tysqpUU3MdsUN8M5&#10;XN9ch9iu5zg9iXSrGw5vhMI8aQ2oOmg4c1IP03Ys6WoCYycxiVWSmRdJQip1IFbE5jBh6dTlQULN&#10;ikilvBqgJAwWxmJtgxYgDKOscDlcUs6M5TzkybH4Q7AAnXo3usHpNTsGRy4XhhoYdxNUwAR3eXEV&#10;c0OlQbpnd7HRvEmkLDpqD6dA57NmEBd0M6R0aWo7A6TOWSPHxsqzx1r36qSQQbrBCF0g3gF0so+m&#10;XGHrhFg4Mi1LCrQn7+7svvGZX5p48fytn/+ZX/zxv/fW5z97eXy4xHa+HkNpC/KTT03MzrgQnIc4&#10;jt+gOU+owI0uUDaIBeOrCaC4hRSf0q1nO4tE+8z0o98WVceoRxnZRGqpqgTsNLba5DQZbx0h+wdl&#10;FDrU1MmUn4YsygwFfhpguXjcB1kIhgmajYaG2kYNa1QaSc7QenVO5dg1Mu9Pdp4jjeAsBJ41BDzK&#10;4FGZ5QI1X7aP0IUjtJXAvwJ8Q5d1Oho9R9gySfCqBst1vs0d9eIIqUVsyqQkEVvEKL0FXGaJb0K4&#10;88gX0g9risb+WYKfExzGppnUToLsa8SlfV9eEzA5M5UTTUTPqiYi7xkzrwUJoNxqad1t6N4LSML+&#10;9Oi10yjpUfCq6Hfmp4FmnaJs0YwpbK+SD9DeCymUWoN4WWOgmNRawCT5kbBN8cYO7ctziQkZTc2W&#10;Uco/OajqmRl91qxFTxZISjQsjs0/xP5IgcGeBtnmSxksFK85gIHluKffcEitMkhJ/532syG24Kp0&#10;SwVRh8cq/5j6H2MLQFyU0YzcwAnMl7GrxzvP3nj47OmzfYbdcRZgtIsBxFGV542JcIQQ53Nyilxk&#10;/9mzB3c2v+2Hfw9OZX9+5q2f+nFAJ6JJQpyd/YOnz56zkwhfKMlurK+zFYBJAcOTl/tpdi86PELm&#10;AsvrTBRMoE5rTCrmiN0XagNnU3+zyDVtrMysLE+sLlIFoLOEu+6cFZ5rCqUOSxxmEmhnApG5Qwpn&#10;/XP/DM6zwSshSAateFrFWYTevB2Cujh1qqMaK0OAMIuKlvAb3ftQmRvQlVBiVJvoHjXRYedFCyvV&#10;Qro6MSkOkLAFaW4Wf+BsBRp24DlBVSLNJL7NUM8GkhGeFJ9p9NfdzJ+D0qghMxDSdTKUaoaT2cOp&#10;8E5kqGmXA6C0c1BBQuyMhTKk9PAf4PVg7vQnPn789LOvf54MaQKnPT7F35LFwDWhW2d8Cn2IcUmx&#10;on+UByXjvvvd76aiFbtPlnlhRyHnPuJFHDCRrtToelC7dJ7J0VRzjfUQNtoETSjnRsyWcdFkaMkQ&#10;YOuwo4RKc4oShCmX3bf78G5ntyj7kR0nsAYiav8iKycvM1V0cABZoSy44/t0W6JzGi1pOiGhWgJR&#10;hypRajKSsu4tyfiLyXHkY+7fubNOFnJ08Jl/+LMPf/kXL3aeTpwcMbzCTIdJf5cXENKqJ4VRo/jD&#10;UrP/Zc9IinDEiFXDgWCa+nl+4r3cbwB5zmtW3AkDIRbHVWjEbZ6RkMAqmP5mVoTdJxnwJSLnwrlE&#10;hm+ZVxGn66Jy76xA76boihj3jV0dEDgVjIVluLiA/M2LAxjjtK9mXiCmJFq87Cw1tCclZfVSI1SW&#10;ax5UuXyWKbaLUw/U6ka+OQi1Vj0XQe0sVwwizbXRsfheYfaAb8kwHvYWR5+95Fgnragf6IwWVZk1&#10;gi5y9kF1FHpwbKo1a8+kvKywWDQRYV6jjlnGAtUuZxFOKhfYbdab6huLD986PH4DldS/HbJH7Vdd&#10;bF/W5IAX+I2dxaTqiCaQF0DQq+noi3u1HE9ESDJ/RRhgZ2cP+Cnu1ks0bc6P9xV6BXENrwd0EhCO&#10;xNbwFLJtah8IKQTrMtwz8VXI0PGd9S6BodxA5q7xVSUT8+qleWVsRIPTv8KYdzjr+49ffPPXvP/H&#10;/8Zf/Pf/rX+T+sYJPN2xcfS2h3qkaFgplNqDuambk4ujn/h7P4Xi0fj1xbvf9Wq6kLAIID4L+4cn&#10;Kg7Nz9Mfvbm+ylZCWMUVhnAfdoB8ikwnboTHMyRgQTkpdFBNbu/CFLysGyCAmcntB3fmX3mFx4Of&#10;uaFvYWXtGluBs++jtAgAnKV0McAzFsIHkcla/1wV9T6LYWN/23seAEQSskU2MlGNHcoKUHP1FADE&#10;5MaYu4PSqmNiTd+iPBH1LUMnlckVI7mhS5xtDeaBKLXRRE4YRxYCCR9eJ+c9n4NXwATjyzCxhG+q&#10;8/KZ8KDMclTjsWsBKRxJxpYo7XbkWDKq8JZ6ZJuIQ3ts//Epzy6De6B/AO4k0V4QQDKupjAbSBHt&#10;sQnyCXbVIR2ux0cC7pkyJu0+/C50dAgfaQY4MosyaOGIM/fn+PLq2eGRAdX8PHBHm/qAREg7vv6j&#10;X8sUhN3nzxdmppbnZ7ZWlgIx2X0JKZXP73mSHymz3p5/sSlNZzr9UudQu9XyhPpFZd2YaYey3v5R&#10;zgxUp0haUSh2Yxs+pLDbuNg2C5sQoU0Dkx4hYgxccH1JeO44oAJuEZEGiXYAl5VRtCDtdIeVYLwj&#10;oM9DdzspfsNDiKiOyQGv10gFT+BZcH1K8KbsQPRO+jUOZ4+JhOT+4Et8ABrm4M6T04eMKoTLe26d&#10;3MdP58fpCXUvN4NSQhdIrRC0BCwbAP3iFZzumiFOhbXW5LLJM2iIEdpKH4yFFn6J4W35jWvLbjxh&#10;5dK3JKROJQaLQMBCfoL/sDkGVE1JEjmjewcw8chiFa3B5FMqeXRw9Gh3/42Hj9nGhNnoWJ5d0gVG&#10;UCU8ayxsf48SX1x2XYVws7VDe3H8GWohHYrn74TpMhqbP7Pm9WrhyViwqeFTz2hWCQYNXEwqV+g8&#10;gvwtH0ViwT0juMDjSKTE74193SThO93aR74zRQKJeSYHivdVzYkIjFzx2DRJvRnjd4CjXrU19tAo&#10;2LqDPEQ8dL2IHsWL0PjK9+UzoeQYkeCWwFrzUVEMC21Er2Dbb3wPW5o7AuTwaYbMNggK2OpPf64G&#10;V2H/U9rFmVGdPjCeZriL5mEGmpPAgApaj1r3O3LUwSBeG5aT3BS1N++UrcFy08kLL1xBl7j0DMO1&#10;DMBnNvPQ6cYbNUPKE8kQeHnd6Rs1zlA07NZ3Tp7tHLz+4rVXVv/XP/PT4699cO3rv/YjL7/0//iT&#10;/6fX7t+njHGCsA3fDp4ZNVLlpd0YFxgNkt8f+RN/7HM/+ff+/l/4C5t37vHR2Z/i4dSAMf5l1uky&#10;VMFgvrrqL+7ASdvpVRHMaNQ0EtBeMwXQJskNttipeafUSt9/sb6+9sr7Xp3dWh9bmB5bnqfwwJ0H&#10;9YXKxN2TOc6jRC0oPzHNfWKWAj7UfwwZyZe6h1/ln5l1eJdTHVL+MGseb8mSB2rP5kY7LxFrTqw9&#10;zFquED70z+fosR/VW7BdIGXR9XcAUeriKuKMnnOBywg1kEjq1R2uLouteGgyXx+bzf08bzRCFHIn&#10;RjgtbgY2wqo5YlWRIgIZYftOS7WyF44d+cHzF6BZ+wf7hwzAsC6nQHqwrBul1fGFzivG4tii7a5n&#10;17B/waa9KweLc+zHUOrBrhycnLDEcGB3jw9hgbDpbDmIYDPfa6wnLxkgcmp7axtze7y/t0jiOz7G&#10;yG9rBjDMnWVIld5gVom9ILYR4lNxnVNmHm02d8VcpVpMa9361AC4ggqm3kGE3N+2b07hj0F1DIC5&#10;BLt5MqgRXDeGV4RESiUM8BmCZUVzQyGdAi4QH7CmlR4phaFhasyilagra3qRGXvNyluETww+TNUu&#10;fGSdKfR89obzEEnz7VJMET77h3YOvppFZqGZSUKBSmlC0jgVEJjqs2yLmfbIZBoEUiF9DaheFLfU&#10;GixBaHYa3+aN23OUD/d6gtuwvVIUUSJXni3XnbGJvEMRNIkhJlWBOwRVYHfEKyfrVb5qRlCRWbaB&#10;eQCkcE4AHzzxp3sHT3Z34W8amEp9nmc/s9uIMCIJrsFqdmsLV4QIOQJ8JPtnyLAIvBCPCWLip8du&#10;mUAHQWpIy73YrhFbHGEhMAC57nyCQJZT10SM+feQeWc1+EDnM46P7754wYBlC+ysRhQbPZqOMwjf&#10;JD9dLjfFoCyblYxZt6UkpUSnzDgDZlAMZAH5W5Oe0DoEtVLdjXJW8ACq+noqJALhr9M2S0encGV0&#10;dHRMTbNqCrjN9s20fCU/aX/fVFJKnkuR5EMrkkdMpEIYwL2YKrExuFReYIyJGibgElRGI10Le7D6&#10;/bKIu3PKZD9mVHua2DVO3J1oSh5BUxwTi2BNqVYNQtHpArQLxxglpiDhS6jbwZZd2Iz+8hEnQKH8&#10;e360v7tz9tv/7f8R2BAr/oX/5m/8w5/4iY072xz20LyktMQ8CdtaRLy5WV9cvLOxur22xpVjA6gg&#10;2XWwuBQTmHbRpE3uyeAZlvKj9uX5KwXrUvlenCAOIwM4OKeB+3LB5iDiHY5YRwd+eXONJ0TPy9jK&#10;Io117jeKapwv9hsjOK2lpz9V4V6+W/riqKj+a8Gyut8mv+dDr6KShNFlUd08kT50S4n5OF+W1Ua1&#10;JLinKUh0quWGGuKRAjsy7Jh1Iajh7Tt7kHD2y1EsYiCs3ghrDMlVuoJoCR6pemRTS4/RYJiv8S00&#10;6IVVbbaG/TVMkN04cF0IKtmxIeBqf/hLggf74BhW+vgJXkSBegba8E1MB0oiZa9wIj6ykA7ZNRYO&#10;PMofaFfk3imnIwuIrOs+0ujjEweERti4ywvUTq5MHEluWpuJ4iFqP00vGDVzwpTvy3Mkjcevl+n0&#10;oZi+srC+uqGUoVrfxo+SwTotLs03duBHB5/iBBk8PDe2fxgCSvBS5GBr17Ljl8xmUoSQ0ahuh23A&#10;PRvt3OTToAZDgc0eNqPxxYTFRpFB9Dkh+hv1onGjRGdsUBJnEjgZX0EPsHius3LuGj6DzmKVNg8j&#10;dxGp1xuzVTxxkW6eqUnrqKSZmsE8ownNZn2+FCHljoZoaukPC2iqRBKDP2blM1Xe7jYVSkyyNc0K&#10;1UXx3uKsFepOzy7gwAv4M1sOQRQcI6aNp8SJb3MG3pMqrCmLKaY+jyxEUvXsAmgl66KhAXSmgVml&#10;PDvsJAdGTlxwnSa+07PHz18wdWoO7WTHtRJ26H40uBgvx/rJ2jWOT8Njz5y3Z/YWFgxfEwKEWyXE&#10;P4vVQeE9APUTHdxSTKoze2LfcTOt6/B+LZpcLLIrDWmLcElMFfng9mva8EBw1bgSjFu3hG83Czf3&#10;CbeFhyj/u6evXo3Kisirj1xgRcmJ+Fr+luXy+4POCbI7Lj4Tk3wOXqoZj5cHo3fu7vad8DXEnPgE&#10;MnKbrjo7MkBWl06jnLv2D26SQRu49lpCjW3whdQytTAzoBJDgN1lXKNfqjYM51RRDxRXHTYGvVWF&#10;EqCkOA93SH0PpjcFeiFuXZEY8eBCbF2R4WYAHHFomZYFAAvf1ffXamH8eqa8mJKPyIOvr569ffy5&#10;v/LnvvmHfvf4pz/1p/7wH7JzZ2Eeo2AwlMkaSQFNwui3DePL58cFY/yIjMmRSCixbBA8TAkVvowS&#10;fma18D1JBEtIi0Kix8C2TeK/IM3CUI01uWWtRgw1SeYqcjobazRq4X4RqOEhYUEMrAzhJcezfnoR&#10;NHrTGpBKfVCNbI1fW0Vk8CLf8tqWiFUagHlILJkAn1quRkPhAbF0zPwR/DeV558UuWwphJpFUMwJ&#10;S9C6d0BdYSfZs49N/3E7kijw93IU40OKM0OXVyshbZFjg1tiP4MLUY7mP4kUNre2SQ/r5Eml+UBM&#10;KnIBLq4kBo8Y1x3qMP1tE7v7e26j6UkiYvA3jqUUoVgfTDiPBayE6NiyNs2r3oX9J6x8+BjnAKxH&#10;Z5eEkWdX45wh/uHJg0M5+NNgwWntWmQfyNVCRqARB9lkpJc4gZoFRXt7c2tjc1ugL9TbuIY8MBMU&#10;AzSqS3K1c7oO9vbN6D08jl5nER05POJlsR4is0sI6StdJwt7AoYbQ5zknDRiOr8Eb+OtOhOzjRRM&#10;WWdAQxwYi2z9HBXrBTXDcaJ2ql/AKXBsIiZjb2+Hr2P2lYyb9DOHbquB4108XDBD7D5RUiqorgIX&#10;LAIQnhJ+uvRKXi/RDXAslEEWX0UT0Rbzcd5mA40wgkMJrVpB1bNWaTepD1eaLLmvIwW9EXpxOB7B&#10;wU0h0kfNH7geHQPyMAICFrQTPhtL8QMUkbfbdqMxKjcsbG+Q855qz6plkdiLaGuTSRPCYf5wIQfH&#10;5wcnZ8BJskghmCncEdvHpAPuKA3qw9keTT2h1c+sZzRG2tgyh7GQTj29TijJgbGwDsO9Z+Mddlb6&#10;GVZG/91UgAdQyhaxO7BrmKV2/vBQPDJcEA0TJZfnGXHUBADo7kqNiA/UH+Vd/HRABc+rOUG3Iqp3&#10;XAlhk9UCBtuVC2tyPWiY81H1Uq4qMUTCeB0nuZThsx9uvz07SrVvDwcrxeeDc2oN0jfa76074Q+u&#10;YQab9zZ5QXSOvTD+zFskv6U9nvXhLfYRCMSZDxGYsbeCE0vwVek50jWiW6MEgjtotOEjzhxARzAl&#10;q5P1QAUu3IQ6CTGM3B1xDC8sfaeJVF9gqOdtQe9kvh11OC+Jd4GHgwDczI9/6vVHf/oP/8ef+n/+&#10;zJODo5U7dyVrXV1T4eCySb+9ZUM0iaxcuYB8aFSUkdiWOGCf4BAHaAnjqIan5qnxKbV0ShIMICKX&#10;MsiljbbAHAmJPRRtEwZaZ/4hpX7aJ1Dom2CpqLrDqpBgQfRkXyu8LBmpk4uqMaI8zQ1PAuZrWkeS&#10;WUPprjvnn/dn8mP3V6uLBadN0tFoogaXLZ6ew6rlurqUh6fArYdBzZNQAOEsi1xNTe3sHcFrUhmT&#10;+rPEfIt1do14xnw0CUNuCKUst0b8AHO2NK9QJYZ9kaGHRh/KW+mBLi+37m7TiVRvJCDQHvJjP9mi&#10;U9JN0idCqt0d2kJPbZQjo5xFI3EVU0U/AFclNTCcM7Z/Jh9GOsamM81mKLPXZDCEpVgQMsarsalL&#10;niDpEcZ0Zk7peaDD6N66FcZuUL8K4/2aZojV5XkHE4857ZI5dNhOWpolejvRxL4kICwss1x4gnHU&#10;xkKi7yliDaXDhZC8t7tTwNdTFLXdOAOlWMF3mhkAjnENGQMzC2SoHVExurC1f0joRw3Wp3ZG00P0&#10;RQ4P9pMxeLu7O1IIgJ+xI+zys9PQYKK/SKLA51iniu4MlpjuOtR2aV/i92TijtmgkhEStklgjoEm&#10;1YOfZrqoyCQQU2mOAIMJhqPqqW0O1k3DguApcs9KOgYIdUdNXiNVGWosHHGafIVDuVMm6pp3Z0y7&#10;na1RjXIapsmKlrKxWOvfHJKILarF7bhbZ+FYGMBakS6z2SI7BpXrCs/KdfAmXrNPjWF87Pj8igoO&#10;iSGpJ5AEMVpzR2V2A2GF0S5/Wpgom8klV80lmbZtEORq7FAtMr8xc87kc/dqQtxWCxw+msjWwoBb&#10;WhzfvssR3z9+2qdvAXLCLloq/EbTXoCBv14wGRWWsc6Dv7WNN4UNJxurPpfywPxCJMfdbPqnW0HA&#10;VI+da53+RLYvJQdvg7XNpIpAYXabJ69zg2kK06iWzwmTNRT+yqTzYj68ZRV2uJ5auUx/TI3yk7yK&#10;G7UxQJHzCsaMmkzrWtixVjqphzJCNJ9jKHN2pny6UI/b2NXT4kpvbb0dOF25M+b6sYfSIEmu23HL&#10;yrMnwEpYPPSi+iA6urFyBk4VglBaSlSoj/kx7Yy4Ka8hJW0GuXewSx4Bl3ZucXbjziozZO5s32H1&#10;UFfrWM8aK/Mq7ujq6tVXXnn/+97HV9n5YIgmAypFTZ1ok1nu2qVLYckDFS3OXEuILGq+2UsfC2rP&#10;nVNV6TEIcYOXoyRLtEyXxN17W86pp6I+M4WdYlpksJNrOn7D22f9IPiahWjh3b3lOt/2iPza4Sx3&#10;xW/+wCtrqyvmg4MhE3LAMRgARlSAFwnROsTbbKu9F28/fBv8lzhoa2OLHXNwcPLs6VOcpdq0nK4z&#10;Z6TYiD6q3fnAGomkKrCyTMlkHJkblg/Pkb48j1bCECMXvh1Uirt8sfMiVlWZIKfPzjICawHYXs5W&#10;tN44744OoYRL2wrN5WPkIitcA7LJdKHbYqep9nzzrrJ+LTZA/4/UOfd4enGF0aWMen4zAZZECoaA&#10;CCEqF8xxs+cziAoBOduEzg9nRVH1ggPoTp3iz9jZzc11MF+EmNTu14boQhra8L3g4p5JixlzjpYB&#10;MSG382C4W9wQ2X/h8wnmZRaXBZXMvHACGJZXOkJGmXPMAuOExW9ZQN+P8jKgdnuUhMiA9cPLkSJM&#10;kQD0LLKSBGlgstgg6n6duewY4DwIy7A3YxmHfvF85zlrro5CjG9joSSmvr4mg6C/8jY5AODRUvCA&#10;6Vhih3unk4PbIB2hzQrvJ0WCFDqzPLFSODMGhUWfVf4Y9pC9Rt0rNKHJpYVl9gDJK99esAJb2SKk&#10;R0gBx8wS0YtQXNXT45UpmVgrdEEkhWQesRY5nkZoSJocraxnLiAUWmzo7vHJPkEIBovahmJLDo/j&#10;DPAgSj3gGFsY99N0IQkSXWb+s9XvSOQRKNhsw66kTqy+pGwlYQfGQSY+M0IHjWl2FSKLsG0/2WAo&#10;BQxMIVE5t8XVLi2vsi9WEQddWaR3gTsxZl9YJgHaWN8EG8DN4y3YQLeUEyt/14qrmww5IkWIiUPK&#10;HupW5MElT/MkOt4RJrfhIDmE+JvFQsGPpLMN24O8JTaXQymAmVg5Hho9KAHIpmt8sjCkwzk8v8lt&#10;oggSXgZ7dGnZ6bPsLiKVrJUV71aDmlsTsuzt7EZLyuHWWvbwucnsedBIyfE1PE3gd35omSFaTOdA&#10;+NSEpNKXO/DKPlNOd/jBoUdq4TXxDZUGlFJdmyvL8tCi4kDU74iXKt+J7+XgFnERrZlCXn2RatAK&#10;k0/m5lExv7OxjZ3kJg1iQmQAxSVkAThSEfPiYmtzE2QF80NgZCEi/xCaFL7jaIA0UGGKmJPbWBCM&#10;6W36i2Qf4uE0oVvG41sKb7AHaOvJGqjWc3K0B0a0uoY8xsrK5vrU0hyMfqCGyfXVseWVm3lgnmly&#10;romZZZvVIfKi+i7rJP7M0votL+tfzIt8x/sesOkbBXOJrKfRUDR6TeXkYnNTNpfG0WC+x6BCce42&#10;1tfwwhjLvYNDwjjqY+2NsoWQykS4KDq7/JjSJqbQ99qaN9PWZR4235sEzh1gphawif+8sBZ9Rrcf&#10;thXdJ37CmtDBEGqWLMSjSjGWYZYo8pr4G1QwUXF5iVZlx7CTFcLLosrNhwuHG1FRf9ZeC1jj6meo&#10;t3MO944p3CNwwuFIpxZ9vFHNwiaqwjJ2ic+Atgv8BGNvdWnRvsjrM8TWzZ+mEL2YoeAIaYRbsUvX&#10;EaRWGjHhQboDBATZoJMpkqGeTUyG2yFsy4yAJbKrMqMQUzJX00TjPopS0ZVyuGlyeYHvADNYb/Ky&#10;6t9xgZzDg91dbtnZgQukz/Zpc7GYqlgue4AoL9ESiJ4ot8aBAc0LD3LyyZPHPA7sC4gKFgI7z/UY&#10;Xwdrsu/aWXUGkg4gGqkt8Z8naFtCx6JD1O1vFDrqKk9beaI8rtx7FpDUFAs3CuhRy/Wo83x36M05&#10;OiZCwBTA9xOCuLmBducw11D9DxXtNzoOo8kMD8VMlhfcTalAPs7xqzrTFhIwtfgAzC6LREsPBzja&#10;vUrET87SV3izD51098BuFXhxPKzZoROI51XSqjl6or8CJi2QCLplOqfOUvl9D2QrSVik6nzwt7yd&#10;TE/ULoKe0m+YCkXSPOIEq9BlfOFkIdNT8SIdOf2+DkDjM6/UOOHHz5xE9xPu0gUbmwWWdaYELGSk&#10;xTZjZp213k5ngDNZVkuyw7Y7sJ9DREyJjg3NraVMyCtb2k3axFudomF+1yJ8Kjc+sC/pxidiIBay&#10;oEU505YZDbEMlNFgqBQ40vYUui8bwvTOHm8zaE6zxj1shSxUer/HUF3cBzXnBRwB9t69+w8wINSB&#10;nFqmiTnmUnj0ZWASfmV2kwlTaa9cPtueQJNHT+brFHpMdlj4bknqapovBknsy9xJCaf9/8lo1Sur&#10;77SCiD5CtEo5leL3JlQqLdlr5dAzmFFwZgSp2bFQ5rPCMjDJ22wM5uwsLfNKpufB+om6DGRJwU6R&#10;LlR0w9ytNzUlcMh9RrhneLDZJzsQOC5OOrNHFX51KI4aIqhtOZVZBtiFw/RWoIYuzKI0Ob08T+ck&#10;zfFsXy6jowpTbiE75FFC5MxXhrqCkQk1q/7jX8yLfNeHXmaDWuG4ukY3SVxXSyy6krbqcZAK6jsO&#10;GEo4KiWXcvrs7J07d9ivj58+pRZCiEndFGA68kKQXnT4xRlTMrEoYiwwqJv5yJNDy5FoVpFoqD0J&#10;DiNJRgf0ZI2R95LcEN4TBUs4jhZ6CKDqZXIw8BO0CbCbQDEJdUmBV9e3+eXOwT52NA0BwINOPE3V&#10;2tqGT0P+nxMocSFQfMkMnYTspFvhaEuF4PehlJA1MGERn7k+v3BxesRSAG8xI3Sd+Gp+bhWgjyIB&#10;fcgBgp1YnsHsmsL0oxU315Jm7Eo3mZsj2lK8UrAFOUtE9pH+TpIOsBMqp6CNaFQGmCrMnvob24DN&#10;ClTIevEt7Hrr3mdQYhgZ5K7B6JNn2CArilqhwLCuIw8qsJN5oukctmTJvy0G3Nxksp4eEUu8LBPC&#10;0EE3mXY5jqgYfpShkMHnXLSI4ldmxoHEhzCJafzkBtGmNmcy0lLYg6UO4QqAVi336nCUJIZHZNkp&#10;1uIiuQAVqmgpvcDeyfiQjmGaYlTY9It8zgW0jYNwdZEFpcWV7cd7icmornMH3KmSBM7COmINrNBE&#10;VO0Q5sT4+Iv9A1AsCv1NSiiysTxywDIFZIQCEfosmihI6MMcD9CNJzEdrDaSOMzWFNHvRPrIyF3a&#10;DK+hauXnBBiRTVfdsGg+QsI2hhln7JtSoty7qrrO8ySWcktoczM6z+gqElK8F4enhH1WAOVQefIO&#10;XNXgO6jDXmn596wodqaKTzwRKSpJF3hsTjfpOB/zBjtTGpq4P+JF+N5GzbgQd2nMq9Ge1ew4quR5&#10;Ud1nHJaXnWxYSqdxnppsvtLexjKMTDgMSDEjzRrjqtLBk00p3MQfBARpb1gKVDkGHZzfM8qMjUUx&#10;zFQD7f3YkzC7JmwdxQeQXxKXnF+0mNpYJEVbIivBrZhdo0K9bIq1I+wqc7uU2Ip2Z+1OKC5lqxJY&#10;VFnSx4MviuqXtlEFAQryyXbCIIDvzjk1+cu0C7OT3MLCwgrQCOFkctdB1k+psMxY58WOaspYeOFy&#10;w83yltQry1jx6dNj7xFcm9fjMAgeldzjpNNcSfUOQqPSzqhSTS+v0aY+tfHSvZmVVboWiRMZCY7l&#10;NQaGlzW95OxCHQkpD/aTzQIMxH82Ebl1JPEmv6afye98/0uut/REnoqcWncGj9iGYh+BByjAuzdv&#10;7Z1U8ZyuY+55ZweRpD0cPHuGFbEGLnDkYBZThgx9lJdNssy+0ZeYaRM0svrNmvl9+5549IZ6iZ4s&#10;rcVzoL/L+WEZBd/NTE3oYnrCYrT8oGisWnO4JdPbcZnI41M7OLrz8+dE1I4t4oTTR+YPlBA3U6Jh&#10;KQGwp6kQwFyip49BvEJ4cpmo18vwl+59Zc7Bcbq5pmSPKi/0ABIRmkOZF8J+cKwSaC9lDzwBLkSO&#10;rOB1t52p6m0PUmbT8uK4Qm+Zo8/NskPDeTQuS2J9s7m+5oF3dLOmyzXzln0Q8DoITCAbqB1OwMgv&#10;o9mgZgW5nbOahAJUKIvLtmQNryulC8e9ZryzxY+4tHJPolkpLMZfzdslyWmRWGFDn4+dZAuSTGa9&#10;yfm5AfQhQhOU4sA5FIetHIENXO85ad8JCQU2nZtaVXUqDCVuJqKz7qbRgc2YMpmOpWAo86oJdjGi&#10;rRQ82g52fIblmVb7+YPPjTESi0tl92MDMAW43iIVGgK5BsPgJnwMkZuWK8ibFAw92+Sx3QdXCoYy&#10;ZW8Gmlw0Cg1GAOUOw8aieGaBsoljlI9VB/G0qz7CBHi4UWc85nydDHwWh5IM+xsfhp+zXUC5a4pl&#10;DnDj0dOlhLE3oSUNCAGtU5krYBMSMhsy83skRA3MoiyLvbpLy7b9SshOn7bQZ6iSrDGfz+WQ5rJ6&#10;Cahd5Q74M9Z2XNVAcovoi5VFjSgVb4P6oYWCR4Xxii21UZV/R2neSmg72Lu84SDZ6uHmmZomV7DI&#10;4RcaTdcb8dPmQTErmf1m5MGFfLtjuxJ6m1gEK+PDk8c4jlNNVqo+QT7YObz+/e9/P1YCcAmDLrCm&#10;VPaCdESDeEVKeKV3HMDKh5XkoaCihFZfBjlbAybS4TQgcwKup9uJF1cNTWfZTns+J7UIwV5DID13&#10;BXrtpXK0hcyOcPbELVv3StlD78s7o7/Lhld1wh0Tbq03KxFAelhaQcFNTD5amEkaJCeIE0FEQtTE&#10;k5XiJH9dwqf5NUURVV/NSLRj15c0LC6tri6ur81vbXIDpyB13CChrVdyzpWNTy7Q2xrtTMJQJ1AF&#10;tvgyEHxvPc7kt7y23eZqDpEsGm6R2degTkJzaQ8OiidWq/pjtA0uQ3+8uUG7l+c8PQt0HuaAgN6g&#10;qVAqfaMY+6+TeXDPPqqRw+ixJ0iMBKRugGXiERJL8o2Zgm0F2OFmDvLT0mWAlVCYrLvLMRvonLfq&#10;Q6MqjT/hJO1TScDO8WdwmHDdS5PwVZTM7aM2oM6Dn5KaRVFEWq4zuJ3900Fg0VJFNISrZ9frEIAX&#10;xhz1fP/u3Q9+4AOZLCbPROIv9eeAgamtgUSHY5LJpvwyxzipQDq/eqq1RxWy5covcBj+mLdCQ5if&#10;U9/NwT362mjBYbt1QvzZoOycrSLOwg7zesUuLmKsxFX4HMiwPI1YPeMnIwCxA50HF2BNAXw8EE2T&#10;W26qHCTR/xExNNZ+oJPxaDCa3Ca/4wU8F59Am4GgVmc9+QVm3dJyuq85YTAaKYfEpMh1tmKckyZ9&#10;OhRh88LANe4Te7AcFDEip16jXyVHRWaOcFPkhG1S4/Ijmosdt4OAIhapT5I/Y1++zOHedPxUtlY/&#10;qHflmtE+ciplkw6WbmwCGI5vZP+xTRvEtEWmOJJshZI7LpVyKeIad2xyqfmOmDpfZ7QZblhUp8Rm&#10;rX4TmQX9B5aUettJvQ6MEuDllYZW0l87gaMSRP4kRIUNnMkLiasS7GOpnVXc3ENwjc2moffpcwFl&#10;BEjLiTRhUrHIbCdWayOhCtyYrQzF06am5I5b9DotSQ/KIjqQIBKy/90kOvu4SZ9OKvBotFj46PHk&#10;r/xr/UgITslpXMzg+B1jLsaVLIqP4GOhDWUvpT1lkP/y01USDA2pWY4FsNnZBw8ecEn7O7tDEOn2&#10;0p2TX7Waa2NqZJyiJBCh8OoaxDE42deLTM9485Jy5EYP2uRrJPPajeRTyOyp2qjeF9/uTSWM6Ok2&#10;LYrxrCtCFbDtdL54LpFuxBm7PUJy7CxBFJiYPWN6GMIq/UMRaooX8RBGY1+lvsz3rfYJT8vkM1mQ&#10;pNkp8kU85fTmnc35leX59dXJlSUSOpnHRJoJBjgsN+hl2SMSMeBxpDf89EDOQTX+xQi+X/Qiv+nV&#10;LWPqlNpSgZRhnDTWle1iZS9aAGQRrUxKrjUIogEjZAG7nzA0rFofc7YTliv1+XC6Yl+kJ7H7CSTt&#10;oY2H8BnTRWxTG89AY9pH0rPUq0wTnLuZQgjUzJaqhaFOzhHwTezmUXNbAJ0TAlkmt0HAA5DCTFA1&#10;TyinyyisjAzIEpMTMHP2mR1irE1QMQ486RKbYac1kounTfTqanGWnl6bFDY31j7yVV91Z3v74Vtv&#10;aPEhAo5dg01zU1gubkcdgsQyrQg1NuGTOFxtL/Ig+hcDJVzrEzPU48eFealhWisRLwGr6+98MHYt&#10;rwJWbhFeWrylf2MfYUAmnHP3tEaB1WbQIbm4VxLiB7ajKKJ/CguO//F70/E0KsOIz96ufIJCnkUe&#10;op7a3V5UzSA3Q6T56mwVFzlO1P2gOVAeBu3ChFFt58454Y3kK15+fGp9J4vGnVhNsuXevCZkKro/&#10;M8aSFIcO85SFi02x2nwtsD4FbDYWGSduxe9NbsYPuzTNKI4zcLjh9PQ+fDUmISZG49pBvW3aR1BE&#10;1huCbBo+lzFzzuNbTfFUUEjUn9sMnSEYXi871Rcb1sru5fcikCmT8htwfC4mjs1gU7pEDGqKXhLl&#10;cW5ZRmJNNwPvLTfXbYD5iBQ0v6rHzdwU23TMdGcSwlvCU/ewlq4xQXZcr4Q3eo48eiFrOchSXpau&#10;0ZmssYU+MpuOjQD5zSiUGerqLH0dp8G79G5tpPhTlqujefmlStaWxL0N+5WyLAE/U3hXu5HunCSB&#10;Y+wZHSRJfIv/ATtqMfyDROGo3ydTgCkug3xnZ4drJTbyEWhm9PcUqIqBBxA2qrAzKSM03X6aUfBV&#10;8dg2qwZciGJyOaP5Dz6BV9fR8jnUQVIziiqjXlJGnk9z4ED63AWoie3DY4lvEJo0cIrgP7YoKVa8&#10;6ki4sxhpv4iXsQvIb/1mhxVk0qXRSNYwQTZY/mCylFYjgs1ka5vG3AvEHXgRmiJAptIyO0s5BC/C&#10;lFaZnYvzoIqReIcPsIjHR05I6SITkWhAjGz/l9OLfOu77hDFCo1E7SAe2xMePowGQhU8OvsIOUV7&#10;xp4+ecbm4yb3EcsmxwxzHyXd+u2yd3BLBrKDZdQ5J0oSvZGmJuNIRJWlLotRUxugHJam8yfBl4zC&#10;bAxsCOO+FMMFHHPKPEDE850DHhbXxlsoyGYgNlHCjKNzM5UoUowWczwsKmI5cgeiAteZGZ+K0lvm&#10;oR+eL5qcoS7iNSSQMEhJ1MQLGWy2ArdmduaV+/dWl5deun//5Qf3nz55+8mjhzHuujruIVbnBjqN&#10;lKfQ4cnp3MFp7iMcsZSfmQT6yExYS4Qy4NGN0fjAyKQ4XZX/5QDFbAl2p7prNRbyAutj7KnKPfEu&#10;aFxGy13flFpd/L1HJVQTqI3OzuLVPC8+ENC8f8uDqLfLwXArVzfXzqz8EE+ZsVcatgPL0BTZP+gW&#10;51TzjblsG+ZJEbhITWwetCA43FMu10qgU2FwaEQAYL7RCM9QS8VL7MJBrWB3d+/p02dwJex7h+F6&#10;cACmAXGDvtY9shLGXFPJRN3l6JgZARDcqHBymXAo+dKuak+pFOcIrLKkWpbZaWhI7Gw+AYtIWoPy&#10;CfHgWw8fpbbrU8BsWDuROiUvTiMi71hzxfaDNeCo2oEblqpGgs386PBS3w7raWiAcOn4OwE5dWqX&#10;+qBjtzxiAeJ0Cn3oxpj1vdEKMrRN3U7nFDazVRZ44SfuUKGVJIgEyn2ITb+aPDmPcsRVbVqM/W9p&#10;V2/XASEjJEDqlBMSNXBhD1iAHO4qTe9cUkN4kidWykMWH+LMOPbY0FZiT2I0PKzlNO42BK4lDgzO&#10;+VMpWdkNaMqW6011qLdbUfCTFXewkppxiimV4Xq4SeeOBCnalzVuG4AVR3njzo7jaPONPCL3UjKJ&#10;EBuZ7KtzkzCW5JIPTDacEZOhDgVmsCxUu8QLzCDFDMQSkh+HPJZENuxBA0HF8DuuQiheVCAfoFOp&#10;c81TltbhqEFKgLTlDuTG4blzX+ztqNomTPFQJcpOlTbsuDSqZgy259FSOHRzOfT9araNmxxsGVxk&#10;gq6DeQdAwLiE5nTvLhg9hgUWpnio0mFChhTLsMfGPuOGFLcuJP2Gmp9/wbp6DQV1kVcporI52Njh&#10;Jkk2b1RSAxHtEtPAmnujrbDl6PcN2VkBZ6n2PMuo23KgHWef3SzVIAUr/jON+hD2Fc506/J42CuA&#10;gwAUGJ3wxEb5exYypfCmkCatoR0jmch1PXuxS1KCqWLDwg+j+WB61kH2PPA0rKrF5xwUtX+Vqylm&#10;nQ8n07JqSX2eDa1KbVQZ2QLgjgldBYgC5TFZ02L19tLSMmw7drY036kPAtHOTj599Phgf8+oK+Yj&#10;nUTC9xgUF1W1BqtEmZcwNBL2zI+kq1oWGiRnGu65sbgGmzBSO4iHaZzP1qd6HxhBnkdOUKE6MxgR&#10;ITT2UdTx7EUN0zIVqQaNPrJys/8EoxM1+9H2YWX7iI0MMw3zpJTqyKa351GPIMKZCYmJyOyDgazp&#10;2OrrG6pW2AVJ4VH756NG6WasDZuXbZ3sUwMXx4ZlZq0yhs8jwWPGIeg3cU6ObUDLEmQ8VsAi6aSm&#10;M3EcPygFmoTazHgDC5ZTz3+98eabKNZAc7RL0bMXACd94J7VcFqOATYzL8j6KdO6qFiMT9GHIbZt&#10;w0SbAQXWud9iTXEQogupq1q4wu5R6qifMKUz0XEcrGY9FIxeJO81XjGbNwZWDuLm5sX+/qOnT/f2&#10;LfKTcAeV1dPba+l8z5oPbVa0DEw14rYTQjGKQ90dMnLqxlNsan7PimE6zQoxGjZhdGKbAWzzpG4n&#10;LtV4HM0SZQJcRt1/DkLTC89Ya9858q5Yw/NSwM2oRYH8QGxTMo96Qz6wnTQX5zYJ4dhoqatT7Bry&#10;FZZ9MrUXpw77kEhUwm8MC7fAIrpDSPHDeydUpgyWBekUerBlcm7qRpHUdYKyV8r+V6OT/Tk9+ezp&#10;k8985s033nj+5tvPnr14TmDvAw34rs9Iqz/Pm3vgXbc7sDjnyKcHP82KhSKXLLCssrzG6lRn11ib&#10;9Og0u/I6oTUGLw5f2WEFWDJFGdy4ujQwgfKkexhy7kTl2VVYQrYQ/0U8RByTaonS4CQV+MxCPzX4&#10;9f1+iyV3CLE6RUqXTGuT7rs4d/+Vl1HdYvzv7NqK4h+cOMBMThGEEfgy1DjH3e2iB+PSi25/0myo&#10;/f+S3/3a/8iUqpcGZi08TZWHPXhBGPxJ+iy7g1ykSC7rQnTGdkfit5FvLV70pCmVC4OybUqOzsZy&#10;17rLR3FT+X2aKGVu3SgYRTJc8/mcT8d9K5wehiu6bBGo51RC8oFhLDBirkrEek4JhEjT9kOEjjMd&#10;A1PM5remLZUrndB5gHFm2iAfDJi45Jyxvf1Djrmd7RFDpJch4KX8Dv4HLzI3PXlvDeHaGfTxM/yV&#10;gj9sgvM3vvB6Yz2qEWSTnXQknQO1RAfPnYQaq/hdC27xCO4t1pM/ZJSFaYF/Dj1Rw53CM69R7ScR&#10;U1N7TnQkhkQIeVIGbgDH1+5vvo/cmr2HC2HH8T75CBZOc5rkg9qr6FixGBS+HRIb6QkblyQhIgQy&#10;jN2vlh9s/ZN9O2lfBVeIiedxksToGXmLw265CtOX3Re7kqzy3zxNxtg3EeH6w4Q0zAQdsv8WBnNE&#10;txrohRl5jXw/pati9lQrEFna29138mv6RdxLXHf6E00yEihGvlL5QpByKi44OqIHRNuwaC2/56jn&#10;xynf/nCiqHzsUybLGETMOl6Q+jToFgCZ4UUGwAVKMqGpiYkH0RAnaywBfZj0pT82V6aWED0CzKVk&#10;WYMtdi6EY4IboqrbsID14ck9ev700dMXH/iqD9OSihL41iYYMp89hE3sifowmkQx3y0jtJOcgyDL&#10;3NbxuMawlmvE+QrBvswSTWAwOI86s1v3n966Cr9H3SRJNregss4IY5GQfrs/YzSTRVyrDdGxmMO+&#10;tf5vDcxBfuo/xvua19o+vLSk1FUgSlcJJ0dUPj8vp7bYbgoSpf9G+8BwzWu3cC3lRHCoghcpL9Mz&#10;S0OM+DRNndy4en0HamNeXR2eHD568vjtR5DRx166v/6x3/ARcvVf+ZWHeHokUKvLbL09N2Vzicvb&#10;yY/DnfboJVDVs6YQ4oSrsklju/VnNYDNvG+zGT/CtEkCWDFh3xZ91Uwi0YH27UbbpqthZ7QU4VsN&#10;AoJCB+GO3KoC21CW6BpkY2ccKp/b69dvhdHBP7XA1PUpmdKDpSQXg6oYmMSGWFogUYUVoy+ZmgUX&#10;Q4dSK3qTmbjeLW035ofqsg4uxNj6y5KLDI3vCR30qQnfBhSY2+giui3gBMDWJ7EDygiO0afiG8k8&#10;FDdFgEzdQaxvvXcPtvYxUjXBkQc1RxGNyyt6BfmN/P2Tc057M0Q56DdXIKF0pQhRAXAmSoKVwYbg&#10;UJidkCqyTAlbcGaLS2uVD8LM80zMMR01s8DO5rR0r7Q3yZPJEkJFQwCTR2u4KpiGObQ7pAp6CSud&#10;Q54BtP3BVRmBXl4+efKkMrH8kk/mqds8B0difp71gfbnAJTIPXH9GEUS665G7VvNsTL1I4HLfn6J&#10;QLZE6ghvODzWhwnH0h2imQvLSPQ6IRYsxMruJqF2NjAPqtXg1kXJqT0/l5esJBeMCUbrxRYnZ4M0&#10;x3cGAI+mIKRds6nQGk27CDenR8fPnjxlRCBnnosBVeqD4PXyvhIWQbjkynSTyqwNQhFd8J7Y/nnw&#10;AsZ6fjWL04p6sy6qpoeMMWZlpEgF1kgdgpeJkgcd5cNtQJBdZUJMHcsFNCBITZ4bIfasJvxIEmpX&#10;30RDiD9SjVTDJl9xb0ROF0ELhdb6WGXhODxttnxECVTUsTKvqzkZv6wjdLWJhO3YypQkI3dbvLl0&#10;HVd8Ty1LSrD2zW0ur/5n/9H/7o/9pb/wNe9+z9M3HyI587GP/Uvf/i3fmjGmcxyPxAraLBCRuMLo&#10;sQdhZvlCfczMU0tRwwZNcihy0lNmlMDgGZmRKV8nAmNXs2+5claAbZmxDKb7lMu6pM3+eVOPswS/&#10;kDJFTbShQ9NJHyI/wvKG+15wd7Kf44Sbc+Z7kaycMJXl+Ixb6YbXCMTL8czYoOoXEO4kSBLVVynD&#10;YI7/tKnWKEBTUasim0OEaoL6p7Z+FvjatO/53t6jp3RhnH77N33tjz/7zJ95/R/9gb/8N/7Ij/3N&#10;taUZClH7R/u97EoF10YZ3HQ+UjT29dA6LGd1SE9IJlpP0M0zrF7ArpR/8reNieOJu7c9zlHTqU/y&#10;1EwMQvr1/W7aIbUaPI13qrTDsc1q+DlsbiWFRgkcL2Cxbr/CFeZLUnD3MjggRLInx7QDbzABb/sO&#10;e25+bY1aCK3wnprFOYJZ/IqtSQ52okNhYWIa+uiiLiRuqRcfgu/tv0e/+7X+7+S3vf8BJ5NUgzuu&#10;6W+fZD+wW41/l/RiXEasfX5h6EFFAZmd2Aj+lpdiUmkiYU13d57jkdBKw6SFtFME4zIid5If5KJB&#10;ExJW8llzb4QeuCPoSRKIDNmtH4YMamLEQlMXffToCeEXT5N/7+7ss1GAuUPumT1WSlq4xpOTE4Bz&#10;IZI2jjb0ccl8tBb8xw4w0STb4KoBlfRyASKt/kUAZnVhcXt9fXVhdnVxaQZ3A/51TvmBSh1dYwj4&#10;MlHAk7U4t7C6tMw1wFFj5ciLXrx4DnZPstK9RX0bSjCLJkZhP7tmDn9ESMVlcHdcoSBLmCp8sbnO&#10;4QGEKUHnZLXGSTZvWDemiYJP4vT5Z+jR1gwtMlkbOacZTb9lSVYOiKaIBgvYalwnn4GfKxHI9qxw&#10;1Vl/TDBRvEQvYfeTFzs7lqmEkqYYgXyIFgka+ofwD8C7LdETdz9+8hTT/OThI95oZzuo/9KSblhV&#10;PuvM3PX+zh7m1o9SssJzNwcWNDeL5vKznR3y6/3DI/bEwSEDXY6QPIAfhregypPa+DiddTxxHiJK&#10;Ujw1swdtjeWcedpzMCeR23v+4gUpBe3ByHfiMBMnUCbZY1MBJjzPuBgSukgjYfUsxDtg5vzigCwM&#10;tmjEQw3qrx31AD7A5bIU1JPxHzwRY8BwdZpDmwvV3Ies7KXK95mm/JyirmTrjijnYuxaSLcKZ+rl&#10;l1/aefrwN/23Prb1ka/6i3/6T/3iL79J4zCyB1/4wq+88dabdKHx+OId7ZhhXxFgYo5J1Fgcvglc&#10;jEXhQfKsecr0Y/EggpAIPdmNwcZNgJKqB9X4YrTp3HYjsFuMEEor1+XkdUqmx52q8RWMJaaQzSlL&#10;MVGzEQ9mPTHOEEpXd6QoBb4h2ghppw3VXIXBMvWlEjl814g7vINGXXiv+l2Wem4h4ntpWyFyocQK&#10;CbvoYid3AQ8AJ7Jv7z24f3R27PTisxPaBd9+4+nWwuTfeOuzH//X/42bOfp8obygVTT5yb/ztx4/&#10;ebiwvMzBECVT/8rn2LikzlVDn+hem8ZAClXTaUSTTas6RoocrZFYGM+q9pe8UQ8EdJ+/dRFsRvHe&#10;hasiU9sv8jYTuZrItjw2EruMZyVtmMMYeeiuUKKb4/FQFWMVhICqAlkCwCgnTpHEa+P588aAwHbU&#10;TTODAhSLBpSVJdoLHdezutwQU3VBQcjZm4lZoAo4WyNqL87rSxtEhhTi1+o7vvi+ye94z10+jMyZ&#10;EzX8eiRs2UVvJIJF2djYwqRhqljKSO8ppINpo2TGCQ2062YijGbWE2/hNW4mtWro/cbTwHXRXGI3&#10;AZRxBuaP4dglVGGJrzkw4QRrr3mQItTgwjRXK25xVEXeNAMoyYn8WUSfTPdtyQnVRLOVwloaGNBr&#10;sku28A5VEIt7Uo4MIiIcMsDBbnTdpYxIInxUF3hG+D2yXDq+aBwnapDDZtktPBT34gShPWUtpYSG&#10;TtoLbC7bKjM4xZ0yK0R5H3HeqKIaC6RuKXEEGlOayYnWLGvT1SE/GkHyTOQOpyu4DupeDnVI3YQa&#10;pihiHS0PIl1+Up7Yu3QJ+ts2xHA2aKe3I69UUdUEYBxpVEPQaq1VXU9JU2qH2Lampp53wS2urtBn&#10;yewdGtxoH6SVDxRljFSMz2av83CBlSKihzCwrS3804Iw3odv1EYvzKerVB+NtiBhHXaBG3VupOSD&#10;00Z2xqSsKGUqej8hR4SsAtFOJN06hHayRAAJbJk4pKEMpQeHG0lw4B1aiygG44h9J4Uviu+2l5en&#10;l1mQ8EGr0Un1HnYvt09owr1D0PPMd0a9eLr2y23iRvK54YJk/RGI4H0Nb/1qGMfsT7yvgE8iPA9/&#10;Sl+pJIm/Yf1ZsS+8+cYnP/3LH33/e/+j/+SPUaLB4Jzu7r52/87/4a/85Z/68z/y4tlTuy6Lg0ns&#10;NkKRz41MVqSrRH0szLLJM0BauWPDO1c+EIdkaMTAI24W5p8pqmwXH70QCkZRpDT6viHtMlQ4M0vC&#10;nTNDCZLp13nLkBjDYkzemxwlDfCtkI2SS17qS+CDRPc3hRl/UiBcKByU0N4e0ujYASzonMmuX+y+&#10;4PdsgrSeuG5tGnMCphLUqilqo4Mv4fD2yfKvLmHiMWz9X//h3/O//NE/BwThOfTanf70E3/vb//8&#10;3/xbiyvIxayTWTtr5IYtB9lEY9KvqEGPZIuOMBVTeDoKrXeyi1TJlnbyJO1U9iEKh9xmG+YK+Shd&#10;bGUx3epSHupFzNiQRVA5uA0I+UDgemUmTIEFV1K8NM/A4HvAoaVYThvUzbP49C6z0ml1FNvnPy34&#10;q711trG2sr69OYO/XLNHHf9xOXEzi+QdYTSXZH/eJB3UohIMV9eLWEEcDRFpLlKO75ftxy+BflyQ&#10;3Yy8Rlc2txpofg87OGncxsZGZFxblnOHkAtLOyOHiFvABBOoAkSYgQ5pmtBK172hXKlc0tcdw+56&#10;kaa5+kjoautV5rGeXPGGdPDhKMg8Hj9+XLETYxknL+rqkzNiNk64MKcnc/0xr7w3goyHHJB4qXAH&#10;2UYgGKJyVDJtVUuwNtCZ/EYrO5Asx6UBQK6etgdsli2AatacIwGaeGZ99DSrDlwaAAR4E3wWg3LZ&#10;JEeE8Qd7xAQthAjEjYTnuGZOnTI9ics6yE8VHWeXMNhCu6wz1ZHrqrRT0d/mLuhCAps6OjjAlhC5&#10;8xL8B1O5GLWkwlgSDhRVIFblCrmY5e3t7YZXhxSUMm+jUaRPBNcV0hWXx7/ppWh3Ht9FGYOHjuu4&#10;d+8eySWb1sEG6E+cneNQ+EFOn4gbe632ONigw1dSG3OsCMkDRDulJoY2aXvp7UBmb/DcOW6sSVPb&#10;2ib+luvnhrgAHgoYeT+tW0j+WzYPfmNnD42UQ66aPVbJFqnA50im4fvOVf734u1ENSSklxB+QdaZ&#10;whbraY+h0+QDTdiaSYfs1fEZupADo7ixpL4gEljFYKv71AYIF5Z4BysXnQJ+736wsSfYd6JXHFyh&#10;9k4w5EbYOZ/5/Od+27/yg+gs3dle3UCwYnH+fe99N5uTkpsZQX6GlqN8lBeSPewlpSNBD+cEHEt9&#10;za350uItRKkZ2yVOpRYIF0a8kOoULyN98yiliY7NJhIY+KjTAPl1c4UhasYD6cW5bLdJYQA9UDB9&#10;fjMoeY/scpeLB+qwXvFKyYJNVnhLAVKbuvqjtpkfyxUrmGMBjDip+UnpADgq6BtHGVp1SjrMPw4/&#10;TrsPwQoMkx/4t/5NG94Fhc/HLk9+6ZP/4N/9rR//D/+1H9472hP/lH4wsa8qwW0vJxVm0/2cXAMg&#10;yYohgmeNM50oR8N9ghjBMMM4DRdUGNIe794O74bzrPMIQcBt2XgiBqe71OeCxFE8SpwrsaRKdIIr&#10;yYx9ZCGxGNCIApZp5lOoQoTYup+ie5ZhKUzpw6ZcgusHgVtcXZpfXV7cWiVyvJmdINQFv+LBqyHL&#10;1RIwAW5PgV0Dz6YHM34xW+xL6+tfNheii/j+j7w7EUe4nh3SmQNayyVRJuwRXCuRtcE6mTJaBXp7&#10;4PJjAeQQ3arm38RQ7Iv2BUztogPIwkBVggnjr0jXgMlq+Pg6EwPZh3ZasVaiG0pE2OvO11F1wKWZ&#10;SIbhiBORf4UzQIgF7IhHRox2cYVxw9r6/YmVIrya8XlW9amI3hREIi+lPAe+q85BovK0svvNmEhE&#10;l6CgA4StryxhJCD4EmOyiTBkHEXchuoOzPOYUKGBceqbGxvECfSR8Oy5ZS4Q5Ar3uPdiB8zMdg3S&#10;T7lV0QdLhVirhHGdpcMGoVkxeLdyUS0LaMGiLJP4LzMtebc4PumNpmCZXl5xeG7z7UePECQOxxxx&#10;vXxEunMJBAOjMSrctqyUBkTvfAASfw32MXGZODnJCif9c3wITAecSoN0PsHAKnNYMQBMthA7TH8l&#10;KNbKqmqJPSdOuswp0nMfILKO8dI5mXeOmAU8OUosoSCqdRHJtQpRyunE8GKkFal1OgmBIQ9LS6c7&#10;SZWR/2QUZhpOpS/jM+RQKC+GCi9KaCq/EXgmT/NI+s2pEnCG2QyykCOfxRPnvsqdjcnXomnB4bRM&#10;yC+IiJnEJG6cLJPd4bA5JzMmataJENTTIYGsofmU/OWhCuJDlGYdcczkK/Y12I0yO0uQvLG28PKd&#10;e6ywDNrrmzcePnz95376M69/HqkFm/Fb4xU3t/dJs2XF0TxD70TT5Zn5Ez9Al4RcsF6qxZRDdOM0&#10;HWmBfjFb0dhWGqmqU+qkpSaPC4l1M37GkXBgifpvI2tVm0b6idobWTO2o2LUDGfaAxR3Uotfwqt+&#10;1B0SxYS40QS5g1+sl61v7k5g+bhqAhHcsLtrqNsrG2OBikMZ/gJIKiLLRye4E0pwoK+zbBf7ChYX&#10;7y4sff7Hf/J/8UM//H/8d//Qn/7D//s//5/9559//SlfujAzznUoJ0wnAAni7Az7gYVl0hAfiG+1&#10;VzRMX68k5QHjzVAJgLf5JQFYZ8hEut/Q0w4b/acWwqXOXJNUevwcbqrVdT4mj2KojvAO59lmrTRp&#10;I6oxr4yFIxbhq929Rr1ZWKqq9pyJFiqgQSAg0cmWUnWw0nkCVQ+nDpQ9vby+rJw4o0QW4BTPqcah&#10;xt/8+AIzReRljU3MB8VQAYUtgHltFT8pyJc5C6kvmvz+r34vB87U2KzWpo1SCgDbTQuStUFIIUkU&#10;OAJWTm1ZXTmgWxQpwnri7fzYA5aSIjhLPL9hBm8xCLVVwiGR9tNpW+V3saRsHQ5QNOBs7+KT3bgZ&#10;BqWRzY/5oEMppvHcHQWj/1Dy47KjtwXNz8+J/yHJxLKoXegOtupggw9OiFgLMlMiUFP6RusxpnoR&#10;KF+AufgPyiEIVHlAefaEJ2RN9BJGtyVPlDgDvuwEJocUSZ8hvqz5M5efFvfkogEE7GBQZYmzOYv5&#10;I7CqcqrflpI9l8dCsYBVf4pFc81ZFrO6akxNQFymgpMJbYIJRppa57rqeG6+4t79+3fu2jqa0qR3&#10;xLex9HwlX83nkKzDS7bW6BgosTHYbuxghOJACRp1siA87vRdyDfDjvF2XFTCdp8vVw5kptQYtSSP&#10;k8/n8OSIbYmF5VLZQbY8ninJXqorb2+Yxs1KuFSIc3pvd5ewIbVyFeLo9sWv2wDo59gbwTfyfPW4&#10;1NLAb0hHnH8nDsYvl5eXQt4TGMREmkGlYIDLJZ6ECtbo1tsPPiLuxLl1vpBhIFxsqZmEw+foKjKi&#10;Ud1s0kceVCMkbAcGqOGn2lZuYm0cAWJDZr2m2ixOKlXvTz+NL5HypOm3wzS1blMZeY1YGERYVUyB&#10;im174zWb/6WXHrBWn/6FTxGZWT40dKsuj9+cGnp6AFMl5t/xkedoZ3GF0E7MtGzli7cbJd8YXVam&#10;OjGErummtIqWvDbFAKsvk+J0+YnqnYILdR6lpTZBDCpmy54fSBKWBF16z0jqIz5mGMfUKURsXcAM&#10;k0tBtoyAS8xU5luOvyJJnBHzZuFUEBDNSMowZrEGATjdBUYXTz569nTvaJ/Y8+nu2Yu9Y1pL79+/&#10;H19+8zP/4B/82R/9S88PEUMbu/fS6r1tVI+n7kAcAb+dYTGXCP7lYQdTbb9AgignIbXmcZtdaVuy&#10;LNwL0LSdL1/CeXERgmTIlm4MEe/Y9eTJ3jaE2jfaThebSyyvdUn5d6ZTG0xgO60/wVocmOuiW0F0&#10;5FUzIpeRjTxZdnIb4zkgrGFEaJkWSvB6ukYvGqqvRLKry0hmTaxTFKHMfMkqUU+bXZrHJ3tu7a4L&#10;RMyQC4+2Fc1cfP3Hl4eU1S10+zP58Xff5ZSSZvHxhDnsLbmciePYRolGJ8BzQiNiizjZkHWkx4MV&#10;5xYXMhZXWCIyoklf7A/PH6TD10KJTqR11s/JAMuyj6x8MHLVwAF6dXK6ENo4gPlSPVomFiKQxVhD&#10;tLtJ1pCZ8wmx4Zx3tsSAkzn+NnV7T2+C0DyfSSRbZGPoD5XBoHgo/a0W3NMSyNgtfHW1BvzvtHDI&#10;BUBtDgtkf0Wz6oKAgajTy7NsqH/n5PFC4nKYUMQvdktkwACrgZA3kRuWCF36Bw/uW1RHqYnsKjmw&#10;h9baqOtTzIRfwimwuyoAKFcSfZTGPozGUszVvpMJLF0bdN0TOFEcANLFSAx9+MMfpMB8dHCoJ5OQ&#10;7uzx9O7Jrz06PrWM6aijMQRl6dszGJ9F83zszTffpBsMki4nw1NHBqNOLW9BDMoEFKfAuQzAmVgz&#10;vbUG1wuzYlPmENZpcJISpUDnrmyEpl7CHvBLIxarLQvXM92XdCA7QJKAT/Pv+UI1gHoA/vIMjCOt&#10;49McetwVVSfzyxQz2SrGLsw0W15iH7JP8AG4adu5YRZQfDYl1coAihFik30Q1GCJ2SgHSKeIczgx&#10;E6tqxhzEldwyJDFT0drvjCWTZcvVRms5qx3WVkT820/gj6IBCldABWRoHd5XL9LAk08r0XloyEiB&#10;ir+FEsJtUmG6e+fO1330o1gDENqqNggoKQcRHnM6WNksyVkVUtSMhT7Hi/kGjXU2sAdtBNNn7qf6&#10;TklERAsY98ApcMggqj8ykod22jD4PKHEdo3/fEDVXlQ+r4AEDzbktFENwNw4+YRONAw9S2JpNYmO&#10;p1csJzDqmbzIsMAiv2sXW2ndjq8joJI2fc3GMFg0eUqEzrerRXRyjA8/v7n+wqMn+6djsCPuPpj9&#10;4IfvM58SWwgwyHSfO1ub9+5sv/bKg/X1xVdffhkftrwwf2f77ry9qIo1OEozkZEWIOq/YnFRYu9y&#10;xTL0Ccq8grQsod3JchYeO8WkLZB5oCSFblOdtf3jmucojwlkcTAkavmMRDr5nAynskBrLmILCMyS&#10;RbNPJc6wGCKOUSfTPNYn2b6eIFLymgc1waZ1eKMZngg0ULYt/DBIAysb61PrK8Ag4/zDEBFiR3ct&#10;DQcr3rR9nbNjTKMap5hq+yZ/ICN5RxMRI56Pv+c+X28u6UwOxWiBOAhJDStodFJX0UXHUshqcI4R&#10;irD2/nDzBCAWiARk6K1TBLsZRsokgAmy2o2ykwXHJeoSNHYRt+ksAR81OR1OQ7tAMVu3z77HWvF2&#10;Y1YVY22Myujg2eMjTCFtIowGUjsuQJckGSnnReQy9gfsy2pkEF+pICCm8i4sPIaLn5Yu/UREchTL&#10;ElJrAxGnitCGKhYfT/1UUa7LC2SYgCaJC3gluwhb2RZC7VF49BxfLAXWEFSHg/TKKy+zchh07t19&#10;VsK4RisiEfmzZWorOs7eUKa0CxIRdRJ6GSCJQ22oNiYewkb6K3AHPJEPfuj9X/X1X0f94Y3PfYZA&#10;BpORnjy9mIsf1I6WA11duhP4QA4bZpo7ggGx+2KPV2CFnz57BpxA3ESNnee4t7PHNucANBnn4lWz&#10;14VcP9t5TnGBEJcfol4FObRxoX1bVKJt0MPFXZLbqTsZcJJfcXcsO93pdJtbbmUgh3VyPQ2LTssh&#10;wp5URES3grdw0ACXnu3QsXdEWOaeCRkB01r5MiJu5LPYD6wmSQfOQ/QynB9yeYbQUNsPGO3UhxZD&#10;04iqw+ATwnLQxpEEOzPOOecqJBlUFNGeJvwnZuKy/cGF8oxMNKfwB/KwE8DK7BrS2cYEAaB41Hi4&#10;aCwZoiiRGzsOWR0wkMLN53/ldWej6SNx23U5HCmiMT0ls7UJEVh4rsjgjGQ6pAEujO/lE9hR7Tfy&#10;cAwlNI1jcyz7FpLKsJ2UQQ7ASD4amC1QprK7nCbzCUGVEFg5zVyrMGaoWSxRkwn/M1m7jyA6hrdx&#10;od5Y5rXNqmHQZPBBxtZa5jVgd3yWbimsNr0LObQcmTo825aJXPkrLp6AGkcAmvMLv/zLO+djm0uL&#10;P/Z//5P/xh/+I9/3Qz988Quffvr2M3I12ApEDGywEtu4ecxGqQCYJnI1W8Gu6X1eclJ21FT5f6MK&#10;NSzS2Jtj6BtKXx5R3Ni7Ae6M4vmHnStHg3E7jmYpyYXqWtJ0iY72l/CjysYo5vO9wuzHtganytUh&#10;iRwE9chnmMg37wZ0TjMMmhmx+Ix4KC0lrTP6PbE4a/1n3BqKebYxTtysrcCJvcaLEMluvPYKwr1x&#10;GCpFIqnJZsXaBgahOwQWH0lJclCvUbXHdzQRcbN95wdeMtipjllKbdV8JU5gITJf09xTuzA7R/3W&#10;jh4D4YxPQpUv81VS112gaMVeDwVLz02SyLFn/4v+OwPVnl5nNZvwDnT1Jt04efKJwAjuWi1RZgvW&#10;8EV5JTkF9YkFR1SBERstLmIQ3egVzmIDmUiKLDlTi3exC9ShTVMhtsWWdY1y+mOD5BotKjhCPOLQ&#10;3BCNUJDm0VzPEVOT5BL0WSRUCZ9ExW6Viwsu9d7d7bt3t6mL4EiaIJcZj84I/hEaAm0kCn4oWp9h&#10;pSmdRfe34zPNkW2l5I7ssmFcnR1kSSaia+hV+VSiUymyYW+aLE7tlEx+pTXmP/axj01sb33hFz75&#10;HFkacTr7t3TLsSPu42TrfIKM3tQ/C3qIzzFilkkwckCdXNS+dGwTviQppvqMqSLYcMyn8Xs8OheZ&#10;LgcVJ2UW5MJMmyMa0VwqQh1eudkM36WV8cTj+BG4AaNnr7PamANOZzoT1evlMFDcIuhwVAjpI+xP&#10;ub88zPAUbSZVipxAJ05Ykp7hcxAbPlxutwlWu83nVLuZnECTi5osh2lldSW37kAXVtuznUJgfJ7r&#10;zF1Q66oesx7RXZdo1CKCEQA3yIrML2RycHajcA37POVZlpuwFN+fqjsxb0ZqBgmxGGdyXPE+zBM2&#10;goVX4r5MM9JjQPsog/GNttjLYTO5NjzCCMP75Q47vdWSWmk/KarxZKVWCrEMFXigYJ2itl5E1DiA&#10;zM8kAsNoNiA3IPTctJfqEgj42ABK1uQ/C1OUrurvR+mvG0mkRRdbZ8y/uVT8W8hU8lrq24xhUpa3&#10;VfkSoN/RorzdxfcaCGUA7odokr/1K4C2sPvzM596/bO7R9ff+y3f8ud+/C/PfeBrxqYY8jr/qR/9&#10;C5/59D9i52BZMAXBJHU9QIVmZvYJkV1pKAZl+FBp6YnnmbJk3HB2qTwxYT1DfdN9QRETtQhtxdfa&#10;pRPEmQdDZpx5iZmfqNZ9bHJouJHDaBM+hYovnrIh46GzHip3FsS8x0aIzGzmPEadj9k5IfIYAbgl&#10;EIBwQSwrsttDjjPjZ9OwtlyoZnR26pXXXlqg+nt9vfHu18aWFseX5hB9Q8sWtDKD2m2Fv5mgDs2F&#10;gjHyPczEday6w6mG6vqXjdrbTXL7M/ldH3jZ/Wwsrxo4gx2A+ZNG26oTxVCdpj7chEsBUVu9yKEy&#10;SBmAgNe6O/KA+SggHWtcUZ/lD2w2mZAkARm0iRuAR2QhWvOhvrTWTazsVE5i2CPW+XNK+WpiagYI&#10;xnTKoIWE6vAxNmuiCJ+EbCuF6mQATNAAbOs0uwZAvRX1KMYbQnALGrucrlYs9Z3S5oV7iBvD6lEQ&#10;k0YLvhuZIT0D15ysyNYyJuOuIgy/uLWxIb/TzEzleK6TKJY3kixwr1bhZUDJjIx2rH3j3Fqa9bCM&#10;bkoOGZ7UPrZ4WdlTUWaVZDU734RME+CK4sa4Zcz4IRD/wRHEFcM3Ktyf+cxn/9HP/fzO0xe2NCNy&#10;h88OHbPRlrp/2T6m6+GnE8qpT8WgJBmQijk5zoiviLausSR3rVrG+Z17d7XV7nIFAYkXeLuvyQCJ&#10;M2Z54PPIUCyDq2vCBUqyCAu7ZKVG9Dwr8m3u9/Gzp3KJzk8wBCyGigOKAnlrxWpxTThJ0kfSTCfq&#10;pAG0E+CEkhJ0Y7vKUeYC0E/IfiEeVCUQ8K2qf7ytomE8d70Fh9x5GACw8krrEfVtEzoqo7mMoSyT&#10;jafRWLVRvl36mZiSZCW9zXScpE4GsIaUi92JHVARvXSHX5G8Xt7wmAX7MeJxEvitKmYGPRu6wbkw&#10;Qq5knh0vMag8aMsq/yKhnO4TJJwNHbjCQ+QpK3MQ21SgLEbN/w9Zix4RLQUPUdXS1B2Fp8H3DIH1&#10;ana5cxFEcjbdxrayVUIoqAvRrySP4VtskKrAO7uIFL9yEtntrKRd/FeXEG2MooL7ERhx460u8EPF&#10;KPsQ7quT65tCQfazcz4pDm8RPZ6cIDigRgf7gpT0X/2B7/mDf+b/fDO7yn3wKp7yn/1Df/ALb7y9&#10;tnWngRdt20Q5GCvfax4TSUdFU9TBa7cmO1wtPjLsw6E4x5Un+rriWnmaST6yx+wvzubHCilHH4lJ&#10;uwKNaBt4ua8CNAXnCAyVlMskcjThwtqh3RqDTK9byBDErZuuA3LZMBvsIhIAsPOxk6cIy8IFCPpt&#10;gZbNRyBwcLDH42F8Cjg7jxrLucRA1fXFqY1lsSzWEOjMUq0cIp7ulGwaUnMCHVlI3pt5VbOD+o93&#10;pCjC505+9wdeFrWI6Jj9jlQsj484uNVn1lhrSo1/Q2ryOXGEOJZOqiDCYZyRPT5RQk3EyiLDN+Df&#10;XLgC6ZabxBxZVAPz8KPYZzyRHtee/IJLVffJONGZyhfa4JOB6jwJroHsJ7PnDPA5ZFZfk0alziCv&#10;ArPlwKop+hDtrCCzwJ3oMQIieUZkelZ7wH0RExqsE/+vLtI4LQiAsBCxUAolI6P7i82UUg05+/X6&#10;6vLqwgLZhnqw0d6RMqDV5vaN+0y8qrEa2mPGJflV7Es72gbAtAmKFDjOYS2kJ0ocT3LUIRSGC1lM&#10;rDMGmp391sM3Hz15uLu78/T5U1708iuv0rIP6wl0m4HqXB3WMBMM3O0eXc2QAaDLQ+K/sMgt0GMc&#10;JQzjXDshUmxIfKQGnLYy8k/LK0v3Hzxo/1ALEohzaAaAffmWyazG6RkOKVZJhIeQVAW9mCTeVbaF&#10;RiqTYE7Orh49fCKT+NopUh5Cx40IUksESK8on1ulLHyJYEgg9kLq3SGWmtXjsSvVYD1mLsG+xkBm&#10;S7WzEpdxzQ4ZjCZdFjYiFpB2tHcSbAqRC+BEot/2w+7weJFkKNEBiiQPfh2hN7vo8E+pT1gyGEl6&#10;8HqeptCT62o/Gr8ZPlzpMCUgnXAVMVdjI4vMU4QL1p/UHDKs7kCPXFV12od+5vKwGzDxw/JWvMSE&#10;6EtkOYrj6+ZtBrogw7OzlmwjDFfpJ4w4zLakopmeRTclp14hk/Bpbr0IH1twTLZGMGhbQ/Jnftzw&#10;DL0ICVvAmcEQiia5HsQF1v9GDdt5ap6RXlVOg5uTiAQjgxUWxUplgh+ih0PKZJEe+09/5EfQbaYu&#10;kMu8HDs/+RP/3h+YXVq989J9iw22IaM5JIOq8G8aaS2e9aAl9rProPScdGmEHKXVidp8IolGOT7F&#10;3JcMMftXhsMbxpp/pchCalTBm/zpw+0q1YJ1WQDxrWhnv2nfElwGxJO3zVH3dZX8iMcN0O69O7gq&#10;8in8LCSUN1GTXO4UllCzYBXO0lex/uDezLteZXMAuBPTWbaV7njNFHFaLYEVYBBhyLVpbhHLIflS&#10;rz3srHfKi7guPX5GNyx8BXxSuugaOWBrJOrif6YYyMNYwODNz1f/Q5ueB1OlfmHHvCzhnSFoZu5S&#10;nOZvPCTNiA2pmhiOfkR7ourR3/dIh6UqHDG4nFEij4cunS7PIDKiYF8g40wUiggx2187wsWn2N4r&#10;HA2MdHXbJtrNx7/z7C2xMsYYVo3RCANlhRr0DxC+EGNAFISLyaB4P7QwVE9+ITj+n/4HehYq0NK5&#10;DoY2w6i4CMzoe1xn1gT7xTf2iHquA68fHB3TI9kLQyqKJomnT58+evRobnnhG7/5N37Xb/ne97z/&#10;A4RVKhnXTKMxdHCw8/wFBQ/7mMIc9qjHayI745xeSge0lJND8o2YVaiinihVYAXxNSMTqAjzTO/d&#10;uUtC1MJ4z4ywo9Kjwf8SBQ/4WGRjFL3InAmulwOji3EkKlqk9KkcUn/Z29vDtgKBshWCgZAD+cNy&#10;KSaYTIivEeFNhzA3rn3hUeoS7DQcnqOluzPaOwSQlfJk1J9cVZ4tK9l38Z+W+oMm8RU95MZJGcpt&#10;pkuR0wXwW7oJtWIZeGXwFH5zPtOCtfs18j/8bd/eOnbu13zOXdqSa0i3XXYhGjMAX9+joRHLIHT/&#10;HBti6IrSSf4mWZ/okC8agZB8y+0J4vprdvvVHpyEwJpLAYIW9q2H8ZSw+fyjm40ecG2oEoG9GwIB&#10;GxU9UL4pV5KDZkWtq9F76fYbgryYAo92vB1/1kxL/fLFElRaIS/dP+/iZaGDoGRqQZ6dwFh1ohje&#10;wYm2zyfBu0FUiqeqc11PzNgV7NxM0NPxq9O9Z2//D7/x66hNLWyuAfZZ8iIktatUqSTBaMmUJu0O&#10;nRWdc/hjDRd+vaEM19bny6XWsNSF9Cl7y+nnrQu3ZYTHF1aRQKBr5mnqOvSNo9Oqc4+UAWGEsFgs&#10;t5llFD2M3rqNXbVwR+Gcd3l7Jb3OfjJbB2qoSOCg/8i98L7rTUQ0Vldh3s8ur44vzVNAhqcFbgtq&#10;Zhk4VCi/c3rxepwj0FnRQ3UiSKfu9vaa36E/TP7AR9/fZLPnw5S8DHqOdEK8KBi6HLxMfCEDQold&#10;82CSxBBuW4Gw9EdhkNop62Ia7j2RVBrN8RbGy8YmGPSokMGnOa0+c2CwI9BqApiAALKDdcWMBEgv&#10;RYQw3Sp+ECBxWIaYvxLADVGVX1RxjMnOh4AdiXJTKaFWZmW+pLqcmeGJtsDe/3dl4zoJg2FgU0Cg&#10;KEI8QO2PCHB9bQ2aLXHsIs0EkCMnp1++d88eAmPMGa32cLY5/+bD1Fj4TIG2oQqnbJfxoBaxBA93&#10;j5yfRC6Jpg3rGkvyyoODY2TS7QBBweXs/NHjR1TOX/2qD/3WH/xXv+t//D9912/9rSsf/ej5F77w&#10;cz/z06q/KQ1yeo72bWAlVjvzG3gmAuiGH1omH+SLHTQmDmIIkosF8Td6QKOMMU0D4uv5575sK4mI&#10;t1xVL9hIXxquVXRTRkUERsOm7KWfmqHpjw/BQJCPBjtipMchojXPd/bqrVNlUJIrzmPa/COhmVUf&#10;6FKUl2es58fgWt6gjtRl4V0iM1aGLvFIrAYAiTiU40CSFoBuRw2shpXfC8ZKBXbpYx2Mrtla8Udy&#10;h8D4qE/0Dzz/ugSxF/RWL+HFxTmFocQWlTtLeMHRNXbFOA7zb/zGiJ+zBfp8ZaJ342W+JJ+sYiYY&#10;2omtc6azMShcJ3/GcHFV9tAkWoKqe+vAMnVRR8VPvEucTfZw46Gaab7Cu4vlT8YyxMtKyBiMjzaY&#10;EuuW9ri2NCraNwNImqLxFJO7RAiS3UgcUgzAj+KTk3L5w58bUvAirV6yZ5uT8gIPT05X15DQmnAk&#10;m9BoUpdTXa/MQg3qoHWWwJ4ikN1QqvhdIbvz5One5z7xc9/5u38bm/YP/L7f/V/8z/7nr3/haG4D&#10;oY85ikk2i2I9hNwdFaotTm+mBWjN53DSdWtB7fhfpxwN1Cw1yJx0x2xmt1O8au6P23TuQjiKPEF4&#10;JQ5HMKA3qmjhM9vNn648t+sfnKI09NwoQRsg0qpZkGT3T3tKvDwpWGlcT09xAAArRnFRPndjWjDh&#10;DmEyYuA/V5fmKL6ura+hbjK/uTp7ZwsaeAfd+s6E2TRGB12xMS5JCCUiqfj5zS2WxeX0+t8Rj+Lc&#10;i/7wkBve8lWRW7AJqDu+3ZTdo4k9okyu39MvsHVASlISdHJAl9gX57KlT1DzFQ0sxkPIb1xAVDqE&#10;DIyfu7lUHpoTHPV4XlZw36YzbZbITI6ZTcYN9/jPRpq1HVwZtV8uwyo1T9GZ6V/sqOrFp/qRjCQR&#10;HzenvGXb5Zxb5zFSbdS9Lnha6auzkyP6gR7cvcOuXJyZ+8gHP/De97ynxfb52QXuMh31bTjyNNvr&#10;l0PF+e86JGKqcbtdx+Jwov/26ORSckCGaaOxuVfxDtLMuaDf+Uf/+Pv+e/+Dm5c+eDN3F/mgvemZ&#10;5892/FJGKuuPcRozC7O0SU4e7O4hbvj8ydPD3QO+QyAlMTKHhjinSVnDSc9YdBsrh2UnSjtXQn/o&#10;TXXFZDRmd6JinOefAD9CAmxWHtnISWfgLQ9IwNMVkG6bpDsqBz4RwQHi5TA4RLQzko/fG9e3JlEB&#10;m9EcuqazrkwsaZ9+Y/9cRfIVMmRKmklMTUHoBRnR51I7H8g5eUY6DH56C1GWDm5zi6xmR5FNQWSA&#10;EMR59uQl4OTxxXhlht2NcgbdAPwQUPkhaucFQ8+ZMuUaehXFKn36GQ3S2JMP6ciDhv/lhg1/HoWr&#10;XHn9YteNgJTAkw8ZnOtwKL143oiPY/oMDrf6GqwA4KHrkx8ia/sf+soMbOarOYn8xu624L2coGbq&#10;/Lvpgs7VqpK5W0G/Hsw4MGTINa/9/JLsu5rspTWm780P0z+5GDOSlNzrnj3R8aYRynShiLzI71/e&#10;2mCV//onPvGtL3/V7/+NH/upv/Z3Xt8du5weu7O1vTS/AARMiHiqNJy34nmKrKgPKAG4xUUvxDqB&#10;K5p1banc3gMZTSY5uQC2X5RdIiNfELI7oXnnsMN9+jpLN2esVm2g20Bfa6iUNk4/MpXfzBop/pGZ&#10;3CNM2d2hSx2meyUlzWYueYEAlOSQu6iJcz3PTpnJTQFIfdbZydW7W8tbWxTVUciwOx0nYbnPIY9E&#10;NYB89O1qbCDol7b+lf2Z/PZ33XFjSagY9FxJAnrge0FZsiyQOPWwrQl4eTVsUcLbR48eo+EMAbRL&#10;072E/8c4BlqxO5r9hsDf0elR5vXBnhLPKLjLs8d1MJjE3TCh4EQTlOGr29scOAjGAmO0ZXa6lQdN&#10;comDeN65WXRi9+nRo31JaXSbE0FwrLYp5TIYHQNxSP7ZOj2xgbUMk2SmMih+ZnqVJ3d5Pjc1zfxz&#10;kKBXH9x996uvkVRub2ySjjDlkOSSQjeyVXyCc5qOjqJJZX2V+0EJjj+HYGmrB19hi1+daG+KC+Do&#10;psGCzbt/sG9CL2fG5YLiCaNDutflBdqOmqab69/7P/m35z74Ud7avcGT+YUf+5tPPv/5rfVNmzNQ&#10;Odvbxyzg2/hb0iOyE/Yl94JLp8uPiwtrfgKmKaEQHLM4jFyManJO9OKIxB8rGwMvgFuj2lHzSkrB&#10;5aGzAsGaQC2TjJWiQTTFbEbCjNaxCNWt9ed5MYdJjabQJXv2BJ/ldxKIQ18LlxRPPmODyNGpilvG&#10;lem371ezeiJ7jm2i9i4Ve4YSBYSWIBB43Wp9FoZ2+3DEOnk7/80z4tS3PynVKx0OX97Imn8Xfaq5&#10;92LCDS1To/1xlesCPVOZJhWX0KdB57j3zFzyjY4QFr+KKJnkQEu0FmYEZ8bBGw/NqBuZJj/kS/j3&#10;F0ESCGx0BtGdnlOgW+2ovQBFlTYo7m9+IMKuhewrZeLF83HLTQVcN4rSCkZlIG5y34xCcswMkVaz&#10;Ch9Wxlf4Lnhrhl4Ov2qDTBek0UzDV55LJgcnGE+/RUjVpXu1SdZ7VLEtcKjMiyuGyCkF7UWCW+TI&#10;RQaR8skNly5+mFNoFO/BhOw7vbG+jOIr+kQvdo85yK+9endjZZ0dI8Ur+i70mCei4Ggn8rLQVR0l&#10;e12xwi6CcT2eI9silHr+PfjvJAsssHNH9IJRQso1uFZDW5sGR9+Thk0Oo+WgocjgOqejy4+NcpmR&#10;QSIB9d9sHojH7roN6fVIVkvLE/1s2aSEqsNMKlMWPoB7vGQOkFnMxZ2tdR7LwsrS9BL/LIzP0zR9&#10;OYHy0zQYb7BqF1/hPXiyfJtPSs49ZF+rOKNc5JagNRiPd8K/0C9yr0BKGDEMekIyYZ7Fs4MkmaBA&#10;VoneVM8MIUjzVHqgK4Itwu4tiMEWonLrksK2ZpeE1iUjYnrapjnHTpwgs8o2WF5R448EELp9/03w&#10;kgQU8D48E0Ps4Jx9QkG0sM7sXXtch6ELFuHTyuBRZ5/SuE6X3eXNpH5Md60xcosNA40V4wunWXvW&#10;WIMcSGzXGqMjZjDSaPevwJ+zw/uCDQ7c8b7XXr13967+DtzGEbJylrA72GI+o7FD7tS2WECP/Dlj&#10;3Uw79VokyIRiBrB6AM8nPsbqRSB4Swi5ythzGYrJoBXOVhFneurrf9NvfPW/+3uINW4fP9qD/+Uf&#10;+d/ChFsj2lxYZFYH1Xh6suQVRR6O7wCNrnEs6KFsjxtL7AC7luqVBzqmPw0OiQBwJwKtNHNEI9ZD&#10;nrcTWPDsuEisH1lYIH8Gz6n1K0wX6DU0+cG05dMnn+3s0u/HduftuIoMIhOWNJKXvMfQcTaUNpKr&#10;oGHQ3xcOSr2aa9vZ3zOnFRu0I4eD21Y+x2EqVaJnkugRrQS+0qSrhbdkqKQtjZQJ9GND9ZQN/3l9&#10;LazxU2TqYzX0WzWIGV0tG1H6ZmobTc1bRSDqjQyBjV7yRzWRaTj33zY2+V2BTYkdLUcNLC95ex6s&#10;64FSDDnCCDq+MwQkJUq5cqlxutIS6GLfR2i+ARbUWTTJM3VN+kn742SOJv5OVtQ6SsNnzWhIYiKK&#10;kNmytlkurS2LT/EvQb37x2SxFZHEQH5e031nKci3DM9NNpFmq+uWgmjZ3vyVTFwzfs7LrEQ4C0sq&#10;v2nuRXj0Q6Z0Jr0OLzGLn+SsIT9zWYHn8FPHOYzbG2v3791PvcqeX8qI8QveCc++xRtVipuq4vmc&#10;H8Vn2q+XUxU9oZQ8m35RzsF+pGjhNBTOs/7ShsTKVt4yDzT0wXWHeV+RRan9JwpUcUePmFEF5Ro0&#10;8OXfCd6MXXI0BuHFmB7vkb/DxTbkyiw+N1nK6SpR8g0ogsxHm21+Bk7w0sqd7ZX721NrS+P+swqV&#10;FqPQcIkiDh8Gu9HZIekulBBguBARjfC5I8J4+/OOMX2/5/0PaHnA4Pl4YrI5qbU+PFTR5HR/XLEJ&#10;BjB0knZMlCdA2R0Jihex09wls1Xn/II+O5aDTczEJFNkx3qTrSYd9oUqT/Ab9G2UiLg4h3DNP5SH&#10;Ewk62oWHSleJrJt4eDsVrhizLImQZhMsNTxOKEPAGB2Ly+7AkxxAwz8zXhVmGYEkJDwJmVr/HKog&#10;Rm4paVKIlIyMECTrjs29OFlkphjfCgvFESM3dJVRzsFggcUzOQFH4vw35mXZ6zSq2qlkThFjnuZ3&#10;vwXCzzytD8scBgwNd/j2W2+RXlhXsBlVVQP1U27GlvgQZ30IRrPOpnpi7i4UmewCciOTTid934c+&#10;svLVv05qlF7gYvenP/Ff/6/+4P2FuQdbW3j+tdXVV196GeiUT6YMb9LGziJlW1wO35hs6YRSArbc&#10;lEgRraDqASjsxSCun5jAi7OptQj2P1gYY4Xo50iLqDkll+7M85vxn//kJz/1i7+4vLam8SDuI34+&#10;O1b7gBZoHskwBhiCAKK6Ew+fPQvpXnutv1ff9+bo7MSmCaBLpNisjtyg9muPIYHkzDTPGsNaO4h7&#10;jjqG982fecpcGBlSseYoI6GShaxOqCdUOOZGCXSkd8RnsHVICLvrcDT6jAJigwHl0CasUKnMNiPZ&#10;nBUdtIE8JA5OeyNNCA6sJNsd4Xo3dph4kNbZyQoaQLVMM39OjZRN53jyOWp60sPq5mN1TEZju3Eb&#10;7aioUqEmO4aVf2tOQlDrBbR/yOZzfJ59jNg7HxQ2QjjUXhCxsho7HWdI+qwfT6aJGr/nkzmkfLgk&#10;pCYNSI4mrWM944PtTYsXtDx5C6P1lXw4UWWzHNVZgukXaTR6Z1pPExeS2rNjdrIFrWv0N+0pS16l&#10;JE+djTVDZcQkTMeX2z5lwTwAoFMAFHdBJmqJjvQHd+4yoBoJMkgZoOLcNpuW76oGDG/njez0VFks&#10;xlgSx3zFu3NtZkXp9jBWiCKRvtYZjnbeeD3i9uwld7LCkWfnncjHScspsSPV+ZvYw2yerIPVi9gA&#10;z6Oyfvnh7XHDNmnBS23WpS9RTMi8IfQUGxviTWwO5V3LK6tqLTEA28SaHEO/NDtxtTQ/vbqy+J4P&#10;f3BybXn1XS+N39++WpwD1zIDSRkPtuLNFO0g8PdYdWlg1q+L/BsA6EBL0Epp/bYW8o4URdw23/ne&#10;+8VnNeLsDGoSaRKLa7efU/F99BvMs/SrbqyZ6SdPCTR32QUcUPZKYhXLAt1/ccVXB4fCLNRn1USj&#10;J5FROfRkSEnikyZIeLl1qyZBFcTinSXuIEnsApkJuat0B8dS6X6wCMizSBqm9czrTE9iv4tRifOL&#10;jM41no0vlFenflT6gkrQSlN3EXwDMcJ80wWlv/l/hHv5KtTPX9renri5xLOjV0OIoNL0+roqf4Sr&#10;0rQUbU9pMY1Xkd/gfinbWkIDqUMCJD1fHh5Lk6bBSkdeM0tA+lPosEMwpX6phjKAVuxI6fAF9MKV&#10;NZx881c+/2BybO7dr5EN7f7k3/3T/+H/ZvryZHt9bR6phusr5GFhZyuBNTN7cnokHe4G5weGlhgq&#10;mSLy+NCCt7a2WWnc9nACgR0oqhtYiQwAT1FRMoIOdkFfpymIs/uwRecgHqTqGL7VdRoqV9ZXVuVX&#10;dALqQLQzhsWwKsxlEGQnFH/OAHbGu56V1sUhDnfDjrqQr3goUtqtdxvM4o2iJE9mg8PQc1jcrEho&#10;65zmxCLIAvRFZpziLgYrWbmso8yyDpcJmNE1cJNkEKc/NbhahKT97eRgOxmwBXQqiOFxoAwLhRp2&#10;2ekZg1We7+wjunz37r2l5RWc99bWJvDmbZVF6EZCj1CGJGvDWkBsTxZfYWuevSNJQRL/NrnBchnb&#10;Z1O1mZxtVUBMYKASZEkdPFnaTTsdJagN1C/XgQhEZnwUR1J5SVyctIBDnJIEoUmGNLfCmvJkQS2y&#10;2HIfmlX0xs2xmseEBAzwoi9LStQPjwOADG8Al0xW5xuc2Svhz4qlHsDdFe6zaePoiMKnhBTimHis&#10;ZAADs9GlCJ8TFer7D+4DHbO8mS3k7RMbcUh19skn+kqFSyMHEIU6eMLCczn3k0JnOXecYBut8tNN&#10;WIY3qX6da5mcBs5mk+aOHPAUBQOTJRtzGRN8hsQq7SrYtY1NrbP2OPNvaS3Cz4YXbMlgm8ML8mH+&#10;ubQ0n3IG+tIbJmUQwCb5jfoFcuguMBULy4vL21vowqKZYwchxgjWqHV1hthfsH3ziCiHcO00iPiZ&#10;eQ46OUUkE75rSf8/5BffMS/yvR96ReWHZF4GF0l+zaOzNAIvAEpxKfwJVYk26XGoXuzTGgI8mta5&#10;0FKDJ9t9YVcBQ8oyKJd0QfnCeUcN49wJBFDHJf3w8egrnWnDzQUCEqCvFyey6OPhm+kiTIV5CikL&#10;rBs6nwGRL6mC9VERQpMrghQQpbmhwoNyWB3RfSjVFta8tGyyQHMaP1mGzLV2uDoUEMh9tL1s2FZ6&#10;xTAkrA6nFd2e+3fvcKkKvipoOy+jxsEqSoW3vJteGa/aDep8KUUhyuZn0+WvJL9helpYFjwl+qZJ&#10;LWRHT+MUtVNhQ26l5Uovkren7rK7v/+zf/+nfuGv/5W/+qf++E/+9b+6Oj9zF9IGEDFFv3OWyx46&#10;EgY8GbwsdrzZA4GniIG7isYMmFsRnjf5wGUlzh0MAdcfd3WGESQas1mPo5/G4h5Xrsq0LyAMbRP3&#10;7t7b3twiJKJ/0KJ3goaqSFHg52zS+Y6J4pG1C0/XOuIUxULJCbXGZqeuHQY8SP3vNJMe3EXKotjE&#10;Y7+383yMzlUlwohGtFtXZJqSEittSZqDdORFiBUplNGQn+RVtYnzhBjzCwRrpoARzvP+A/CZPAlT&#10;aMX4kNjiYYC8NVJHPBkeEDC9/vrD3/ANH/2hH/zBrfV1GkCdcLnM+JWFnd0XaehRRI89kGkWSp5o&#10;wW1oHbpA4gakipGERfDUCW/OToejHF/YTmZywyGAk89jvEUF7osny6zCyJsnk03iPoFKYYCcriBt&#10;STxCPUTBE/1B5i/rOGWlerPx6HKL/bOZaVsWEmCl+9kAKzwxVxjFhFFAm3BRy8R1KBeWQ9ROFN7L&#10;MX/55ZftSz2B8mtri6BVJq4jh7+0tAwwVfq/eEAKVXrQQN/sdjsHlpy/oOtCNedIWXh2pejWaA5x&#10;1yfuVsvjMaPWxc7hAfNwK0ulN00z0Ditx3DAUEuYAqfQPXOp6ukqaZHVip/PNpViGwQsDZVDLmhc&#10;EHcS7SwybKk7vd/U4XQPWpVU1Lv8Au/oEZgaacHKRQx/TPEO/tiQnYeL08KAqt1HnGGYPoGq5PbW&#10;5vzSwuTCzNr9u1OsxuLcGIoJc9P0OpmMmGyBQ2KYQRFU12tHocSB1GV9UpZJDLD55yvkRb7/a943&#10;arIdIEuT8WjpyGqKi2u1jf9tKZJ9xSxrEnw3QlTJYBTwFqsXDmWawSTFmIc8oV/hJBuTijF4qk3m&#10;kbF2+l4qH6EzpVBBRYH/NpY3VMSSshpsERQiEIqBS7pHEzWZplvB1JXXCSuCt0ww9OacjsRDUpyE&#10;SPni9JImDMiutaTpF6Ww3ACKk4oIoyIQJ4yGvaaAQ42EjIBktl6EaXqSW6+VMjw62HP8XHanWMfk&#10;xAJhPwPLlKdwBLck6BmmAqi8SarBl+ljEsFxPQAM7qorsrTjNCRbY+e1qBsGZlGFpTWbcgd4NeG8&#10;gn3j42+88QXOzbtffunlrc0lmll1bGxK5rer+smzgp67ubnJ3GlLNUcn4Wgqlh75JGQob3b3DzKH&#10;gwPum8ikyD8yjiWRZrSeOCu8nAW/BVigFYAu2AJpk50XxjpEH+AkBBmPol1gwk2RoJeXdfmMMWUp&#10;I2teLSBG49pcvrSLlIKvzEsICLhllG3pAgGCsT0wqppsjyyae8FW8OBd4dmKGhHvsCxqDAcISpnG&#10;CNdiXhK7yuG1hpEQ1dXIWZaukx/7JpoF8pl8gaBHvIj7ObWKUG6uKfs/ef7iIx9+33/w7/37r373&#10;d73+iZ/6hU9+kttkViOCwrRGt3yIV8FM8Xj5EstF2l99Q8wNKZFET2xZyzAlsJnr2x+jyHwqvkIf&#10;Ld7EmWnZCSO8uy+ZuOw8Fj2Ivgh7WCpuPsqEjl0tVjlF1UpyBNVaHxaSAVO26IKstoZSPl6jBMFT&#10;J3PIWLAjMgUeM7mKqAaOG+4mwbxxj8Y1umFJIyrzLk1mdv7Bg5dYbL7d85bL5K+Yu4P/I8Tm02ge&#10;ar4bF6vwvjcQ26JaGNVNPKcyYiAQEnbssrTQKCLqWQ6u1XBQRkmGfnrAEhj2o/QxPGc6/xeXeAqJ&#10;8zLFCx2NkAPV/qqfiEI7lostyuMvSa0YbOVw2Bzy1JiYd6EwQeptxqPtY81RzQHjqjIhQseSYpsj&#10;mjKbrhS8yDhpl0KuDwV8hkG3lGDhyE3AiAGXwGosryy89q7X5lYWIdVtvPbyxMKMY9WXFsYyLNXP&#10;4b0zNLFyAdC3KKSn1DECgUbb2Vna/BOJHY/hKAZ4x3KR73jPvcDKlkV0mzkPtyW7gcKqAIlaofL/&#10;TA+5Smb+nBI0YpfSCJ4pK7Ozr772mhBQ4RiFMP0lt4HbkEtqFcKDz+sZ601qRjh5eUrftTCCXqjs&#10;ckmf9rFSHcGiEWPMzS+xHnvMrogsoJpZinrMKcbH+QC2Pj97tne4c3RkWdiQPyq28UP8uyo6HGmL&#10;n9FlqxdBqoRMKFxu+LYXSCytLs72P53eOI4I2gpXzolnwuNbb7317OmzjfX1KGIRfSNiymx3ig08&#10;SymDKDEC35UWzUbkdKUb1kIFVHe6NaDHRKXMaNr6ShV80oeRWFVomLDQtMymDZW0uVTrK1fXK/ML&#10;d9fX+QeQDSiEAQy8JU6dLrwji/iM8F6YQ50F0WUJKJWOF6FkNhEkzrEXe8w9cZw9Q3lxThY0juEF&#10;3KwsLznBNAG7hZPAVGKOkTMAhsPiec0ouByjEriP07LIEKqPmQGnPWbx2bMX8LiYmgVhaWdvh3u3&#10;1x2eVhCi3gtnjCq9YbjhMWSEqDFSNi8BJhP9MAoZ4GMRjciAtdbsodDjdNubQ0ZyeeMkVUQSkpcM&#10;/aKbK8qYNk9z46ge4O5qbuo1uC1tFuVuGRlEJ6p78zdENVISEne7bkFODCrhd0miO+Je/i9/62/O&#10;vufdP/dzP/ejf/JPvf34EZwK4qgXu7sKTqf7HSscp9XmZ11TcgU3Wvl7/iqJGTALxtUadTKVJAEu&#10;Eh9UETOuhKiE12PpuJiGrg3b+0tozKHjXqEXa+uMPXei+2LQI9naLnhTBPE1u1WusOBtpEtcPCgn&#10;1rG5XVOKbypcnM1CN18UYrwPIR6Xpy44hq5PcB5RLA2CijJ8LO2vPF8sSj+H/7ekTP2jeGnqH4Re&#10;gk6pZaPR7UNvMyDq1xTkT82M9XD6fqekGKGaQIeKjN5S25tyhr2glNmLH8fLqIOr34ujKMckvjDS&#10;ealEyjVpIzB+N/ErN2WsTCrZXqrEvtAHeYA+r3yYOsQphKSzI62LSBIEulSJY5TBp/5Xdlg5q190&#10;e6oejOSEFT4B3AvzBVCBOGteDbbJ5fXFlbvbi1vrk4uME5mSCUPldtyiKR9rnsscXLMxm+QsoYfq&#10;XgtMdjJ09NuGUWaGcVK9yEgHpa72y/kz+fH3vgS9ny3jtFRbRCIuAu186MaQKcvyiUfFq0vAuEGW&#10;eBMQgR1D2MviY2vIzvCiD+7fATMGbyTA9qZ0Ty5WEWNfFG4fuby9aSjHqcU4UMitwfpEbnBUkosn&#10;Z4ideV+xcpaEP8CZ7wOTWiUkP00pE0bh033EoZwHy3Ii69fjV8J4Y5P+xBylay6zdj1cwKP0oIzd&#10;3GEg8MoKIllUAxOao94/+8pLL+EIz45PP/vZzz197LBxbhxLxK5FCzIeUbyV6gHblKyEIGd3b9c5&#10;GcR6duB4LFlYaom25oldBM6cnQVVV4AStWcWd25mb2+XaX/Mc9zeusNauUosn/ATPbyUiJhDM8lZ&#10;ZOuSutglmwOtXEKgCREJB1F4/5xD6NfKYhqno4Ar/YlmPct6k+OUPDEN2GheIyP5+IyPi4aPfDMg&#10;LW4Kf+8EcgebXJDicAuIpHoeNIPMxER/AqVSB6A7Ce76BteEFgvRFHf37MUO55ait8/PeqyDORL9&#10;TSPszdNk1NQsdXXbShRdYQFf7OH9D+ny4Y104EcAFH3PlfWNjfLffHLJ52QDHh9z1NVjD8GmR8He&#10;9XlCWu00toorVyCawVPWIFJNSTLNJuIySEFSzjVSWFleU/XHdtrpyzPrsYnUtaFyPDJkDNO9tbb6&#10;3b/jt8NP+i//zH/+4lOf5lnCM4Sbzv1GLM5wNdOHlP1PH6IXhouKKSJjjmwlz6rC+4ewTqhdId9d&#10;zxX3EHNfmQZul6vvfWtbR/Lv2KBEukphOt8ixRKb3VjqiClk2rTzGuoPTNfSux41J2oSDi5LHJ0B&#10;XwXxEnfXSynxKW1kqHz0yFDz7iFqitPsLf2CHi9WMkmVi+YzCkDaUjNHy/HgchZuCG54EhyZ8n1b&#10;npSM1cavQBR8BQFZEtcJIlE2IfGKbNyzczAfC6hVBg1QRIBGipW1svFQjhaZik1ski3qAlm4GHsr&#10;FUvcGGKFgQ2JE8wXM5NtIDq34UmXoxomuygxDc4IpkkUiFOd93GkiNgGLBd5HCaLXaXyKaDYarkz&#10;ZAF5MQQTjYzRHNOJ50SLdaef0UuS3WOOTmvIGaQsWku2kefbXuMTV166O/HVHzo/eEHUM76yOMbe&#10;BqCOwpOtcVM40YgKS1BOwlHjZmrHb6hXDdrDQvlyt+qxv5Ss9eV0ITqw7/7AK7B3WDR2Alpv3J9/&#10;NNKREF2Hz16xF4Y5EIQwpMfHpzx+Y7HnLzjJ97a3792/s31nCx8B0CEojwiBs5sYGTK9tkYY7dY0&#10;QL6AarXApsv0Q9EGwJyhNGdKd6Ii6dwMmW/Olb0GXFVGIzgljRyAIDNyTOr0svcB13ZAFrDiuH31&#10;OB18JJieYUo9kJ7t9gWNwlK7PlMbNyaDaSOLBlrh+DKcUQSusTKRxsM8sEW8qeOTZ8+eYYzxMsyZ&#10;dwbGdOtXro9QciJKrdUYnQQQl+ABM3OeisJCB1qwNwceCz4vKYuwWApJtl8y4JNPoUf68PDB/Xsq&#10;hZxf7u8ePHu2w/2fgkLgpcLu5GJSHx4a5UYp9jUwvWXqdK7t7OwZ7J9frK6usW1Jg9CQhx5AEsBw&#10;Eb4m6rDzUI4I/UgM1JC84vBfPH/+DGuua0CQnPkuC7ISnQYmhgnJXVAuRiyU7vTZqOscVhUnh4m4&#10;T58/59rUJRVl5uBQp5ng29VRD0bP5tCNkTMtrxEieG7VPebTAE8YxWPIp9CTwI6AT71I4OyraHQb&#10;2y+i+j43IxCcRnRWHp18KjrYVBMye8Ut1RgnZFyHwfjIcnHMkWRXIKuzbewC0xxT21CGANB5mLw5&#10;MIN5fAfHJ68/fPunf/zHP/PzP/9LP/0zO4dHd7e31lfXLHrXvsOcy7A1bpAHytq629Oi7Eo7c0IO&#10;t/x+Db3fW2fAxfOgMMFNOPiQEQQnlCTeGwyAT1haNDDiA1ueNUga9Fci+4FrjEfhM/kck9fY94Tq&#10;EScRXNPoE8xifPlbLpX0CWNIqbka27x3CPaiXFIzkwYRPiotOMEh2bcK9wbVwUQRV/EyslsR/zyL&#10;uij8JY+M0VL4A9sAtKQp0oyN7x/sJT6O4YMlIbLt9uc/24LHH+ShTDA4/TAqZx5oPtbl1fwO/Stk&#10;gwH3IAfPh6RECdDm5xQyBAb5KLYg5hPHVLRDITuDB+rYmRIv4RzemkR2xx2l5aSFjQ5KaU8Jlx5S&#10;voTJpptmnCoit5PT1SNQazKXTN6wCX9onyl/K8PlRCqpRRezeCtYSXkJx7CT8hjHGRvDeJLp5bVl&#10;6rSToDavCBEZf5iImdTy1+DdKREasjjqLcReUeIgatRWuF5ncGuWUhexxKjbi6V6p+Asvcj3ffjd&#10;QY1lf3I/2G0dXCaDYk4AOjJ2EPaUUh/zU2hPEupBtGU41RQB49072wxuu3/vHhbQNojE0ToeWqk9&#10;Tu6Vgl15StfSYcPDa4be/JpjQBBaKJYYTfpm8I1Mq1OCpasSF+J47Zm5Ra6MA0Q7wjGUsqsbusIw&#10;45zHFD0MrLodb13IEDtAxKKvIuGJVxalXqBfOlaJ5VBgpohBrkQx8PLiiEwc+GhtceXo8IC7Ropg&#10;0f5uJ1N5PXqmMQSMNVvJHrmR9bWNdP/N44XMV0xgoTkiUmtDbyPEMmRwHphms5AXO+zdTMrN4NuZ&#10;GaRbSfL4QEpp1ln8hBOKVFxvKhCmYCk5pPgZQwlnPRQAUDuO9KHFqunpra0twvlnz57v7+8ZS83O&#10;gH8YVioBWelyAhlBCao7Bb6dXRHJU76RndluMq42piEZskn6zXN/XuComPYQToqfhnHh7PGBmjzD&#10;eZOkEFbZ1wzOOt49IGE85Q6Xlleh6LLXReyVGkhIThalEDfvUrWCXzUwZw0ZXlTrWXZssGVbWVXi&#10;cZuCKIZiIOEVn238ycM3hjBKlGxt1aTiAak5ExvwS64zdpy1Fd6hdq8XSSnPqhvxe7AgmqXRL3j7&#10;jbeePXqEYd5YQ41zAc84kgrWdnC1LLjPMC1C3L5GeTIj3zPsjwuJ1XP8IYsPz0352/CYZSgK1oGb&#10;kkac8YjZVBl5Kx7SAgbmnhOkHg2cjtgI1ouNwCt5NGXZabnC5vJUB0NrSB4+vf/vNpvEi9gBapko&#10;hQ0gzy/FypqUxDNZTMqtJXUzo8XV4duYwcVkAeF2aIfNHXBpyVnlGYIKeaZ4i+OICCXEb3mL5bDI&#10;UPK9TuuhdYznSHk5MJ01lfzw0C2cENdkWzi9RPvhJXclm01gkM0Ogo2HKOgrAMpC/7S25xMZubQc&#10;N1FKZkRljovmTdvKtnHYs1+VmpI+kgXnW7LNRvJWyPO0JJiamXXKwEfQI4kYlFuK7Glxs9yg3JAE&#10;Z3ZKEJVycXALJATGh9moD2DCeYSjBfR3fraxunD3/vbS2tL85sbyg+3le3fGibx5rEhmLS4okeQm&#10;IMSx35RLQEteyoBSeIRTxGpsdeJarR//YE6JivOIuC2HC+Sfd/Bn8vu+6l3cWSojk4xPwIRTi6BC&#10;wL4hSuO2WQKWwjYrvDqBFUtvOg3T2uoFhDSaTQjhj44P9ZmgUubG/BXHco7yEeee/8RiEbW2WsUG&#10;Z/Mh72zHXxoXlE7hvDn1mn4RXqVCn+za03NnkKXBSQoG5xO4aXoGuJ9DxizZjA+xG0o52NA8pAYE&#10;jvMkjJjvPZBDagKMbhU0CDYE2XB8Ce9x/x05pJ/neUAnc6wnQKNgCKRcSCaUId3OrseQDZT859Ry&#10;p/TI+yEaYqNghRuUocJryh2xW1rfWRDyGztTwX8uL2kVVD0UiyAYQCketi4Rj7IQXov0V8I6RT9Z&#10;TDpXsrMtdobs0UozN5CZfYpHzdCBSE4gYIdjUSj+/MnTJzhj8gPJrD4ZmwwLkqTTgvhdBt31xDU9&#10;Lp3P6umFdGA3xKKolKhAMe6rjfUNy+OJpzjP4NeU3506g97G8jKWjpohbwcBw08w1BAWGtUvXskT&#10;xNCT9W5sbqXUifqyww2pFXn2lKiijYQGdf0QHD6Hd4EVhG5XiB/LmxKCDsMuzni4nm0WhAsIg04Q&#10;yYafOKae9lqTMDisHgd3kWKUQBWKIIdZXnctfgadCbAbazu8hDyDlqb5zXWGlq3wYkaVYOP2d3c1&#10;DYRETsugHMUcX/idcK4EtRzr6eYyHyYCY6YaGwREy8u9cgqcnBGqPrn3pshcXk0Y8SvPtGFQyhxD&#10;9YJP5hzIxoAR537WZnGTEr1weK2u28+RBnLt6kBHTInCXMeUzg4w23V4l6dMq+YC3n7dUIOJ/G3d&#10;DLyYmuCEFOaF7tQgw7xK3aP0VHJ5KUenOxLQYqSy6hO+OJP6LV0QDo7lA+n+M3y75Fo+aEQfIPUk&#10;3TQzYWfwS3ZgxtSHGmNSNXBH8+E+YK6elznkLdS4UnIqZ1IfkGhVwwVm5npKzrU1z3QwkUq6IIMM&#10;xzlnU8mPSCDvnfixUR/nb7tzJGfmzzxe/pxQ2KUuGgGRyo3nc4HA5vlqlUUTaukzhj1NAESCYhLW&#10;TwhoJgXTN1anVxamodGvWQa2/hIfqjieSv7RJUpTn6ITAa+Uw9F6S8fK5SVyFsWq/lRrIe9sIuIp&#10;+94PvxZOlByGnh4OQ2skbjujdS1VbAexDCSz66h+6BJQvEP31cw0YScWFfNeqDeK03Z9aQszm91l&#10;bW6S/mqW3v0CRcGWKMRfkfBzB0kLScACSV8UyB1vBCKrmxqdNYBZ8iasBW0Q/CGjDNk6ERc0rtEf&#10;dgX71PMEk3gAWUY9IrGMD8hThwbN9OTq8sLm8hLBQwRRb9qcreK1SS1a/+yPKVTRnAIJuKyIFnft&#10;7ohd8wzXS6lQ60Q8Qxs+oRU+guV2dXEquAzPUhAbFhzuSrqyZZ7rh5JveSvGYLY1ZVMk7eBzMpQX&#10;0yjhx34a/1NNmi8aUzs0+ZmnL3RhgU/opLZMhj/T3eWCErdVKxvjdUZCub21BUxUYptT5KIwaBip&#10;uClCdYMeCZcD/l6rXb9YGKcxr7BDZj2trqzKaod9kWHpgjYtzNoSMr22vonTsPJ/drZ7cGhDRp4O&#10;T0thsSxFRuoZTKULV8/XgR3hPkX7y+BEHxknYds/L7VdLpLNpnGjRy/fN+rcjSFSg9VehBTnj9U4&#10;+zQXihwMK17+nqQdl8wRVZkL6+ZlWIANKkzJpWtvNo3dFrdDtUwnkTmlPSJadisx5PEOCSbTohSE&#10;IVO/L1BEo1ctVJ4gWUj+6PPMKWn3tRfcbZZrGXR8q31hPDS6I89BWBXN4Ur28w/h8tF/l4ZBKfic&#10;Ygdqecoa5rPTbIPgsQYO8g81xIQZ5Yn4It+ufbRAksygvZl1hJES8WVujiRYpVBTBHI2pcVU9x63&#10;xYJEnIFiIbNSEjy7ClQQnGtKBYV/alIMvNU2bH1Y8z1cbtgx5VDFv0T8I1/XMvjwrLUw6RbUyzqU&#10;0M80LpGSV/ujVbFI3U4AbzsZlWUSrrfWI70/2aL5Lxdcko6yTPwy2fNguKrilc/Jy82LJexVFiRz&#10;tJQMcpE5YtEfImolH3np7tY8yP/62tLdTfROxlaXNU+OiUuhx7cZZI1PQwMhqOIrrLGkEUM9J91J&#10;HIY+w3pVOhMHL5KRa+8knKUX+S0felXLma3AuoVz5cDabuLIgXfPu5szDmYcJPvw+BAiKhE6JMHW&#10;u9xDSSzldPZRCW0bLFCVw2SQwFhOc8DDUN9zxSMAwGOAPQQ0Jd0iXXtqtCVsBug+pBne4MdgRGkR&#10;jPjSMoAoXBBH+8GpJXwYqTUMCmChb3/pacyyDiwXrjB9MIKa7Bcm1q4uLK4gS3DKACJEUCbtSHaj&#10;W9AGOOd6MLXQyYI9YL/qQsybYznNnPC5UJ+gOcWT6UL4RsupqaxaYJAWKfNVzkm8BTfo4Fu/1Eqg&#10;c4RCttA6O1vbzZkwyp61/cM96a44Y8FzJSlTzNTWxF25U/L3/qCbwA9XlrgJ/43nOrEinVqlNbDM&#10;ElZO9eryXe969f79O3UGEFid+Wi9yuIEV16B5+GmDPbs6pIZacmRDb+EvFVIwIb5IBL37t2jIxdZ&#10;LjTWKD42LLAMyIMxw1iG1ibbhprHOdjFviQ64lQBBdyhmt/k6QQQtR3sjWiC6VmxMZIhMrQGLIN/&#10;uyFZK2egeUcoWkirilBx0UxPT2aNsJZmcLDMo7DrrLACQ+2riK3mN+JN6WMXE4+Mcf5eaIhXtCmk&#10;Ose80RF6GUPk8Uino0DJ5JSDRrzcKwOpxI9+gpMLkJIVDzZM/hJKWIIPW6YsPXRoW+U40gfTIkdJ&#10;2/GFOhJ+3MAmE3ZExY7bc3AbgPObUDkGsD56oN0hijj5yCwJGOWE5D0k1j0vLXi4LEYJQ+djaIOK&#10;IZa5x8vAq0tzqiOJC7dhNK4oHZ1JBSi1KvHLuSi4bVzmE2H/E2bwXZ7sSF1oa6B0ZiSoniBSZLyl&#10;RaP6hnoRvpE/NAfSU1qlqd5lxoHkx0CpwXkcQJLvDJAa1Ue7VlKz8tPCjNBW3qx1DhG5X5eauTur&#10;AUodjrglB8KjLaRJoMm3EDdbdNEzBlP12djsyapxkeaIws7Od8MuiMtNXK8sztxnjiETqDZXp+DH&#10;rq6APzhwq7KersskoQdLfDMxz6aQr6KodiRPLLDTmCHE3f1sR282zMiLRAH4Hf6RW9mvcKFHKmzu&#10;SnVE0o5EbQ1Kn5Fpm1kszVGRJusEvmdW99WlwTVPFI/C3rKrOXFOxORkYfFycCLvkENSrkX2mfSt&#10;4I8elWSjPlqOvcusC2msIbWIQgWBLZYCV0x0xYJKkJoxeolgJ9c/CPmPnIcWhLgvxsL9MRrGMAoW&#10;DNN8V7ameVaGLnQuPPG9wfXkrWS6toCHETqKPxdQkBWb84+J49ymFCRK0idS6cEmb9fQD0rGQxWR&#10;xeGui+O9/fDxm289BAgG+q+xZjk4SCxjGIQGkxgep3Qc7L315NEXHr7x+huvP9/bzTBtbsl/aAU1&#10;qnGwCjRZJtYgrUL7Wgk4djahvcGjMVDN+EUadq0nA9OfnUKiuXPnDu9SemAkMFUTwCtBjfm9QxNj&#10;zhrWddEcF5VbOGIcfaqjTpzMICk6Q6XbxllyBSZw0Y3BOqyuygJvO7E0WzoPwXNjjLCHUL7VwstX&#10;k0X1ZQixgIlVXZ/HXe8gChAIyCtSRM2OSs1xpIPtMMiGNHXLAta5dp9jwL1axC1oSskeqKnKNaQJ&#10;GstoOyqJlLfmfsg9czrsmWW7ZnvXSnat4oXgZEIVA1Ble1AiQhJmUJVOWGBYxk1V0Fo/kAC2O6qm&#10;zaIHDj9X61WFzpckT1vJe1uWj4ezSuZa5NT0p3fHmjgdOcQhjRo76MIpI1h5MU84QgEYuM4G495g&#10;1kF8iuJwZGdb6WlvI3cjn1VVqynGuGUHKEQePzhYrv5tnV+7Em23SP2ff/PfPAiMgC01yNzReqX4&#10;Jyh3ZoMPzS7ad4Hy80uefE8rV5g7qqiLtfduS3poSgOrO+krGxCIXuR8SaBQ22KAsvOyL2aorBJf&#10;0XzUmHX0I8SWm0oBRiIoxjqPiY8aEreeU+6/+IO32UZx42FOCjNy0oRcJWn8sV1yGidNmaSDYDzK&#10;hJyMX5+tLs/d2d5g3p+lks0tGu5R6vUC2BVslbY05cd8/ho+iPk3/9ktnb8dcqbuZNt2vzjisLys&#10;L76gH/Vl/5n8ng++xmXhJDEw+vOkwCXAUBYpYyEZxnC6wkNmDqCngn0PpGxuS0vqpYWBngsZ5REU&#10;IvQTDbu+to0o0IGQ6KAX5AMzfGlcdnkFaM4qt/DuabHVIV0zJKQ+hkmuhlz9mNLc5QXKt1RFGJiH&#10;k3F8TXgJt6FKME53mNsxyg2y+nPY4pbiE/BsAL4KHE2S0cCXcPpEelxgZ6nVDI9zZnaZxAT53knp&#10;KD017KxshCFIZ89yRKHrwc6yligepTvk19xFb4d1UI3A+HLQmbCgypHK8D4H/gTDkpjpikn8kLqU&#10;0JW69Iv93SmUx1D3nJs7OLZThIZ0lkuHFEmVGCajLVUlEAHLpDyZS6cna6srrAPblpJJutoNqOkN&#10;IZohrXr55Zdeeul+d2o5QrViUlYCUKR/O2QPiqPI7gYqYSIFr+c1e2EBWI2n/GEqhFLO2dNnu/LB&#10;2kEZ6g6uOZ0ozp93iAAUCf5F497BoVPZ9d+T4OteP8WD0ZG2YK5lHyoZOahDlYiF4pZ7lgQyyBuI&#10;KVJu4dOUc45ylxYqvQhajRz6xOR6EdMLp4PpDApztYcs3fGaGLUUgmuxNG0TYzGs3abrgw8LxpPy&#10;Q3CoIUaGamzfq/+ZR5wG6by5No5PTw2/EUKEQzteApEh6An58ZehTOA6OYbOEMto+nhQd5TWqnMe&#10;85OY2zIfH+nBiYWpt8goXGmmeYf+lfijrZqZqDsM7OPdfkjQqhAZYrTqzBLkssgqQaexZmVxMZKh&#10;VvLdIfF2fCC5eHINX9+yjVLWFOclQCjdwp06qSU2mizWBqlRU0vMrivQYKW2n3Qzy2gTdJIK/aLa&#10;Rxx/JpUl/2iaOKxnULgWafhDdohPkD80U5EgosNsj/eQZ9QZ9BMqQ26R38YReTpu79S26656Uoxu&#10;k7A29/cRR0e1n4kjllcL6g7iyvonCePffBYfAq6AZh+J7PrS4trS3MsU1VcWLxdmZ9aWZ9/1ysTS&#10;Iv041AOIr90EMEewtApzgTYHorTAQ7OUhllsKNOSm4v02vpl8RNmJMm53/FcZPK3ffQDhsDpPHLQ&#10;e56K5Q1Y8BoGYXR5QoFcpQ3KMYCbtMxaYzeBExr04ie0eQICl5BwEtdIuKpYCAV5FVyTWzQPTTSt&#10;kmONhqnM0mL0tM1J+SsIPDpvEo6xG5oMiG0xKoCsz/b3Hj3fPSJsQXM7VbI0hQ79vTEHaQjKsW9Q&#10;4+MP6p2Cqmsqt0Qm8SUIBbQnBlVS4LEN7PoSr6FURMWuJydfunuXM2f92R9dSx+VomtJtEsc4pcH&#10;ewd8Y5reZdTwkNlkrEO4udE97XSN/HjNUgWnYQ6H526vcjB8fwIFnDKPCVMOk/ns+vKrf8PX/8C/&#10;8+/8uu/+nm/6+l//9MmTX/j0p8kx5tFsieajVYEA06klO2M4vByfh4G5AabJG2kKNC3uZXV99ZVX&#10;XqFn5cGDB7UgDT/9Xnicyda5yLOLK+I+QAm4uvu7e/wBv6Tecwwi2QT7lRjTR88rD2FgXbz19qNj&#10;9J4RKo5x5LnxUdza8soKeU2OvTLA5CEeuCQQjvycnYMQzKrxHP2KwAukrqiMdN2ITjhBpheTNB8s&#10;2ReZpE3IzvYFE3lhQ0MfNR81hTFMXKcHO8JuAlDNEfOTnsVIKpURrjv0f33OiD23Xy9BdAPPGCD9&#10;EO9ll/Zja1lsxaUklj5tf1M8aoo94Oh1eTnZTiD+CRGKh0QwOy0gtfg1yo24LWuBIDFOOMSnkWOV&#10;kE13DquY0M2L543EN7lmgylWIBbEH17gpM6Wi4defcsJwgzBVHtVfGkF3PyJm8wAzmkIICFvFthh&#10;sKukTW4YuJcMhc8EbEz0rf/uXbBQgmAp7oRKKFfFpUY9MEtXjgPfY+UVjG5UgOmNcFXsUDprw5tp&#10;qcZzIWnCcV7wfYjEhbR1VD31Uedt2taqa4+8sK0fqBEt9sVLY70kSQsuRZnYWV59jiLxXg5Xy38q&#10;RBstxRjAtqAOgw7dVMkm6/DyXsXT7MtWstRgKg0iGYlWMa4EI/gPVubkaI9QfQOC1/zU3a1VWrHH&#10;pseXX3kwsTg/vbEWd3DN1Hg3WAEhsxiyiagtTuCVbS103o/+UT26epFAWEkD0yASQcHqNbyDbSK3&#10;O23y+z7yHrs9bW2Vy5vJ3S6uDTJx0+ws0lUPhmnoOY5c79YzlhSKf0LSd0f0KYKq2zHEA0AY40zD&#10;VCE0W7VThWWl2SZ8Sk9OH7xciMR9gpJWX8+FMWagCPPisSOgfWgwE2O7KDUhLSB86+gzQbDI//EL&#10;MvC2jNYtd1/2SRtWBLzyziWPi1rwfXw37Kw1yEgY2VD6UgkMFMC9T0w+eHCfGR7wTMDu8pCys2dE&#10;UYZcJxtFnR+ZBUReQgcEX7HvpWOmf0rmZYiLuTojmRAWNI6gEFwAIn2BeMGguHKq0tYtrq93D3en&#10;52d/+x/9o+Mbr96sbI+9/N73ffxbfvav/XUq5neZnUU2HSFxN71YttF22CxKWHKG2UuEkBkdOEfa&#10;cf/e3c2tDbSwaIInTRHI0Aabeva8lYLiI6Z1LhUd17CFWf2VEKjPS5JlAPGZBRwNV0sOKhJ1fkF9&#10;lDB/CNOS2gOoUQ6xhyMilSo5mysoKUb3Dxkvs5fR1GmhEhvs8JU0/WJMgxrlWYh8qotMbsi5kkDF&#10;LpJ4pllmqyCaou1IfK1RbRiRZCh8gox8CGpcC4vzc8iNTkhVjzL9OeoyFyI2zEc1qMr+tJ4pgSoZ&#10;DxORw9SIRzAYUu2GVbPI7Ho6NsUGgWRaVUfmwRs/Cfuw2jLl2lmg8khKLw193Bw3FFaDQFbaDjk1&#10;dC2n4O+R6bXJ3NmFyqQnOrGI1dJCLWJMP/fVRCQbWefK3VtXq8JK1M/KsDJ+T/M5rjrd04LC/Atv&#10;TaJ8i4fwMtZcf5lmTy9CuopDa0z4UvvscfMs1yrbPeOFYlKL/kWQdAD6IPsS6OgGFCbgsSJErepX&#10;a92w6vlzQbxWimNrzI3CxZLzc1sMGDEMfA1v8TmGYhC76ggzFasEP2Vq8OHh7dnMxF00Doj2iQmK&#10;PQlRY2vDgGFFfKnuP2c2DShmc8aOQ/I64AEa/VhW7pe7iqBk7E7Qdu6KHnWa8uyonJ+6t7mKKB3i&#10;7vOry9N3NmeZ0AVTDE9MPicAIOGer8bjZVVp410cg3IiYJXFYPpdSjW3HYV6uq5RGlVGXuQdT0T4&#10;OrzIu1SRConQuesJ34iuDdrg7UUSOUU9+RmCuiSVmbBhem6h07l/2BBXmaflUNWQFiKJzF+BL4LJ&#10;4BL8/EzUkcoaZdmCm90fCS3B2Ylw/SVnH7tzTXF7bGKXwSTnF48OD/aYcpES/CIoDdbaninYPoGn&#10;E2Na29J1iSVbLIn9G9XKBghVNIOVvrlibhyZ80t3th7cuYOUFtQbHUAMjexkdjbyi/Pzd7e2SBxP&#10;jg8btQFwG9QvLrM6pdPEtWBlbqgTrSwun5wcPXr7bQJL5qasrKzhj57vPD/ap3rEFjppky1HMV41&#10;QpakvbZJqhcAwgP59e1Hj+kPZIe4hjfYCw3X1/7uH2ZbZvcY+nzs67/mjV/6RUJz5E3YuQoP7e1j&#10;99DlgPoS0MYZoFCHOOE01J2cn8wtzB4eHxyfRuJs0iFjUCR4FHwmBxuz9vTpM54uy0q46riksF/S&#10;m6ERxtADNtslCmn7lM+U/JA6jrgaG4RuS1wrBRneA9wIkZdiGloDZOgI2AB58CyOTo+f0Ny48wKw&#10;QymuzKYXuQT/jGi2ZdKR2i4hB/EHLY1cwb17aAusL8xZz2c3ZvV0fovz8HmcVq1YHmor6n5K518E&#10;skuTVxlAbATiaCtYDsextZBlsVUl/AU2ebtwuGHAOsyDdjk/fN3GxkZ2aWGVzIe2+IzFCZwxAqbs&#10;QqgJ1+kZWWCj0ZNnFR2v4hdATDDE7kHnavkiXsPp4CCIwEhVl1BrsJG4rZQHdjaxLwOPSf15NHDF&#10;kTXkUYzIvjqhxhCN50wlg2X15Cbc0uK4ZJRsI8JDtpdRSOjIWeNxOBXXBAuZTzbUQ3L7lE0VHdv0&#10;jiRpK4oQX+vObZTmp9oPAIHeD3H8gd95Y+R0I62ZvuP4V4mOZCqhHYMfXBHNbDAJbo143BCK54W+&#10;ZZhchLA6EjNpOq5cGQNavsVEwduiOOpJZw9npClhK+8HWg/5bSR3yMvgWGd4hCr6Vjk811GEiKBy&#10;2wbkgbXa5ODRIXPlQfMQiPEK5xrdilSVTijhyvsNBREdpjKzWQeCNdYUtIobbFtoifJEHzQZIS5G&#10;Eo3S/b215VcfbG9vrk2DgWxuLL18d2J9ZWJjQzc2Tx+VS8rJ5bilD4hKMroMhL/u25T9tWtxIZbx&#10;ddkjzCqLJGuV6K4K993G7/TP5Pd/5D36rmwR/odd21BakJsEBTa6ohoz8hBs70xq2ZmUGe0WITZb&#10;nPg9bp710w0ao0YaXY6swgm36j3NpgUWVX411m53sQvHUDw5kabablImexGLjY893z9+vLcLc+ji&#10;ZoKHLE5pFGdZta2biRfCuE06n/bDhFvGzgYQxXdvOwwMGDiNHtAb+gjNSNIZ7thVHpnkDTFzNgPv&#10;JXTn7ioiK+FA/S59DMeMs53EQuGEKOSfLMw5MYJ0VF0T2pcuLh8+ergLMHXpyBBIwlxmfJ72FgeT&#10;BmqjLRdkHMW3C6RKkCrz9iKWwDGmMI5h/fD3fqeKOdenY9en41cnn/xLP/r0rS9cnJ5RakDKEVRI&#10;ecShX0xegCYiZYCkZubq7HVafELnLVdEmNli0NgE0IRlXbqaM7FcpVufZkH8kM2mpvYPFMiDUIW5&#10;V6twRMnnG9phLm/d5NK9YcXRaepifUxbAQoh3OWBADfzTdyvIRW+90YmhercbgnDYX3k+HhL67xH&#10;PrQw4PTKyjJrG/kpY3YxwNQnUqU3QMEZAzGyAubLV27ahKVuLB6EEUATmhSB48H9V3v6yj/UGOYU&#10;GoIkn+gm6qgPyXUZ692gJ+vqBxJ2sAVKGKlHccUS9fNnLtFUg4RbIvLQHM5esd393AmDSQuGKrpX&#10;kp0g8yfRN3+782KPG6UnlwgjaZV8X745jmEYvNhLErYiBHTWnk/XSDw/vf0WJFheLpVYIKoc1OHA&#10;3EyJuNbKg0optEXGpJQ15x9DJTN+paaJF3IKLIJmNbgp2RP8EkOPRgI+jOtXmyQROEY/w5hxEq5Q&#10;YEbVU7r8FhQtxJo5ty2cl2XenUxcO7G9IPeu4HDAqPowTzrCJEnmrHpGfz/+wwA8hBuL8Ho7CM34&#10;v4zdbjTZZ8dvOEvmYEELk75Zf8UV8LdEEqaA5s1Op2e1o3iseny9Ztyx8tP8T9MPpxjExjkWPZEK&#10;l+pV8VwQQTGNvYHQAvVifRmJrBWGlM4szSMNP7+xwmNAbSlichmKkCNrORpfa2lDCItVCDJEmUCf&#10;qh/0k8Pk8W1qnZGZ81AqKBXnN2Qt77QL4fPpOny3/5Nng3FIymEeYa6XyJf9bH0sg0B47M4lQqMp&#10;pZTcqYcnpR5zkfB8bPZnA8WqDO21wGWGvULbBaXNc/levoUqcc6DD7+arAATDr69ugYe2Ts+YVIr&#10;uPskClqJZ1NkU6eCV9YkZWPk31xrSg5+Wpo2OKNKt7aKmHjSp0t5gxqJVc6bpUxuAh1C1s7hTrST&#10;OrcDlAlTYtawvbGeBKWkRjU2+B67IBDugsc8CQNNuUB+yZo4PoSbDFTN+WGh8Aq0srNwhJDUhdIT&#10;Ju4cymAnlg+1EA9POC1cLvaGlgj+j5pkbOv1j/2J/+Rnf+S/uvj8P37t3sbRz/30Zz71SZwfXF2m&#10;jNi3mBomp6QzKuzqiElzNRL8Noi+DR55pSWK9AnxZ8oePCBuiT1a48W7uDQ8pt432nWCKVjquUU8&#10;BEA3PZrmRIZnzBHZtytKLqMzWUlOAtFfI13EgmSeRKI8Ry3J79TOjoNrXe6jpaaBTsUI6+YkSecG&#10;RiihKJrxOJAgKsY6qkwYjEsw6uc3QXhCwNUqgSY5cMIKZKjFRpTCnlpJo6Lo8bnCEbrgcYmwI5tj&#10;oI3L5PuNVcmnso8SEhoRM8AjSWB8SWjD1RqxCJw8QO2yIjbiq/5k2lXwT6602yMTkAQdjBt8pZIN&#10;OWw3bLw0ihhRoefhy9zWjoCEAQ+oe3BITeqELiAVugLgM/qT6MJSbTp1cKI67Iy/zbq5WzvojxMJ&#10;diQn2OZ2PJcMYHw+xs7VcGqnvgSb0xK0qU/mz6J7ht4PijW5o0TlubACjBwz0y/+hkW4IMySz2ay&#10;YgOA1QuFzjAXeN/w3LjUcjdYQR6t36U3NCP0Vm239npY7cH4poplOIQYayS8uozN+bhNZpAgjWr4&#10;5Z2Ge5Zw0Y0RS+CFsn+YQdt56YMMcBhZ2QnYoPIqg2fKO9N41YzkGRTI0rWbHKleEjAtVB2BCX+4&#10;+7jVy7D8s+L6edDBOLDw39SCJQ8eu1hbmH0ZpcFVht/NzW+swe6d2FojcIPhg2XzYw2tSJoGlpen&#10;S05JyxvuWN1kdlYtSWeGtrqe9dHjJ6SoF3HjfiW8yHe89wF7BWvVkmnTuts8PV6aK0SrQ+ool82U&#10;Q30i3UOZgSp6lAEk5nRuWbn/7okJ7Q43zAlhFxFKtWyLVnPU40lVdR7FJQcKYxAi4xTc+dQk0Q48&#10;HzSyqJyY2VFkI1KGsNHZ72H0Ck8NYw0HMowboByYJFgJnTI4KHirOwSbxT6+vl5dWdik3DnLA51b&#10;nJt+z7te5YnBlVC80EqgTcs8MVTCeJvNFhlQiskWt02gx12wyfAi2ogRBqKyfFBBaRYOy7Wrml3E&#10;8Yi59PnbFwYnTYE4Y7eWScuMLBCPl6VowTHmq0lx2MDqkO/v0sUyx3QVtHglAnIXdN07RI39As/e&#10;apOD9kIiGkGFBk6xaywE5jNeVjCfx0qIBK4CBtaqI9/bbsqAdU7MdVBXykslWXGBzGdiZRpaho3f&#10;SoklLmGxJH0mKx6eK561qlzJO/f3D/GQAJvgJLr5GyZUMz7rmBOolxJakZCDBZTjna7ANMPcEOri&#10;kSNM4/7QG0THO31MxjitZ8SEwYkyqeU0qtWftJi7zug1+/aFMNOqwi+Xlhz3gr0ZlidptDVWAgUj&#10;Kjt4+CIVgPLJLAuLQMNEw6zQuCPbnFk1dpuO+gFrMam0pn6e06wLIQxN70kCBdbKuhqypGzvizOV&#10;NBWVDqaXirNXMMlwEbTntarcAp+Ywru9N6wV+lSsFhYwHXzlbnBVOqfuJetwprQeE17G79mu0sYi&#10;/8dtskLcL1vxdmqLy5UfbVca3XQQZO2UK4YihEfIT46b4y+th7EoNJjGgsdY8xIc0hRkPGkOJw5f&#10;iT1RBaN1aYOXuNtwqn1iTaNr6z0RQS94OipYJgho0NDKWc+I9OUMJUqns/mTl9Q2PUpQIXHw09Ja&#10;cr5hem7LjVn/SZoic8muvxQ1Z+REOSblT16AIoOoFPs5G8/WB3emZIWKafL/GkYUE+wfajBs3SvW&#10;RuIccSXkJIBsQqE7m2ubq3OES+MLM3MAffPT0AkczzrneAZTDaycDfYyBnnWwqYmkHwU1yLqkyXC&#10;l/CJBkpewJCJFoFOY6itu+I0X5nSugv17e99QLMx6xaY2GKkxs7rk5uhVSBuSnyqLDwkZwZCpCDR&#10;8jKGwSJbPAEbXVFVVLYyiodBRi0rmf8lTeYxA+mGp4SQ3xFy64ZO4zcvXuwoV5mSs5we66UTMLRO&#10;HLs4tri+Shai3gAoVxp/GosamITq5zZMMddHLYygXWZxTUtzkBJlmDPF9FySZfDE4Ufc394OU+v0&#10;3vbWqy+/svf8OffJbYaacUmUyiZm7lpLPnxyeVnFLvANwLg1W/Vk/IF7F8SbnWGcMAu4Bui7usbv&#10;C5HTqYG7xph4vyrwr5RlyJZUcB9vYaXkFJwB74Lb1lvTnSfedPry/fsv379HZ3iUY0JWPT3n0Bg9&#10;xXbrxYNQDeKykZ+rIJW+OWpkhjZJd6Pszm0C1F/S+sdSFvkpQcisJUmhkXibLRKUsaFJ1bIU+h0r&#10;Cl6hOuzxgMBl8r8dpdxx35opIlZUZga9E2BqWoxAoYAuDVZEn7t0xmHGjBppp9EBvml8Z2cRntFJ&#10;KOZm4pRjG2HBBtxRYGwuy+E1Soi90OXDdUYFcogpVWhN+Ud/yf6koMJNUDzoRA33Eg2D6g4MpXJ+&#10;j6JM6/yZy+13GTUH1OoUtSYrLIiQrzUPpd252vIVy7lobZ+nWdIcJk/rgmwef6BKL2XE2QHVPOfx&#10;5XPEhzFtdG7id1kEzYdK2JRPNLK0E/GsYjptQc/+dDmcujYQbbOvrJBL34rwJbvXGgN83JDTZHlx&#10;iOM1TKHIdmzZS3DGeggVjF8zR4AVsN8rC0tgYX9l6CQ+FLv6JwkHuU3OAmEBKfgtxlCGfQRIZEnk&#10;lcEPg4lJ9XTUbtsylCwCUuNR8ld1JyOQw9yARCcewbqXcj6pz7Oe+IDOwsmppxPA7AW12ISS8Wb5&#10;qEZC9UM9jGAeXJLp2gSDoNSrdm3FOSSV9cUmIqMIj8hS5CJUvXZJ92x6nTEIPYQNLpuhcVTxr1Qn&#10;xP5BF24ulhemX35wl1RhfnVxaXuT6it+ldzT96DDy9NUl0HEXpawZXxTDfnSUygtJmkVZdHG+nB9&#10;IjoZDpGHUQpCT6q/UhXpK8Lx7fJOfv9HP2DSrfaUpkNfN+I1aQfiMIwZAsW53Blqu7bKmA3CtItH&#10;bz/kxGL1WvDMcwrt6uay1PvYN1vja/fJxMUrJbAePnr8mF1JtzNNRBYSFhZI27FemiV8ANVmRe+u&#10;F5ZWmFMPmwSalsQerkT4zx+uRytpUccW3+6bkmgHYFoCiB0ejo/2rGKdLoCwmGwMZk9db8pu/bP1&#10;1VUALoAdQY9xHi6hA2JiTq/ixBLWFqBnJwGEp91avik3xI7kuzg5dubPOBaJ1eB+WUtJHPQPM0mF&#10;XD5vZy3XNtZYZJsTFQqdbSuZzRZhQBLCsEosxeICNWrVvIFu6e1gY6ytLHGn0igxjgwUuRGZkaOW&#10;u44fFbbmvQaesQVchqAJ4VWEs0p5Zn3cnRlHEcnRMAItLCVRY/6gXWbC2qqOZBYhNwh9hi+wAIDs&#10;cXMbBH1JNi/O0VgEuAsvQCVBdjvDrzzD4fP4lQEBuBfGcHOrUdG3lu7f0nLIybEwZnmWBRAwkq/s&#10;7HcS2nt379CEzwO3rdn2ROdCpspjiGO6mZNTG5dZLYF0hqxft1QetqJkmXSYmF3LgnU+PDg0xWFO&#10;jMVZpf0kZaaBiWVK4UfEqaFyXMgELtzEMQm0DzRdU2VMEZVT8MDjo+BR0Ayjqbpl8qTiXXlMAn1Y&#10;KlpN88gyGsHeENVngTHzIGLbAeWZickQEXeauD6QkLN/5BHZVR6Vp/bGG+CTR1Z3wEcctJ7PIKAx&#10;CiEcy8RcLoCvA2yVIpanzg7CbNkelGHJDWpIgnWf4zfPkbLmjYqenRg2LS9j/bmpodY9PYuqGBAZ&#10;zoPH9Oz5CzpY+VJu11VNg4mJBdqBIDaj6VJNvjs8OE/NdlQeEZ8Zyz5ImGgOAzZwbOVvpOjFh1gm&#10;iaSYnxOv02oNH8opi0Sx+4cVTZ4q083iaOZcsRU9J7EeONE4bEeDCHvqeDwals3zCR7HQKbKmeMG&#10;nHysz9OBjbR7uaSWoJy0GcWEbDDtEItG3o2DRel1ZuJ6E5GluclXqKq/8tLM1gYD1SfXViZWVnDX&#10;xFlsnEr1+FAAF7ivyAUxGnNiZpmBIqnoz/nMJI73zAYKMNH3pWIcYlnmVeA2yUKKaH0lfia/72ve&#10;hyHrRm8am8RNf8v3t09C5fUEFNYDTk2xnQtCbDt2s7O/x7ZuDAtYoGaT7Yd2geFFqgZRU4+HAAej&#10;LRuUg21XyWhunACEnJi9oCIItRMe9Qz9t8uwIxm2vnt0cnhm/wE+HV6QxeFAl+4n2cB65gCq7gWD&#10;cU6XXkbqpyYStLcTfyPzZRvI2cXK3OwGQnqq3CIKQgfQ1F0GaJPas8m4CMAD+EXgGIS+11dMJpD3&#10;Gdp7WP7KMvv1CfrSC+ZzCjofZbDMOOKWcSGs69tvP8R68nSZmKu+1vgECBVYM7kBf8tyDk434Q8X&#10;tLWxCcCoaVDrEAPA53tEWFK9ckQ1ZCmf0zR+WMEf7rTfWw9k/7NzcswX2O64Mqc2ZSCdpjAmSohg&#10;fNyw1Gv28QhYXSFqie4sUtXH0itazMzKxtBlOLGVT+iSBgZ2lVPVPzmjDmNJNoEQvuTR4ycCkNZ+&#10;xA2EltImgjMleRepQLRGb3GzB7pV/Qpnxas1aUZLV3lMCbY905vGKJOwD30XXSOZRhdraLRVRLSb&#10;AWurHx6MyCiMCJJpHGsPjaQ1dI4FlYx+L/AwGoW0d5Is1sorEix1eAqdLNZZnke4MaTKmug0deeA&#10;umhdeQsAaTZkL5BFJqAaMlQ/+QBNaKCnWZE7AinbYjDoMsSoRUFhM0w21NQAIVrKGSs+qZYziD97&#10;lvEAjILESTiBPAM0mZc88FDMb1h5bDavYg21yKyPQmSaS/EczmPkA1r15cXF4sRMzCsHhnHCnlmM&#10;T7khxFV8FCRtFWvC4eT2+S4CCx4ar+B0s0GFyJxOT9PMMaEPz0jqpjMMlMTXSaDtrViMeW1irD7e&#10;5rpiaKTIBrAxE6wVjPGGnrnSqkukt1/n7HRUU/+oigValG/NEoFD+NRS7UsO5OSOBLURsElAkGMF&#10;i2zQGrfN04Mw9K7zyQ46Ez/RSrPDLRCHtZyykYq0GTyNSfQg2xSS/aPpE8UKey2Fs0CiTE89uD4/&#10;nR2/vre1cX9jiZQE4feZ5fnJpYXLieuJzbVzVmzMy2P4HnAj3+EMefOOgEL4BZs3kz+Ddvo1fVyk&#10;s95+xOaj64UAHTlK659apvhO9R6/Ul7kd33DR7KnpXhy76ixqh0t4CzVlRUPSELdT+4vJsMzY5qm&#10;LeehpldRjBIJVoIUOySS0SUtGDs6EA2XaDS/gDHltwD7et2Z6cdPH7396G0+gYyEBjqSeYyFo8OZ&#10;YbS4zLb47BuPniGSToJ6eYlgb7HtqgMlJPFRa+ZGKbCOMDoraQ0buDSOSiMKt4ApUQjaPOcQkZZ7&#10;dxgRsWoX9SnEqjniRzIOTNbV+SmbhpCQR8dt4vE2QKVWVt1HVnqVUzWWH7OVXQYBzNTgP8ZWI5bO&#10;ItMz1tbYBuwJ6hmcDyMcKTocbHAJ0ORzFhZoPvj7hSBrWIywWdbWV228AHGm5S8SDlgHvhEM38w2&#10;jR8Y4iYEWuSwY+W5RviIbV0VjRQODNFY6mw9hVTZ6QF5TTU8wUk4sKc5fnPci+IrZEIofgc04NOE&#10;TqbpW9RJO27r9PzF7h5BB3g+A2eYCU/jpzvXiJN5KnM8Fu6OuI7KFxtqKABka0k9tsPj6u3HjylV&#10;8BrcCkH1+sYmCBvXESdl1soFLy0vbG9vKzoSnliQfQLLouoiTZY98qPRAI+FBX544KZNDYMfCTyN&#10;3SKDVwibio1tK4k/reejTbDsZqsl5cvp2mtkWkeSod8+4jQTRPols2eK1Bv/Bgf2jfHiNE8I9s4w&#10;EUAYWBMZCRZOOvu6rzTvgMZGIJzQAZMb/q5DMvg/MXkMFkMQpG/od1gl/gACzLtoymOE8erKcvEx&#10;MgAOmj4+DRlq005NG5pYTGRLmE1yqZTnbvlJtx4usA/GyDU0QqoJnraUzUdb73QEmX6z4pJ9Lqzh&#10;kM9JerROniSGwOKiMu/8UEfhN0omZaysvM0IoSZNGtaEBcnYkghOWYpLw+eQdjgkpgODGyIEyTDM&#10;Z4MFFXBfubDqEmIBpgEqmP0jx0Gvbs+TJiLlfQ+INANxWkJ3Tw0iq8EnrfALfqotzKv4wl5tuRQl&#10;c9MqF59iH0lL63FS/EIDBAGN7+PV7VLUr8kYsCeCQA/vtDI/fXdz/V2v3F1amVtD6uQ9rwFkj6+v&#10;MYMB/qsiCxhe2A0In6jkQ8lkgaBKnpWR24wq5Sg+kF4oGCiknJDSiKpmsE1XZj4jvq+NSl5wdH+/&#10;Uj+T//JHP+BOpbc83T1WI08B9yU6eE4oC5+eYcsaprFxAXhkuaXOIazM/EFinwsCMep18uGEVhvd&#10;pIMPpmdiUQMT4k0FSSwXTdJCwgxXw8krYyvG/jgeIORaXCvZD4gGJgZmj0qLPFothXixycdImL1L&#10;yU9iHDWcA7tyIwM1UHZfCgKJTdQgJKLe4CguLiKESCwAnMVVU/GXhAthjioZp9wtP87TgwaD+2ET&#10;hhGhJ+Hhsl/BxVyuhMC9hhhiiqgiv9Y4HN90zMrobFiDNJH1jPGZmECbeycJPPfV7uLn4pzextDV&#10;ePrhUk9OZfqTeUPOj/Qh4xQoVZg2bsyCp86jtIUQ/iKeb65gBM11eYpSE5LDbQlXRmCb2sMcjIQ+&#10;53OMDAmJJzL2q719NM+HtEOs2cyHXpBTMCueFz6D93LjmABLq4QVadEKAUaPfmBv0Cky6rlHC7yx&#10;RxhN20gB399+9NR57zDLWBTK5omdZQW0iMVSs5Em0Ee42VxdwQbQ9yxuY+tMIDUYw7HOPExcCzeO&#10;p+cpYLOiDO8QUz5LGCQ9IB53KFsdzJdA1U1b7DvFFZaRReCR4Z+VchypDMhlT/ktvCPZU1LSc5Ed&#10;OF9HpUyvIY5KvTxmJwTYUJmo1i1nWBNABhTLb2G6gCwDW0qhI6Mph31Xfx4SBteCk+NT9BmHJ6wS&#10;unT6pyFsv6IBNqryNprUg/K3PH3iI/c/hdykC15cIoPgl96R0n2OuxAocMQGjRNsyHi4FpDicQGr&#10;T9gGFSxR2jLlOijAmCgyD+RICemT7F0DVOngHWpgL60zTLkTTivYQ+hPotJCxcp9DuXVFAy4NCBi&#10;vi6zG/RAXGIzOddzqDFIlW5/ZV17/t0maJMX09hQzlL78CjoxhwW4R9IyFgHcxdgUqfJdeNo4UMW&#10;kAVea+Z+E01FqEnKaM0I39ZUxtp49XVGIX1yI/+VaYlqxIRBAPYublMWjyRsd93N5MWZ5XTGCTj0&#10;BGHv2enl+ZnlRSokfCSjZ/YP94HVmHkiqGiSR8qbAiZGV18l4dA6u1mOvVDmH2ZxJCWWZPhLtqQ5&#10;ko1xcRfhBWb2ONf+laP56pi/+4Ovgm9Xs4hv5wHzHx7AgrOpYrXmxqtFvZIY4qKtH2ZmSw6/ALeV&#10;irAmbGs1dpPQJ3yJCwlRxOYS/ZOgHx+3f7BfmJ4DxjYklQnD5+oLbz186+HDKxLPmVnnUNmXJ+ZN&#10;tjhU0tqcXPHqoQbQUmtHQzfwlEvt/tPn2OeOqcJgI3wBRrmNgqYRFjUST8g8/VD2eaWbPT5BmCxT&#10;0tAgp82Lb7GAIcXZxCvKrAaA3CcXxvqIFxjdCpTvh5DGa1TFCrN5IInFi4QR7ngJtXhzMngVw7u2&#10;trdwOZQXMEcckMBo8iBz0sAxdBI6ITFGvrQhkvUDRz+lN40XhPtfvj8JDX2OHEVRIllnuAqU2GVJ&#10;HaVbWxCS+1paWVOihqEdyngpjiQcHH149iIYFysJiN9tkI0t04l74HNVPLf5NB0JQDp4OFMooH/6&#10;pJIWehzpM3cA1BktBadnzJ/HwifS8vzUHKux5nxlTASAA6qmCEQsrDNQpEpcAsC6gyIMnm15OyIk&#10;CvurVWxVvKe3aLvNBE4HyU8KvJLrTAhdNw19elawdJ6+GPq+0fAwprCFt5wBbV+FMTwwZsCCHXwd&#10;z7b0VdZKbmvUCHxNslJfnwjjthosMT0VC03khdR+yd8hr/NdpQs4QcsPlVNsSq0msX1yfAhjx0Lb&#10;1Upq/WN2eUsxnKLK/WrquvyBe+pR7e+7dAm6OMORr8+PDX8psPeCm4q1YUUObxKmWG/X153DiDBn&#10;Kput+ldDSdmrcJNkQZuZ+aXxZr22wS7nMlIX8bCEEeeHBO73r7wA2x7ZtEOM6BHO9TdT9KJDpdPB&#10;54cXBAtSPM2PGxxPQq2R7RJ5izSkBNyIOYV9IvLZh9sci0VLmGt85hJ4TUbXuHI8ZTzNIP+uT4KI&#10;FJkWFZXSaiPUiXzO1eXa/Nza0uzm8sLW1trK+io12HHy6/t3xuHXzNjZxtVbnAQ+NSPUvHrjE9KC&#10;fER2GgRHjYvAc9Gc05vNmXJlcPcsTIzeqEwyzh7O2+03rCP5SvzQh2yLjYsb9mFuJ2XXgHBYImxj&#10;vElpMCb17ryoZvLLZSrBYixDQlrlAP6Tv7eqqfDRKD4yAODmhnbKfubu/gFpEDOmQKXd8fbMTxCD&#10;v9hlvh2MPAz/QMrh3Q1VvnRV+iH8ssoK3T29BQ57N2UDLiMH6j0U+oBaQOoyap5oi0O7yZCl9Ntj&#10;cxOkNJHKUGutm3hy7yX+ZYIRqsrWmri6Ji2ccg0Ej5xw8Ida5+FScZIG5MgQmbB2hc09yGc557R9&#10;WVWbAAGD/4eXS0u0uRr/DzLALWtn4xjiJBPu+AnO58DIkDfxj2KJ4uzXrGTEfW1h0u3lh/NF2KsO&#10;TcAufqQCdogspQiFe4mFVRYJqjYMo8QPcUeUXfN6OWlMo3ItUrLkRKJLQ9MgDwAQjPiUL+LB1SnW&#10;IvOT4WIZLYdu9jX0rUN8FWsvCT6r5IsiwqHmkimFn4YO/+baeu+LWVaE1jqYkjsStHpczRsEK7p1&#10;dW2Su0RRrB6Nsmf+qpRQ54xWQTaShT6yhOhapCQ03Tm1jLe7qH/QineiUZpDeQF1J/5hRUuvyMuI&#10;9NMyYgWFzTZMc4pHj7ptu/a0CrjAVKc0f8OW9jXZeP9v4v401tY0Pc/D9jytvdeezt7n1KlTU1dX&#10;VXd1m81ukqJIiqQFhJEshZKaMkXHDCwksGnASYAgiob8CPwnDhAHcBwlcAJHsB1bNgwnkEyJSSRY&#10;kqVoJmmKCUOpLYshe6iu6Qx7nodc131/a59DkQkSiqxeLJ7eZ5+1vvV97/u8z3g/98MPTIA0D4Vo&#10;JWbSewnGIa1yA+qhupL3xCpoqHhDBxg3lSmLRCrPPvKAJQvqJItgkVq3FV08nBEVeqjJKsx2/wy0&#10;Yz4dWaLjk0NlTNQMR5hTaUFIG53j5s1EC1fyGwgOdYucwRRD/ArZFNNjwZfUvnIF/hK+kIFoyzUn&#10;vEjiKWpczZgBYraUsWsIagsh6iV25tbgICclA4ry0gvIZItukKElZycok54gBNuHxfWBQYDUQUYy&#10;c5PFvEiuY04GQA1YSNMU6WPThPG2CkmvHBNiAkMhINA/Pro6O15bmtlZG1EHmVuYZfzU8uZ4bm2F&#10;XqTp5QV8PZLzNGRiQtRvYnaGRIXyoz+B4+sCJdTgJtARdtd1bfXjSqXl3TbolMp30HtZqU/CdLzw&#10;HQoie5lsOFxSQlYyhswiclTAwEPlbwJ158/ajOQuFYIKMQEHfIs8DIAj9m5peZRuEnfUPbPSPVgg&#10;1yIAAyWQymEGKNXv5lLsHrI/QyOUKSx5b2rt+dfaCddx8IwG4oG6jZHLAQlWa6d0ZgwDR0UNRWCR&#10;DBXaUiCAO35G/YEHkb281OJROnxQMYI5N0X1ijLqT4689O6hPkqoylOoZDNJnimy1H5YHz7CO8Xm&#10;B7PQCnCvLCN3vAzwwN4uqOClFQQBC4DuOD4hn2upsMee8+CAv3mfvQVi7CHGgIleYEmBzGp35UQP&#10;F5422uxW1YSvDHfpBDZeWAV+Fu4Zu9ijywefPn1MvMLdCoZOAquHsO5C9Y5UHI6GsWrlgSGHkp0F&#10;fAb+J0Rcak4Lufr1IqIVi6g6F/NKzfh0f48eOn+TCbUcEImNyHggJYvyF7Aj3EYVmQACYqgkuJWV&#10;nHznMpBfjXmqJUBBUXQmP1BXmjvkbl3X5kaiSoSkzzM6Rf9efj0JYCzS8K91QrlOQ6IqwboLHsaJ&#10;Caly76bYHIMWCMoCD4zfSGXYHAhb5veahMheUT8aaJK7KbYOhX6x1x+sWi1GVjskY54Iv66l3sre&#10;Isk/xVIxRrngUVEbYL9I2jgdaMB58yl6iSpsQ2UrAcfds9xZx3y9HfZchP2QKRfvZ8Dx6cz1NFVy&#10;eBxV28Q/Y6c6DK3U+tHIldmBts6djxuRwr6vmlJPArmoCUDWCzrCTzgTLoL0IUmDd9/vznj1NQ0A&#10;SsgkR4fMaFEmr6jyGXp0PQgX8Dtgwq2Gdk/7pF2xrrmfi3vqGxgjFiAWN0g4g8/FsUdWGgi1e9SG&#10;1WECRWVKCTHfj5AYo9ATq1EFjoUF4GjRYzJemNvdZmTbyu3cFBWSafL1G6ukB71Yui5x0PUBh3KR&#10;tg7nr6bC7xKumyZQTSHxSpxvSXoS4eXblYcgCJS9icQOZ/+T/R87mASOk+aWv0w2wzunPvQiYWXv&#10;cusU6E+pkoiwct6QCX5AC6NltDQYHkQCsg0NZcjGyavYso/FNfxsSGGWk3FJ1zeQFIHcd5xGUJgV&#10;OERS5cVUUcd6mWPyBlIw7530nTUn/Ex2YHBR02OVmW7PA236CjEeLL8VGXvZGQtDPM78WuZukJGj&#10;LVo4GXfF7+9tbwMeG66crTGDLEOXaoEBHoi0TLpYmtZaBe8vOV349NxZpMm8A9LvC8OJX+PkJ1Mo&#10;1hKG1MGspMg8oEoTFK2ohJnouJBciDalyqe0FsxG3Z8MtQr0+ub0+CwNtx6zpOvi1Q4rk/AiL72w&#10;KNaqg3bDGhrqTdvNxIGxq8OZjLqxd4tZ69VmoF7NVWjfSfLLOHGe6mgI/iD6se/H/CG1yuILUUd+&#10;Lw7U3MIKPjvR22OoaJ8d6GOFODfgsgEcwd1VQRMG6coErVu1o3bIPevgG9eTPbMZjTfgoefZ+bX6&#10;F71bjXandpVpEu5R//zXySVyRk7qWH6pBVhjkkpUP94bG45lBIlTLasCOXdUFF5SWRkmvkvT92l7&#10;lmWT22u4NtGDHpya7XoHHA2lmjxGMu9N/nSdWTTeIsQ0P8de2r0fqWQ0yznvrqVMv87AX+v+RmM6&#10;0FC0KKtv83SNUK8v5GiI/6Qj6Lhoy0V8k5HlMPKk9iZiww2EqUhIVfwSmTvlnpk8r6pfrp04HGVY&#10;qcDcHdL+3MWsKMbGZxJfltqsx+RVGUiy0Cwc/3FCDSfANpnWQ7mzztYCeaMeJ6cyfVNsiG083iwd&#10;5pKRqIgsmgs9TUnE7+p2WOg19yUSjys0k9/17xb0Keoi9zqD6svHfUNAvcYwqbu5MLF89HvxjZjc&#10;jdHi7vravfVletSpJq3tbi8zJRru3vU1dBP/gdLDn02bOi4UEOfSAA4Tjo3wWGeLYQOknnPW+Uxl&#10;7e3y9l8nYUf4QiiwPf/NJ2pGZr/8pc9mMqhH0dhCEgLTiwGSGDOQ6k3Ng66IDMeOp9YIjh8EsSDD&#10;wbxyYEnVgVAKjM/cuqDAScxrpSRVcZx6luHxkyfPnj4lIUZvMpkeDin1CbQX9biPPn7Cn2CbYEAJ&#10;Vb8V4ooy39gDX1n3ZCbzNpAwhreOHdFWkYzn6NqIkEGMdi1CvEqL2fRbr72KVTk5PMCJe/3RI1oO&#10;iUjgFGd+bQD+mUuYU0qoem97i0eGmqnIRHuROa7QysZNsd4gGkRz4jREskLJrena28WEmJ4onoqc&#10;MlflKPBiUWLjYNLAPa840D5Vjcp0o0M+SyEWe8M37j97xkORJ8QHFF55dU3xQOoLslUmbW+A9CB/&#10;SefMZYCwrx7dSL+Kkgfhl6WNKRWmwKp0VKgvVCYkB7wBdBa350EKnAsLcUKhRycUmPIRFY4nz/a4&#10;E7wDu/RNi6kiQXCpfoQh8fSklSCZWCZVgf/05Nn+x4+fsgk64/OW08w2B8jbBvLxaOXB/Z3NjXWF&#10;CpYUQE2JAtO2lrBDAZjZ3r7HY7b02nYEDWHwrKmxMZC4zzVM1a6D3LxT10Q7xMWpKMRWkcsy/vNM&#10;iq7mANsxECmyATJ8I0Tn6m7I04xQiRKUQDFvECeH2geDxSZqsILy4LsSTPjVNs6mwb6mET1Wp9yM&#10;U3gwC6Zzs0hq30wBnU9Ljb4n243kxgghKZagCW000o4sHFgC73RcSQYmZYEBbyL+qf5WiDnaAzho&#10;zJDOttvRCyZwrMvIqqJE+WAoBdNQmgwEb0jIaGa4iSNRggEh8FBt+2iqrfq3lrhbUNXcY2t9ZTKu&#10;sTjBZvPTEuqsHXZWsGzZJEPdxpVDqcLqtbNSnyyMAEbqUgoNRBVSIfBB3cqAu+SnKtQ7t8GL0iN/&#10;4rC066V36NpkZfiZ86B+o9CVwZfuTmxRLLRTNWsSteIhW2OFyIgxLB7hmzo/XVmYxYo8fLA5vTgL&#10;zQm4utnRoqzp2EKgHsbPRsPoUOE5ZCmjzWIjbIYJfsj+KpYkh5EeYSqLEp5F+XQMpU5JKk2tX3dE&#10;ro+ZuvonWlp3T5tVJGsvTjd5gwb+1dr8tWaAF4LivspkaFHYPE6CBqSH7cAZGcBCk/xDP2ub2PQN&#10;WlkzPrGuRq4T+sy1ERQkS1D2cDUEwv2eIP/4COw0GAO8Jzfb1KSZsazgr3qxkHENB/ZAtaZ46SHn&#10;y53j2vAesj/b6xvYDEh2D5498y44lyplsCge8rL7tWBaY2km1NazwVbFVXz+CtG3ANl2HrBkPV13&#10;S8fPvLsJlgb+HKcS5FUr8UQ48snmAewRBiASIDEZO2Cm4eJig2bFzW0eCMXNqRfpSmzOkK6TMysb&#10;nHlZaDmi6Z9nKMUkUd5l6fmfLNEwmgKv39Mc5Fg1kcIQTZ2992akHJgSGte7tQP/5Nhav5Pfhsga&#10;/biytsq3OIjQNLIxlA8StYGFpIxOWJ5xwEM2st/osbUfUsYIdmr33jb2h6fmThqzd6mjv3RF+dE0&#10;RRJHxH9NDQ3+RLzCu4dV6rIU7E46tIeaR8W439t9qQvfF3/t3mW/9Fi1GQG0JXdh7TSNjrfNqsWt&#10;fp46q7L2OtDuJSVVKWFVGlT1In5pNXsiql8lyWD2YNI9Bs7QgI/q/bLJmF5HMg/Y+2AVGwtWTuWY&#10;BUaxcoeZtJC30bdxbH7fZYz8V3XKDdD0jt9uEICJ7LZ2InsQKCE4w/VtrTQIJZQpnhHSgjdTKE3D&#10;ka5kv/Qu0KmW4OhVL+NG0VZWkvW7XHMtmSYqfbK17u5zjG5vz+zQ3TyPJKB4Xkx5d4r3WF8M7ILP&#10;NgU6vN8vomAw2E72AhgVmSajh0iIW5ZRxK5VgF4RCItdd1qurl6NX07EsDhubrJbGHPoselkq3gY&#10;65L+Pj2zvWxp4ZX7u6+9/AC+97WdXZjJ6eHC6s6P16dXl0BkYQ+Ager4oDHAFkv8ineOl8yV9T/5&#10;0t4VWifY3sG2Pdd3RT5MloIrmJNILSR/1op8cqV1hfkPfvEdrTRHXBcNB55BWuICpTcAyZfZKLjY&#10;DVZ8pGQ/3D+2OTWdVowDypLGJ7lN1bNATGaThIyPkgLutjnckNTKsKL4idN/8vgjXA9RB+lrI/54&#10;Bsk5UGC+G4dgcIftjRiigTATELgkrgz8Njy+SWCYxvWACaUAoSj6jiQp2hbI6jtvvfHZN9/cWds4&#10;P9ljIivFRzo+VhYWjw6fYVewIdVELAVyifKhyRFk6uuf+pSwGZ0yPNwZMRUukxUGBlrgiG5sbvKA&#10;kkdBjUUrFry8yd7QnqnnAPVWwO+oNAk2qM2MVhFZw3OosNfXeRaUjth8020ykWAAD44OD46OeGR6&#10;Z/gqls0MPqDSzEun6ZpC/sbGJp+gMe1Q2nm5nqy5zcztPTvkFB4cnRAbHh6f7B8eMYWdbVVfgHmj&#10;wC5drkk8dDLkKvgMrBd+gZUqn20Bb++9Dz7QR0ojtYVHm01twScBR42dRTZhN15ztvHtzfLKeN9e&#10;DSOPHo8j7goazdPTD588+/p773/9g48wPDwLFgXwJbKiA5LeeDD/uK/bGxs07EgbzndH33kgrFuY&#10;3ephZmtgy+wJZ9iWPrCetgY+DeAZOsFGNL/vWshezJuQQ/aFf4LgxZbsBMpIC89kJlrGQEMw+Cd4&#10;LjNF0VPcbYypIhZUmwhObg2iW2EI9qsINbQFigLYEGdYYWa/eBSegc4Vvo42W1tf5xYaLB4cHLIE&#10;qGZv9Yqxg4lCqt3mF9jXUAfhetvoyvuWwoiNZKvLzMLLCYjuoq6v+pY3qAw3pqg4ATYM0uUXqGEt&#10;KCtt2+PZOT1bPG7kXFi2aGMnnw/jbK3jdgx7KgFcPARoXtkkAeEYkmqTDdOlRFsA7IJjitNCdOab&#10;y1JKjJgAtwaG7/cxHZWGopQfl+snIAt+2mGp/dnBMxbrEsTzG74iyTQjJZ7MMSSoEaj5CPskQk5Z&#10;YNHsmQirJGDLA40Jqcskg6gQds8Ud+VluAMkKt6eAYDo6iUKnOgsE+xJI2ZUaIYxG4wYefBxeoD4&#10;oMbEvtfrY2IO/0rEzHCUmROKlE+fcZZ2VhbfevTwe7/4hd3N0SoDix7dX7y3fU14trU1tz52fgPy&#10;wjjXlUVr9bhE8UE0FuKseKYM8ioskF3PY7oI3rYennkQo8OLyAAfJzxhSIHvdgyiJ+YTZT15btVY&#10;mN/7uTeqdsne0zaMtug2SM4qf5E0lunxvgSQg9qS6DsyXS8AV7mj1nRPCKhRQpwGveV58Cv8mTXA&#10;aZJljFkKCpyNb1eHJ4c2Xt1eM8m19WGNEMZ5muzHHsIIEbY+BUmeJHHNh8bV0pdfMICth6J3b0ef&#10;wyHKp8XtU4ogtshN2gzIaeaYbyL1UCxgXUD03tySqiKBAiiyvXhcKo0cvtYh+5qfB7TBijx69FBL&#10;1HZb/VCTGj1p/sI5IiPMg61htGovO7gw5UHOp7xDXE3GVruUzwNMKlBVdlWkVpyJIwUZxCWrSh1w&#10;k4FJy/RmRMdb38bfZxyFuoCM1ocffYgk0X1mRAIXEw3nBycsE3RdnEyAtnzWnAkWCHHHvkm5sceQ&#10;xGdPnjBua29vPxVF2kt1aTkxtkYOgM5Zjpi7n1ZB/hnPl7ETumuzc8AHuvssSIn9OVccPgm9bUrn&#10;sy4CETen7qPHT3wno7aTlG8mivMju0g4ZR3oPTuze4/+wm2UIVpGBXklxKD1OdawOistDST6UGEM&#10;iMLomuFsvpS2BIGQoSO0H0KiSGsyftYefq8gj1MDhaRDiRRoXXL7IsYZIcSOWHxBWLGFXJDGdU61&#10;ZlnhMR7iqkTbuO1sirF4hsPz4OYlRI1OYuRk+QZPNiDUMgL4UM7p82ukQghgT43WcEGU58yzpzLL&#10;2XSW33OrGAXWwVxlICKxc6lT1mQGxNUMvvoos418Z2it+SULbvyqW+fBaYNFfKyBxpRncQ3jerPE&#10;3dmEEQ3utXZsVEZCDPlk01/uh1rC2DHUgSEPyaTxzObq+50lHUy2uXESUwJkLKU3o8X/2PhiilUy&#10;R2IjInMpmQP/7VdP6LnlD+ZRWfBg5HQdLWkkpWHridRwBsPpRZVIggdMe2m4sAIYsxshkw1TqpQ4&#10;ALFM41cw0Dl9cUVc2ZKRgEqXghO/7eSUBlsr4TTAgqk4P/UOyS7w/KdnkHpuj9cebI4ZPLW9sUI4&#10;Mb63NbW+SsWfaIMgvLEnd4unjqTxKUUvbed105PV6v+TDjV8Q/EiRuanxOZp2o3pEphGfXPXHE/l&#10;0B+xQFoRjV7++6Rfs3/g2z/DrlgWYydsyACYQZVC+2+VNYhdjhpo3PTaGK5brkwamn/lr9qSgpFM&#10;R3hUQBbxHGyk/EWZwMUuIiMcOiMbJp7OzT19/ITT9dGHH+ljmhKyDcJeG8Y6PX12jD8GCIFZ64i4&#10;KUI1nUWnCHdy9c8jdH+TJTTBalZ0hg1oWGFNm/she3N7vUY+gOQY+QpMy8wsAF+4/k3fJnxOvBz+&#10;jERUnsDTY3rI6VoIEENUDhfH7cXXC9yy/TGWATKCYqD2MpkWjZlQ13qS0APRUQug7JOv9514x1aP&#10;mtix4V+ko+lBOZ1IgsvOUhsZ3aYXzPKiIWHDtoM3s15Iuctgn0I54Jwr0HHYsDNG9jpJaQAl0r9C&#10;t+Dx0T495/DQEWClayRxoMyVvNPYCwKGIGBaD+CHgBSGhspsLql8WOGsUrBcdJB8/PixAZoOFH69&#10;qe1KhVxbt7cff/zE8StpIK1n2vxnp8HpguipQw2wiQkhQ5WmFhSO5LuCFOKK8lzhVLNBpMeDnQ+l&#10;SvxyagYCXmSwdwhUElwAKZjNGaUxg8FJy/nQjaFyjIskgiE6EZ1GjGhvlCaKGbEXAfWFJNzkbR4f&#10;9RfedW4piUdBdPw+UxpDWikzuW8c8jv6PqrpWNBAmBJ38b28lQxklEBa36PBZSNzGZ1qDFTasm26&#10;W3A+CGKJ/Dwa4aazqVaIrf3tGQGvpvPp5u1+15nWeSciIVzWwOCdOGma2TakhYnDoCe5oJ/D7svE&#10;x/GcYsk0DCSvQnPAFUuUEi+te9UBzMYNd+bNdILhlKcg2HR8CaDqyrbuAqQs1tWU5B7VqH43onld&#10;bo/fVlnjvhJjuyoB7w1y8kKDSxNfuD2CJAIAI3VNuM6VxKkXwE3BPE1I3Kn4kVRHLEdrXU3csVwF&#10;EXRr0npS5SuWtj3JfbqhtEOgL5i+i2yWBsWNEvMpHAhph5zM3AvztBZ+5tWXH26Pt9YgvZtdJPMn&#10;TdaqHIsYeCJ8boU5qhiEBRk/C3w106t0mdnge6s0DCiYtZUuEDuOw/ciOQUpLyXWW5Mf3lhWUXXU&#10;0jSsEy/msj5pE6KJpLrePmqOH0svZaxqUbyQgmZec+bCBgkhMXxA5qhUHXkgRa1I9gIVVDZoAfnm&#10;IAhqy48erhDGobWC07gOKffcPHShhCbvf/ARSplOcn6jvlBG5knC7B8ew5IMrguLFWI+q4tcvZ0R&#10;2qe0SgUp6uxVfumw0niaghedwq2vG/TSzRpYidGKjFjq1ktYR1AkVkxzV2becI1zs0HiAqC0mdxc&#10;PMmTVTBkJvSasjdJQFe2gnmDxrdfwQSJvmGxlbqHTrUigSHMnyWj4JQrm4LjAHWtWDRb1Wam6cdg&#10;kem5wVqYNonLpj8dK2grbHx8kAow4rF6FPZRmhgkboS8Fr8lPDo2SXuEkUC6MRgYCJIw1uHB4TpY&#10;EqJAptTTFWH/IxhhYzTn08ndwsoy8R5TRstOc+PBECjWLVPhgJMSYa8N7aE8irWQ6p8CjJGitRUp&#10;nlIwIzXE3ZJye/z0CXQqaaC5aOY6pjQ8BvH+8Lf4kVl3xLKsFQ/I2upWpbBpVTONjSynqRgKKJn1&#10;xLHDmPGdAy6NNA4ZtFBzJxcTKmOLllYGTCHOMAzNYIWPN2FC3Mihs/KVDmTWWYB7CP7MnrUWSP+/&#10;lVWNQFnIpJt1gEqtj1OwMzx3AUBFXPj0TvoBQ23uJ/bGoEvX3ijFj/kFUPli4Oy0TfN8HCIvKhdO&#10;Zcyn5AqITav6YQqxgIQ8tFZkDpkzK0BKidJtwvymEmMFwhcA36G4LYg2dM36vClXNI5okFcrogmh&#10;VBAzmI+3jUZj2aiFd6ZlUtxEZP85tkoM1SQ2MiCXDsSJLOEIEGo4cLx2MEyUhvmbNJxWKtSe6esg&#10;70qFT08jL5alJSUnC2p9EyXgIuk1wDJp9kxBjWeSLKV6GZGODNtsgvWQEDb2PEPhtCJazfgHyJt4&#10;7eTu3CnQLna8iy1CQZtzbeHEApOTWNEnPRHNoUFQgVRtjhZf2733yu76Bp3pa/Mr64tr9zZnluev&#10;F+fwDTOyat4eIgszMiiUyVG3GHSG1q4qRMciZswHqX/AQ5c3TEPXKrWOHnMeuSstTRwOcqdDUeST&#10;pDz5xyzV7Je/+BnDIjn+hlFLPIwo3TSmea5Q1JlGV7ekrgAiIkYrlC/lUuUaFKm1nPJqMH4eVIyz&#10;wGJdzjwZcWwkrZKU+xpdBuFzhqvPAevS9U53D8hahipQHTmguxuvNpy4ZkvVLLqNIhza6xu8B3fI&#10;BhtDELskeR1xpSKjevMIARlcXCTsIIWEH4IoIddmGVMsRXi4OGLBfa6NR1vEDRkXWs4nHDCcQcf4&#10;JAuhDguCyEbBoTPLb+nZS16kpWkVCnUgT0KGdhQVrteZjorS7irr6hA5U+PK4npjd6SGFRsTDej3&#10;pqTnkpJdTAaAnzGJRIm46h+8/2EYMLlTffm6cgZwKQ5n+5yKysGlRlqlUN+XSAZtwjKMNzYonh4d&#10;22zP13nZHLY+ixpQVatmIV7J5hJTOroVOYAbSt8qnb3oTlw9fEO0LduaWBueG1gIJeOyXpWpU2yc&#10;zAV65wQxmFhYcmmXO+bAIB/oTLv0J7Vrji8uP8GcGod7kcophEUStcoNkxBHVI8OROrQseKKL8kK&#10;MfeZ4MTmkDZBk7LMNPDr1hiSxD1uGWASnfS4co3qi/iq/mt5gqv4+F1muCpj6XJICihuCO9Bns10&#10;0pKZpfOeZBskSjNaau60pR81mklDEzvS7ii4Hdnt3dkXGxq44DpYV2di1q+vWg8iGLdDKXJAJ3ce&#10;O6B2QaCSNhRMJZ+xjzoYtjQFN4WV4+xQ5ep3m/YnZc6krQa0sSc836jRTTbfszwp59TsoX9JH8h2&#10;4EsOLqQliDVDJJcsZiOudFF8IcKi9oO86cMhiqKXykMTA5D4tfFQUnUOZg65QKH/5qxSC/UR4o3r&#10;bCVZZE3Mmq4Klvwkz6ej2Z6BnNIkCayqxgCbt+Rhext8HG9H5xIZtgeLf4J4q1GN90+s70ir6dtz&#10;mM2mbndWVz7zxqNdJuIu3I63RmtbWzPrIzyd01uKoHNWjhlIhCk1Xy+XPhqEtVFJpE7DN0QeJE6t&#10;4dSHS+StciN2nBFEHuycDiU74OOYP6VkgovP+JJal0+6ov6iIZn98ne+Gyh8RBL16ohQg0050jua&#10;JrldORkHNHDHR2JEsleOYLARfw89dHJG8wOGhMx1inJ4oCqdZvklv0OfGcfJ0kqahTmAneiAGt/e&#10;3rYFmiLn9dQRo1sZrnB6BvsgYk5bGQE4Z7B73+0PesHtxy9hQGFKfKFmS3KBMKJnmv1h8BQHxcHM&#10;PBVCaeNIWUgNBZB+svISlF5agzUgCN8Q/1qUDk0kFFQ5iw10moXgi7glyzWJjvt7U2q49jwiCCJC&#10;n/FaGxX1TSFHCuKb7hBusDBElFoVNL+JQrSrjsWx0JIxuhgXzXNSCgbptzeMKxGM6w2oMqlSPN17&#10;FueMLbDzKWYgmIh49CYHckQC+heSZOiQQIQLMqyE+tV4c4MsHRqIyjnfaLKYxQwFoW8XmW3GEaHW&#10;f0+uRhZ0XXuRQngC6S9QFIi/OOTBKfqF8jdqonlMRnrYg9ke7Gj8KWjD2HQSRX5LHtG0QyqNRFsm&#10;C00tzuFqdIJvlIXKxeNi7hhfHP04jIdSJMh/EiddXzITkNCBu5UlO5hORUvSGlUhssctUTxP5gfE&#10;s41gqEm9Wt1qZGboF9Fbkh3LcZP8l+xdUtQmteSkEbmBuZ60yOkL03VbCKMjH0R3iky1HiMEgGXk&#10;VlANqmOqYpnqGm1fQLu1HJokiC6pLBqQ5egRPLFinDdjYsUoWTL7JBxVQi6Sf5Vjm1wCmFBJYtwQ&#10;7g5nhXULqLopWE2jfERktxKWZU0Hmy3rRCxop4AkUlEzsTLmJdMkUW+pB9CcZ3CPwQAKbpEQL2PS&#10;a5xMncm8kChfC2qqg1+nGUbloUMGq1UnLxkOykHJ7ZmFS8NRJrkB5g4SJ0OIbURDipIr5ncFTfBC&#10;EnxLEiShBCT80jiZsGUCPGGuPMp21NcPzg0vIsa0fsWmUeHQHRGwkThADIpYEotS4Kq06ODnr8w0&#10;8hYLxlTjLs63lhffefWVz77+8sOdjdnFmYXxaO7+Lllv/T+OzNwsOZx5xpFSz+O8rCzLBBmSOh4k&#10;RjGIZzIEGY8WYcAASZ5mYlmQ8oSQxn8idYlGZSHB0WBr7X94oa7+Sfer/yor8vu/XYyWiE5AFExZ&#10;l9dMfy6diKaf9W3FaQ4v48o2beYlyfntFKNP6dymM9l4s1aEOQRrY2jOCslo3MAG4PCSDDmGbe7s&#10;lGFNNv3e3FL23t3Z4bzq1cIOTXs2rQdk0jAqqGkl2OgvidpkNbxf41Y8QbYdk4CbXzdH55Klj4eF&#10;AgJERUMpYrjCfeGZJgdmZvTqijwJcQ+OMGfcVBxuUSqE3HOjbJr7bHmdm4OehAdQOcAHnMQUiaT4&#10;C75YFz2+5NP29vcA7iEQKAJUKrcE/6oRdBggogk5KnYVWDrOxHKLn9FibIK5O/S/B+mcY8BCW0bG&#10;R9OPihMauLCUQXI4cjwunjx7EpXhg9lEYU+dUZZ5MDsMLqBr4YM8c2caomTRjQ49nJpi4qjw7jnT&#10;TbiOnnAVlJqKn60TpEfPH0LvaMYyKfysn1oScyOTLhDFtBEeSyBI2mxB1zmTq6lXEBOYsogjz52j&#10;OtV6i3OvvvLolUcvG3ydnmBjOiFGV/EWO+pYJN7JGSMn1rR4rXhcfnGpPFKaclKa6gu7E9YpFCT3&#10;2fV3g26uSFP2s/q/3piQAYctHh3l3ji6lqkGP8lxgaZ6mloxaS5C3cy5owVSHWTFYyBttEpyTGoW&#10;3o9JQTe5IxFHMnUChOL9OJYDPS5vP31Lbik+B15FPW6+nMIF43KtDIfhNMwc1IGBnDklMKktfWRP&#10;xOTlNukjpHEabAXMjKk0aHWoEGgzMF1KJic6ZgDfH33tOlhzFhUpVCyZ9zjkQXbxzs4/d8pv1pAM&#10;bd2gBA2JpFwRxSVLj6duZhjnmF+1m6dF/hx8jTBfRmBqj1RIdzwUJgISDWasXJONAhXTABQncCBm&#10;9uBwG+iBhfkne88QCXc7JiEth8qEJj9nqoHsc24Wx0jzsJ4FFjmgxHQsBHYRnjBHjGRAJ9sxYnlN&#10;BV/gzwFpwaCaC22shqVBrnCTMs30Ymd1aXdt9Ts//w7lEKc5LM3CT0mrJOqA68qrjBkE+Ie1np1G&#10;Y4So0QVxznEnuyTC0LYlfZJFtSibRAlPIbKsiNe4yMlMCKfNiBG9T/yDfGaoqH8L6uqVBKdUmTUO&#10;yRp3af40+cfyBbmTN1gU01dIUfB50sLHVPoIXV9OJlur/AGfZXoVKibEqytLDs22Sh86EDFtSaGi&#10;TThgbFvqqPMNRFgXiwdCWhc/fPzYuWtS+Zr5xYsO41iIdwJrNHOZBC73wA7ZpKCOILJJcQxdJCHI&#10;Db4ECanXX360usCo2WOT2yagr3buAQy6x5ARFFRCpQs8VqJEmLdJ03OrJvRPTvkWwhQeSzOQeAEV&#10;ibTqdKe1G3wRazUpvZqHMkwLK3BiDP279i701Twv3L04R0ZxIkHtHcFp4jfgi7EfrI/Jq4xr5ADU&#10;YA/Qhoxi5UjwBthh7+8+ePLkMdXyOMjTTo1fXkZLye5gzDFFcQQZJCJCb2Imq1/Y17xhCuKAre3t&#10;IMeCsSlYJUmnage+V07A+HdsHLtD0ONpTA6EHUl52cm4ZVfM2ab/bgSeletzPd5oDYCAXRibNWof&#10;6vJyfW2ZPiG+ARPSzJsseAl/MUum1MRbtbiOVUjlI6Q7ErmnuuCkrwnJoLmGeKeGyNhIjawqaqjp&#10;61YbPsYvbnN4cuj5OEgQg7Zkq3181ZxZ9SJTTWmkPNKaQUruA3WC7O7GHWYTGyInnvIm0xfSUN50&#10;YurVyWKVojE8kgnSHGLb+kTxUShLzAzaP0OCzRrB66A9zjQREVZqV7UPNh3Ta8BW24d5YHYD3JRM&#10;N7m5ocSFC4XbOqLqGPALG2cjViJaBoFEWw27XN+ozalaG4wlhFchtqJwGNhCvaslZLJHvum7YAsy&#10;7wL4qQ4io38dLJLnBSrikxoidOmCOGxyDCGP7Ut2C5rOvDhXog31NfQ/4tMkP9kUD4CU0YrOS8pC&#10;tJcxsIAl1b42NqKdgGdMFgVlUv6Lbrf/k/SsSiNubp8iyQ/B3GbAKHxXOM0sCcwzQy6pj6lLs5cS&#10;GAt/YBkvTo8vDw8ebqy/vLPx7qdfw94sjpdmH96nRkdWGpTLaG307OgQm7e0OoIMil3RcbFlfYm8&#10;rWk4wDUBHGQx2QgWU/6HJOikNDZJVXpHfiNjCtEmMQqfooNnJDHdDCF+4MMyEw7Yk+r0T/41+6Nf&#10;IqMF8BEAL72amWDsbNry2KiKOGC2QWRGAkEh0gyPE8+PoUYR9nzCULOze+/NV19DtfE2pKHWPkgM&#10;A1U8Yipvno25BdzhNhhbjnBsSRw+WcZu949pM2AczxX5MWga0WS6wOTrjWrFAgq9mIAZhNol2vVs&#10;xwXhfluAtUDCeFfDqemdzS10OqgBuDbZJOMAuBHn5mGDTypDv9GR1wBzyaLG+aKfmTiFjAGBpo0F&#10;EzbiqE4VMfInjpaK9OHhN77xDW6emjeHTSgOnZJ0h5HvwvtD+KMXTP4FA8bqNSFAMwfgJQeb56RF&#10;g0yfQ0ph154CZx3N1D3bQeFaVGvwrJasSEhYZjT/fk389/jxY/5KuoOvRpVTRmqKSDUR1ZmnZtIR&#10;zjJeT6od+TqsAg9i3gzbAIlvGfPSzBVVq8410Zy+SFb4IokwChVEfkKzzDXfUNqaX16hQq2STMei&#10;qv9CgDXhPMdXimKnJULyKPjKJ72h8Z4mlrFFiHQ5sAs4bvXiue2kjwx/+RdHaASCrD+TP42V0jSB&#10;0Y0bjN8QFaik4eSq2Ow3hEbBaa6UeRg2x0aYhzWjj6OD5Q7I16aZ4PqaVCbk8ef0uqYeC+xcwbLI&#10;Gd+ZNde1QsNi70OEHDE2auGv3nyainsoyOdwozo6yYOhWDXVcRsNGGPmacUxvVE6+uQD+KwjuaTH&#10;0IDFPFn8q7duwczJRSTbvThgbS8Upqg2N3BxtszyPqPGSj+haTTf24iwteikkagEcKx1vDiVgTIR&#10;tzspsjEZ4zVbSuF58ADcBSv86jRDY9G9A8sON1rsCcqMRNswvDWwNIcCpJm3Dl/+JP1gEafPkrS4&#10;aVBdJe6cg0l8PGViUElRzs2sIp8Ejq5kWrpzFpTyIm61Ne0hTb7RfWlhT3/jApft5JhimDjpnppi&#10;67QZIRUp5r6jgLKc6gG0lv4xD64h9TbdI4Vk+vL4cGXmZndt+dX7Owszl0s0nd1bvyKrcXF2Jac5&#10;sFI3b8yw7bkFaqFM85KCaHEJ7Bqr6TRGC1Ue/Dai6vOJ1uj4iZRrkpMsCsDknmaGnzPE0B2xCtSK&#10;XS3oUN/75A1IvlGhsk+iIbisxu2CKOWiBGEJ9PMKLxaLf3J5vn9ydEAy5sK+Qgq41YyA++hRd6Bh&#10;XnfBL/9E9pzPtrdcCHl0nFJOO0UoDu1ID2N2lRcWChtVcTTIMLixhHjXkdlAO6NmzZgZYwRg5HLy&#10;ITJyXGRxYX3FaEOnrkRJPgxNLYmxVJbpX810puYcilru4zrGsrj1tHmkX0EdoYvEl6bAQLzy7DF9&#10;kx+SheC5IEFp26O+vGG2XSylkEP9iPJxmYNtS3ljuOGSJgVE35yxZHPJlIsgTn8D7298oPCHZNYk&#10;09VFOLjmaG1pv7TqJkWD4ef0yfNL6uEUUVDTnIqD4yMoiR+98gqzinNNKfS5cL9CLEuizPqAlVFT&#10;Tc6WGKLPSL+vpLyGqaL7B0c0hZGJJPCvG9j19FIw2YCuDj8xFvrll1+GYcXcKeipngDOLUS8QTrx&#10;QWM0sjdhSeqRaWmUf+Ib++2g6Uzqo3kgpwm/Gb9Mqs05sqk1pEUzC+LWTxgEUCTdRBaQbIX7EUxU&#10;9KPeTMIaqpoBlUai8pbU4yeFse5gF6rY3CzdIBt3P2ff47bTylspDVKzR8M8kxNh+WqLWIPYTBa2&#10;ZJoxq5waT0rMj6yC6d5Vexb8VlKAeP3eDwkBFpnfOLAn5bGufBNNDZsk0PJy9d4G3cPPLVa7vOHT&#10;5DeEdWxxr3D3mMOuJYfBl3a/kG3+7PFpsqsL0jV01wKD5H6btFDDhEQgVH7hPE2Ww/VPX32/pdvN&#10;flLW5me2rwSUvmsSF0ooacbC9SHDgaB3rXxeXQdVr0WsZKs8KSQfwrLsnpI5lBMumSKUdfqfed5G&#10;qwv27a9BYM7p4uzAubO5srw7XnvntVc+++k3XtrdgAl0ZXN1ajwiVITIDETv6tYWhK+UG03ZeaZ1&#10;QXycLMmgS2HhyCsy7EtR1wgO5OgGIjkX/TP4c8dVSY1DYt4OeCKnWp07pTjs4yf/P65iDIa7Un4R&#10;jwoDIagomWIhcCT7hiXMPoWQMrhB6yY9VyzOCUblYO/Jk49ZMs+/ozlkLSd3bpsZjW/Mj7SqmA5Q&#10;5JsZznBj5GDYoCiAB4sFReAlXdD0Inj4ySbRrDiHMVh07Idjo0Jyl4a1auTCY3rOu9zZGJ/B48es&#10;vQyoQJ+cnhCKDi8zS9DqndkCOdBJOWVkeCLUmQ1oaRnhVpOyH7IfzbpEPvVgyHgcHO4juhCxaQCi&#10;YngZBacu3V9WZRAi9K9NcdaBrawnNgjJXbjx+SzZ2+a++lA2t5tdJRNlX32JKXmhpre3aB8Rkg83&#10;CVEch6SV+TIbdvSp1QInRVwRRpDp4F9ffuUhL78rkCe+or16XFO6F02gPwfmpd9QCeE3JA/3Dpw1&#10;UnLcLpGCce3EnpNjfXORxeR60ubWo97P9lQbyS3TcxOG2lRY9JSTte8kDBVT9JdXpn2kkLvcAymC&#10;bjcXDKnwgPhgYXU8MwlRReP+6axwKfSLs2ObGEwI4PPK8DqFOm7Ek+YoGt8GGKheAiEvCNFoPWV+&#10;UgXsU9T954c4H6FXGayqfug5feUXp5nDaTB6p0y9mYGHaqA5S6XNJGeLfJWTXpnbi/ZBNoZJTXgd&#10;aL+qjMGPmXR79PH74iLRNfJN5OeBlrS3wYuQpnyIXcZYKSxE5x1LcKu1yws1i1PTXX7RwvU6ukHx&#10;ppVw7IdIMI0QV/OXZjLFtnDoKwNdOlGPgAPzKlyNJ+VSYR6yt5+Vd/SKT5Q7NDyCVSDMBWik5Bpq&#10;MnvnWQ02TihXoWxp7ouJEvXFuFLNYaUriy0Op7bTdBnSjhhwvwaYtNAr5xG8QSvGifRLXXNOJVSP&#10;Z8ev7+58+2feevuNl9fXyLEuz62OdHGmlFXOrSliPuGEb4g7c+Rb95gsY/fFpsKsibI9mYtT55IA&#10;CpHM1NuhCVSpCL5cCXHKul29rs9AAv8tNiQRsrrokenKcV0Sq5pOaLXUyR0LrWbpOZYLCxScOUKq&#10;iQS/beItj5YNAf4nYo9rWsIS1k2ScfqcUd0nJ1HNvtgh2wFSeiOjpB68vMJjhv8DvYmSwadeW4Zi&#10;y29ypgF5p5iTof81Z6AbXDEVvhL61cqrnJn0fNh45W0IzrX7R8Sv4zgESrlnzcvnnChl/ABMgkcX&#10;3zlxxrPT+brJDWh3UaaXWs3xGoCfVG7jn5LqqDZv6ObSTTqt7F3kPTNaEVc16SPt7rVxFT/ze4RO&#10;OEOIvPzeMJXxHuVaoM+ynmu0PG/GTuzu7sJkpUV0JraVXvYFFp/ykI/WzB1JCWuz/r379++/+eab&#10;b7/9Nh+8oMM/iEP+VEdP8stVaj6IqUffw4PzdRoVh/RR0HLKKIeEEwfEvxqQQy6gxTLPNE0iDQsY&#10;w84Hoyzg9TTNiAcSqQhnYnlMJafTA3V2QPq+XaKUeevccCfd4mofUbcpX+fj/rrGQ50oTi1d8Wkb&#10;khWqiOrUgHlPr5Z4JXC7qMjIjjktQQTRLEkQ2YeP62NLdF51gVtL924trmSyTqDeZMzkasM/TEDf&#10;cEEfOr1sbJ+LBxEZc8UjFd7PLcUYQcCyRU9eCaqG8Ws2/ya+rLrpCvSoasgnVrxXq25KeBZ6jwXr&#10;9vwm7xzeYoOrWVljz8FoZcR1L9hHc+nU70OEIro65rd1QT7eXej93v1cWW1eK7ea7Wh3SJ6un7Xm&#10;M/mW7qD4V2NGc+mV6r45X8HNsLCmFlgsj8bgdZkizM76bV45cWp6P/xek4CTO2SRmnikflJh8BWg&#10;GocvBPDCpQGCxn+yAMsq3YXyw8fhRLHL54rZrovXlzvj5VfgOaHhkJLjxpgcDem5TIolSFigSsSn&#10;mgzM+WrPjVVD6/82CnKWB3+o9bBKI7dyR65s9iXwNS8S0CDvSbSMIhxGNN3JTBbqW/ma/X3f9kay&#10;KE5g5k8Kk2H7T+al3JxWZS3+JLKyHdz+7eRJerw9h5GwoFqtlhdwrd0n65ppa6b4BVk6KEmOIC0X&#10;IiWHI94gYDoEbe/gRJAR+tTeV0z6HGkst5wGY7/Gyki6ID0mZVHi911fFcpg1wNdFIh5H8OrrgAA&#10;//RJREFUS/ERGWMHyGmJzlI8jS7ZBC5jODUvPDyBqvT0ciQE7YcDT5zx8ccfC2ROm5V20ZzZMBco&#10;CmIaSIy9/ZZ81dR6OVkIj9wkLRY8gndYgI0J8kxLFNgXR89+jvSNc8A4I1wQPc0PcjHpghHRgWME&#10;FKhGHPKl4Fnj4jVdQdZ2fx++mBDNdrgikCNqegW/z1vuhhwfww8hLgV1rA4VEUwIpwsrmoXUktuc&#10;nBmUPJ1EJMYbVt1TtiCkg50C1Y+jRJLDwkow9G4NTxQkJ+AIy/jio2ip0U9Me0cijDtL8PLD+1zP&#10;MFLUsbxhtqnKXBBiZtmto8KTxEkdis9a67Yklklz1R7d9Jp/61tpmpMg1wpORvKlrK3EJr5RQrIT&#10;d0KrTNbCpfKr8taXvLC0m1SkABC9Cqttd/BfMWYGmpIiV/+qPYZpr/b6eecTksHCe2zpXaQ5X7VC&#10;py1GzvpH6jcgKqzq1agM4exgDFoQju7wJPKGrpKA1CToajl8Lss23mYSwC+k2uBzXJjPSHvtVoMq&#10;ciNZgah3In4zY5kcZRk78BmRUd6cZX8SAEK2EHLnXmvhLeMP6TXuXF3RMNp+CwH0/DVeI2JDl5Vw&#10;ozxB6oLeXo5hTm5tRuMG7W41ezkQoUxPHhJxHA4On3RY/VWELbli6zippitLGQGChZMrIzFowNnJ&#10;bV8h6HyFta7SBlsqn090bvTqOGX2+tSHFWeUhptWDp0BbOuRdlsm6POzraXZnbWlh1vr4LJmF6dW&#10;72+B7qWZDucUc4cRgp3JGVzBoVn3N6UIo+sUzhzlx4qfO+4GBME0LXKHFbYW2PkuE/tHTq3VHdNe&#10;Pj0lTPIQSDgtSp7TCfei6/SttCEia8uKnELF2nijxrzsuTash+MWvY3ZsAcbDAZKc33M24g8YmOV&#10;ApoqSMWiUVE7mb4QbqjKVuIAlBeDPCrNpTHQ6cNi30oVZ/AAXCfltlIaaK/JtHokAMWjW2Eni6PX&#10;E5V0KvmNehwNTqsRLFGCVIENFegqxztRbeJC8qqyDnM+wsuiajs5lgoJf09TBTv9hB1BXFoqaUhs&#10;3IcWdsV5itCbOOYaztUR7SasCnceI+vB5qshmW/yzcZMeODtqr0hAQ4GjP960sjpEa1XUzBMk3h9&#10;4maSr/f7pAmQHQH8KM3AQ46+n/Vx9G1FwcK6sL2ztbl1b7Q+3ri3DcMj5nwFCNTayGgHgwqqYzSi&#10;fZLlQQtjIE9Oj1l2ttZsRuZd1FXU5C8w9HCFf7V+TmaMWZZoEIBtGVhSR49UfsY0mYpzSJSsWX62&#10;0QM7bMY7r4oH14m2BRmhrub6Ca3UBZYfkgLmPaiR5lLqvoCrxCYOziMgBakAfLVyM7gvdeJCKc5S&#10;Y0XwwaOmhhxatNKAYa0x06LbhumyNyD2nqwRDOkdc1l5Z4KZwaHuKe3p6HnhB9Oh0dH8bOYwS2jq&#10;NWQ2jc75VERIS8kulDnbbDB3C/Lf9KlvzrnADxggeeoO9ePAUNLcQMTS/qpaKVJGdnoHmaImzGuS&#10;5FE8XEPQrdSf2KsgxTkQd+mBA+pYQmb1hzKebshANMQBNMHYGAranFbuEBck83oV0bu1DfZmSGwq&#10;orrEA3xLdyr/aVPZkuDjuWyxdt3HDhCs4JVxoAvbE+G4zpn24bupmUijt84Nc/D7Hq3FRAN0ZIsS&#10;mGgsi+k16/DdVTR7fbZs/1AUdRParQ81Hcebm4aq3SWhb+Xf6tv51OnB+tLCfVAHC9MQa6noNjdA&#10;SS8Sfy/S3gCv1zDiWmcmXZYcIvs+J+vmCthYQ4L9RMoVVKvBqhm5xKw8Ly3sMkwJLp8k5xVg6+rB&#10;xSR78cKrf/0WxyIe6x4Pd8UErw4m/9PzFtMoUlOgjq5iVGMQeJ3b07fx59rGZusHiVhdFDYGLWBn&#10;/6VzpOpP9bs4Tiil+O5DjHkXGgtFwOxSGJy9BVoI/S/2CfwT/nBKaGllGAYXxaIwV3HRKqIsDrBY&#10;zy/iD28zcnV9bGaU7oGBYE2VIY43LdzqINvYScqrAFP5t8uXFwebmwz1KVANKDrGhCyVRZKl4QnM&#10;mkwmI2H2UA09DHUJ+ph9ItfH8bUeNi3QrAYv8XsHw/mJntt+qsG4/lGO1vNzVc1Vo2jx0smAOQyH&#10;GPZPf/rTn333ndde/9TDV16+d39nnfGcVmRnNrY225klqPEWUjnnEzvFkkrEpYxY+MjVX0kiKQDD&#10;vofuKTcTUnSehsojQIRypCT5jokUgZ92sCh9vINBvK3uaty1Q849tOtNT5x56nqgVvJVOq6kFVWJ&#10;D+ql6kAk5u1d+chOnPaZOxO3y8WIFfNlg6YY8iT57ngVE6aN+rz8Ff+mbRCDuLZimf5u3FsMoT6N&#10;hmWCX8hFGhR4NJLxzd1NjmsaPBEnWOa66SXmKeKuCUkt5ORVC8FFlkbYLcPpGtSMF7EeLrwl7YQy&#10;naTg6rPHKtzZyxqGLnHRBAURDMfq1h8Grfqr8041zLhnWOLOhU13py+XNgGyaK7Jl3J993h+gUZi&#10;QIACbvIggcw4cmZYYTJCcUSQ/ztFyQ86MTRIZgzEi6X73nmfC2lp5Y9Fi2cwaJuezbsTRPIGmeyE&#10;TQFwoaZW9cR+VE7q7yrDk+QnbxZgbUYI1114Ax8g5360f0RtSZtN9jIpQZ/ScTIXthNO0YcLGKdD&#10;wJJ/c9Sm5wydQPiwvbry9usP3/nUq/RZjdZX55bnpy/OMhLPvNri2jpuHPEyT4KHi7cob5MZCHdK&#10;qwlWO53zkfyByNmbTE7rbu8qmV0ZDwu88cAxFiECd5JsvYGJFJqGHY7ct/R/Zn/P516xy8HFlJV0&#10;aWFJihHAf0Eo8jzo0KA7LgD4Zj6enSUSwNEzRae6baKkTxAa4YAyf2ScDluyu3OPs4tar8x5huVE&#10;WkY6qafjqR0cHhFmrsNAM1p5tscWHz7b3//w6ROuUkRQGpvp78lwMqaYSYgkfoJA2kYC9yfNaODi&#10;qTnD0wejsENEGKR4Rqfp5fHJmN7C5UX+RI3REoRG5JbIXDlnO12+o9EyB5lf0mxILYHcFAL3S//o&#10;v/rqr/wSGa/tjXVKH47EswBsoIrbQLmDfOjTJ0+Y16Svrf2x2EUWTu81maeameCyABMDCyCdMkT9&#10;oKjTS2hSzjFB4YEjl4o6Q0DSNxOC8Uyo7YliHk8idD1OJOrw6MA2DpkkDPXM2uVIQeSYnCSZQhJe&#10;0ovZTUaSClpZZrvOzK6smnoTF2/SXxQ8URJfLfxcl5yLzLIpPEJz8WyUqPm8oCbY3z9YWsQmyXCB&#10;EWNXqJKwMHgNeIvcEiTBTPLlT4yT3YI4oSHVr/zw1EwkI3TjiITfZfpw/6AGjKBXuAFPkfKMvrPV&#10;e5MxAYMmWElKR8qKcFKZEhHXL6EQ98rUeh5qKHyHsN3039wsuTV8ACAS4q9mHD7PpdpCwffuHxzQ&#10;xQbLQHZWxCdSxWpzzXTfk6VQE9Uh4CPILbdHBGDaR25y2KnzsUneX8dZbg+zqdS3BRHYU+GkFjYu&#10;yeEYsPwP+9uEZ7PwfEVLCP1NZxB4fVGUtscCdLQ+6EbTRCJIlUtzc2H7sEHPJ6ZdJrGR7HAmTcz0&#10;8ODWH61V687ImQ8rWng/633zS0SREBVArcY73nwpbfKSvpoDl7wcHT6nLIm9I1YQfJpM5ELKZmCv&#10;sPUfogcRhM5l4blqerXK2cdyQfp1YcepU6JVcBlF1WoMtOdiLPjeJ0+fcAasVEfvF0XpDNX8rG4J&#10;dSYqm7/ydYifXJVp6VUKPD5LKTDgtup5QKIZ7L5ay/tB4127RKsra5x1urg2Njfakmn+jrEhNGBe&#10;nO0sL37/5956ZWO0OZ7ffeX+aGdrfn2Vsw2N69T89AmrCt/iEooeEpcFQGIQdch4T5taqGscH5BU&#10;h6cdPHoytciWR8s+JzLXcNgIDciq5owRrzuqh3MMEg8H3d6atolodfwzaa3hdffDt8CezP7+L3xK&#10;6YP3H2spHxngAbgO5T5Lr5XaipulVIzQE5HrA7IWsZawLsoqg3tCJorkjLKixIQJ6pyKMFcDWAe0&#10;1FEqt9Ob62PjFc/FDCX00+NTm5vn5sA+EPwfHcHVf4I0yMuWHh/2w3iCJbUQ6vcaHtr04HlAIHgn&#10;Qhl0vw6j3g28CEuw/16MV1Z5x+qKiGE7w9nLZCWRJ/xHpB68Es8NjgmBwxlFsLEi3P7733zv6dMn&#10;qGg6m8ZQr5vZsPDON7ivrTqSSD05IXYhqKqHG4gC09cBqlNSPsEs2WEbk4K4O9XDdJ3cvcm+WlNB&#10;VPwpL/MiOb0eknRyyc8xcZn5wcnYEvFaGeJi6PsS8vMWu+RPVBn8NcyJB9KFJbfiMQjJsaRSETi0&#10;JDdT7oCUUoQcCmgaxvUI261f2eabdL9TYAeGpw+L3UZjsEf09GRCtcMNQbigyOpFxv00yOLEUisi&#10;Fsf8OLxkdmYd5kUQ9LKrJdupehUSyMbyjTwO9+zptSvNWmuDOjQXVlysTpkLhDwOvLBsDcX8ws8q&#10;rla5ZINPoc8jJ9eOfXQwGZ/QDcDzepNoMf7U7NFboyeBM2QnCd9HDiduo6cdRVIUAG9OEzq2cGBL&#10;NPCdmz06IOGjXOrp29IxyzQRZWxmlk6Ow4MDcnSJ2I2fyPrzTDRIcT2I/CxKhTqpOpR1UKNj8MC8&#10;RhLqtLIUprPIwKbwgwsbiK9RDppUw2P91kXn/mA41RDGilg1iNcf66mMhV1MRhOpuBt8ZyiIU8o1&#10;a/SBo9Zh/cBRcKtl64k/xNfxew4X94yspRIaHqq0iZDz5j5rISp1dy1Q8koErtKgoVBjbqhWk4Uj&#10;AvCMRLwNEdIKgyk1R1GvKVKtPxTZ4M9mxvS90lwr/UxaTA0sQIRaXFQFu3pYSpDQDd2pwp7Dzgeh&#10;pLEUJGfF32t/4ol65Vms5jkNm3hyfFYkCcPYz09HszNrc9Mvjdc+tbO2TU19bYVdvKb7mU8uzlPp&#10;tUsTf9E4KZW2VstIHjKiMUh3vsusZhgt71hbtH/BfLOmrKjzM9KnydnQKRG+bTkJmzypqBsyeijs&#10;9nH8Yi5sAJn//J4XjMonaktmv/ztbzsHSVYfcvScB92wLj0/h42sInhjThfWykxV4hHrriIKesnJ&#10;M3C8bZOOlITxOI5Zp/CeX2A2CFrSOGrGUAczkwk4o7g5KLXjk3PUNI1wvEH6BNtqEo5O8124rjLJ&#10;kJ5kKZUKP0lnmRli/bIsPXlGNgKGYL4gaZoLXEe6C81DxWExjJF2m+81nW0ywcK1wfBodQTpFeM3&#10;3vvG1/l75xBhRXAi2pUd02Z7sB1X3PDp6TpRbdoJXaBYF+wEoQY2iYI5RUgsWwu8ZL14rpwHUW/C&#10;t+jLC0ZIlRAiPAIy/orhBKJrfsm+cWe+IIsQ96JIEDuaOvki7igZAw7GpYka0uuk6WIk2Jqjo33u&#10;D1WjT+AwC1NwbEMgjno9nYDkhCIrPwmezBYqg00Ns298sUotA3xCYM+V1VmSY8pJM0fgZU45xXn3&#10;IkLrDJ+TsFzIwSUHMHki80U3FyzdOixgayOPvU0SM0uz89RusMSkC/CLWaaC4vgBaakN4cSYLbDg&#10;URLTBAW6mc71KheyVQ/RH/YA88sEYo4VycqHTt+RP0Ji2HFiiUTFc+SyTcThOYbRj0vIYZ5GB5Hd&#10;vqRulIVhGtSsfEoae1DUlKnSXs6Cs41CJBILSjGZRkJ1ASRsaYUp4YHXKql+SGq5jkTUwQtxJ3pe&#10;KmU1NR9pzQN1o1hMmga4SM2VbmwbnrUfDj6IObStnX8kvi+xILGLmj6vTEQn2WtF3hb6CFIeJyM6&#10;oqNlmjcoga02zfE6iMysFePGLieTFuDf+jp/Qttp0kJLHJiyfKYOXW4puMF544NW7Dsh0SA7amTQ&#10;D7GaTh12mUrWZ2guaIuNMK9tPBmmOpxafMcByxSjS+/ekPutJVZ1G7hLVAoQwEumSC63Y5j1uBbZ&#10;ucJFMJ4Ye9aebIoTjmxssGOFvwn+yagLN8WKOiHAzdrCzBs7O2++vPPaznhhZW6FwvrWhs2H8A5A&#10;gr61TsGTyg9YfEJqbhjBjL/rEUibqWUA/AkveemB5d4SonnkWC10lfRMPEPotLUfGDSEAc/G9C+s&#10;i6QixBmav9JKhyBwCEfurMU/Fpp8slbkd33+tSZJWYIoRE1o3ERjqYAvxSmbhgock/VlCXhMszwJ&#10;J8k4ec4zSwcvFR4zEykp+lU1EKycnJ9CHiBHGUV2CC/x08OzrRQKIrxlyhuzBckoIWQnTIXjXDEf&#10;MJaJfI+NnaGGDImpZQzkQdqCJHTZHNxJ3EbxTvNS3COt6A/yO8vYGQ5DMBvId7pMNCEBCQkqs3u5&#10;CWhyQRcXTz7+mDZXzhHJiHR1aUJ4hHjZni6hFeGq4yczFjZmJ9tOgiKMFAnstAx8MNPe5UpCfA0y&#10;Er+ajgu3FMk2vc6knCGowEazIObnJ6OZGvaxCAaCKBTdJc6vPhfqNCkLESzoL46ZjNbq8xaxPTmY&#10;DfEOqSXmjOlVa/RCSS0AqcO0M6ki3eCO7uGZ+JMcMlKqMYAI5CRAfmfPzPHX41NZhrjmgBAXUKVK&#10;tD362nHLxe3wvYZPHtMcjZnbne179PQLk+eZ0wWNUuNDcmaE3zCcdK6HvmHUDUkHHhb4/F3JjQ/y&#10;1fHHGTqUcbbhDy25UdbcFhDUkxYwyahFCOmpz+WW+BQ4cYLe0epKszWV22gi4i05F4bgIJFrJ0mY&#10;R72FHIj6ub8su4YWN26spYVsASa/xQAXAqItN8UltfMZw5wOx95Dmb94QMvsgZjnTx+IxWKdpSpw&#10;VYtmLvGbksDTaWgd6TiEa6E/KVeuTnrpQPgo+edGDEqIsQCLYaR4xlE05jDc5EgacywtFZbJlYIG&#10;4gZo+6W8yDwVV1gUbMI+6kDejNT6Cl7gwUGmiNaV/UEmbythw9hX1DpvK70j2jn0IcGyFxORCK+Q&#10;VjargAkc8z4opy3+e0gqU31XMgx09VjQRnxLzaRWOf6H4Ug6SLhnnLxkvCG/oIGJuBm3zYiBJSD4&#10;pjza+pKVyclQSC6vZovjC2beMtzNFSzW95YX3njp3subq5sbS7OjBSj/pkeLJG04R/QQLG7dU8XJ&#10;0mcJB2p7YxGr6EDawgsVBl+Ol+FeuoVF7lmRytj2eJamKHtSTFHq8yWB3fZopEXexkTnuoQuSXRR&#10;9KHWNo9iWuJbFY7M/u53X60VYe3UdMaayU3J9yCQlLtHWvjX6BlABdLr85AKdIFDCa7N9SeVLU1v&#10;/Ur0cmJXsapJcSAQcuvOzqHCtMaGjeepcIroIueOJlUwbURQtaVl3ZcukgfdBLPqphBYnB0+bj/k&#10;Lfx9VM8oQqDWBfIibICgJFy0zKtmmdShPJs6j1a/SbGw2fpNCPHF1dHB/tHxQVxRpkjhiyWDIrmF&#10;DScO4ww5h/zM9eYwiuRbooyQVzSXJBWLzBofCZ+cmSULgiSSIiigtngWZTc+tTTJTuGFUvu8U4NQ&#10;kagPIo+OOijQVq1holq167zMmCJbeTMTzNSfkbLHHQHzUJlvnaFhA3PRvJ/o1dCFVpHxFFVM/Cyc&#10;QPxYOv+iTE13pMU30GKJKBhewleorzmE07d7B8fGWylvomVSgWA1NY2SY0S99kjrivZpVd1zoIzZ&#10;QQl6LYzoF/NFQwINGYs25N0pcuuDcr7XgS0w6oMJskl94Exw+3wpEAnsaRt9ajKdtmv1ksN2gyFM&#10;L7pH0Lk1+svyUfLUeDeoCT4Y7exskhYMjMBjuoyupNoTO1e3GlEOVjGDO9s2mMRjfWRheM0ZUUZM&#10;FZonxnlQ3nR8NGzeuJQbal77kPg5pXhv2+ZTZbx+uuYzDpkaYmBZTydNG3oiNlEeA5w3qy3nRuKA&#10;5232lPkKQuP+ySv6yJQqJSNVdJxzEfh1wcca1oiEKwCmKAhXfd5YdMRMu5LuGXRr02hcJWQ2AxSK&#10;27AUWtbn8FzFKqvkXA2zSVZVybXWqvFx7Rq+IxiwQQ41gXKjhQNGqh7pKdM9KpTZkRBJTGTCSQMu&#10;BujqCeEh+Ru32FDeQN9yfbgw2G4EmDO1f3SKLxHmYEuSZBcnt5rzK8OKTMDxGXg6ov9TIJ0gasfz&#10;06/ubu2uLr+0tbYwml3buTc3XuGAAZ+gVQoPIvadz6rDSTxiMxEINrwIZmKjkHUY/wnoT7aAZ4+l&#10;cBw4i+6uphnNJEcURRxTqV+YpmJ33IxA/4TWg12pdNRoRBzS5RIOnG+JIZn94S+8GRazW8CpuH48&#10;oarBSZMZC4GnllkX6ta62RCg2sogP2uWQ5ch0l+uRo1HPK3hFWfEArxN20bkMjGoYoL6dQdk+tPx&#10;hH0KSeXbPRJWhq3xogJId1AhV/pREEQGspwq63r+YHwp8MovfUPZD7ecaVQZVUOO63J9tDJMm5zM&#10;xCXBZXkydEU8DWnTnnlVLDxRkJLK0bZEF2HOq41O3LqJDtUfBXjp3tQYCTp8wqjLAYmvLzzPvXEI&#10;Be/PztDpbXxqRlsvos8r8JcCo4lm9RG86yaXRC/r5NIfW8Sq4MukdVjPtmaS6UK5OpDU3A11LMms&#10;M6LJKZAqgXS9Yq0zU4Fa6Mj7DqJaE6UmtQbazAnS1v755pF4I4lNHrDYFYH5RAZwnWYYMPdTX5gx&#10;nidnzJ32KPIfWwnKOe1E0p1qtFJNbWYsVB06YPQj4h8wpZE34RAkHPHA1/uLo+whyJL6CfM8ZKiM&#10;LBdwb007+yaTJE5JSUTAb3gGNiuJLLtfkxfK0AIWx8C0iiyA6VgyHzqrV4mdmyIBC7WRM8Ha684t&#10;IZ/uTleG1Y4Q6iVMWlAH+NzNDYYWstHETMa33LjltwTr1fusKpiN5UUymQlWUzhoVCHZaxwRbp3G&#10;Hd6NG8H62pQUXLgHZDIHIU4oOC5iXRkjaIwMoMewlCusrJD/JDTXJDi3Ji92ueQo2rxG0kFYWdiG&#10;pSMtJghSmM+9rebrCHfrjKsEck5l+z85ycR1rWwgHm6ooba8qM1EKfaelwm1jwIZhiiey5gAjydE&#10;nNJHhkNILZHEYpSmW64GCGFoUFIcDmnKekG/V5tBzOyN6NHDWXJxps1PDkACJzfU2hhvIFjl8RUE&#10;83QMKzq1lzBKPMx7puz4qxB/+5ptkzJnlztsaMgUxeRdz3fXx69sb336lQdr89MPdjZul6dH29vT&#10;eI+LML1foN45UIDmuW2cGNiV4/OZsEByMJzorTAAmfPkaNkAFxgCW2aO0cEEZUc1w2F7FEyGIeDi&#10;nxBqthiR541ghjJNTZWou6NDnKnVOcZ1Qfwz9bFviSGhuv42PQyqANgCIM5cXCKBiGSQXjSpl3kM&#10;3Bsc4hxg3FqG6CWot/xImqs+FMKHyXEv0+jbMLN+hyosngXyhJ6D8UkcZB63zheGIr48zdvnT55+&#10;jLIyW+Li2oXkmS+Og0a8ufldCD/0S1n4SyZKMfBKs68vfUmFegNVtbo2Q6L49IxcFW9Wm4euGH3B&#10;fxQrCq51kkHqN7IROyXwlHydXLwSNboI5srC9UJzjM6RCZOZ46M9CjPoUprbkRdFxGYrA9R6/dw8&#10;EsFiMmWQ1SglrcbXl/RYBrbCe4yF7HiyGhkGbCKotoyFJjZJD2XUU5rSheUQMg/xP5rqqCNpJseY&#10;L0Ms7EYEfHu7Nt4U8mCRPlBcAm0HvhJiO2W6pzcZf923w4NDajbl6GZB2CZyuHwsusqXgaY4UZlx&#10;DxwnhUlToPXhbo1d9KpmHFMvFX+SDKwMe2cjfQqw47V1AHsPdu7rzPqAwQIgJmH0a3QeguOMrmFh&#10;SYl426EpVOcKkNOGGX4lEjNlpAsZHhz4BwXv9UQBUZuk+wei+yp0dpAe8ehfkVppVTZFoLHUjU2R&#10;z2R4s0PWoukQbPDBgvOlyiALTqbCtXGpoU1Lpx2NtGbMGnyIs8qh4CMpe2hrjfxQOqz24aHyANUV&#10;eU7JD22D8bKhCGvVsMaVvJPaM68E396WdXdyZUMra1hhrFMa88secXKyujpmi589edqnrhbmBhiO&#10;mRyUeGUkJ/1AJYHXvej3pJnDshkd3TXAii9c6AxeBNPMmxnPrL+o5LBVta/xLT1T3EldED2ztIBp&#10;+vMtDU9xySxchdBXVZ52ou4ICjClI/9P9lVwDR4mw0PWBBVBbF13DclkxeROiF3koXjAprCCxMMJ&#10;dnd4J8aZS4PBk+7RMZpBM0c7iXe/vGEGUJeIjEIcO5Lb0lpcnpwtzt5sjkb315Yf3dt6bXd7Hc24&#10;ODW3unILZ/TSorxbDkwDbm8+0NZBoyaLS6GpdPX2956x1OQDcBXQMDYsOxKC4y/k0vLBvLNz5L9A&#10;LIOzCY7J6lrcKUyd+TtFNPUB3ZDgR6hGRScY4iay9Pwk2a5rF4vySUcksz/y7e+wxxaVQEpdXz8D&#10;zbnsYKUmLqUJofCb/EDPgyWBOHToElP5SjiZ35kx+CsT3OHjikeD9KjfdSpJv+hy4pNqmZXLBQC+&#10;fkXgij60zz5NsRRJYQWtHk9NwRO8ubHF9ZhPx0E3k4bUQta7uLA13kiB4RLBRzbR5esrcC8uMzmP&#10;A01lBJT12ipk7xgAe3lS7vOMc3tslL3ooaFFa3P2YgTIhBDqRN4dxofXT9DgMXNzVAocP57fgBRd&#10;l3ky+I+0fqiqTWokx6ozkO50XgQZAfNYRdSJEBEgCkA+GInWlwQX5eJAxUSk3NyM19ctCIfjRC+M&#10;ajwfdpq04QiAhKqwEjSZtDDUz89JA3F/Zk7iaxvTmHazuhu9E3BY/PE6yznktqTlX9Ua3DplKzaO&#10;U2ZmP5T+FyfUHoaOIuZTavx0n3xSwBQGXbOoBiEtXAp4qzgFUqM3SkvLPlRld3d3DHBMqTN6aBn5&#10;Cp2zLm3dUjV3sucaCeOqSw4J7MhRMp5/tEzuufAdx50285OOE4FHvs9EqynrtbWxvfc5zxMDYO7T&#10;yXHhr3XHzQEZSWvvEQOAU/jd6RYy1imvSWY0aWCSc+er+KVE6KlgOTI5pjfAG/wk2H0MBVhCbhul&#10;y+4HjhTGBF0uvcVWm3nqxBv+PzZY8AhY40R1eWTKMMQxjLO0kuzZgdSATGKmmKT8q1kdIg9rRVQU&#10;RCshw9wwu9FnL3k2R5Qsq+itK+1ZzXA7pT3I6n19JsQsmMPMrg6p3cHegdo/U2xdfJ0/vSJ2C26d&#10;qPkMhE/21QU3OiRiNglJDweyWv43ub0nzFc4JUWUuF98kIqTowD1jRImEjFY98Ym2qA2O0utlLnP&#10;dRHcgkQSSWwZtOlohg9NV0Z2LPTSLQQ85D5xTm0DuqGld9U6dlDJREQ8LN4nt8rdt2xjlOagKm7t&#10;jLbn+ZlrxklsLM3vrq2MF2fuj1fGa/MLDEzdXqVF4Igs+vTtaG28wIz1qDnjG/PoZluEJyeYW1kb&#10;02bKD6zaEr0jeSeyyg2ZipdlTjMcXpbp5bUxmOCZBceZIAxIppU4y7hLswurBK5KiED2gd7fCU/M&#10;OjQgFYJUZI1hojYkyTVfg1/Vpfstfc3+6He+28RRUgTshxNyvAU9WRxQef/ZKg0DQBeiLXQAY7pn&#10;mLsC5toUVh1P3kAp1UYwZdNYXvZFucKvnz59Sl7C8vUlIQvt3qMw25j34OONIs2EesoTuaGWSGWA&#10;cSQOEZxhqEGMd8lsKDvPGQWgr8hCoq6YJLY1Xj07OdrZ2lqRfXtKaO+U9O8gRUw7NkWrR0na64oG&#10;dhQXAGChtOJHkbppEYHaDFkYsfc8D1q5KB0zsZMJGRwuUij1X7R6fMRyhl0a1ciGC5yZq0vzAPpQ&#10;KeFk/xO2asPiu1ks5OOZUap30YMtmikNa3VCdcXkHTbLh5rmC7FhOPi1vtrsnER0C7CZNJOn+poH&#10;ZjHbC4nU8oxMZzf+SfxXnnMre/HlOWzOAuBeQ6mOWLMjj/eexY2FZJtvZL46uHXQWZdH9lvgXwHI&#10;uaVvgJB9bbRGCz0KjvtpVsp0wanpNgRGZXRxxiHdphGSDjIbzVw650RkZgdvsPiPQ01OfHrKsVFJ&#10;b6aKsMR3R5XjozkyL2xqwlrCkOEL02U+Rz6RtFbkAauFE9JB1UNHKifQEUegUt0pF96+Ct6mN20M&#10;KBiaXea58Dwa3XIdHe3steSdCRQwXBgF4Rh2AJg25K+hHNcN94zMzsAMwMohSL5ZdJMyryGxwiKA&#10;J96PL/YuU9UXrd9IxKwQZecje7F/PEidAPa29D/tCvefUq5lF+IfKEfdYuIMbDmB+vyMpA9Md8Iy&#10;Yj9quiTkL72miTgtgvUoYM3YvOQS8Y0dUaU1DZHMLODgWSAnqILA4gYyHnB0mfE1UCxH/o3GikES&#10;oAxMP/gUVYrBteEsQhq/YQqAA0Ba5FtwXb6LMwBEyvzqXBgWAjvGqhm7UMWRitTok1KYMuCkdPO0&#10;xIvW8Pzu9GDNEcTcmvBIyQABJthZpLqQDunIuP0Dx8eHBuiIE7FOVi29SQjIyfTtJSqLEuUbu1uv&#10;7tIcMnt/a211feQow+2Noadca2X8JPcbTwY1nPRR9mCZpGmucs5sedsh4w7qjgCNN01qnyMdFIpW&#10;odTeVgg7InQStERGabnm9pl0gv+BT8kTUICxAsT3ELQU5uvGJzoMUlLZn+S1Pjkr0iqoyXoIkFse&#10;rgrL3XkgKxaDLkbmnA0gaIv0kD94Ao3kccp78IR85Ar9K9qEYDMY/DRIp11I+4+QpelBb0K3kuqo&#10;JlcSC0eheqTP4DA/OaaoR0AtGVdSjtwZjgMdISQup68NlUjQPNrdxcETi4VTM8VsuzkwxTIzTXSK&#10;TneYaIlyVkdjfclLBsaYVBXydOMPnlVxmWx/4oa8BicIUWHWeag7qAQUMqEus/hV/F3SMsmwB0Wi&#10;+g8iD29hIFPr1aQ7yH9JDgwEdkZIyoum1OwEqaE0k8sSEXdVU5MAn+USOhA2gUS+Q5dGt6wK1H0x&#10;wfKcrMIEVf0TP+DO8mbHAhs80ag4UP5V0chRn1t1+9JgzIeC7DRFkC/yMkQY3kzkhA+yMm69YAE5&#10;Dfl9WkyuwDtsrgMQL3W5iUSNui/djX6LXxRGFaTFO58wf5h8SAm9N99sSd+grQ3Fqf+qgcZv0MbU&#10;xrue7YDJCnf1xL/cTKYVGU9jSjPLjOOYWiivxg1Z2PjFSR2YeJncAJdq5aD/1GdvyNVv8TGjs3rD&#10;7V9jSTMRPIo+GTze3wKhKYxODwuDyiBvkzPI79GSvCqu/S90uUZRaiAMDwUk0NJoxzhkeXDEyb1z&#10;n2aKYvKBwBU1ggmzjsepq9SnQAfnHgdykcozZb2uZ8R1GtvQZyxTUQK7AI0SSdSMNZXNn67nQD8a&#10;8kcGb0DjHxrpvvQ5ksFm32xiBfxHIpEhHPjy4STuzTjfyR0BABcI3ISyU8tNzV9kINNFxV8zQBoT&#10;wmoHu+OBaqdRblLrr0S1vt0e8uT3eINxyZxEyOOVEQ7I7niF3Mbuxvobjx6YlZy+oQCVtGTAYbgm&#10;tOtKVZJuoSEZ0OTcwDTMKAYbjWEWmNGoOHCvJzRbf3dafZyh28OdNwOmNybPkkI9OSfhclI2grYZ&#10;fq6o3D1LhIHHfc7s2Td8Aq/ZH/78p9zgKeNW7WQ2/tneM4uc+Nrh+eFG9XPT++rDYHgLCOicn9R1&#10;fcL0JFMurqvFW9GwZkVxJdIGz1omFSs1bZ8tCCjzwuzHYYZ05pdePnrSMI1rQg6P2+d43eSaLfY6&#10;sB0sjdS/2LAUtNkh9bO6TNaRgSkhDopHt0zA8EIRMbD5iCBPZ6JJOeBWmfxjBxaks570TL4SbMq0&#10;ZMMO4fx2BgRuwT147DH+Ee1mIvkQCsRkgtNNsIP2b7IIHRLH0wgTimapDsIPxb9DUFoMaH4zwYfe&#10;iwO4ADsu2GdQ0x6tIYzECM+mhKljGOkzG1WwbCrhJuUFoeuR4P4EDDTAGaolaz/S3OB3dVW8n8yO&#10;5PqWdpiQeuqEBufrAVa3DuXZYHIinYaW1uNPUU3hA/iS/D6DWry0wDx5UpUPwguusDpahIUeZUpQ&#10;ws3Uu+fiNa4cw96SoUy6zAzuArtJpScs3zlRmdMsMpg3tKjD4zQDVoWul27RWAS5fxF16w4Jto5f&#10;rARmLFirLIL0yxQibWX4M3BQI8nlTuf9pN3QcmETHbBthU7Z0RKD57cb8saXnJRPEmT7ceOhkLnK&#10;gqx+9nu1OgO2WIXLpqehFg4CvPKhKyKkk6G4Cqg3/SXDLNWYAeB/zGxWXhAhglgE2SaNW55UEgrX&#10;k3T8GcBCLVbKD+5gTroZskRCpeIwaGMX0inBYnJgeWgyog5NsJEig92CmzI1j5AKDiTU07kxgZlH&#10;dylS89BHVPVZ/LMhrKW59E61ZKD6CGg+ZRLnolsubyUptypsKYutnRM+yuhrYC9ZZPHIQUkgE/Fp&#10;AluqdkqV7fjMnlnhneHssi4rjx9RqUcsZiDg7OR+REjq/wbWKCjCaiF7s7Wy8KmXXnp5e/3hxurG&#10;2sLVNA1SU7Rx4WvrKRvcmbksAtH6rd1IFrfVGKnq83t2begzM7oXW+8yDaNLXQTPeI4hX4su0D9L&#10;uO1SWP0K5IvSuuNnmr7unBJzJ8nZpFxmLUSmuIiiTp7xyJDU+gRjkUHIUhArlVBdj4SnA2rTQMEM&#10;r6iqHJWSXvqqG8WSSNhXKIs0uk7R7OkiHTlmAjttzEANmrwiAjAllWNVVyVAUmWi2af449yEvYdG&#10;b3DeAbmJHUKTpmlR0noTWyQkhViSdLhzyhQ4vB7cKulSLJvhqPHGazRmOnfNf6bty6/jDu3Sms9M&#10;V5IDFg9V2VRNAj+tsHryB/fWbw84koasU6ZUkasWwq1rO0MczvgbmyEi9RljouPTcmiQB7ZfxRlR&#10;p/fKfh1O0wSn4LJTA+h0+SRgGJWDaUytJMM8cg65Gi2J6otYest7FqEwAk6qtx2nji3TEieUQbFV&#10;g2xFDv3SJbBnNOYJdrY305ZukmatQ6bKKnZ5SZrx7rjFvrtoVYNGT6UGnzAixskvMTESCeFhX3rp&#10;JaC3Pv2E/9wljZLlDfxsAwEHJWxllZAuhYsT3FizGVV8apF0NvR2hvLbJL7hnwZd6WJrsCm2uw6m&#10;pQ2WGkZwKeSNUMlav4Rq3rwPgRviYEfz6Sa7QjNc/ujWM+9Y4nsRNy4FqqrOGrP4BMMMV7V2XuWo&#10;H+4trFT81V1Lk4efCgRZy5pj0YZwlzIgDkkgKNWk4BdtN0QMtQTyv0VL1h1ZoeRMJd+sW3wyPKEM&#10;tazH3V9yjgqHSYOLS4nNyLxxS1lp5rdCY90F9NGsXa6qQvLY8JkWEZSX/XFpuKlH7xkKlKCyx59C&#10;BjLz1TNLlgHgRvjr7nQLLaFupE2jZsP4scuoYY4e4M1pnBy0DfqENW9JrF/R09TVCnZPRVRBsuct&#10;U3z1RdAmgmsGO61PJ4GC4US6jixQMlSbc/Xo/r37m6OtEZ4pWdk5uq2XGLhJEDJak1kjySW0i5oQ&#10;gvdBOhqHhf3V4h0CB6LdmbkqN4aux4Poee+mVMIHgTFlpwjEyDYnLWNHf3C1s0apumo2MgAgGQVQ&#10;kwK/6CiIT/M8rGkTySf00sOtTHhP+A6YZRBNjAvGwKrahp7JnpNC/VyCuDAVF892UvnN6lASYG9J&#10;KJmbSszBe5Io9GVEmWYl9958rA0Q9gHafE7dSe/DwCVMKhgPynbwpjCPFt8ekEO6k1T0HkDkSV/J&#10;VJfHL1N9OHEefic+qTkAU1EeyBlgUi/4qunj8wtIpXiPSpxLkRF2RK4Yy7vd7cH2BqAwtA9i2Iwo&#10;k6p+U3/m9JjuGMxV39H8mIeZ3YZwLE/NFTp5pZ8lo9ZhAx45oXFDJiSredPhSCHm0oblhGi30r/m&#10;y6ObdS4NavONqX4EnxtN0ZyJhHcUJwJz8IimANhX+lt0BXhAS2KEEFOpskZQxaFeXHFQyn/pc/Vb&#10;EjTUm/YIFagdtEVvpg/bm+Th2IvtTUgjtnx/znvFrAZpUENRpkYemMMIjGWwZB5qJ/IxcxEszuTm&#10;h/oH38UHh2J1w4Vg0aso79aKv2IXtShOfNFx41MsL3+tVPcZVXZ58XNb7fhGZTVROP9ZN5q8v48f&#10;135IwVVv5vdGVF2ihBp27ro4iexh67n7Fp5XQc2bA8NNhkot03BtoN5D9bZxr25I9WZrin0EW0aS&#10;7G3PVr/3xSdKoWVQSb1PJWee0ZyU+Ryuzi/5ip2dbQJxEkPyPWeuTJsquCVMSPeXv9YW8lfu2X+K&#10;feZ+2PGaPaO6SUY0MIZkZTOBSjQxBzkGnvc4oIf/Zw6V83v67GpPJTqzD0xCq2GSApko3wpbUjkC&#10;FNMeQMkVP8CYrz5T3YX+wP1xYkvMk8VrjAq62gVXTsLaQ+IKKoWt5bl7aytmYC/P8C50VZfmyFSQ&#10;kc/BBLUzp+F1jtWQP3x+NJw+6kzcqqDKOYeIO+IbQ9nixApB68L9BiBfA335reMqVODDez5Y6+Ge&#10;c3D5fyCOngsu5T4mEwTsuOfpeUX9DgZ8d+h/C3/wDHtoXdogFE3God6516gMA75rVrAGVjs5jGm0&#10;mYgMJsp68B8bndzcgqdCzZE2wmXgzIjabLd5s+lx4vpXXyZ/UqxmxWOrSwedI+d/CDlqiGiGE9jr&#10;l3CiUoXSDoaeOnmGUQeo3uunECtuj0s6rMlOQAdNM6Wc9yQ7nf0yUBhgQjVyTaNXEyVfNXhVPSH9&#10;uh547IGOqsys1m/zr+k9aM8dTW2wDa+O+HmY32UFUzkulp9fyq6PzJPVDViTb/Q+Jw5sMTxKLO4G&#10;WjUw4qLjuUh1+p0qqafTvoeGa7Xx3O2YFG+CodBADZVns3A5ZiXI8nkn1pIDbpedk/WGl/0dE+id&#10;DSIhO+laQUU1qEvOM12hyVrwBqkbsp6Mgyx9uq5alDu/7A4GM2qNx68J2qKHvwvoP0e/V3D6Vx88&#10;qqEb3V/W3JprmgyjreZSJAhAAoaJCdHM8kY2Tg5D67/D7BO+vdfMJg/34Jdm6Jm0Tontsob6BBEt&#10;otihAN4755NcczDkk3rPoEriRd69entdf8VGmdGOStWDn53AIkok3omFVtz5OWvRkzXhucxAAZlT&#10;XV1D/cAba6iCfnLxzSXHqvoW0IyJZWtc9Z9IR8vZLjgG0kE2kwlmrAxP9833P+zch5LxZ6lb+JEZ&#10;IdpYI9lcN99Lk2Phmml30XwiSq2NcRuG/oYq6FLZpeq2IlEYFWdPJBzsdXLi4iFZSR/2PXXKkFyo&#10;e2aQN3dTBWIiSxa1qxvYLgSYKnsu2jCAMtGYeRPhK0qdfltQBhVR7pnjHHnDYb2YujrfXlnEkNxf&#10;H68v0lA8CwSH+VNWdEHg23M9kKr1Pqs9KofZBI+5OZUQmMHiCKkToEQdOLYPxZVW1lrlPqxWJc8O&#10;gK9Iy0h7klKNxgZjPNRSe2TynqYNQ2ORl30mMTKT6Yd3Z/eT+KE34Q1x73UxKvc16T05mHtqd7Xb&#10;qrMXfEkrDmUmakqE7k0F2WXinS3bVhdUPvJlgFb1fqX7TiWa3GdVM2dU7KDxP+zCi9vrG0TnDONl&#10;HAYgE7zpeLXaJD6FVejRzcZkskgkuBjNpOfcYNxKlpcY/472mVvoB9kOfF9sTPem5c0es+5ifTp3&#10;PgOUTfU+j0ZtVeyBseHYFRuIu9UOJislSiHORy3IhJ9rDpmZwMJ9hBCw37n25glTk2/SIj0EJPoC&#10;y7lLIeYHJZj4r6jxyWt9dY3/yD7dyXfvvxJfftZ+XR+qP7tWrANxmxS0NFlmrmJUOZ4jCUDSgHoS&#10;qAIoVZYWQV72S60uTtJ9vQ6Pa7pSF0+Cg1kj2xuh/vZFiD19/hpQRd7SxFQMZXCTXYMp6ikKMXwy&#10;vuiBCkwhDL1J3fkuQtRjH0ehDbgzfY8WUVE2ta/xEYfZjqhsfOPEZAoAt9qD6slPANfn6kE0JFJH&#10;RTdNfO1uK39NfBkF2sA6nlNNV+THV5lvKr286qDYwrxIJ0dG4wUvkKsNxdhGNn3/3Wf7m26rbUCp&#10;uRgRqr4G2kqUVoOGSix3IggM9ng9cWI4RQv208pAjwY0IQpGYiMuyG94nvrURpwTmSmHB99uCjez&#10;Nd0Ryuzp0hCpigIOTkFHfFIN7kKd4+CnZCfZgRlnvTnSRHUFugt32rP6USddJGHrbtln7Aeowkuo&#10;+U6f7h0enZwvLo+QTGc7yFfdPuhkESZ3znXqajTsg8G82yQWj4w5bQ5Hh7M3F6OZ6Qfj0c7yPOCs&#10;R49eXt0ek3pbIKV1//7SaGyCOdgTHBAgevVDuzW9VS6uR5ukqysfuWo4xafuxKn7yHsaxvE/krPg&#10;bVONE/hAUOIgwBDEPadk9TzWqRgcXN16L5wv53t6J9+S1+yPf/fnuTe8NGD+ngEL5tDkrdBRVfcg&#10;KAhGjBmoyd17JYtOpuktwKOONmZNEGM2m5zp/Xu7QD9VHrASQaRqfxcY0BZLB0QrewyrowztlhIE&#10;FnhZZ5BcoAeYZyU8wzYL8U7URYVzLS7AVoKFSZeWTDvE4ebrQcFzhh0iIk8Rn6DsyWVp0WV96Vyo&#10;gl7fGEkc5ISfm9WRA9aRVfUmyE50op4PuC9DCiJ6uOu5MuckjJAzq2PgxOA74QeUq0CUt2IMdFJ2&#10;UioSHYvkMNT9ffDmMPfpEIcuxXIdOSXyDIztakDrcRFJnOfWXvCYgp3syb+yTSQk3qrCEAVmuldS&#10;q+cXLAsf4DyfH9MYSLJ7CbVQQeQG8PyIQ2zpk8RbDYJy9AEcfWMm1+xfk8VBTFqfUr06oo4TWBVJ&#10;khVYiQ1eJjatfNpYQ+JuSvSk2O75FeN/h+hJBS+rzfz80ekx8Cx1gKyzdpmYETo7eenBzqfffGMT&#10;aGnOv3aRf8NDTpJNmDLUyOdnDjlniaZu5cWhT55EPAwuzsQUDkRcmvItdtQQhKVTR4NnU2sIgDIC&#10;wGLBqQoOopo0h9sWk07NyrfbcipXo0RVKE5+R9NZcuM6LnTUcqG1Fckiw9jtdTyuUqyL3GXVe4B1&#10;MqI1lN68R7MDgGpmtsFlc1OuP22tyBXTDC1/zKOr7C2NyamjIHZjyRhRY3MhT18CPlnCQMNndL29&#10;KcLBpSOyO4rn9ZwGW8H/c2y5k4IvnG1kwZeCdulvpe+tJ6SQDnh6WYolGmn9xunR9Gxe/vh/6w9/&#10;3/f9jl/8+79IGokglOfjyiJW0pkbgK8yLeZFlQBzyaFI/RTAVREZnC6XQWpFiUElx1QiMs/RXFVY&#10;PdLQKcoF9lWAm/4+WyhmepKfyBEBlRCuO8NBHhBRZ4y5pJDLUFysrJJwPTiGBfyYfeRSViHS58QC&#10;WJY3K2+9mk4B9k47NKxSZ2J6UsilcTeXp+eIEVrs0ebq5155+O6jl17bGt3fWl1cnZ9enp1aXpgB&#10;Q7qzIZz49Hh5bQ0jzHfx/ylOGCXSno7fxx1yq3pgi8tyPvFgEEqN1jx9nmhGb2R40dwcPd32MCAS&#10;LCs4IJcWLM6ipnh5LUkull8SBzw4Tm2h6VjDOBiWnDMzAeXjRhBcEf7y1Qh7IT4prTfBPknE/9Yb&#10;ltk/+MW32UpLxJQZRPXcoFtRUmG/lUi85TJELQH7HEq2TRvi9tJ+hU8KpvuQYemoOgnQLZ1Rl23B&#10;fA1ydnFcKpGcB5+u2FXeXcr0DunWUyB0B8yTOcksmirQvjw5BG3ig01dsL/yrFimgdE7w7APrDXq&#10;Nd23eDScB/6ksP/o0cMAVQk5KdNldEpYHDjnrdtre+xHM2HViZzFhJydHQvSkxVO/5g2MH3ibHTC&#10;ZzOTPIv4eriVFqXVhKIxaExV0dAVkS6/ONXSwnP53DUPnqJCiO24grIB50+GS1olS5TIw5lbSruj&#10;y8ilZIhR46C7mHZ/APfX0SFVGo7o0eFR/V9MkBuk1Kll+PajQ9uwYWQ5ODzgszY9JHTmHdytxC30&#10;GRwdPXnyBBUAX6/9klIRY1DstiVR/tHjx2ZZnJ4eOErGyfAnrSIsBOSGMHTwWayCEZj/dAORzCqt&#10;RbdTh8cHH3z0AeeIcCckUg69566AMOgSJqsD3y9umHxlod00+ktgIY4liHjeQ26T7zI1kuy/lozq&#10;YnQ66LT9/T26t42AMzqpBTz/aSjL63ayWXZqkWaJtQ3NhraBlb84hUnQDoCcPj/lAoUoqX536lfS&#10;slZ1xg/QGrmtOeL8vuTEmhaegbaANBtb4cHgyLtltkoXPgEKp4y7DUeI6jbNlEGOmBtMoVGAIgjG&#10;geg37bGyi4cXbpoxCiX4QgfZfmP+XZvI99OwaNtTEqd3GYWq+7rAarTFJTMwIb7bP9j7xX/wDz78&#10;8EMEzdkfqa/w5vooJmyr0MUINAAiSSiMMJS0FDc1IZgqlzENZ+Zf0QN2emnDuU+IDVyx9CdmYYM3&#10;KJIiLkYREmw3J4hUW738hoHYfu7Y3NoUudbLJ88O9vf37cCwMoqps0JTUJlWK3BB1DSLcXJylPjQ&#10;viKzE+nSb0CjqubKvIERBouzOytLbzzYWVuY3lglJridXZqdWkKJkTa5BgrEIsP9I7f/cNuT7Lx6&#10;nNr5CRbdUhoHh92UUtqsTIarSr9mqZekoe7ILTIHilUXLfR4rG9KnZKhcbgL+rTYgZIUcsnhMogM&#10;zIb2uzbYoFzNs7KaQUtK+ZRT0IqawvYCG8pvvQ3BK/tvvPt6vVTzp9c30OvbMjon1I9VL9lAobE9&#10;ro6sJwUkitW4jJl6SF4TDyasadTIFNJgXs9s7Um91JgxHlC8dzwLbUmdLP6zmTn3UDrPoPQWnAjS&#10;+pgoaLJJaPz4NvL56M7oAxoDC1rR6AVVkvBu6GHmDZtbWw8ePNjcWufbUbhO5xVoX/kzqQU8W3Ui&#10;H6JBDyco6kCNwAPCTzwm4AJCbsnffjekEO2P3HNmbHnUvwjfH7AQfUmbquTDCR4JbTNeHXtG8phF&#10;UOShgrWPY16SPXQ/R6frkEydVNUoO1a+7cq2bkk2knkMg5PhYfCItNGdUVQibm+I8/h3Ph8Qs/E3&#10;kb0Te+jkwNHG4wkzmPpAabPzmxtLc6IZf/9VTL1diroT8WqJQlg6Qds6BJkZrpdAqbpTXjS0jiS6&#10;vZFfLwgZXMydnQ0CKXcKki5cMygCw4ypok+XK0tl17fGDoidMBn+Nd9oCafozPr1SlTAaYCIFAHU&#10;jSyEhIfDFE6uyZeyQOCr7Kymu5uSv0dTBxnLZm23FAMyMtkA63XjY/MuPKfQAprbNXyxBKA6YsFT&#10;FlEeajl4Z8OdeHsWTsyS2X+uQnReTtLCqvO8qUlzc+WB0SueyXwRTJvpSqxQ9YqFEwcfRK92Ik2g&#10;KFYkEA7a+mTALiz+mRYI0MtZ93Zc9fYU/UQPMrP7kpCNRynhgoGdHsPQyYEW5qQLT5qZ2T88ePLk&#10;cZo6KaS5U/p88PVqbu1aNcUc6U1vPz7cHHbB36f0LS5KME2mXDtoQ14+QQkB6WnfzD+bSqoryX/+&#10;HKr8yKHxYpw6LUndVhSGeN8UUXIFwpdzzgMC6xsc1WPSj1wcN1y7UEqhra1tUhSGRxenXNE+/5QW&#10;+ZO9dp5RkNYsBbynU2en98ejB6PRGw/uPViH+WJ6ZXVxZX20OB6B8YcnA5cTeSdo8CFL2B6ex6xv&#10;3Jehj1LXUK0C0tom44x2T6qR3cG9g6Ilff6s0Txji5h0xoelbuQZCb7hjWdh6VpX/0MFb5QbReTS&#10;Jm3BPpq5jcTxxPTSyjXOA9n6M4MAcBzEuAu8dICVDu4nYUDyHbN/4NveNDeX08XukbdIlKlqI8Ng&#10;y24mbThfpfxuMni7guYxTZ7qd/B3yCq4XAhxheul7V03ygs7yYD41VyT+BsCTVpMA//wRLXDGNPC&#10;EG8+4rA522jVjJIl6AVZXzbmuEjrrAe9XoxWLUAR+XYyB4baG9+oXQ8WZzweQYbBOWXw597ePtvK&#10;kAvbhU1fetRlnod26/iIU00NJtVIV9+QMjnpja2NRMo+kEwcJpQ1qPbtw+CUOX2tdOMXo600RAsS&#10;vvYcSvqS4rAlhHCq5Tyn7o3HFb2sRiAENI1WRSMIS9R/XHKMNJ/S5Ux6ztnDsUO6hGaFQl0+ZeMm&#10;+8b3qkcS4rgOqRW5L7hRGX+SFJyZIo5QfEucbnUBiiaAfhbff+VftOui18VuGTwFDhS+QoNIz4eu&#10;nYG3k1GE6kshQu9IAgie9Wb33haqJXlzDUZR/D2APGTDTb6Uu+Wj3K1ljBRyWm4JYEE+q1Q8RMXU&#10;ceFLyV4kw2MeieXFArIadrDOzZPwDMBAJDnLaKuFU8LO2B3MXpljdGgIcG0F15S6koFQY1N0TYay&#10;n1l+DsJdGQOfuaRhrBLvry1BeDXAcd2Nb7ylKYq9aue5GfhIQgN1lVpdWZBdxlqTxt/cts6+kURA&#10;sZmjEz4oEHwqDk4USRtYyrSlboq9L3x5M5lV/foiAZS773BWwhyRrkBlIOokh0jsgFSVNXAJ1twF&#10;dZWRlnW4cMG3Ps+vLeSw+MkIuRnSNSh03AgRclKYLprs0U7DdGZXzTABZtJggWja4C2ToizOYuzN&#10;QBTv7jGJhSZP3kJXEgDp9w7bTQ8ygCXiMPq+2WsXRW1gTwnatdLFz41aPPSo2OUVK5KkxdKrkASD&#10;HXkuID6NQB5ztzg+u8tLr2yug8t6bXdzc4X+lRuGQi1C/C6/J1lshUSLVfI0rT1JY7MynsFEVRLc&#10;gWDMrQY4EO2PZ2bZUqeFuz2/cO/wCG1Rcp4V+GCpKvnBoFOIh9MN7BjUQcrFdDrZPu4RiZWtIK+O&#10;MFCL8BbjkeFA+eC1IpMoxIX/xAzJ7I98x7u4ESkUO39A57rIS/GiNsnicbcBRvhQjvXghvU2C6dn&#10;BUWWSxnC72oeeFlasDjcNRjOJKcOw1R9Z1uDfrHYEnI8TD80EEaB2p6mWHg/8UYdp8GJwtjE5apD&#10;zoaR0XYWAnUtjLkp5kuJTEieAIeXnQn9CxCeuXMHuOrs9/b2ttNHY8886nZImCq2dA8Md5kJzzqJ&#10;g2vJoIVVL46scGMJw/2B2+ChuR+SP7w5pRucWdqjTjY3t4yKir0J/t2UOiuLqgoYLCGUsl8Xm4cz&#10;3clXLyzhyOsG5z8e0AN9LhIa28nv7ImM541VF0JNZKvH6i4QUXHnfgSNHHWDA9keFF3vVM6PnVLn&#10;LvAMJNRgzvCfHIh0mhEOFFGmqWlxCnH66qLy74n0FFYWE+XoAA+mM4l2iryrIjSHnGxoVnEGMh3d&#10;Y3Bva/3+zr0qBbXnJbG5eQ5JanIURGHQYoaGlQcwJL4kd/X9Bx7IRlqNTRUiS1maWF2H6KCGnmYX&#10;qTE4fUsqZT+VZEmVCrGLsDXGqUIGlfKkJzB5PAtVeVPQC0mqpDpqgFt8FzKZxhG+UYHUk3VB4iR6&#10;H9aPopVcVjLgPJsJFg2VllItKgaXfeJLreQHjui/pqBSE9VimD5c0FAmiIz7mV2YFrcIzAm8kCUX&#10;SQji97kqvrOnwHlZvsEUgo0gMEbT4xkeNh66cthTKd+G/ZXGFuxinQw+0qf2zDbtZvPmNDmaKARq&#10;DNovZIc95LtiU1xwLu+oobwQV30jIwP8DHJcVg4SBvndZWwsZsfia1gPnL/tTYrEMRM+6WXxxNnZ&#10;Z2FGcNTN7f6+2VoW1W+Rv8Kt45a4Q1bC/j6Zh5QcEXQGNyX8d48i50au4ZwyveSEBbjFFhYejpZ3&#10;1pY3KaePV7c3V5m7LKXZ0hzVQThZ56E7mp8jYcJ6WnBKd2RdWNdT+WKBzbvIZZtm1RhmJIH8xAWr&#10;mPPmfWLKFhallMd1SuAuksZuirROKBGVbDfXEa4lKPCrwr9XXZssCx4zAulAF0XZli9TM3exyAt1&#10;kU+uZWT2R7/rcw7MwFENTF4HGS/7eirMdJksrQm8JlmpZ+qh0z7yRJ4P/pOk3YNER6ejWkLqJ1Zn&#10;VveT5S5U3yg7VOeSDtm7QGbGz+sDyhwFXYNuJg5XXAorfnqLAVSEp2uZq8RZ0RlRC6UTtrV0XYQU&#10;paPvNAB8l7CotKBzGqkKyO6Xfg5iJglUdJrsApUGA21yDTLYfRuPV1l7bqW3gbjiu5Ne4oJOuckh&#10;RNxHq2sNF5pEQB26aNNTx0cMpcENtDjNf1Z0Z+apGGlB4z+mxG7J3Z3P+ApWF1BgrKbZUy1rYgi9&#10;XY69IPI56jEBttkr0ynxyZAY7mUu/SWpOM8P9EEp349QCpewVaOknJKkXb+1PI5Brd5JN7IjIkxZ&#10;GBipilzt5RXKNUk/DpPHdJkZjEhdPWTdfC3RTwAwceegXORAcrbzxWvra2aoktN/cH9na3MjB0BI&#10;TlWYXn8aQnDd2QtVSWYLwurIszTtp85KA39DhDoulTFTzGH5bts5fT+NSf2KjLNMPSZ4T+KV5NYx&#10;D+bllHDZrtD1krNZVfbNpsVUs4qTAVAsh8mQDAE060I44il1lJf3kkfoAipu1j7EIBQlQYnVklxK&#10;CDybGvD0zPrXpQmcDi2vS2TtNC9BBIGnG3kXu5zMO5/RfWZHsho8AB9PKgYlziBXskmCG4pa8lDE&#10;5BjwZS49V7KukzXUvQu1j+spabyCjSLHAYrh0cCYq8zpxtbik/FOukZCWtUWV6vi2jzjI8iDj/hr&#10;RqdzlMm0mGa0eCOIwC5fv5TyNeJJvmFidCO9Q5EpbdpD0MnC9xSwXMWYsZBB60hcaAE8/5MBz1Mg&#10;C8JLOPhGPlfSPon2JSotkV3QGGWONyDQMU2ZMBvlrASOm72Zt1OvjFd2Vkc7a0vkxcDgUA6Zgzmf&#10;QW2z06ON8dzaug1VkEdgmKFeVfjN2PFnMJ1tNrdgU2PAvtOgpkUlA5/Z2BrmZGUtk6pj9VRcasNg&#10;zraUE1leIfr2vuiTB/YydM8MRkuJ1l9xWFIzc/xPyA34HB4texdanIxkn4Qgn2BGCytCGg45IH9V&#10;ziLE5+n+3v7hEUkoNqP1DNEwtFZixuMoWUcO/LR5uxxh94h9YwVTmwVNB1GE5ZCYVHkA6og1U9nT&#10;WM+OH9GAUQHhhHA06VmqAqLf+Lq7jIqo+Qn+eBL2xgHPWOwUbzAzhL5Gi0R+QCYQNb6RbWCD6YNz&#10;xuow4IjUvHcNVReSNVpyVC2HduKKkgxJ6Ip/ynAUO7QtGwodBxKGhgrpDYJCiBP16rOwbxi2amr+&#10;pNgrJd81xXC5xZwU1GxhYKOdWkN7DTXtY8f1yBo7JAGiKNPrLBEIH6I1gBszLhHUAte0s1FV8ep8&#10;lNQi9HaCHcIa5BiHNFEK/rE8qwET3EXCLe0u4fuwAqmzLyGhPjXvR+MdEA9lGqvshJDiSK14sre3&#10;x52jkyA2MxMY4+AZzXwkzAGmHQ9AuGm+lMtSIiUGsMRFqj98YnHBvGeXipkTcb2Vmbw4GdwfhxFJ&#10;M1vWlCbKJXKigx9QEO4zXq+4PiTz5Kw1Ex4WvYCyJpiLB+NZ4qyyYhJHpspCMBqB02MJ3a/n3Jgy&#10;tciQ6KkwybxmypEd7/YGpRXRZHMIZriggXJeYnVQndIrmNbnNvhqdpwzzFLwIUETqPvgIzJV/obS&#10;a20DB6K5Si6oT5BX79lRtbOygOAZWB6XQ1cpTMXQ5lPehodXk9xKtRWp1LR4G5sr+uhWqpiYWKRU&#10;uvIWnLGs7BSeDEebTC9xM6vLGa2dw4LmERgnBf8/KCCzNxy9qHjVNEtTIAmrgbPS22bLagO6ueaL&#10;aHtaBffkx/kbTor82S2iJEQzdWb/iocoSX/VQCFqzlKzpOHI7cMTnCQ/jrNHvjT9KOJrCxQrPtNP&#10;mt0xQ4B30BaQoILlwGatw1JcpSGpBJtlp/ONrL3jhdnPPnq4vba06YT5m6XVpbPrC1h79VnwwMwQ&#10;YEKSPw+eJ/QUYOHSCdAZYvKMCYXgr3wLt8NmKaK31Ee5DVPVFgINxWhraBpF2lc+yQPyRs/atUWj&#10;Dq9sAVj1oI+bMQCBNOgZ2ENs3Nb4Q1x1IBUYMmFIOuWklEqCwmN6kU8uo/XPfvfnyeKSxEhhjQjx&#10;au/05Bsff/jR3h4j9/YZVjwN3TQzyVHHluPq+yfNK1rUwRtmveRIrxG2oIReweecZmnwd+xApG3Q&#10;OZoljckohUj/ENSDHjecT1osTp5JzzTMWo6rEHhIKMbilk8S071UUp3eD3bfqDtj2riZ4IQtwAx1&#10;mlRfNzbG5kwoKorZCGaVztmzU7TQw/sPyONLuiDGicEAEsLz2WUmJuJfp/QHxFCdHcip/lQordxV&#10;7lCs5wyTvshp8P5mJ5AZKVynplfHq63HZV6XXLBoLKwIHyFZgYILL5NFaVaSkwzSqYlrQVkJyQMZ&#10;MrBNZsZkGkEPAoaEoji4KJbbfBfpk3PiqvmN9bF+rhT3SnDCQqgyFiWUDKmXtVPhUAP/vAO4jPAw&#10;ltSKCBBNbuiMBxNFHBOe0RniGY8Bma4BMWzWYHFxBS+EC+Y+6Sw5x59Vj4TGVQkvS7FAZ8FFFKi1&#10;EE3OyLguzCb1GPJdDkHhMODLc/7bqKXTF9KtMPThEUvPjPgkier8cMITwFFIF5+N1+/CxsWRhUnH&#10;0AyDzMEunUUgkJfSzBhZmmrzTvIV0VAaGF+xpje0xbEUB3DQnl1gULlCW2p4hLZDTZIcmmF+aXbI&#10;EZBTdE1Jaz3Ns8yvjtaElsUBMiCI8CehpKtUVCB3SMyNRFFgMBHS7tpkUeOicZuCf/RBkvzgweLF&#10;D42c3JIUcHYdYh3ZeamoAo/Q0+834tEivwdHAiV+x+/4HfyGeqH9paSJkiJDZvAk6WHkKRAw0PfC&#10;edO7h6TJc5OZWoK7zmFIWwslnjVOlq2QMD2bBO3euWejrDAZaZUsruWoAmHqguhmqW5ZdzGvAEmu&#10;b2ney5g/E2mQxbHOR1AXywU26wxaMQgefH0C4/XktzNhN1bvwrGnTInfIDIm4nCsYd4ZYM4MFAkA&#10;ey5Hc7P3x6uff/0h/cwAsJfHS8tro9nlBXQKkI0OpU0Ka2ZtY72DnzGe7IoK28EhfRRdK28gzQ8+&#10;V0bEqnMshd7C28i28SeqrLBvYpq5lTV4sSk3pcCEHTJvk3jU2Bvh4zf2gwUeGUuZsIPRz2SD50Al&#10;OMvcrpWFEZT0SYahWmXd5peJRBqRfIIZrd/7+U+lZOgD4IRhUTYfPLj/8NE7737+i9/1XdABfvPD&#10;j47Pjje2txQ2uZKKEmCQUZl6CBiBNSPbtnlzEWvjYdGw8hHf3LEzxvmmKdiMHpgT6/YwKt9SC/Fw&#10;hBtHJo+MoeBAi8wKxw16kUyQrVLouJMT/sn0kYrJMoZtGZIEBwvkcdENSeEN2CVFDkE45FLls0PZ&#10;APTM+E9hOVA0LSydHh6iych2k+nC+Qenirunu+7YZB/BOVA47+zxHFJCTwARW2deijPGAYYBJ12S&#10;0guay52fodIwZvYAekxUmerfmOP0GLoVBNFmBVNtKXsmSZdKVJzQjNlAUgeHOo3HaC7WMjxIwJLB&#10;rVk8Zw3RBehuBLlj8sgmEEuxwCwFi4xPjT7nQcoDz3c55p0E1NnZ3t5BvtTMA2qQJeIKgEZdJPnP&#10;nABkMjyT6ewNJs4A9ZBdw8nALvM8iGyGVFKx11tkfexcC4G5Au5rtq059PiYw/UYm0+wOZRH55zG&#10;HRHBSHaFB8m8KR6405na0ztMMMthEsoybU+SiWbnHQ2JIJDYJOE6KU8fLLM6HBUXK9yqDGeSm1hd&#10;XTOtzACSpqBNfoaNMiArv5RwMAUDmxXQYPDXhrwWk+bARMywQ+jMPJi9PEGEVYCOLAtIxGonKA8z&#10;JVPOvFFKBr4sgmWWcVInM8frsmduqxDHPGChdIg6q4bsdLxgcI9a+gZk6K/Ac31Wvjf1mVQlaXfC&#10;+HF/yqpfys7qgQ3chbb4ebacSgv52/Fv+87vePDg4ZPHjz/84AMq91YQc3V+UMl7kIOHSAhopdqJ&#10;A9b8eZshNRn/dHWwHtw8q8ezHBwziymNk5ZDsDIXzuu0FoxBNedcfLMOR9BKDX8tY2TK5/N6qtu3&#10;6JkVFoFHBcWOTqWnPj6NtQcCO5Y0RG8ZgWjIXhcAgSpfuB6JwkyXGOuUKZz0UeFcnJ8zO2RrcX5n&#10;bWWXzpBl2qGu17fXIYsF26ORw85gHhSQRAd5wGgAjJ8TpSJ+Muon0WJZTlxixzh6G4Z3eoHmAUUo&#10;BKfuCAajfyvBtyQlE8lgAwIfIKsfj8o5cqa7rZpkFpyesOaWL5Avi6mjoI39pZmJgFOiUcVlxeDc&#10;NYvE+HxS4cjsH/ji2ypNZyEw/ZE80sJP/NE/9sV/7sc+9zt/8I3v+s4vvfMWk5dRqTTNkebCk0bP&#10;YgvRzVbF05xlY12ewBy0opjgLkRs6eII36RAWc15xGWKwp/4E3QZmcEcv/gtQjtMBSQ3DX0DHXw6&#10;sik5skGZlIHDKwI0GGpT5MgrbyBlJMlDUBmmuc2tAKYkZ31L2C5TQnioBHwFki0bDqcUL/voCAcL&#10;sVsfjy2AZ2CR8asZZhK11/BwGS/jXDqUwlmkQeyVOSbJFp9YMgmVYMAufNywOmG+qVuBKMqZa4Hf&#10;He9MBaoZUYfyjUnl6/HxHWaHASBk/A7yUqgbVkQ/61IdXQCbDiBrlSY+PTKM3ZyDjHRk0qDgVNqM&#10;aVHP2HW1PMwaObX87mq7sqT+hHZiRNTawWTzIKQfq0kJcTCcablgmK4d7NaTjS6YJUcS32i/KOEO&#10;QyXDxp0/fHBvfbwmLJrTK0MfWSYXtJkwn5pz5bqpac3vDJmuAKwz37c1Eje9ClTfUG1hfm/CAB+H&#10;S1uBk8wFZJWnsl4YOIuUVARr64PHN4n/rnEyzZi2D9uYDQPSg20V3BYWnk53O8q9xBI1w+4mtjXY&#10;a+8qMLD4+Oa4uCC9OLyn2OU2sngLmUyMmeTurf/nZegTtWi+MYkshS1wCfa33Q99m3FHeE5r+HmP&#10;4Kg0RTuDpFezt8alkJVRsJmWJvIr2K8kUckgc77Qb6evvvraxsYGVuarX/3q3sG+NIDdiRZw0+dk&#10;JA8y0IEO4QJQwDgF6E3GRNquxO/8lvjdTdAhBs7EDVMRx820TCaIcVltj1M4h7KfYUoXYkasFzIf&#10;bGRThT4T9watuKQmgVoUZMzjl0FuSImHIjgxAYKKltLUxXvBgmacgel1cSsiaOKeUgJlSAEh/Msb&#10;G2+8dP+lrfWF6/Ot7XVYOmEpuZ65oQ5MHhvpXx2vLTDIUuYbH6clH1rMEjQ5wZBNMcFop1rhCPH/&#10;NB3KAx8hIic25LnwHeV1Bv6H17u2KuWiB9j7Ln66+1sxa9JVCde6BBqXkK7vyTqoI55XPnJwSMCx&#10;oKE/+bWJrE+iOjL749/zBeDhVAzQq2L1bm6/+1/+CeKmNPDOTm9uv/nd3/Vtb7/1D3/xK1/9+ntU&#10;CITbCjex5DwQdTAYKmxxyZT7cttSKjQVnmRiRRnbS6rUEDtuJtKFF8zKmIZOVZx0DTkpdIwEvcl3&#10;iZMBE6IecU1RdoP46Y8Y3HCdOKfi/Ru2G0sGRarvdXOzsbGuBJWjLc0BmBAjxzT9EX3hKIGM3HL2&#10;os9VLork77VePBqpE/RJMDZGWgaXubd+XePo/lV9Vu76yQAu1kHYD+cnLYf4RiKv8qp1LP6S48eQ&#10;uFpcQ7FgjS4uySligZQOrqkzZW1AED3i4iDZvDjuqBGU/TEctdGVWFZTPpmKmMlh/CAglZehhn63&#10;gmha3UE+zbOH4JpYJBi51uQt7TDfxQjaBeGMFN+rYIcsgB7hpCw8sDxFnojR2Ss797bZSq2yiFWz&#10;69J/JQE4IQLK/pL1NBgZSiAFH3Ft3qv+0EjR3b0yDK7nJOkeIwazlB+QKUt0QWoJZYi/Vrc09QOl&#10;ouk4hLajIDyg8RANl0tVwp05jTUpab2EZGtjutgmZSmVZxWc+c8BVlcr4rBxLb9qGk3BsqQZOcN1&#10;QoejOkindvBgoif8pwmra6MIHlmH3fMhYirRwwCpqo+iWQ3MGn3UygHRcsO4JPdsu8mZCztTWpoE&#10;Hl+R2RMwqZqLEvd5HVVyxDVfe+11fv/+B+/zV867T10rFPvLGrFjXJEaPgeRNWwGNXP6roH28b3g&#10;Nk3lM7I+4xGtFwazi4d+CrWENRX1o2o+htZaVhErccUMWUqYTUGUYdVGvnhdiiNf5OBfi7RKKtuC&#10;ighZRJsRXIQerjs9EMWrf0DaQ1aI0IWrW7vXyZGmWGifH3oK0WTs9stbmzvj5aW5m9UxAjaTAagz&#10;wDmk6SNbaW95+sDwLQTl200mwljehHZHkbxyBI1libgZ0fI2+RQ7wPMG3+HcKgkcDdJUd5FCPZ0U&#10;NqzpGM1Ec3I1HkT1KIguWtMziLujz0vdvztphtNvDCe3cuD0Rs+R0p3+pV8VhXwSVqTaMGxo01T/&#10;jj987+s6m9ET/McBv51Zmn7j0w/efOOV1149hc3q5gr/BeXrwUMaclo8npXlNEm07OERioj7Z2hf&#10;LR4mobxcDB+uzukZ/wpCFI+mqlnLEdHkbYRHtq3OzcFpiDMO1whpE3rRM6A0TFBFHaeim/bdNJRH&#10;1PhGNfWUUWdvQ0CtQ6VS3y7N0fkpOgyx5COmhnHV6FTKqxxrauRJhSPqzwoZH8/7h9JO9U6nQDVm&#10;qvrg1QQ9L0M0644kBwTtRBDS1diJ3HFgafMmoCkDY/VXF9O8fzSiN2+oM31xqk4MTHeejK2uYpLR&#10;tKaX21/jFLHuI2jdBu5CxXCRMbTpAMjO+E+kMSUgIehIVwq/7IPwIvTExuS7ZAUmf8aNlSipm57T&#10;OqxJNXVvu0AM30yd0SnGw5r0sl1/DDnuQg0wG1ez6jsTSThRJoCWhn08GqQZ5Df4YKaQ2WDUKlpl&#10;QKe5zGCd7yt1xMAw2U3xoeKU8+0S8GQTO0ItStngoJaJl1RdUfTd7nrKd/ur8cYyW81Wkp10NX27&#10;StIQLhl3UNnQJAZxIQthEph3D9gru025z4oT4up26B+YprH7zP41OiH8drJ1vJ3NTkeCSsQze7fa&#10;nfGev9p0mQPi4jdxml0uQOMzn/mMkk01/viIj1BPWoN9bbxWmhBUncoxm9uF5U97FQe+HGPilCzl&#10;sqSDEZhcb7vfwo0BNG+c544ErUj7N4GKVScVna87zeASdW/SbMiq8JiHx+6JYSJFu4QvNRu8+oNh&#10;zQss6+Uq5ayVrY7RUHfL20XmxKHZ+JPAc2n2dnt15cEGscYMhbvNzXUOB9Nw9XfMmDpUwhNd/sfB&#10;kJtZH9Yz9kNJMNmBO6LT0IdwK21vZAj3EBWZX7Jxkk51S3i5woAu8SJJME5Og4kzc4oRDH2p8C3q&#10;cykkkclJVyZXUYYzjEI5Sf3j//NwqoEFrvf/W/SC6kdmzcOTYyrslLD3P3xPvrbBmk0ya9Pzr37/&#10;D7zyxqdeefkRSvz04uwAf+HwAJuSucFuVV8+f/2a2M0XF9dQD/qj1NnwQSkqXdlLJS8C5dZmNsnN&#10;JwND6nmR+i6uNUWTDtKVmcqK6PLSaJVEviQAk9mZnrGBr0K1yFcP/mNceFwzfke1ABpsUSqkNAkP&#10;Q2qFnrIKGSwpctb4wG/h/vLSLwj9uWymoWNQVgibkgBwazvkQ4yoh8uwv3pZ/jDoEGS7UzLQvnFp&#10;weCSqeP/IdyRJWzCcen9kM2DZCWV5361IXzgv2E9cHq2pQOGWofpAj3re5JOUaqwjHhSdHdjDqMr&#10;JydUoQybVpnhM68C3WcDFKbdOCbR4RQagSmmPYJDqiQNejyLVOFC+IRz4QMJjxGeXw2eECRVMX7o&#10;FOueOtaN7jtXBq89wSW/rLLj1cJGfQ7zEB2CNHjopj992An3LV8q2qd971eX6LIS31q6mSR82lFY&#10;/dLvcllmZ3BERAYxZoaW1ZwpPXonaOEA6S0boWI4EyRWqHgEY1DLqIKz+a/X5FWnpO3+dtoH/utr&#10;oN4jbXIHsEkaNoei7lF3ilc1VPrjB1VSAVYxpWFlkOc8guZtyekgR8IYTdrwNr4QIYVjFIHgz7Jf&#10;O2sn8lbbpmJUlD13BlwXF9/2bd/+8OEj9DWgu8SI+iuc6E5ekVbd5slg6vF+559jKc09pOGwvI18&#10;i165KS+48ihQ5Oaj9PqNPYaJVmPDdLl13fp7vmsYFJjsJbPr+A8xRJFCbXJwcISYEZzzFD1N1TAV&#10;CQALjkkOcWTPo8VzIG2M111e5VB0BxW/ZCOVgdurpTmaQGbJAN5bHt1bW93dXBsb194sri5eMOjr&#10;9hIRRUTM0SPY6Q/1ARM5VWLvtE0fwcu650gk1cF2lQ8eM3k/GITumlr8OOaTLcuQFeEPDNOlyyRd&#10;jL1V+5dyuV65++u/DuzJwUdArT7pw+vX9Rurl/xglPYLg0Y+CfvRr1bRI01wKJERefRwd2tzPSbk&#10;xZcpjDfefOf48uKVl1/63Oc+99Zbb5EGeHZ0gA0glYTywiP2WnmVurxKsGtRddZn9lClhmmR3rD2&#10;2slI2bauUfWR/Qdp4uQ6GIyceXESwZDojSYS9zh54DNO0eK2ABWvw/3wXWV+lfGfIeQwRaDfaM9L&#10;SQUcR/KkNtO11qoii6Kw4WmSeedEQNdYgFCehbURdcYbZMKQPx84L2XzQU24l1FqkLdRojg6gtbJ&#10;QmXARGJsG/4b5tN/NzvNgAf+QwucnbOWsnzHBTMUqDbkgtU48l+HVUUhm2xORjRqER3EEqFylaqh&#10;JIylOoUVTBNoxodg8Cp/3r8cIRO2qCA++M+ajfnYqCD64FLh5Icj9pqqd7ooXIeBUN1SRLOY9apw&#10;WEej5e3N9bYW8UETHd19ZyB6Y6DeOl8Ad4A/u6EVmGxo2ggoNubjdvMGXBvwq6k2Vk9/z/U4Z3XY&#10;UjUmqWp6xUh93NE3TYyoypFs0qSHucEZ+oUqPVeuIbcDNYa/lO8q1tEq+xskouxMcZNVzcRArLaD&#10;kizfpt4w1EsiR5S4iK1TUR8UxDADKsQKPW9DtWOI3aslXSVzbdoVHzCOA/sWz3XQvCxhw+LQDppA&#10;7mfzm0yRyssCS0jfMt9t0Ec1vaztF77wBRwC8E4fPX4ClN+hAPBs8qLTiJkyeAnpa/Xrlds0JIIp&#10;qqUMPSj3vybpiD/okwEQaO5Bj0R3RxKK6L9S53kP4eQY1GJm9lgYT6WdP6sx+S62jxDk8dNnhNQg&#10;OARKxEONohy8osp2XzbVBtLSJtM7Dm+/aNqsZtenZhh28E1Dlamd9dEYD+722qkAc1NLa8v8R6HJ&#10;/qwla5bpOGEwmm4Nn+2kg5KoVYP1fhT45Ih9kMnBHJ4307FUZY0188rHrQBaYRImau4peib9YXnF&#10;JxtQZxUtc4y+MhGy14nEVR2l1ix/U//JlFJ/yACBvv2FP/uu35LX7Je/47O4EjSkLa2OfvTH/hAQ&#10;pCVIQl751D/+bbc3//lP/iRt+//U5z770oP7ECnjEpiRL99QXPgg4aWMtZ0wWaOKjoewI31cdAMd&#10;FvTZs32dUMC7K5Le1O8uiIXtNSVqQ7LFO5Y5PAmiyvlX3tnRTpycrHPWNMbDQbzZPCkarz2QgfMW&#10;zq8WCG0FcKb0QtpdUVCZHECUT4Q/qekSc/hlNuKC82saF83XPspCMJXP1Aj4XhmElqRHpQhh0J2E&#10;VfTIsA5ly7CvLbW+bLlZQ54Xn7cMjITdvJ/0K3m+pksl+0vvlBx//aLGKU5yDWObgW2Q4kFrqHxS&#10;zvJYtngNWlERN4snCEtyKruNzf2QfDC/P+Rxub4hlboxLpL1PAv4hCKVZam/rWAHP0u7nDcspmuo&#10;pmKPOXws19oqia+kWixN2eyd8lLNTFLn89RmuGN9c3HVg23A+nlvLGwCDrWhMEsRa5hg5684wtr7&#10;E4ft+hsLYPqNB9P/pRFNk1y2Jcc4c0HY02b8+Q2iCHDA5b+6xvmopvCT9frFxPm+2J4Ac1MGViZt&#10;T1UpU6zi21HkqoAwU/Ah8Snp7IvR9XKyJkf6PfRB+J+fyYdmwJpSWXScoIBev+qSdyaraW49aohY&#10;Jyl4C7lJa0zSU3wxkJCmQ0ERlk+z0qFZSn6wViSduHpd5nzWxo8hzMqIHfYaI8Cnnj57NkQ/AZta&#10;ZsqkW+6atzVNpLGSQcA7AfRf1AyvOhmZJWTdxdIm6HBcw4z34SLCfyOEuXdPDVfa2993tpgFGW+4&#10;tKTUQQxDDk9W19eJBPX9exsUhECERiUHjcb8CN1QGpKoGtr76D4Ow+GpdMFrkMWM4tVPPadetGEm&#10;bmo8P/v2q4/GEvXO4c7BdLIwXmYvPd0Ljs8Cyk9tbV5CuxWOX0HeLcikrTCQ4qSQECplOJBzUee2&#10;Z3kGeUg9HmAvK2I6rDbSbWYkHk6wmo2o+pAnDplAi0/qznKnUSFuOzPqSt0V7Cd4k06gMUCpbTbl&#10;oGXSOFVdS+HVCrz32RrJxLIMP/wWWZEvfebJs72r28t/5d/8X82+9c7B5tbXvvIP3vrSl5pue/66&#10;vfnL/8l/cvj446Oz429842tH50drm2snU5e/+Mu/JDszd22zps/hGWDdIcLMHqTb4JCG4Qe79ykK&#10;UEwz+0lOeXFpe2dntL4uC/DNDQJku6+kQyL5WCZ+T57ZkxyojEWq6ZnReI0DF+d6KMmynfSaodS6&#10;ikgt0YMiaLXM0osZcDuWLdTrfk7r9Rzu70m3adREpVrceg5PQh9/1JIvjVZ2dnc4iB1xE9JpQxO8&#10;uV/5la8uLsmCh8jydoJ1bIS5gHB3sw4SNeZwq+cD6A3Vukoq9lIsIMwtHM1kjOAuU4EhxxCuOOIT&#10;SkRrtuLW5YALf1OTpMUg4JDaFI0XT2IHYkQYG8naWeERss1XGEKpQcy76MzMg8y+ITFCGVOEIsOp&#10;Qm1GSw7Iy4zXlVo8/bSoOTPxPPMHH31EnAMtycz8MsfhkPSjxf05aIRtKKNBzKnpcb1Jg9ImsjS3&#10;s70RxhdfPlDsmdVCVTv+BNukD+URmcKrHbE07Au7C2MdfXbgrR1jQpsC9PJ2j3omuEP2dwTPtmKV&#10;Q5i6eG2AZZIAKOOJy1nC5/k5XpvWMG6pIN1aEX+djmJBaOLU5dVI20pBTdar9g+eodl4Kn5HDMs+&#10;MBo5yt3qEZ8d6vPldEnVh1SMJD1y99BFZuKxADB7FKASKXNXOGl4s2IHo/7REZ+to99nCXmP+tfe&#10;9VhxbDUPmHq+SFUpsKESOD/LXBzGYejZyNcQTAELYMdQPBhIecieuhhtns1U7w8//mjv4ODezr1P&#10;vfEpgkJveEJhgHTx1XWHUVsE7dk6wlkWBKnjn4Ssp8B+wnZw8TEeA6wK2Wz2UQouFg1Zmp1++uzp&#10;0dnJeGOdb+HYytstG8XQU4xGfunhI35DFIQg4CA8299/tn/IFyjq1t8EpLgyySmRM+MjqHZuiJQa&#10;PiJ5JH3EQpvUyQBtNUr8aM0slyB7zLmEuPnm6Pjl8crbD+8/HI/ujxZ210e7Oxurm6PpxdtnZ0e8&#10;+xZPFfFAFYBf0BObJvAOzUruJ2NSQwQ2EFlGEjKkqyXY9Ad7rlEyy0ty3UjVtwzvUKN+YVg4uION&#10;T/el8GCZvbl5fkDumIEhfKWYq/AX0NmuAqDveBqcp8B9VazZhxRwAvh1MHuGrrsO1gH52TY4CjJJ&#10;KKk7dTQD2ZxYlN98QzL7ez73JpI3Wh+fPXn82htv/Gt/4o9dfvTN7/n9vxcoU761/039n/7j/3jv&#10;F36BuXUMjHrj9de+/Ef+yDs/9Lu+9EO/6+//zN+j4RhHgip89tH/1+8OxYhDIcSb27xNII69oE8b&#10;lS/ahCkFIeWweHR9RfNdvRs+6TF3JHLQTek3NJllkCiWpAPFkFhEmbUmLAeUWbGL0tDptHoYk45L&#10;xglMrn7JjDaNPwFC8CBR6b4h2JCpNZoJrILkFE3PUMXtRIDD0yMTDp6lq3DuLnzta1/Hm6PUvzJa&#10;MTFygyiEujHhAqJEuVLPiXN1TUcxwNlhJA7fha4hbSMZFoAZ3PwMz3F+ju3012k2DDtT2vWNXYLj&#10;tPPbJnPD6wZb3DWE8B3fxy0VoREqPagh1VnElJ2H1lAax5onMmMDT4FRyTkmgUt5FNUjcjXC1EKK&#10;o04fiimJdGb6QhOyjOo6pTiEFmCWUeiSWE+MP99fRK5O0ezsyw9fcnlJD4T9GBUYF44hwbqHxlV0&#10;YKXwQ+aH36AlQFofMwzx6lK8MZ0uYTVs1KV5AMYMptzJVxzP5U6O4+/IGGqC5EOZ+wqe5gdqN8JC&#10;jU1dwPZdV5xYEE1FQHppJ9LBCwelsGy+i9XgX42cMgVG5wAFnTKmOJtYJk52mTQTiGqnjAbA9aXQ&#10;wpwYru18Dp9U45FWD1kOuRXselFY3RQNRHjp/aKYL/swUszP/jYcdXqmJvp26t69exhaWpzk5Uor&#10;hlosmZ6CXA1kM4omXj+PYTZSd4PUZUqLfb8+BoFzvHsISnlwXBZOAldohMSoM24pjRaGiWzxvmhg&#10;kWZP956ZwAnQvHg2fCtQW/xpZJmRWQidECtQXtSxQkMmXDj1jx4QPouBI/qG2y6DJGxCAtRr2UBO&#10;3EXUUWjfCIL10LkgisVUMHb30MNIfo5QhgCdHLQBmfh+paneBeO5yEWQr4ZRjs4Ycn+Ptsav3b/3&#10;YGN1lykVDtVGs5Mnd4wtbYYYTKOcOUwdnwKjQQbdRt2O4CySONAs+DUYt82Na+B5Eik4jeWvmHPi&#10;pkhhh1mEPQEOMX1Y9HaSKOpvQ3YqmkmoFjsXBLRRBFfAzxTRZDwjqx8oYevyckwIekyXpEcpZQ+2&#10;MjAKMG7cru/gUCDhSDLbLLUSspcvsXE10sD/DE1jDYN+083J7O/7wtvr6xvEAb/8//rl/+zP/eQ3&#10;/tEvHXzw9Zuvfu0zP/i9qVCgza+mv/a1n/szf4bkHHrqnXfe+b1/5I/ermyTiJ6eXaHa/jM/+3Pk&#10;J7fW1hCTci/jDqBFlN1kJQgQYeeBDerJwd5HT58hLitra2J8s5qcPQ02M5cye0BrHBiGSx+SWunK&#10;caLBd9FeZ/ZM1KAttmmz4jTZseicpaBGjb5hMo9NEiisKbCdeZ52s8vVlVWQ8gQoZ2627kxro9wA&#10;xLSk2KWcIwwnwmAI8+oqqQpD15D48U5xYvMLDDdAaLntkVOwJN8Ot9UC7rgdjrKNwo5MpliCDRpi&#10;AZhh5wzhVYiOG0rXtXnZoBiTp5qx1Bwvw+wK3xjt78uQ1vkDkw7w2NLArqZWqREOaH2nShgMhUTK&#10;vFyQ0/Gu5UWw3J1rSu0eBuCgyvRnECo3S5dS0iH8KlpnOA3F3qBduVWOzrODAxRDG/FYN1lOU8ls&#10;5naVBq6d3fXxahQKAuBcL/0qm9TELPD4XB/tncmS4s2M9hIMsocuTkaze4qS0VJLiNoMsbGnWl9Y&#10;T1m8jFQQUsZKD2MhmOcI86/xoGuZ/HUMg9Y3KjUOc3r9bFTyeAs0RZAQPP3BoMDFEyV5IQmCY5hD&#10;HAKsLxgqz59PFOQuZbk4nO03RjzAGSIPBEOgxmXdcHi4iRdvMAeaC6IdTNB19rPBvqYIh5RlMU9b&#10;akXenLRPrYtSnCwe7jWFZzmlHd0mB0EURdpfhtmUklj3InxGXjIc8wGg4co4i0zZMGfylPIDHsOk&#10;TcGepOT0OLINfZBBJIk4mdBgKFotzCMV+BA8ndCDzPhp3s+kUwiseNQUt/wrb+P9g5vcsfYhiiaA&#10;t5BygV0nGUDHjI2rZluzW2mVkIJPczVUirUiBpeFXyc6wTri4fBQQjkKjooEqGqVLXsPcdRX52Y2&#10;FmcB9b68tbEyff1gfR07wjGEkGJ+tHh+c0lewvdlnCIZLgRLh3J9g4NvYEGYYgu6DTTs2uLSyjl9&#10;w1CNjVZNUZi9IA+moSFr4vQPtok6y/o6ZBJEEeSdWQWOZMHBDY6bNJ1fHCH0JGQCVMfYO9nQQ50l&#10;AIsDsbAsKS1ypScpThemmuhwyIQFL5O6/Yyt8o1BbapOR5npLLGxJsdSmlI/DnL3mx2NzP7ob/un&#10;ZBMiIWsvzRwpyaWpm1/+yle+9jf+xv3b6f2v/Jd//n/3b/+VP/tnaeeEzGN1aemH/9CPLbz+hpXb&#10;9EmOX37w83/tbyCypMMpCNjUL1e2qsAeaCmMglSBXOji7KvvfRM22nsvPUQfffwMqq59fHmguxwa&#10;xK4AvjCrL+LgNE7nn84urlDxCijG2eo11RmQSFZ+DyEmcmSbGtnUjT5wUsPJPnEOwxplrsN5iTAG&#10;jKDQmPnww/c4ukSGSW4r9Ly4BJcMlYutBjYzh2ORU0keApeQlecKR/tHjz/6kCfnyoxmQmUkH6Y3&#10;ZMtkYBVEFjbiWWYAmrUUDAvelnwGnU2CWvQkhECJtEacRyWAG435HMZtGoUG+SPRgs6hvP3Jl845&#10;2/XGGXDlI8f7I7CzdFGZG3K5Q4sCritxiW4veB79aw4bvfSnPHJrTXLjnwE30HNBf+I1c1ciYC9S&#10;7nNKFaRqdqQqn0b/sMuJpqfQIt7gynWzzZAuRavW0vTyj43OOfmsQEspyfZNoQy0bhYDEnJdw7hu&#10;qkfPLtaFKxfSxtVcEMpaIZywBBJresc51uA/OSu5tUXfpl+6bIl8iLRhjsw0FsuVDFQ0Ht4lt8Sl&#10;Uqex+XToHglOxNxLMvtM4OT9bdTAgjlXLjj4+OZNPYixNrFeLkhiOBndSipa+pJMI5qGXOukrihq&#10;MJ6BLQ4k8dpr1fpN04+8XfTXpOuoie3yDpeNWEvZ1sWM2Ip9FOqK/mnV2paFgnwSl2TaMSEviCkr&#10;GTgbnLtcM/m3Wly/IWh0iVYgE1rQJw7PrqUOo9NAnhKI+ODB4HQfE5aZd+X95BfINnKceVsRmFrZ&#10;DmCnfznU93wpuFDk4fTs6vTikp8ReukG7Iqwu5ybkA0s+C5rYzACCLaUpteg50beBClzovR5GbJ0&#10;goh6gG8BR3tF7QJQ7/L0zebKwmsPdmAmBxtJdwh6eHF1hWfkq8kAZffyX/iEYO5RdZGgzRAgq0FB&#10;2nMf4mI8mu5M+5Oslrfr3tS95pmWBEQwLQha1PRytckyYIwIjOIYHLxxiFP40GlEokBXPDii4UJM&#10;KQ98ZuIOwaVbQ3mMpnfWUPuRBKlbrAUJe7xbqNXjT30kg3Lf0UpMtyx5g+GvFazfhNfsj3znuzyl&#10;7E9UFFbXoNi/t7EFIOe9997/23/jb/3cz/wXH77/PicKdg2CNTTud3//907fvx8r0szb1S/81b+K&#10;jmOQAvcPZIb7lDXTBwDCqzuZniHZDElDvP2ZdzY2GQezdG9ni0PzeG+fvWK5mReuAxgmFu6E2Bkh&#10;xj9A7Qrwkbs+A+NIWVKLvr7aPzogaw4XhP26dJ+Qc6dma8YrjpvwMD3lgCKVdcIhCEHXx46r+vCD&#10;940bYAvH/ETx8xHsRHKYtg2TIPAYBPZFVl8TC2KHRzi9ePIxt/wMlE4qh0LDqiMULvOheGR4MbPS&#10;FIcxjUdSv9PYcX6W7CAq2AZ4fm6khb/G0SLYIvfAbXO88fNZgaZikLJCABz5nvGRev6zc/vP9tr8&#10;zxryFVFqohJgQioqxOemek9QQOExWpj78SOKk1IElWFyArM45VblrF6YZpHoy0wRJzx5EldA1iMU&#10;aAiLUNnihwRcTQmZE395O0Wvy8Ya80HBy6pJLapnUq1Z3WTMZYDIZKqktnQsEnWh+imVZXwZ7nM4&#10;qRAf9Cn5K95gwgqizCbEcpzUnUlYcedpob8hDYfedn2yXGiKVAsgp7JjGRGyGzGN3/qAMoTbjaI2&#10;T+0nrW2W+c1/hoS1lYmcZwYwl+Mk6AYsZyZE5VLlI/Veuinq3zhMNrLiA3UmSsl6iwq1UCTzQE7H&#10;wFKui+2oYOfsViMnW+KOV/9yQePz3FhK33oAahhIkTNogI9oGGp14kt5KG+ZLKtfx1cTLRw6FpHW&#10;LKlHHOkqCbS5whYgB4OUBkldNJyzI52Vprn4Kn0p8iaZYRx9ZQzXXDd+THUZlqCZZEjhtN9Zbf5a&#10;k8NbTRtyNbltbiSXvqTCdM5ZEpuurJMQD87NnhXBCZEUaVh08Tw1FAm0jvyfTgkl0tVRJrtYhA85&#10;XuSeJnbAKXwRYcr09Mb8/Hh5nhHcb7x8nyZYNo1zBkwYn/GY7kiqKStiRpz8QWo3/gERW4OGCgYX&#10;JXoy9Z10XMLrjBdL/21S7mr3pNJNS/EUVnAtDnlw+AeBD2jyYI+6O91Wy5B5ueP9KV1Z6o18b/+x&#10;GzTJ1Vuqm1/QpY77pBKOaxEodZBNKfLrMpaaTFkP0qA44PYkvlB1/00wIT4RGa1AAvRdmlUAE0tY&#10;Io/S0grZ2Pu7uw92d7AWhwdPH3/4Hrbk7R/4XlYrscj01//qX/rZv/vTnAApq4ygnSOGoASdBgiE&#10;HCQAG4lEEdI3X3/06ltvfcc/80Of/v1/8NM/+E9/6ff98Hhm+u/83b9D7xN0j/LtzuOR2eb99Mmz&#10;5AEdCZXNs6c0lvSWnkcy9NgPG7JNnKu1daBCPo9Jl8BDlzM9dzmEmqa4OQgEWnt/7wmXpoCBwtRK&#10;yKMJ24rz1bU9JkYdARucCbziehTuJ+GU2MgT9AH+49XN5dp4zXM4YZ/lEKeg4hglTCMigWFIgGEA&#10;Hg/dYekYC9Qz623LYZCLpn1XVi1dUm9zdq/5DX4vM09QR7EIxiXcRhLQU3vPnmUaoFtGegrVT04y&#10;aVpeYM/iAEab8L0SkPipkDVOmn6peOR42hyL6JOOkTmDrsPk5Yk9eBCI8IJHDBdvLshDWf2mWAUc&#10;E++SK09N39smlbW6CqM4mJnw/6OsTVdGiah/k5yJamBW5qLIyLTB+xLLaySHzhpMS8oGJdFjT7Fp&#10;xhMZZhUo9kAXQczKfbKCdCKW+WPIyATpEg4oBqIQYMWV41u0KK4i+qWug1WNa5xgE36CVlMsrV6u&#10;OmNfAn5JeCRmyX911m/pNPK2FHI0PEleeet+ELYj00fuQJUpTyQOwlBOwFJrh9WwrGQxirna0Ejb&#10;det+1hd1IzP/sec+RoXTYfiubStIMu1yvm47lwwWg5TX0l1NRMKNmFpM4JJspDUha11B0utTZ6eo&#10;qnGtlot4VEPPJJmHO2TdcAsGtGDmRKW8Z5tM4tkQQQ6zbVg/sXQhMuFGkEBKJqDCKDodc1YhwoC/&#10;zhyDyi5kcSk7MeRKOjIXzZxEaOfTgW5sxCOLLsvZ5orSW7HuHlULP9A7i/y+mVqHLGt5mTTr+sLc&#10;hnTesxS8OfbzKwsGIkQzHH9KcW6S/NxxCTxwckMoPia1dPgZVOV362eEp8BbjegOa06+18X3lCj2&#10;REzcHrflNCmUh8RZd5lV0XfFAxDENAfV7vfCeTUbnheBkHgxacRSUBtHePztwEWYRTHEXsSyDiNt&#10;JnXsAe+n88GZo4aobz3YC+89Zr0gYHXqP3mZZPaf+54vKiLBETouK67T2ngsLSsJIJv0rHPo303f&#10;vvfeV7/yC//33/OH/wVSfhHty//tH/8j9JaNFuaWSRAJF8p9Oa/QSp1JAwk2zvCGuPuHr7/57g/+&#10;4Mxbn52aWZliXPDM/MPPf+an/t1/d2rWIUtUxjAF1o+ub4iLx6Mxx0N+Olm4PcIac7Zfp97Bn1zd&#10;ANlUvtxBSCqqQERKYJ2J6c2ix9PnRHg/3AwmjaKIBiq8I2KfLDzq9dRh7Eloz4tB1AwD1ZHA5Dcu&#10;+ewp/fdMpcVArm1siMz3FMF2ZTMaaBM0b9hPncPBR6jBZEinDrjQ3Vzz+BRwzjzDifUKYr/l72Lo&#10;OjiCcLqQ8+H26HGJ2255Nj6pPr4bhBENXEooF1IbgECgt2cm1KTTqANnAq1UEvXlZaFMTkBNkaH0&#10;VqSJ3PF2DdKlok5BdHrv4Ahk1N7BoYVHpl7KYa4+07ISjoQWrPYP5csoEeTEGz87x/sI1mBoPq2L&#10;JC9FKjDhyKPUrAYkx4J547HS8MPG4U2rrbjDQBOY1myVEgiDpztTIqpqeS7TF6FEVHvOzUFyzlmq&#10;subN+XgAr5T0CCDscTunIceg85YFgZ7dUyk5ZvrkeafHtxw2vHpelbjkLmbUvzYVpVCaqox2KKyM&#10;NorJk0cTiSfZxL01wczXS1gzTKzS4J3hWlAp0acxRRmbangX38j8BvaGRZn0CWUpXugvSVsJdxZQ&#10;WbJVjpmy0ttQqSFU804aIW774hxSHDQaOQYhGHmeGG7zdVqvBl6zM0+ePgV9yz9wOsg6cNthzhZV&#10;MFwt9BDxOXKfmSHP1g8dRfGm46IEveL+6xz0flJlCdCONqDZBXKU+4fHJGs4JRhbruKA3hTSUTgG&#10;dqF1cEhouvDcYqxdEFn5XtEZCkx0d8yndJw8CEKo+rm83FyBDPV2Z2X08s7mxvLi+tLcaHGWnuMl&#10;OLSmr9e2N6RpIVE5WqF+GLFXYlw6TR1+m26Y/HJAGxJAcNz4ImJ3S3Okas0iadfxbBzxJ/VOlY4Q&#10;TKcms9rYgIyfCdm59GiieJJMTpY6OTQNpDD1JglMpAWRoeuYakbSwq2SC1ZC9jSwZBxv8DUxvXck&#10;b3U1LMDEZ9LKFWie82vcbL1osET25/lzzdkEPzVYmd/Q/8z+d37n9xRHQIpfXUvZ6uIcBAjGOyhT&#10;Y3BMHxtM+Rmf5WBv75/5oR+6Ha9+41f+qz/1E//S0dPH97d2Nqgj0dFHcJBaE08hY0mwH+y0ScZL&#10;ECDzr3zxi7s/8ANUVYdsmPnCm5/60/8RiLxNqiOAJgzMY42dfjEPKS+gJhQCFtgKBm5yuuqG7ugk&#10;ypTyeIL1zlJihTkDJ0NcGKm2MKasUDFGryLi3MrFMVTwFuaRP8NPPbjQN0VJ4Z9yXYc7UHfNP3Vd&#10;UPHcDNS8xGfrGxv4ABRLU5HGPkXgdfwNfVCW3dQT2g5h+U6DEr+u+ywo0sDZwZFkxQOy0g0xfl9w&#10;wIPObVrTG/nybh2WvIrT53dUWbhB2cMyaZFQb+/pM4sfIV5Nj16Y7wocoNM7JCLakFbcM4ExqecZ&#10;QU75ev4p/TriYcDyxvO7TjeN2fboXI6GjRrxnjxF3AND6REM9jpWTCSJepyGcHG0Qb7HJBNpNp2l&#10;KxArEkiKY+A2N2EwI+Mn90zdInMaJjH8v6h4y9eunGEhdR0Vsc5vFW1qhs1CFClZXnQ71MLDimRy&#10;Y/Fp4pJlYTWx3i8TX+K/B0iTvhO6XjBpsSREHnGA+fdOATFST1s7XeJqZDl1MlspSNMWuviTe+bb&#10;s/iiddtCwb1K1ltsqA67xCBGbKlmx2zFrZz02dUwtOoe385BvEljGkex6sgkvxcFkFdNINUGru89&#10;3DL1z1yRbwidGk/HSWe3+QohdkHftsH7GcD3s1MGQHARaW4S8AWRkS4rYoV441w/Eb+lby7iP01I&#10;GTgdXMiDmEEcsegOUGlsMYKFkHKp5InGAaTXeLPtRrXXk7HE/QojRbgtZuegUzd8sy3DhIEibQ7N&#10;12hZiutFiZREEMh0mZqiJcCz07WFeZpcXn9phzb1lbnbnfU1juzVDIkmk04wT+CDgEIOO8sNT7e1&#10;vcuNUjN3+6mrI0Cc1dX1uZURfpOCBHpiZTWIuBi2wWIMFQfcSgBElF4DynfuqA3qiwOlZotGHMqh&#10;M73hh7hrvgwnWLAhV5XfV6l37lVb1vXAPPD+NVykpH/SbKiYCM1JesBfmOfw1UFVQ3rMfUg7fOhn&#10;mte6wwRH2gYC4F/d0fEbsyJf/sLbVskzrBvBwerC3EELP042SSoeuaTxmdEyt7Y63rn/0t/+S3/5&#10;r/3p/+jn/9xPkQB6GUd0cx2TQ1N/6AAusSOoUjOGJEkPDxEnPIWD/adbm+Pf9uXfN7f10osBFE/y&#10;1//8fwpLKpkv+oN42Eiw/HNEFyi801PKnpaXBYPjccPbcwZkCycde8INE72W8mhgJYqmGgYs83tO&#10;ihAgar+rqxoYxuxQOD7YN7xQBJOpTroIdZxWsiBrETbUpfUdGheW6Nm6urj64IMPP/7wA1TI/d2X&#10;AEdhhQ4PmTYhmic5ZBlIgL5w7sfjte3NLbL7WBGq3oi+zY8h0k8hAU9wAa1K6rRekLNR/c5hA+kN&#10;5s5RoDS0X8CvQKr35pJiuEV8ufn1O4p+MbsdY5jB6KotVD4nN080VD6595OTY4oHfMxDdnEORJiv&#10;lUiYeommH9NrNfXw8ADYPpckbQ2UGX+NRaLpIBpWhGGh7HhWxgCsDA+tN0QKnkRtp/xhfVkQtQw4&#10;ZnwlatrsUzrpMzQ3OGotpUpBxUoCm4eVXgxy+ESu/EknBAVXrMcyPeSOuZQAnJuvFlPXJNke7IOB&#10;n95WvDFuWP2lK2c+DbBn/AlLDrJ/EmRTvIklM70Dxxq6FbHGzzVMEZmqLyuxtI9pSSqvWCqVMDcZ&#10;0zycVPSDRk5QiSckN2NMXCWry1JcWfrvcG2HXhcjQK2sbiltJVbFh7pXw8QaElkhUkOqe8RFynJP&#10;7pBMqZWVSVEEBWo1fgCnla9zYf/gMCi1ROSp4BguJJ8p2VcycXzZSsJE5xo498WYm7+2RL+07KQc&#10;qeanqBTK5YyYs5g1qybxoulCQQEXwLEUjTPOQ6z7gqgnhQzgcYRPhsMklv1MiLlsAkvIFXQG0qgE&#10;6IXXKHEO34vgibKLfEh5AnjkTBL+IJXDMmKP0YwVOCxCQN5qG66JLwFSgyo6rBCLCxvLFkXWl/nF&#10;5eLyPFBJ6rLgskp/DW8dsteAg9ExcWsEN/Kv5BgW7u1eb4yZL0aWRt2jTssAScxYCofGTDKRon7c&#10;c2Sbn9jQUz1LefuxRuKy0iWWPELpJFUUTU0jU9HsKBxjGqxlyvU60HVNFBKdMP/55uqMI5vSlWVm&#10;PSLyVA5vN1eRCfG6rwhac1yW/dPh2VT4UFOMm9K6QJVeMl1iFv4Jk1qDIULWsPBp8CSlaJ1g4F8j&#10;HeyN4pspQwSfu7u7L7/8yptvvvXuu5/nz3tbO6OFFRuNnGBhaiK555y9XDMDKhDKK6dNvPH6P9bM&#10;yGVf+eK3rY1XFmYdihclkpQCRDoa52uOPZPSDWwYRyr6QBk6ePpEpRkAk6ckKqSeYMR3QuAaKBRn&#10;74MPPoA4CKm3v+zGrL0ujwPXHGlXoedFyOC6zjoSHGUar5qBqWqQfYb5yFCCc83o3MxZmZkjylH4&#10;HPCXBGR6SeMSzJSURXogJ++UZn2WbBG/sSvKzKtAHd20pWVrcJPgXdtAkBHCDJ2YUN/mtssOoNTJ&#10;eeDRzb8VX6kvY162XnZf/evQyk7WLsRT1W7doL7NRJN8xfF/GpVbNfD6Zo08JPmuzC+4C3GcNO/w&#10;JXkyMWRwAbDFJD+HXFOgXKrz0DxM5MHytdSEzKSqBw1OuqCp1oRDFFZrhP6yKGH0PhBccqu9E1UY&#10;EAZDff9L9tK0hEQ1YbhrvmBF1wb7kfpjjlE7nOPYyd1iK1zMV05U0EfCDIM+IMlwc8ukeppsSMWg&#10;aPQmXayBzke9nMRyEvIFvfi6swG8NyZh2Dvp4wSYCELre/hrZ0vo/gb7O/yyhauBLpOgMzOAk3Nr&#10;R62VDP0mzXCcU8tpuG9lanFZsk1dqxQ6fSZ75zL4pHvsGhKa56E0gRaK3GBLQUEWVH7SFOHl+SsS&#10;3Z3iBphPRQ6apcvuCDpnIxB13wk0AFWbwchcgTezeiS0P37yjJVkkibAjUykxw03novUBZYix3PP&#10;CkC4gYkHANNA61HGz2QIqU3iCuLGOfC4UuGGX6+Br1pa2gJEs7h0f2u8uw3p+yqUTg9efri2uQE1&#10;E3xZItRxO+Qe1jLF6A+4OI9v0EzKA8uBBEScEJKkGtDsbdkYyKT53uRFbxwyzGgfgX0UOGk7W0Ls&#10;E4TF5qVzuJe9O57Za7FVEkHV802gUFHs2xQD1AtnMCGqAiMUENtAskQw4CBuXjV1wQigsVwuMlED&#10;v+p/K6XRmb+ZL9UEzpMqwChSE0Y6YOQYuNCZJaulXIoJbEeexwO1zithr8lZKJYqu3Won9fWBr5b&#10;hI2w/YS1/bX3fjsmjr4mRFVxlJfUJhV3yDxy4EkqJW6PmWSpK0pddXnJ/ERnCy4sALhdHSmFpTIt&#10;Yng41WpdifNMYgbbTuev59Zh6vYu4CT1iAoJFtKu3PRZ5HdbsZmgLb68CsyXfciJJpKXpJ/O480P&#10;FUfk+ymePF3fZ2DM4OaB53WZbBDXJabJ8UcMb6Bx52H5SgOg+HS+QVihX8ellL4QJnIzHsUC//Pi&#10;Z4ieZN9iAN/JEcdcuKG2XwPGi1stW3CPfWuVkwqql+0mZnJn8EiRUS5IaINqpRZVZzmZGU9RL4Xj&#10;oscN/jcpb56LD6KsPQkhj+KXLPLBwV6ZmM0QThgVMdj8lY93te2Wz6OVxAzFVsnhIiVEanXXNxPX&#10;piilJExqtl5hQvjaM2O+3nKjOi4zhMi3WJzgChLMhPrFt2VdUb+EN+km0szXNA5WeREGJ89tm5Yj&#10;kM0wY/+lLAwwVIPUW0o/mviGdAIMh5/3cz9Ckur0xXusCPF7bQknQSdCA0nSk8G6Gte8Kn53lGUW&#10;7T11qBsEUhoW7ULybFzTzTVfP68v4mD5hbfffhuxZNeQNDbIMlXy5F2lpGaNFAUjOwDKyI1/zRDJ&#10;bEtcpwQZySDlK+Qo4+wBlkkjrv8abd4V0ABh4ZYpIRjQ1C3wlqM0eRFWSs9wdn5ETJHUInmfQSeK&#10;a7S+hIxVMKI5OZ5USuCMcdSVOnLCpCuSG/NEPTZtnpVbVlQNxrry5tublZvrh5tjyiFMvafOQ/zI&#10;emGb0NL5LqyICwBtIJELHVvN83CdiMHg8Vwfn8J70c75bgqf6OOoQgjjQntRA9/n5YZVmMkdrayu&#10;lUqLRVcy86oA4LlUvXCd8IkBGRMRV+64Nh9INYPdwls9OaZYanU+8WRLcNQHaoSuLg5wHhCGbu7E&#10;NqjqyCZa6HFIsJohDMFO0ri+pTnRykpAANbph+JIhe83+hpOvkuDY8E2tHVlYqwwsO2sjuF1XZJO&#10;ZQbZ5dEx1blM884kgJ4c2flzzJCbdkK4fJ5DrKdDeX/tfc49fszb3BUyfeS7yQLfiPVqjYgUFgXz&#10;OpjdDw7J5uY2ijtcpB4SxFgHDSlJz+PGmIxQvEu3N4VTMKnklDk2JwfsnPZDSA5aJi6taO+B8CoD&#10;q+N9TQD75tLbzZ1WOB9/wvw6yD30KjpJ1qzIqLCgPDvT1APSTe5T8pLrk+Oz/b2908Mjxq5aP6BB&#10;1wlTqG4PoqDXUKspT+Er7SGsYvUUpWAwkXXz2vxreGFI68HWb2qs7+mnql/u1AfIsO5gLyjFCUuc&#10;JEwLDIWrsjJc6uyM4eFDQFndPXg6QcvzQQ57r6aaLcVIdiGm0DHj6Qo9q0lT3vNKIXlwjX18B3R4&#10;JpHvOwPJGySCzSscXFkHafecOK0VSbTUE9hygp8FV+NAUTkoiAHj+Ed1pgM5jADlLPAlRfHJMVdA&#10;eNpUb9eIbUfRJrQ3mnFwGQVudfiuq5YvksqTr3rOEWdf1+BL8gatvh6T6SLK+HIO3tl1V8whrGnh&#10;D8eJg3tdzOe+bVeVP+UNiLrp4gteztL12XmWu4q6DXOT1+uvvvrw4UMeQrhtm+1z8zUkUlMDLYth&#10;iHj4WL2ffJGVM28AaAwdFVTIEh9ng2w/7tFTq1oqjVGXMi57GuNdx6V3yM3zZiInzMDjp0+geXQq&#10;r8V6B8HXhHhjNgxg0b29FuHrKNyJbm+Va6ZiN8AQ0ssM4yruTOxHzqbZpMOD+amrrdHSS8QfayMm&#10;FzHBAAA/Bh0gMoYU6wUaZHk0atih3GbGbUpgVXoJWqN2ASzSFl9PQiuSglCMgScrsaIZBGRIbe0s&#10;TlQQWSZkwLjeB4yHpORP+nta+W7usTuqrcZnMoEXBtJcV9h+FJcXyfwhc1H6E0k94flhFVP77AHv&#10;Pw1LOlnbSrtzBPPiKzQktqnq8+XLNSTD2/7J/meIqassBqdsSKi5shUsFN3WNvHhdkU8eTz9Ux0T&#10;2LanScIwdSBEAkbGVuMl4UhnU0vWFAmwB3eP9OI945WzbgD2POqUbbMsDuQIbAJRMS4JLLQxAQtN&#10;MbfuieMNdUOuo82wXxLuKusmyk1/gZOYZwrmNHN5948Pn3ETJOgKkK39wCxXZ+V0GZ+WzpZvVwUM&#10;9Lo+rxl5ApSob95Aox4Gn7jSCVHU2UmzDzn9ZQrOCH2X1DGoZ1f2tucYwPdxdHDI6jhYJV+hVfNh&#10;AoQjMTWpfnu6cnT5gZkNCp8sV9mRsNexyOoXOwd5DJior+y7ozu6efzUn9G53DWilAphwiwOT/o8&#10;ON51EYoVGo5rIKEmYpKGYtn17JNhU52RuQqxq0V1GnxGYKMHmkjlovTg6JqwGFVzVU66FNUC9Xn7&#10;S4U8MYhfCqyeVY8DZ0J/4q+p71o/d3gtUDGjih4wv04mXC/LOnC6k9myLFy57f1UEeTMyybrYNeI&#10;pVOKqaLqoDo/Q479sLTyqXr6KrVsBw/BghE0uCaRnBTfabEcOI+ryFzkyYwybXyu0/jVN0RjeOf4&#10;ZPm4Xld0NDdju3vWvE/HwvbjFar2DURf+OC8v/nbQMUaMqrjmMuJnB4cNVeD/IMlI0I1juGkdC/w&#10;eXspD285E70Jcr+ae/7KivAnUQxvkxg0JsT7t+vezES1BC+dcYR0oqe8fipg5eSOR0idVWOv3pKl&#10;zvYBJLMyV3nAhKhGE6TWU+T3FQDFBq0SrzRFphIFyQAtPC4LyCv7Tg31BhLmpenbbQSTvhCaRVZH&#10;9zY3FkGWrDDeUD+gg17kRDZBDmGdaPJa7hx800E12yilZ08eHx8e3BAOHR9en59g66xRAItPca8J&#10;j0pXzLD1cl2cDjGsN5AaHg8ZHrgLQVrZFz23iVNuFF47EIWERsADubiQiKgrUF3UE9pTkOMaImH0&#10;W/LMyWpaB2QdaieiYP2qXFocYfzUlujSYcrG5ZUfrG72r7+xl6vQl/09ga/w4qGB55I4ahaIR3nj&#10;jTd2d3Z6OH289GTorDEtHCNsHgDgrlMrBgkTGwNFSoxuctbvv/fVX/cWlaF0nwwRcCZeVEF02MaL&#10;Bxtdg5HQrxyKcnrBOY1wOA5r3UOSkQPzTLYS1oMAnV8cHe4L2slrCPeiiUxcpgE4DxvFncJZhZuL&#10;R9Su1tdhRvA/CCAQmMqQ+GdGo2MxhaUq/awJnfYmbeM421OG6YL0ZWV1fbzJCnBB7OuzJ5Z24Pgj&#10;8dXHVM4RQpQpqFZyn1YaEQKLl7wtUyuiba03Wmzi8FiE92siZ8EPGsdYPjI0QD8h2m2eKkFWGg4K&#10;8ZJFWJ0Y/6tqLsI9xApVuxLgTF511irEOKFgnd1fZyjV65+RXwuDLWZmFirKkqiLWm5jeRQEp1BO&#10;DpH+JIIUpK48Uk+CsOm1mN5hiKGphzST9wrxoAdeECIPABKtXTXtU9+/yshr5gvQWcKZZNlTGZV+&#10;/y7IQMbqYPYYq+arU2oSMntKAcvsP8eL5XVnoqryfH+ak4jl+0Tkl2q6Bi0QB4WnG7IciTtJ+PGl&#10;9d9DHUidWz+j6rUEJ21jTO+7r1b1JoKq+IVdQzSaVnl+kVaqX/7qV8GRs/oxMzXbMbq2rkvt1dPE&#10;Lxtm9ZE1SKEZQZ5cK8vcflbquYCuGu0kCTlMTgug2uflq1uSaeTdJWorYlOjVMEw67VVqePMcNPE&#10;JSJO8grhqgqAS7FBd/YSp8lpmDajeM+8U+dnwv2c+pArrB6EqHt6drQ4vzQ3DbmJZFkLs3QrUIEG&#10;5s+ZoUfEMSA5CzyaBZj5OebXYgO7odrpMOliG6cXVyiCnuNtEMTs72ED2D/OJ19dR4HgtyKqfsAr&#10;pYqePfJAxc2NXtGFapKA9CFAj64VJ6o+8WRPGwbZzCCH58QtDpHA81SkDlbMf/0bnEXawExMTeIn&#10;BHYwG4M5bLaztF2tgkTXKQk8gv8U8z+k435jxuPuUzoU/IWnIgkZ59f1eHaw/7X3v/6N978JX5vz&#10;DeXzwI8eMlRsnmZHjEgqO5MCqYPvMY52zbFNC+O1YQQsGTA+8PWvfsNV/jUvDKS1bDnSQn+YqSQ9&#10;1XKuMQugs14z6odfQITFhDIwThzcWlrIuo+PD1WjSDgD3ZKU57vwLmkl7CmyvyyvcvKEiilQ0TSj&#10;4NpZ6oq8ourqYigHmVsnM8EMc0Zfefnll3KnjgARgDDHzMbMPrMyb6abtWBF8NVV4rj8NvQNVQqO&#10;EE5Q8M8wSsV1pX8tfQYNo02UZxxkD0xvL4l279B2a3Re5meIZMurCzVkEjIGShGfvDzSQ9ydmD1+&#10;1l1drXkarsmCJJeb3G4O6gmEFJMw3Px5NF3MzDDDrm+2syTZsMGQPJdXr6yTlQsqv+kbkBsxclxF&#10;FhWm3eIk68NOzlXjnjvpV+6V+txt/gsPnYFqVXbDBd5Wjye/1LaVeqdHyJvMevJObfakWlZ742q3&#10;2W2Sms/uxGZkVZAgJiCBHCvm2HvOiwIMHlTzvQJ+KrpDUmSgnY66eaFkKmrKg+PZSSbT58mrQ0HK&#10;o9876S21CN/yTH8DlOxcvmMvq+eA4z87v3VvGzjA19/7Rj/rsCiJA9R0PQJ3H+crCpXoU/BlXQVd&#10;HxkB+G+YSx+PShXBK9xZmRYVeXVn49l4P3rQtXMSAHvLk1KQPhNtK+SlExB3NCdva6Iit6YKTgxK&#10;RX0yci0ext2O8K82TL6geXm3kGsAHgFpFbW1trT40s4Ok2Gokm5tjcebYzi6phemThhgCsHM9QXO&#10;bjdLOhi5HkCfCxKWdQTD23nm2Ii0SLPdtCvwvJ7wSZJ/CKljVUXQRT4irp4gH79zJSaC1A+mAvd8&#10;3Gd35O5x8vRVRUNc7rJHZqLtI8bx75VtYuZYF83zJI65O/XdgpxsHaA7XdsUlhAIp7UOaOAcqN+c&#10;QvvsP/vdn0ekhGNOyVL+wccf/MIv/cLOay995kvf9svvfeObj58srazy7U957e2xkyDlU3ZU4Kw8&#10;hpSi3YUS6HOYQ/7AeUX7Zurn9P7BHgXng2eHX/rt3zt6+fVK/+R183f+4v+V/ihQDoLAQrJEycgf&#10;UFGp8ZJ14Pp8o+DUrHWT+Ai/DXbm3yQ5sR8VeGha83gz+4CPNKB3rEoyb8c6NhfFpAEHx9GRjwHW&#10;lmUr5AAoa5NSaZRIka0jjaX3enO9vrlhRHwpERCPTopX+rm5eVSs5LjhSqFMBpxsbMFfkj7eTE3R&#10;42/Ol35AFSuFk5CBBwdvPtRuBi0VCjpISlSijOgdHJ3Kl25jBn9hFIOIt8EqGPr5Z8+gtpzFb5JG&#10;xSS+xQ9tORvK3A6vaM6usiVKArmPtiXWjPfgGSqxuT+b/7Xfk9QNC25CixDcxnIPjP6pncOCZ+LA&#10;TBKMgqVZVbJ23lImSZhRz2La6gjOF98CzK71QuZVrCyXDYwbRjPwqNyJqiddIs0Uecia0095Uzdf&#10;HHNOyGAwYMrWAgEAMj2JvOHYsrMyDTjEG3tFYJImSuk6CvNlx8ENs0GCWc3gA8OhlG6PEWkVjq00&#10;VkkQ6bYLHFgRPkmfB235HmVv0LZWC7yJnS2maC7rasfQeiVuv0VULkJCR5Bwu8TduCLilNxiMRMO&#10;UiSTVSUpLnrF6W5L9z6OhqlL7koukxCY0lrkhBgWiioWmi5F/Znte9us8PsffsDaDsFH6NHK28j1&#10;A8K344fVoe+EkkyZ7urOm0Eq08bgPZShgKPBRACOsEhVnoilaOhWFV/QB/8G8h7Ens8VoopYfQWY&#10;b6TBCokgSwH7EOtF4pfFJDtA3Gj2J7LHdtgXqW9nV5nPU4yTfAFJfpZFGAg4nUBQf66Mxqtj+mxP&#10;jw7PT48Bg++sjt58sPvGg91PvbTz6iZIaM7H9dnNGU0AU4szq5u0GTr+gDZdloz+KkcrOplY1jjW&#10;H6rgYMPo9IAlVqonkwJzc3sfP6UKzy1VwZMw1AVMux+Ss7hCdwODA0ZTi0xDuUDqTO+jf8L10sgk&#10;JsTpL3XWnbTKFfKEyCSSQ0jNkcaIITo2/1rzUbLqacUnEaRmQxIgneTi0yYnWAw9Z4u7SH2alPki&#10;kn6GATHP1lFCBVrzhpIW9cuScgn8bGJT35kZJxNClBfV8gsa+v+HH2f/8Pd/0TiNyXHT08/2nv6X&#10;v/QPX/vMZ/7F//W/9ei7v/fte/f+yl/9a2tbm0CRTo9OSA55TsD1Z1aMNYO0W5fRWssnAcA0LCEe&#10;OH9GeFDXMHPcfvjh+6cHxyu7Dz/9Pd9z1/xS5fXT/9lfoLt9ZbRWm3S4tw/BMqIENt+eviBArFQD&#10;EvVkBkgO1/7JqYvgwjhED8AJuyC9BKLvcFRntHI1NGrZleN30Xa0MDKfP1pbWRXPzp4kNkGVs9b0&#10;Z0R9obYIuM2NlMcplGr2SKOg2h/NMz/bO0qThpxxGlFLvDchCz6inY2L6+FeX2+sjbl4aLT123pi&#10;9crVX9oMq9LOP0IpRB/xxTSsxdBiDcTS4LXpSTueL+ughDfxIds5LFUyxU6Rt+FaKOXCPQE92KcW&#10;A6ObGapUngUdh2HgxhBsh0aQuU5hptQa3BlTLwn5UwflmGHQMxEkwXiYWsgo0wsmIZVSaKkwXBdV&#10;8ZkkkeMxwJzUvEWHJBahR5od5cba6wC6AfPALYHxo7OEp9PrK3eLNRIPQH7h2qNBeOd4bS1wfPS2&#10;/wRGggdMpsQGEdZKuxWad9V/+8ToyZApxzgMGUAphOjASVlawJyzcFAzYSVMX9NTq6uMpEyL6MSp&#10;FJiXBD0225Ao5U6eVM8ppXJ1gDlHN8IuU8edtdUrzEI+L3we0ddmvvWHGuGRFJblN1WTZju1hXKX&#10;DWkTVIEB6BAHqBGSBTCU6UfskZydOz45JqOFkHjk6G+N6bVJPq8UVYaME38d4pLoKdZW8ZIqbd6O&#10;CI2fiTzWzGciv9qavMeI7O6QM6RRnHXgSNrXDSokBENNaEN3jYvwlANyM/Xs8BDUB9zxRFSsEddm&#10;YR3mUPKxoR45WItkq7iCvHZaCzwO5xbbHeW9KYq3ckJTITuD8/GKlCYadG1+4dG9rW14Nqavps9P&#10;7m8xQ34aLm3+w73jzsTCVZySdINfABltsw4IU2ghVf1c35r5HMqHpUCu9KyJncQuo1icF8BGOI1C&#10;4586iEO+pUshD5WLG9KYW6RHTQYzVblFTFhqwnfAnuKhOZeNmz+/kAnVsA23MI2cgv3ads4X3Zye&#10;HCHwYWFoKVo6bUU5CsKKl6SWKD2a2FN1sxYo3XlK6JZC03BiDlkjlMrHBEzsX7VV8aGlj/PdNSG/&#10;QUMy++Pf9+3WjC5MCj17+pjL/dE/8+em58Z0a45ef/RLf+dvMhoNF4PecvgxxZzd3FoJLEpnAkVP&#10;O47a1FuDLx5uHGleaOiVkIuVOXi254CLq8vv/pEvlx//7vXzf+0v3x4cSq1MzRkLZNVIuJHdN6Yg&#10;VaYmUYPeVqzoBIYT9OQEeDgU1WnoucW30lnX4ZY3Wzc8g49Bvzu6yVMmlpehOrxIW9elMs/hABIx&#10;fCQAkBo0q8+QRiN+GrKfDGkCiExrK4V0s/8e4TCLyF1qpzSuBHLfUlfSI57bIoOZ5+HYDwubrT/p&#10;wfm/zK7JDEJDBH3w9sPGMTDV46zAFAMCqFUX8FeqEfF3OtsR1xvt46nnwdiUopvi8uA7m9iJYWDY&#10;l3h29VyI7kxD3bAaQlnZQ8cqZBornfl0TQpZuWV4yYkhoHGBs7akxA+vwTKYIoCMoCnSucar2ZYo&#10;1QGCJ/VLLGRHUHADpafmzQR8CS4B4AbvRco8hBHcEY+ed8oaYNokRcdMi3NhBPtqhc2/OcfMtiJN&#10;iA4v2edUX7tcae3SNtSQKI/cFzlJBrBTDkqiv1yzfkHSBtwMegrgVnPHOO2smO7wJH/dvQuNEmBW&#10;Mwod9l44iQ0TMsjhLNoQzmPLUcb/sFaIEMg9C/kzhnVGKhksYYk9AFnkJ/MCzFtJdK8mSm5V+Zf2&#10;IwQB9forjQit6ilT6PMIoS80zUSO7wbMu9I4eAmSLbE19tKqIGJRFXjA7uKO7L3PSzva+hA7QkGl&#10;bRNmZVs2Lg9dGnIzAJSIAHcirenQX6b9acZhLQYiQEiYw3E19fH+M7xoqsBkaVHQBB4IW9AcVpvj&#10;uKSoECLRgWt1kvxUSEhRETefB3sShlZWwxsk/0mTz/kF8xXxaBl0/GBz7eHmxvbq8hoFuamb7a3V&#10;zZ3ta/LAJB9Wx/TV4iSanXAInoACxd7qiPqZZ+QcMIgMoeQZkQQpfRYo+Nn6lWwSQYDDXOiaNCAi&#10;cbG6Sg6B3ecHnClBE85AI74JjCJgMxYkDYlDbJ2FxWWB3FOuhASLlo6ivtO7o1pYpu5vvrRjERch&#10;N2JfGqkmpoFPOnFKz7jcPAlKZICKNq5V7puz2kNWcIL/DwFw4uO8p82mnhb3eJiK+Bu1Ij/22z7L&#10;Jn78/vtUvz/9qTd+7Cf+5ZW3vgCGpY7+0tX5L/3szzJccoNIMIeTFcC1NmVHFSJ9wuJJFBd9KyNZ&#10;mKgRqCBrBa3Tw3F98/TJY8jHD59+/NZn3xm/9uaLVuRv/cWfmmLYIiZG2BFZ+VMUBNJDfFiPiTen&#10;QVOGG/Qvi6VKTZ8d3wg8KkdI4WbTOOt6SY7/O6MrN5ygYpcQeocOJYeLbeNqhWeAvuErOBYO0bqw&#10;UcMNC98Kh66Qf7aYfK6/SVe8JN6XRFcfQvZHnxMPaHSRARWcdqmQPDMzcDXq6d5OMRsxUpvDnjSI&#10;8x+E9GVwkGOT0lpchz0Ol080gWSQLvD0xylOWgkHU4AyJ9ZEjVGqSgf/LkNVNR5hiNFLvQtE+Lij&#10;b/RfhJO1SklNwexqr5bSNLfOqZYK/thWZEs1fq9yj1mP+lb52eCSVfWfM3M+EqxHxDcqJpmiQYI0&#10;/2RKnaCH1WiPkc6vxl9HuhgVnsEJYIG98mXxrwWPlpqJ9aH5z9KFIRGn1HRc3XO/P1M0Buc6ar1W&#10;PEk5Oyv8TZIFMe+YEwkQ5cuexW75CCwqmQ3uA0ZObikzIxzLiNOH4Bk9BP0FUg6p54GokXjquVtV&#10;bYTKdnrDGBwGM2+4h9ZUFS3BOXFLwSiCFWQ5atoNhkoYnsYABEN/wq0f6ltaxAnMmgDlrmCmKiOc&#10;kojcDJVhYrosRbjQW7M4D17j5Iho3gk/BnOzOGn7x0cwCcVtyirwQVNnCa8b7bm2jQUT6PAfDpMt&#10;hXlF8GTxQWe55eBgQV8pMxJbaaEh7zQXBzkeUKhp0phMUOVbyeGmMxHnJ5zwwSOkMORZuNN6bnM8&#10;kXgDngVWLAxUuhE8LydcfzR1OJ4duSAZQuPug62NreWFe2sr46WFrVUcRJINSzQBHZ8d64LMGVFQ&#10;4O7sZM51TD8+PI17ZYyVzNHcJrRPUJjQpEIsODPFLFR+0C3FY0igYEoqCtgRR0T/OAfw4MxBgnDJ&#10;B1Od0enMVAqFJENd7TtPNtW8ZQqIbWD37JfTwRFVdpkE30GO15nzcrv3DYn13ZrhQ5n6J+gjAb1L&#10;WBIwRSU0TkKTlCv+STSj/oEKwV8E2plcSDiPpKan/IM+khCdFf8nCUeoTV9dHJ9cnR0/ev2NP/Rv&#10;/smd3/3lmBAVGYr6nc99AW7bB+N1nNB0Qft7GSk4J+zD9BQHBSDX0ekJmRBA2W0FwmkhCICRigwL&#10;dWfaI2xu5zkvz//Sn/k/gqZ50YqAfBWyFssINEpxmpqBV1i/Ne14/hfouktGDu34WFdoeanRug5a&#10;zltqlcYfUmADaoqZ4Q2EAUIVyzdgvkv0TDFCeIjoNQJw/tQ8zM8VpHgX8vdIo1ZynTOqqkWd8TvA&#10;acg9X9GC+Rp1/DRAcNs2GK9Q+RPoRSKGsucqSIPVMdz05Pisok5JWQK5EEeOs3qwf1T4Bwo+/r1o&#10;2hGEjxOIKl+XCp7eOiuMWaIhoJ/w3T4djdbQ+Z8Jg5GgSTFMts175XlaYND7yrymKDI97TBkUHgU&#10;ZcWdpA9b9xlTh42yCKPlthrSV7+ukCTuSis4AW6Rk+PDxorJ10f5iClq51AhYd2vCPGA71ShpLOa&#10;qxF1STlVoqdMJy2myIBJv/ey/Sqq0bR5tqkieWfjXa7T2kMi13yM/Yt3xb+KA8xMYra4fQ+87E9M&#10;MZ+QgPZJ7sWfieRMjmqQ0CN04FqpTo2dN4tmDIduGPOMSBwkE4XIduQGvHMnkeR7gZlwMSNCmpOS&#10;5efN4qMmbMfFbhSI1V02SsiecnG/Ebgrd59QqFpeRZYSRdynttOGT58fmOE3QRl4b5DCXd0IAHDF&#10;7dJ3bYVu6/H48LEig8UNSNeBUWk3LuuEQbQuiEBhjhJ35Wz08zOOewtYvc9TWxgvpfense3y4tn+&#10;gec9jIRoAjR4rHXY1SZjtWT+5oRKzKMtb52XXqWcNTD0QwNml4VfIvksPi3GBidzaOvLzbXV3fU1&#10;mtUZaLHKNPWFhZfubzNN/Qa8FUYrgRjBo+SmeJtMA8yOkI5Wycy46fygy4KY+61w8EyggJdXhnul&#10;bU5VJh6g/0rWRk+U/Jleti1u3DyJ40uaBwMTFehmx8IA00/4SGikEkuF8S4g4AdOpVGSh0hLF4iC&#10;bF+g6Qb0VBWON9AMr3LOO4ZWqtiXRNVOfjf+JSri270NpwHpw3mfuXl9QT8wgBK5T4OQ34yXjhut&#10;cPRl/O4f+ZEpSqBTSL8CHaV9+/f/7s8v4LLczlJOGkbVBiitChJOKgT7gycfv/f48XuEG4eHzlV1&#10;mI8Dr4Thc/jcwRx1YrS5qb/3f/srt9ed4TO8Pnrvg5MjXC0HfMhHP8/UDspoeK9D/0G1DGkoMYio&#10;ttMTznYPf8VCLwaTkOXhN9xnESCqnosr1OvBES4yOla1G2/XrxbejRgkPm/5oRiixpvVC2mm60K7&#10;qT64AndJhmZnZ+fll17innhnBqEP2RW9byuErAy2zYswTNyCHqkbwPJ4kVRoAfLC304hXWvC8pxO&#10;+s8BfQ57zGUpCSKgQ6vKXRPZrQBK5TjjoGUiyqsNdH3poceLHDIhafLoAcb8R8epDZ1cNNHpRPqs&#10;FeB+UMv8nqOACSGbLosIbKh58ThS1wNbJGWDO8alUjasg8k3GmfoB4hK5MzYVHhxeQyZ2uGhJ19X&#10;fbAl0fFmq6t8uQ6qh692hyb9nqVL6Mkh61Dq7S6jYy7viFUmmZqe+d5JbVt/0yt42ALpdutJW8cH&#10;ck1mTOb0NqxJZP2NA0zr2EJv+TIHFRPX0IqnIPvHQyk2F7bytIuoOrregCF7oLTIRjPg3hhhOrW9&#10;QKUHa5Hgqd0hEMTVxvTP2qo+RS/LXB2erCzo1QtRFhJJRM/qJPFfPZu7FeCzZDvXV5jLCet2urKS&#10;TSpuq4fQfcmZ4l8daUWGWnYyEOfq2O4aaxpGmRDWxd4UhYjVwYkUm6Ak6+VAc4KXw0GSS4LEkmRc&#10;jgjTVCTpWy+tBqxbk5f+emyWjxBXQ2Biz6z3hlgJtJXGbY2DR2V7+gbjQQiylSrNMgLHuCf9Rt1c&#10;bql4MP4cDP8LIz386s6kiXnjINIpfHp8hG7hrIjII1suook3kM8MaRgLQgxXp0eAwNnps70iSqMZ&#10;SBKQ/pgTxpDMhHgE4UjzUlckl6BdD/4iJWDvLWKpgbGZG2wxgdbFCQ4rqx6sAykFMaL81ZzDBOPK&#10;dSzVFpcfurc+CCmgfku0nM3OaR8Z9tku90mdJQoQDTi04r6gj9s78v9fB4lOHxE1xfOHX/ziC9cy&#10;6jj4mZ/7u/+Xv4RNKzOVr0Q+KtuEpfx3dn3+bP/pG59+63/4P/vXPv3W29CuHgaVUb9DVyWpc6qy&#10;W9s7hJRf/5XH/+H/5F8FL57vQopvvvaPfuVr73+8d3BMHSTTZwcN7gArCuZ52Z5CqJD2iHa6Od00&#10;ObSesd55VQ4G2OQVc91hvpii9k6i9uIwnEjcm8VY4kRjVUtbwBXYdWwkE6jw0+ud9bbrMlfQm1sY&#10;OjZ8rmkaHzc3N02v4fr5X2A+CRfwDj380IXyCWwmzSRMmT4+oAMHUFL0kk3QZxfmfEm6Er6U16E6&#10;o0pNmw11R7odo1r1/XtvqCe+Gjr0HCoNHScPoW+ro+dx6BrP0cT7hpacF1W9tG3qkkQ1gu3GtDaz&#10;pwFg8ocTk/QS7BGTrt5kVARA900dHbpindL06FSXVTRatKfkYPBxcMgtSEc3K0MwHgB/6KcLffFJ&#10;PZKTblsuoq5SB/m05stqay8Fd/mAZDPKDBGYhDcJXS38V9lobqkxWSBpQx94FnlwwZLZH1gunD+J&#10;nyhhXa6WV+1uIuyB24O91w33Me2O7jv7Z/UmZsxYLfBxSxvk25OftlZ7ihZwDRs2SUyScT1tVWFJ&#10;yf2eEyMgvp13lBfXUbemUDF8MI/AL7MqDonhUvxmUBkqFeWTZYEHiNORNiGDjmXHLCzbRgcZBHQv&#10;dZq4w5Yi8iA9m1XWhjNRr0HqD730lQqUM24WSLGUJz1ljbd0jUOJhvBxSMF34iOC18fvUAxk+0+U&#10;Z+UrHgxptQlJmklG6hnRYv3eSedKcNuTJpuuSatliJ+43uVl/K0D1ML5ydzU9csw9i7MbowWaFbf&#10;YE7t8gIsWqjrhEyeMtZRKHnSCUk6pcUyBlhnNUZaF36aXOAofZzLtBiqf4OtumROyWSOZE1gkpPO&#10;6O0kR+4Vr6tTKgKgGK7vqaQPep6oWigtX+3HTfb79WqdbKEzWsKB31NsVjSpCDNgeVXnBCnplqlI&#10;TR0895MK5fW0SpCqwUBWebMx5AWdOidAFGVLaL96hreTPQ16wY4Gc1+KkAU1c9C5uQLoU9DRML3w&#10;5wvG4df8OPsTv/O3Q/L68Yff/Mw7765+5nPIQxKWU3s///f+jT/6JzZIFa+vLoyEx5mrsFvVm+/G&#10;n0hHc4oR+m/+G//LqfX1N+/t/j9++qfxYyh6c9vIXwKx62OUV7qFT85Pf+VrH773jV/5kX/lvws5&#10;ujdze/Mn/9X/KW4tnSAELqs2kiU9iu67QHSETlUJ8ufZ6QmwjbT+K7+qMVuyvV+enieWKopZuZTC&#10;qKgLMnZz2bSifJKKB5A6QykjU4xUM/lf0CAjpEEC87CsRwLl32XnBFlynHii+EvmqEAZZDKMTHFs&#10;CAXEK10AViblUOevcVJEbcXsmugPL0gRn8Qt/hnvjPof0kHo0r+qT+O0llCNg0cShCCCVRKQJmeD&#10;yU1WiKYZbi9FiKFbgqfhCncGVZBQeuUKkOd6oDuJ5ZFaP6Kiag3cAsABvCxaKkVdb1dvS9p5ghbf&#10;Bwe+4zzBfZItoHrh7zSu+oxmyeo76wTltLhIpgtIgmY2eWbq8TitgaMlxE1M6oFgrrhCYX7tJ+Uj&#10;gUs4rpXf6CikCCjGP16C9myYwRU+ynJbBXqLHerNqIwm/equpboB9ISnkW9AHdiprtNh5qi6jIJV&#10;YgIg5uajVSYpC8VDT06MC05oE/klnxD1vWCdGeNRUk5VgB3FQVo4GGZoDelIVDXmiiM0vJ1aixCr&#10;cNdVGYhBiv2OyCxiWENiUO4TCHAAgK5+jb9hJrvBnJ3LerQwQGRv2QdMHu8Wv5xxSHzGSb1isocO&#10;ErkpM0KxrgZ/dUCTqta7c7ryNQPrjGm44VoOIrCGa+41jgtR9tqqdXA3bVHrCFL8TPkk3+u4AZFd&#10;rNswxzfw04Fbnruv89Hn8rzEqVRg/Z8IbdhUPXqupG5HRhCdQSDFrz7/+qOtlfnt0WhnbYQJ2dqC&#10;b5GB6iNwwfPLIwa3obLMqmEoyC3n8PpcQnWMHcNcEwiG3dIs1eLS6hr2ypMCcobTmhDTapCbZXIM&#10;KD8bRFEdB0FcrwMnturYELdzBaPX5ImFq4W4M5mJRUeSxOdWyhLTBCGGKEraH3mWS6ZCi7C72osr&#10;aifSofZa0SKWA5t9VD2LeEgRUbVjv1Zql7oFsb4RD22DSD/8kJBJ+7yiATPxD/dVZ1Okb/ttUnI3&#10;wxV/6zlYq+bEqOH/ixmZ/fHv/05nP6+t/+c/9Rf+9r/3H7x0crLx7rs/97/5k//7/8W/fnR2tLm7&#10;uXlvCzWH1cKdJI3DyrLEgpQor50wu3uGnOC985ONz3/+5Bf//s/97H/BzDuBbpdQSSO/lPooUVwb&#10;ZPDEN9N7jz+6np7/8n/vvy8UOILz3/4f/Q++7fu+7y/+O3+KxBrJrPj1F5KIkCVfWUH3HThiZOi3&#10;sjwbn9cBxE55Mgxm407OL0wgpmqH6iPjq4flIHTLAz2yfFto/RFCQBQ4xRBNx28Pga0V2pmUPUkW&#10;zTHaRJeDf2qNV6+kbcDxfHOonCeBztJZoJBjp6GSkY02884+dtQjvSaPXnmUvjpr45QlW0tL+6j5&#10;l0xXdKNw2RPwms8W4X8JFZUxE4+FwuK2pb102hKZlqmDZwf+m26ICrS2ljvk01gXxJq/hrA2TSi5&#10;W75eEMGlVdCiOBA7WtVIYhBtHp1Sr7Lc1USt8PoFxowm7iaXZVc8bjUFL4EM6DU9CVthcWxFiJrc&#10;ItSgQngRpKNcGLekEqP7FkVO4FNnZlesE4QlsvrjC2LuLFVzougtPxVbcYfxrT3Q/KTwPnheArgH&#10;yr+6zH0boRVfxzJCre9em9gWZ0na0Cmnhp16mhKjSQ7iSM1inbE9qv3ghklGiQgfnGIpmHTJ7E8W&#10;PsCyx6UkCHbQpLaEUc0nDPoSecWj+Rw2VEkkHqccBeFJzlxlwzuEikXmToKwxKwayNRVqoFUp6eT&#10;RN2R2rtRQyY4Ee/ajeyFhpKpH2C+pPMK/WJZMhOOJNkhsZtqemaODfaXDl0vKIu1Eo4eQ6j+Cthc&#10;nJQIaGbNijxcBALOqjbOaxCjnsoUS48NiYM0UvAzaxKQ2+XBCURDJxh2s1G24loJZo/4YHZEF9Ge&#10;9ZQZVE4hcsLj0RnPzJUm9/JEDrdnlUhjEEewwjrO1IcZMzU3t7u6srM+wmV7sLG6blZ6dmVtSboH&#10;SYSEYNnX7ZnVjU9TmaFqxhQ7y6FEZ5rb9LsiJPbeZ4o7PyCx5u4ssOm6+X5trbNDwA7KtAG3aXLg&#10;yoNwDNUCayVohVVN9lsIT4ouGvHwBKafwyiwgW0WIDLdLsL0bfIlmUxhE7v+OprBBrjW2MLLhRwS&#10;X6W8adtH4wnxnOGpwXJoN91tH1B85RqMbtE8wMPCz66PKzQOB5WdKDorBXYvKQju17cZVVG/vi1R&#10;n9GMw0iWjXs71ED/7E/9uZ/8H/+xv/W3/vrLr7wEZAt4HVVsTDnEMp9/93Ov/cA/zUxmhDJB+ICp&#10;gBXxZ3/6Z/76//xf/z//5H/KZtv/4jDaZfxY3xbcEfWr9fHK+try9to6imxS1VGWJP1YXni6v0cw&#10;5pwNu6XQaRTyLsmVHR7usxx2xEOQFUYTWwdDZq7XCQ7BovoAYaKsbY8V/FbJrpZVkHOid99GjVSn&#10;g5MQcBUqOkd4WpWMFzG4QhMSOt0hpkuBTMU9h/034hh+eif7ilZdWLm6xbZbb3AXHEmeipxYDtXI&#10;wsrotc++K2aLI5fxfMJsLV1SK/bi/hcwGBqVJwJEa/gvwNwsGTPePRftasFV8SgQLFwd7h/AuWPj&#10;bvqfBz7HejphH/Kpdf1MGkRxxPXShdTm8MD4lap5KUyYxONMdcML7c3AZRBdFFruwECqf+2kyUsT&#10;GJlSj5Tmdmra3BWGZyhUXMHl6rpms5pSj4M5ZCC72h6olDHr3prtcEDh8J4m9Kpe65j34ho2sRhD&#10;F65mt4Ax7b3lUH9OvrhJ50Ia1X1xgUu+0ldX1XyLHnkCwMxPzEanFTFspBUh3ky3tF3hU9Nke+yB&#10;T1+i95Ne9GEjErDrPdvo05LpvNMkaTexVId8G4743FH0fcDo2edPxPFunEQNsk8dZOdwjLm0vXhR&#10;6JqUHAffkpQjN59L+V+z51ykG1fS9e5IlXu/veJRbtDeUr+LP+st9Wc/C07hVpBC0yxskL5LYCm9&#10;gQSGNqLHVfLmI+f0n1PaOU9vcVL5icPMe6X/TC1sk40b3cIPr65OTy7HgX3cXF79NAXJ7c2V6Znd&#10;zfEmpFmA+JfoBLQPjSMWCAzrLciiwu85TZG8MuZTBH4RLI6asXXQ5OndhDIUWN6TWyHvzD9JRZfV&#10;utup/qwx1rgO9P49a31Pf44TO9AHdJ0jaNIN3sXx/X3r832VoCyYpkQv/fc0HmXP/S8OhiFFGULz&#10;NqRyyE+4zjELuR8BY6S5hn3Mo+bZnvOs97b7L5M/n5+UyT/d/evzX0jEXbO8tXv/M597l1m5B/tP&#10;tjZW7z/Y3rk33hoto9TPYEE9OdrYXD28Ov3me18HEdvlQxDwTtZGYx7io/feRwuukRJSQ4dJRQ9L&#10;dpfeLY84Xh7dI2lFpiXE77kL79sS7tLiGjzstlJY+C3Bapwvn1PptFeg+NgceC24soAnGwkYWiW6&#10;+oROuh3ZLbtGEnF4PzdmxnjYXCjpAlZW467A8Y2errjY/JVl4fwoPUn6421FD6mg/Vozdaeao0mA&#10;b3Xz1qJ6Nh9vy5PmeZhfyj/5HTb/J9EXfarnHkY8RbbKlG+8Y91XJm5u95hl+uwZAASJs1R5MRVQ&#10;k+nI4G64iFW1d3qW1geiEBIkVRNNfPM4nPM7OhPEa//gYP/wgAPn3FNgFeG6TxNJBuRJH2BVgA+W&#10;b6pixxfFlxpwUP1NCN/8gY0ArZbA0xcxJVtpUB32yRIEWNEKnbUbES6ZHLlIQ1pD+H1XqXLKO1tp&#10;0ABUQQe7RWijd5wirdvXHEW4YjKZxUEECRisx6iqsnnOSGajialIkAiclJlGVpSqts6xCPVJ94j/&#10;2rHRLO6gI1Lp5dMtEXF93hyARrpSg04m7VcPJmImuo88SOQlPefJIdzZD9cwS9B97Ldoz/LiiUQa&#10;Tl7eXjlIuAprTXkSiFSq4vzMQzGM2QJ4cE29AZe9QWs0xd3aemPFWgV/25mi7LlJv8k89t7D8JHU&#10;wjv0pfesyx+B0RIA1+Z0JFGm4bmbi9OaQY4GarKaMi57m478yXx9uODqOvTGdMVKZMefOIUyTp9g&#10;4RGp7fHqqzv3tzfRWKvIEEVHlUL5oVs1L1NO4pJhGT0Ig7oDr8HCtIkyaVSZFBAVRNRjW/MsMQoV&#10;H8Y7QMZl5UPo3e0MJU7WjIqyOYPJoTg7PuC7en75pRJL7GvTvzXtS3DRJ1Rlj8SR5oVQMWsgZU1n&#10;kXEpV5hgUYqJ7pOP4eOHhivjAC7IMHDU2B+w7zk1SUdyBb7LQrFIM1qTkrvJ38/38jYjKjdaWD9f&#10;u4zhq2CoQq+pOFCkMZE+qYu0RuJx5p9eqLdjcn4duyLRMS9Eh+WjAM7owq2tLXICq0wpzlgv9hmk&#10;Jr4zAyUeX55986P3O2iTVUBH8LVgWpmRTr13a2PzHm2rKRSr2qQJUPHlANI9YFchwc3lNx//qZ/4&#10;F6dEaonCv706/Q///X8H/3pjY8wS0AxvYf/ggGOPUltdWaJ4yH4QiHEVtsG+X2N1QUrdQtXfAj2u&#10;cKwec3bKGcPKAgocHGqzDbAshAY8a8eGtWrKX8sKHoRIOFyDNq783Z3nqk7UQNVWZ2PkNsJmE9ZF&#10;ZLalRRaeW+g7nXNZxp6EmprDqNGSwPNSDgIWfOEbvfmJVZtjKYBNVcGxzS3V5j7jdQTu0MumQiDh&#10;oPX8dITcaRB+2Ns7KNekopOeEr74CLbgHBhPrEXniGVeaGO7NVt0yiCQ+IWqojzZoFJ7Y2wBVzgP&#10;TNOnDiGSv0+R1exMetT5BxvMEsfYT55kThc5Sko8Qv8qxQ56P1k1ly4dG/wX5ionqAmtSC264Gbu&#10;605T9Kn7UCVCDpm73Yv+10p7vlJpQd3r1vnU9bg9kxPOR/6qriwAPfSIZsbo6dEO+mKRNVHxNLU6&#10;OjExIXTMIHXlk48CLcLyhYcdMjxuq583G3un3NnbFi3uHqTXr+XoXntv2bBCJILC10t1I1JH7NX4&#10;SPIzA75A4ZCRIQ2E8TAGVRuLhqsEwMrOy7Q79KWwpgbpK3jZiAnPQiOFSh+42jMyWeEkxdqx2CjD&#10;CHhszx1N9US6Khu9TsPcDF8YJqZwU7A91El3Ho85GEcYga+gCL65srSxsgy0dyx02tZzTgNcFJTX&#10;DZzt6hh8JjfUx0z5a/DHB0chad5GDAPulncULaL/McltCK4LJaX3GZNZD4OIyrsPbqWL3Ddo08mT&#10;Z9hMiuSelNBjqLtDmTqsiUhJGjUms1iG010eKSdw9yAmvhVAPyyXjTSxDh6iGrBMMk73zXCK80OH&#10;F1QmTc+akxa1zpfSUOk93E1VySI8f7XM7pem2O7W+PX6wJM3/Tol92HQbI6K94rAQS/K6bV7zqTc&#10;ILv/9d/9u26/7Qs7u/dRaoyzaARqkVpGJzqQ6YQymaiBDcrixZvjN7xflNDFuUyKazN/4d/781//&#10;D/4P02eH01/5hx/+zb/58//+n97e3pEmD5EixcziOJ0C4opaIGcNqW4CFa32r5smTJPudCAXKd1g&#10;o/0Pqx7+mLKB6yZHPsRcZne6+kNKHTpCJti4b8NWqS+mOvdicPd6YrEPYOSxEHG1otMDMqm6J38S&#10;GiHvpSgySeiOTzhgX/0HX3n/m98kD1glUHEU/5cyPBLgf2Ft4osw2J5Y+9JJJvKfFUyRhXmi6qmY&#10;41N9qCRe+K6Ly5MmARqUpGzzfPxA1WsjTnyragRUiQFTiEPYau4WB7aMqqKWE1n3pFWl9tTfmbp6&#10;2QlIvS1NjvGfKjtYNRWUyxJkS6/A2ywFmn0a2k24H1c7wwdNkccSON4Qn0vgnOynqt1EHrEHCht/&#10;RxMOav2F1Ie/sWWyPu9AneKdU/K1UEQZIEcQhIWNXZQKyvfmbUadmjlRzLQiwxbzbw3OOAu1Ma0T&#10;9LlZnEaTd3qKf+pF5LcOPLeuhl/ccDDTzrOWdSDSQx7aLt5ZEF3fnMNuCrTaWwmM81594fonACL+&#10;4EjeTWHIe8+F2DawDlbq7g75ZW+jr2HFAnruFnMDxfVmmwgCGsoMjVl3T801RcLmW7hNNkr0eebd&#10;mgTsLPokb61cTl6Vw/6tkqy0xDfqovX2HC2cs005BJAZiwJEh2rm/PTN1try7vr6vfHo1d3tVZY9&#10;o2rPaKOjPCATtj64LTKWn20IFyEyb9mXi9fk43JV41czvyjhPJQyF6C5qJty16WHTKkIUVi9Rla1&#10;nXMxpZTc5K3hcVCblIoBZaJwTKiokowkHAKkP22gx6Xon+sZhDEpy+56I9zAOtwV+tLk7wDvR1SR&#10;DpvMCkzOgysOTrCt79mjbmijYTLj5O/EYjkpCqOlFJnS5T2iAhG+QcBqkNqY4nawbGAjhEfE9Qxq&#10;y0SOIX2Kz3nPxJZ4Xu62NbIcrhWZxpNCDueEjG/hbpOhmtoOp2Brc5ekOcgHkgT4ftw7zX0qpnYn&#10;xCRWP6KATs+OyTZ0lethuU62WcysrI9ef/vT48WpP/4v/fF/+w/88J/45//5H/+v/cjC1NJbj16h&#10;+MvhTiG/XP+T4MBGVo9cj1aKE8qrHDK1CpKhTou2I5WB9jEDY1KTCr/xXdD6Jmauc0uxvT2ZKuLA&#10;H5uC1Ahn0VMrk+W+SrMGmdNVfvVC+nSUosT5p5oZo67E9XWxcds4k3zka1/7GlSWpBt4g14hiaw5&#10;c0ecgC5a9wPVzxvIHGbYg3ZXZbFIYWWpY5rUMsYZJ4aztB1M0lPq357AxiuyU6w2OKglyOGnhCMh&#10;B1dRUqi4XZgCYsoCcKz2qLMg1SB3QV4ffNjHydAR0fDypsh9yQM2XcZLFK/Rob9o5qSaUQ04QVWZ&#10;u0ulIf1GCAalXTqWyNpTyhKVWf/OO7k8U/ui6x0r4GBR9kV6f8LiUJFztgW0ROSqdvmTIAVfMfwx&#10;Azgb+UR5wPVUG1D9mJP/PPXv7yejdiMA0c4av8mg2famTbJVVeKNKnhkNVSoEPpodzgx3uCzS9il&#10;lHKHvKcZxQpMQgctTTNR9Q9cSk/40Lg+KHSOZ6mccqa6y9XIAlsnQzK4bKWa6nitI6qMJe+2Cp0j&#10;MrbvkrhTCuoUZIeSUmcl3I0YqNpFaPuNUbvPnXGfZ5J/435Jnxpt46XZOCWTxZ1UexOxo9U6dzLJ&#10;3ZXWcVIuyPXVWil6y3Vttxn7yJAPGnppTR8vzO6ujjaWFwD4PrzHMNzR0mhhebxCvEkljWm4lPdi&#10;uqjz2UHcJULmuaWKYh2+rkzK+QoOt1TUXDLVCeYyyFmpCIcmP/fu71TQ3eHKFqiIWCnTRSmwS+iH&#10;F7G0Vky54p3EMG+oO+ht2D+tJKS7NiCFuEpq+7jIXFabh9lQ0vzPA5PzmLVX9nIdH6G/VAP0s2Jz&#10;rgEL1d2JHrUa34CvEpVLDdsUQB4oACfGF/V79wpYy6g10dygqV4opQy2ZPZf+L4vdkILAtBb4V9E&#10;TSRTtLG1zc/f+OCDr/zSL3/H65/6f/7tn/nqL/8ycQPQLNxhjgIRV9sDyzgmCd20nB8amBRjAaXY&#10;1ofukwFNtCXOwdXt6VvvvPbF7/rt9OOdHDz51Msvba2uTIMkub7AmWctWCSyaj5tmkLkG2A7jXJE&#10;7Eg46pkWCcLaoL/4W1lyURncks2j0K7l8BRziXpBE7Ex5KK217daOEQPgA4ypqY0hgaM56QWuxKQ&#10;Jl18OgswT0D/QF/wA8hnu5GzPR2MyFfwjNKzBGjBhbWsgU4hgI7iGK2kuOgtYTw0eKLT4VzinsO5&#10;m2qwqg033AQxfg98riTx/A75KjKFicvacyACCioI5QY1zvdLYkG7U6AyOfz+r2ahQEO9ezBsjh/F&#10;fpBwCITByhCK1CFaZBHJQ6hV08sp61gcallDTF5zE02gFaGYYpM6yGl9rLZ3FjqwgfcXi5C2OGWX&#10;m1TZai1CE+JBtf2jTJS+7LpA8ZmB9e7/32T9CZSt6VWeCUbEieHEGWO8Q957c05NqUw0jyAaMAJT&#10;YCwwZhBQ9qJrMLa7oG1TLspl4yqXbarLy72q226XAbfLxuDCyAUYCQTGIEDCINCUIqVUSqlUTneI&#10;G/M81/O8+z+R6tWH5Cpu3HP+8//ft789vvvdaXURleTpSLAVEdZI8A+NO5k74b94J41Wlbwoqtl/&#10;SQmdxyheyPLXipm1Thp/8oCqmJGZ5B3WMvIyH2x62ixn4dDYSpJ14ZNoTiBPVHq/tC3PCB1Z2ZVa&#10;f9v9ceFPBLAll5aac0UwsT0sng6LmkM0QVluzk+tVyK0AJisPTapJddM7EbTKcbT1WJyTT6VALRJ&#10;jZZCFLPOCgew3lTFNdK5YRL+8mUxUvZATkntsR8obc8ZFONVKa8cFNaGxwrDWwQvY5fYOGkUtvdp&#10;w5rqtE+CMBCJNCpHX6xPLGOjBN2LRGDlhGV1nZQTmizMswR2CDm1VW5DB/jgYL5HR8js1UH/yrA7&#10;355e7s0uDjp9Og+pwvZmzRvyOITyuH2ur+4FPyAlpZItI6pr03IRFZyIyf8T1hiG5qI/QKV4uCzS&#10;gwXIQWuGrExIG1oDSHQ6xdw2YAezcZh8hzfEHjTJRv1SLb/vQiTF6SWxFBhnJC3Af9PhBnPhL0ie&#10;zWyr1/dP4cJaHERF/h7xfsLQ5b8201wsq34PjizCJiY+QIEGFiGwRYiHe8nFXW05uhwS7HuCb6ib&#10;KWNjWqQOQRXtinnKthcFoSCwXkyxl20lxiZlth/4uncUA/PFiUWF2C4U2oPtnY3nVm7f3Vl/67ve&#10;8XPv+/nf/8iHr16+fHlxiYWn3OzWOC9AuLmFGLxvydjNOdiIm7o3HLDhflEVim3hANOSMzNz48Z9&#10;V6/eIAAcMKQYCTgXiKUw2erh+2hQ8fQir85qNglrECcKTs44gfhoPVklXBGIejOAFhVo1yh7z6Hi&#10;s6Yj2DWf3eXgQxgnObVEMnngFSMKZQDjZ9PMeD4OBxGaBlZXoMxrq2vQ20mkw10cHBJrJzibIiLw&#10;QWg+G7n/SG2l/h1ZaER4BieKhxNwOtycpkgCyjfVWml74gAwxLRx7AuDljDP0VRgtFjGED7bfmeo&#10;K5iHsMq+PyNFK8/yWhOwFzKIuIbSWeGI+TOkuqGUqPKFtnAcvne8XMEqgI8FvXe57vrmxnMvvrix&#10;bhNAbCFz5gFSS5bHZsWEU+QQmmA2zbtmVR01jwnhyjC4UKqGfgKRg25dnbKzI+GEeYwxCpKyBRB1&#10;jIVV0FqfQFLdFI9NWhqq94lSiuOvrTppeuHKnILuHqqr8U63o0fmpiu4ma4otwJbDb+kDGYSo+hz&#10;yLFm5/AE3O+iqxhFyYgkFYFtEAlAm/9YpGByUFiGeKlhCT/lNtA+OunAcCdb8OLoYcRJZNeEdY5a&#10;FytbGMtESdZZe1bsC80xgkuxuUZgDveTUTFWn2hQDVVRdkRgAi1M6ZGPgT3kUpUOFyuc5ltStJxN&#10;mC/pksYJk1M9Vpw74c3SDGv8oAvqcEood/AV+FcIRdDt6P0TlCPmDUwCWt9oLs5PoaQSGx3KE5k8&#10;OqeArcfLoSxqCCUxgZlkM8TaQgoVyh6+iG582FcRs3VgN2jAqUm6iCm6lQ9ai1B+TOUhtO5B5HML&#10;8Hrq1vJLsJSwWtiw5XRUeqfYWRJwWq9T33Z6cEQxYTA7/drrl650Zq70px++snD/8sLSoIPSbvc7&#10;x4RV02ScONhKJ2sgO1k8dWv+pGvCqoqssibRGJAeSemYqgDoW7HRnD1UCFIttWQSVkFgkwbEirEp&#10;p9ub2xKTo80kgitqn5wHF1Jnhucykz8xxbJjSEybQzyxt6uX4JCusACL2JaxBh/VOoBUe1rufCfL&#10;W36+1ivhEenfU9L0fAqqDiRUVUAqYl9zwjPxA2LJd2Ky+I3Y9HxLlHoZyMLgmFfUpxHK65lOU5LV&#10;Yh+z3hfXps4GHZhsuNwaulIeTQyJl4nQaoOt04xgUc2ZUjG03v3ah7d3t+PTEYDHwwDfHW+Oq+wc&#10;7G3sbr/qscfe/cN/ZfDQQ//up/91267pvtDJ87NBr6fHNaqOsrjZKnPN/LLSpom5MPUzg14fOD8M&#10;PKYygOzOdknN375zB6o4SuooaAuqQqS1N9HRkuY23RXJCWCiUJRgf1FzEpI7Vk9Cf55PUI5n1T1j&#10;H/k4y8XJ1/fPxKPKcsCVlP2Ow+qucCjIALiRdNlh6jiZRdfDz5xwtqfTlc6LmiMZvKB0ENbDDHXQ&#10;EWZlDXhP5Ve3LmezhQ9S54dM8c72tj0rwDsD/eadojwnJpjBzuNkDoEstjoGp0mLhyNJDtQYZvKY&#10;OtRp6HOkGlEFU9gO8c8I8mZh4eA30WPnW5tbclyfnTI9Qkh+QhOEF/Wxvr62s7snBhb1JMeieLBb&#10;K3ee+eKXsC793pB7ZjA7ShM1zVBhvitwgySFdNirvHEIe5c8+RMtGcj3nN+hzBDOs0+kK7MaPA5P&#10;ygdZQ3VZXpxI/gQxH/SsVLKx6Cl0Kx1hqExSEU/CDjo2Inl2HYb4jHzCJF7mZCiZCRm5pl1oyeFw&#10;NTQp9Q9CY4SzcmvsFz9srJNO1N0uM1CJjsQhmdKRUU7mO8MPZu+LzlfOZOA0hpXQnaV5AqNgQ1my&#10;ZIkArFdigHhDnr3R0TJ0czeSJXvGWAfugy0wAZgDz25jNrg4IopoqbxQu19ec27yhEj7NreAqmWS&#10;CkqBe0ZoEDbwddwhwhtrpDOrQ11jZX186xbWt0KqiMkBnV/2ZwtUnv3tomb4z6kaLfKoAECNM8wh&#10;gi/f3l5dXdve2eaQGn5Fw4mpoQ8Ualur+hpMvATYcliCFHCFmF+MmfLQ51U1wroZBJ6o2bkpRzaE&#10;8U8IL14mGB66BVhA00EJ4uUDh/Bxe2Nve2Oh33lwcY74YzA1Pk+JY2r80tVLvIP0N0U+UXbjY/Ci&#10;4kKmhZQJC46pDrWGMTK+gsJZ1USbQoRNoqDixtCDrLFwIny41rXBse6ccfxgZzXIocBZ013gTFTF&#10;j5VE89j2u7fLzjpgVDG32moPB1lNPgtn69EBl9L/s+IF0RY90ZzlNOSfnJLAYONCJstXUEdJj5Ga&#10;2my2OU3MNtfydEl/ohFyzyy/o6ip+EhGtLOTxm6ZpEu94IpxJAvPqU219mEHtE2vplW0ZCnaa9DO&#10;TiiOmsFxDJAxqgpEEgbDKKVBTky4WDJnKDnP6ms2JNJUN/musdbXPfogfyGRyq3wDvQIX5ZctqWE&#10;W3dv3Vrf/Ev/9CfGpwaLl+75wL/539n04dw8ZOVDOtRxTUnX6GgQQ9gMCR+h3cr2uMF0K0QigYCm&#10;DeW+trlDhzhna2Nvf+nKlVXIiHZ22bwBEpWZhkVAVNpkfn4uLANeGV0i5k4HAb+nIW/QEXMFzHep&#10;0+GN79rgpvOUGRRsLFgzaUcnp+lO56Bza7jbBCMpYEySlLNpSPOqceY3xD0cmhBd2/TUA9fV6WD/&#10;qgae5mJqGpjAzH0jt3Z8tLiwgB7lBpzwkeSOhhvpzBk2HgJjV906TlZDjc9cuXIFcUEpmJDN4bfy&#10;XNmtTL9FTmGi1ztje6n0jNq21aRePWwWzrXWl+eXtmcZkEZOMjbAsCev8ludB8QKtme5LWCDL9y6&#10;/dxzzzOgG87LbrcX6nKdmtS3BC9wqlFbVCdlKA1EByOKEM8vkAzE36drwrENGoaaJBatrDftYbL/&#10;DveHi7J0wpkMFKRDMYXoaGZ9OQJHvtzRD2YdAwBLfocLEizGgTVOZzOTwDJDXWZAW3I2BmySh/JN&#10;Ctk46qn8Pn1/DwCd1cLGWZyoMAlGk1+cxBwydUVMHafLCMg0BdxcZoHMCHi/+gOcglTCMnZpbJf8&#10;LfkKzAmujAGiHq4AyhbN1bA32mmT9eYb7TBBaDORQuYC1tQoELRI5qEpCLBs0X5kJrnFFgyGQy0q&#10;qark08I57SvC7y7gAvODZjsOSiCnxJP9Kp6ZbU+7Q+WIUoVwy6zkSdZ+6LApo3zsljlYQ89YZYAB&#10;QT5zz80US13UVHItywMcCNQ1eK401lTqsgGbjNPMhV7kOBPx4kI5HQwfJXae7YsWa5gC/GWMiowq&#10;MXVIATvAs0UriY5D56RozxfXHMHT+X5nadDDftw37F5dGF4ZDnudqbmFucnZaTAnFNzJn9BYJjsY&#10;i1t97w7Z5fo63Sp2z4KxOXOosIKD/pDKrsN8xtI+4iHh6BlTsDiEyZzvwXAANpTtnl9cRBj4lG0v&#10;ydZCkAos3ryrYX6ALfLwNkTUorPi2Sc9qKEqZx3bphqZW7COm0SCX4rODjiNrQFJjKtXOPJq+9DR&#10;IuBmBoSNksau2rBK4lpM9OPSRlSNJBmazAC2YV6nrahnzORr8bkhD17NMieMDnVOBh+YZPMEnR7b&#10;g9jU26QVajq4E6NwM7ZqV6YstjnYMy5Qtb1U6b7htY+Ah0be6Pvr9jrDxQVYycyYI4xjZ2tb+w+9&#10;7o1f8Q3fCFaFVfnt9//qEH5fJJvnB1SAUjvDN1fvsPXIpRwkNTRH+bP1w0IuSXl7rc5eWL37hZde&#10;+tzzzw0uL73yscc/+ekncJM5hGC9eIgdoahm4hTlc9IgU6HKIBDWb2BZEYfKWgo4SANBxiUYmQ0G&#10;XbE3AkyhJKOF2yMdzokJ8IeSAWmEs/TqF9lbsawmPYxhjfxAKrPa+SakAw4i8ofaBGgc9fWOTje3&#10;thEMJpToDGdaFH4EoRInZ3tv26pCawIFHQ7UzEwHuZHqOgWnWNMxVGp/MFxaZiLiIubNiCoCp9Yw&#10;f2puZ24454FCE4V8RTZcEBfBOhb2P7nXgGrkmIpxGnHiFnoRT5pwh5PBgZQ+KynsKgExG2Fje/fZ&#10;F1587vkXhR2K6UhPTFJjauGM+WIXtYiRGy6pA5JJiGhGVQ4OoHN+TCTgc+3ubCMPJvp8CuPI2NBY&#10;F5wmGB737KIgY6dyM7drbJ7wj5/BmbCZpnrjIzbFQKc6GmUwhkgKnGBKIyHhBvajDjGEHwVPmVFd&#10;BwR2bKuJQZwM4IVFamuJophobX1ITwwJDTPm/FflcVbRUCbJqCACDB2CrglSoBBdUYX69TJ5lD5U&#10;LPkNuy+TckazhGXdYIvMksyGM4RiElegLvWRk9TGchQYqY4kgaASPiq8lzLNudeWIIhYvXDmFdmf&#10;Tx0Ib3nD3i13QrJLvw3rYmW26ZKr+MkYy6lc02Qhqx4L8kQu0hTwWHKjrtRUQHnNMm3Q6fTJXFrT&#10;dWx7Bh7y1Q0GN3EJBmB6HeJCKCl390R/mRspaomYzGAo4z0azyUVZqxix43BB/ETJP+27nNp0j4V&#10;YhYIrU6iATiMq+cnTMC9MuxdGwyuAfafHJ/HbSXhNU3Wkd3Fv2bsz5TQoLi/PPtoE41Kzc9YztxD&#10;Pqn7FRyX6XSO55FnnKdWQ7F/Ybpxyo4ufzL+jsOyhODc1cI+cWXhixDzQBhqa3BHEl+jcGAF1l/t&#10;Bper5nh3G4ZyAwgxZhB4uyfBWWWpvVfbcI1Gub7iCT1a9a6rejwC6TJ16wliUHMgtayUOZ8b0RV4&#10;4rRT80Z0kAiMzLAIGFaEpxULJZ8JMsBmOC3PhGJjeKEZqYg8xKxpZBdXNUa200InSTlWAAUQ30zw&#10;ZtUP3NyikTcM5W55s1DGZIM9Pa0/8+bXUjmE2wq12hkOcDi3mb3lzADbs5md9hf/zt8d6y1UFeXX&#10;3ve+h27cQI0zr0qOizCsufGhXOQh7I8AMGcKVfNejkY5VuRv7mxu3lxdWVhe/Bvv+7nrb37D7/y7&#10;X3z685/HF4NRD33GiiYzoJOY8pJS5fOo2FU65Tkad0nfoDaRnJFB6GJiZVuzhMyq0wyIqygdBd3m&#10;nFLajJ2NQhpdO1vzdmSmarLY3B+bhIYPb4fcUARYiXwY/mGePSUsJ2WlwO+Lo8WDCvibmFi+Avhw&#10;3rpH5oQQDIV+CtbxtkMkMkCtSqBCI9O3v7GxbsIN4XZfHWgU4Ib7Bm1h9F6NUJzY299F1llCxUl2&#10;dK0NwiNTVSKNlN+PAcfoOO/bBWkhFGJvff/pnR1OqY0js70emZC945MvvvDizTsrrGOnN4ffRpyq&#10;BmKtgkyFmx2lE/4lsUZV5UqQW6VsX/yzgUKAR95pWhMSRFj/iHYb52rZPWvOCIA0ZfGLavnKZTP6&#10;VskaBwX1YFWMvbG0a41NhR3cWhHQWtKU3ci5n0UHO4kKUPROzTgnwrFbmmhc1WfeOSlH1fEJqE0L&#10;V8b76Vxl9Yhegpnx9BS5ZJJ1qFYXoBg5E2aJNPe5Mlwn1X+5c/DEWi2WtzA13KzQd2OIwHAZyxiT&#10;kIG6qQEkL0Sgn7NiZbKqlMXmU9Zajz4VyjgDRf0SXiZMpsG1yYQYUX70JpE3K595SX8irMvlVV8a&#10;7qXsGQ82VeI4MhmGpYvsNDCnYuj/TU8TcPG2cviq4svvnbBiJl2MAIvGiaPGYAw9OW1KE7gqwSLD&#10;b/THFR5zgik/8k1N1JIHqQeM2mrQN1WFZ00g3+ETBL5+HHoevssJQ7tDE1fnMEndmJu//8qlpfYE&#10;lcDFxTmG1BKIsAGSYY9RThNb7oSbgIPtqQszP/h4D5eIDyBqVNqY+t1nLgPjkgFPWYGWzgTlMUln&#10;gAEUsW9q2aqszO8CbRk9lrExEXuTCkyklsvE2TKoK0EjKgkUejD0oVbDMTVXkGXXP4hcmSZtOO4A&#10;MTWOkfMoA7vyGGckGrkrP5g8SLEnVBToTIAcQEsg+Q03kAwqQbzxpJUPdx4boPeri5BYUA/MGljo&#10;3SSerJb3TNgddaWEsVEkgl/kEFXnaygrFpvwD5zLq2eTdCsyH4iss4JsotIqJEv8XW99zdadWxSl&#10;f+S//dFHv/97//DX/v3N7YMQMtMlur+zu/9V/9cfII7jrZ//7Gf/4JffP2R4Rmu8R24pLk31l/F4&#10;+XKtKctJ/xGeOeuSyZTuArobKX/h1gtbB3s/+j/9ve79D5u6WV/9lV/99X5voG5lP48OqjDuHnOk&#10;knTytJG0Sck4WRmXxvxpsuG+I3bLgp9MuqpyT2+S3dRfscAyHtq1fWzSYlxbwg8uR0Bolt+To9cX&#10;JtyxoZIzY0lZj2FsvJe6SJxHGcWzWXLPoZ0ks59pX75yZfHqFWAnoSyswMJtsNjrODNvXpFyJ1S2&#10;GC2S2pLXoxQDnUqtMbbYZgVmxqHVkFFNhTWqDDTFiOgXp5ULb9IKUcALQRSZaeVKtjyG31dgIdOx&#10;drZErBGEoZrbM7fXN26urL50+47dzpOyX6QQLSUtZthCSGZKBiMjfrRxD/UuLaUm1cQje7qSOtMn&#10;uei8q/iMsgHpLIiC9Y4D2zRHHwTz5vamIBYCBRENuE6aOY5a5amIVS0pxcBUJoQbM7hJ3M0wpADg&#10;xOZpbNDsEu21SNwjlg7Bo7/YKSgssltp+tYZ7IKF+Eo0cEattIgC4ueZ8mUn8CQ5BmwDIYXCYF5I&#10;MbDs4so7gQWbE78sSCoNo6uTkUQuO3cbCSwyf61Y0k0mM6qapVF3ZipfpG9YTjdRkYyTgOtSXSsN&#10;mw86QNOMh4qscf9rzlgFH7maj8YPOPb8nqCVb+c48HsLyU7UqKwq6CbTboH7GOUhaxIjmokJQik3&#10;o71JriNsPlABUfALmkf1qrEiR2Wiw4Ghdl14/6djyC0sSNVTqLwVxL8lytbFb8xkGhxq4NiIPSUC&#10;HsK6AgVV40vOrxHM4QG2j0CEZMJcbwYs1o254eV+5+r8cIFmuZnW0vICOvPUKmhiRGGpBStzkhVX&#10;rsnwqRy0iBUQzjBhaFqC2PLbJGK2o8LdEdSUhlP8UJVYNGnFqaXrtX8RlToL8i2a5XAUgmGvreZ4&#10;D6KH8JZKDUYkgObL5cpXWG+XMCbp08SgWqWQ/VZRwdpMkthCENMdwoLYUe8A3ZDolPXX09XMO6FO&#10;mTFLHDiGar/UunvIvznPxqxy7bDHVjnXl80qWTYTT6J1B47hrKqEGH4oFTCtPgsYy6HJUHFpYX04&#10;fhNcY+qf6oAq5ZEi3N2fPm9923v//Nhb3jU2OXjNd3zvzunEzY1dK7/4viAEXrwNrcfY0cn/8oN/&#10;sTN2erC93p9ydE/50ardEaVrxBI7yHhzjgGz0KXIzpgNK+1pX995zRsfX/6qd523QHl3v/o/+wtM&#10;k1nfOzydAPubnq8MOcBl07shYxOHvADeQRsEMBPWI9WHpfV0BkTH+/DJAAqtEPNkYpD6GGlWjgZ5&#10;ZQR8puUQAp++2v+SWkld8Yy8f7p6/RNi8+pLMJ8YHkaPTBKgpAgKJHohW4S6mysr9h+Y6EyMaKrN&#10;RO3C0iUQESnhSjnOB3kzV+bmqzOAq9HrZ585HzGvInNS+b+sF8/d7uByau3EmeQgeDhNSpDwOXKG&#10;c44ol7J/H2akCTqnotGljRCqWK2gmCAycmsbm9RFwNxXaMjV6gFLPZWOo9xbzbq4Y4P5Oc15w4Ot&#10;WePLLUSn0Yn3gLMAy2SYEkFH5dXLpxn1cvMDqAomG+GqAmLbsWOS25F60nxIcV6F5Fz5LOxLTIWe&#10;+xl1iGMmxKDgSPGTAgpxpIlTzgOEOdXJT/UvJ4pmNzY5/Um5rNOWohckMzb/bWaSa2mlk3lMg3/I&#10;wDMXS0z6uHi85NJNi7GYmJnS4+rc1FbjJHrgakBZddoiT022KsJa0bkQhSgjr4Cl587DgajLEHrm&#10;2mtlTLFRrur96sT4SXpgo+Gy0iKE7a1AYhjHTPJKNimoG65Mrpc4q0DJ3Ih9+7HKPHgJT/5UEfnk&#10;yfup/tL4aY8eTanBFPARM3IJVsCB8ymnxsEaMjHuAoauA1kqXg071WumZOMONavE6jbrZq7K6L8K&#10;OaPaSVhAJkka75LDkmlpZ9dySK/Tm5y40u9eX16gnN6ZOO/3ZoZz3QniW/gEpYOheOP4L+qDSWrT&#10;oOd+mUP2UoeQ/tVquAhQfoEkzQsJknE7Y8G4fc9OHA4kMoc9RYJoBbQ+HrQ7FGwkVyvUr/o21I3l&#10;wJEbKL+BLwXbCW+chU/OC80MwLDT1YqIel5gfSd8Oj/ljXZBmX6C1qWZuIFccB1IQKzRRTvxPFHb&#10;psfsvU0qqBwI1Jrj7DJ3RBknIQwZhW0MYAeom+qF++a0+tT6qzQSnkYqZJDClwMCkp4Ro3FJHKQM&#10;95rB2UkOHavPXZMAsMCeVGgaU2LsYZOq5hL/W7uzylCih9/zHedTIK+7b3jLO+fG27ub+512d4kq&#10;+tn4L/79vzd2sP2P/u5/f7Z6e7k7C+QOYNas3TYNcRiLguSXSipcVtElleLjlXOCVbM3609/7/ee&#10;j4ewT3KNyeX5q07t00g19DK82Qr/iKRWJ6uhxNBkFyGHn0wc3Wx59buQncimlKfjNEvzG9qSXntm&#10;rkf1J7lhUpyAjcTt2FCKTg+gPr5eZf/DViLPCnskkDJ5AVkMjI/cCa5AneeYkEjBXVlZefLJJ7/0&#10;pS9tbK4lTXkMAT6c+XS4Ll+/Ot6esksjjQsYEm4YQ8LLFA3udhg+GtdM8Ia3R8e+k57Fh4Tgb0Rl&#10;qEPU2NFzGI+JqFIj1exxQWddWHZXXvT5JydR8bP9AUVYNmBje29rG9JuojTDyjItZYGQ5uqmLGkr&#10;zVXajSVFhMvMlEFy+ePJK08Eap0uHPVGJ3nt77mY3LD6FK6jlG1qR7BJMBcZgPNKSBfRyLgL20dS&#10;Rg6Lk5GyNtiPv6y+I7vaoYwhQe/wFVChkKskB2K/L4hIygx5lVXwFvUBJeWW/shfql8r2aKESH8/&#10;DQX1EKi57Tv6p9jDkrFif+E/3mbiIurPxznT0JbdjzGB6n+2tG30e+rP4W6x27WOfQKOWkatsnVy&#10;atLKqt1OcOPOTPVAtk7BQsREYSG8ZatYHLI9169fx1TXt6uzJPcOrXr4T6LNQymfMEIbHP+w+kLq&#10;MTks7J2dWKhFaJXTxcotsdy13WKW4jPVPsaGBVJhrKw/QkcI5p8DDCLDmjKSDP1JrItXHtHNVVyi&#10;9cqluIK7DbC8HTTKl5GyVFsob5ZQOoQiUGYQDHZnpuY67aV+7575BcADTL+FiA3sN4eSzeDMga9h&#10;hJTTbW3EASxDqcPUChHAbLc/3bY+ZyIaC48WCqa5xE9hFsQiZgENI+1QCAt4Q7l07IzE0nn8DIJj&#10;4JBjEAOg8sV10qfmMzYy755rLSDJR7yVujQPkFNmV+IMsFPakmS5HOAGOqfses5F+hCTWBa9YoSA&#10;nRwvKjlLn0mKJOyPP2FXqZVOY4tMqyypKAWSZoFzizq2HASCNWqYb0TXjgtZjz0YsRbps46L7CsM&#10;PQ2PhAaPTR6dU6wOuC+yJuBEZNwyPqnJCtqc89Z7Hn2A2PUt3/2dkAYGUnD+j/+rH4bde0gTz9jp&#10;3KBDRPLhn/lXx8998dLi3H1Xl+e6s9J+JRPOevAULChyxPWI2mhicnBmtIMVmBwqngdVt7O9efPu&#10;yp/5yz80NliuKgvf/+s//b/fXVm5fvlStzXWJbnpiI5JabsDnTJJHxQQzcop8uCVT9OaoC7eJZvB&#10;CDxq3Yq7TUMsEGRZ3b42IMAtgf+0oYrAFsKrMBH+BwKg0kSiihXRVkEuZaXXIYXG8LGQaengQjim&#10;7HZlKOPIefaokyMYAgJ3BRQQY5DJYRPw5FehrNrbv3Lfvcv3XLny0MOf/vQns1V2OLLhyDO3ShqF&#10;QpznmXltOt2afUwrni3PizOlh8UUuQQutQIR6QPb8o3DnD8BNb/Z9sHAebdCOVukgFCqPmkoZ0zA&#10;T01zM194/vk7GxumIGS4M0HP2d/Zg7PP/sOKTLlsCLC0QbUGSJJ0AFE0Eb2GFoXfoBdKdlON1anE&#10;L1uYX5gVS63FwAgbtagJjzme9k07mQe6AZraTBMR9fHIcesiJqm6IzlRYXEsE+N68Hles/j0pvjy&#10;rEZ8aArGEQJBK/PgOZ2VDic3wA9y14vqgLgUZjgJ18TgHRE+YKNxP+VhVWXErY46Dgk0KRdNnAiZ&#10;gLUQQVMf0Yx8tfXttBmKhhB8pRko1aNxKriHQPvocjsAgPzgceM0NB0rVbLijUhLKXrCqxgsL65y&#10;l87HeWBhm5+6fu0akCF6b3JtA6DS9aYdzFlZfDLkz/A4EmImY5sASLHibRY2xPzIQJm+HZNXRBKB&#10;h9pZxRNTTeS5cDLUZNkPQYzo91TFvDcPDqAvUjcKFe9CDDABroFDCS3F6QU5ALxRbLqStmtwU2ZM&#10;kzT25e/BTOdo296rayPzGBy9Q7ZnYny5M3Pj0mJ/ZrI9dkxzoQPXEZt+G7ITsRgOlLdV2DpNcgN8&#10;b1Hb6VkmsSYnggfGiMBhLURa03EUJlv9QY+NXl29yzrTDQbcKyW0dNbJQSAzPPqhfFkerTSpEANw&#10;mJAID+dw4XiIMDmaQUAXUrePBRqnC5P+Afn/qVlncZyf7ShoRmyZVLQJSQS/9AymDtmGNq1pjiRG&#10;8HCnsNnR6LahkI5jb933ZLQQIPF+QifsljOBKy5ebojyUwxoU0RAR3nPENhg19IHTKmbagOREl8q&#10;LwsxsVkcox69zyTPcwD1k+Kdm8LVazolYs60doKSKpsYlwTvq9vk3CZr/3dvPjd29844EQp5j/WV&#10;uy+ufNe3ffNXvfOdL958iTvDUVtcmr/3xrUH772xSHRSbFT2i5RIKBOq2nTAYk8MOxkv6oCNRmgS&#10;O6sRjjZ3fg7QMPiK5nV2aXHgJ8K+6ZkLtQlvR5sj4+GTsSYnyojWQpB2IU0LcEY7Vi5eaTdOF1V2&#10;fsjMogC9TD22kLWymZxY7Eflo8odAFpDe0QZ6viJesr2e41NZjy7NIJ6ZKQOw7dYHkRp1ShW3qkK&#10;EkNJuc4OmKMXb9589oUXhleWX/Gnv3X81a8emxs8+KpXzPZ77Fixc3OFYogVgITly3QjpJXaTVIL&#10;+PVmpnNX/IESaBinowVYW//LVD45ai29GSXBfNVErH4mQyErKCGr+OLKyu3VNXy11vQskOxgoZxp&#10;aO8q1bOpYrFNMbYQSpYl2YwLwFV1jRT9Z5N6Kmczzs4kwIThwiIHEneFAhRPo1GPgWkqZuFAUwXL&#10;mnIoIUNSRiSLKp2I5SFLcuvWHahidLeRKEB9zIJsjQ+hjKY0lcb18PjU3FtdYH0CcbdSMiPG9gaR&#10;dUwUEjlpolKp9ZOLMtbEiyeFLQM5/54YusL84KQtS7sWqbBQxx/d5ygD42XLWvDtZMmzbxKRqdND&#10;WhMTyCA/F5O/8suSPZ3E+LC1bvUzqpeKDkpPjyxyVUbFHZwM5h6Q3v7eU09//s6dO4RfKrXEstDD&#10;EH6F20/JD9mfdy5gKRM1JEnLC3VZ85XrETTM2LNmPFEzXkzKH+sJ/lk0tGrbnO4KWTLvUuZp4hID&#10;iOIexZSGfrvAqfWYBkg5jP41PTTJHIYpJ6fGzY1gV0FexXB2hPuAw7eztTE1McYwuEfvu3H/lcsU&#10;2IeMwp0bDheGg/mF6X4bcJcrHH+dc5AUP6YzM2MyVDTJy0yuyz3wLYQXaF1OUHsG01vZF18WzNxx&#10;uCJGjKUJw/ilVxvFZLLJhVAuH4oHXx5VBYV5RQOQdKk0R9M8d/EDycj6vUgmiZysrmbLeAWKktA3&#10;wkOpcpr9JPoLMkV+Xx4PMyMa5P/nJa6ZDatsShVjig+uIFj1qqxdfV3KGrlbTZGDsNJIbPJDZchD&#10;BuVhwO33YRhQ2OH4EgJGf1tTLLhIIdRl3YTkKlrvfftrOVdrn/7kI9fuefLXf+V//k+/79v/0+/5&#10;hr/5t5df9/hHf+GXYFka9kl8TwBObTCj5YEWzQ5kR8EMuL7unFimWjW1eQoV7qjPScg5uXrr5q3V&#10;ra/53u9hfx2KvL7+4X/7PhKKl4c9iMmc+BN0g/NTaBYV/m8GwAJQ4NLxs3zx1RgAfkBXJkVIp4gO&#10;BV9kz2W4z/iJI+RSBgxT2183VopSCbYSk1YLjwpX8CvcUb0Pq6E7e7tgXjktovs9JKLEKDNKlcPT&#10;UpNGXyOh/X65hDdX795ZX7/3ta/9T37kr49PDinHj1uQG7/9wgtGovsH1cSAjSR+F6RixHRCXiiZ&#10;WCvbvIsqAkLBb0hM8xgCFp2DZNamzBhXpCy/sr5mMHScBDrcyGCs84DifJIY5byRK+F+7q6vb+3u&#10;znaHgtxFB1kkjtIy900BOUPlCi4lHIAHjU1tEpKpt+veSmxHaiIedGlP3oz4OxEkeBUMOXnsUPrS&#10;HCedJ2tbwKQqpaYBU/hVdkLzj44z1XB8Alo3JAgWX/iUIx0NTOkFUKhQi9Ddk1PDreavPKNDYUNf&#10;V+fZWr3jg6aksbLgaoSh6jw5294CLX1goFkBQfRjOROl6EtNlMRqjwtOFriMoH4BRYGQjOxNFYpK&#10;L8cAV0ghGjCo5TxpKRSJkDUYvEEgWfW6G8lnH6vBeIRi4ueRkqV1jkGENsoF5uAV0mfQClzCnTKY&#10;jjYUCEABo4rk6FRmpSL3B/u4w+4R/xTx5qa4X5+ajpaUK/hX3QUFHcEu1iZ9UlbMr0wPFncbyB6R&#10;E/Gf4ya1fZIMjrGNxr4RpoCkdcmrPHNhQYV7GDMRuyvqZT7R7HVl3s4yOGickT9nR8PZ9gOgVE6P&#10;Fmanlge9qfETenHn+4yLH4NdHGeSwpjCQXeeXqdLaDOpacCu/hfnmsxBprVHYQa3l4iciIpYQAYm&#10;AeiWMkxRK95BmDflk/ijnoniIkIhNaM4cudlFzGfwVokXOZxONGyJc12qMfws9H8VNM9ytJSzhOw&#10;G2gPtPDl2hrX8lVx8qSicHTTLjoBPcM/mcwsAAV0hXQQU+BJpt0haYYNov50zsTTC75y8CKtC7Md&#10;7aJ0VN6epPGKmNgB5Dmnj5IV7tYpzb0sG7l4ThzWST8pnRnK0slx1nbs5HCfq1D9SRO7uYammp5E&#10;r5GuJBjiElIGSCwC68WNhx6EBOOn/s7/8K/+57+/cmvr2/7+36f9Bj8XESbm851iQkzfqzhG/Hel&#10;miN+ujrojEJMRmRlEiYxXCOfk4uUgHBhYWl89e7+r//7sf2ts72dn/yhv/zs058ZzADem8bh4Iwp&#10;XjzlyenGxkZl2Mt9q5nPzVeT6ZqdJR3PX0v0y9J4BwIXmqJxbk9Vynu4sSiakb4oKAU4egCFgeRV&#10;1rs0RRkqfuZi9v7necsITUxnOI+ABmtePluS9ZxhJJgbZazHQ69/43t+9G+OTfSAipBgOJ+aG7zq&#10;MRqWVuhCDoGl0jPi9UuzazxZ7sEungn0BtaNI8p/cTQKpR2DozNTXg9vjy/DDbky0skJcBQ8pGKy&#10;HssRas+ubWw/98JL1JyiwTDNrDQMKNYkzaFnotHIt8pjXkyGKO4s6TlfjvncDhxMSYEEJdcaNk5a&#10;Upyx0V6wfE9JLke085a7x86JV/h2StZEGirnqRneiUNw+/Zt0phUgxwtTkeC8xCtnGNNOYO1+Hl2&#10;HQ0Tf2LSmum/df/Fw+PGpflDUuTod4uNSEKC2srRFat8eRK6HcFZVBwQb92mwcLPGWV61KTPkOZZ&#10;mrumiO12WPd0U7KCWgVuw1Q1Jid0tmDAULvp0lKx1UfqJdNP6tL1pc3+hgehtrteSc0JwUhE2vjR&#10;rHA8zeZEVEPMBaZOqp2GZkYkfzoHyaPGVmUt6tRQRZiWZiU0qXRL5EUgyGAao5ncVa22JR+inihu&#10;qkEbO9ukXzJEIPNmWOxa9hGI4MJJr7ikzGTMtqq+Qs8yJzQfscP0HFFSGHRmlyinL85dgSxrjklG&#10;7aF5z7NOF36sNj6T+CjyKrG+gjGapL/Vu2ApmxpMnd96xpcLtxmXwu0gVxwTu7ATKZLsrOik6nPh&#10;ylBOTOx8mTbgfJeM5Z1GfrVfCKcfb1y3YGpC51rPm5Mg5ZJS5/ttiESKGnc2A3u8W0OOULo5KzzU&#10;WPoggWvz/kReyQ2gTDQ+yTVKE2iV1bgwQq4j6Nvq8TN4aTRHzttptiA3doYhGWk51UgNLNA4CDkj&#10;eLRGVdGMb3vZJRJbXyOdLljiG1kF8fDtb3wFW4FQbwAWItnSnfn6H/gvvK3Ts4/87L++cc9V3RUi&#10;CamQvKzMLTojCQmTHOHGqz3YBpsztGSOTbI+ZkLEgUUPcrBZ2KODLzzxxOOPvvqFX/qln/ln/wJ1&#10;8sgDDy2QVuzgeWjdnFHq5NQ9YUnTU3R1IaXKdA5VYjQlm593AVHgozlm3eInP2O68TuQVfIheujp&#10;1cgQygZtVcJRxcAIhFmIOpMKSt7PtxcZpV5YKO9Vr/zW1lb98oIuiKkP0jVB/0SRF+5PjL39m/6T&#10;/vUHbNKM1AUmM76xt3u4ehfXtI/bkDonvlV4X8zAmuA+q5nt1nLsayFXkMymLPeZybG7G47bGCGK&#10;JTyaBcbkXgSGHtscjl/m+XFu6AQu6ObO/gs3b23u7tJ1ljawFqsja4XDlDSwei426yGRKtI43/oy&#10;1gbIVDQRp0V7ru3ZrRJ3utv5SBWdjVxM4NowTDKnjKKv9NPZRBWeSqNJAccdXBMcXWWGlB68IDvb&#10;5ZmL142LncNAjCX6lK2RB4VcaDxErGQdQj3pbBj3nPxVEdnhbptxdnr82RidN3ka82OkD9nk6DL6&#10;3fxIeeGVZNEg27gu4EQdHzpFaesswFbFPc5EgrBq0ShlgbjycchZo0HsFOMeSv+WTVWNygLqm8tg&#10;p5zAt2MtTBqOfpnDbyDvQakmZf6mJpAYqii6OJEagsJGl7tW2lMwVXIZ5shig/xrpQHSrman2EgD&#10;cgNR6GLEuIIgBav9emAO4Qx1Spm6JOikbdpXbCwwiLkEMU90LirPWkiEIqCDFJyzK96Xb4gA8I4q&#10;RNdxK/2lnSOabE/DInCwvdOfme7NTCzMTNFd2Jk4vbY8Nx8kBnEoBQWaf0V32Q6kvrHuYrbCTjyd&#10;mJQKko/xHAWXm7DeVm3DI76RB2Sjwfgqq6nWBWZriweyAtuGXE9prm+47kdFAis9qHJ3s7BJ+sW2&#10;ZXg14m9HP3FMrcOfnQ6HA95Q31i5zRJm1kNwRzY7lNaYdbemsL+B7arb2G/uzQlrbmU19PEwQqdY&#10;OyOYGnmZJzReCagPgYu9ROSka6zWxbSrFc2TM5JNWeU7KvrXO04czLs5BfGVrdsHvGHOXU1hm6MB&#10;pqY3fTM8i5l+fU/kM/E658Lzg2ptt779Da8oA+dF5BSYenR+cfa+B5/7+Z997pkvLM4Nk1UrqACH&#10;OaGGLl0N1fBFyuJVr3oV117bWBejHV+bRFN5Ih6/9Gpx5skWUSBl5sYnf+s3P/XJTxFgD/tz9127&#10;ZtIg4HZya6G9C1wKB39yir9KhVYlFlveQnieJH65dkkJmiXnoW0GDnYIyG6OWVSsEm8jWGUqeCEr&#10;dc75YO03vySWRPLKJy1zRQ+C48pnmVRoopvrxyY1wXj4Z85xX9ybbBG+ce/y5de8+5vGJgGqNZ5j&#10;LAlYotbxxvrh9iZ+AhdhEVg6eDi6nZ7kE3FULVBDhAX/BxFS8qbejCkIgR8YSNsv0wdLVOMhp1av&#10;CSdj10RRYRVjNaawEviPt1fXb62uWrChL+T8jJJErKx8yBiySnmXh44IyQ4Sop4QN2hFpGPh5pP7&#10;TOEuIpRDG13s4Sw7yX86/lbzzCU6fT09ZehrOVpw7kNu6rQHyJSox4R8nk02ax9KwQA0muQ+1+QT&#10;JugcsoJrIjChEiylzaODHGdZPMflonD73BjQOW5fkituCemnvAjEwJAf/EzQq+mUNt/lHUazx4qo&#10;CWvqXLVZ6DZVI7d6QUoT6VgUbJckQC/flKTTBeeuR7HJbilmJfwexTSKjzw+C3Ke8IL75lX2Q9ck&#10;LiHfip6goMHN8FczfnXcRqmY0vJCzjKxN2miBNPm3xRUF6WyuPFR2X0Yn1JyM8fFK5FcM4qY5+Kv&#10;SJH2KSQ/mddkdze2yLr6yckWrAHGx7oItAlzXW8pRs8HbAiEatq8XKLsS2NPYl00ISHEFZrlKWKP&#10;DvjwIWSUrfGlYfdyv3el27738uIl4DFTLYA2jKcbzA+g1tGhMxNJqt4hHCyQ/lqAE/qLCeurKOgP&#10;afvnFGQECLQasJ+xgPAkylotrD+NFtUxpxXRAAs6MEkzTi2qlxwO/VhAyZ2wroeeFgp+MAhOBM1S&#10;WzpCfc6qjgpT14MKTGyntXHfnJdFzRyf0e2pGETQpNdKTyXCVAuetVTXK4fxm/Vd1XcBKxpT5JEr&#10;TKQClKb9kD6YNoxdwTLh0jGZ0ekmqL3KScaKeHrN4CXaEoQSWFpwz6GRzg3nROeOgSTE4uigB8Lk&#10;dVoyZqZy4UoE7eHI89aff+frBZuCCKKjDQ3b7T3xxKee+rVf+eTH/og1KnLR0hcizJJN8qjQ8haX&#10;hy9eWlp66HWvW72Fylo1t8PJZ3NCHiCFQ+LY2E8Pf/r4ndPCIw3nhp32FGghshkJDKVTxXlFAuj1&#10;k2lYyxfsh1GK62mEHgo/FBJgfSUp1XitSNKaCVaaqIV71oMwwwZrU4a9Z6lY2dpmnRhEJH4KTwfB&#10;lloyTYhgLlF6LmKAVW6k62XPRF1W300ejgAgVFoTzA2cv3Hj8mOvzQTml60I7ycq37x18wAGPdyT&#10;eHB2gYGcCUadQJrH0cEMIxZPl7y0QhFYAblUzKtsWrFlrlJEypXkLPAg8X9t1c7Dju2fnhOI3N3Y&#10;ZKZvQUdsnieZoJCpXgFT4cFafhObLH6cxcRaz7JKBmHxqW1lkvanHlbPhR4Sp4Ri9nReGn8z43xU&#10;wZFRY1DrtOZCKu+fkoCbootl97UJZbc0Gichsi4NoQiLTGUlbjLjRky7d5ksm4uk6latjn4qE0fc&#10;7oqJk44HYcXgT2U12DD3hNioagA2q+pvNmxRqnhBYxyk+HQFqfIE+388TjSgsu2FksM0mZ5eGVbA&#10;+lGSgfqkMcnGahlnUJbDY527rVCj1FzJYX6pU1u+i1l7h0q1QY4Uw01wU8yAOQGZnbJqXGnh0MYo&#10;PCxfgWsVDRUi9Lr+qL4d65IeEfVrCE40EtDnENOb9BAaF8MrNs+EjDSKZPBUiyNgApoiltVlZx2J&#10;Q+iTtaMvJhQzw7J6CkZBvBF3wTOa+mhThuQMXKBRE+IrxmQqlYrdbdYXPwh+3mvz8w9eWrw86DE+&#10;5PKgi3Lpd+00x2WEjxBJMKefLfBec5Dz8qjWYdS0xBtwWWywTzAdcrbEEC5bfmP8YZuAeaK0DcaB&#10;w1AheC4jxFyqQZ80Hqh22jfYxE6WOMNVE3B54lS4jbUupYQmMhSYpPqlAGapiPO0g4keNPY2HmZY&#10;Q4I/uwXtfvMZGhMSQhcVftyz5MJG/2ZqKzwoBqwZ7MZvKqrKGdEGmKFK7GEdSJtp0ksvJYOrFeys&#10;XuPiZMPiIifj6rM3xywkwLqMqFwfVsuS+4mNyaMn55SIByvy5uFgQAUStXX1nmt/6lu/9cW7K3vH&#10;R0uXLjHCFjkBlc+9os4g28H7W5wn9JyGnJeHCJ/WOFZkeTh84fnneTqOvQmWqEWRSEqM2mNra1vK&#10;LOCaY+OAveHOctgGOXqn/pH/dF3YPIi8ur0uEtkFT5wzhhxTLXT4R+Y0N37NaDyRm6oCRdsCtfKc&#10;moYO46bndgKmBLrMDrcoWKNPaaLWtwV2vMdhVVWBZsmQMrxllkLEycz0wuLSLHcx6LGsxQWL71AK&#10;gmty5wXOsceisVLku9RyO7s7vUuX73ntV4gJKgl4+TW5eP/V0/1tujvsWzyCYgvWTx12lom7W5if&#10;Z1tQUoQpAsmEbnJ3DXRHVWjyUP9F/kVdD0y1lia4A6sqQQdMCkE7Of/SzZe+8KXnyS7xGMbUkUVT&#10;ApZD5ZuqeJgbEcrVokMlRoxIVXI6EFOQIapB1To5S+Je6O6GPxEt70Ft0cfABcLHLs6bRCJ+f7/f&#10;Q75oG0ZuhS0GXerwTEj6AESdnYNg1knCap3aK85u28tgDxMOijlYTh+wSJOQEXSFwbxBsqqKOZw3&#10;E8CdCdeU+Sqtk2g6Pb17d5Wn5LOexbysycX5ZdNVBBotLy4xL+nTvM3EF8guefX1+kxiOaItcx3i&#10;BmLgpWApgL+8qip2FXSyt+arA+0rcrN8wkMlWT0RpNbEF+/hKIRT3XNenCL8AHaDL3r969/w9e9+&#10;N5CNpz7/NP8MpQ/MXBTFjLCpqKvrG1ORypYWiw/66FZfxDBW7jHbgZo+4nk9F4XeiY1PxVg7ysOG&#10;nLiZVFiLypnS6xMWT5//GcVqyB/5q31IlunONnd3ANiKCgFAMQtiVeZXdQ/t7k5tCKAmhDEWGjXY&#10;sfQvF0sM4DTihqqQZxMTndIoeH157uqw+8jy0qvuuXSl17l3adCfHF8cdJcWe3i3gBehkdre34EM&#10;tcO/TJFYAyIxBieYyj2UozCWqk2z00izJMHYP7MOntZQ9bgG3OpwHmpFzjBPoDdNCkHzpk1JBxgB&#10;1vy8ejMpHXYIiKYhZ+wuagTTQtKTDhTdDqrTaH/hYRrZcC+pOULYLDIbtjrnGpxLI0/lr1SzkR9r&#10;23VmUiU2PIBQuEVaECSg/+luofINp7jRQ+yQdlFvTNoSUmfSAyOPyBoPq8ZM2S9kCiJw61+DWZbB&#10;KGfak1TKPv5ak4+1Wm0R1F5dPgXyJ+Fy6tgJ+XUW7dsKk5Bc6Wby7UtId5GGJLseg3va+s63PU4y&#10;4YUXX8Abeutb3tT7mq/91K9+kOWAcQzngaFMnBS+HRPiAHAygCH7let0H0I2gmLvjYmwNicDLZYY&#10;BxYzXDYgV3a4IObozc3NDRYtVVOCm6rpmQrkFOAEG4LH5OpVpM9OdEdhf0nFkMePE83Kkj3jg9Vk&#10;XsV8FhFS1FDUGZTYABynN5Rwpuwp5MIczA8cD/gzPfPxabWtJgf1VoACmbJotQZzg3AbkCKbBWpq&#10;KqLSaMTgdMbK0yWDBXkSHAz2GGUKw7EOq03CrVe86S1TV+4hZPr/syI8ygnki/svvbS9uUG5g6cD&#10;muJ3kdg5PGgC8MM9LAKHzf3JSIDA4VVarpQjTEAeGLelhKCHS6Uzrg2Vf6rWwrpwCz//7Bd35dQy&#10;TeinhJBTaWAfONuyM2GeOUXCnKTu0TiFIUaqGNsdAN97gDIZQq7WSrDpEYXBVGaqam21gBSShfig&#10;0UcBsLOhkkol9MaT4N+IvcheIUKSKwOlT189R06uv+pwlt1SrrDUeyrU05SpH0+OsCMCXejm1GXW&#10;1Q1lul2WjWfHUQxDjjGHgPfAWZPO1hsgt0UrxmRsW3Li5jzptk2SVv2b3nIkEy3MrQRWlPySstFm&#10;lWT+lyBAYgxDjaSnOe3RtJB+NlVrfknMiPtMu0mgaBb7zRcln+bHkYO0JSNZZIje+pa3/dlvf8+L&#10;L770mSc/Q3EbXSnmdW83HBwMYZotpu0KB2sjRGnTbESTmh4ryCwbosooRo1wV0GCmbZIhB8/PSZT&#10;smskhH/SMR8fB9fgOUoUYvWiBk0mMx6TdLazb0Ro75UZkVC0nTq4heUM3klbkkjALBx3QNG+Voe+&#10;40JeGN+EbzcaTUx/vzOLiwsHRuvseKk988iNewbTE8wXGs4wxHCyHwo7XA3Ykp2Dm/S+govuDssR&#10;Ct2Sf+x62MioBwvA41E5lTh5FtLVlR5xMlr2eTDFB+9N1oA4FmGjMj9JRUuVPUVhfWdjE7Vg03v8&#10;v7QcZv4KjIoBWfGsfBHOkAwutqAzl0jQhRRk+S4BVKFP5YsMb7PODu9juh1HRkI5cVNra6sVHBkJ&#10;EQgqkKRYhLH5thCIiq8zfPEhqg6XP3ULwishfIk/ub1maJWYhWgKytIe8AqekvZrd2MVMuDA63tD&#10;Somhs9FpoiCNgSJkSVSzlKqEXmx+aYJHh9GYycmORHF2fpvd8DnMh3z31751ut//7d//fYw/GnH6&#10;7l3guNymDHR2D+Ccesb24Eg73GNTD06OVlZpdz+BBJTFg4sJKdrZlu3HFlnCD3vxWDgjWL4EnDt0&#10;IrBY0+yDykQtGmMmmYtwIbsoYvzoAjJScW0OqmmW8WrZpaEvwbTeIabOg3p8XO3xptcqnMtUS3ug&#10;TAGZN6UfEJGiklWVIr6iSN/SWpiypyuUCxczeUoO8LJ5e+ngVNS4rNaCphPLCwINZwiSVJF2Es10&#10;iAlMFoHeMYVyvnjvfbNXr+ZMF22yxsMs9xjBxMndT36MuQ17O9t6xezQqW167D0a1vlF+sMox01H&#10;UFCHp9neQXtj0sZNKPHCSDDbYQ0q2pzCinvkGOx4fra5s7XFf7AQHzMHDJo8x7q4I1juqSmsPidw&#10;po1/ZLa3esVNlcjWeT4/N5SRO84Xt4G1Ln/WlrQQldcJNACvtnWEReYAAP/0SURBVAAT7tXlbfpF&#10;8E9QuujQVOlFR4sdTGuFhyxuOFgJW0OsVaShPfZPaiM0bG5M/scCjcgcbs3T3JHZAyXHGmNJeWaJ&#10;c8Yom4e9EZOs5xV4q0aRPWmSTpVNxdkk7iE7B4kvTKXR7AqPRPHAB6qY6Z+IFqEHt1cQBvUg2WWL&#10;4fQn0yhnoa6MAUfA+RZKnH2IPIu9/ZYlPAV+NqxoKTCY5uWzpE2S+hA6ZV3hfPzatWv0z/7Gf/hN&#10;jomKKeVZqvVzC/P4MnwpejCpXEvTrAoyYKUng82Tl2DHxoH+8XU8TpWZkU2MJ2pBlypJPD22iSkC&#10;7KqasHplZspUczTM9GSEBi6XyFEawoFoHp9pLtAeRHvmPYQJ4XcnG2TsqqkITkRF5ECg4tay11oX&#10;PiYkVkzmB8NBczunHVTKycnl+f5yr3v/pcUby/PMOe1TSJ8cHwDhY7q6xZMxOSRm27JAntGvYCjO&#10;YLJq+NXaV/V4UmopY4ykevxGxyUUlrch13F6yWw7th/8dDhWydR7thi2FiGsQNN+QHet0qeIiq2y&#10;YTasX4IpmO1141Dypacg2sFlEtUGKsy5cHppLFNQo3B3WTIxVsghPR8szBkqyQFo+l3kRngmLGFZ&#10;OGV9LL00QWQKTi5qWlhDNqv7wjdh2qR9tMjEkIW2GLWuCYDyllToVDcTjXOEdGx1lO2uKb85bxkn&#10;1+JT0P2jQ1/AdEWgUqYcgWxfTnxlsUoHNmxapsTJhiS1ZZLWnPPP/H//X/e+++s/8du/9aVbt25t&#10;rN+8eVuwTIMjZ4hNw/Czsr46tzB879/5H5ff/rbf++VfITjvQtZvUsb5uJwBu75J8TvLaAPZA8ZH&#10;CksXGOflwBkP2Fukh6lNnnDaYhML64OGQFTMrgvhnaMrNzfWsclsHLY5OSU3GFAPIlHjcrMBGlkL&#10;aFjyMvRoZ/NCEu6iN4vBcDDoz8/bvYTwWETB0x+NnrcmiSZCF5zIzyS3pwMKFSN0RAoDVi85t9wl&#10;CSt3RSC/esU9HZvY2tkWtkIDHcTI6Mijo3seuG+cyGb8+HxjpXVEnvDwmT/8g6Xu7M7Nm2LItrdo&#10;4idZBa/X0vy8WxD/ImfPzIQucxq2jDaCcPfprI4eMIdqdwcfGpr3ycy3VYmAK/JWpSMgLJUj787d&#10;lW3mpnjzLoNZLA2OnhrCR4t7MXfYr2eZGqdMWsAUMxx3aJtxPN/C7WhpCP6wczPt7UqfS9dvUQGD&#10;oUVpKmxqyqD4JQEdyZ/ZBsQ3UPAT584g2s5wPWbOaiLoUCrZP6Fl4rQjD3jxZC3UjjXiLS0FLAW2&#10;FntoYgp/xS1LiBYXW4Jnk6h2SMf/C9VFICe2Vui94u7h+4rFdLJzbBhrnoZBfYJEHckLJXdhORF4&#10;dObBVG5dTwWriWBAbRsUhvmlWBeEAgOT86n2XF9bE6ReuexY3qA8JpFG9o9QwzjaajZl0uNbt29+&#10;7nNP8yC4R0qmE1JNl6MgMlXmdHtr02rqiENJ5GGRXDeodFF8rExwd5mwJLdgm3s2ekxqK7aER6cl&#10;1BBEbd7g9eUr4lu8xZC8RZsYWGBSKKSvra9jAPVgzeVyuWlcXUGaUXZ1qSrkexgFNaiNU65SuuyJ&#10;C4Q9WSL/jaZu2ySRzLOTRx+4cbnfvgJnFmt7fEBhFieGEp65HfEYFFCO4FawwI/VseJmUURVq2qC&#10;Q3MvA0zlfjbAMXBSSshimQyOFcnUKWPQgOt8m3xTcdVZPjneD8GbOJFQMbPzUefDTLhDxqS3MEGU&#10;egMhAz+L+Eis7dCRTIU/gi6BpYuDz/fDFqdpczGZi8pUrt0EECajjw72MtjRrDWFNI7J7i7+HgBF&#10;Sb2cRzl6WTkLZTgBJ5eKeO9ziYAMvXdOIneFf6D8k3iCPSOOqStjp71jN2NGLHuGYCh9EMxHSPaY&#10;6NYakwzMDrKMEhAXgy5njkXaDKsEi91NHV4+WakhDXnLGUypCEfUXdGrm2z92D/4H0FnjF9a+MxH&#10;fm96FkE5XiCZnkEd1EwNSNMoTrj9nd/3/ZOvek1ncPl9//bfHNxZgaOJjCXLgz+ihZeIVJLhLr3+&#10;FnWVYAdMJbvYZTzy2Nitmy+iT6yKw1wLs3RRRisVjgSwBEK5wBGcMopy3wY25celMDPqTjArGxNC&#10;xOqLhh1YQMLheko2gN1qetdjlAw+zIyb+0IVOZtzdurKpUsMXE1aJp5eSFjzPQQZ1uUETuh/paki&#10;HqaNdUzooIcufw2BZubD4ICIVzFjSPrm6tJSa2Fu7Gj32U99Yu32zSU6RV56AZ5CYhwU6O7mOon5&#10;hcGQgwinsxb+7NzygAkMBlqE7UPSb2MmVDYPgnCHVia9l4KLzIpCaYS7g1eF1Fq0jK5FkfhP6Bl4&#10;UDIbUcdqRIyYfNQMLrYtv8kABrN7AsGEKFIDVXs0VA3qWoWPlceuGgMmy8OvkGBp5HG6M33Bf8DN&#10;z5p4Vs6E/1psTyopCioD0gRf+mhsltmPs9OaRV8ubbk/0bwp26BLEroQXlh4SLefvU58O7XKoASx&#10;95L16k8wf1RieV74nNa9xAhrY+MbmlpEa7qxqA+eKH0zBSmOB2ptI5FB9dw1oX1q4CJBEJ9kDuUK&#10;MGcgruksvq2daAGhCfpS9kJHmKhYbEKFespGIG2sz4HAKNIg4lPNJaaJzON9fLy4sMi1qoOyck0Z&#10;+2kuGqUmJNrSi7520HGESiYzg3VK53/S6MZniYeMGtLRxlYWF6peof9DrDYtMVZyVtwMxUJNRg4X&#10;iyG7jAgq2GvOyB8wx5BcAXEWzS08LVtjyiQuoAgfx2gqkBWqKjbiYDVjdZ98dXM0dJK9ST403+1A&#10;ILE07D1248o1fDtl/RRO7yvwnQx7zl7vtjnwAg2B9siIhWetq1WdLjx3arFimjWTdsNoFYqWX8Z2&#10;coAo3DgiuHrsVJlSPluenz57xt2zCBZJZq1xcn2suL9Prk8SNP4t66mrmAYRPpJqvNA75Lw2WoiX&#10;0m6opquRF01RSXF5yiLeOruRtYyaJxLVE7VGxR5xWtQ/nPMG0RBUDjfrqqoeLTJpzPB1ymyzleYe&#10;xHY1lXafTlhKoQ4a6IG1lMSvPkhF1ZkmkM2wGYzRFZ3A9srmeFfpafXz06RkCj9SM/QMN5s6up2M&#10;6VpDkKM403eGv0cfxNu/6qvf+rXvojViMOBuxPjXevmV4XPA7br9/IvmG0/P2utbjFn91m/91vse&#10;fAi2VFrZ5heGVAGbgJoSeobV1DY0yVzGyiCqEF8H2+PhweKZtm0YUqUBsmzrYaiv9tiE7dnPyeFq&#10;ZqBqIfZc51W/9FRQ/QMtGlYMAm1GTgENUPx8AykSvRlsNkUknpwGa6JVXE+J72XWY4xd8sISPeGD&#10;NFnm8iXZGgLKRCHCgnZ2t6gJ4U5W8CR6nGkcioFZHG7vzkvPM3N57O4qS7B5e2Xj9s35Tmd7fYMQ&#10;BOczoxqnofRg6a3Pw8J2yFOoE3gKXH1p2zOVrOYN4aNUBcj+1ZxPBhbiUqt2j4+c6Wug7tiJHSpV&#10;Rye7GGPuOsNduP/IboXUJf1iUSxNCuRTk1Y0UG4sL04RZgZLnBSWyqjR76FJUEXIf9WwyMhdWvRP&#10;gerJx5GPaHKa8RgGGbixMTCkYSwjeRrzkslj1KZaeodWU9xm1DGehMSOR06D54JCksRqd7hYsb7X&#10;7mc0yDGrU4fE8yEPRr4rL+4ZHuBK4zhiIaeCr3ZWYyCtFFG5vgFIJtWLKhwhv3MgrdsTJqkj0/LC&#10;l9aVo1bQxVW8CVIh/3mRXLmesda8oAycWGgfwwRGvGvJnlwlJT2SvTv7TMDd4ZtYqOox9PoQ64VW&#10;i92sbpha1SRcxQA4eC3keheSn4NDSkhdeRGduCYj3hrWCpkpI8ezmM0LvVCd3ORDaiLW8SZB9skx&#10;/jPZJUcim2dv2LVf7jov6fqyFFmZkLLHc2SqqbTFP1DCjg9wHhGOYa9NRwgQmuFMqz0x1p+e6lsZ&#10;xTi16OTFi8WDksAnw/u4Wll79emINZK7weHBp2Ofa0dKAnkf5NECQ6eJQpBSUAAy9ZaL4NLJhazC&#10;0cVOkU8B1aI4lYiQxmwoZLeZhlcRlQTPnKlRp+SFtfZJ9SuO9na2iF2glS51oZwAN494CMXwzNjZ&#10;x75URF63WtEbJ6iUpPeWzlVXD8YLZRIKEtQayQlqzKxPAx2mFWJzY5VCjli+gCGTTght8yEJSCA1&#10;QrJ5QBtQyH9BlpwOYu6ET5ExUVue4s0o0g2MLYjSNG8EtgqDr6UVe93VCZrPJEVHDJsurCMDd2Nd&#10;eO9J62/92F/PKZucmGt/5jd/DSpm2nBIP+kqVlNb6sZMWL71wktXDo7e/0//yfPPPvu1X/t1j33f&#10;exceffXH3/9LIq7gaErwhX5lTdwSbaEVieRPMnTApMQhEYCQ0BHZcq2mzcFxG3FN2FoUZCYvOb9D&#10;MGbw2txJeXkC/mKRS141kckFZayKjjyYsUvLy/1eb3dvx9GkOoUCU30WcS8Tg36PTwFe3NjciAJt&#10;rsxJivINajHES6gdEaOAiDLZWEIFzlxhzJPkMKtDhTbTOMjskzrBLRq0pqGpkxcS4Gk6FcG7HDgS&#10;nI22EmiCToQCJRw8biG/pUbpINHRU/vr3ZB2NUjNoEPuxtlwuwxuMbKksCBxm4eTjjAnC1E9ZF0w&#10;izCFsESZ10tAE8YeczYGHGiD7LqM8jwkxw74FJKjUaGA4ZQRG9bDXoiHLp+E7bwjbn85+XR+rc3E&#10;+fNgcOfUXTLAQ/4ufb0QD5MYTqU6c7AdbH1CCQPUCi0dnHIUM6JSqqGgRxr21gQxSrDl9IIggfBb&#10;4I2Ow2lvK2X6ZYIADkFTsrcWCXEjqu0u+aVApJXoMKnYkqJVjVujykjFspSmClnAsVQuHpV4cfqV&#10;mYdWR537L9fkIqdU3fhNUujLRjCpApoqW4p4cc/jPifB7WGw1uj6i9tWMcHn4CkdH9umGSgelUS6&#10;jrfxKBUBfp6rZrVounRBo5Z4f4FQK7VV7lS+UEUmPCEdNoWvC15cogHUIuwolCjLIQuFBQE6OdJG&#10;+/PwsHQZi5B8czLxGS4r38vzWnsoGL0HMICfkTbkIiII8qoMPjeJr61KLW+PrANpK2CZrXM6Ql55&#10;7cryzCS1dEb3DGQqJAnj7E0bGW3j8WRrUpOmMJtvClqRzDRJAQLcCW0rPAIHKx0XTTEA8bCIFR9F&#10;YXCXxesjDdbCdWia/JtyOz29vbOZHjCr04HbWN0jv4SPFV5CJUmHONi8asTj0QKblqXJBK4jRnyh&#10;41jp6vYwWxtKGNc3chVvw25T62/soHQ1liWSQfTYWZkBlRv6dbWcY3Wo/HO2JIG29BqIsF1lZGXo&#10;ogW0tr9b7/TEMcoXjnCo+Tg7Wl/vI/GuYok+QV+GAceMixjudInxNnL5JTmRropmjCl1UxmqaJKs&#10;gFium/6UnTUax4xd4NCITkwTf14PPXi/ge3uJm57cAgNtxp36ZW5iaOjn/+5f/25T3+aOd2L3Q76&#10;vYZwcGdgt7gnqk91wMqJKKtbRO5kYYRvgYo5S+fql81mULlPTkvtGZvMRwS0CeiijuITzk7TUyLA&#10;sexhlLkpirKNrpHVVFxG2jtPYGQEbN7rOAiciAQAZflifIQYhXK95ZzUyV390bGXVDxetkkHuHkp&#10;YNqGb1XAEIHt2tGGswsMWnNjk4dRVuQPVxzTsUVremfibGJvY4OEK1+w0B/iVKA24CWFLefOrdsU&#10;kNQWbAxpZbwD7lyeqKKFiJa2Jd4ux2Tj2CTRikis8NTUZhNd0TwqDowQnQvap8lZIT4lc80IVZRC&#10;OA/KO7OhxX1uGvXjcUtRD0MnfX4VChYTNW/jfsz4RNnVFV529NDUBN3Q7FPkzCiw2seLl1F5Xv4T&#10;qBin/qoQcXK4VG0W/O0sH3tNAoHdKZ1YypGtWZhjNJHtkBKEcEwackN5WGnBI8di/JpQhq92zGWA&#10;TK6Jg+jtT67BISNODpSHlqB2OfTJ3jYppBDLW+KpSII/tbUcDHM0QTeNXvorJZNWcauLQubd8t9V&#10;DNEXFe7UitXD1mLyKS8cYeOviJniFXpExv3ed++9LpenUr3CPqMPbJYeC7U+JdwpEjzwoJP9U/Pg&#10;GSvmpuusINqZWyPQk6yu79VmhLnLBIVep7uvXvMZgWH4oBUF8n6fIhUk3Qiik9OTnQOmucj/YnOg&#10;mauauJdQT3In33mRLdA1ScthOoUz3SzQtbIcfAt/ClYmX9SZYVz0oD210O/cd2nx6qC/xOSJ1jhs&#10;t/2BI+X7TDtH6UjcrG+OG0zYhMEyGrDVPh6xFRGPf/kERigJLJJrdpIBuQiQArK3yZLAHFJ23I8w&#10;kw2giZnavMoSVMhFgJgOPIvzVd8uQWXpOIMNXCI9hpSz5LdHsM1EWDXRVRoN91RJ2lClFOTWtNyl&#10;Q3g/qo/7LFllDUsISz1aoUihN9tn2FSzHtxBnIxkzkhGeMqIEayctXqDoX8N1dPo9GmL8NEy4oxE&#10;XgdxL5JjvCRcV77DiDr9+cE6hEDT5aPyaoY7vfDKqtoVJmWrPvKvCAgtDqRw2Nip5iBN5VVpPyX0&#10;0Rds/diP/XD6GxDfk1/4J/9kycnrl3gXQYN6XAHlcDq52hCTiGWBcnUfcOrzv/8HH/vlX37wvnuX&#10;FhbXV1eoRiA+g94AR/Lq8mW5PRIsq7bCMIH4azxpbDR12+QWeCqinCyfpXGsA7fLICciUyYuxPwz&#10;NdY1ZU1w4Z2IMNJWLGKFhKXykD4NQ5gElXu5rI1kywq6f0lQZp2mKVbD4Yxi4qCnMcouLa5ijpXx&#10;AxC6pLOMCzsaMRMU0EX0xof1z1KNvoZyfI5CRDwRbSKe7iyNty3w9kyv3drc2FpbXb97d2dzk23i&#10;rwVDiE53msLmypotMrOzLCjjobm3hQUhW8mgGivoFduWpzuvN382tr5NrRWvkGXB+ZJ6j+BNJxwC&#10;EmG+p6gAzColAeMV3UNLkOWu5mxATmzOnSiH6/sUE+coqYzLVQXqNacaXI/pf/FhWb0aYa7TaiWG&#10;rAsU3KZfMHa2K86QnChCkaAMibEkFaf1RDhTRQzoh3D1F8D7hEwOVy5TZFwP6jeVAqOh6LWMm6IU&#10;L5zRaQqpj1URPGP9vLcUAlPiy1E380uiwMZDK0neSxrP9Q8DfCwdxOaKbbPJw02Es8t6QOxAGEPs&#10;+7WXv5iFgD9lhgZHoRqzuRF8McBhxuu5FTzS8MMLkSwjpLw11LBmZY/PjoityzzrjabtmdtxQBPZ&#10;CUJYze0ZY2Pk1zKuVgD40uFgKDIiRcTSbtVyqJAHy2/WO16CQZh04cbl1p+d7GXgyyMTl3tPTuVS&#10;JEqHFvuvAk/GdraHLoXbjM5ZOcrp2jOLa6oM64I90IjFmpZX4Z/pQ2J5PCREHiLxfMndI/6HrmQT&#10;mSDpaPBZYmrh/Nxiv3112H/F1at91Ahj7M/OKQiCoCHmZ4K640PCSV7NdKlSUHWYoBaZSjn7663F&#10;RdCacDPhPhKB6AjLcFjod8HoQzu1jdap14+T3XI0oV1QwVvH8Fid4ltIMrFR6fekiO1AKuqi8To8&#10;OURpRP8EPXUEcBzKUcBY8Vn5OQ5tZSvOGE5H2jLMXkiPmBglUEa5XJvEfhBdpa+SrufGqzppz3ki&#10;eZKNzSyWaJdUiNVcHmE750ISwSWMPMheUp1yzKL3myjKqZqaeVKdIqhIiUleh99sBSs2j68jsDIZ&#10;J/hYUQl5isSpoiU950x0bzorPE20fKTsJYjHYRmyfAbhjeTjugW4Oba3xZHXjcNJWt3giWBGjfv2&#10;cve1FiwcJgCiWNBv+ZZvuX7vjee+9EV8tyuLy5cXl8g/gDty7lZkvby88o/U7yMiHY8l8HPB3Vg5&#10;uh8cZWsoD2eiMBsHdZmtDmfqheNQvcQlvv6QIV41G6eUY3mIMsQ1E7HoPNAfEEMTeKW3RJK5aixi&#10;OPyLHo5mg2XNIn2Z/162WnOdV32FvEuqWPzxwuGVKyHXUfmzGlp0dPL4fNXW+gZJef586fkXbr/0&#10;ou2WCBc9buxaSs3lrtI4GIryhgyjiqIo0BCmpt0gL6FuGZMn34mfthKfAMPQQcL10BrydMCKvE/5&#10;PcQ4sUw6iaPD36Q7MWsUv/x+X3xh9ZY2MjoKHVyB0SbaPRzlLi9amPgSBHijpVxcpRElhksRoKqr&#10;N3IAdX1SZkQ8yFk2gBPqqaCKc7xx/9gUeYwzstBnDJ8dG41uNfgPVChbUsaMAq/Q1OCFjN4SsGec&#10;VBEqRaH3hoPA//wU7+F5UaaNKmyEE1COEtOUVuK2o5wwjX7dqeCcekbP7yhEq4Nr5rPaAuVEEtQS&#10;kFOpOh/Bs8Bw5fw2T9RULDUJYycb21s6mMmQSsmUd3giMruejZP8xtAB+Ewzv08aRGubKvGSupo7&#10;lKNnTIONYrPQvOBZ1WIV8halfNANtS+aIu/TcjqqDvCeEEB8QSdbnGNOykGuqKXkp4IAlCn3dxHJ&#10;1crwV95WB4dUJFlDMpPcGVgoPeSJ8+7k2b2XLj+wfLkzNT6AdxNDNUlNGzpeTIVTogU62/YYT978&#10;kiCRuk99XLkOfLnOL7v8qT8X6ozAU3R1s+wXMonUKB42NvvZEtTSnrlUHa+8Yh2bD8a94A21XLX1&#10;9WdtbrwBG1dkpUckcN6LripGIp/ScZKBUZm5wP2bZGgEqa6SN9e31M8lJFGVsdAjq1Nv/vK35UGU&#10;nHxt82D8RJFH85OwOPfJ05ocsiAqH1nD82SZKEkI77N5SblYu4xac0MzajY/8G7wQJk32Vjy5mFd&#10;kx/7z79jfHZq7Hj/0//ip1965pmr1++l4oct0TyZHyDPiHhPLM7N7R/s4Ut/99/629Nvet2vfvoz&#10;a5/9fG8498C1a/jg63dXrdSl8klq2ypBvNSE6sZYWAKkBK/ehlIm12ZKl2Fj2iaxYLpKplNwGXA6&#10;AUWcUZor7JPuZ2byjB5PsaqqVJY74IExamDIbnEiqUXV+xlPzV+jBTRv3APeLnzAmk97YqaGA2fO&#10;8E4uOAdpmNr5HD9RxEiSrQIhisoyZVKnT4eTbTAcWAmmsAalYCZ0onkosAsiSrl7a3NTJa4bVayZ&#10;Dj6ygETgdXLCpBZiUlsyD4X5corSgyIbWNBiTmSqRAGyzz3zhmplD7cCrZSW/Jwem6VGPQBqttmC&#10;ZIgka8byvFm+LDOvIh1lemSNkiRsTqO9JqYuWXuJPewda+xBGFubOTzcf3IzFpBw6Fzhhg0QmFlS&#10;YWlJkgHbCN6lIhWjlkxmo6Rbaa78rKkjp7gnG0Og4yR2HqySiqWnk32FhFHKoOJmqE3k0UwmnJ/B&#10;de/UnWKRa15+kq82RpEgryqZKkRHBsX6BvMUXt+kFxrSkBgS25iKeKrsQQoPMffVU9kkheqwsi8K&#10;5Gg4VSX3SuloveNDli5wczLBAkvpXK/g0c1MTk8xBph/JepmOayX6FyoM/mvpqnr7JW6lG5WBCOS&#10;Znw1UoWoRZ3y4pOvuKeMJS5hBoObdnf3hWB5P2nUB7jAX43UjukLAVyH6LuS8K7TQEe+g7NTok5a&#10;UQa5MC1mX8yzV1yr3hwVRUpbJbMX7wru4EyzRl11APTvbE+Pn15ZGM6MnT98eUlE1swkrUmdFs3C&#10;0C11wNtaEeHGS/8HG8IVampn3CkDpiaQbHBTqgJ9GjOZTUdX7sHuunS06HVFgIVlUxmtMIKdUmUm&#10;18dXUIaUddrxscf2dxAy4OSxngkgMKjOmid1T7kRZKMVK2Tc8rUenDhYP8sZNFl5dCBZodUL/4cY&#10;BZwqR9/z5uLzGxbdTkb0KsUp/kTLsZ4NWlXcrYlx/rqxvs4ViLL0erKhF90wIi4k9TG1DrxbJ6u4&#10;QWODXJPwiydqDEeLyuREuCE3sQdMGYWjgJEoKkyIADBzoHQXCBlH4aszg/xUUimQZQq4Q+yFAk57&#10;Uj3VIS+IEeGBMNMTv/aTPzH27Bd+/yf+1yc+8fH55UuDhcvciUVgZ7wI2SzLSbjHYGGUyNhgMN7q&#10;rG9soeAhGQAB/PRnn+KOL+wkYb2rGhfmwn4qdsEec/Mh5fNlRDxKaNSs9TqNolBGDThx5VLmstSd&#10;3F6gaZFkkyVlwO2qTH2Cn3Vms0R1hvkIRrTov3gPPg+JR7CTly8vX712o9M1M9sbyCqMOyscJXnd&#10;snDVWlF3daEKS5XwLEgYyAKCadMqhgZm2Pin8st6MzO0U1JFmIeTizS/XjzAf4FpKF+SQYS5HblH&#10;RHaVtxjPRKN18V0XPnUd3fKDXMycWDSZjm7wyBFgbafHPjmcIoondHPphYe1QEFwPyMcowkWXhWu&#10;VZd43by2aoRbHTmDI4EO0Z7OsH3MwV8kFglGLR6rDn+8vGYUT1l/ddzFMtY79aMpDznzg+orS1DM&#10;uGFnio4oVWVahAVJA3P4DERh1cfVvyNGyHyNIiEgJ6W4GC/RFvVOOxXSk1/CkzSbKVYEW50VSU3L&#10;k8V2jnydxhKyksBaH/5k0cxw2mDjq/YFATMxGORISb6rYV9mcyf1Zt5Z8WPNSUVgjKr56+iDzTJm&#10;ump9Y13NFEqqLOU8ufmxr4Xjqhe/LEaHeoOqMwJTYqNWnpGog6DWpXFgjxk2a9SoPbJuDgQMtM/E&#10;bwNTFluaLy0/rx62HqR+vjiqHop0BaR1i3Hd+/w31525trRwZdB75PJye+y0Pz0x353pg0AZdDqc&#10;OEpNMNRLihKfPQDFGA9v0M5u83UNkUE9BdqrWXZkPq96NKUlsXXtkbdnu2qDInMZA/EVJRugrF/A&#10;X2twiKQeLyur0lrljDdS1ezpKNqw+F/Uwv6GI1MRjHeSPieyRbVrpj5H7Ou1lfGKLYXWQb7YuNIz&#10;lsfyXbXmil/VvVMxzX01ecVR7NHkKjyFtPo3UDTpjgtA6mrmdaE6EvcWCLiJ2+qk5Iv031y7EWDd&#10;VSwb5W40ZywffDlEs570dY9cvfnMM88/99La5na721+YW/AYhUBbZRFGMRQA4P2V1bso2df/yW8k&#10;afqhD/7KOX2I1MQQwd2dNMoprBmLhmdt01aKb85bTxYJTaFF0pdRS6gqvDkdBNx5iX3sm8Ne41Cn&#10;FcBTOyppYAZqNdtQ2dhe5J5hbrlTOb3PTqijmOukPQVemkgSSXT1ThRinRaPmSba3lGMVg6Gbo4l&#10;OViqkzSsY0BBE4ZOcEuiG7OgdlRYqNa+pL4vQa39IrmEhrrdHgyHeDREJzTrM4pB5QUSX4IaewkR&#10;N7QFjQ7cCR9IadR9RhpKK5mSrM5kZd/420OLXoBphoK5ef+ApXEYM3bCZrSU4lkYJuK5usXBr3Yu&#10;Ps7GiU5l1DhPRaodI86bdUdCu8t+yQWUaof0fCYFzPbjsNRTq4ZGAo8w0jtmf5zmxOJBwHHyNiIz&#10;aB6RsSbHq909HbGjsS6Nog4OHTVtXji+DX/lzbZzxiDVVIzq1eHidvyaTYYjy/wSP9s2Q0tgjo9P&#10;H65D/quYIIFFBt6lkcJCxSntOpQfJAa3w7nJjjboA8QGJc5Holma0WrN4U4A5ONUs15WrA558xuh&#10;M5Ktsu5mllIqiwpLYkfxJhhqlJHp53zW7XRUF1WAE1ae36Sa0kSBpU1w15RG/dYY18TWxl7JNkd1&#10;1tn3ZSxSaJF0UOmRBNIVVoUwraW/kriVFaLKWKq/ZoxTKuaenB0iQ47kS+nMsLpgC0t2v4lcs3+l&#10;K/3GIniPOWJ/JFmg09vg3KgO73Vva7vdOr+8MH99eYly+iIeV2tsODtFr3ILHpTBDH7D4Sk8LmJN&#10;DPjAR6U+F9YhOiZsdSoGz1StOGsCgfUzvA3vxE0RPNZQvMQ/xpVmvqGhmEe+ZtLYzJQhLrrbssRS&#10;LUMrSttsz2szc55WKP59awt4UUj+hb2Y0FWHOHnzmHonZRIS7uK0E9CoxpI6LrcI9ch3Fsm8icKC&#10;q9EHfbTPhpiRLceaybshf3RrqMiGkC3+kjaNI1ZqsBhj/F2BxTMrF8UjaCVoCHIXlZfjLumPCXrT&#10;BABqEW86eoPmR56xUgnWaWIu7FQs3wyVUynrSpXx/xw32tPEYUI9RawWHHlaGtEelo68gAbNnqZQ&#10;xzlphkHlAyzX3HBpjpHC7R77RIqJf+X8kGQo/avik81XNMVnfuZfr/27X1h88cWerITUxncLY8DV&#10;y+iVqEXQOfOKOJeCQAlvXUuavjbjzQDXjMRRqpnQyKc4WtQEhUhVUtuMIvQ+aHPGP+iGmAqL28kb&#10;OC41FUFg+55QgZiBDKKYmixZ5JrNzrHuqYOBBZKslzU63EeYZru0qgFXcyYiKHWGMHfnBmxPXIvo&#10;Kfx8JzQQI8vyRDQavAZd6DspTxoeVeFUvx7HivSR1IRqyeYNYc1SGVFns/k9++FcKXxSOe5wRpN6&#10;som9kg9KGIY8AUcTn6lUVQo1VLh0mWlgvbOmh6NOeDn/5RyVDeAbdQXiKvJAFvoyVKVq4HlnoxR8&#10;vxghryPiHl4AZ8l4Wso94b0qqdNjoigMr4ON6/tMKptFNQmT3S8r4klOZpY7rsC8wjteDkN0uwM1&#10;SfKa97tSUaM+Iy3DDj83McoFhbjAVh3oOkc8yYGmklHgOm63gsJqlXCJsofNep4cOkRIXL//lQYs&#10;cVVNpM6cknvjtfEtxqNk7Z0w63Vc21GFuQzkaLlEkZqXb261QPwNokEhDAFE5NmdJZXEyYrNYy8A&#10;H2rDclIqhj7ly5pYO6gtS8clx4HxZOu9eFmsWrQadWyE/HLqPzQk4Ryr7+JPC0LZLv6JUPjCVVfY&#10;3MOMgdLDkQU9RzhTD0bA5TpfFabzcxKWuuFl2PihvF6L6ufndIHAznBlbn5hdpoU1iLI95nWHFV4&#10;hhkBxbAJRldHvqZRO32NvCvRpXewDACvGs6WBEzVjBJJZElchHiKrnOplPgTUYoOUS5dRIxTIbKB&#10;F2gdmEbTt6gLMAoxdXcyM7RWuINmyHZTh0RCy8+oe4sh0FtV7wWt5EIlV1LZ2EohkPbglxlAoqKS&#10;PXv0cQ59sitNWqV0Zp103SB42wB/K5JN1F6n2JsJP5CeB2bS82f+zRvACYtbUCJUOxLtmBJs/qyT&#10;yu/L/gW2rY0yO+dPak54LBwMaiBcc50tkERiPCYKJ/egpArY8w4zRab1PW9/rDPDFCMsFcCkqTaA&#10;h/1gFVI+FfQ9dopmL12Ai/TMM888/dnPUgYdAjJhfUeE1XgwmVBZGCrlk+dMBk02wAKWUBQpLeMx&#10;TqcPd1G7jvJD1YnZ5+PC5mWtqO2p+EDdkcH34LfCVdjoCG6S7yPYsQab/AZvazD+Coq6S/86oQj+&#10;c38w7PQt52K3UN4iETUjNs+hRYiJ4JE1tZEEsYVvT0yaqSMQJIUo/6eLHOyEbdhpidJr4eIUz9c3&#10;mBspqCyTu3CLpCv2oEXozeMHaZPct10vZiyjU/jBcmicF7fcbg+tYB3aym4X+4utBxJCGI5XKcLm&#10;icwUMnmdSQAlSXWo2IhSN6U+Mp+tsPC+hM8liinkaKXa2aBUYmRp5VxVKtmjEp5RwBTovnAnWhnG&#10;GbER9AiiOrCJcouygJF4H0V2QkCKUFs2iX9F3Zgo0m/VLDk9fqoos6Tf+9eFlEgxNtNr5tjC5QEz&#10;fLTEKCbwixLi8M/c7erGXTghUGt0s/vIdqSbYcNYc6+lDuyubyIsr9P4laM+webm1UDeaTkkhdRU&#10;MqtimYiqKeanloOTWGpP5yMv9lAVD5wUUeSzmTZPeawUDW/kmqy5vmIkXIoRoUW2vPnPOXHa1VE1&#10;gjeDG5VoaqQRvLP4OrxA3fBW9tgtCRpeB1D9y177jJapKqWS4paG+Cyxkay/OXA1PisgUZ2LmoCb&#10;sodf1HiHZm6rbxE5BF3Gwedt0E5w1GgtZM+IbS/N9++9fFmarHZ7jhBkdro/OTmAEXuKlSQTe6y7&#10;QjhrGXQ6jQfhszKuTXUaR6H8bNJeDYmGYurelWtYP5i1NfuYxjZ/z+M3YEK9bttYXQTPf5ybTPJI&#10;zdRWCLk9kvDzUnlqwhGUQo1mkLMOpJbYP5tOSGCAYKv3oxlKO2keqp+iTpOJepcaTAuVFf5FnuhR&#10;DEd8U3ceFB5tsCQR0wo0AiaUnU6NVdBzSRrfB2UGhA2Ahr1SOPb5k07FcO/ZWCNtHfJDGTvw6zLq&#10;pv8tKbmw3FuZEDVq8Fr8mWDI54n2EHFAzMaDIwvlKPCv4aOEXM76EytiD1+KeFn5KBXCxj//1W+y&#10;NREwJSAiAzl7nziRxHdzYFgD8GAd+Sp8veJrwllBM20dHdza2Fy6fi9bu7mzg2bhsBEEEQfKfS23&#10;ro1yjRKWTAlyLUGShJyybEoOaDyFd1KBCFGCdwyaCpJUpVjUliuOr51eTWQXnxMgSTwe+k7NkE/a&#10;tnV++dKlhfk5srpQDfNk0nYZdDbN86WYzHIotSAbAaUYOAdJYUBmNA1sJDBPDiiWwwSlo0eA2abr&#10;JW2IhIeS+lnAdTwDS5UfWY8xWhhXVlZv3r7NUjDqnHL3DC3K6Ef6niYcCMEDNRvG6BjJN+no4d41&#10;uBL/idM6AzSsXGrqPTrlR5fTZ4Usjd3cm4XlYO2ierDxZF1sOKKNIVyEcOkLaWebiXMdz0A4CPX6&#10;BHLYRVIsz1WWD9YC3hPyXYolReutmdGjcW1DBwnSWuyA9Q5kICVudg0mWx6CJse1rW0ezMSIWZ1p&#10;ZrSEi9MJNGofYJQZW4hwVmHDdCB1TApsDqA1EMFOAKFm7fOnvDIXDumFKFsyTwMd+8gTBXyn6y12&#10;Wahx+8EHHgBT9Tsf+6M/fm7lymOPP/rVr3tmfe2JL35+bGa2T3aoQT8rjfjjsnFo/KpEbJOa5kFO&#10;tiNKzbQL1cSXcmV4Q1wBXcV0jfjCNpg7yvQqfRyQtRC+AovI7AOtvu2MCb6NzwTxUL1lZXCbOWSG&#10;Bjm0nKMQRWdiJk6JeGRbH3CwbI9I1p66F/+KeOwSqkpyY3aGAJbwrfwXIrNkLMQjaHoiNlJI2cUs&#10;vXGlGXE6CZIRG5eOJjWw4CdnzICAvAG7Khk9ej20UW53QdGCyuOOSOa4dvEMuKUhfCGqFCkgibDN&#10;N4nCgpp3rHV00Js8e+jK8r3zg4cW5xanJ67Nd5aoqE9jQmaGQxkw8VcpVXHipLFh8QS3KHhICFxG&#10;wI4DQtPhbNBNuWeXOeqS7TD1mmYKvj2JPoaO6P/EpqYtFJUFHNQ+PhV1QWlHpY4CeZ9BazfbpssV&#10;qx0W5LFmIhMpbsMIcRUeExayCYI8kaoSUx10CFQp3oSq3mRZWdcoo6IMgyIe7DvfkHT+GISY6oEA&#10;Ujh0yINYYZp2j456/aFqyIZxP6txLeaS7Ka19PAWx19NlkxYWnCS8YbMbUiblFJlEBlIoBxCyTx4&#10;3+TN3PQMlQiXXFyyY1sU1JVmAizOxYuLH+mcCISEFcjbQNViBSDyIJGj6NpmFNg8m2MsollLQwCg&#10;BVIcRRZkhmEC5bhZHi7X3js62CBpOD09XLyyzuy0k9M3f+W7vvGv/cgzH/ujLz7zTI/qYmZHpAhj&#10;ntclHoVFiAhAYgypaZ/q/6oA1TWN61F+JfouMFmvEXY81qhp3YxX7pCyUWUvCAEOspooUyKYcnFC&#10;W1cqvqalzSgZu6kx9g73U15UqOyIlmxHLYykUMyAKS8c/fEeq8qdlw351UZE4E04ZRsR/BwMUkz9&#10;OVR0buHxyQsvvbi5vfGmd7zz1W97C9ryxZdeEqxlLgYkzCyIDZ6Lm9rc2LC6kaZTHJKN9TW+rhAE&#10;xjfBjOsa0t0TermcHA355p78VxiHyrxUbIz5UV+Y0GOIoePcYoRG2aRR/bPew6FD7kqVc98SYvl8&#10;5r9lFE73XB0DSJTL46tFCGGtBM/8M7eKWAI/46urlFVRPy9sfHQg0RVd5S4jy0NYyMcAdZf28Ygl&#10;KxEp56hzgSSsz8/v3r0LjyECPVst9HZsCHsBQKLGyL1R3mApDLY0IrTI6CETFXHd++57YGNn5/c+&#10;/tmvfNc7f+oDP/vOd3/j733yid/7vU9Nzvc7Oj+mlTF1SeqG8az6zmTlSuU/8zF5YIoHfJn0zyDT&#10;NBMvz1quFndnRVWpOfC8JgMWzpJ0k5Acl5gPJV5xRqFm+C47QsK8WSGX+RO+ujoY8qbyhVmomIKE&#10;odTYjFOFPZcLYhY3hoT7t4aRaTOsiVUftaod1JglMZw5ZaT6WC8g4HiA5YoaqZAfxuxBQb8PLg77&#10;pE5DVJOfsLbgVhtd2dDHVxWxrw0Hqdb6dfjqlcuS75K+oWMGzx3t7yz2Zxf63fnO7HJ76vJwdqHb&#10;XurP9iYn8LxgE4+6niwZDqPfuI8j058Py23HcTYbgbPAeUnJDR+o3G1RABwjnE4IcoR1JcPPydU8&#10;GHNYyk0KO1YkkEIHNpmNIqm+i0WNt6QwsQWHexSESBj0Yj90Ebg7q4/oPxpXM6OJmdx8nSc3dojr&#10;Y/HLtPPge1ub5FhoJ0N5pXDhf/wr/gdPhS7FXTZNGc4IEZKUK6Ymd7a30IR0OUhKHWmsEbxmZgD+&#10;0KuRnFiyXyc0mfFlqCwVlL2ReiWsgpZCRes+Rx8KyTEPdAIp+FaVirkZBhIb/SSXtbtNCscSfCxK&#10;4gqUGZsYrlLAPrwfzcOd2N1loBYyNDeLI+iIsxocaWjL/AjhnZnY3QIiMdF6z+sezsyP5E9OKEia&#10;8WBfAeVmFpBnn4fnbODbAxL8s9/9vY9+3/fdffrz9997/9f8lz9I9vLuH3/6+WeeuXbpch/AU5ti&#10;TrK31BmEWARlGPVhI9I4Y0vESlWdp2o15W7zS02fb/PBeGxFBGr+1hR9rXUAZml3jXajNiU0RZ1n&#10;wdPgo9vn64jN7VxNj5J5vtBZWNKIp1aGinCV1bNVfgToSk6cOaD9qszzNmImLs4bkANujBAEaJMe&#10;GaisWQnMjbMLTRTVIJwPlslB/7E//wPjy0uXXvPoM3/4Ub17Ooimp+fn4KDrogG5ec5jT0Z9yFCY&#10;jNtGZMm6DOfm8GFRFmhGz3EGyaFUbPNJfgkFDRCTN6BTcF/YNXyEJLiKvkVINFJXPrU5jeQWq86s&#10;i5pCKzeLp2Pair5I4qSMigpPqASIlbDiI9F9tvdxdU0VHa1+0E3iEfgCuigKhCZ5nzwwVn0tLwsl&#10;wPdxGrNRLqskcx8379Qgj1YaO6gncT/YocqoknpiK80LjY3DfYbPy8oGHK33wAqIbWM1xsyUEhU1&#10;ti1lQA6EYQ4qeHJy9/Dg0099ZmVl8x/9w//n8KEbp+e93/qNX33uE088/Pijy1NtdJJJg6kpRhSz&#10;qwW749urzIMJ4U/tAUw/h4ewtT/+6GuZhACxNI8J5YGxUZnAcdLWIaJXqsdgk8MAg5fFQvA4Fu0q&#10;TRdBKsl0MSO0XF5/KBUvJC0JzymOFWck5KF+jL9K5CAHjFsplkNuZi9SqTMWmfjSUhzsOKwZut7D&#10;Yv1D7A2eoRKbIZiEg+GbI1CjGYbLV+UJqUb9Y7hMLdABdu4T4ZpaGyT6KRR43PzADm3gqNZFLaKp&#10;rXP7e+S1lHbThjUyn2ijgwNmTC3PDZa600uz05fm+peH/XuX5wdwScxML8G7SLaWaJY4jAgeZApV&#10;mdDTgqrnVkHHcKB4RmEXhl4uIEvAP+OVO45Blw7IqHmOUEyWtdUx988krJOm00iYuE2zGAdb9yVB&#10;AM2DAXsXbM35sm4Q1uvgUHRD9UIl3cQSmbFM9MANlLRHWeu4dJnZgGK0/44xe1baHZPnEfByUNTy&#10;y2RZxPKxhtUJqxqtOb4gX8IxYkrNOlnDom+Hj+kWUgOkdQq+bBbEv9IH3evSX4MIqpQiRRbEOWXT&#10;8FlMUvKtVHPcOb5XH8ITO2qzZe1QBCg/0/L+kr2eAukz1YY827qPbBk6nZk3EaYW9WfAR4hH6k2B&#10;EWfQpOMx7V5Grnk0H6f13W97HB1oRyFDk1pOsXUFSfBhSKN94iC00GIkZ/CD3vy938dt/tYff3Zq&#10;c/uVb30LG/Ohf/mvjna2lucWWGtZSIQQ2BSKZKDbeCTGQ+l5e37kvsZpxpvw4nG0zetnHFhaEU9x&#10;z4BaA4hhqe1WyfhfdjoBBx2hvpS2WKBkOUPdSJZWzhi7IkzWKQ3KXYqmLq3TbQpDLK8DKLM28aEJ&#10;ilT4i6bUtEBmy5haTb1RJyUqR8iEYUpVwFxGVgaVzlVTYzjf2t5s93r3veurx1oDlNInP/y7p/sH&#10;/fYMq6oPlWHDJJ3uuX6NVtK93f07d24J+TILgZE7XVvfsEyf+EbHClDWyPfnlzS9x3/nkvvBdJsL&#10;hqeCRFmlWXhI8U4VVDdso95/s1yO/pWxVd736bYGGMxrCJTiIgG4cqlLOfIn0lzxLk5LY93Nt4n/&#10;QWGJ4tDWVsTJ2ZMGNhASkCz74ay1JZtv9AZQZCfHTD2JIMVbTwKbB9Dfd2QkH3HWVNGiFOMFz5Fw&#10;m0Gt24zCroqidWainBYGFyIK2W45+GTqNjY3WQ0ybC/evrO+d3DpxtxXfA27cPL/+Yf/gDa2+X7v&#10;4KWXEHwW37yLJJx68mbUw0WNCqypwHwpS8HJePtb3vrYa1798Y99jAqntL6JBU3ECec3u+4QAQRI&#10;yhDTpIwMYJQn/4DWYB3U/uk8TzLfuhdLavH/YH+TuQAOrCX011prnAR3xu6y5nRiogKSRof0E18n&#10;3p/wRTQGxgY6dDN41IpIqY/6N3XC/av0nShc5NHuQm8MPn9nAaRoopHRwSQvIbvkGVksukN2mBDK&#10;r6aZROkZF5GVsQhO7jIDTnWtsHCSMVdZiFwpCRpPn1iBlMPhYwX7PzM5M3ZM//rCbHu53yX+6Lcn&#10;ULp0UXdkV+C8KAkWNgIut9tWbaAlMJSIznXpIiGp24Kn4HH00FC1jlDL2SzYZ1jiNcyVYOQe7LuW&#10;0f0I6DBXRqJQI/TAcCk2McajtbOzpSAZX1704ZuMchBZcic64I7waYYTc29agtEsFhKxSDWepaIC&#10;m4B9G0fcB7U4cAvBoBpvodzSm8USxcbZiBo8W4B2zlsbtU+wsKxwevJtHcdd486tkB6Q9uBhPVQB&#10;zkMddmhnGXyyB1w8DTxJSASYMgW7UmaNOyMADxg5qYxZwMK2bZCCwMD6oYCqWDc4BM1fyepkL4tp&#10;7xNb+mUhAzNlz6mhG648yFLy71Z/JZM2cEaHhP3HhCcBj+ib977jK4pcL6UsmrZIbZrqER5jUANq&#10;0MorvjbMnMjjVzz+hvO54Qf/px///GefetO99z75wQ88+YmPzfcG91y+EnVpJSr+L7MkaZ1D72vJ&#10;+Y2+KuWN+GXKSugMtQdk8G0AZKzb6e7WNjfctgbPqTarRkTJMgWyxsGdzQpy0vwNvIphQHGtQFVh&#10;DES/lcuWElOcTTuRAoXShZSpAodFb9tOK7dBgKld2ckzmrIS4Vqwh2Aa1NHJoqSpyi4bf0aZasln&#10;CSy4LZUFTzQ7c+9XvotqAnbh6Y9+FPbU9F61ak4X/832+w+9++tnX/HI1u2b++tbEMnopAiQcsQW&#10;LheqjbC6Y1oc/6gFy6VhVvLpYaMxB98MJrOTdAbkG9hhFJJ+TBwobqnitjoAOWISaVQtPa6opRyR&#10;2Y6DDJDMl2F4xS4JUCz6yTeHQQgtg78fc4CrGSuvr50uqKh3GHg3lzIf5auTckXDDuuyB46ZGv5E&#10;v9cnj488EHakPCv4ykx3aqRsTAZoOmyH5lBuO4gJ6hBOL045mqHwwdGTKEtIgYg4ytQnIWE9/uzz&#10;X/rNX3n/3/irf3V9Ze8V9yxfwuZt7fFdPAjNPQSr+lwEOjVb3oN3pO6emeHrZGOann77W95Mhvaz&#10;T36mekWSE8cFtqxpEBkfNjT+41s7pv5YG5437psniJedOuwp2AR8z6wDG2osyOPwTZKFiJBAZSTt&#10;Kg0xaqJm5IVEkhKRERuKQc1eKZSGrgqgp0YoZ8EIhpsz4xXPlJ9JYNEazJvNFMXUB2pvAQnHKKl2&#10;PX1ydabkCVJSXkColZ+IvbXD1FqV/jD0eSeFcjbTIphVFX7u6FKeGOMMUpcJ6jeWFx+85zIEi0Qk&#10;fc5+a3IZ1oBz1BAE7NPMbqBGEdaF0Mo4F8C8N3LJVY3nqLtDthHkL0NnyY4L53XJgbQEF2sjZOiN&#10;uTHbEIxscE64MuBLqVtnOvyJwUhvrNw51Y6DAFKvFb5nbUBlipyBksIdR1UEKReqEoMU+2Qcupbx&#10;TVEh/tCZJVGhzJsLZcQZVcYcMXA6HnzWQVAxuSO9fyN7i/YTw6Vl9GGoyxIVyc+o22HkmhIWF8d5&#10;SgSgnFfw2mitpPr9TQwltsbUsXwcooFCueh+kTsoHsbSq7yfOjzC7dgfyUtZM6IilJyAi3TdBsiG&#10;hgngO01uEwCKMI3o10R0TXVH7Cjs+nZeG9TCQ9PuDeCHkV4NZcsjSzAjSJOkVus73vRqgf+82yI2&#10;IyEdpWd6JEy3SUMpqVgIaD7XNnf+8D9++P3//J//8Wee3NxYe/qpJ289++xct3t5aen69Rtx9k1n&#10;S9UyYUTGc5FAL5eZ2wyLneGCCivJCkQGFesXHRzsbGwf2YuA++C4pJ3dbR1hRwZRb8eDM7ktwPn8&#10;DJ2Mo1aHltXHqyXrJeYhbhfrZ/Ve6jrhYoktDGuLgQopzIyzIN6M3jwhpVCsXKV9RJ4oB4LHDUgw&#10;w9pmTC8PoqtuTGjWy45bWOakij883N7dfuRd7yC24lx/5Bfe13dSSZuzS1aaRuX9o/2rUJm+6hWc&#10;82d+78PEARCSqeO5GMPpMn0zSg2nRlBC9WoYVhdgmEBkzzmp5YnUsCb+CqzLsmTKtZ5IhUXhqwI1&#10;BgzZqtXm6diCFImCQQsmhw75+BRmj80LJzS8GDTk+qfspozKbKjpz1oVePSUIAnP16KU8w8ciwm6&#10;QbT78TH5ujppMqcouXbqinpJ72CBDrUB5DYnoCLeZZmdQ+w5gfsoFchUwpAXHXlijo0NGRjFWTna&#10;XaIEEfdyNYrXYtzp3j65oe7U1Kf+4LOtvbEHloYPLM+fbe0Gp5CYiRaiogTWpbKMiVA5Dj2aGu8y&#10;dmxiZ2v7M09+endnx6XKiw2Ph9EUw1hGXZATu7Vt/g/GRh2LB8pAtja8ZM2swyqcFLlnCES5BaOQ&#10;VG5lDUsInu4EVhWPTeqSoHRSLMz9mG32oPjyBxo+6ifOkvEKY2IZXec4Qu5IGZJbSsSEc3m5Ol+L&#10;LkJA7c+3KjjN7uzQeoiMOZMPTWEU0lRoxP41XyfCp+ZamlFwfjJ2R6ufqcOW/s08yB/YhaN0cuLG&#10;fP8y9A/taQaoM1SSFPDlpQWOl91wBl8QP4d4obI7SfE5BlygEfytpncMq09gppIAiTfWwYwnRwEC&#10;buZMcrWVmI+bxmDZ9W/cfDEaOn6sNrYx+UbPu1lBH7zwBfyr8K20DWF+QgXd8Dg4fMzcjq0haBsP&#10;h5jygGWd2uNETg5JAfF9xerg4aWHXK+roBMB44WkR3Zey2AJwW3R1lqYXzcYc44uOs1xZOjYwwyt&#10;ZprfPltpfHxE8YyagtkgqtmeaC2ffV0CseS/oi2GY2JozCfRS4AOtDEpyCclToef0Erewt4lYWG4&#10;xpIR6XAAHMNlKHVIq4PKTeF3WI7d8UTkIHXTMphSX6qwOJemEIrEwdprPDmpIPht63ve+hgibLjg&#10;ITGSIJdlkZwkQAqnSqEZm62M4oCY9oWD7Y2vfsebZyZO93bWAUddWrpErnB5EcOL8bfUaX5Ih0Wt&#10;UeqGP6qTMozNY3ODYUrdHk7uFeJSDu3+7haP4cczKWRjc72cvqrfkkK0Lm8lAn0htX3oocyQVkDg&#10;t2jqq3lVnYInSKk2pzc1c8crmS119A0iJY+hW1vKjg2QCoXgl5wbyLYMvcnp9ZAnrHe2qCO2zDo6&#10;UMwZNbjMwyFKjY1Hdi9BRH9l4Usf/NXt1fVXverV8pxzpgkyOzP3P/Lwa/4vX3U+mHviD35/9enP&#10;0S5BrzNPQUzDXZDDMhc1MXa4TxZFaJklTZ4ldWDeRo4CBkksGScFkSQJhrbOLApYMSzPkkFHxFOy&#10;a9pNSvtXcMZum53PqB9NSGNv7enjUFnEFtMS0Hq6GoKGAlDbwNgjjmEHaKjiHHPEizo88gVhpY5w&#10;GPEIuUacSCwwv9d1tMToXguYYQMQjVKL6FYsEIJOrwdZBc4vm8h6Gi82vDVGh5aOA3hH/1JX04gG&#10;gG3S1iEdYBatDxVA4PLi8mKvvdRrX11cpKXJdvXElZbigtcuJ0lfOLFP3FLjhtXV1ZyZsdW7d9FZ&#10;pdnLxTMxEEfSFU4xLA5T8trN5CgdM20DtF2znZKoTIeyCEdKgUuRAtNbsh1SGr6qpStmEjDyTgxP&#10;6iioFSGRubuJyZoHnBPUDKWAL1GUf7wLndCEzNyoY+QLiZt9N4mqZ5HZNT6iXVHpaBmH+x2F5f1R&#10;XKlm21xO3R4AdTJM0YQB7aAL0F+UBglEuFHKn8bPaYxlU6HQnut3FwadG0xdBtHbbvem0hfCn8Me&#10;kSJ3gwkRUSSqJ5A1k6D4pi4Xp0lJaCAt9oTzBhSREZMftDaZSIiTHiRuAI7luXuTpvZ0g8gjWfqN&#10;VUDbiMyqZgfgdqFStWoVZxH6a3Ob6fNQByZ6sDoVJsUKwlLIVk4xKuyyh5FE+ox7wXqa2AiDGZpF&#10;+GUsikKLb0rmJyE1hwppSVIErzpjpOMfJEfaQEbRJiUS3IFpz6OTmhGOt82SZCyVX+pTpxSE54qn&#10;JbzeXAgHJ7RmBkbUz0308Z8Rbdh5uaBUGibSSUClCydwcyFkqW9xbNGzuBFEqnvb21yBkDGsgPKp&#10;B+DuCIkSCY4haQwjKEv9ADIxb3BBcQvqxtb3vvWxhFQmB1Aa5KbLn5Xtn7vXRLMKh2Cyrl+/9qpX&#10;PHx8sPc1X/8nvum/+xuv/aZv+sNf+oW5WZhZ4RNp85wouSAy9WasIOjyKzmsAiuFSkd48DojGAIb&#10;LKefnMIOYiJeSigscvXimYEybZoN45q1H3WeK/Fi+T79t7zTYnvcFhIS1esrquFgfzgAoW40o5+Y&#10;PDLWO93jpiZtewhZj8dH70ZXPVGRXFtmbIpNJG0u6hclRTuUN1ffdXBlKlMO5iH7TS/ixtNfuLuy&#10;hgl67LHH+nNDSE4GC/OXH7z/wa/+yrO5RU4xUKL1Z58F6YVxyTFwUBAcZZwR1+HEWZCsm0GJ/q/t&#10;6yLQT20tZAgVB6tMCElfZ5Ylp8Hdyo0EC0CdLqcKgkcab8jkazR0euZZYWcDpCue702UJv4pFQvL&#10;vyY9Ansr9vvoakZjRcqPFWWQJPGFlTIhgHzARDkTv/AP2KlRx2hgoFEFkzRqmrAiJ8Y0bVQwTVW0&#10;iYqY0uDZAIQdBSa+j/dEwCqijWQdqdv09iceClmstZy8EJEE7KfCHcjthEXYmZuxCgFXQI6C5Ahf&#10;5ilskcxohyjZoEfqhyJki0mzlB1mU3VAKrD+Uw1qSxEl5cIm2ivWP0+mOt7+lRy8hvPN61RzuNRB&#10;IG9EdYc7QHywNlWAlsOYTWwJAzGPYBNASsQ40zpJQTZrLK3qGZChFPBlkxzL7ZlehHu7I0AZPpW0&#10;NCMzmWEj3kYtGQEbDDDN8wZ2xvIN/aekIzSyOG5WP72eNBYp9i1D40sMfHC4qxlsSuLLCT3TEAtj&#10;eXowPkycEXDA9w6A5Pr83GB6aq4z3aMrCxUl8MChdHhRmCPrurg44a9MbjjBW0Zy+ZPeetROzEAK&#10;2oZEkkGQ2JBfKkiW+A68E6BNoKMNE2jmYdDnAXWFdqKcP4FmPpQTV3VE0gfNgiMkHOr0EYFcb5QM&#10;9xk6bUMcrU4Sl4K8Uy+sM2VD20gw0MLpzolDkppKOGQnZXFP/OopI9TQdDUt65UO5dbSkFHT3Rsm&#10;gmQagaeCPCZ9TUKIHXEv2B0LZgZTljl5Ee1oomy0smBsjc+Vcg0rD2kyvIrQUHsFAVytWQY7Pp0K&#10;2aHxqVzYjZR4m8fkVhPZZDLKiLMgQJ5kacnUz7bBRLBKyjNHssiHwobees/jD/PAly9fQsbsiWtN&#10;cMJTRMyorOqrymH4Uz/6o9fe+a6P//5Hv+pPfnP7voemZ5c++MSnXzucu7O2jmsjYHmK+6PraIK/&#10;qjXEXIGr2UfRMNqDdUkrKUVsE9+GqIn19DaZtAqZjmkiSwn2hdBBKo4CcEUfjWxu7jjDVgsqkzpb&#10;2RhYEU1ESp+up8AHGVxBEns4HPBEXMovTXWLPgAUNE4oEYWShHimwaJGg5EYpNYkD9o0Y2Lburfx&#10;XYN4JNiEj+yY+CbQBXSHaj23ZIy8f7i3f3zAscQOED/AOL9yd+2hV75y9p7r1EQ68wvLDz04NlwK&#10;rdIEM7SO1tYk1RWHNyGlicxGB9KRKzw+YOLuGj9q5oCsIHmzTOwIFENW9rHNbUBfZpaRNpZUhzob&#10;HiFWewQc62QGgzSrvh4t8rBV7deTIrnsAxZLtjFfsjdAy6TVwucrvZlznsxG4DrA/gIWdxy0LZ2J&#10;/YPBDfYnvc0VTDip29HQZuQYL2HBlxs9pEXhkCUqtRhAg5Hf+jo0dGKi7t5d3aa4vLG1y/R4kxIT&#10;/T4F9nHq5xyD7Z3tSWJ5gSIkLW2y9SvcIx5FL8Fnli9Wb0O1mwwtIT8rh39cnfP6+Uk7VLXMdCA+&#10;BAO7zCgJiyyUTiF2Ko+RuES6ck8s9TbLlLpZpeihXr/QXwBshI2ZNfH8ZxQ0BBU0D0LizUnWpJvd&#10;BrbL00mLkBpVaCulJfdrNXH8jyk+h6pa3sxQcZ1KboPMXsZ67/HVCZLSZhyFEiJ9j601NomVzX0v&#10;LC7x1/WMcOfsMcFQ8EkKn7U+edbMUEgok+NvlUsUVqRJRabSNCVJCRFaC0QH4zEz1VrodC7RPzLZ&#10;WnTwVGsZPKI5A8wzz+AAitiIJMfSxKcMnUr1j2NXjnYGeUEb0Y+SNeccDU9ywF4/q0dIaXGEyGaA&#10;1Q+TR3H7T0BnJ2jQz4kdACCA7SkOOfcwtXHcqW7w7Q0tUKWhHEoNUILqcV4ocTAHrJhFY7LuwfKx&#10;BBw9ligVFwux5T2E7ATJHOj0iIXJ/OnMVK+6t3dIesjh803Ls4KZWW1a6+ifA9olzDKl5SD4F/5M&#10;EkyZ5EnV7KM5VFQziHkC9IJmSa8/Lk1VVgtl7s+mZyu3FN5VS/1Nxzt11q6+aeoFHFpwkhTj2HWO&#10;fZq9CnqqDmou7ppa/hTSYC3VMSx8Wyp3aRlN35xENY2XWgbHRGAzGZHf66GkpZvfD/uYAQl2Tl66&#10;/ZEPfJBq4PjJwcnG1hdv3h7v9gAw0y5M2xUTMijDOM4EVU8epjpwyjtOq0LZZ9CTKBlS0vqVDEnO&#10;CGLATNrwhpcYLgGXI8vrvVEHVIxGBI7BmqksiQHRc/bZprcu4bm4fhVxgOEIhLF6nLswXzXXaYgO&#10;WesiYstj5utUheUm1yLUD+UL6FpLfyXPTsLVaHo7d+T/HA6W+PeN9S16XvAox69dm7t0Zf6hR84X&#10;L8flRPvUbLLiGWz47IyudZ+ETRJhOkYpcNgaH2TnoyetwTSXIsBqynMWfHxZ1szksQPTB+aoNw6l&#10;4blZyqjLxrykiBfQM0rWnEfSZk3v9ygD6Rpy9rIFQoyCy2peFS9qcvAsg7kqgE1l8MuL5zchHj1Y&#10;21iva9bxwzpPTc7CFBPfR+89mQG7EPhX8gOaMTxZYOb0o8hB7ivOcoo3Na8MaY/nz7OP3MyqYWQp&#10;xs+7pOYTltXLWRomxdJn6ntEf8RjHfVnuL8iVHTvCn9W3ZcRHYOUiAX/Wq6MOkIba6bCyDu/qQeX&#10;XcPWPnJpRsB8L4dM9sxwCzqynsYXNVYxbZjv+fJrmlJIlZsH4f0116C0fD0L+aXiINcAH1FLl+6F&#10;yhwagd3gSHEv6TzIQPjUuphr8+Ktm07ToQeChLj5I5e0njFEAF6tai/1s6ogHAJyXYgw1psiacCo&#10;CkGgKNmx05nJ8Stzc73piaXO7GJnBhPSHacuhWXEJ5vAmPDsnLlQPxQxpd/LZRWq6opXszZClY3D&#10;17YKPgr16tEJncMskhuKLcFbYU9EohWvScl2yXDDPxM/Kmo2ODCsTf0ZjdekebPRLmnMpoc6L76l&#10;QrIsgsx7/JG5IVbTtINUZRr26/B/RAPohOVLAhj2VV3/zTM0lS3/1nxpMor+nIRYyuwl5yO6rVTg&#10;fQ6bSxs+mBIMXTS7vGunfI+BJuaM+F4vRZq1iqQ55ciAd5XpZ3VGU3VNwQKNfEqZecce2bTgxAI1&#10;bxstbPMIOQ2NEqgbw55Ura71fW/7ivQwiyMsAqvwY5VE+UGfTQzJ8ZWx8Y3nnv/ob31o/YUXHzwd&#10;W/34x37jX/1sa9D/z//CX6Bh7Pat28wZXJwncD6uAmC9KH1LU0hndQZ+ra2uoF8yNucED54dEFvM&#10;/FRSHFAWTk4ROGMY7AY4d4ITK+HgZgtKTSsWW6P7Wannycn5hQXcJCw8ZQKEy5FLnORAEI2P80Ld&#10;yCjOeRAp4LNwcd4ZmwpIeKZABOJV0mlFOFLbKcAjzAheLRyi+MB6N0FSI19EtZlQbI6C4lCv38en&#10;trh8fnbjvvsHDzxA5pKWcaBR3m4SIM997umtLz7HkKxFwihY+B1yZZrSDJIOIO2ZFpNLmvWMghTU&#10;WRKMd8bgB4qq+OlVPDRCFZ5I3EqnLsbFPn+i+2pl8lwVsVgmpAbyWGbMXS59oe8Y5BXXqUSt5c5T&#10;u16rhOA8d4oTNGNZpzGyEfIQO23JOlQxiaBxuuVrE+9Ok393FsyBE4+c0Sx5pEEqBZAw5/MbcM54&#10;gpvrG5ZMT0+YJukoULKtFIroqMeE4LvMDQVljaoysomYEiGQxeXINFkxJGL5uGXq+slZpejNtpoH&#10;c/dKn9hJjt+kB1ramFsWp1CugJLquCpgCAmkMghHw28KINNny9OIF1nKIf1MkIfr1lWu7MIKmm5w&#10;+/SZCJj8Si9PuVJdICRTtDiXN1GTdJwQT2tRomqMJCqvzdtIMbJ4ZcUDYLPGy0fBe+hjFjOr6K/G&#10;n6h3avL1KjLZd8yBN0Bj2B43XthMlVIsMvKtjR6MA1tBpOdrLMhXNSxPK9M7ATpAAs42BFmAW2Eh&#10;Xp6b67cnMSFksRa7s1d7XZKVAOZNDHO25PDIFEEcDESCfIgJGUO3zCPQdzGvQuMFaZ9mppHLWL6z&#10;YMgUU/kNNlKoXqgGCWyEaiQbvHcAeCShTag29eUFoewJkE0jgY0gKR2NEt10EQieJscVraZtR/na&#10;ix7QNr/HXkYReSRkz0+RvwxPBiuYxSr7J4+EoBVFqjwhvnHvAKIHkeu2/oxGEFV+TcfRtBXoaqs4&#10;1gjpWEx6qqwaOoqVF1ppEH9qa9v0TDoFTMOwqIabCVstdKduh58ZwnlqxvriZUppeKQSYVo3qiP4&#10;FjMb/A+ahY3n21lJWf9SGUwuMZQsohJOwQ0j3zwCrg76DVfSWovyYMeoyDoT7AT0EkehkmKX4rln&#10;hihE2ft3VlahGOFVqrZePBun6lOf+tQf/cZ/oHDCZNxf+pX3/+RP/dQDjzzwY3/v7/be/q43vvGN&#10;6C5WH5eHvIQ2PBzoTYllRCNMSjZSwt6Q/bcIqUHzSPAJBVfyu3IoNHbgnXlyg1r9r7iZZS15Q+XH&#10;+YElLtdJPAAlOJYkaqL8iPLgav9C6Bu4gXlGw3OtejQINzOD341fQMeyJw0HKr3WSaBrWc5TS/AH&#10;g0b5RbjrrD73w8dZFmvRtvyQxNUqLyyTRgClSIsWg+53Qcls3brz/Id+Z25jc47MGoVfZtcUe14W&#10;wZVJCpHiVXRaoRLMZfNF/Fk3XKo/59zOxNLmFa7xG3AK5I7A66ctwn9VrQRu0UB9wuNbK18L2Bja&#10;rEMdD33P6FaXOCx+iVjUtOTU8AurdT8ZHW+btEa5V4L7k46vmAC5J+icg+ZzfmhLnCNwXDI/W18X&#10;YuPqPOZCVM57HTCaNT/YoEoZj78cF8mP1OM3Lp5BrjuuY0pBEpqRUGfUOxWt8WaCbMmhzrsP5Jmv&#10;1daZjU3AVvMp0kSNTPo/pzXoQiedFXNuRjyq0WOzd+XuleNZ36jIBX/GDzkQ+2GjElPHcbA4l4uw&#10;mIWW9lMJHxufTmM+7riqcgjlDWqoNSi/c83yJbkab0j8Jw9VBYKJSGzDMvaOh5jig5nxUD7XxNmg&#10;t6Oa2QwvKH+6EERJd4omPSm10msmFIzcMP3HWmDCHUqv42cPXrvnkfvuW+jMzM9MX7u0sNDtHmyt&#10;4/EtLeJJARgba0P1EQ6xavivw1in7+LFX2s6ejro9JQNFBDquLB8qzeZPAEwDYUlL7FPefmhMv/1&#10;V61+ybLSG4FhrWpobiM59XSlFspRLv3AD7VlJWaioNCgKHqj7eazzTHJyhp5qHfT8kLC8+BwY21d&#10;i+Ll0lM4ShKWbMiL5RQO6juEhny6yWHUpZL4Ot7Z3PD5858asfmgm5hHIGTx3kbBBFSPaonmZnJM&#10;LPiYhVRCvMP4PbGGjTNdj/nyglXpSdby5g1xn5pApFnKLEh9qg5dLVEeqmTMmLX1bY8/NNoM8wmA&#10;fZFoSatkC/eEIXtWgdK2s7u/iy3q94d7R3sk0n/kf/sXY9dusC0rn/jkxz760SuXlmm+W11flWND&#10;C2C6E/zS9vYOLmpm02J4HWHk92OQ4RKBViR1Trn/UsHGR8YbEwk3qiJyv3VIkD/kI4kfE/DkPABH&#10;4w+ZwhEqFx5c3BxNo6IhjCHAhsSqkLvZE8RPJFLrLFX+ysFTcajBj8stH8n0COX+hXAElq6HHqoJ&#10;zpTJD45uKESw9KwVWCzSCLoh9o23ydnd/9CD1EBQQuBSedTdlZVPf+hDz3/+80vDudU7dzDFDGPH&#10;MbFyan+f8bJccbI0TtFIj2Uqh1Rdn1viLHEzuJpIISvmzBlPWxCeQStZDzAhbB0LPc91iLzszKrH&#10;qdXLy5NZdXjKYKD8cMdC7V6nnSwrAUBJDwviXpUwBd4ug6VUFg3PDzdJsFIGqb6iD3zYDmodHUUy&#10;iYIy3gSpdNKBRLB+7akgAhNbwlFl3/F6uLcqkqeTjkAhXIqxKGpJIJg5Rhp6gwUdQQ+QNUC9hDQZ&#10;NNq5/AOtrKQm1Q0QPHcoILlaocWEM6bMVn2silBeOmhq/3CAlX6KBqnCVcy5lc98MGzqkB0RMdus&#10;IGJN4NnhIeqbJ6Xcl5K1WWubKzyRFAItjZSJEo1llBzMQl7qPzgnMh/XtT1Lybecdx+wSUaxIGbw&#10;Jx1qi5fNzZAksavRJAaIAIfyGsknJBFVaJdGDogRqgil2nFVZ57ILUkJu4ISnHwblWhMUVdYDmkz&#10;oHBmekgn+OT4JaCWs21aQ4gLIHuXcnGuD4MNqotYJPMKbbpSshPZ1ArbiAaMddaKd2xrmVRdqfIe&#10;lLSQqJorTf82f0vzBKhh0Vn8Rnk2UteQO1MqqBB8Kc5g/OsGSRGtLhDRcx44qM06cY/KFctgaOMh&#10;bo9fGgdk48g8ckE+KAYaqaCcED5mq81x2UqWFIqReQzacIJMbETIUoftzUkqcoVSHep2gY7issrN&#10;EleMS4rLmL6TUtA8v16fTYhhqbYnNIuk+CW0sOtSjQRIkqDB0IcEKVXDzQ0G1pN4ozLkyjid9gg3&#10;A6NYU614J9tRcDU3HXRDqdao3LQuxI1g4j1nTTYapIjDaP6AjXHSApVgEDq6z1ZVjShR4IgpaJiN&#10;jVXixYcfue+BB69v7Kzf3VjbPiCc8SSbnQ+hBpDEXndAIEJwyt+XlpfjP+NwHH36k38InAvc0AMP&#10;3f/K17z65p070jrlxLIQkEmkGTsAj4w+tXhU1Ko5x8XGyNFJMp0BcDshOKoD1djbkaDrvCcTEBAM&#10;cMKoqmxnE6k0gphf8k8eaQlnmti/Moa8J7uPClcFIBcFJuX9HC17LatrvVKQQi6d5MHGh9vQX9Yr&#10;w95Ptnc2d7Y3UehavonJy9evv+Wtb5+4517no+C6Uw2DomPlLnETymn1zgrTHTVj1GkDxnfn0h1i&#10;Oz0VSJOkkCuEhSn8o6ZcY/wT6Biblviy/abaZ2a6HN3UVRRWW9p3a1ITLweGJ0pwfs6XlXnqKWpK&#10;j5XpqJMS7tyPsYMIzbxAeRLiBGjLkgOURFPI5YCRQrMlOPA880h9bkUP3Sa9cmF4LMk2xs4ZyMoP&#10;nv+Gyl40He+pRkVARAQuFQ2U9q9nLPPDjdXYWr5IA6Zbp0xmRGNsFWo7A7Ikx0RCRnGnF0nylzfU&#10;BCH1CrDFFLf4XDnI9Y2h3xDyfuEz8050ATBCcS91Y/Gpy5evuEeNnLAsIYVghPKFq8qSaZkWclJv&#10;xTUxa0TUFRS/r2rXr0nJJboFM00C3+MD+C63qtCOdjB9GglP8WqAs6mRU8IpeUBTB4ukzKdc7iuG&#10;vwm26rvq1SiuZPN9Fvvdo7snWn1mx9E8z8baqmu9nKin35kF0bvQaS92OzCdAFTvtieuLi1R8UcX&#10;pC9tQpb+6kI3elBHu6HB6ZdUXPxZSti+gyZ8NEHP5zzUgW+VkasfeE+dhdqvsvclezz3yLpHcSQV&#10;r0KOlrx41NqabN+omhWC+vqW3IOhg+1PuCSSGvgVNbCg1tNE5Jfhv027BCtc9RHDJk2iGZGSq7rJ&#10;C+18YSkaNZUERt3Pl+2IIsQv2X3fxiyvyjcG2iuyWZKSFMcCVcV1NsXjoGGgo/Z8WAcMNrqqR56j&#10;0SgEr6M41eMbkWkJ8uR1B42BwSNMRwRRfnUa8bN3lb2ohVXllH7+c1/5er6JEOLVr3/sTf/3/+rB&#10;r/nGp37nQ+Bl8IMwxYLE5aJJIg7Mlc6fEsyDk0NcHDv/wm/99gd/8ie3N9aBwVy99/o3/Lc/eu3t&#10;7/jFn/gp8v24lkyEYP1QDaIjSPlB1woAOYU1VXkEiFxQnt+lRCWYbQwyxw5+iIYCv+P9ZiK0wxqF&#10;BB8h++PVRpfpmOpaJG1d+BkBIQg9yKtoW/POGYiUOW76+BFTTQR/phvKhJrgH/VXk6Bw7Qp1Hl6E&#10;dKvZxG4qA3+5Zlc202QDiyenz+hN8ltLS+MLC8olerk1sX3r9vatWzZdJzPUnhJ9j8NOl4w5bjWM&#10;W8vlDCAyMCqdjOKyq/QdZUrVQRSsbfbR/JbISmHJjNs02HOfYOQK42hWsNgSVTEhsBtZ5fpUJEYB&#10;LVVTZ5K7rjNWWgw1V0KDLQJ9XmeV68i/FEQmOTgdwJT6DaGUllQmrSjoYdvZckqkSyXDyE6HV7eI&#10;8IP9kZJAixXQFM8QzJvROncuN4kugEMQ+Cf9H/MbErokhlcmXZb0EqvEqzCeerUPFdGPaZelzejE&#10;hWjmY45iGn9Xh4HFJGRmR/h4c4CLzL/ydSP0i8Ys583WBzqZGa1KkSleM/JjRYeoK3Nosr6WIIpJ&#10;yLhHXgoVOlcgLOObywaXBslw+1Kc3gMXdIXHSJmCRnk5bkhezgMjuAxcVmrpI6XJBHXjNqFiZtWO&#10;LFI6oUcNh5w3Is0qOFr8oqDqXQoSlMbCxzLrbYpP3xmQBPKPtsNXYWT65YW5ZcZ3To4vIMTTU93p&#10;cbjJ5vo9yASc7UeNJxyRov6mjUgiPNnG9AE4D0RrpwtdaYPoppFtSP9d1KMephFUMDJ1YFkXW/Yq&#10;x0iVXrS08DX7IqcYi6sPVCo+jwkEi3HUaBLbgPAvOK22wI6yNLZyJ5vjersgyZBGtNgQcWXWzlL5&#10;ODnDq+NtdfFQsXkei3jbTGD4b9L7WyNWRxgl/foU5oNUdLSdSaA6jigot9h7TsSqeMZP4vNBZyn2&#10;KanEbkVIwlMFYR0ZdVdKHIYrIXC/ZF7XUzB0ArsyDyF04S/pE7N325qHE7dDmNu4UEqeOSeXwYoh&#10;Sy4vlJ+2i16cfTou0IVlDmJOANRbRm39xT/xDtxXoJXf8sM/NL546azVnzna+9wzz9y6uwbh5eLC&#10;AsRNvFuoXMhbgukZl8F3avqZz33++WefDaLckOX7/28/NHb5HrbrAz/904PFpbnhvFDicSDtPSIq&#10;tpSnQnB4GDuQgypGuzuHbh/6F5u21M7x8RQdkxXp0hp3RFUaNanKCvFiESttakoYliG5jp3y4Uo1&#10;g8/U/citvdn2WFHRMnRN2sgrCOXEvFHxk6a7MAseqkoWsQW66aHI9iRLdFyckuXC+S0yVOIpRNWi&#10;oCisI5ztDrhk5y3aFEowAB8tcIKnnlp55ouHW1tD6u8IY2tqIdwec8P+FlyENJrGE0Eps7XYIIys&#10;syEDH/RLi3PF80blkBwYfSQhUAhhX9lIIcAVQ1SzsQSfqHt1eNBk8lwJmSN0lUN+WuR+CAuQTz1B&#10;1ViNHweLKQu0maL0cBHX2L+mn5KE574wB96GDbCVLNglfo/q7HUdD2wxOv3Vu/uHmAiJwsYA6cpU&#10;z0VIiBFkBcBFzkA2EO7Qhi5bFkFIsxrIQjIzeZOINTN4EivwgCr0cYqfcg2xibwzbSegNrIroqDt&#10;9OD99ltBoEttH11pfdWah1mjVMLKXtaK4UaaU0RByPo3Y9Wr9r2oMJ1KLlmhOVOi6UbfmE8jisUr&#10;8mv9eku4PI4sVUCkiMr5/+MTZkryr2qlMYd5oFb1ZuDQTJUuCGM/ixBG4x+QQLM/ICeZPFUAnXR7&#10;SaK3urZaDS7mgojM6BwqqFZ644nQcMZpSKSg6VMz8ez4aBtxCdcQP4NfFsBqZTgnSxi9YSt+m7oj&#10;tSKOcdEx8dSSJwJ/YIQons356eWFAYX0e5eWHn/kwavgW2cml3ududlJKHtpPWCeE0CRze3NYB9k&#10;9ONOcQFQP6pPle8EDWcAIiT1UYm7Xxf4jhh7Gi3LwAnfiLcjeyY+ZbhzjNSNsYqymuYSqxJelg+Y&#10;zGFoOcgw5yXqsHNazeeQJ4canRPtQvmtXJo3c8TqK3R8wE1Ufx3wFkvxIpoRTL/EnQK0QrbpOIcF&#10;uioqJX4jUCi0OZkHYU7pP1WzJVDwrwLE9R+QsaTRMPOgjYwHaAex6q8oiSqXdTN5Avn1wz6Qkw5e&#10;MX2F4TFD8jgKoeRg7gaAddhRC1OmpuepHcSOSUBcRXwwcYO5DKYRUvWPNxL2aO1NU7rzGat2y8dz&#10;M84Wbpwqu8ok8VTS8OGiWjF+PEtmZdYYWeMf5F2LwH0DNv2u1z+8uXbr5p0Xvur7v3+sB7PT7NIr&#10;73v24x/7wnNfIvskNxwHID16XIXOMhumgIzr2Vump+cLiDRFjM2Nzec///Sj7/4TYx/7+G9/6Lfu&#10;Wb7S77bhxWKts/SJm2Jp61UpXdaWce6hbog6Tp5BJsTsQQV6tIwUnrrMJg4TfPXokVI0NH+wXqwk&#10;MmePXvkv6SBQ6eCAAKvgVhM9JEah+8lV0MubaEVds2eiSfysB/cYWQyXgFD6KNgIYVKxFGO4mZRX&#10;PPneEr5D2v2IOnZ2SAMSle3uMqtqZ2t3dWWTwfQ3byHRDiQQvE8ZRhDr8899idQlypZQRjrueBYi&#10;SUzdyMWGhEGkgRyztoZlaD2ZDeUw4P2UFwRk0ZxoQsQeBHVKaxzW2xqJmrbVoAG0N9RgVUlGcpno&#10;kPSBHTYVk4YFQMh5ZNRHLj3O+QIMxjPqO9uqKTCoXB4e3aULIog3AxZIt/uRyQAFLiMKquU7BDZS&#10;lWRzyx4k++JdkBcubR54fjNHrzw+X7TFQHwyPQ22nXOrfZiSTS+sv9OgV+zeb/CaOHR2ROuHhsQD&#10;+RYlFdCLcaLp6ZcBGnp8KUcL7KvmbarWMWek1xBGRGdUipsJWt2xYLyNNREYFogXz+qxJ0JKrxOa&#10;JspB8ivWJgNuLmiV02YkSbjOgW03mTimi4w4psGw2Jmi0w2ZURJYcBL9aE8XWYSeG4fw4HhRuFdJ&#10;CcIm+ypIDGPj6KRUvFgEcfVxItTN4SxoEjLxTBFv/jTKxv6JYKT6YjavTKzDc9IJBLqOppDe7HRn&#10;ugVablEsVodwhFpEe+KsD7xdKeU5lTFPYr4oQwwtBjtbrArIQoC8c91BM0Im0uX7CxUH386yIPD0&#10;XpTvklBDS2vTg6ItIUppA6RUcCCI+UxoLlmtGEKKudgntJO03AVHzPBaeeMrWNR62SASJeRshbqs&#10;mj/iipaHRjZRSEaS5MrWrWmhd+QBNQYtE5o24mm/eurxorlQdApkclvUCFQnjm6bWltdTdqdMAUz&#10;v50RuPqO/BOYLhISdETZJpLGeKNXXFu3w5EeySbFsU1EZcyhNm1yZbWnWWSjedRFFdP5PUvHHaI+&#10;7J10RIqgNUFMMcOmFuNPCHk0ILZFH1ZRB42Tfw46rnQIOif9j47uRuvFGprWoEVZWv+DA+PM73nj&#10;I7Sjr66tPPbY47MPPCiZ4MRR9+z0ySefBLg0mJlZnl/O3cRlDGsYyQF7+vX4ZmFfUntZJm0xKKpD&#10;Dfnjn6AA8OirHnnFww/TSHb75i3YZiD9lianSEyjmjMU3bQM8ThGj2WRAVuvIfPGzdij70BnynvI&#10;+ystjmRKWZMhDdbJExIJAUgjXq4pqIsVUfTsQrIYhlbhcBplJ23CuulsFipfdSkGkYODOip9bvhm&#10;T7gpCxvieU5QVd0uVirusBwHOkGx2GLpiLd6PXR52ymbJiukqTk92qSNLkjBcJiREfIGaIfk582N&#10;VTaMJyUF5PPiChnkGx3LP6PvIwY0ciNlU3kKLP7C3IJpEIIdAnhJD5026TlCooFjQiHd7XEaDV2T&#10;qbI5xcKwD5seTKBxpgPz9B4aZ9dYRXDku6bSpWi8dVZOP1pdaeSjmc+IidLyVbJABXLPyAZPwS21&#10;Zzqcet1PIMsgd4P65SNWAtRMrl/1Q5mXSxiuak4oVpFNWjsceFebqPoeo7Tk6FPWigXSYJu+LMfN&#10;eqbBq6OnhSupgJJJC8AsUFEPXpAwmkDDMhVlbI8JBPrbO51ghcWz8Wzcqo1wCfdcpmS0Mpknuhi8&#10;hme3RYVIz1W/OKTr03aJRLNXEtRw1rRtKqusliQn2XHhmVHWSL80EvKWO/IACWOp+AFRNwmGJAte&#10;I6Ah1W7yNmVVN5EHZ0GSzdNWYGkU8lEnQW09akVoOMlGw8b058eV8QoUv8PlZy73SN+Wv/qQQUi7&#10;S+MTeM2Yte7UOAiNuU6byAOyRbiFO1PjZLGGnSmqI6w7xqhLrWzWvgecNb0zC5A+YTWLgM6IFZHL&#10;BOVYeULX1lFDFPT6UrgTmGK5kyexrVposEjfahuE6An5TJJZqa2VxHMlZxh6gvDrJHWZw5s8AcRH&#10;OvJsWrq1k4dPz/vYYDhvwlOl4RXT1prAYVQnq+wZq2TGgrClzaawYAAI0IEm+RVITTXcqsOm+cBp&#10;J6baSp3H58wGZBxbOaCYLhNBGgP7mpMJs6EvGLZz8v+V/zRFSwjeHXC3VRrRJ4hhVVMZVaQ6e7jH&#10;DUTvSZIWF8gLVpLKRdIq1gEHIGPPUIy3AlpWx8p08vHICErVcCejE/Tzgiqqi1vPT7NhHDjgBlI9&#10;Ii+ikBChETtZ671vfgWJgc3Nu0x5feXXfR1ttlxloTv90d/9yM7m5vxwgQF4GcEQLy/dMXuQIZru&#10;FINvG7fkAebarl+9tr+zh/ON7H7jX/lrvcce/9Tq2uYTT3AsmWAl1nuUq6tybjwXkIjkLg39iLJr&#10;2ADZTHxClJpfiju8Y49uRA+Vp8LEfQnW3xmWkVGAsMGGVlHJ+MDEStj/DdiNUaIZcShUDxMt+BvT&#10;EhyvPOVZn1HHxVvb298hmkVGSZ3YOEYJ1Gy9foHTBu2mO0zG3xcqQAVkDFKTGZlduI2yg3kss2J4&#10;atmkw0BAmVSUPu7H2sYaJ6F8wDzOMYcPX56TU+l7sw9mzIyseQNRoE6Tg7m4Paa07Uuu5hhBd4Ew&#10;kUY2AvnQoqiJTSUFOATDa91/lRPUaGf2l0TScKLOiV02NjeE7iRSIdloC27Op/G+VLWA30WtckfJ&#10;NIwJRDk6Kvr35Cua9K74iDTuHEILFsk1v+SkLu1NhdRlgbApmDq2kKPi2BJPHzj3fUjW6wxrZrzJ&#10;czqHzYsyElvHsIE2xH6HZQBdlpHyeUDgSWcsC+9kqySFzHRIW/RzsqWK0e2y+KSHEYejol6uW2x6&#10;GhvYxRNrcoKcACi+WQdT5Do3jMcTF489yAw725ilYzAuPKDlqoCerIzOp2lACTQLy88TmKwo4NA0&#10;NEQBv3nOaapnI9hiqcLxhZkdkPu03YEFCau/U2Q0VzarS4PB7yG3iygqhwYxSTbi+LAFpk6rqDsa&#10;5yPwPpUETxAeQ45zxYgVDuqK5KV9JlDb2mxPnDMYe7nfWWK+ztlxb3pyrjfLn/hQnSlaxZy1kVzL&#10;ae14QnP+MAuLJDuTii3dZpYM2TFS+fqOCh4RTMCQuIOwBhay1jyJEquas5B5aqWnzAMngC3d3wPq&#10;SdQiFbm+gsLpybV1vBrvdec8zeGEh01jzzRXFU4I7BgbFeIcaF6xkWmFxNvby0yD0FKEhAoiu4PD&#10;feQfjYH3jeCHodGJhKB/UzAw+WPmgBwd8bFRvcLF3bNBWiaug+MINbhnBW8g3Fb+kw6JcSaUd45H&#10;clqB2bkmXqevCJqZHrfFkzr0ApIIYVEyurrLcAwa4MpYxDd2Z6bv3r4dSBNcBIf4tmk/MExh8/R1&#10;sMS2ZRG3qbodqijwsnAeCABhH7k+G2jsRAmJCG5uviitXYwhSPdFVdMLx0gnCp82TK28zjFPIXq1&#10;9Z1vfJgDgFJ79kvPfe173zs2iRWx8eaJD//HjfWNq5eu0Nwg+LJJhk0Qgq7cvX14eoSPsLW7jdNY&#10;JNv8iehsb22tb2ywHI+9+93wdT311Gd3P/dUj6zXbFvCQdKXcs/p983YMgEdbx/PkUIym4pMwIrE&#10;vRY3uITnBcSsGmCexkKWKDQNz6XLl+fn57TV4Gp4yKAOLFoRTPhLebG0JQJH+VoditSuebgDR8fE&#10;c+DaxhuO4QRuK/kjQFakDm/NDHVEDScynKQEGcYfWudAm4rVmZ2YaTOYVvaMtlPZaRqyPB4SBQim&#10;2CRryNg6ZU7FfULGyy/PbTuxg2QECVOTAM4ed9clHJTtLi6tiWaEGAnzSWmvC6lGpVHYQvm9SewH&#10;XQp/P6eoDH4CkQR2WbqkWb1mHbloSXOvPRKGTmHjtk28a1Dp3hhv0epMkpwDUrkXDgbdoBw2LiWc&#10;OD5XQQb1Q7WvuWYsCmoODWv2kKkkeaEQjRTCZ2e524iOx/cjepGxHCtra+Y2rWbJw6RtODieG7rF&#10;1BLseQwzkiqziO2qXSM5B2GaM5OELfwQwmppggTuGDoHWR5ido1gWk1TADZpn6khma9no1YLLsWw&#10;GmvyTEgFOh03VloLyzby1ugyyqgWf5k7IcQmu8O7MGpixoJCZI0AWvDPRSVSvRdxhrSSVuPP4bYh&#10;OWXiClOqP5C8k35O6LhDzVTvFDHBF+GqSy2NvojKBr7FBTWToXO3XnJwBM48mTCSB2kHpwUq/T2R&#10;JUsrikE1rmdcvEHSjCPpWAcUlkiESAxP+/grH5pvz9wzGDIKtzc1eXV5ARRde7I13+vQnkeYof4/&#10;3Edv6rfKjC5fuDhdkabiVlircGlD9t7NDYXq30xXhBTEJkFKu8OfSDSsWZXr1ChO0c5pUGNWwJwq&#10;b7MlVeqW1DzKqeX5CllQzrggRhRc8bTrwofV4/xc2v+GXUa2eWxY3YCKKOSMLiCMfN1OfzisWreQ&#10;Q3ypNNkZNxAhdMk32LvqzKjQEWZulVkEdowQouo9rAZOA+9HpVUlIjBDzjUNvPuFKOVJO07NMqOJ&#10;GjEbpqxmAFqmKrAySF18KQyi5hAdVKGGia+YfETYmkeCDtu0C8GPKuk4hNTaZ5BvxqyitvAz0uU6&#10;ygb5gIER6qxQ051hUoPT6JgErNvfkZ2IRwtwuZlOmxBHZmrz6s43I1YFczve+jOve4R4eG1j46UX&#10;X/q6t719+t77UIan6xu/84FfP9g7ABiOsudZ0SykMn3Ig4OVu7ce+4rH3vWX/9IXP/ZHq5s7+JUc&#10;Qmn2GA29u4cQoNYevXJ5b274xff9243VNRWKYViiJ1IcM9McCTQfk/uwaegUXHIkDgcBB7jmrlcA&#10;pacrbi77zVEwx0dGQh40LgLbCtLAPsXBUY6MRfQWYHdvBwOX9EyG8XGuWHG0AMdV+j/TUrJJZ4iQ&#10;85rsYq0OdtvN/NdqBwvqXRmlpIaU6PIEZoAocB4kcTNtwgEmC2FeC13G5kH3JLYtJGgocjfeXgEL&#10;eZg5TDqCS2kdz7SqfCqR7K4jTk9wRgpZD+RFhaUKqGKjFfIznsX7EtHkaAntjS+xftWDaZIt+csq&#10;NpSbKXlO5NLsTSrqiJEUCFm31NttkDNllKOoWUi8ZRUOov6dHayI9cbq0xtxTqiSss6qvOImkQXA&#10;nagZsTL3phkTpcnlHNOkz5uI6+w87a4MLzIQchgX0hx5i+A2esHgL63dzswoxSQbtj5+9XDUBvEP&#10;mFjOTTTay3hQvELebyI+6kznAEcSPnN4OctcuEImnRKXWEsrwDH6PfOgyJTSsm2rfBJpTgmzluYU&#10;NTr8GUNt1rDYkdl0ysi8xHrVcMnR7VnTTFcNeaOKlW1Kb8hWg9cMnNMfFFob5llKKaESUiC0+kDS&#10;mWyD0AoZKBUC4jlzy/yVf3KQbTWTGrOKwU91twFM64RRLRqh7yLqGvyIZTR1oOdclDYRyKivX128&#10;/9LS1NEBea1lkJTt6R6mkqTWzOQAwoMOuRoH3OJqo3EaVF6Oho4XFj0c5vyfMZAWnVApY/imAr2F&#10;rgJdkXHojoAdG9tYW8MFI4oq4n3865KxyK/xjZLl8bHu5Q6G6ZnLFY2H8gQi1nGNuurYBzEnFACi&#10;GaLLHcckGh6XxAyB08YEtrQkjEm92kODhKcqIK8oS5HEqvgaNi2zWdUx++QqDI9S/fJxMM+cckEf&#10;poByv4gs0Y91eKBD0oXpwPCNgoJ9QDXqKMw6Jbivmi4v3li2jZFE+L5BpgJzBXxk1RAxVtzNPul3&#10;Ft6EjxBCEQHxtfCIW0ulzxSgpjGH0BAX3JG1jpKsHQ+w1H+ytknDkyzI6jRxocJQ9cY0cTFdEolW&#10;3Oy4cUfj8iwGXvTl0J/C1KjvftujNTZnc2vziU9+6qve8+1jk72JTvsPP/CrqFuqKoMOLQDT6DUn&#10;iEGKt8dsgr1v/uEfGpufe2J94/Yff2bQGwCecJAeqW2mE4av9PPPfOHp3/5d9L5gcxIdk5P9AX6e&#10;nXRYabbNwmZmU1NcwhsrEmd2GHJY1prAjffVPALhBBlUxTObGdeHhYx2EmqVRshkqcS2d22FJcUk&#10;ebA2NnOeq6bq0bIyRmwodkaqA6MiCRxNK7KYsK1Ab+AWMywnWXheWvjwbmHxUVtm4AoyFQngQPJ2&#10;dyUQSX1h66ZqC74SyJKFxrg8VQRjgbCJwQcLH0y1IykfBxfuJedW8IIAka0MaALRN6gwkDmiYA08&#10;JbXkIcROsSbKXPS9T6GCk65DVRlqxZSbuSVMiDFgUgA673GK5Vcg1s4j8e3WeMXUkZu2NOPgZt11&#10;vXUrYccO9+Up6OpwC0IKgtxVbcNlY1pXAeRSnxd9IacC2BuHqxqY55w41i2QQVkoScFRVJQDg9qZ&#10;fMyItliXEfi16BqtpgZ8mnqOip4DY3eIyWirLamAOPOatZeYmXk7iRFynq0oGE4l7yyW11ND3sm9&#10;29jeUgFZwK3uXDPopcctJ8JUXwBTKyuGD5xD4YXVvQgPcUo79RVpgbQ6RbCigKV3ssAZLGK5kFUB&#10;KpNHqrW4pLTrIWc0VRKDUY9TpQ4tugm3xFETk2QyEQbVkH6JutFCGgNlZUFqWKtlUZO7xecpx5O3&#10;GdNk9Ehl291YQDhOuYe/NqrWe0s5e39/AcRVu31tealzfsIc3LnOzDK8ZK2z2UlYmVtzvZ5Z5ITk&#10;uGu4XGxC6KskjlTpSpVZhB9WMhzQrXiZqjIAAkRbMz1jFlygaurkX3UKEyTllyjcJP3PiE0NjVTi&#10;VZriWwibrJ76PAi3Q2qLN8xDGdupG5Q6t+mXJLUqsi8GIz2GEiczihxdFKJY/1MnAwaGnsEkwXPq&#10;j1P8lziETZX8Izsr+jEvDiBk3yxC4QJ4Ir0S9fQx0E1+NvNhajGD4FNsSFQqkq3QYgBuaqRFPSCG&#10;DCHGdDmrotLFHCUmV6bTUG5jgVI1abTpwOcdHkDitWnRSRyQKEBnunA/VRVDbIpEMrV364ol9jxd&#10;vFWPaa2828c6W8upKY2a6GqzEKpP2slMlzNm5J6xMCvutru4dOnqlRtP//FTv/7jP86AEzT6PTeu&#10;c2GoyDdxrEhSjgDpGEPiMqh6ST1gzPTHEQtH0ZC1IwJi0XkcmHYoMwA0klnP9zCTizNo5noCr3YU&#10;X7vm3KU8Ysy2pDoX9hIbqtDTsBnS7pCKJVuU0qlgTZ0lMuYjsDN+hYckpOBmb2rGX8JYD3XjyzTU&#10;EbXBKD/lOPlF1XbIrmPDdDQ42vg5FBbkWxyHVE+818H+juQeaRDj2710lQSC3mILuYKdrkAwyPKR&#10;ByffkTkh0g7arkVv7ynk6YfMaIFVWw3YqkF4udIosQPZWYqx9SwCUGuiH5TD6NPAokoVqsfNMjWZ&#10;Ch2HVMNsLHc8ddPERJYXI2ImCaFkkXP/IncFR3ACreLgi2n//Oqm0sP3kRuWAwa5T8zLRzC6FgDS&#10;6VYlRExaHfWA5+Tvqq5JxS5YHYrtEOkkvTCNMmYEFcBTPoUDrv0YQZIYlRtVEkccGgxJ3UM6nRfP&#10;y5fykZg9cy1qgZrEl5c+72imaSY0ws4NApjhshLV8a+r6+sIbVnWejPurF0dsTPcMDd28XV6wUEb&#10;88gsZhljwnGoZbBXJCzNWVI0Djth4geDMHKSBl0jDlAX3DhVijYTowl5EjE3YcEugFxo+Uft3AKY&#10;TMTKRMLz5jphgoJ2Ce8Ro8S+pwXak2/iiCJimh/T/2F/e/A3DpA3AW9lm7/WbWRCj5BkQ5x0K8Tf&#10;aIhJalmMiVmHnT38587M+GB2ar4/PeCxoaWZnloeDkHGtZmdw38MGHUlcKowlvYclMegGAcuLNdF&#10;iGeye+gcB4lbkKmtlKj1lPIR3y/ZloV1GgHmEDYoiGrHVQgJREQpOBLbFu7a4rIEekEjMhhXacTw&#10;zT8lsXGAePF+zTMCk76B+mxWwNCa/9JQgDwkkRxkDb9MoV6Bd22DJ40tTM21IZw3T8HB4OYD0FI/&#10;AIw9ONz1XFg8V8CpjJBR85ump4upVy8nsxJKCGs1UHEYLf6s5TLakKnrFCtaX8e/Ai8mPuLACkww&#10;s50mfiAVu3swx6E50VpmjO32tJK5u7XDnQvQMYV+hMZM7jqzwI4PeQM1LXYZIU++Vq3FnNlyX1AX&#10;ck2NGm7UovrxZ3s7cH1aNTS5ckZwaXYO5exEbe4Jgrg/9643JnU7c/ny1UuXr3zsE5946iO/+6Zv&#10;+sbXPPTA5z7xceSPmdJcbW5+LsVI2vTBNZ9fgkbw1a/9nV/4pd7BMalS0jrkSQltxKWZqZBRGYEl&#10;iHGsU6bNSJQW6CKz/1CxsO9wRrGZeDewagiELZCD7A5BDZGYIv1lD1uUUjinMGEYIVYNUwwLA//G&#10;ZBXCFttc06hl+3F6LGE55BtNjbptQftAmkKPYmuSIm6a2bl4073MCm5v0WAvXC+mJRhh83hYWvwR&#10;RhkfEPro9IT1zEAhDrg+XEJ4YCGGLFNTCI3zrsPRrWdLiSXEiJk2KFrAxHoe0+NBCIzza5occ2pD&#10;dafdpmoSSgNbqGwpMiIlkKJ1Qy59nZVoK11d3nYMWfqOCGCyvWRXALaaB5MjwLyKPUopWhoLqxn1&#10;9CPExb+kL0wSKc6V6Re9QugCYcKXDlI8TKHgk1JgldDOyfE10ziqCoL98J+o1yU/WWfdg1FMfqLd&#10;1Oc2m+DfmehobGGdc8JITqEZdlcm7VI5t2RcrYKJ1XbMrSc5jZamcWGEpKO+Sw+TTnUFIuUG+rij&#10;Y1AoSRaTTG+cTam6bKwI7LuqNUmt+WG+EgmvSMHAlyJE+JW5uAGcnrcJhMxq1LzyFMYlhbYZvfi3&#10;omkxOglFUr0MULVVlgMDjZFsg1vn3DJe1pjGJEZVaAwvAiOeInbnY+Ia0gGHArHhQJioKlX6MeZp&#10;T06RHTaTad+JIW+FYASOJmAD8BdgYg1HdkjRNggIRyaub5pubSGjakQ5j5TWsDM7mJ25NOjZVDh+&#10;0p+dnusyke6Ecm7mbPFoxn/J3uXxjDxctlrS/MpyjJCkNMzL0yTdpBFzeUiOgcjgDVyy8t9JM1ei&#10;1V0O4LWoStgF3GuT1XEjKkwRMRxdlMA0xCrpgAOEjPKXY8PSvTvmasQ1zNvhOzGG4PbQBqQuLJHu&#10;0t9ag8cJmuMTGig7/zj+YXG2mxFKCbDVGw7I0NhmazBkUis3v9vvs1OSiHg2YwLT6e9tc3xxLbmZ&#10;bheEYcgiRnz1QCYpkNjSE3MacKmrwSrb9bJ/wG/lO5fRpA3MP+l57b4+nE1swV8EVM0POBxoiQrs&#10;zECk0Y2fyQUp24qQWxUwJAbAqCKdWA11MeETmI6UD7RnxDOQNGGxO72+ri3Jw4x9KndAlyVOJA9j&#10;OcAsBIuVk8Ewm/tu3Hj6qc/oml299l/84F+A2Y+RaTdXVwmQeoOuoStHcXbmxqteiUEktYEnIETe&#10;hqxUDnOM/TPN2PVzxNW2RH+uDHZiBRYLpYnbLvWFhNMJ+vFKSFi7i3EizpyuoULEaJ/AG0NLsKLG&#10;x6vDuT7FUY6yM04vHVTvyZ+NT1GcBFgHvq4ko95Q2oeXuSSKydQ/jMTpzwiUpbISSe+bpDGhlRbl&#10;LiXBSdwD7L4cKuHSjk85VgzRo2CzPJtTp71SprAkbpeG7hWjKzPgiHdnlKCxkd5lKAWRtxSuiuDI&#10;9zeRkxloy8LcEyJAihKzYeU/gvXlLluFceWBWlwrbzTsGuEZbIiA2KlImN9dlB7sDreKOcQBb7Rg&#10;FtH8lVq8EFlaBhdxVL2/8PjKfeO79NFTy8EBdSTcKLyomKlkg+unfGd0aEydCdjpcRFmVgbPeUol&#10;Vxj4su9lS5JsrvxunfVyNvkvbTx62dV+WIezSOcqoMHFqzqfBjWxne5nwXmjfkqQioxETHUmZvMe&#10;XcL8U2RpJBsROc5RxeKylcQd4T2mDuJXmy9KEopP1ZgKwsJ68HwvX6twcn2vXMwZ2Y7K3fGfbbpx&#10;W8xJAohQXVJt1h1ICjdSOiojhIeqEey6Vf7V8pIcd6HfmaIl3sVxL2G3m564fvUewPoDc1nztBb2&#10;EPKpSWjfMPsYDsZOyYOSxCOPRYqVW6PoV65uTFf5D/EA0INspemil7k1y0jUWat3uq2F7B8lUnzD&#10;6ClqreqQFqN7c6pHqOvEVUnW2VFYGA3fVotQP9S2elmENyucbw/zUCK5UlP1RSZCR2QkUQiKSppe&#10;0rgnbMIEY2UUo8j8VElU3q+g+uzBy9YL5nKPQ+o2Sab5GMVnUyuQeVPJ1I2aP2p9dL45wlXcbyp/&#10;7KinACcIjF+9v26+Trc3HHfZhc0/WUjCpFGRSiWfkx9Hkb9Nkj0i71lJptq7C3Wh+ksO1oVPAC1+&#10;Phq1bsa9oF8YVGr4YFp/9s2PRjGSbaQYIajgs5998sHlS8uPPz526dJwvPXkH3/25sqdBx+4D0ee&#10;XlbCIrYGRs/pe++9u7l58sILMCzhRCHW1tCiCAw7DhxYizdX3f8cS9fdiE/CwQoC4jPRQEt4i1sH&#10;14V2xtoJmZYz2b/xBHnItbXVgFJcJDQ5n4Q31KyRltxCHKuFi0etvixH7QcVFKU20zdjX+zxSfu+&#10;itTZWUFu5U+R1+KoAJ3Es8DjNk48Al+7G5I10OuWVcu94R6Aa3iWJ6xq1izt6vGxpdHbc2aRHlNE&#10;LQPbD1iNErLQnIgQbVRSJh27K3SQpRaXcqBJW5couAZ3kdz6+IQkeLKXu4ZRzQfcRps+A/kJiBqF&#10;yWYR7MOHW7IEWnRiclwU8UxMHZPFisW0r0JHRjxsEqk410X3hmSiDit5WkqWf8UTsUSRFJP9RtL8&#10;2TKpuAsUtl+nVC1/reC9nP1S5SXclj7Vtg4gCvouqiEGPtGPVoEfcHjrrApLcK2cB+7DOHRZJELO&#10;zCRpMVCx/JcIqQUsmHVIR5sbXRFfdEp8MUIoxDfUk16TVgw2RTBo3Oo8eXqfQhef6DZoaVMIFlac&#10;ACCigThbzvBz+UAtoSeVhGTkAS1vpN8omY+Q5qRjPM77iXPpDRTSAlUGg9gUB5+/GvTIECpVBAJj&#10;+zFb4wzthjyK5wFGHxYKvwiFrvMaBaNtS/HTDfJsqVkqHEwW3vg+cAl4NilwC67z68J2LlMI0LuT&#10;Y8rm+In3XVnqMQd6dmqx3x2SKDg7wglHVgjpOC3htjLL4bxb85li2HS25B/DhTdWSArL27H+n2ot&#10;csG9BRlVmheCdDsNLaskyCv+mLqrxrBl4zwIpyDTKNzqqAkhCRkiEgXKIAcEH7+LPwdMPFkgiQ2p&#10;HVlaC1+IOohUBxAAiBKiajOUwH5vYt+QjRVOidjiCNPpdiQ9XlpVFH7GmpURI3vj/Y6LiDXdUnV7&#10;rZQ3lu0zOlHsk8mw/MlJTKMUV1i7eyeIbQvdBkCjnlmuRlKRxSVxxHIxG4KbQSXSka1hY2VBgQdg&#10;meZUhhhamNKTwNvOsGquIGEj2pU5obSphXEn+X+qR94Pm8CjcZ9kh6PtSZDaqLsmR8kMSxpkmh6Y&#10;MZiz2kDeHyD9fPnO1kYaPwvoxXCzELrEfNZmTVBXlX8wwEeen5C/3e588Df+PTWnscnuQ9/4DW98&#10;+1sB59xaXdne37W1LfRFH/ujPxr73Ode94qHFUlZUXgZsHMx/G2HfEipbAa2KN8RKEnx8mpyFkZV&#10;vpoULdk6G/bLj7BUiGhKUC+HrkcxmqWoKOMXq3n0PeuajcJIBKCI51XohEqOK6BqkuLRmxj2weql&#10;oJ9zzttqOeTzSmfj9t52uRJSn6WyqVQJXnSSndPlUDiEo4R79FIxxo6rs5ijl2UhzbgDbUyiJKoo&#10;I1cHqTjv9C7jMhSNc6WY8owBDxV1oKqscW38+MgjqKvl3oKETiWR33AzznZUorIrotc99qSw+I9N&#10;CJLnjM4GasukoTa3t9TtOhD6Gx6MdKvB8M9BpV7VeL/x+zyKcfTw/wgfy2jxCoAK2k3QK7s1pqm4&#10;IMuHinimqS2oRFa7FL0ahL9ab7IIkdllowgJDCW1luMjTCN7GM7XhjXSPB7ChgtMF/fJ2crhybPr&#10;O5/44gsvbu90Fi/15uYp/qi6I0gxJ/ZFuhT5pTY1HCe1I9aQxpqeVjJDBrU5f+qRZB1dEMehA/qM&#10;aUk/XRF3qs/MloboE/sRirnMBdJd8OsSEVXYV6tR92AEl+42EktT7ZfL3WrI6onNjgtdQHc4G+l0&#10;e2MTE43yNf2ll4AOiZCHfIEqfy1d7QhflIjBDhm2tKRSsR/M1WbxT5rS5NYEXrfAdx2Sf766vNih&#10;m4oYBO917KwzMbbQ719aXACqibJmAnQpjtTqPOkVZztCrZqtsiyemhK+L3sZCiTAqwCCV0mOb4bj&#10;aNJBfsUMj+xAV8HdloSXCJV3X59yE9OZYYyXV81fwiywshrTUZLRKc3xNsRmjAgRautzPyoTS4MT&#10;xijNuct5rM3KaW0SKvzrgcwQe6mk+nXN8RvtbC173U99V12kLDqZ4fweZ0uoUZ2MyibWpyT1C8oj&#10;nl9URO68Xk1tQ+Up+tljnrT5l79N+nkbNmvutZ2bXMNEruBW0Ik19YUcQOXy/bMmpFU1sa5W918L&#10;TtRD3ebUMaw6C36XJb6k+nX1ZgAsy3/B79/zhldyvHGTBHiDkW9N3l25gz/8td/1nWwuYfTDb378&#10;zuc+t3LzJcRIGU/XzDb9TmtrNzqdZz73hUGvE17ihqGIBy7htuqYKeUFGLVjOYoSlGAKBuagC5/A&#10;flibtbkstE7SnOj+8I0lPb1Oj9iCdcU1EPWR9B8/2BeSlCyawMyB6Fj8XKuJ9NPyqDq0ttZSrU2s&#10;LRJRDQhwsSyi8QdHJhlW+Nj7diMyI7Mjwj+VscJ38XXUShPh2lzCd8goTB+D2pkyifRtZqESR5qx&#10;xLV3O/xSvHKbCaA2OjpkWFDsZLNVGtekvCugN3IazQSsgnBtGM+DqohNVXWIlgPfNdli1gxTn6yZ&#10;BxNdmQFMJ5tuElymE5Ek5nzQblK9Og+Kt+qbjAjPaacYdXqe4bXFLqXBLu6GZaqwxah3aBDJSlLH&#10;quSsdi6Elib7jCccYGUvXpzkSnLy24zfIYhxhcpvqAvKcJS6S/lxvCwmjQ4e92BvdPXgapKTn4zS&#10;YLthvFzbOXjii1/an+y85m1fuXk+vUrtamERZAaNbpxcgXamy8gZur15IgWAFVCiUvOsA+z5GT8H&#10;tccPRtIZq0UYnGOv41wjKsiAmHBrWjpsjMBjlH5Gx01Yvbz3Or/2IrBZUa8+F6c6IGYp4su6VU+A&#10;RFKBaYm+s5+f05r52wdHhaoIdWUD8CevS+6XZlNuCXcgKWHfycdlkRFES2ii7rZ7T9Wsyi0tE3RT&#10;ss0UNYXVQvBDtrxFWo/YjDzPgHFp7ZlFBpqif+iu6M4OpRA5paQ57HYTKp1T4Ay6mjp/i1GSeCTW&#10;Kpm2EFyWai+JR5RMTqL5alkM3DND6dpDixnR13yWo0lIIFGUceGh7nkMI2KHTuBKiIlPx81Htp0z&#10;NMICsJb4HG6W7Oi0BKrz+Kxd6yiH9Op6rMxDGw+VwjF3GiRuaUzuGrvsFgj7NJCmNaNItUo7ibqN&#10;U2+bVHLINv+bJDLK8Y3V6ijaSpNTpZ3yIYTkZvGrZSoH09KU/RwkdcjVMHsmU5zTDA/Mz2qTPGhH&#10;LMU0dxKEBHEJ7EERxahvHzTzrNABdNchq1xKMkpiKVjDwnrAOUuqwmiMm5UXNL1Q/JOrKMdPO5iv&#10;NMDSRZiNS/d3QxVhdjWvAhanIuI82eS9k0hOjMI34oM4ZAVUjG0EGJLkb9mPS3NzBxvr1uKZC6D0&#10;TX3dt3wzLuEqU/ykZJA04uDw+EvPvfAffvNDX3ju2Rdu3V5f36xjo+N7xPNTLNEpGB3/qG//E+BY&#10;hgGxsNpRFc6EIBybyj/moI5QLsn+VoAZB6hJzOlJ1d2J+ybyCpllXu5cTXLNUGvdBuxEee4NE2rx&#10;jKabwbpspUrjm2jntPwB0okLJB8urCQplLrPMKoQkIqULv2IHSBZ5NOm3wqrZT//CAYjCjfxF78x&#10;tFJKQYiV62U1wv+8vZdjef7Km3g03mZ5I2mfGkRYkZNNNCE7Cp5NvzRMOHpcfjbK1vsZgUxKrJ1C&#10;cZj5GVgXh7o6wVuwAOKT+TlWa3zqBODhPTCbFxfb1Sue/IRNSUKR24G3wwAR1ckoquXlZeg7hXon&#10;c3mR8efnYqqv69S91ZHwWvm4yjSlkbqfMi2UZ6znxpursKxCCn6Dwn7qC8/srG199Rvf/I//+U//&#10;1u/9x+54+9bK1tr+EflNK7gjeVAxZUqrDx41VJZMVZJd4D/rNEmpq4WbxJpeRxVUCqeXN7tutQK8&#10;jFPHrM8dnlDgBbqGZpThr3ztgt7WIlCwKvOj3OZVgloEbk4/BVFzckxqTqsEfx/qNQlxwIdoZ95M&#10;CQSNq1+GN5A8TEl7BdP185evbbzwJi1uG7n4ddPLKD1WOOEm8J4jog6Mx9WluQfvu7Y8HLA0uARD&#10;+oSnx5kEAEALb4FdygbRZyfKkxOsfhXMhhIBr5iSeNhZSsiz4B52br1gac0Agvp9ShSsdB1AVyJV&#10;DIUqFKv5rIfCwlUqdh78rFhtYl2TbUI38HOtsB5eZiiIfIh8mgLxntwFflNrXn43C57OGdMOtSZJ&#10;tNYAtKZKUCJqhbdJERfXZ/3VvAtS7SGtV+xcNjYTSEc1EtWFBb4U6UcOojdZCY4y7SSWHWUPukcj&#10;ncds8hAWwAqJxy/T0+OTkiUKDsZ6WILsKt2U0mjuMIkfJTyDtC8OL2f2QvWZ0dvZctCtzXlNFBI1&#10;ODqecfIUVK4g3JevznHQcWyB6KBznoNk8Pg9b32Mf+MvdtuGpvBkf+f2rZsPvOKVCw885M2PtbqX&#10;lz/6wd9gnXg8ahGS8kzA9nP44sqdN7/jK5cvLT77pS9h8HFoOPLYOG7DJAaDoVDAYSxXzkJ+OQLs&#10;0E4BgfYx3pCK16KIJM/FhGObAa438wFTpqs8Dw+PyXFEcKSg9g7njmtyeWp98gy6kU0sja9UX8qf&#10;koCllsBNcX0Hvib0zDUCwziWmIgjbwNOeCrrG9lvecs1OebomaxOJMLbU88McUVyJPwXZ3kMzyKL&#10;rBzzNqaH402n+KN+vNg/t7x6KUekhEVCp7MAvjn+O6sQpx7ojUQ3LCT1D/uQ8VudJWrAIFg2ve4J&#10;BNQM6i6+PC4t35K2DPucDfsqTwquI8rUb4iAopei3TxH/C5ht9/C8+ikBObO7xs3UIfKNVa2Rkuk&#10;mR5N/RMOVEjlDNiRZpyPj5Dpak2IGXKqsFj0/ZWFKJ1YMV/VKutActeo6LpzKxDRI7r4ac545qnn&#10;GWj8L/7dL445dfj8n/29Hweh3ZuHanacPliRaTp/TQ6z6q45wMnCVD4tEW2dZHs5jYYVtlL3dQ55&#10;izQE6bZPr5AqSXxE2N4w58iq6YHguChBS6SB1dSPbfIbsTcNuLP2Jc6v9L0oyuCbFET+KczHyrwZ&#10;fAob6a1zYiLoNhvHIrAJDdESsvNEYVnvSCnL4lCqndEmelLuRZZY3wbRFTJ7TExDfv9gd4cRuL0O&#10;uYGZS8PhUr8zh8N5fjo/O3398jKZF7pDeh0GyZSCMp5IG78AKnuhC00T+25yMreW41b+nDLmTpG4&#10;dlJcyJJH1fUAW9UhF1qvPm74Iou+6rgSnpVBrb0Ihsb2qlLHIhfBMSbeKqmwZ/Yc2hIaCZqopYwW&#10;bmGTnEwlWNObcJg0WmJoQkzyB4YpWOfatConKOQWRBrcVO7hQpVpWTmP9lpV9OwhlWOx+ihtd4tg&#10;xMLFLzWOd9qMPY+J8sHY8ggh+Ze5yeqRVGYqFr3EIC/4s/B+3LENfOmAiaHVaqAoLffWBB10KykK&#10;FJrcH2r8cAI1GGViS/up87HwLUpPye2lWicrbkE3NJs1sI74Jr23afWxVUsn3MeTm5Lwl0sFl5fZ&#10;KtUqRnEWCYOCl1bz/nR7od395O/+xwQvniLMXm9pmbIMATW5MBvY2lMH5/uPvuHRt/7QD77+B3/g&#10;9t76nb27Yw6gStNGjis/VGGjEH4YSsHViTARAYDnmUlAnW2XOoppn+m2bp3ZGqhkfZneCeavQGbp&#10;mfO+eXvwcmmLbjhCmgxpeHyYeZfCbEy35z6RMqtvaUum7ml8J1OBLB06LmUDWR1l7Mkcyjh72Txi&#10;olkY3DpwusOVHRoa7xCzPDNNWqw/HJhmDG1yfGQoMA/tp9FaSsgGiwLvLT+UC/KYZZ/qjNW50gt2&#10;tzGee2ECM6DUI7Z1zIb0/Ekqgo5ZyumJnByqcXCyf0gd03tNSsEbRgkmPg3kR5JRnr0KEnYdTpmy&#10;57DZQJwv5Qa2tnfU6U5hHdsBAgfRkPOWj8mbIPLYKP6TCkIndMp+EZIVGLRun5UphVVqZn1rc5tm&#10;XaqCMaVVk+fl4GjqGwdMzPY8xzC3aUBl8fgu/gWJpjxT/3Ed9r1BT3H4Ecv4pTWmIpU9VJi5shee&#10;eWZwMvZX/9pfGru+PCa73enB5vre3RV6aiqcFQpJbYAURJAFng3DSPls3HrBXKJu0qvofBv3QqSf&#10;gI5C05dzlwcM7gXWvPbMPEKrt+EIwkJnVBcYyWfJStjW0FB5BFCvmPmgAemZ4jeV2QCXyIN4QNIo&#10;wA/2QeZVQqLGCWk/3h5Jst3d/arzc/87drLY639wcspa6xX5TR6K+LDIgOXDsn+sAidnjnbf9mwY&#10;mMllnc+Tytvfmho7ubI4XBr2biwuvPrKpevdmaXW+NJM66HlhYfuudwnwXJ6yuSCjKcT10dxJvUX&#10;BqHiv1jeR3ZQAmXyExO7ivVzuX0XecuZpILJyIcehfZMUOxNtXJkoBpXmr9Sa2EN0/FHStwsP79U&#10;desig0MGV8rhI94b5yKsntk5p2LYb2NiOcaqUpe62FkW28uICGitgHBofJKODgC+5IKdzcsnTQcZ&#10;06c00oAkdfxtKdOjiOBxcBoglmcPxw4IZV6JyT3FvKeAi1xVqnZ72qwLEwRWFqHxtDjnqGCalAGg&#10;4+naZ3eELqcWTwXCcsfePgLGvxKdIEI4eRWdOx1UVxF5JttmL7Y3EqOF5pBVLKB6ZxvHLbErjkG8&#10;65tVV1OAQYSSaWAVmFd/xmAnm6AUNPtzbHQ34sC7AdCR+Iwftje3RIELEfQcsnSsP/0xHMKinUXk&#10;PSDRN42XYwAdXQn/8xO/8zso6bJdDiO5dtWtJXIXU2+8cLC9S04HiJAaZHUVJWdFh6eFBm56yrro&#10;NsgZURyVuCjdhxNE1pk08dbGJl/PyuqYkqFJRpWH2dnZ4vByElj68hpqqD0/Jy4RfBUeHvUCYhQr&#10;1eQNysbwJ0h3HC5tcoCz5a0YQMjp22A/WL7SESrhTN9r/kqCtcafJ3cvb7XJumMNwJSjGtB6tiij&#10;8ibGwR0wpA/UL/BzGng45+ayrF0zK+Jsd3+PNhRLW1JJR52EvlcocNxaT7toXYmzUSUGIj5aQRia&#10;dLa9goHhs57VqRe81rkAX443K5PMso6hqfaX0zX8hi8CWyxwOV9q31BlhIu9bmTMuFvYPmIFXUB3&#10;KuRFDvwAAh8YN8+SpmjbDco/0NMMQlF9EeA8H7QgFMvNag8HA0pwdWP6dww9ZJHT8FhqlN9wfZlg&#10;osTLc/R7t7awJeioNKHGC0pB1eGhgVvjCN1Z36eI/6f/1n+Ti3N2YUPBACOf9szWtiIw6qlEluSL&#10;cuS8SVsC7UMP2y01Bo1HWggziYHsE7wAjgE2Mm6SJ9680zuVDJMsecbMbjLsRszcPmQ1JbH9AzT8&#10;fk1UrDsnhvYYG5amVTPWIkb2ouasC1yKhlUi7Q4+h0UoUFxJOy6CyRy99VS2EEIqbcxjzhOVX2KY&#10;ktwmd8hvkC58k/JXjNSJYQ732DDMIfHH9aXl3mQL3m5gf4PpyYVue749Se8fOcq5AaOnwvwIc8YM&#10;qanUp/XlYjWzMRU71tg3NAvLH0+f3JEah4GeNtCNosxyq5WH9P35tHk1FhcVwTTMrQ1GmgAZcw60&#10;Ax1o57O64E6NokNkoKAH3F48FWXGgmR6O8v94s3cm0IYAeBLceZYT3Si4WnWn/vnN7Y3JW9fSJ+c&#10;iCbXalPOmOi1ANjMS/HYSdZkLWTClve0njcssKbQqFKUTpNoErjJzrZuCcHk3g7slmSQKCTUo5FQ&#10;ogeZ9/AftkPVHAggziLeJBQCR4cAtOCWhzHSe6DUQ5BzsA9tEh/c4TZFfqElnHLORU5YcG5AWg21&#10;LC2JXEE4IhE/9yN3pAN5ds1kxpzwTQegOgtIdsT11S2KK9UjsFWULXb3sDOKTVBtqG+7+kLMzEKZ&#10;qAt1iiZH4c6rnEQ5uUCUDgbnG2sf+Zf/G2C5MiQ3XvPQ3FK33WK8VypFJ+erK6u//ev/fuxgbfyz&#10;n6G7UY8ji+x1ZruWoCdbi0vLDz4IbPgSKli4J+QBE1pgD150E96c0ThklljGEOGJGFYsZB8pK1Jo&#10;E9VBmqgtIkE5ToSO8I8KbuXUBCBgFvuinFjiUv/KRcoa2UFjJwMDQpQOcMO41iXTdWITa3Mk9Kr4&#10;eMao93DD+TsspnQeER5JyQVggzZDCpNAPrud5cuXwJpA8evwJb7UIbseQg/NlH6KilJWhgDvhJDT&#10;lWlw4GGQ4sz0SKxpjcVOhGmYj7pp9QfzBLpV5SGLAXxx2O0sDOf4IfCqKLZR4RpLXObqovukOi1s&#10;NBktKWuYc2Oc0SSRUraq5+dWUU8c4pKNC7OhbrKDLIFXYGYhvDP9OhjMccDE1yUE1E+E46gyuST3&#10;g5vY2NoMbEitV/2b0OSV7FWZpwxbOW4XJrxuCVemjCXpEXpnKChbF2aN3TfsAz2eY/3ezCwkkASL&#10;2WgiHgCH9cjVi1Muv/Yvnfrcij3KaCA0o2X8BjIHqiKN/ShGDVLdITLACjH3t6TLNdmFcMG+EBYQ&#10;+ef99U8a1CAQuY5F4HD7lZbiP9OPxXaVQxu4mn9iaYjbGF69sbaRTrqwmcfVNZ4LcwDBARcXvgh5&#10;EaikcAmbgkzfdclAlHvTz89xq83ii2JgdCPsHDs+Xuz1FjuzVwb9uenpS4Mh6Kvh1CTcQeSy6M8P&#10;YYo+DU5g2LosHVNG4xQork3fmUfDZm8a+LuQ/fahJdXOgPPudtj08elJfo8Vr4flVTajUDMVZyhe&#10;ETozp4VOHHU/eGZjGew/jYRz0DyAgz5b1u6QXvbIpAgijT4qtiSWi9cRo/pr1ZJzHkxR6igJ3rTi&#10;ymTdg8tif2JVZXJHVf/INB1lLzuVCTquN5Y8q13H04Ash7I6RaqVBP1H+WoKF7OSab4h8yni2fDF&#10;9sMVi0dsoXmL+oGJ1GZYhVZnmPzxEazIgoad4iMRQLkUdTAr6gjbp7l9CRZDtiaQQozRJHiTaRRr&#10;XySCJwv7beei74lg2MlIAo3xrOCR0GKa+cYo4OrZ1FXostqa7BpOrzzfDhbIdfzld77tcQJO/iJk&#10;OFMfiBRVOMeHn/jjT33t93wXBpiV/8LTn9h48lMz46cMwmU9CMHJzXPT73zkFR/4uX8Dgctcb244&#10;nLvLUPFDI328KSSGgOLy1Ss4YwwaqYKFpt4epYBnhTOJf0b4+oMBzCrr62vchkgV32xuWejL7m5p&#10;c/shRK2WY+VAN56NPg/naoT5CoXS6Dv4SwIureUuQZEIqziFHGtvjigeAiNiyOFJh16RjTuXVy2c&#10;sZ0/mIrDgum8pGuYQig1I7YPMA82vmZJwTDGbYSYxNMShuFQVIVsxzCoONeS0FSpkftSVcXlZtjf&#10;1naxfIcQTK8qnbfk0OCpBfNOQ3Inw4cyD4Rk1Bbe1TY+kPnhoHok9wvBheur7Cv9I3lD9L28KI0g&#10;/lkcem6MhZO95Qaq3mM908Y374p7CBEIa0L77mzGHRqFOM4dccv5V7kndkmXgxU4MzXknaE0DtOU&#10;syXMoQrlAuqTlPo40Q+niL1ha8SPFmtL7FxBuqPvVeLcQCbHQOWZLNPE5K31ld31vW/4prd8zXd/&#10;n82XSPnOyk/8P/7Rpevzy0uLpAIzg6nm7AnLq4Yh0+oZMFMEVqEubHob1a3RBRYqqn26AISJGCTR&#10;DbE5nkApxLh4TARoVONoXLwfydGC1e6QnSNgVafHm069M0linp1E1ZGUozSOFOGuudxDufy4x0pz&#10;Rcq9DTMKybJqGotaRg/a3sxkWtTpDpZ2S0ewEXf/TGo7udEyAzig8iGw3fnBQq+/OOj22zNzs7Pw&#10;MQw6bWYXwvS+0Om2yF9OyGxNhoVrCsIqLz3aN1jEiX3A31Er/NaBckkJ4LeyGLxL0TctKHQHUXDW&#10;UzqC2be4g6p7ZMiMSy6CawdrIQcvmiHd6aNUvqfPjD/spVtEyzKLGFrRqEHiHi0F5SA94Zmytb9N&#10;9Mi7NSTwNWRzUfckSPiNyTgOpvMgJejF2UbZap7dP/xsAQo5LKZuyJFwKEh2orspRtFwrihRgwQK&#10;dgAvumkSy417gJf0ay38sgiQ3e2q61E3xKvUPCyxwKG5vUVU6+iRFDT4xnydc4bAxFPeprOCI4PU&#10;kTvkgjAwiju1h8xSK6eMi+9tb/NQjt6ivSYAKFCIxB7pBKAGYwrL6sgIeRTXBBqIFPlbE3R7OCY3&#10;4LEYS82qY14Fl+gAWmviUFjREE1O9rlYLPkNn0VD26/RoFo0YZmMsY+Tm9DXnG3rz7zh1WbcmsjQ&#10;QhAfo/vsaH9nY+Xu/Q/cN//QQzzPr/3Kvx177kWGLbenpUPHus3I9977zCef2N3cDhJXvixuKNRy&#10;FFdVmhaMz8ecOCKXn5YNYadYgE+BBer2u7gVljRD+ZkpILYRhc33DDfS/PE0/VmgDONRglwhXjO2&#10;8NlDUZzaO+he2EBD2ppxC3Ko5WZ0cHzFK7f6DcQNZTQ9AaYXnZtI6IwIo9SB7sYJaFeCOE58WsjJ&#10;LadzzRJr6j0RA1IW+5DAD+fmV+6uwIXcmDXG5ky1h4Mh2pN7H/YHDqqT4UO+a8ca059PTFDQMDuG&#10;dJckMJ/kBuwLdGKjLx2KesxyL7Fw/FLoJ8wNVImKaAS2K7oUk3dL8kUssqt0dmrXOcyJITO3dCYT&#10;hv/H/XNpMudct4Ywa2UzPZefq5rNXmARu1KGOFrKQe+YjbPTwcBeAcJnLTdGPcBlZ8AAKMqAUpwz&#10;ViYcCT6g3pyFX5SIdWZDHzQs8AEZx8liES2pVs16iV3P9LDgg01giii3r0rsSGDv6Fbyw4WYwL1c&#10;vbNyunv8L/+PnxtbYEKz/H7v/1/+3x/6Dx++/sD1xfl51BLlAolUqzGeslAaxLgf6o0sNzfjwgAZ&#10;SKFSq5Bwx0hXDU5JyEw1C+hm2GvpJAIFW+BaC2mML2ktkg+W5PAtPifKnve1ZyB15kcHrMVMGoJg&#10;/n2HXqI5QBwdZiQ77pd/nMBpnZ9f4GecKu7K9iZdYzFgYRUUJpY54EoqN9OQwSRi8/pN57NJY2la&#10;ktpemJ9nO3a2t9HrPAtdw+z2JYKPzgyGhDEhnckJSugYcKbhsrJzQygk7MG0I52QgvDKNlVCEJl+&#10;+KJysFBbPKbsHRnxUK4GD23A1+CbqMNP0/4jeX4i0U7Xob/IFaEnB5dzl166kwGllzTNoTbj5+LO&#10;MbpGuIBLPdWem1tCtlHU4mnSXCG5dbRhGZtyFANTYS5DZ35xeXt7dxrvdbZPbIu73Gdu9/lYbzDH&#10;h0WHJcB3ooaughJoHInZoAiXf9ZXsw4xiV3nAHI/ON+mFsiT98nQOmtLXMOICXQUqqYlaOKcVHr5&#10;VU08lAjLGCVBZFyT3IDHxFqDeLmcF4nlxUo52Up6LsGzpG2c0FW0khlGYKeBgS5dbQYbKgpJOuPk&#10;FSwpAIGiY0j91SkVdBm3hguLGWclIktMabhTNeS1mLVxGVPW6/KYclOS0iixR8oBH4UPO7TZgluc&#10;8WE1npPOmvzZN71Gb5Se7b3thIHaF3NOrYnN1ZUvPvnk297zpzDYH33/L0/eXaPGGvCI+ATcKNJC&#10;JuXjaHAy+x1aXxsynGheMRzrm5s0F2PnVfEOxqBSCr05H2O+txikQrsjl6gkrARWVKN6PjY3GLLM&#10;cegh2ZcDqsG9SYMDl1f1Y7e2SaYJ8RK1w2UsEqt1mtS/Dh6DygMbl1rY4iOTJ0xv8F2keSMEjjAR&#10;cyyVDcSO0za7h4YjukU6KV3gAMi4NwDKzOV43dd8ff+tb37x009y03zdpUuXiKs04AmU+AQ7ATsQ&#10;UwQSO+kPWRVBqRHz2jsLkxJt5HIBcczSbOE+hifO/nkUGZsmXD2QLf7cZiX3HGRU2YmgqSaPobUH&#10;mAGIRc/CJLW1xEAhDfYzTT3iYS9h+UfcMPeDXOvDZgqTWErXE/SE3pbj2Bxcc4YdkKY79QyEViVL&#10;3DDDfHisCdN7Go2mHrF7IFmaOHX+dXx8a2+Hy0Y7E67t6wxCcJ20G84Xp4Waki1RCVxk6FI8VROF&#10;QCmdTi6+Hl+zFE3E27bv3j3ZO/tz/+DvgvvQiJyf/8Tf/Nt3764u33MF/teDHRZq1zVpUFhynZm7&#10;a01zAmLwmIFmXy5nrJOmDZLPPHa5b0hXlLU4b9aGYj8/VBKGXaq8gRjtxIQVLybGS8ZSSjqHBTjn&#10;I5zSPJGEihiNEdaoQl7WQayHba9OEgu9NMUnGacTZvAp/RWPsZy4hlP8gmvG9tvUUo6CXUEFUo+h&#10;Qo/YHtjtscIcUv7JCmrIxHDqu7NT98Bf15ogEJlpnbepNdNIP92C/AAqHTK7HEZSI5khbZcAC1UJ&#10;QFayMmM8plUGVA9AvgppR/CK3GSpdYdfVXOgfRWZiQCXFAKGkrXsS/HJnvn0pgacVC9ukirk9iZO&#10;vfzwQhZDUqLxqAZAgXI6+KmLK7LhvjVmYr8MoZjAVuxShv0Jyy0LyYteiEczVK0xyrK2UOTI+JsG&#10;XeZQWMML6hnwI5xwQikYCXO02JDufZNLArHE/9tRHzWaB9XOheDCPpVU+KXOMzmPz+4+TjrwIhB4&#10;ShReVYLXow5tbSnCupWZSYPxlDtDZsYjIUYMu5M1TikVXRJHgi8V08/2sGpQBkTf7e9vpT9Gvj7U&#10;HO+U2BCZqem5Vl7hEUA9QohAs4tFfgqfYGVhVbfCF0nz3tM3Y7InFPGm/prWywDhRO2Eixkl7Mgo&#10;d6GJRUqhI3boL1NAmU/Acd9cXX3lbLf3ilc+/4vvxzmRS4DqvLNACPqEDHP/oI65XdJNnH3kD4QN&#10;EhDKB8GrSUk3LgDuIecqas7QPoxQYLQOLFFh/JPe4faSkDnD6FsF8gqCbcztppOOpkUqE9pw2eXw&#10;f4/wDck+55Cb6SYUsHzK2mFvApjLHB7JFdJDTRrXA5y/ylLDvwODsGiqvTeMqBPubHs2Iw3ApOB0&#10;EzK5hTrz/Y883HvzG7HjZ0tLjyxfUl0wl/4QR0Cuw7ikziCCmoNjLyN6HlBtFw3BocQpNptbZHmh&#10;sG0AfHoqoqhRRp6f+CnIogfDmOOIB69aIABp4xDVjSg43BhT9MTmydsgfqh+tJcKPfrLmV1Jhhos&#10;o1ZC5WSYkp58/AksnQGBrq7YnMCCFCweyK7GdLexoZw0hMRttRosR3icdBnpK3HB2cXSFBTRuyVv&#10;HgcsoF//4+TkF2D6anRKUx7QeQhsTD2UvDmikjFBBli8ifWII3T20jN3eoOx9/7If41jqo0/O/6H&#10;f+VHBvPL1++/j03Db5DfHhSgJlqnVlXH1dVBdmjEqDvMSih2lnik1u2k49bKqCf/bLI38FnlGSWv&#10;mpcVVEiulQoLebgRsg8QbYtfqIRMomUNcOgpDVZG4KVKMGoUPQbpsdCImpRKW4lY7eMjp2fGxVca&#10;bdLyM01Tqk9RHVTV0jLqZBptX4tzypmxS/doP7PUzskVgOslo3Xv8iIFTGo1HOB57Abjp8iKw/pH&#10;GZIW7tY4x4taerWD2/XP4iRtxYmQljg1reJSq+2u+JXV4F5FdGVKQFR202NkzjkoQn6ZovQ5OKRg&#10;ytHXpr+4lHmHNoWl5D0d+8bpDlzeqY5usdfX2RItRDEoEOvidwpXheAIlR2SGZ1nwopspQpBVIUt&#10;wAiU2iXNVBqeahIMojfZOZWUuQ+ZKw3FOCOV5LRg4YgaYbjlzRhnhKUp7SzaHa7A9cv5qP2tN+fm&#10;LbKSpYjTJdxSuLB2Bw+SypmKKyRHWXJUioV8Jp86IRTjznnNesbRLDxOCqu4RO5++kjshVSn255s&#10;mkH+rfJyfLoKGaPH7NThPYWfTsaUDHOX4JKHAM+E5iyjmOOZZ7DCo87M6LXEcZkcWm6EpyPk/K1v&#10;e90rSXzwMUsd+DuHx2RDdHk4dJmm8oWnP3/l5HT17hrPGECCVDx0jbBP5oultdsezA9e/4bXrW9t&#10;3bm7woN2Znt1evUHA/YvbWiXTAZYqhOzbhpqqHbVjFazK48vkgRokFN2VH/KWcO04ORRiLYszc4I&#10;FeCIcpOJr1m4KTMVJusNDOOPJDsptkAqU9xP7kT/0dmimG5AWSnNJodWpsJAMq2AYXMn3Wx7cnXe&#10;6hfTQ0595eTo1Y++5uzKVc5PZ2uTtxKeEGcJss5sTh7XAUT8JpN6efQaGyIWPibGCU7TsNox59e+&#10;D1YiCR++orqpk0cGbiEAVVEVzhitavnhnBEv+0KIJ1s72/v2pWJGcKwmZcQzWDFF4kRMpxpE6OMv&#10;vUxewrpzN9xMDfzAfNEqzOE1kS2BssQbSSIplxaCMntHXGzA7I7RI5GVMgaWNiNgxdTYbJCwJidK&#10;5SsiK7TehSBC+NL0kEDHkCTxkjegvJKbMxBJ+s40ZTFt6GD6wtjgiRdzCbtw+4WVP/1d3/zmb/1W&#10;ns8NXHnpf/3xf3T5vivzS/MsJ290WFGoj+LiWRKNvDUBZWx22Winz1q6LPpYkWMmbZJd8cVj1nxG&#10;fjbTzzblUtpvD7XhXS4kojoxp1RO+mfyJ6UYEy0fF1gegdgCs0YIKf5TttvX3gGT05wXgJoJdtOI&#10;rebsSrfDI0h3FmwrulXdbd1olAwJ4E02ND5iKlKJiobeWF8zMzt2CkAZOuvuZOtyT8re9uREd7oF&#10;Gzco4D6Hx4yZiWVTqYIalYrY08b15f7JQvN00SzJIY6aG7zDINyywE2iqbqKKqOIx1kjY/HfMz7N&#10;clENqbdwlwRdXDdFJWlsH4FH9poyeeKpn3V7HS6PunEOjnfoSl6EQerrJsQR3WBa3mhPFuTMWjbY&#10;TrZ8xLdU/bMpPnkLDrCy6MJnkwuyQKiSzSAipJEfYVwXg5HEFPeWRc4zBi9amQY0jblZ8znSvnH/&#10;lbpUvis9IJzeyllJH28hoJFkdnuXbhz+XQc6mV7/MaW9xFgzHAyCFzaU3zq5BJjSlL5mCY+VRSmE&#10;BcTyQU4oC25PvpGNKgs1oh5KmQRtIU9wPPXyj+qwm3S1TcR4KOO8CHcy6AXgCqCs6DG91sygCQzI&#10;HayUe+vPvf0r8B9IdtHlX4PJsEi5ssUK0zsE2gf7vbl+MnSSONp4OJ2xaGdgdlePx06/4y/9xUvf&#10;8m2v/qZvudLtf+S3P7y0dJm3xTiDDKPLTJeN9/Mzx7LXlwEFgUimSBAqwYQC5Ez46c31Nf6Vwgx3&#10;Cew4NNJtICrIAdpL0kajt5BzNLYx+0EOlbeVOjg/o87P4iLJ+EexySrrwdzcLJPABj0KvhubW461&#10;QK0D6MYy5/70c2puTIuRCXZ2kbcJqsIuMLP8mUyHAJHeRQw/8fM/f7y2eby2vrOxqWI6cyCdTYtT&#10;U3wQlYMslrrRs4b1r2IpiNCTF0L7g53AEVRyMiiNloloWIwLFitUSA0leESW7ITccsQWQkaxR2nu&#10;tVQo0js9ssLDqHKHtyBsJZXuDOmTB8nhvgnYMn9ZdanawuMyux5+CNUJ5RmOaoZFciBNA2plkSEC&#10;YetF8oKFeNi1jR2Uoh9nNpmx0guChfPt1oTi2kTLxIsQRJRjEq5Ak3MOHI2yDhKvVFLVkCu/zMd1&#10;fxKLAB1bu732j//lPx1fuuJ1xk7+2d/865/46KevPXiPRWwcq8y9MESJ1dESF26HRSj6WCIenX4z&#10;XjC+oSkydI/qiKfOFGqCQG4OZSTpjqGk5SLdQH0dzjCOs8LrXPpSulgIbtPWV9tCi/5d6i24Jcgn&#10;yNXoUhjLEiKe4IrpMApKTtsXaxVWEiWb+5aGTn9Ds9e0v4Q0peyuMLnkWwAEat6S7C2PvgYxVImC&#10;18L83MT5cW925h64sKbG6TZc7E5TBenQrdUhHD6lfYQwAUwWfU4cBMzowdG+yTeUL9R7Knd5aNSw&#10;maZAQlitVOnX4A8VrzgrZnpxs5xdDto1ha7WxML8Are3vb2jiB8yLzYzlWMUyR9wBLSv6QjJ5PN0&#10;kGfaGP/xgBbJjMkQQvhXvEPukSgtSkDfBlhRpS0bNzkjOjJYQbp43wb2qINTa1RXqTMLTCagjEIt&#10;tgdJofln1F63m9SavCbc/9RkGy1j8ATXodUTMhamIgthUain8kjgQEwbI1m4SRni8WOovpLM5INm&#10;Nk0bpIrWuGLcWo6D2EwGAIIJAONTpIqOwPCdeivmA0ld0qflqoLKCy2Yy2ECWSxPuOV4iiqE8L+s&#10;XjwhMlfaUJ0qq6ZVZPXjjJikxCiNbMaJVh+E+5iw2i6ZcaJ5k3hoVe5ButIYJAsHFQ37flSilyyC&#10;hqbxnaugyiuCi7FtSnZobQZ1ACcAQknRo0PuBwauUaeFSuH0GOm5u3c4PjU7Ptm99u4/+cLNux6T&#10;as3XzieQk1mBhXPPWNDGGUy3dL20uYlCuAGHzo661lMfbjrOarOL2KDpuIkp5iNpazMTXft6cYpq&#10;lJA0hMnniJfU+xClJupcIoHCoGiTCjluyjuhD3+t1SiDr2aMb4siv3v7zsd+/n2rN2/efO6Lt198&#10;YX97i+nnZcZ1lkPri1YtH1Yhyxgfv6KyEAkb+VmPoOTfPXK6V70nropGEg9r5PUkJjVITT6+kiTh&#10;DvLmpF4snKLuMBdUnwY/6rHJQ9Wn6ikupnF4ZkHaSOFxVBSKBS+u5dISjyq6yXGLm0RTAepU0TMq&#10;x17rpksgRYHi2qnWSf+ap2ge1nd6sCednJz+kjzsuKPHAXcFKFH7XoONq+s+TCp0MlZ3Gx7T5O21&#10;NRXXww+DVPDZz45/+d/8H+6cpXIp3wsgl5eukEfS+poBmQ9l/2B0VaIulyXJuGbJjW4QU48UNr+u&#10;ohtSyYRR6BDoRSxfClFpjTQfxZuQA34oGDEPq3nR5JjsVcBPx4r4p7YDjQOhEqqgwo7a+ipWVyKu&#10;MHsF8Uh6pBHF6KCms89tyv1Xdujir0DhkXJMyLWlpeVh9/6lS9eXFuYBwZydzc9OdU0WMO6QqFTX&#10;NwravhAFOBOWUPjlsbpweXnsmraepsm3FiQHuLz4xqJk6c131PtVpPEHC85rK18xAIYGKMcwpyDC&#10;X19aP18cQIyDIKbRjLLIbZMx475zoERfKW5+RRM0eJ2iVc4El7qTkWw0nk1z1qqhrXlM/fhKTTWn&#10;Pr2HzQmK3i0907xfJaOvqebBgBzbz8B/lXBiTc37ZhsLKzVaQ2VPYF7GLdc1Ld6HSKIAT+aA5SUj&#10;pUEGpcEc59kjBiMinCz/yFFz2HuoYtJzXpflz4vl5a8pbMT3DjNBPUVdoXaQjdOYYtJAezPmTr/d&#10;a5b4hV7eqLkSdF6fzyv043of5a/xbsU9hLj8gicMM5KVHH4glQo0rQZsJbRpHWxsf+BnfhYPNlzR&#10;+k+o6rpI07KHlc4yR0TYV5mIyKHWLbkmERoWlwOJTAwH86DC5xYWuFzV9HzUJOCSM0l51q4RO1f4&#10;KxqEqoyuULFcTOgW1QPX0rClwopMZ9tyzJkXeBPHxOOdVJ76OeOg686NdWLPyhFmT+ljdDPC97h2&#10;dx3VcM/le/qdPv2cKE3gyMW/JnNmetSJV7hzp3SkGYW0Lw/lppJ8NF6CAKNpDatt5rjJsJJ4me8v&#10;Bhv+ClCqtMMuuJ/t7eKZl+0EOv1iXEfVF2UIGS2yJPxraInjVcX5ih4vIShBwVo4sKuGoEWAkmAX&#10;WFmNVPzsaodpPNOujsBhF+qjNB0HtRazDiHfklaJ/5O4/wDWNj/P+7DTe//a9o7dxaIXopEEwCZS&#10;IqkSUvRYhfIoGduSx1IiO8pYjieOZ5LYUTLjyYw9ikTbkuPItJRQlG2JYkFIUARBdBDAoi4WwPb9&#10;+unlOyW/33U971mIFkWOJNIvlx/Oec/7Ps//+Ze7Xvd1M88axFyQYbRfk4+cCYwZMZSL+kRBQdU8&#10;j0b03JwbDY4jx4Cd2oOXbeLJhp1OMyTBE168e/2Vw9kFQantaqPXQkltznhb3Vm7EAGEBULsgetg&#10;EnPvQN2cuRZb6LGNih+xlixLj6pQQmRZ7XPY+p6IvL6auue/EmHlZ+MudBwor0GZm3PkAcilwcmZ&#10;dYg7W9vd3l0jj20KbC0ztz22Wk/LIUEv7/ht4qDnfEh9cwQi85JhSdgNRwig2sQ4bgd2/hRhwq3N&#10;2YlTAFrQNqwtynRyZ3+HdBZyHg3NBdTQOSDWfQVI5rKewi3vrc9lHzftolSkdh5cBaoZ0grhXBJV&#10;NnEuGBBVuTgT+AQodW249AoskORczbSrEHLCVuEJejM3sr4Tkzk82N7eXJwjsEOfxB1iKrAwKQeI&#10;8uxuIu+N5sCAIPYkLgJOxBxxbz0Auy3s7OzvbB/skZOnZzDHrlyuQifIoxN9wFHsQXA/pBKbMJqh&#10;qBRdtcoqJBJEeC0CZUrYHqYvUg/PI3has7Uo5LH/d/Egcda7soY2CKmTNAb7u7MHllT5C3aRppdU&#10;R7asDUqrkQR2hOQwOKCiCTZTA4+z3nZb9kgXLJOyWbsLBaqX1N2wWD2n8lHWCx+Ut+Qo2pfpqd5D&#10;hyHFUwAdpiCR+gMj3YQc2QYpWLXvVmyp1PZTk+8jsBwhYTtOHaVSl2C6HzITq69nbVx3hnQFAfY1&#10;48T8xtKPDIoiM3o4RWu/ZbbINz/xqf2f/7mzw21EwsWNjWZ3wkefutB64qKbQ5WolZrzP0Ak4/xi&#10;jwQo5SeFYMlyysfalrVRkb7wutpcrwqib3LZHipJDhKarFLpVu69HHFi5X3Avt8/DcNLpVgAr5L+&#10;Ig4VPZ6WCjfb9+Kg8F02KOXxQOLm58giDeI4+9IX9kYq3FVRbqDRS6VV2slUV7YO0qUyAqO4N/Ut&#10;I47KgwOscNB9LhhBn7S36HyKhB1hB8GZir3oE8paMXC284Eap/2Wtu2IyLqkdfzKnxIbzhyMjEff&#10;D5RQczv0sJh3QKqSqhVW45zEFgmUzUhOyvccEmvBMdYBiI187iB25tkXFb5OVJtEIR0A51BdRTxw&#10;JJj4ofMfqR2Mw8hcFbJh7QZYFIyfg+Pf/E2wcdMLxga3tnbsBdVZSlEYN+IKuIKIpCokbzEIEWew&#10;CqZ7clCZZRHy6hN12loNWj1n5sSYDIff1lU+hV4IdEhmOJ0K6YnCHDIqDXPD6F1I7sGIEGQmYAYO&#10;Ij0wHjApMbVtyBamtxE3VNCZVXdU5fOrKdBVyzOq/YYnGlUNO1Gnx8RA7rnrwhpIrMmJ+y6ub8zN&#10;w7QITF9QL3WykxOrCwsb66sXLqzz6ADujFlKcmNTvF6zl62Z1cOSd5yGc9HfbTk6l0NhWpKg+nIV&#10;Veef6Snj4sghoQ3Rgud/jVhQODIeHy12eb49bHJPxChM10moN4OQMKAXt6+GRbZW2jSNAgluSONX&#10;5va71oroWGnnR6OKpF+PnxEBFy1I/KKKpNuW/0p102FYUhyN2PQ+SW9w/tzITrf1LAvpyWsYia0b&#10;ffbSmpwfh9HRNnvUuEgZQutH1xPopspC8Dedub5q4fXpiFZrT59qEzhNo9f5nJjPGNEDs1KmPBJH&#10;zUPx0BKLOQ9J+amDnBPbHmMZDX2OS/0QAQE4afLH3/b44HwHINs95PP4X3CbgRjyaUJeqCIbSBDo&#10;T/LN0bcvxdjY89/61pPLS1/7tQ9/7ZmvXN6gppqOfnB7TCGO11dW3AQBIjBnGGHAfHikiiSGkfcL&#10;W4iwDoFByI1NKPJgMldlPFpzpkb0AcVZMVMAckBTJJnTOAxf29reAudOYIAdVmZxEkTzi3OUDYqb&#10;NHnsPHJHvlt3koSBpqikxBbKUSFbF1iUgT2g6PUkC1N8GpWaQmFa1Lz+UxTt8tIKupvgKc+AWcQc&#10;J9DsGNLQieyQkDaSSnw/K25GeiGWO7/E0yrFWzq8hiutwVzTS3kcBhaJYs8MPhb2JTsRSdUrNZFW&#10;sClo/0QsPuivDFWtQyefdL/hNDWhrSEcEyZVRwMFCJmBBP8HzglGFtynYZb47AkMxQNgpQSVhg5L&#10;AyfYqnPjGiuQJWT8vKniFIplzMtsQXL4TEICjPwqnMFKJjye8OGLYC7WM3S2ip5D+WlYJqCLfGp7&#10;Z//f+Lf/l+C6EVd/8U/9iedevHnxnov3330vdiDlDSZvfD6PfS2v+hps03rVyV1xAFyf8C+149vI&#10;mjYDCeUE0MGgPSIo4zxReeqRs+Q4/gtmIefOGKnxLRRAQDAtESBPgCZgxmN+BS4MGmLHei0I4nIW&#10;zJrWO0zoNxOF5lKADoiGSDTWqIKD30znjgg8/D1Z6MhQqYQZDKY66o3+Pusry1QRbizM37O6tkwZ&#10;9dkxGNulucnFSc7dvPFyhaSWrcgc+ncRiOmV4X1L2IBbM9hMI6LIuzn/h54gRp0mpZSsCnwv6pKt&#10;W7+u46mq4yJDMJk4tlK1/NChzhGdEJvdmgZ5Qhg/u8YFYkclt8FcJX1CgtC0UrRWgvlsy/3DVDVK&#10;z8FZ8WGCsDefLHMKZXGmxPgkD5WAuQjdZH8tqhBgErvKv1b4WouqrFfb2XeMBxaYx3gUd2ZH9pq9&#10;i8UHAJhLkVE/xZ8Q9IVCC1i5+orAs7YHbFSmDTTT2fE6fJ52Z0mxU9SmG8ngBEPEJ1D1ptieTRIR&#10;NVDmIGYLGlJE6iXYJhX6jEYUeA+Zw6DkZOSkTI5RHEqmmZEx54jtuKlkboBc0+TKRDqOBdPbDtCM&#10;IKloC8u4OgYyRyBCCftnGhOJD2/dvkU/hd3t7ZTtZkFKA1jt7WJjp7TyKy8JM9jAICGiSJGXkVxq&#10;JhVsCvTBDvI707px8dIDDzzIYn/oF3/pC5/9zMbKMn4TvI5EmQpzDHd56kpS/SDOKqXmVf7EIXpf&#10;zmIJ4R2PJps/85kIuxrscsBxTgdDIB5x9m2IiYg+hw4jC0XAF+wW7s3QCimySX6O0DzuEdDgv9pH&#10;1eHmMFNkax4s5re3o8wl2FlxhXw9k9XsolIqFkrlaSBeVqHjg4hriuZgc6g8YtBV7TXE7Hc1LpR1&#10;sKMNcz5E56z5ShA3EWcaxYxw+pVlHsJRMCf4W2su0x6MnLsfiEGt8OJG2hEJ6SRAT/Jw3njayN5s&#10;eCsWw1DhjyWFRV/rg/HT0V2hb/2E0COGA6GPueLuHZQRmbckGZITGfI93Fr1kA3T7lR5fVtSAYMu&#10;o2JJmg1C5ioNhSF2Ezqx/Nxzzq41Zh/rnjW7QOXa3Nj/6d/5S2Ovvvil//Fnf/NzX+PDF5aXIaa2&#10;LNDYgrZPv6t7GixK2xjXLOPPmivJGPOAurYUG8eirGlJPEQPxqXCPGeFNEEbyCKQyvsSZSbOU/o1&#10;PpgAL0rFSlILo8Lh5jjIJ0Xb98OJ+6XLb7KD1sQcpWt6injOh+fSh9QAdeLP6A9QBEoalxq1zTrm&#10;AY0veRzGzlYWF+S4mhi/cmEdntOxo/3V+ekry0uUqeOI0O4B/iK4sWA3MUKN5zFpiK+yPtQA/D+j&#10;pgwo2QXPI5Xbi3xyFFoMHUOOas1nZ7IOUXVqOgP1lb8a0x+EeLYZTpshviTeeV6Fnea2sXVK363r&#10;Gk1s3TI9sxGFRCdkuLWQ7TZ6cmOfvy85ZqalH66G6DZoVIJ97ikJOLlkXA1Mlq/QHRtG31ayl1em&#10;VCXdFTXru299WHWiLZ6yu13EjoS/CjgGoUOLJ9u3NKbkxwa/nIAedMIhBOv7MiFmKJVs3iKpActN&#10;Mpl9Cts38AhqYMdpVBnKgGBS+tS9e/BW/mpMIiEaJ3n460ABnyWOZV75X/gyOfOcYsN+SZxohLHf&#10;o4yNPpxCZ6nAcSpi7/B0pv3/+Nse184ypMpWBrqgFdqzQcws0IAjsHr8L4vEL6mgEaLHizPRfANH&#10;grgWuu3k8PiuK3dd3rh46+YNPUFELwCYU8FOnp9IbXwaHkqvNsXbGq047ok2MB1Y3EwSz46KJSve&#10;OWJVUJW803XqkzPPCn2L/ixBqABCJrAlGNXq2mowML5sVJd5augGLVD7iK9baCMNhqeAA83YgDZx&#10;E00K8DZ3TjC4WN+0uRV+w88grLtITLj+UHx/rizuE9sWyHIKVhgiGqgUUgyanvbI4V2iutYZGI7X&#10;dssZtgIhgtOSSV0EwV2oLhbEtRIDbeUEk5lORHwwB9jcrHww2PzYF1j1kCErCeLRuTOsl8QIorw8&#10;7fiGnLmmjwWoyf6ySzRRuAjyg0KwpEZ4NPNG5ZtKPz4eVwDR1ETActYFavQZa2rjFt8probb8G/9&#10;AF61UvOM+kaa7THwe3p5ijbWZTZ0kgIu5H1GxRfTq1grwbx7fX+q7aiispfnzpe/+NWf+dv/3ec/&#10;93lqqe++vLGxsha7XrOy5puZTPlNew4NZTrUYK9kJtbR9hAlXqkSFBevkmjkFq90sEz5lBpOiQkO&#10;PjRZCSbamap54LD6Sy3e1M4RHpVgAR8nO5ydwfvODnLKzRDTb26uxWUBdCoWGj7itiGrNXvXPWYN&#10;9ggwktr5geSNybfLU1JkhOzn0LMTp0sLIHenL60sr8zNbNCKc3p8AW43+qVD2jY5sb68KNm/C6bj&#10;otwwoy5uijnWZgnG3fVC+wLBmuWYeOaqV1hcNGYNu4xt6GbBz2x4Hp93RpLUr1msimMnGRJQVA2K&#10;iHU7wLKd7Jqc7CP6oqX4ym37CNi2RYHutJjniCnjd83DGRPV7ajA7VaPlyy41HcGq8v9FSmpgre8&#10;I+jqahelrfhMr2T5d6wKc0SigRSLr9X0SXuke2QMFZPUTVU4nyQryZEZBRFuf3hIzQ1BES6KCWkb&#10;tDTGkLcQLuRjDo7nM8B9u9HDmBLRcW5Mm/bSNB3FLaPiPVmpJ2tAL74psL5E5PrU4qaSseaBOa4K&#10;LjHlzhUf9ll0xeK3pvo8vACAGjR/pY2Q3H4IAqMCGornk7iGTAuPg0HKBiPEol9l6wSTPUN7QJPl&#10;BreJaD0pLX5samG+vixlMOzBRMdKIS1WXRbWbKS/fR+zF93i7rYwqNv4bexsY2Pjvd/9/q9+61u0&#10;DJxcXL66vbmvzImylSwXuJ6Kx2jmFLtHXlh5XtOGL/hivbhEGOA1kZaJFbx56xZyDRIOPq2rVTI4&#10;LRdRLkwWjB0oEmIg33ruW3Dfrq+uXrh4sbYKVnGCd7FZUpGQSkMOs+YXUUzu2+Iy7osV6iLwLQcD&#10;dncMLVKdyjLIfDA+sbK6lsSbyoPr8BN7qcceQhdmKQ6VVUv2JI+/TLDGYlFSHS4zC4wQH4dDRYQA&#10;OAWMV6MiFKLbwVBuDJ2/O+w+HinknVNEUVIlA6OUAXTGljk0BwhJufEyC9xSlM71j21Kryumzhms&#10;cj5Cx08JNrL3Y6n5rJZte7IkdXDDjZ1QwY68gFEGkD67jHvdunVjZ2f79vZm6srt066UtEzCqBrl&#10;onyxitkrpD9y0PCTW7vb2C7sYXMSYN6h2szwtHAJDcEkf3i8dVs2FPYV6dfIBUUzErZaRD/dfJFf&#10;BMDCtrZ3/OT0MkVSSI/xmQfue/Cey3dZ9UlwM834EqhU7gFHwvatkSdjQvJxyF0yichItUFKLAMC&#10;5FkMe+prRjFbhUyNJ6xfEEDRBg0CXbvOSVdeOyb6MmA5QnMmXYYCcmaI7cRsWMyUqiNPI9aG/iXK&#10;CwVpc5CVlQuQaUkx6cWkDPFqWu8TRMJi/stCURPVo4ftGsIMOWYsAiA6qm3Bw1IzuLxI5cf89Djd&#10;QWbXZ6bvW1t7YGP13vXVtdnZ5Znx1dmpVUAasjmdStExDZnHUpbPslOBJEn1xcby1MdUs3oXQU61&#10;NqYkYp0DplRPaVw3f8dWId4NWdWC9WuO80AcKoBmc54aQKFsYIWIqLggEZrcJTzK4bzTcRYxZ07X&#10;FVApJ+ypcZndRSktwV7F5QnOPfltQkDcBUiuqVCR3USBbE+rcOQdSy/VIwQP5y03OCKPDfjeLvFG&#10;A5QztKiwNyWCVK0az5ntABa2q8z2t+0HC2T3Dmu50YY2UjT3YMgEncYZJM4ffhYKtnZx9iygklPL&#10;7uVyQGjsWwxn4CtBhvZtJmoiRcU4MkQ0DU9NBxHqHeIVSp4Us5sKZSC2wdqEoSSFOD4Usy9ZCxX+&#10;RguNMoUQTJh5GyDWWZydEfUg9a3GdEqCRilGJWTLgd2DMWXzDp9ErmZ/yBmsAWpsS7OJg270RVXd&#10;dvSyBOCLPIEh7Qzo3ll0zX8skinNY0T2MSat1Ki4I6IRtDYCRJxBfyXDT8EOoVXBdtfhUoxVdeXB&#10;h169cfsP/xv/+uM//KMvf+VLz3zzG/igSzSSSpdFll/ZrU9D3MwGP6nPtLtRXG2seBjfbBvJcyWN&#10;cYYMja2a8D0AuJgP/KZpYx9jqTUYIr++9PKr0kAtLa1f2NC6T2pF0GQoKOV9cgq1zTUPE1M2y3cm&#10;0rE2YJ0Jva4Aa5mOpu9q/scAF8aebIEXZFKk+aLglv1t0ZaF4AWcMERs/NTPioPA1ePp2LXMYSol&#10;JnnMvTsyr3Ad69+TTUtnQ9seoFA1PUbkr1a3gKKx+MjsvGX/qjepXNg7eiSWMRY/eodaWRSSsWbU&#10;MNKJvZKWU9zA6JC8ANrGElEkece3OJ+cLa/GQoj3sO9NzS5JDuxSyVmWVZQpZFcVRmx4MJSibgaL&#10;m4aKSy7PHZmmclghIhAOKtH0M7f/8cQUZQQJguuaMOaWzuJ38gzOMwVAsKJxpktfldlWmiRxswJh&#10;2Rr/v8quALCHF8i4bXqmAEluYRR8kHsNekT6VIexGPMdPSEXFjFIUnfhiKw8NUuUXmf4OuQ0eKLU&#10;S7e3jxVOZuDifPOKrxa2TE2h12otzXAQ6CMxS3dbaLRl5N1rRRszlu7GFItY1VGZazjUapLwE0Uz&#10;tW9ga62d6qKuU8jVeG9iL0HJJ8hwaYNOEZgYE0sz0xsLsyuzIPIniH3o5Y0fL89MYWPxH1Ebq8dt&#10;fxsKg4az2tpGq9fOWtbYjvrsUpmUplZYpnonDUc3xBSD/oT5sxmFrrNkP6ZLtbSk/womU8ss/g5m&#10;E3FFZowcp6V/PrtyQhUklYIQJt1x7bbAO6Oc4oqEyUL9ErlPfF+jW4MPtJLdgNjhIhkEUEhxYU1P&#10;AxVDOg2FQdTUpk9s9fi1aHGH0VS3ETFjGEhC7GuSuSmxCsJe4oyk18DBq2r1bNVniC+wkghZbBSL&#10;Ga3VMmKGPjCejPCBz5ig1s4up56DgS0Sh0WGWSBlqcYOkUudOULHYh2lvagi5G9S1x0QAbJ9tW0z&#10;sEIoAUmGTqxUtrd5Y0JJKjKWYyARqCGY8LUOa+qYSIlbbUbJ58gX1GVnghkqYomPpyYhNgEtT9IA&#10;ia8nGmTejnEWuIt8c7otn9KIVz1bMayMnfyxt7+ec2yxFW8m+J0gkJxCbH23dEoiQ7EicZNSUEFv&#10;17xobt1Yhh5XSzKZ7Z2tqzdu/PBP/MTpo49xxbve/OaP/IN/EMIWKUNZf3kb5wlVeTglVgoHV3mE&#10;ZGxE2SaCjBmoAgBqKT2yXlDDFTyn7cEDnDIEmAzoALcfx2q+xfOvrtGbZzlGogUi6kXskXwrhVRD&#10;LmRwyROUWFpaBpnKelMbbzTp2GsytzkFQ8Pdbk3miY3Iv0giqoilfccPSrXXzsERihGC4iUYomwJ&#10;R8XpASQHJKHZ6Bw4FTW0jMnokP4KzfAUohCUNWkTlCQWPs9XXkJ+4Nbt+ajTQ20BtnYwTsTEkDos&#10;F65SOTn2ELips5OiICEvRBiLnrzi6XmTV0vbaM6KjjTTRG0jjhMMBYbvB6SmpnQoQtlZSMC9/XB/&#10;yU6YcAerz3lB2YeaN/pJ8owEkop11uTOlkAsaqgGKOvGTABNIdg2c2ZU01h7X1WBNMkwRBliELAc&#10;7FppZaP5PABDXVt8yrJ2CnKc3d6lmf0Ot2M5yu7MdzlG4bDT7OBEcnPjjSEtF3o/NblMLbShPQxG&#10;jE0D+lK7jcoUEpRzfd1mCn1xVDW3a76521UAGhkG5fLXZEm9aXizNNZUWrSRGLU9d0p1DWFnsVaR&#10;4xWDbNbOc6NwlrpkRLPRCBKTpqYhoch+S96OybLa3ATMAV1V7r60vjQ7vTw3cx/Ox+LivRc2xA5O&#10;T6/RqpDghs3+YNOTKovUT729wb+hBW/IoEJCk4bhCSnz15SMSz7PEi5DxJnyQ5H9GNSgXfVUCLqq&#10;htkGDfaSGc3ShwcMA9Fa3bRtknFE4z2ABqO4OJ0chFS8Y6FHFqnG3WF6HkOMfohtMhLYW+S+w3w0&#10;PWBynuAQ8oxlgc+V3WKSSw9d+RhSAFqaS1lUmy96QoVMmuc8XmQ0BTspf/JYpYhdhLYajod2QiJ8&#10;OelDQ/UCoTB8zWxH/ejTG10TmsxgOquJ7MnzN0Bvcxp5v/GVPpwiO1ZObTI2Q6S/GTgiVcRK1jfW&#10;A5tKHVTTVDI6J2FjKsVQEptWZrBcyiD8QLswdIaNKhW1pP5DWMf9EUiCjHLJoUi/xSfkrSE7OGLZ&#10;YAOwwVzUGNAxuaMXVEdOsCB0WwvuLywvWHLrLSbQIk+y0sZ248GxHuRUBTDo4TSE6MuNLi1saBSx&#10;LM5O03gHE1yjdThXJ3eoSLx19epLr1x977/558dmF8fosDc39/Q3v3H7m8/j0KxOTi0uznLXra1N&#10;LpKlPYPxV165VPZzKYA6CIWeVUacolxRgxDMhas8nChRdAxwMy/AMIjxUsaLbYiiwh1BfgV94H8C&#10;9BJ/i0vIRXThOMbsCTWkrHkTEDcyDMxn490xA+vg1fasIZYGQijw7ANMzoQ0imqlh9Qe9Ge8jfTX&#10;jruzefs2d8T10nfGYQg5mOXTGpL2c2RO+SLZKm1BSnvpiMlTUXaws7VLpzNj6+NQ9Un4oFXri21H&#10;Ab6GjAfHburwepERSV4kxEEK97Cl1SiIM+EhSe6BY4BQo1IBR6EmEh4Y54wRervGMrTLU3shwdwJ&#10;RSqSQMT1IRyhMFXJnfvXDcnoyfJVzEF+M0o+PbW5pX1qzTxl9mBjAgvhjmxBNOLtm7eMV4YIverZ&#10;toNg/+1jYXqJragIiO3cEttuM1MI6fsUPm0qA8hkUVID/tvhWQYI6TJNpkgLWjx7QqcdQ5Ty3+0j&#10;Azr/Rog1x14rRZZzbIRNQvGT/Qosy3yXIeawFfHM8gVkPzAW4iEMQLcG0SygQHI6BIJ8DRZs7G5v&#10;bfKMRMmZBfkkRKakmG5qDt0Wdiwfy45nSZaqU1utLamAhrkB5WIEAlAUC3BwsL21bdgIIpyJk+X5&#10;+fUl4D4nV2jQg4tGBPTozvLszJULq0vI7El0vKxWOA2p7lIl91S7s3Poc9QGMoh422hci4ZrCpRn&#10;k41HArwIifox0PG2IIMrmIOVKVL4oj5oEKK4Bkx1XbecuLZ/Jh+wDy5xJ7UdqivVrW5Q4PG2czIJ&#10;Z/xZeBKDCXfcHL9I2i1lGYaoIoihxWcxfwLfK44CRzyy2/Hz1xh/7knkZqK7A2TGcg9K+YQdGTUq&#10;7QdDxahrL06uxjIlOspmhgKLzyAbJG4wcYB8MMiWlr1E3mSeZ9wgRcUiIZ5Zd/DBbLCyN6odaVLJ&#10;dt3bW1xYQgPFxNO8L0StdpVa6/SYjstYPuyH4PcGgibhZ86q0a9odxOWwbwwHvFmTF1ngKgSn2Gp&#10;HSqwRo6zBKZ+npkXFUUh1yGEF3ql1U8NPOLRGnHJYJQSdAoTymURpfFMInVwVOPdSoJuPURDSsbO&#10;jgilzEz+8be+To86lkC3OF/kYGgaC6yx+TbeaVFVYFWN48U6hBUR64aj626MjCb9jfw8IrS3svGW&#10;P/xHaSobVTbxhS8+vffNFzfW1hfGmEGFspaXG9okD7fDeNQY5BhPTK7QachkANw/7j6CL4yE1QWh&#10;H4sweXLxsrI3a9tRAaSqgu5GtA8MQfYXGhtfW1+Xk84At267uZwkWBtCYRIFaaRJOS/NPS0Ru7jI&#10;/jszTeuqcA0MnNhwsZR8JZheS8+MyUxNYt04AkkVQqnLH2Zn6HEBE4XJc+LChNFD9CFYSoKVxB9T&#10;frFCCRjaS8osurYsMS+QItNHgcdmPLhTPGhyXY52eXnFQFZ85OTEwLBNm24BHLywgLxWgktM6xMF&#10;Tkqh1U6iyZpgegOynXtu1VhpEMLkYz2ohndCvtuWtEA/EaY6GWf4UNltMqotLpHyUa+bmY297ClN&#10;2SBfNDZSaZR4jtGqXTocTPCMdaSk/UIVBFwSVh+juG4bAZzRIAEjZG0HwEnPmORxWXR/1lbUdViw&#10;6wO+2hzj9wouKftWBBNpQHmIoXVJGJdnXF9ZtSmddjc7KX11pDkZelw6vJpaUdX6W6NmWexMDgC7&#10;H2nO8juAGLaRU3aoU0qSIg4GzPAQqiKU/srNoDHRBHweI51b6L4PlKiKtqGW2til6atzIooYSJpK&#10;UoWHC8Tso0WL/l8iK5zCo4trq5cvrt5/zz33Xrn88JULF6Eynp25xDaamr5AmcjZyUUKnjJYZPrS&#10;MmhyrnqcohAxJgZ1Swl1esJOM6Bhgt3Ht/Wv36Lt6WwpdbNnTVdoM06DW1l3N8cOrVuTMJFinU8m&#10;ShzDUzeUyL4/FvXED9nSZEalJafcygbgEYi8DHRb3zJA+nIJ3sZkVBUF7z6qAomYQs33mrkpKuTc&#10;zuCvJm+a4IlPHsBuQmS+GyXXeW7du+kqEVcpyQ4SIzw9RwZd0q1Ok8LKbBs6sBnQFlguday5MDS1&#10;xtMO0KOW9zVabpeqqamNCxfSpkWjDluZmIQkO4lpGd6kdCaEVw7RPpJ2kYivaZ4tZm6+afmzfTdS&#10;7ivaGwwhJE/wphjPJw5s0tFIIPKKJS8DTZYAsm36hC2TTCQzlBqDoGR5b2mFP7G90+tFOyCumIUq&#10;ZqxIfojAloievzZ+o60tA6EvTpkt5YO8QJGQXX+CEQtwPhtboW1feTtsi0dS0ahiTnUgp3E2jXWA&#10;Z71DzFedyuE5j/mwUVH7m7c2v/nsc+//kz9JWidCe+LDv/wrL3zsE5cvrK8QuEkXBseqZ4dkl9/Y&#10;wQWFHQS5iFXdZF1UKsYXWCiyCpu3t7Bi8FRs4xP6ZbXQ+BmhicJdhFWA7xzqCifARHEqzDpH1SDs&#10;oINubSrh1LkpGx7oyabo2poP8m9nkI4Z2QiJG5A4ozCYtEwAZgAeoWLF15DzRMQTMGNUzC+3IWq/&#10;sL42Reef9QsImOTVjRtu2l5FykLmhwCRakH0p+h41kM9p27QzGQT7hlDV6QIMg6ZK6YaqSnNG80B&#10;j0rMN3Xs7h7ttzHu+L89bGBmJyUL6fymbW4SCP3JDUjYhl53EPpMMOsYxAU5PbMpzPjiggB2VRTB&#10;t31mJoS1d2jMvk16jM3AkWfVUNfkwxlMqLDIZ4T2PBmmQsv0iFKBYYgJw7YcQAZh9YQSPdBUFNow&#10;S8tIuoru8VSiuhsnGeFxBXQlnYvaCEW2HiqDZHV0txNo5YcRwsSFUdIGhxNXKRhErVVa8G6KdIgy&#10;RwzjbLbjrz00kgjRLglegKVhrgCpC3aPtmDCk/2SNVnPW6laRaH3wE2pBUlSB1SboYDORtggXSkm&#10;rvW2CTuQGyDgI1Uyu5+Rc2XWTkGTNi3gI7xRfFDmgUVUIigITSfoL9oLTxsbS2lxdnppbmZpdgpu&#10;8enTOxgFVygSmZ6Y44gdHdIZBMw5KsfD5mkHOUJKyQ3kQZOGNoI14X6sa2Ustbo7FHIhRxRA7Emg&#10;lYBshs7TiUnKasqO34P7SZ5zVlZMFAA/uoXHLcAcRm/5JrcJTAhzrX6ADjgArTuGCgjm4g1UDaA/&#10;8Kj5gdUbPjlGcwsNI3e7rOnk4ThiAU2k0LiRxeoVJIfHP7ngQLJFkCaaJC9e/QxsJkwuRtS+7r1v&#10;YpUyZLtzRGFIG4z8FWualBcf5WiFmYDmRmpHUxe6kkNlpWfHQ+HL2lD8DH1rIV64DEXZqgxRKuk7&#10;swug2aaV9h0PSNBaYWaIyCwbZvv2JjsAj1rg2ZnFIsJYJGoTrsnFdza3Eus2nXz11VcZjU102DkB&#10;lekMRf3jAUeeSCpoMpw0xlAEmhLngBfkbyUwhSOVnkAJrFlnm4SSkT1gAvu7BxjPUoALdPREV8Oh&#10;TRAwBMSKGvDA/uR7324+uXFwZLdVWiQbVTgeIS0DxTUvkzBWNOsWaRrE/8mJHYxQC69OTEV8+emn&#10;F/YPH/qu7zJ+fXL8y3//Z8dfevmuC3TlnEInBmHI0aiBIIZKdUBrd10O2xDyM/5+sC5RWgR/cHRx&#10;2UbxXPktgkno8vNqRD7oXFFDXJYgssAYpYxbhl9JtFB9zfmlJlgbJHlpvrW+scHSGOkiaB0BRHMe&#10;Q3cS96d636QkqstzUQOpRg1STOl4tO8ZDf7m3seeWN24OLO6zG4gEwVZ3sLaBs6g8ECyuhRvmtmW&#10;ZZOlpL0jQwsAFOWHfNDt012+A65ugT/FIjnDcOBG+7vbJkYTgmjgUvPfxlZEce7YO89OIfK/mtc9&#10;UDEwPrrBx/mwHzhzG2FhVxkrNBP+FtwCtAzs8tipCrtcJnv7InQTw2VXIP+Ftdq4VymB44KQNbRN&#10;vOvoDt0WLQ80OGpsiu2J8is1i7tjhPf3AIfOrGGQNBaDE2OO6WOqsh9SvgNiQkfXDafhFeoaDhJR&#10;KaDk/Gdaw48FZ0z7h9L4mG5TrfJ0LRDR00zIWz585ReOy7xWFgrS4+7Jp+QjboeR4+bzbVipp4hw&#10;lIlHU/2YDo/IOJfYHQJmySI7qV5ZQdb41u1NVZqnNzTVVB0lpxhsSHIqNFcOxg9DOzuHO4jDF8Uw&#10;kDafQY3Teeb6PD2P6eWEYOnoO9RwneGpo0Jgr95YWbq4uoTOAM6L27E6O7mxjME5sUFeF/taFzkO&#10;PG4cMQXSbJIO6StTisTj6haO0LpK4Rxh0T4YsGFC6jtRn5S7ytnOmSolT7F32IAY48hoGRtJthgH&#10;gFCdILt5TU0wYEXCOA3WdymxypwNzh2pGhy4YJ0jc4xboiwrRhpw5v78k54uWqLig2RWbuGKCZVG&#10;2yp8ogCw/adHFAMBgyRQkY4azQKMeLRKSn1wAM6FCWnvFh9WSL0JZ2FJCpIg64T8iHOxjbc+RvPi&#10;UijGszZFHtclpGMJVOjgJFFEkEuGeTKgCRe65Qx+GF4WeR9jl6SUSR3VrWwMumU2qbLqJfmyGbUI&#10;im5usak1ti5a0CQ4SuvkeJnWWxDc5BUsRhntJB/ST4JccoFWXSSVjSrnr+K74oEZ40XIcMYxaY39&#10;pPo9Rr/hcNtkOdVB1pnviM5OSma4lF4sFvyK2Bk+9+NvfQL3LZW3CWFj6BmKVVyeRxJdVvP9QiHF&#10;BkhWmgu31l3DVlXvUEwOzV29eu2lb33r/e94C+3WvvT0b37z7//s2tz06twMcVvAqpxSlkEPQ7wg&#10;7EMocPU9sxvYpZFZlXxNj+D0CdGYQm7aIwc7gh07ieycqYXConlTKLI4mFOKz1mAQlAKZ+SmyCFz&#10;xiQSQ8klvJqGIgsLfAfgvDMt3OE0adX0nJCzUmJOe/YlTZTpTkmE2FZjSogV0agoovmZSw88OHv5&#10;rom1NXbN9RvXpeC9eGn3xjUC2XyKJQJPzvYxuU1MaWnRGU9iUMvUakKvzKjYXnHO0hQoqXjQHfpD&#10;msDdNLJ6oEXT7PAEy46aN7s8iv8TWQtIjP9zExQLH1otxoll0UCN/OQeMyO8TAvnzefVmzzkiYam&#10;TNl09oWYnkVz+PXAaRjVCirwGJoZbEA99JCuaehkSs2iKiHj5zUEpJ8hSMPqGZxoxmBUxYjwoJhL&#10;fcYVUGw6T6SFAg3R+gv1KRar6LgkPHwr5o2We0we7esGgqyMieBInTw6wQiyhViGzixgDY7FtNGI&#10;3zDQl4GupgEEprlpT1an0IBaD9gZt27dxl8kwM0hYXexrgFMSBawrSEfK0i3IZHDEOZzKGrQVDRz&#10;Ja7jsiXco6eREnSW1k4tOUTJ3HikG93LntlnNAgNdgMpD2BASzOTy3a6nbi0vLixOLeK9OGYjh0v&#10;LaJrZNxDdhmOlk8obc9TjKYs0Es2Cm8YB6EcYRcrqgn2EcPSOHgQUIW2JU0D2qTzkrhSvB7aUK71&#10;UvEn5pHtPR3MvPt20jRJX5k9yYSaZx4S9SbYHVgNHaduoHMO0tQ01QBIc9cLHYa1AJSwuYHYKCDN&#10;bIqgAkutQiIKgoAyz3pvQSTb1G5QFcZ8dPpj04ijNTF+cgyKXVM5bNaYq+7AtLmX4rhVjVwlZjMP&#10;hHfSPtOBwKa6xZCqf5KzJ5EbC/P9lu8rnfZxPgy5FUJm4EcYufkGl9rNkHrVE2u9gzmXz0UeB9fC&#10;3dQcdQuuY8u1I68AjyAXWFNd6syttgubFg8HWSxrBiA6ivCs09A1L/oNYdkxhKvfIHMSNummIxbZ&#10;UhKDp0l7JPAs6IZ/OcUJi9G51Qy3fipH7A+/4SEf1GoXAQFGge2CZfuw+h9OYs4VK4TWkvVhmio/&#10;UBYi60sDB26HpxWs5sdmHn7skZW15ac/9Ru//Df/xtc/9AuX15corEWkGfUUuorakHePb6N0NyzH&#10;a/st1im51vhV4fVy97FLFZVHR0A7BTOkOwhyTatHRhp9RtGQziwMeFCScHiIJKIdirYyB1PTj2PE&#10;vuPz2pIMg9zs0qLxCuzHwBmDkDGJ4uYeNxsh+6Hwx3FCiYsr9LiftkW2FP+WXyB6KTCd4PlXl9fv&#10;eWD9O941vrhMFx40w8rFiwt3341yPNjevfrqVQhxxQWGQNam5fFCUgRA5G+GDASrwu6kMkZ8uhNi&#10;0YxGfRDZiAYTPOlJFeDAHHT9bhuOIt0pjqTrsIWtxYnUNg+1Cy2oju1O4foSDiR2LiEp2d0paKCR&#10;9K6lIbxJGIcTVdODiSKAy9d2dsnbs9wWuBBhEA2a0iezI0pec/mE72VHtE4NCe2tDD6YyLeUQQ9A&#10;elSjdAbboOjQS/OT1WqsSsN0SXphm2gDJkaMeCrxn5jaMBlbFhDeXEFT1pCmWFoT1TqnpvZMKfHS&#10;3UlHTsSiEjyZB60W93rJiOS84oJCuq1dVrbqjNP0zByYHlB8FA2UZt2l5j09A2HM5td1CNQ74sm4&#10;JTTdrSqwxEe1qdJk34qVT2GdkE3Vktxc7GbsdaFWCW01VmBOLQ566TQUCtra9mGkZyuMrovzM/RI&#10;X12ch2NxaQqmxWlQvKvzc2szU2yIZUFYZAtkdVNwA24M/QPPHuvQR+aHHoqUTClb61hjYoumwmAn&#10;ihLCGICHnD0WqopBfFEEEE+VJx2D/awg8sH5C4C7uhwkNZnr5iGGd7hyDnXsPzuwcrysJQXOvUBs&#10;2dECc+TZyxWvlNBkFAmp6UBmWyOX6OC+TRiNOKt4jNsqQ2Y4kRI3EIOKNZwLONy4Nfol/F5rICC6&#10;vjQd2Ngch8TJ9byVg2HPaW8orIOCMtyWNNjW9/XFU2hN5VvsTLNibAbLHq2S5mnUUuhj0hVch+u7&#10;Bwz81wUMv4hk2LLgpmw8yDJhhJwwZaqb1IpIBTOOn66dWNb4RqpbZCyTkw5Jp3OLCxHCehLocr5o&#10;DMmXbrE6hhnQ6EfL2udCG13IsjuWG3a3xH7mEHkGvQUGx4SfxyknA2I3P8HB5jUsSw8ajfBJg/MS&#10;sf/RNz2qC9PGKbWVIkj01LQG09ki4KgAwIfSSi5a28o4YjLUxhbkMlEFcHoJ15DMNBxEN47VNaMZ&#10;hXuKTChEWNOj65ry23QaUBMnslErLHCKHAm5AeMYpiuYmR/bT7lPYwZnJTIOj0q609DXHS4sRz+g&#10;5bgpk8T4mDTupaemuh5S9GaWDKuaYo9YiDjDKklaT5c1LrBHMl0n9Xmg6Tw+uvvhB9/wgffPrW3c&#10;3tu9/OgTaKFbN67ZaW/jIgkpFnbn5Vc2b21RKStA1v1vGtnESSah5OQJSmvsECUJ1NIMn7gXg9Ha&#10;QMg5m/fhyQYvEEvTjY+VsrMD1nVXtZbjyBNAl1UbcPDnEplBNioFggQX2x0ojk6Ygtatw7wiPrut&#10;+S4SpGzHCTQrDnoaa1I1hNhOfOx9YQgxx7SmY8WIz07OrBlQlYAycQLNy76KeTdGRkG7KZkMVYiy&#10;wy1dYu20mA0WLkmLGOia8AHBmyFXyLpPtHOrOQaPwejQYbbzsMc0IMxjZ8aMKtDhhzIXj0cQCu6j&#10;aqzAVzxXgyMeE1gdk91oMyJxtjJ+Ktra48czY36Iy9nlU3KnOCJh+cW3M1IqBxtH0WAmo6ZOqMKR&#10;ma/EtK96QaL2GjHuoW9H9nFykkwQZ58GDXddvHB5Y3V5fmZ1egqeIShN8DrW0uJt3g1zCngPA6Wi&#10;wV7iJrE9Jsw777SoEIHS5224KfgRNWWeTyOvz559JxlU/DbrS2q88zNuIk8cYm9fnTo/ln4V5D6s&#10;Okw2f5B65Y7KckRpCc7RP0YH2fXPraAhnAPIBQXQJ+rA541Rl34pBUDIiebDDS0kEMJnGtpqF8Wm&#10;LhqRy19TOm2PFu8etJ1HgwGHtAK8hqUVtTlS9jFIwSQtfFkPsy86SzyhhkcyL6lQri5yAKiumLz8&#10;SbSVNevJZ7TUmuLqpDq5qfPgWhhfienutORNZ7SLogyMFlTEBUcbAjOPbcSsMJaR82pWPB9LdK3l&#10;NTlBIhDLxBozJ88VbyY/9iKZtCGm3TG0Dg9VzSTz4SxBEA5DLk2i0CCrfEVsk+efE5z9R97yWM1w&#10;zd7gbVxnz0edaeWbaGJGJrB1gKa19wOJbVCZ8Y+Cd8rnEWbkZVp4ybkCNsLPbO6GQfkARpxmSIpl&#10;uLiBFO1yNXyG56HKMZgzkuus2BcFq1bRkCp8haPnTb5bzUBKFNNFToPX7uhqMhbDcDOQNUP8Vi24&#10;EYlfEZeHloDnQ6YHA+qsJwYSJLDmW5gbHEalDzNr/l98AUEj64epeIGmnZKh5Ysbj//BP3i2cWnu&#10;8uWPf+xjj77xLWyaa69eXVu/QFAp0Lrx3Zu3r77wPF9exogVt08Zo/h0okbCJgiRRyhbXyTmxxZY&#10;bDtuorEUaK8yPeDCCkrkew6DK8yACSsBx3IqfQjxaQzyvDytah5ZZp45and3lzyNmrVHPVHW4SCx&#10;St2R5FkKxcr/pxdkSkN4HIBkiqTs1kpeha8ZP7OamL9GUZiF2O/dD+ZCmgYPuvHcpKqkNnAcBVOQ&#10;TLe4cDugWYlXJ4w/qAT+ymfMoccX4ecqY3e/gIXhZy+b86kRrfQx48WvvbUaJXtM+xVJGRtc3ogo&#10;Kr4bMDefzAZIabQ6eajkkOid65TmRM0auqcagF7TJ8UWtxFnDA75MU0lDlxJDptJ6BzW7XYBkqzo&#10;rkv6HLZzdKesrWtreCCz69Be4s7DXnx6zIlamJsExctKLM5OLYop5VyQUV8wFp8IJF51EDViPJ2N&#10;9L5VABU5ncnpw3IK7SGoO0hAZixt03zuPIsMJd3/Cg6KXWJPVLXILzoSpgINUkJhzqIZ4LCR4pZY&#10;NlAMZyQA9yJXwziF7BlTtVsdR7hLlri0aqNCk59juWbtCITcOWF/iQc7D52loR82KoeXFWYGMPOx&#10;WchRs+eNplIZTnWX5pVSXmxFctHsoLAOm+1XIABGT7LEslmirGLTd/nZoHTUmOGxtHFLEbu9EdMD&#10;Sr3S2Uj9k+5jYlw2d0r3jpwsQizpSxg8PSQd4pVjT4tPTEMtN7jo4VCe5CgYQTQSbM2TZ9DzFlOs&#10;UtRQs9kDQ6DRoMoK3AJcJ+aaG6NOCR0rxbl9grwslo51GjkX9N9YOv9jsj2pWQoewfEQOeJ6/KjM&#10;ySexuoh5tYBaW8SknSl6CjCsNbbIJZvJizLRRn18dbhdWj1P2dt4vCDGraOxDCiH2wV2+d0UnAqD&#10;dxwDth1wNP5lJ2nttsFO0mPD9YnxgSyM/qwXeT5BFUyVU+6m0dz5a4iwzgeMfh1OQm15/Vxnqp9J&#10;y0ZlVM9PMeP9OYW4/CmExHkgE7tNKhLKMyE7QFf7dNHlfq59KbgOcp9UwRv/0A+PLSyNTSydTczR&#10;SxpfE7/w8v0PTC2uA3eS32J8bDuYIgePC2Kt5FBWZox5sNAdnQPLXynA1mS6k1bz7rPSK4WKPUVJ&#10;iokQOTAOWx0IYLWgzkvEUEpvgBOS5PYrDECH64PovX37Nlgac9Gx1jEOCKKlbtQN4C4ffFtBr4Xn&#10;mVZPoMmNrTWViUwAipPIFzd3qJOhUxmyAKz2yc727ubNW4hlKdtMeygu59JhBdEsG67SIVfKxPam&#10;sXwH0VbNxPN35/B+twHvB89t5WpH21enrhuV54w2HSNJya9dbh6C5xvUzxSF3AtIrxh7+VYeqdep&#10;CIsRM9yaLxMYZQ7CmJyAOzb3yGD3mmXkHLwiTVT3YUbHqWkfF7LPXUH/1OOT/+FeEhEeWLNScdyn&#10;4GNE0yBXvOvSpaX5GTQhWWYS6fNTE8TjL62sYH1AjQXUfWFmEpcfWw6LBMNllgQXAVWKyJDdwguN&#10;BPc49JUJGyrjhHLnvoxmZXUdw849OiIi7GACInKKSOoOPdxGKVz+CgjFZp2gruk8lmTDsKbhXOdb&#10;JPM7OT5p3suJMwk6zEMPVid29EMPC0Mb7Y6h+RAD8RojWdHHqdzoQ+Uids5tq/RIJ00kDgt/cs/5&#10;CtdWCt0TkInsSuqum62qi1/TuDfBybwSmBkcglzN8vzcFD1hJWneaSZXAkc7/OTdzslgCqWevy/e&#10;10gKs2H0S0QTRaRYOcbajH3XpfA4HFMxTn7eaw7btZdVoKceNgs1zECgg99+o9wriGG7yAxcyz3R&#10;HV6nqEcAUdJ56HHIszuhjciFmHLoesBbKBVn7yfe/UYkM+pd/4WYSBIb/qzzInMjk+e2NgvDPImG&#10;9ITgfyltfYxQgOvD5lsmSLsSEuoGbcY12crIGkcp1Nzhm1APvQFfNIvlSTPNw5D4C14t6QcpgVOa&#10;T9qAaRYwuidaBrOM5DkFOpWG0nAZeo4/ntLuaVnRaKxmQT46VpULPwHBfdg1Yn1nYexPp4AY9dRi&#10;IQnbRm0ZwwshnEgML157Of1J+GFna+fWrZs7R3ee/OD3ECHmo5/69G/s3rj1xJvexU4g21Jv1W0x&#10;dvrqiy/uv/ISpHjEElRx4kGJ7M9iIrnPzztxWZyjvZbknDIHgRTTXk1MCoFhMC1dwoA4iQIb59na&#10;3AKjxUKLPbIvC7hYZolCIuEJTConvIzCPGAMXvdliSmzXaQ20YOPP2CIfogdu+58qyXcWjEaVuF9&#10;xbMJws9gQnYhgt1gYgS3XT8zeGZxP9gwbAlKWb17cFDnff0GgrIQEESeBMLLSgktMBrm7s/2U/5O&#10;TV6kVcbGBlWQDXf0VaHQA2DAatAchlGa7RC6bAw3yB7gxaGasIObnAjH4fIaFLZ9cOm3cWBlEl/z&#10;AXKFrn5UuwX2zJioLWAg4SSOX0JjIvwnDUMf06Ao50jTOxXLOZ9hKzJUEi61StJCWgYZH2XJ2JgW&#10;QlUQFWDQIJBAZFFCuDY/TyBrAQosURZ3Vman2VHUFXJ08doaauYCctOdHi8sL4q9EKuS6p9sqM6w&#10;pX3gO8P70OeqNEFuky0vLparBf/LHnNPohTh/KgvW0XI58VWBZbNr0mMGVXvCpqxCIUUU2dm7oRo&#10;WBtdtxwNo97dK++qA8gpqU6N75ht6bstnsB3sQXjUPw7xmY1pcR+S0UhH07JnqBRgdzwR2yDQ2Eh&#10;NGKMeaTch4dhotNOXLbTysekrzXMTdkhZxK9RIIDfCNzHoIZ+1BZrAqXrZRYY1h4hiiZVXd+2lkI&#10;pBQ7a9bTEkW2kK8jCr/M3AAwkXhQSFEAqDBWJK5OFNH3rW6zMxTXM81t/dPEJKH46FwfUAdF6lBD&#10;/XVeOY/D/ifnSuHt9DSr4zXTcN40YUCONfDFatjWQRLGWJlpOiINkuC3nAiTgrzDc/IYbK4kO4lz&#10;6nu7ec6cxoYKrKSMt81vbcvNATnY2yspi4xN4wYP1TY1Gfh8+FaHdCsHqhK/5q370fVIV4KsQV9M&#10;H8ZX+4LFUnOgPYFSu6c4mZlhbwEualIxXxvZFGmfWaIkdVXKcHRoY6RXDhrV4WzDgFRKy0BusNNJ&#10;X+Mc3Lx5i9QtEEfyxkkd+3j1x3uYcyxsDosK4QVjEv9FP/sU6sXsaef7dGhqVNFQ8cRAFfCGZWxl&#10;N/bSC5CcbF1/8Zu/8qG969f7xW97gcY53v3Ws5jCpTPpueV1LhxH7pFvCsQM33RifcazWS42Thqy&#10;8q//VaTydRQef8QIvXhhY2N1ZQgyJGvN9NUwrKqopGC6POQpNSwnEoNhIW5ev8a8KTHz0iiLcdDk&#10;njtctTNwqisyBmkq4WKjNBErMQknDTzyLRFrMQ8ZFauM8q647yAdWAg3TYEE6uY7aD1G1TQDnyR8&#10;kdh0zDLDMlrrU1NXrlxRBQ7LYeseS59RXdKIqQz+idmvmRlaJAH5kYLaBHn8bldJZAsiSlkD24+r&#10;sSc2t7clsElwh/Go3Uf0U6gn5xMqmWrQvD8Q/TZFX3gY5XKgPJD7ixY7AurhIdJkQHGPs9htoKOf&#10;PgX9Fi+gKKTIF+anwWJZl352DDp15viAEvlLy3QNmbu8snh5ZeXu9Q0KdCm5DaAOWwCLT1pc/mM2&#10;XA6TFIUqCLMJx4T62Q2RHnxKhXLSNIYlJ5FWbVvYukOwexLT82ojt6/HCGtg88ZN6dwR0dQ/G9Zo&#10;/bkBJbzq7kB2UeKiGhud8B6BXJ4xeLTPr9wfzrdKTftvX1D+hEYRaFwTLfqsn+kXe9O+j82HdLIG&#10;p5Go6BX/ZPOXRETymOIg0hFAOZjjjwqR50NTEkK55AndRokdtcqt97ICN6MtU33Y5p1SS1oGqPS3&#10;P9Ho0YqDiktavyfj8XtW4ye+nIdiGFvgyAFqEv0bRTtFZAwJ5lHDzUxF3al+UYCXr0Hi9eK9u74g&#10;1oWHenhH/wFDx8SPc+KGbHbkQAHe8ysQK3s1ISg1PQHDnCbqojyNkz/8+ocixgPAsPBqkkyfh0nS&#10;aCPyWvcjvhdnvsB5PXdDpMLSXnPSzbzI1JSnEXdPu4IwjrmJ7CNtyE+mv0g31W8Gp8ZLpA/FH3N4&#10;aMbgeML6iYLuz7dv3SKbuAArw9jQ2sEn0xNs7RjWeSq7zQGbTqohaT8ZPC8gXCFsl1bWhJtyjZKO&#10;Fje435PxtmkHhabECYYPDxEA1oYUS5nMpaQNV8TW1WsHzz/33Kc+sbu5iSvwpu/+/m/f9AB8Jrc2&#10;P/PhXzk5gOnTNsOlT47oSSwkEV9OtuUXIYDjZ6sQAX4klJk2U5pvjD+bIAyyXsSck3bwLCbV4bas&#10;C6aqEd8goGxHgVkUg7pCOcb8GHY3poT2b6RMF456EwuVLepWgRZoisfESJx5W1ecbkKKkzIXMGCW&#10;vND9JiWolQXDbFdPgH4O/xIqn4iOICiaGNJHlgRYuo2ae8OQIc4aDgzzN4K5hR7WzjVVQF4k1AkG&#10;czWPleN5fJNqyK/wjyHurQTsX3lJiNIDloGl0il9sIMiRS40Ic+FGrgpysvt19VMnhn5VzxSqRy4&#10;TieKj3VbxrwVRcrjtsywAOgeYCYtiX3Njip7rsCW5OekEuMFmvjxsgMjR8wCPqZ5NH66trR852jv&#10;7gtrl8iHzEyuz89B0wsW68LyCvSti6ilsRO4R4D0kVoEHsESmQehiiTl6K5hvLdc0GJJAvuapdFt&#10;2d7Dzmdu1WYjpICaxhppsI1yg0qxN4Udab2RzwX7ty6ssUe+5DsjyYVGsMBNu9mls6RUwhXz4RG+&#10;7Djz2N2EnUxzAKPIdrVLbuEIR0u5x/JxC7FeYXEXVhSoRfMoIz00WJ98CwenSYgK7sg0VaChheTA&#10;4ldZ4GL2jkgAKQQStBa0yRGio5Q8PEqxXkXK0cw7grHWB7WOMpAwrXiLZPHIuW9FbU/96Omos4HH&#10;xSoStwHNbi1/bvEjJXdGtXOoYx3p9kGHpk1NWFeEsaSlOgg9nsyZdhThgQDIjVWHF0eE1YmQSzxI&#10;roYnwQckOmiqw/WgiYusMEFpUwJl8S8uSwYpbLJFKkx6QDNRIRyiPZlUGqfVbZADTVZKU5+YYqKN&#10;WAqqcABBgIYVaa3x/SNveoRrabElXi5wS9EWAJ/IIMxzYS28R2QFxwNgUjoAK/0kSMhiJznkzLpa&#10;SZ/yJKyflVnYXKyeAUE3lOn+tIGiNBzsidAUx6eDoC2GBBc3LdxWmHPUvgkouubJLH26vbUVq1DJ&#10;MoRByiMJKhG0ODoBPGtINVJP5CKAfcychofDTIxSvEw1vGmTxFAN5uC5aSLpPBMWVkbVonac+uxR&#10;LsGcmO+hFmh5hZHfvrVFoO+RB+6/DNj3jY/jynOr7iqW9Wf/xv/zIqWHtIdy5dJN/YTyGspB7E8r&#10;UbH6ZIyANh8Xf5XOH5LkS73m3iYCBgjL9Q5/lLsyGEERWRSuQ/4T4PaN27d3c/oFVoXhPzJFx84y&#10;lAF4o22u4GCBgqgpTsmgCstJkjO9XtCgZBq5Ha59Pw9XV01s9u/C0hICgghVKvZlwxWqMEoVQGqg&#10;hrM4jrAiGQF7YJCMkZsvtCsMzK2XIm3XQrZdo5Q1inklkKC9HF+zdnB7PRkN5Cuk/sCkWdmeOs3g&#10;95AwRjlC/Tuw+DR5Yg7T8kwvVE2ct02fGHaLycCOAleNqrPwHgcUkSc3s4DDMFDd4U9MNdqxktEJ&#10;CTCaSxD9BFxuqlP0nfHP5CHcwJV0CZAOHlKk+VCDwkwyc1ZU4sCRxRk/XlleoE/KxdXlh+65+8rC&#10;wr0ry4Swrqws0Sx9lTL1qQkqDQloXoCtwYJCzE+prBcWqeOTcIESzpALD0AjnsUGnQGndA4po2dg&#10;WFr87HrlnLBDOAgt6zFNaqRZosOejh7MyEfBWrEI7fOGFQ8yBVypUWjlbRYys8zSApWuvVUrGNOC&#10;zzTYonuThG8Or8jaBGeYVdGIYGfFGHj0XCluHt2g24cUwlJi40hsE6uKDxqMCgq5ZNKcZa0EPS5C&#10;UOS04xr4QGf4DWbmB02vAidpQxrNg12OKZ4RkyL1H6IjSMhLfmNFvOmTO86bkJ10hKP+A64qBgb1&#10;UpAlClyxDNgKadZpJN+72wA0Fhr86GmBoTLQPBRYlSNXG11fMEZwOHptRMlW0UWiPNCqWOVbmJWJ&#10;bahI5GOATJ76gtVl9Edwqmbs7aXottYYZXJKJ2OMLHTgGnksosrD0K7sPnwgmXfjX6xfnp2fGBpU&#10;gFEhsIPDJyT3jXQpUFrcsSMLhiRmoAJtfOKv/cNPTf6xtzwuOB4jTopN+SyTCyAvCt+WRjpXFsrW&#10;utN0S2YDcd3Erm2tYZohx5XjpPqxskthd3B8Z5sNB33r4gLZTkgz5LgiprwDvYTIbqos2B5alwIY&#10;tP64KLYQ05fTri3MeWnmI2WiKXKh6wsFW1SYy9qtrIgbK7UG39F/SoIlsW+0LoaAWK9g5H2WsG5Y&#10;rZRmWXKrSEatFRVncqhBUW8lbKotzL2C5IkkSnd3dzZ53rRCy600N3DoP/PJjz7y1jdipVWR7L34&#10;zU9+6ENPPfYIaVIwWmxZVpWFSpy0EXHB5qwfq2IUMKkjZZwPqHQeHvAO8tfABFPO3augtC8knKc0&#10;kl518JTsWRtyDDCDtHkQA3mpFGOdZV8N0QPzK0ncRdgFzBPAPMzEiau6ykkoWAGrpRPfRc/CuKjR&#10;8ESiLA3LYwQyp5DQrHZVE/KE1sJarYRpAaqyLo1Hc3GWoNZ6TGabtqoIRvGuWkayEo3ikLX0DUTS&#10;JWx+kfVFiKkx9H6FfaScOBIogXIbTRYTmW5Rnv4IQd9Rcpstd0GdYd2g4jLqp5oJa245KZAUqFCH&#10;MS8VR+7AIWLs+H5Rh/RJVFLxXFi4dVnqw9V2juktoKXmdqLQnWFiJjYxkemcLo0wpy3Ory4tbixh&#10;cUzQe5aiEBwOkudr4GDoKLq2QvNhsqNiWEwf6pzBGle1wc8Zf40XA1mZwAK4VQCoEIIhzDg+Nla4&#10;66BDz7MPIW+zm2YxYebf5is8L1nQwNnMi1h1G33ikVGCl6pfsRCjX9RH/BWJN2L4mwPLI/d7Tdu0&#10;/DAmf4hOuQL2RLWaI4+akRpHhGZqLxp1JC4Yx5ErY4GFZNNUX6eU7yLJy7BnFDp52ayafoO7Hv3h&#10;S6WlVREyaQzZBsvkqTOPpQTgjJWNTZdP4pOBeiRmqBaAMpot7zxooCWspsUmbMwy8oGnvHvb+Ieh&#10;SrdugqVWUdVXCLVXXgHjouYMBgSSWGmjYg7GNfI9SY4S1lliEuE2OQ47ARrA6kU6LR6SGcX4Qffr&#10;l9gOy1YCksxGZ5u9xlixEvVYiyHjGXYnQ7Ds0Vs4fj4fsm3hy/wnPjOOu2fQMme8Q3PQQPb5HXn8&#10;h/6jvzv5E299nHPDfaT8DLzaGgoexgIFMOZqOcpkUgviozlB3QJKWAn7sIUViUmowrDTSjqsRT65&#10;e3Swsr764CMPs2VffvllovKEcbETALyyEQThWDqrmQnheNHK7F2LZUhnaUaokHlT8DUaInRvlj2S&#10;v57nxBpisuFucmu8GhxUjui8i2ZKlCXcmZGS1sukwYCkL0kAcHErFlNEokNtbj/1aER+NGLiMhBM&#10;1OL2wyS+enhQJ5y76B2hcmxZytivvfg8fVs3HrhX7+zs5IXPfebg2iuXL2ws0W7EXE4LsWhLZ7KR&#10;be+t1XhClnvG6opWLodXkJmzwzUyn0BezzDXaDaLC85MqZptREP7CtTI6Zj0WaOamEEKs3VGFXx+&#10;V8MvHWpjmKco0RNit1V1GALRflwJIRrjItQTYWR9LN+1NRa+OesF4NWWNZoX+vVB3/Ix+zhZJW74&#10;VJUJcWSq/7AA8Kq5crLZKv6mphHMuJDJxSlKks/HBHMJsC+i5FRf0l/GauN9JAhFSMLz1Y2mazFH&#10;tJsjdLJhrI3K47h0vpPu4s51ctqEOVgi0TCSdTqb7gFRtoIZ2AMJgKiQmGpuIq2syXb3Cdt7SCcg&#10;s9qYIUBdrp6w6pAcSlszAjvStKTLuT2R4miZ24tbYOnc4uwcbLyr6Ma5uXWYXibGgZ/fc2GV6h6q&#10;xufpGhLmvwVI3RUrBTnS5iDBqwaMEv1rIBFrs/qxkoJ92kczCGKYdMKtoqwmSWv5fRRbSDDVyIQB&#10;jS7aZkM/1ZBDnkiCIil+fBns1YweQnOZkOSZeHyYtBU6TmiJTAy/cO1C/+oL5viok5qtDGvAAJbN&#10;MvjhhLyYvdBwqVesRxYFm6hHRjv8wAW5zmsgwxNmxnZ1fizRXL/VrB6ueToGNvwYiE+0oGQZrpRF&#10;M1GTTGq7JPgIeTI7lKRxjvo5ZRZt3JgOsRIwYw1YKpOYYWc+T+qR4OdqkcESim3kbKd+Rd5s988E&#10;ZEV8IFBAP8xHuBrqMurKbZZnh+hFftXMttqbwmcPIwE6A2tW3rbALpLQqkA/GOZozmMy6pLsKVSw&#10;hDSi9AIHfaYzZlFgMgJWqWm29a7xFh12ykTspCs5Al1PZi7+6f+Uz0z+sTc8QiiQDZ7KRF0dYMDa&#10;ehSUhWTbcRBXSYE3Q0kIwqg0S6V6jHXmZ2gaI9hPbcaB12aXX/r0vvvvfdNP/PjFd79n+4tf2tva&#10;WqQLik9ySsYVD4hoPoYiRpI0n0HEouuo31aNY8GlB1Q0sAAb/oT1raikqG1oxEv4XqzEkPkfZdvA&#10;LJEa8wxBtozPkTSJj71gBbi2XAxz25TRbSapDjYM3M3WE7TJcBBHbITWr5EJyRESrsBTk7cHtIrj&#10;j2xA6BhMVDYcAuzfu/rKzS9+4fibX3/pkx/dfuE5XDMx0uwCNxaKxNxULAuYQtIhVDLaQ5qIJDLU&#10;LIlSwF8ltEg01HYFBkAM5sYWUBmkQ4Nh0xQqI563tnZSGG57V+ZzJD543HT3TLdHLl7gaaP5PlGS&#10;HFyEuMH5UVeGOmMmlvQ2oIUnIxIwKHHY8+NNOT/ylAnkasmQeVzVQ7Yy1JhLME3F8PIrr+gyQhmy&#10;vU24LCdZb8auOykqTOW8FFuICLF4hOrSf4W1C/4kJhKHVc/d898ACx808h117mkc8Klh2aI1i4WB&#10;6bWSA2CeMIaOAyCmOrAepeU2k1YNneg+QWQ+z54WWhZnNH6tkkj+xB18edvV0DGHGzFIHyf8kjKH&#10;h+WbHVLiNdayYgs1HbYe2QP5AUsCtbGytEAXEBjmVhdn14l8Qk51dkz08wrNCPVFCKCQqDmAC5C2&#10;Aag59gxfx+eJX2XykmFXMgriMbDX6kITTjrxCaYxyBq5qlX9NhiGsF5lOEdiklIT7xeeYyVmqI8Z&#10;PyeaBJTc4xEtyNOaisk2GTPhVGroRvTGJzD+Y6kkNLEJTlB5wBcMmozG2WVKwmsonYvkVWOpcsBQ&#10;2biIaxwBTNf+cIecbG3u8jjdnLq/gFDkOpO+kufRMqHkQkNRXpfoNxlXWx7bh3LpGbPGNbb7XmLy&#10;HnNXCBFHk7qZGY40DCsmJRPG2d3ekdNXsKNGm4o5JmlPje6d3GJhI/U/YlwO3vB4pDxCnpGHmCt1&#10;kRZKK5C5TtISnilive0FmeyI2yxhqNBJ41gfAAD/9ElEQVTMhE4R1stsXblekBbcJs63Uvpgjw5v&#10;9qzDyoU0Ot0H0iIlnaJRpKin25vb8XZAjUs9nuDBwJ3qQpC2paQGgxJFyOCyMhoQ6CpGpY9uOiqh&#10;7thPQi+keciSoaLubPwpVYha5F99+xOYutwyxFRaa5rDFtnPxueIVWCHpfI96I3xkoIiRKM8vOZC&#10;NhLwW8zGnlnxV8Jwju6/977L73w3QvGbgN6+9jWo3ejhRAgrPaDc7xZOU7gQlCQbXLhLXnTckWek&#10;+3sEN1pcWWLicAIyy6IRG3m0yj9Zetn3WFqcG0Lw2LCwtlISwSYQnkRfdFG5qH21lJwNZn1G1Y62&#10;wYGjno9xUSYU/j9wpbUCMJaH8HHzw1NT6+vrViPT+gbOqyQYFhaXNi5eEHEzPvn888+9+PyL8HZj&#10;w8IjYNGl5QM6iW3NFItG7JPnNqdUEya5gmx7/0p9B7/IPhtaU4POPrE4RR6WpFFSjtAqa/hDE30T&#10;3mNOAtsRk3Nuni9ya/vSx+tilS34aSdUKpB3gXsiBeQ2qPw9z8GqaYBIkRWkgVJmmKVnTEwCH7Rp&#10;azk2EktUUAbPWk1slof9BxU1FXCaFF455W+aNsg4pDC/RiE1glfrzyiHHxtZuJU23NSOb3SrpdZE&#10;RQuPy2LKGuvWy7+ryk/chH/j/RhJ8GHiW3j16GPGTBAt8jR4Yq1TH0pGkCDdoaQ0Gp67JimNwWFQ&#10;tBkCfg70QPRNEk7WnKAGeUY6NvIgthKIIVBJlzG4tZiHaDsjbKXYYlficnBOLm+sX1ijFn2WhAd1&#10;RvxAsymO7wrvsKsmJ9ZwPyfHFmZnl5YwdGB+pS5kfpbfnRMd7lisLgDjWaFYNQwLEhemApWgtNrr&#10;jF29RDbLwpWqE+F/lXQ6VbWgc2wlbWDMPBF/cuYbUGpsSroK2PWNWicVcgoZjI3XQnzplBI6l/OR&#10;OBv+MUyCRLYJoFltoyTKSqib63DTNJhey7t7iVoTFUd7NpPlpQ0E5WDGIzHyK/Y02XLuhfrGdgru&#10;o26k/br5X++RWH9r1LHNIs4a9TIxW8GCcy+cp6Cjwe5kaPolVEcjjuqR8EQtk8SgcYrS9LdjKFNI&#10;LpJWKElB8f/1oeOsDpABQ3DpUxCJjAFMRp1SRxGvUlNj187PckTNe0hYiUTyPFDIwELgU0nGPmvT&#10;Zc6UOjoJmEKqmIGuGQ9oI9ogpHXuraoGzYj0s1csl/XUua2E4PNlAe4BlBt0icffVZadfmp6f2dn&#10;jwowmgRCY0/DjjRekP02Kko/yXIWKxDe+r/5qc29RNfRIj/0uvvQgMwFzNt8UO6thPk01C3rV11b&#10;bWhaTDWLGFNyHZ0cbO8kODpgQMuMlu2iyYtcq1a/dfPmG+69+2hl5Wt/629Bfcyn8M9jo7kRCeSt&#10;rK1vbe+gL+RbjH2dxPnZwixOZQIOGSixGr7DUmluUzhqZBdRZajNZukRJc3qR7CGiT2oATis+bCm&#10;cYzrQP707zgzDMOWvanAAFZB/IYok0gkLAgPjrz3yuIkQviB/RRPJvgq+llJ5E18Vh46rkZS4eat&#10;29hVUF2WjjfO4YxMsTo9kkFhifNmnETQm1RTxFYi/Hognj1ADk0Sl18jT5MF+4jEE5CMHEABG1gl&#10;4v/cUnJVUd1JXJFbMbyr12/y/bpiaFsFXzJs2BpKsbxQDz0SptECLSe37wlRiRqvG3bVhD1UGKLi&#10;O/aV8ZkMIolTj5I+os0ETY9XNZqdC2QlQlOfD7nDjJGXw6ytOYmu57xRbZcQh5cewr65uKaANLqi&#10;XCJHBFaRXGOiBoWU+mc8AG3OGBk8A64hf7UpfYanzohrrN4KhQmf6ULXKIsx6FYz1Jv8JEulWZrj&#10;ZBMJkUiG0ZkEvCLOK/E43HQemaPN/qTQklPO7exxTQ/gWQW9TaWSfEpPl6C54rsHG3kQPklNB/LP&#10;D9xz9/LC7N0b63QnnDy9s4zMSG53cWZ6nWo+vsdp0n+1RQ2PaBpO0HJ65IbxTBiuPKo17TVuwmKw&#10;HZYzrBBFYRed8ZAq4iDTN6trcR6vYDcq2vKwIj+MfOILUjYRQorKfg+bQC8siuBThpdbQhqI6HNt&#10;eo+JGdcE/RuO55sJrKE0rBgm8JjGTRVeDNncpxwzqUWNxkf3awV7hQkYCXfRCJIFGPGPwIqRap5Z&#10;wFKwWCknABSheKE+aYIM/wEmikpR1kmkniz3NVBa5SBOAx2GfUZOjoMTnynGxun8jJQeRBeE9tn/&#10;ir3hExF94L4F4Nm/FoQFoMiQrPCBZMIJU2u8t57RLB31OhphTDvKUkEcFh6ZYlhE9lu6S/mAaAgW&#10;KewpsTPNBJPpoAZhG/MwICeJMzCKuSjs5oGTxMeGJziRNGW1zK1QPGMSIbJo4GamI8R3BGatcUnY&#10;YuBC9sy2OA9nTg4CeybyRKor5DwoKjBgqCNpInX+ddNPZXhrpSHe3//+p3+9K+Ki/JGnHmZnQ4Um&#10;LghTBj2f5ttqeIWgSk3IGlJcBRFyuskZikKatUulV2LKulkDdxvPrN+HobcIEG3/a09/8Vu/9pEX&#10;n38BRYli5V/BD2lhjXPQPeGuGtMgTWhIrhvxi1CCLy4hW4lfVSi4pVWaUjpm1lxOBpB+EwM2LFaG&#10;o5Kr2DpEYuIzs4vzWGpKN3R4pHiM1VF9ZpxVuX6N7NsMKo+uhcV96w/xODhSdLdFSAGubXnz0vIy&#10;N2JxmpQrGJTOu3Q229raZvVX1zfIE0KzmDbOhlbjRmA6IXFwpSPlbUBmJTkjJ0qClLdKjlhEkrrM&#10;P/UDCSJ7WjydkDpEoPNOKLUZGOH0ceTa1Vs32KvsVrwfPLnQOqkOo5TM3fHh1dUVGboMjhpOVQEk&#10;tyxGsy5R2FkSOjYmUNhJs0dI0mbtckT1dYHFyRg64AtjwSWmbELPaIajdA4TqbeYv4kESZTQ+lPg&#10;tivc3d+B+dRL4JhrRUECHXuQYSN+6ZGXuLk9MdycEW3r6xdov96otC5ymIWSqBPokQUdPJXeRSDb&#10;8TH7iknWAZLH0SInruxsGFWMO2JjSudLXld0CdQ1iW943jKnVvfbWQurCOS5Wa74Z2pBXtGpjhQ5&#10;2FYcly5dXF9bubi+fnFt5RI9ptZXsA+XWB8GMzezyg2mJkmtX1pdWZPg3do3bPrgHrFspKxfW19m&#10;Sp1264jUhWSdi8GDPVOzbOwMcp6iGDp7PHuNzYKd8o6BKaYCXU2go5pGiVy/uHUzx6cYJqwygL3E&#10;M5ySJkP5N6iBAbVBxhQcUYij0jqshEtGYEuxLCoqFkYgSepvSOARxOIS2Z/hq3YAqbeo5xAmlYId&#10;wjrCE+l8BHs62AFD3YkdxQ2bIklsb5UcXlp/hMzNSEQ3G85HvSXXIykH51CTJyz34sS6naY1lgNg&#10;qgUTv1RsZOfQ8ExMGW7EmkZTKpjN79ZOdcmV1Hy+1RoNsWQT5rLG7tLJIxX2TK/Og0vmafLoJRqp&#10;NYypHcnD+9hcfCqX1S4JUM2ICyfYvR0fj08uL63mpFh2KpFXKdoyAxGJysSoYVJi86CsqHg7nwo+&#10;g7VUNAP7HBbaWAqyHqEf+RjCSTlistaCsD/6Z/+z52vdV4v80OsfkgCX2IUO/ASNj1h86cXrKwZn&#10;phofSLZZbG0EvOoI3rOtzds4i90o+nd0EJmbS6T4DsGcd77jne/8ju94/vnnd3eADRDyWgkRf6Zs&#10;ZortBtBF0JENF6yuNKdSHtbgDm09OG3Unofkmk0sp7rb1pWWm7rmdc410pKpinkSs4K3RfQnGcQ+&#10;88wfHxHwpZIIqnZ6opoEwuyKkOGy2iep4ecI+GzxhZ31HEsUbQwlt7rIyCJTsyF5IIrUAC1wY7oK&#10;QKb6lne8Y/XCBUogdTBDQYEnq+MWQzghBfUlEsvdn/JycQ3ZKyEvp+GlcXVEpxkLBry9HeOu8S7d&#10;gj4shjCnnNnD/4CCl+VDj0EQlr4F6sK4tLYdNQKVjc+6apGFJZvdjJ3MuwhHGiQOW1me1IH0zA0U&#10;eJ5XnJvDBRDVWg6JAavWBnnSTBNfag7WgkRlqOhY/YCxCXqXmUNMlClYdU9IlX22fh7NZszitbQZ&#10;k3vTLMp552bRZBgNQ/1Hj73EzO0HHDRaXY2kNzxcDDKBLF1q/oaww6/izYYmtFfikLhv5Uripkd2&#10;voouMXqQFtHcAkHO51uyUEOh5fdmho11DMj6Jud48UTBJcuxz68JFI0tEaAYH7uwAqfJxPrC3OHm&#10;JigsfsY8Jp22gqgTan8iUxZbTMFqHV9gaNBM7TE3xKWIoXF5o/ulnsyOiq0jbyYLzRpp9AwhphIR&#10;etwSmDb6kXCUO4d/MwM8f6iRgTJLda7nF0vFDEdIk1RPya77yg5y38eTsF49YDOls65YWrEaTLdj&#10;Kz3tJ9nGklWMkje1hLJ/tIDBYw6SHV4h3RVEgnPeGs86OZHmfl7bP7YpN8O1q6foohA+krlMv9wn&#10;1V8nXdqGgfGo6EEroEi5002Sxx/yZSQEwghpHxGPYUQNxlP9YPs4gTMKHqyCiAuCXPeTsu364i5k&#10;OIgeMy5nTH0wk2p2Q5gNmOe7xqxUWgGCx/8OU1bc316ZSa5kj3OWtLaqWNxp9lsJMFO7I/InGEJ0&#10;Ueq7RTn1pampqZeQjxuy10lkx5yjOf/4KNk2crMGmkzAYz9GwwlpFaSBgtQ14OIyERAQc4efnf0n&#10;/9f/x397Y6RAzrUIh4bUFB4Lg0IWFjsRY8OdogaGG4BZQALS5xVacveY/E48zObONgcV05VHyiYQ&#10;N2kOWPjuwcVLFy/cc/djb337PQ8+SPLqth4Tp07FbpYsfUIjlUwr40PxnOZLBjJz1TkXj7jxxYDB&#10;O66vreqXJM8sefDiEoNksW2dFh2COdLrKyiZyngYWHbLS4sSNU9OrS4vkUAUc5UWEb07eobB221k&#10;nnJhe1tyMSSj7X/UZLhy5i25i8CieVKXNGvTN+q+RPmh8G5v79zY3r73yac23vuB5ceefOBd7/rU&#10;L/8S8RfjUNaymXxLXAJr0jWL0SrZO/EMAujdrHpgIHYEv80YdBEBcGdna7Oyu8ZFEKJyhfIdjABA&#10;CsaupqYJ7NyGIMRdpfhNKZhMfA0DMGZ1HtMawrdGLBHGNNNi2oVEh5yfT/CkprIt1SRAR4l020jY&#10;C6CCRDx3UHnFH7mR0x4DbS1kyhUCID7AbHBn9CpIzORgcGtuh0fKDz0zvAyQsfM09zz5suAN8Unt&#10;GcHQEf1su5iW5NLESasdWf00R9EFyMnXEwrntDOQs6jRHdtQnV9bTyCjTW1rOYraygmzyhzkm9ca&#10;ahKTIFRsh7LCgekqpd5wOJx4Uai3TEWQToWCDS9+Wltevri+Kv5qeozKc0oI5zB6j/YusHdnp8H1&#10;Ls1NLsBoooWlP24h/xidyqx8ZZtzFxhNUOMJnLI0VqFaS72gVchsdiRy5SRpXGFXdZZYklBgjOKU&#10;PWHYUrNopjBMNyI++DYRcHOwS8tcVihnsgJ6sGCO5xem+C4KQebJwOjjx1f9NHjQe0XROkW6lbMz&#10;eO22BQoog2HXFTB1HC2StJMnlF8Lb0Fs8bxsfEnPwgOWC6KWIg3DZKD7NcCL++joA6tG5N9XI9pG&#10;l3eJNLe8jlc/HytEb5x3WNp4je4HizDEHYkTi3Gr2CugponhSn+tEyK39j00tQj0waj2mE382F6p&#10;Vw63QuxVdgBuvicP25Q0kv4rGBxaPAjNMspndM7UFVOJQwBiPA04lPXJPXsisGaT5J2zLGxAQntg&#10;eYdDioASMKayMIg6fMCgwlBwmisTjdAgRbD4szBvot0MyU7DRL/jFVUOn5KJ6ZuGHIJqLgmjz5D8&#10;GT8qY48Pf/zP/dRvUSGMdvJH3/hoBGmEYYKVthLKyyI4bH8QlmYX3SuK8nARcicWlqXiMzn7sqYr&#10;YoIltqxE5ERonM/OVhYXr12/9qsf/+Snn3765va2fR3z4rMEe/SvbeNsvSsfVrcneCfXkMQkmoTZ&#10;tyrZxiZqbGYrnDPCuq2TxTUsUo3MgrMrY4padYkUs5pJlkbp0th8hLlZdhMbwNd09vU4JXKGBoNb&#10;RBoQU/DkpA9MUImmIqsyHS1drAO86YRT93ft9o39qYmH3/Z20Odoxk996JcoGQuVr7Pq9KReVKiV&#10;vvbAROS5TZV2bI3hdElkFCgO9oANXTT5R9ZGFFj5HIVjOloZRq9DuLi1I7VIgE8jSVb7cTjAGndh&#10;zhHfFdehh5kbE+up081sKBNTHlSEG+K2ZMzZ6KHdThCcV1LlaWUvys97+VfynDEDLQ8eoLEaNi1x&#10;Ql7mdA2Wck9vA0GRMo62+mCkZrTXwu2etJQnMLGdGptJw4gpiLYbgIWB28euiM8amp7Og2/WSBux&#10;gNTs6DgjnrT1WNHESdo6LDa8p0TwaKJAr/UkFx3QbZlbsBzynqEsZ0AFzlzaoBB99eLi3PrsLPxX&#10;aBEosJaNVxnCIjsCr8H8xBTOClOI0ScaPmi9Dg9qkwrowli0xPOzcMuISA9CJjAy3QoeDk/1SNnX&#10;mc9RfmLQb/lKqE4SeYsz2lqikGOazfGCg4VnxUX9WlIjtso2IjVq1DHMZzSc+iOp+NTotUmUnOpB&#10;IQ3YpcSUmgkzSdlVUE+0tN6KKBIArinfdfuxnUyYKiJiEvgaqbGg5/PRHMAsnMQcQ0uYXrOrn6fz&#10;69VzaQTroRNnxXx61YEljPtWAHq0ELy5Z0PoMni2R1xoyIczhcjIdAOAsLrWcmDD11g5AmpyQiOa&#10;Bj52RtloxBC8tcAI+emEuN8MU6gzB6i6YQyzd6brVNjDrui69/Dylqoxu6VHPqjuPBLmMQTPkgQp&#10;Sy1akAjHE5qt7iRXZbq1fLSh+FcBmn0V8304jH/1r/7Nv7vVFfsnXpM/+oZHuVx9PW1/8wE+HZ+S&#10;XunkhK52XMMcV6YVUyXqKVjV9KXQbGsj+6Q6uk6kykO7OH7z+o1bt2998jOfvrGz/cZ3f8djTz3J&#10;7KB+LZrm5CzZGpZNxUkyeh66FByu6CfYUFJ0HfRwpZV7PTOH8cyckH+yZnBUf0uMvh9AREhoIQyX&#10;suTCYww7KkqCRuczkvJub2NqYfITLWMVwXqRwUhg/Gxze4vogbsnWxkTlTmJjZ3e2slhOOmYpTp6&#10;aRIXeMbO9tb1ay++9YPf5S45O/rWRz+yNDOHNSrA6Uxe2xhwptlJZXfxahxJLZbkbSMSvG+pmm6H&#10;HTUwf9CGCFrx4NonJMyAUpsGThVH6pjGwbYebkIJHNYBjSyLtM2TFEjTK7vtZD2iWsIXN2TkZNGR&#10;zBFVEm37sOlW3bRQtozXBJJaJ284QjSCHNU562OFUa3VNvwqkCaOHndh7fhiQoYpAphgMMbEBhE/&#10;yppym7ieg33dTVz57p9izEb9GJU691Oz9xKRH2oUDl3CE3tWBsw1POMQyinzQdq9ePLb6dbKSjpH&#10;abskwejjdxU4gWodLULPSO0Tp8OyVq0Tvxv4tXaAWFILjSzhnp0jY/PgPffQSIq85OLk2CJFP/nC&#10;8uwMNO9o0hXKPwXpYbmQQxoHtMS5aCZmkMh6r84Av2pol3Ux8ldHgehxzBHnxHCgaSz+5L6yybkh&#10;Fx4kqyD7twDBg1S2mtYe0Fndac0HpM7V2BT/sgrCDYwe21XFutop7HR9C8NKI9VVkdRMScMGjjDp&#10;AS8VTqf6KJk59UrWpOrfw8hq0iPHX8Es7OxwOtKTdDCq2OfGglr11vmvqkbBNMeWQSMfGyc1n25z&#10;rcH74SueTduhlkNooNhiyTKw0p7bQcR0Qsy4DrVbMW5ttlDr20rkKpWfLVIa4ev/l59M25eaARPg&#10;Dd4GcJk8djhOQtpm6bwTZoWc/IRWaGoWBeLIoTD3nJ65DL44cr5FKAXUAE5wjbZQlklGQNrVwoBR&#10;e66eVl0o0Zg24MDBYVdkO6kr2SSMk/fbLfjcc43K8Z96bH1M/o1aUM386q/+yv/6w1f/KTqEQ/oj&#10;b3hEDx24cSt78zyJt9rwi8UQCmmZtJlqTYoYoQHGeMJ5Qs2lYYu4M4Y9bVDl7NaNG889//xnPveZ&#10;l1995S/9lX/v7X/qTz/xnd/9htc/+Ss/94/AZeFlg2wR2pG2B/FJWf7EgrNsldSxyloVoURqdoEn&#10;5kS0ICBFyxoUzK/B+thhMSZ0d+y0o3iwezraLoIi0XPQBKYiDASw3FFdsxaxZi6xu4ECMH1y/KXQ&#10;XZR9KF2ZfSvRMr+aGAMrKg9hqk/77vjkxU9+/IVPfGTu5q2br14DQipfv2c/DOdB2Fcp9sgpqkYS&#10;sEEXLqOUh26ErippJGXqPngJLQgLQmdTrVKkNf7SvAEKI5NnV2/dvLVLSUePqzsgRpoXPD/MAjQN&#10;lbunmTGHEQ+/UruerGZaeW1r6WuQWE9eOiwVcx2aBCGls01yhT2jwTNCe7sGI+HSBdW/jQFl+/Nk&#10;NWv31YyqVxzBNDDz19zuweDkiOSOGqgVxvB6WZavysZnsTAqlYYpovaTCB2rqYcsAt8yTyuJp74r&#10;CSip1QIxEldzgvrEPTViox/cbj+xZHuEAitTDlbQ1yrsqeOIEomj7w6Jwwury3dfuiCpu3n50+Xp&#10;SeBYOB9zU2OYD8vmQuawvO2x7ULQ4sKnCSJVijkelh2YEmYtZ8aZHK/1ktw08RZPIvd0S7gOAxyL&#10;uU+dtsbeYHVq1WFLxTAfODF1CVWEI18taXxDHNy36rOrrOAOblXL0m7TNAc0/p5HTowm6XGlj1UQ&#10;BtnlDD6RMtm/dargr7QyW9nU1Y4j0o3mTKbeDZgD86CbYiuRbJNweg5szR0Pz9n8B6ZBB8m3MgDd&#10;ZTdASsFrB3fYfMS8aTQcLoX00NktekKWzhkzj0eDvT88cq9sgUTGlonksEvT4u5qJbk4A4M3seri&#10;w2UbO06T23jtblH3s/0rwX0Zwcb64wHspOnkBe8Tpm2Bt7GGXO2EVYrIZ5zd6mYl00GSOyQoMjgl&#10;HlJ/DnqTOnELFd0zja0lrua5ZB/VLXOGrQ0xJ6kbGh4g8g/Iv6pn41m5eBco3PXC9N76H/z91ygx&#10;/kllMvmjb36syrb7yf2RIpM6bmzH5pwHHd4TGc9OmodRCwee0qG0IRrN/m7dUvBR6wBQDpqwqfH3&#10;fe/3Pfkn/+TY5Bpex/jK/Kd//hevvvzyBTArQJIM4HjguZfLFOfXPaoSVdxb6D4CV3AX7mvCKnx/&#10;DVP4wCO+SKu9FGTIAiSOpjTWDR+2N1RqrIhUapin6SGWdW12JZHxCqGj5gYpEyRPGCYuhGnzbMwM&#10;F8e2io1ArRm1oOT5C8VRiETmSqtAWd/B7v71q7cQ6hurqywAGH7rNlIFjSYERA82twbmIB8b/iTP&#10;YQ+osCjSHwL5bukcEClRBsqqY8BX9LVr3yajxnxGKg4cAuLoYFIPj6jvo2akF0lNj9MpEiFg83jc&#10;ySLK3yLAgdvygDhhXBH3iG+FCWrYcwzv3L9MNkxcA7ug6QHHWXTW4AQwHsGyXIob9Tr8oMIOuJOF&#10;ooCith6fAX7jY1QWDMSFBrVsCBiHgAlxxVPuK6LBGgL90Wq+WlKew0x+RV63cfUfX+H0quljL2eb&#10;D/s8ssyv9Aq5mq0bExGSXgXlzTB0atO0LucKpgCrsXSXA3driKziI7H7Y8QS6kF8yNnpxvIymfOT&#10;3Z3F2UlCWBvzUChOzBJVB9pnW130KGT75hrZdHpnU3jYshUoJYkEJsmhy0OQOUX+NRQtBU3FJiLP&#10;8smTo0CBNWtYFCyWIeVe0EhrCPyuH4g5ZcrdBx85MUVJqDl8FGHEXf3YiAIfGnbnItaWxlzVAqBQ&#10;NZxLBK9QUZGWao3KkAQUht4wrZXhTz1E0cf17fyZZEOsHME/0nfK2qRTlHUfis8iw41+bG5u8aOp&#10;U8MTCqkouWzsdvmibGsJ539esTc1M79AnzoCYu2sbP2H3YgTBzZP6VEtO30ny7Y0pjuiFcLNZfS1&#10;HdftVSWUw/gHn9ze3CbOYbWskTHt+oZ9qr24Pjke05+2voajyCeg/kzpGoEjToQJiKPD4I0SD5U0&#10;jqVQ6bDZG0xteQcUglgY5pMK7x5TfLG48kHQI1xMuaPlZ/4L8hACke16dPJ9mJTVDeD6hJeQADs7&#10;m/FI0HYSIGTkjQcaT0vVDhgBCdR5nLf82f/sdjTtP/WFDjTDUULpsIGZWXVKE8DuwvMy6hXDgWVr&#10;kz2dg8HkV392Ic6/6D71iB5euevSv/tX/v3v/9/9ZQL3wwgw1sN6Eq/Oaw6GbSa9molXd5tAT5K3&#10;Cd/3zX7Yi4MO0YcNaWcyJB6CkXFaRk4hG8YrjdJJGUEoaXOzIqx4m6ihwJ7y6gC0vlzUgWGUJVEE&#10;a7AUU5TIhoDbod0ewQPZsNU5sgKsra5fvsRzX77rrnte/7Z3bqxfhiso3LJxkyOSoivTdTjHgE2r&#10;QM+/qkRTEam1VEEBebIzLkaUBbh5SZUFW5eqQOhUdqdUIHhWlEOqq6wXHvJPZYpmeGaVieFii6FG&#10;C/vNK+ZCS25MYzhReXXCK+gro13fxK0K7q9RH2vHl/eNgjNZbToPHex/jsS+C9J3VNB72VQbuaxx&#10;N7t2HaeyPgmJJuqHz2d/dTcyG1Sewt+O/oyGSCfdrF0/w8/cVCWHOomrl52gqZu+MTJyebbDaMCr&#10;sxoROYQseqmRj2jBDeK+85DPpjl5YDCGVszTTpDeuHLp4trS4urCzCP3Xnng4oVH7rnr8voyaShE&#10;+wZUiuNjF5eXV1eWka/UxFG4DhkY0a9wyKPijMMoLvVFMJWklWdX2z6dIIYtXEztsgPZStlBRnVi&#10;YMmOz0V64H1SUx7aDcN+js48n/nz5+KHGkB9sVK5YNJOaUxQ7Vjs2fn0uiNG5mpnm0EFidawe1XS&#10;a42ScufXztcBpIpWXHvBrnX9YD8Uqnas7TxUndGKNnacq9x97rCpBkWXhCykMQwZdw1pIVcAUGG+&#10;GE7qXf3WKNVR46PzVr8hu8XieU6SNrKKQECH7kvUSect8gdEDKFLiYGBeKjPk1xxlHnxA4ZdY2Xu&#10;8NDF62OMtLIHJK+cuFEz0Jwdy/vk8kk8JkLo/MqdJedZqTUIYXZCd3j7xHBTo0OjzV9l1oPDF/uk&#10;qe4fvSYG4VZV3bhIN4mz7beGqAxf+KN/7m8899urED48+YFH7wHikkCNDJQ1ZDJlhkdVxVm2xu41&#10;3KwovIPKiUC7Q/M5gZw584MeirRKhxHpE1bXlh7/sR+n+5It03KSCQF/6zc+tnX1+n2XL2CUiehN&#10;ZTayhJbO7A9bHCfj4t6SF9PlQgOHqV4BhdPS/cRoie3YOjs9YsG8dJydKnP+4W9vTwXsD6KKfJ45&#10;i+RKhrw7wM2DQBHDHvdNAyR4yuPV1bXuadk4ONI8b8xzauaYFpx30aglvKNhcbhRm+1gri7fc9/S&#10;e9+z9MTrN198YXdzOyTruvehmvEYCb1vHhsgNuTD84skNgTCSjY1IJsbqQt3g6WaBI/0pWzADieK&#10;sT/EMXImQSt5eG5vb33jpVf5JEqLB+RPPHuxLnEkz/Oo/qCYbjANuXB8Sg2UD5X0/mtHf8CS2owM&#10;4SRQJ34qs2JANgUcQ2wkW7AkMSmpSbKxPD7j4+DHQFDKZxXWxmxLz0YP1bfve1c2p4jxY4Y3nusz&#10;Gr0EGxHKvAFZTwBJzgbeZ2IbjTtXfqEa9DgbiMiK9xcuK1y30ZORtPVbcW7CsqeI6Ki0nwYDWopZ&#10;BVr2A2PgXgX+ap8cHeD7INXu2Vi9a32NXiDHB3tEri6srKBmaUoIwTswKUudTmTLRhzgJPAU4qJz&#10;usv7UH5lz79UKXYedZpSGuZEhZqhTnOlNbHE2KuyIhqenTKoq5MUL9kdngbAAZ4OXCwVcUB3NL11&#10;JvQheIsPM4HAdZr6condqVQSwA9v9KMGnLyzam5dHwZ8zoeE86YgHDU2zw6RrGiI/6TIhrvEl41h&#10;UVoUeQCN+fBUcFe3t6YHP4y/8Ydsdpo+V77bxlNRok6TtXsx6ZkCWSomJ4SbBwdh/R25w8Bj+Sqr&#10;1nyG8rTBA67jUvo+TjSYSfb/eSC3yBFFpKFsL5P9OpATs7UzCc4QL9N9SMW04cxXAg4yPRkUxvgk&#10;PIHy9PjIHjWMKi5bfUMAIN9SKBiJtTeEq5ZqDWwIgqvCixpP04IK7AWBy2j5j8g2OWDGp1qSbNFE&#10;tSnD2HZyzo4MSisr42Vg7VrvQmqQMVB6Gc+MuzQgGXFu+cEYSLnxif/jf/hTP7NXtfjbviZ/8I2P&#10;RfJaK+eRZqRIcLeyZe5uWOnmg3yOPkx0eJyVFCarQTkQj1tiJjPEFFWSjAiTHB8QShNIxe9lJh56&#10;+NmvfPn//W//W1e2bj3zC7/wwle/egEkq80eKUI0vpElMTfZFmlViYhNfvB4x9gdLKCzVu6kx070&#10;p7LGPJLSuTHrKhIlWtK8nlWtfELPTCulXNLBOtFOa7IJHu9pGQJa1WX6S1BW1TJPT+hA25OQx+wc&#10;/jugN4lk7cMim28Jf0QVG7Q17Mie1EUg1P7K1enrtzav38BzB+HHncD+c942t7aDgzlv7pZIa7s0&#10;S8om0MDV9QzoMjumGtKMqksRYZwEntLQQxIoBiL51eu3AwrwHbb3jZs3ezUe0tOXkBGyoM41P5/P&#10;bSx6DYIIce10AYWCV3Wha31zW/C18cl8Mb+cQWPVCZXrXUWOM5cJiA5zmAGEdjMoLxG6p0OpVwF+&#10;iS9x3inTI50Y9oLYUKMVTOAxFIpcHJ/MII8kld6kRgybJI17xSPxL4MhApPkv8LaKIkN5OUvjJvk&#10;W+46OROoHMQSFSfTS/Ex/ppUmf0IfF71EMLCJEQxWuwBgkK0TIIF6+LSygOXLj5y9z2PXbkMnTtt&#10;2uAAuHeDwkL4tU/u3ljjPymDYCKVJ2ISpLhVVtb5Ti6vrDJ/kkDOSbJb9l+oT3DdtKhS04MdxXmq&#10;hWecMDCbxgkwDszq2Z9YpjyTtCmcPq8i5MdQ0WD6mK2191/QAUIPjOAbFEWj2FBAenmggNraCZ1r&#10;kTfNnki7zb3S6iOZmPBBVZLGAigMxLy9vrQYAVU4GBasK6ahfVkktksZk1ggy/PxHYbGIZa340yn&#10;CDSxGVM+iRT4f1EtoVYk0xkCzhqCBG3AyMB+hR1hIHtufvXiZXQvi8M9qIAxwFFUb2xEvsR+29+B&#10;3N6Jcp/nfY9AXgzSqKx+qqsf32JopVPv4XzaGxgsJVr8ZCs2qniqSDQ1aM4h+a58P3bEUHa6BxD9&#10;kBaJuVMrYBIFNOgxVzemDQmHGb56ccQ8q0gQo7usrIDr3R1QGKSdcHQMubeayg4FSfCkLsvnZYDx&#10;LwQ3CrM7lD0e4dU8jVw+Vtf34hKYWmpDp2rqZ3VtRUx86dXNP/dzX/oddIhI37c8kWa8OVRJGERw&#10;B5dCfi+nirf4D5tQwy2GPShrLo0dyLqy5NyT+JKeRtPsh3eI+1NWayv4rZ3PfvKTX/65n3/x1379&#10;a5///Ne/8tUXX3zh7itXLl+6iB+jvhhFllPDNdTaKMrHJOVuOJjbErkXDR0Zr5qJkjDW1FyubMaI&#10;d0nfjQwxkNGfXJqsoXLEKQ5niyFClseQpSLZqP0Mgy1LEmaBUVUYGAmAwlUHtgoznEyMNQ3T6fxl&#10;XCoZ4BDpDIDRmYBgzJ4xmZgYDP72zdvffPYZP4wVU46zSeD5S0XIWEu1v888JCohRUHQnAObiL4e&#10;jgjGZowp93083+AW4/xrs4vsxoqKOSmNMRd69sUXYTGLSCR0Tm8PcjnasCYwk/FEcJQVWIKEtFEa&#10;piH7xThPrLWabA4pXHvcNGgCse5V5J66iNc4fMIE+74yO6EAvsUxizOkR1VrVGmSbIfpgxE0Vv8y&#10;kr0nOVRZxjNlIkkiwpxADHMDmMft64UKNA3TyBjir1Uj54aFWzqX6vZmeALzUx/MF0R8JWEWZ8K7&#10;njPzD4/gmTRWYKYtWFijXjHTeD5WbR1w7tTU2sIclR8rVDoIIT+mEAlvi1L41eWF0zsHZERIdpBs&#10;F3NolakRqmSkj+1uR/W1uTdr+1M96oOoods/UZWnt6qfn/SS5z8wVomH08o+z61DYSQoPD2IHQgV&#10;3V11HYYuI3bcaYe7+mrm55M6QtcClWSGqrO5Quc5JkXslUEyJtKYzVMvP9WFLjUfC5qrwRO7T9SN&#10;40/qPFoT2SEEiex4tBQNe4qFy86BoRlCHT8fM7UswoGhZ/612aNZhQO4exIvjbA4vHOwCSnhzAxN&#10;56cWVy7d9+Ds2gUq5GbmdJ5E1nApePPmSYckV6rq8WCGdjY2REAo9bGkrDI3m+or2xfyvBYtsKpY&#10;8wUc+rRDqM2/mRlq2F/toJ7uoeg2roqVBUOBn/2TeonBzY3S0i02X2s3UXc435ZReEGuTOso7e3G&#10;NGGSI/3lI/GongJpi5si5wpVJaynhS8eK1HyAvRHGHoBNagKqgtDaBvyJHI2gv3cCSEMZeea7dNL&#10;llvIOIcMMVTITz35l3/6d1QhrsmPvPlx+ehH+WFDyWFKcL4OjxaQYelEQcy3LgtPh+HBxDGIoBat&#10;/3W+0ixIpQD4DLtDhPURxjAIpTjnGIb799//wD333rt+YePSpUspOzIXzZFOoj6eYZA5MT+xcFX1&#10;WvRxJGkNagS8jHaBM4R3dmgLH+4ay9ywbvBMsydUP1xI60juAVmvbRYLekSeZ7tgEQFupBBD1CSw&#10;x0ZuSzLYsgvEz+QmDixNDpLWNljf2m++qKJPoh4pIEqqwbREAwY5m/OvblaeIi7EaTz2+JNX/sAP&#10;Xhof/9az32C11lZXczrUAz35zYiwwPwouNbsdLhS0pcFi4FP6huLxFCSSgMl0NtrQKf2yrUb2nHj&#10;Rsm4Msm0UYq1Ho+Nsnn2CmfbbagbOCTGY9GXXKpBFdVznrMnh6lJHE4btIFvTnZdGTMuUyQ2ZQrM&#10;8G1zKcPEkCEPQzXhuJhLCcKG/bT6RsflkBq7msb8S0qgPY64RUs7I+7TssxAhPxm7pDkJOpRRU/b&#10;QcB8o80QFbWIADvTlRM69OMsROSdBGuCdbSawzcU4YUIqYStOFNnj6j4FaxpNGnpA0bGxDjtQIhc&#10;cY7NnC8uXl5bXeHpJ8dmyILMTtFyahH9YeNbNpuJGDxD1gdXGEGASKLIDhUCg0jpZ5hKg1AGQgzo&#10;asaid9H9wiMIVdl+hpc2Ps57tK+QsCKz0yySYWPj8OxcvG5xn6XAUBY8ylsHsQ9nCCWoc4JdNcO7&#10;Yxuab6oxuX2jWs5DKLMyD1nWhA5yevxV4yOrE8NCwtcWdbJp08yqpzu5Q+VsG5MYKhDkGpwCMjFD&#10;VqMHNhnaNHE0+KCOCWXu/FOzcnpM4IR6Z1jtSFAsX75744GHLz/0uvl7HxinZBgExsKSZiUKFQSj&#10;XcjwtKzKVnAMB9bMSkoG9YAbUcy646D4zDzT9g7kWlpRxicsARHq5GnwOp7W7vOAIJK9zxZKjxYP&#10;Jh9SYJ5hA0UVDxYSGi4NXUZAZA0CUDyTgm4rhOtxGo2MJ2E7HPftKD89xLWUb4n5O1fOSuD7ORda&#10;h01r8F98Du9ePe0SMwfkk+y7VfSdoAM3hLtEhj0+mRmYuPwX/pvfjQpRdv3Qk/eXXKTmwyAvQnPN&#10;heR+SA1HHFuptqF8RGcX6ZFIKatLsJvTFGgg1s3+AfSxB7tSdtu0FVgUywgqCb7cVbCORGM9q01w&#10;cc7ZsEiQwImCxkuVTxZpiHxGnsqHqe/pwaA2VeCYo42755Y3SWDonPdBUhHni7mjRgwZclo/GqQV&#10;Q4nkaOJJEiptf1mSNNnqKXOpmEUhUsM/01t39wRGIsMV5MQHBx4A7S7X2Py/NgUUqmkkFy0iemo7&#10;7SfFKYPtIwxKzFZKx5XVtbnXPTx2z3373/gm9HnIhSozlCOE2Nyd5egRZUIUGTAAGg3x5BaaghPr&#10;Ag1Al6QiQjokkfKdo+09yEiCswrz47kH4Jyn0qL7dZQwyxHRjVTFsqjQ7Bj4yMsUV/i1PNLT0zxA&#10;sNRDsZunLlF5hXsh1B50L88aBXBpdW5757nVM3vukxzdfsuoNJ2CZqZJ+aSeV5NM/RFXzK0W/u1z&#10;W9XzFmhevaWqIj4a1L9HJhc0ycHFAwawemOwlNufp0+eW7BbWrScS7kKwxEw1ppq+ei53J0IgySn&#10;sBotQ/81MX5xeQnCK8hL1lcWr2ysra8sgbniAyv82aANHdcX5HIXhCnNmqTucL+XiCQep4EIzank&#10;5wwW2Xml4okgBEocDa/4NX2ivd9wPEvQMoLaW5aIqnZSoBeQa83hLjF6J3jZwQWstIwXUiaogZKE&#10;9UrUKPmDY2rC0j87leFex5tKRBgTU3uoM6+qkytCnnb+lfRTQBHNMW0Zp9qIC46T5+oQvRi1llJD&#10;JzgJ8Y7MZqf2BSCxGFPKPdttxEMY6Ler5skBWFkZjU5uwBR/eDC9sjJ/5a67Hnvi8qOPrz346OSj&#10;r7tz8a7DUzCgk3c2b7/64guHO9umojGwxiYAaipcw7q+s7VNP3OGzY3Z4Nb6IHJOx0qADaGt5AjS&#10;L6pFJLy0gZf9u4zpuYmdIgLYbjPjkwbGdT4S45Vw1wlO/0Q7EloLojsbDgJXOWBi9gM5YDarnXWC&#10;r4OHQfGj8m7uVE0i1V2qRooDxv2ppu/LENk4/uhh8spuZie8BHc5WTISyjSjbNRSNzUfrOnOFndP&#10;6oCsUh7B4FvxKU4TP1z+C/+v36UKcWv9wOsfctAB6vAa2WIiIClW8KhHCQ9dqZP5qUzRpsCms7/j&#10;6crKqoBdcZCet2VYwe1UfIw6qfLXpbHEHXYmpbOqWgMgc5XwkdqbaJnUkgPSIGBIOTKt8pfiX9oM&#10;16mMCzGBajchZhqrdZtYIKJcY8HR4oyd7YtkjFAzawINX64wTh0fM0b+RlmjK1kZAqpyDqWCWBVa&#10;SnRXAO1iiT8ubGwkDnCCjS96I3K/GJfEwYYS2a60Neop3EUUcK9GcmttPfv1Zx5ZWB6/996NqYnN&#10;6zed/3CS8IC6twRJVlf5AQJr1JUqnMwh1mjMvxgLE4gnz7/HkkJLUtkcUXUqz4C7ylZ66dVr1peo&#10;nOtcmhFohKGTt7KyxBKg0+YWqZsOLlLvDSRu+DGjexRnciEIcHTRI54qmpv/aJTJCHs0X5oXuLMT&#10;snZxo1oMxRL4HFHtKgH19M2pcVMDUOitpN5Kfei81drlT3zLIzaq3pAmSdpNM1R8vmEZL5TyOtSD&#10;DQf1rszhi8FD+BrqFe0qi0Fecl/m4t3G+HONgxnaVsW6asNxSH445XvC/KgqXxCeMbG2OLc0PXlh&#10;YQH9QdtnVmiNAkKbz+FFHvn1stvOWKDA4GHtlIN/KMDWcSeKLbf0Ce2EiZ9o0uKxA31Wu/A4c7qD&#10;WLyLS8zt0BgmkOWgUKISmHbesRFAsqP8iUipfiVkG9ETGqQh+RBBr8ljS1f9jFHW0PfiNLPowYSr&#10;YhSRRv6EK/tRZttSkln2laK/uKbsIbR+3+FbHkM8JyIztn/nVE2vrq+Lg8D1T3VbUve+yJEg3Zoe&#10;4327sJGSwoVNjz+Op5X5GZb9til4REbzQUgiMNcgppwc30VdXb7ylu/53nu/64Mr73jX9AOPjV26&#10;Z2xumRDPHgidzz99+5WXN29cJ3KCREAbC9LVJtOHaJhLcTc9zamU3hjZTEkmhyX8Jak2kDCGb1lm&#10;yMYwCh7Eo8BU05aJHyYQklMTeglXsA+l9McNDWvhdGicwwyfwvtYEBG3KZoKRDh5BMj8BTp02tVJ&#10;UbEtX49MznFLwqNGBirADTA7i93pr+6oHMOw4udMLXAPJtYdUU57sqTazRIsXrh8Ebs+Qmmosqyt&#10;0Ov/xb/96597/p+kyvpnqpTJ9z98D44iezHNXzUFsJq1klLsgwilYBVEraBNLYPGkTDPDUO5Y4J8&#10;VXqkBoqwWo7QgGxhTpPfPWIO8GNkbExcuydEii+77pjBI9JHVsMo5IztX7DZGYM4JYW0xklTCJHY&#10;BkYa7dEXDtjUFeoUxK5siSuHSh8r24LRsTFLaGDiRgpICLoXJG02Fqxci3ko/xohPiIAsuKgROgP&#10;EYoITi/fwpPY3tvB/WLdcKtJleNd8BWZmjLR0W6U0UI0Kbg+xhfXsa9Gyzy4KkGZ6xQkfuWLr7z0&#10;oopQVH6qENoUKw+C8cavg8ulFtGBQKYhRo184lrdOaZdEs+zublLEoJDjg+eIA/mz/Qr166SqeIM&#10;m5qLftVILNdZhEhyrWNAzRvj5h3LgmQcMGxl5iAipiLMeR4Qrtq/pH9M5wDRSa7Vxw4/PBdJxN/v&#10;VqkEc+JQmaX4jGZxSgNlhkmbzG4NnPCtLQgtt3pC6qpyLaQLJmFPETNzTm2iPAiRDJOGjVxPmudK&#10;1YcBATsiBI7DSBgbKrQqnD+59Hk0XhZCpeVOiMeHwrRgBPT59valbuwGs43P2ck6/jQRqpM7hFlZ&#10;1xUoS7j68R0ieUh0JAZPD+sJVo8BqlAb2IYruWnJEJUFnH+FTpu17B/siXRIDHmofSH4YK9J3jYW&#10;waBTVJ8ec2ltYNSiDU60s6U6Z/Son24eCAGKGUkYxRJ3u9v6xeDggxBuCkRVbaKzj2vjLIAwVd6N&#10;VvGKIYU+Tk1j3inHjJssTa7ctKMce4ppTFno/XHs8ZYseFJzVO1hVoIpcjZCtDpQVY7+mjCDx4d1&#10;sQuH5FhhJEU4HB3sHO5f29rcQx7DGXPfA2/93u+bfsvbxxbhcl5AaxFhMtx9dnbr05+99ZUvH25v&#10;aRClYvNwV7pSA0TsngMGbLutgEVlHOAOAQQoLlQA5TWwH8SOvS0s2rdNE5RllrWetHhCheTOCb7W&#10;MceeLt4RA5SLsid5CpWLYGA5GxreaNN46Ula6p/YeDiljiDt515l9vSm4wJhqFZOY53tPJydqdg7&#10;e7sH7EbmkNZ2mlei4CbX1tYYLlfFWOxMshTYiAi7ogOilo6Vz1Cl7e9irjHHEG1wZawoGf6z2Tiz&#10;H3/22r/3//nYP1Nr/NY/6ouo9BK7T8ZfNFiLCXhg5kO0BkfUeKXhV54mItsIj+gkd/zAI+22DjrN&#10;TF9pJ5Q/aEUp0hLfN7CLfqaCI/p8HOx8mm/dsRI1H/YwBPODDiCurgkZORgonbgL7mlYDJNmxogB&#10;1e/G5CPzEOt1862mXsCu30csNmQvjk6IjlEp/mggAHshBBLElPg+AEc/NqrKLtuTZRTkhRK4MqEt&#10;M4fHmGdhisx6yT9t7swmuGKuaArP8dfU4nRVVGHSOJlSgwC/Ew127/0PvP6Nb2CU7CHAenwFmXBu&#10;GDK9imYslBmZEHU2DeykjWVqoAzJAfey1ydAyRM+xlzxeMQGFKwcBq5wdgahln2ZZFnWcdHuS6G+&#10;Ajdymb1Qs6X+L6KM5c7830E38gMH2AAumFe1ArcCZKIdioLki6HZkIvbr0+yKPrm/LU2fsIRdlAa&#10;FUUjNxeQH/sHqDYoLpYwnQBf8F3wzXw9amaoSO949EJsJUJVLaMWx8EQatMlN5u4uSlRfVa9KY3E&#10;VJJHVKJv2VBhltKX4v0yxaJOsA9J3ZkWiFnKddgzCt1kmz3txA9TmWF3BzXKKTIArQup+yoEoDNT&#10;9ki3uy05zbNVGt7aaAl3WeJFEnHY7hyAmLPgczxb2ENQqeH2qWqo8zfSqBpIO685guU2V+WTaQvG&#10;+MkC4u+291E8BIlY+JVJrimt1BP2qiauja9PlssyT148tXUeqLTK0TIIUisWw1DcbrOQhM7gHvUK&#10;4oq9l5uklIWZnP4b5wa9HuI7Du9w/eY5Jpgj2/ykqV/icaMqZhFEdtGwKYsmwgRddcMLmYIB+/rI&#10;mlEFiepji/LOPti6wyM9WbKhM7NHM5OoypmLlx7+jne9/of+4F3v++DExXuIJgBC5kzrL4+Nb93e&#10;uvrrH33lq19ZxUubnb3nrnvFiuJzki6NVcepQIymoYPWORYgHJ4jF0HT3gzcSDySy7GPJ7F3cSJG&#10;N/hfBEIjro1BlV9OiJVhYPVsg8BKs4DOizhQIcJMTFcJYDIhSWW8HG74Vs2io2808pob0zWJgrf8&#10;SAFLBEJKHRvdJz+PLaLznaBOknTBXSC7IofxxVMsHG08LJwc6ooW0tKofrpC4KMgJ4NctaZgYXnJ&#10;uGMsSxzB+aXFN/77v6uM+rdrkskffOqR1isIrue4EDdPHKQHz/EkVMln5C0P2YsN2YbXKbl/Wpkw&#10;ZyEUSdFQAOiGFGPDerZD7EikHsHfivTkrceOyOgS1wOwjB5KGbNUTXKcUGG+gOoKNTWxB6eGrdXk&#10;HvSMAXAIL4A3GEFlUxfVm0SzpQFfWraTK4pHuTaKa/O/SDQmjOvQzkfQACggur2CD93fp4gJc15D&#10;uNwbFNxL22nqxu5EISEifYRhx2ppSkcWk4XABvEZxyyu5voJsjm21L8qcDldwLasezdqgS186CSQ&#10;kr1wgRICbn37xnVrCeL143+iXTErapXzSZq2cnPrVwIQMlGcaBHaSsq/+BkIJj9jptTUMVt+c2f3&#10;1RvXsTATsZjhBzws0yaj/s897FUG3AsvIRrPPccxbpRcbHEL06xXUB+rKpJgDLWldJxex3WWsknz&#10;x3ZUkrpzI2B1FRB9NF17o+2CjjjHxgOR9Oligk/CliMumsOTyPuQpy01U+Sg6UrpQhhhUzv8ySqw&#10;GIaDvLPuIIG4iaFEnw3N7VnaJJMD8WvrUAo3wyqvXsnLkHvcjrAz+cA4H2TAKEVfJwk+O0M9IVcB&#10;iAXIHYNrfWV5duIUe8RmDTT2wIWnHTooXgsI8a03hUt6gshaeQbgZYx0xR6nNTM4oF2Lb9IeeJTO&#10;DzvIJJ69k9/TVLmfBbJrh4g4eVpzDkYkY2Vm00i2EsVCJz4gJN02B3oY5tiS0+6ldNnJFdkmGTco&#10;OWVkeujmuH4/wOf1RfZgFjWMor2s+QKCdp8cAzrW29k3N8xRxujxWqaoB1IuSxzyGsFJUtP6T+wm&#10;9irakVuzxQb3MTTJbeJZRAD7R7qo8TOCWdt4A8z3xsbdr3/jU9/9weW3vmt88dLZ2NL4GKE/a4qZ&#10;6oNbt6996Uu3vvQVCiiOt3ZWkVOcT47t3i6LiBIOSEkDCP+wMXAbeUWwNQpnfaKnoSm0cBlMaUPH&#10;rHE2+nN4E+LsDzCt1PqNECiD0p30wzF91JRaWkn3avu3YI1gg5R9gmLa1wv50Ahk0C6tVNMC4z0C&#10;UJHvMSANjSiZzwHWGltxk3VJ0Yk2iXA1ua4gIEvf9cCEpegeuMxBOphEZEltezOBmoaDytoF80Nj&#10;Y2t//r/8dvXwu/x58vsefyiC3elimizXKBjGECJ3kTJLzwAJ2yYBqFxZjuMl5uzyjPzczMSA2OEK&#10;OaB1LogygTSTgAREfF+xm3DeCFiTOwEdL54Y023GvmORe/BABPMHVcDZicYjBt4UHYYXaM6chJin&#10;qLHLCH2rcjzAMpDPkidD8qEh7INlHFtjE8ClWCa0I8aCHjMb5pCglm4s1nFaimqt53EYPpbj0sqK&#10;/ZRZCkJJFIVI+GwWWrSSJYD+rFCbDGn88TE08pgwPHjDOxxuFrcmMLG50TY17HDjxnVuevEd33Hp&#10;/vsBLWjdy/Ch2WB+NVluHQXbYZKnWcA5RWPBb48bRFkjQTQDVkgBoKJBfCJoJU9NOMLo3RyM00db&#10;uyCALbMI6CJofts9Dcapdi5eFKjQlCUKmUsEhI0IBQhPwpYURBvOQdFuMXDYcuxRtL5fCQTATdHu&#10;llgS1tLaR0HokZE6j5Dr2W64ienLeB01wP6WmyCwcr62uAgBifKuhnCdM9P7GF+ctGFHxjBPFViP&#10;UwD0eFGgOux9EjiABUbpDTdhh6Mw6GSoil/+KkI/LUhzEVOmWg1xtY1be5JtSgpzIp9Ynpu+a30F&#10;XmvKBgFXLMyMEzyCyH0OdsXZqQ0cEbXcGOFzXFy0COCr4EVBiI1BepH6nnF8H+R7kCk6IgxyGp54&#10;okOMhOaMCwTHTbmL+j3FHje8Zhg5ASgGyfRjurJACAjcONV6oCcayhB7YDXPzWrI2yUatwapwR5G&#10;YdtwlTvxdFyHqdbICyaYM0fGJbcTsFu1LeQhZ6nmI/8uoSnTd8e6Pivn5ZO/cs/dWnhM9dwM2T/s&#10;a07r4vISop+veCngyPaFDTho4F9QPWOMK1JjQsa/B4Emi4K1USme1Rg6Pb5BKRVZEJxgOjXNz689&#10;+MAj7/uei+/6rrO1e3U+xoBSMz9y09IN7vo3nrnx4gvM9aOvexztylzfvbZKJA4vZJ8WCaQBknO0&#10;sD/7n7swrMaXEhSVkAJ5XtNH2yVqwdA37TASzrI3aiA2EWZD5Lw63nVsON0gcIrMyArbuY7nMX5l&#10;66FUNyOcuIDIlAZyQvyMSmLH1Ebn1vLeBsUQE1yLQSA7TI7mQu0rg2gubjsSNEQPA3++l2L56FnO&#10;n/hWnKL2n2bzaHipcijkpIlhbAvirxjNofzRUkccsjqX/9Lf/l2qjd/yscnvf+Ih5UszK24rt1wB&#10;+FolyTkLmgonpTM8lPEM7B28UynJhzU2E36RQyZFlikqDjey62MxVwwojXydQag3YXeBHGJ9jYeh&#10;tlmkTRpAIbNM/CR6aCg2DoULoLc0UHHwqyg3o6yZVmxS03E6AZYCiJbRTK6GV4q1onBgCkLyyumL&#10;E8cg+Tw59GQOZBnhPgb1230kuXflZwgwaqlZjhTiFe2Zbq40oikAIzagnXa6w9BIEeHooZAbqskm&#10;D/F/DvbvefjhsYsX1mZmrz//4tHBHqc+PnWSyXl2L86XESUDlVlbjGiG+1dAyfKLEw6i6IQgt96z&#10;JQ5pu7G3f7C1s42xr7HJzfMI8mjktFSwxgKySLiCo4aVg8x20L/Lh5XZo5vW08rfg4OIF9IN4JBG&#10;JcoZoUT9MbMccHp5qBobRzZlonmUFEj3WOCPnU+dGE9POolKyZx4fjZv8q7ynlkSlOoNmZJDGGoK&#10;aijR183SXxzqXXDdLCUZPXgBsuRFVGC5aXMQ0ku5J8cmoCeh//n02THtZcBizeB2TEwsk12fmV6Y&#10;nqAWnVoD0iS4IMzj1LiYdYND7DfJdobj041Pjt3jExuWJdZkCydN9lKEUwAF/XBUmlzouuB5QEOh&#10;KkqLJfN0obONFdWAQUr0skxxp1iDChrW2+1T4Fr2bTZXy6dEoCpiRKY4b+GPahI4xTet4iJeFF6p&#10;CM2YxMkz08q19TvdRy47XZ/TOI5AYGQ08joVTKMKIQOkmWFnOoxdYnbDMcUWMqYyMbbDjqVX7dHB&#10;zOry+Mr6xiOPPfzWt9/9zvdMPfAU8QW0LXKbGGq8pztHu5ubV18io7swPbe2soaOMpa5t3d8e5MO&#10;48zy/s7W/uYmPlcsP+fEGFpiUElvmGnQOoy+bGg34xULGRrIFqJHLjpvzKT7pFvduJOFPoMsMjoZ&#10;FZKL5HhqavaTgolNyiZMgjffk1I7SXSYtsDApNKTEmttAiUd4y/c7CEGFLlaKqa8EoEfzl02gOEi&#10;V9qEnBa5PM/Y0ynhPddVUg9EFRa2k/CTG//nf+Hnf/ZZcXT/HK/J733ifk+6tk1ceyElOX5FCoZa&#10;qEqFyBH6ih/82ChmqigvkXKKOPzBsthFq//STIIJSS2eXWKseBg7hcnXc5vEE9flSCwuYPQvc9Ub&#10;m7fx9tlt2K5+OVMGgMSnHaCQNKZngqa4plPN4SSaifRRDerM49RrUWblObpGmSOYjOybehGM0YyZ&#10;CcKDQynSGq+DrdYibJG+hKtMpB/usxXgt2sJh3GD0LqxDGyFHgC3Y/xKftylR3Q6HVU6m37BeE2c&#10;l+1NdRC/+wMROW38ia3bt8F4rjz6KB7W4fMvAD90W2SHGbzKjiwCjHnD1nbXn57aBT0PztNRi4O/&#10;hTeKBkozcIsQmad9yLST/L95a5PDHCWRmrL026j8QmEyh56E6HtxqZjPKTstAVHPSc/M+Uv3uQCs&#10;KI8EZtGpVj/xtlmiNJup1mEk2UVIcAvEe2yqrswD2ffejt+mu6zcfK1WVPnlgUmAPeeqQnAkOuUn&#10;Nx5MiJWYU8iBq7CxFSJbdTJymtR/lrIT+AhGiL9GChvH82NIwNC76YAmTEqkBpgnHJr3XtlYZ18S&#10;lcP/YKpx09m6k2NLcxagkwRbdHWRaLrMjFF1jgU9JucE4zaJRxZn9Fzp13IHD6A+WZyDBDHoKB5o&#10;HMvSbaNQHTcCzAO0aKZChxfX5OLN3PSoW/US+i+riMCw7tAtHICZpEEJRQ9wR6k4siK9Dj8L/RAx&#10;Yb8jzCk3QcZjfOS8AFDqKl+deV48RSIzHJyDDNuvpFTHubNKTniuCRJvI7sDmW8lnfW2EC8Sux5I&#10;gvOnZOBEnSHikRKki2UbnZm7dPnK65688LrX3fPe9888/NTpwkVYQvBg4375IpR7sLtFNBMdu766&#10;as9mvDfq6Wjpc3Cw+dzzR9tbOCwkPA93dxAJGJQBiYgBY6cxWJwMXU/jB0PPj0HjtprKGEAQGvGG&#10;XZf0o8jR8d9hRcaNRiqOlZ1DXpM/sTkj0EnHWmDHB7Ks+pSkykxlBebKVHgcOvExWM9nW6VuF2SE&#10;jNfX+rEfipvcTF7XQjVjx6qiOkd2Q1yv7I7iJ4lU4dTyK981GoQ6JQa7sCj7xuQk26DK79btmz/w&#10;t57+59Af/crk97zuficiyZzwSCDd9XI0ybUqFMjmfwTMDEzmKsNMcXeYvyan5qkNPxJBBAH7SZH4&#10;NEMDANwOuysTljG0ocPgFPdUPPWmN53MLXzi059+5rkXX752wwI2nHRscMnzgo0bl6yG4L7kUyyt&#10;Tp99RJg1DqekRmYRY/uwj1NapSSKojepl1oWBaiCCXQWcS8DK8gRidWIg8H1C1GxXEY6jilWEbOI&#10;59doT2Kg1qEyI1UbLl5Eqsa4dA7QxxI9EyfEbWo2mlFI5c15AoAHbxaOHOI3nvn68fMvbICa2Nra&#10;3YGA8zT1ieZyzgnks3MVgrWAeOzUZCVlFRSD5crssCBkWC4coSYA2fnw+5JETATYXILFS66aElkh&#10;Mmoe5VwFS1NZE8nr4a/FxKvGb7PcmplJXvh0eXFrBlOFndioL21Pu+geBK/nyemZxEyXM6YcBxGj&#10;vKyZqEdSdJ338CL9TK9WE8zdCU+zdDLuRrwuUeDprNX56Vf6reqeXpM17FmKEm2ZMZeLCW/CScAH&#10;i4fYvufSxr2XLl5aXlxbmAfIS7D15Gh/NbVCi/Ozazja09OrhFbTd8hdRCCUaKtx4Jj9uS+LjhQA&#10;4sEZKLe/GW3Ds6kmC+djRjIU4lU2Vdwwza2560MND24vA6F6yRSWdCS6NtfpfBKZ0FaQIkGPINAj&#10;a1x61Ds/1SLMdsOz7AqSzIYxIyDzAeesi8CrfxjEZ9hT+Xvk4JC2KbzdQoTYfVxArjD7yw3L1+9y&#10;Ob41OjVnpBh5F+cFIBr7ZnJu5sbB4dzly/gfD7z5rRvved/CQ0+dzq6fjS3HBRnuxdfBGdVfFJ9L&#10;zezUjBX/XGtpmRaHAL+Or928ffUVIs5GGO4c2ewhcy4DfMrsDSFYm67DJCQyHlu1bqJwbp4QjQ+w&#10;AgPMirZEhAY72b5UOiuopVhmXNb0d3CDdX9TDJiNnBu51RLLQl4gXc/3s8c5nEZdQXdst3597nT4&#10;GP4U5ggvPxL2+lXB0+nTDHXyKZBKxWiKBMSbYAiRKQpMWZ60cFbFU+dUHtldgut8x1/5GdJ0/9yv&#10;yfc9fFeDEgxEUa3A9TDEKpGDRKBYC2vDnkEcprAQnk1VnGg1ks9uUYZ2A2oetbJoNUCKL8m5MVzV&#10;ldz6QZBUD23v7UIguHLp4r2PPPrqjVs3d/dprLuwsqwKA+88N6MHEb+OnXd76zbsRaZNwl2juZe4&#10;hyEO/Ti7skjUE5ZKLo79b+o7JcrB8MgYySyvb2wQFhSmDbdjxD1PzSUSOgDSBwkgdgRRLyB6jDas&#10;5jpbbqzoWCDtHkgtwUDJmYTiTXtEK8iSwDTgIFwSZGEAP4Rf0KN8vXbQzZs3t25eLx134gkpr0nH&#10;sZjSHrw22mOiU/agR7+9vWOFtplsK0bZ/oyG7ScBCxVeWIUkS47ubO/t34JMO9iPBiu6USpkdTHj&#10;dJ/L3J293VevvmqxQPqKV4TxOAAimeSmN2JOumuRq5ViRQNj1ySmp+0WVm3nOXdhbgT+lqSSZym7&#10;iSpnQh4OBjb61WhDXa5Kf/6tk8GHxXkPOs5KLveSRG1GkPksU8oC6fJryshZaVxilDxn4A2XVaJV&#10;LldfGgQ1En2MN8RKz59Be7V+EXQG5XsQB1ADwmbe20Wd4JEgRWADpyw9Mn/w1EOJMHlIJgAxE2MT&#10;r47RL8K/LcjCdEKI0lOVlr1BqsupJL9lq/OKeFmSRrKeKKi2kaZA2D4s0sp55DJSuiVKFsvEvKXA&#10;lgh6d35qf3j2LoqlyznRDdLyKX3udDeKMzFMsgCwRFGcEPrHpLbAJKK0N008+zIAFMhw42YprDMY&#10;zmEbkqCJP7PW1q/EoKS+z3VRTLvNSK0rXsfHCSYbBCRaQIfQ46MtpMfa6pPves/Ft71j+sEnxqZW&#10;SaEDZfh2/cEA7hwBjDYJnIwe5TugdaSHIUNNAJQuFMcvvHzr688Q/bBqhyU2N2YoKbYKMecDusNx&#10;ZLAyu+cbu1XDyRTithytgsaK0WO9WnMnibiqMTxoyTeYNQw4tOHZLm6ny/RivHZjjFJbq4H4kLWi&#10;YYRMoDjqhGFZq3vKjpV3BCe7wMLGjdNktqOqaFIvJeqT4blvuV8GkNZz6TNjnC16KGGS7BHliQaY&#10;RFDoYXChgmXMunOdH/nf/vRX/wVUCI88+b5H7jKt6lTE70i0IQpDndHdg4MsBzmJIELJ8k26F3Wv&#10;Ui4bTNfgl5Sgsecz6Q0pgzTeBXXEJB8RLXiSTXSRh6DWeoc9/dAP/oEnfuAPfODHf+yH/vRP8tBf&#10;f/ppPA8kDntya1ugyd6dk689//yL129sQ4wO4aQLLGWeYX9h5RENIVljhTm4WMK8k5bNMQbiEivF&#10;pORL19s0EQnuDCdACa4QdIMAZlhkm5XUhI9Teg/ohYCeXJjhCWax9wJIZDG03KXZKNuB/lMS131c&#10;k968kc2nwcMGVDJaK2AGnp8FLmd/1FQM15VLodCsF2bcLKml2GTIpdbT8DiqkCYNkvURSGZdv20j&#10;uRrTtmvO+YxzrjIL84SbUnQNj+yqI4NQALwZnafmaxNG2U1gAiamB3mlUUTrBgzRjMzU8zRDTdd4&#10;KjZxLbdddRWDRJGDrQgRWegdI5sYcHTJEDf3GGNSZef4XKNsFpPcjm+6obbesn9JcgR+l4kfDOYU&#10;RhQ52sPsgY/6qQaSviZBWq085hxYpwVOkWxSuh4CwVqZm7uysrQ+N7s4Ry9067OX7AgyTZE6QF6g&#10;5SytGm/KGv5w+gi8Aflg2wKZKnRcG4HmpoLaz6tih1oWZ0kVGwrFCHc72UVSN1mVdQxkowgiNlGD&#10;coy8upZrHhzupfuITlUfx+fN7nb2PMIS5bIQtatzo9HHEtOzoDWkF9x0UA8Bueb0tyLa+2byUlYS&#10;udkTlPxiRZlzntyYiayUx3ivDsy8XkIqFaz1oVkg7ov/4e6knxLMgONnu9R13XvP1IVLT37nBxbf&#10;/M6xuQsnYysJYanAfssLWArL2+ZPmomskka2say921szr766+9xzN77+LD3teQzyrpYiEEE+xe5u&#10;o2pfqcC0LJ8nQGxEKggXjCHtHORBZAmKSexr8A9CpSUeJK8owZBfJdTATlIO9HKk1qjHqpeWl7Md&#10;6HnlqjWeMR08MfFaElo8iO9Sl+XbiOub9ue7ISnoNsisEgKpCou4SOq599dwTWipIiiebjCNIV7L&#10;OEGii7b4d/7yT//cv5gKcSTf9ejdWlXjtoNleZD7SWYyLvto5k9hMZKZ51TQMYrdIxYCGT444lCS&#10;SB8XlbREJiL96JP5jkkixWig+yhVO7Soy0f2ICDUgz3m8nXf80GgP2OTS+Dv7n7isc996Je4zuoS&#10;uEDTKivrF37oh3/kqTe/+aHHHvvsF76wuX8AumtlgT6kY6CJAOQwKqpH3K8RqZZizc7v7tl2zWb3&#10;2g523dB/ik9RGzxZzIC702WLGmNXXn9UrnXLhQIQAHmlz5Nu7U1wIT4SwnaZQty0H3fBmox1wQKD&#10;IYM4VkbjiIjxw3bgq1DSepEWuBLpZiOhFbQ05UE7xj4ttDdsd6bFYt3UgvZYsXu4rARleelKx4+U&#10;ccHu4xOEfcX5IKROTrd2dnku1Vos2ewsA+KU1LUVvN4bxzuOBRKNZqWEYkKwUS4/A1IKPmN9JkJ6&#10;MCq+5QUIErfS/9yrqBw3ka6anEeNnwes3EvgodMmC8YLS0BEgNnSqvu7THlcnJ/5QfPsgErM12Cv&#10;HGOuUB8oB9RFMCXOFyhZjRJjiJWSCnSTl6h2bTSVXGARmKUce5qiE55iN4OiX5ubgVeRWnP0pyAn&#10;YJoI85M7G8sWF7oW9Cs0BG9iIJVUh+n3LOUMMQNXCaSWbB9HzDzP3iSNwm7sjDnlsODSsc8p32EM&#10;Anx7NOLxswNjNMRHtDx2lAcKb7wRKj1pN2qjHCUCYH7y9SPOV5JMptBYn8bc+Vj2jCy2fLLuYFVF&#10;rdruXi3u02NG1fB1WlBrEETJCf9lPxhGC5gYPotR2FNRW1XB+3HK65ha7hC1l0oFvEDrqcSMLSwv&#10;H4I85rAcH+1C5DQ9TW81Sggffee7733/B6avPEz8Kije11Ig51pEZDZcWGG4dSPPztuuxvC7VuPW&#10;F7+8+8WvoEKIbOxfe3V1aQ4tcnqE5UnYeIfBlH9FHSlcyuvzFKwp1n+Y+qS6qGcaYLNTFD2qMZ3w&#10;cI4Y1cp4gnUfR7uLi9euMm0UfhpthTRpZ5+ca5Eq7OJx7GtgyBFuccqDsOKk/uN9hszeZ6uEr6H4&#10;Tw2vqIGEQ0aEb32WHpCaHu7tKWtNeKeZEoZoEkVSFmuEHXCQETmkwxH+O3/n7/yfX/Ss/Qu+Jr/r&#10;dfeDdo00kfDOoOrZKeJYDvoErKy0jIjiMwg/EbfSyeGjpRxazWFqiElEhWQPGWHQF0klMfz1VIvx&#10;DEM0MBGHtMMco9JEnTk+ubu1+8zTT29+/ZnHv/v9AFGZQIDdP/PXf4psOQ7QzuYmMNm5jY03/umf&#10;XHriDVfe+vYP/MSP/eov/sOXXn4eA5ACi6W5BRImZeJTN5xgAQVJTU0D24WA29y8LN6h4bNTWERh&#10;HP+SNmoGUnmAicQ1FpeWMVBALYJblBjKJPzB3gFpOmPaEArIrYMjCZuhpqJV/fuEFxMuM+KoxCcm&#10;JgqNrHe7TiXhpATW2RybpNMhG+X2zZvgd1eoUwMeSoYzjc1RqKqQmPbh7LKbNh/DX4kGMXU2mHuJ&#10;dbB7w+6bWGROL38Vkg9GwHgoRf5ntze30W3xwUNEpl2pE1Mzs3sUwWwNR0IZlvhFhVQORn6ZTVEB&#10;6qcZj0xCUc4Cvk7hNG/iOEaEDdAyRrJJS5WpWcSPsimviC3PZxAHp7tSkSCkVhT6qebxdhHBdcsY&#10;AzIaEAQjqZblJaVjynGSXROgpQMdOlvmIB/RJBTlFvws6pu91wAWVYQ8Iahcc7JQuE9M3LOx/sR9&#10;99FRap7k+djY/Zcu4XaAzsIRWV1YWE1da/vXaf/Oy9N+fHokcIKnBlZEsGt9zX1iBROawyolbsQ8&#10;93E0MFPErkQY6Vp1agQuP+Bj8TgcvUoEKaf1dPU+G6in+oA/kMbwkMpB4BHCnWJTmvwQv9bcZEwJ&#10;Z1gq+IotFIyaRjwtGMuwhcZ+GsL/coygpA+AE0l1lBAKMihFOfGcrE43j8UqdDCmjrMH2DT2w8iQ&#10;eq8aFkZNwvlIdNneCVLIGMqndRT3hnwCi2D2woW1N7z1/nd/54M/+mOX3vyeyUuPjU1e+C0p9HO5&#10;lj2AsSI3JVubQ457rEVoXOn41jPfvPnRjz33sU/euXr96Op1AFqTaKjDvUlpqaiYtuyeExq5OYEg&#10;MhaXLa/G1dDhtO2pPhMPdK5k7YigH1KbbCFD2ciBRiBiV4m6qyzWOQNzbFxhMP2rOdzGRyCNBcWI&#10;A9HwR/jIYSybXzhaZX8KeorUFPakYTF9dCZfkh7t18aHVclCsIjjY700e12OACedkwrNDGaBCRzU&#10;BlIryYC4lW4t7h0aIeOZUSHsT4b3F/7d//b/8i9DhXhm/8AbH9XuCKIjnoOnjefBduZg21+hIBn3&#10;McAHFWB53PRzjSrQVdFf1YHyJci0ynxxeAZBIJtNOGR0tXI25NEkTygJj4BraO+otzg+/fLnvnDX&#10;zOzFp17P+n3uU5/8h//lX5dfB3L1zW3OKvvo3X/4j4xNUKoiUHLxnotf/MhvkDRaXaQh6RTB3NoL&#10;yrkUmpiCScZ4yFIEYuiIRRiqY9AirAHBaT2SO7AFYJyy3gauQg8n9Ra3b98xc/ioqAjfYpGVdNNm&#10;t7hostbhoSLHLsrXICbCjpFa/K8Ha0yAfWxOJdKZcuVrN25cvX5dv89sJKeX7qfkPHnAxLYnptMd&#10;KP0+yR+AtR+9anEkvCMgLSXHhTZE91jbQboXTZCY6fjYrRu3bIzBjqz1lVh5lXrt2YZ3rbkaqG0T&#10;PAnkaVh9kSeHSVoMpQqqrCEt5PxwVA3QtURx1LC2jN/secNA+TCXzQRQZGphMMNgABgx7cBK2JDY&#10;l3qxlp2imQlE+wubPpdTVVRqthHiK+ssHs9qzlIVuNVccb1AKnV5FnMmZ8u0MpuHwn3q0sbq3PjZ&#10;xcWl9fn5DTRGVCIDuri6jCNCjQh1IHxhDptGAI1LUObDBC40fhBqrbAp6Q7vsxZ4QwyuY+Ap4qTq&#10;rlV/8E7rUvl8wn8Tu7s7YpQAd4QBk7mrZ6zlK0Tc5INcT9CjLerBaC7brsqARa+Je89IkjfTMELS&#10;6uzKnAgK3AicSjVWLUwBGPQWrwFnckQyEGnkAmMJujS4Z4uiEtWJ45ueTnym7HkMedBUeWKfO2nh&#10;wQAPP4px+Qgsg6VxyfW7kQAEM9gniJql1YuPPnrhHe+cfvBRkmvUf+CwJf/x2wdWcKdmELIN1/Ck&#10;gMXPbr1y9eRrz778mc8evXpj8uBoAQdgd2vy9GDi5Aj6IMSKMj9JBUbKZlI4JALf0coTiUEjq7f2&#10;F9rOzWIwqN1qMf7MvRjMSnt2wTxhr7CUzSJN67XqewnGGRwSovQqbPZ8chIKmRZCdP8HXjJq7Wzn&#10;VZeBI0+suRlH4xynGLsW8bTVChMY+yOdfqLjB0EXYoKuTk6EItcjAKs0m7BRi0aV5cOm46f12Ymd&#10;+o2/+3f/zn/80rlE+Rf9YfK7H3+QIoPBOknQTScRzihURQiIakbxtj8lvM9YSU8NTrED0OeSPDaW&#10;LcM3YJ1Sf/7j2ykYdAtma2JrGT4a3qQ9X0py9PEP9j75kV9/9RMfn7n20v0LM/c9+tC9d991tH/w&#10;yrXrL7z00rVXX33fe98Fi2c33F133/X5f/wrUwcnK0srNqgyJuDtsxJSZXCslLPYoSam1GH2khsK&#10;I9JtKdmnpsXK7EV9liI1eBX7o4oA8UzGSLQgnLXhSFu9byGbiR9K95kHK0Lj3LOyBtxjoYSkqNEW&#10;42BYRMn9jiMUMcDZYDtnd77x8kuf+tpX5OSCIhRU/tn4Mm7KrPhOmU7UgznpkjeE1mJUupFJI41Z&#10;qkpUJoVy2iSqMzNb9hjCTUY4U9dJieLW1haNgngKttp5qRRnXsxP9JxXtvZLqBJbstyrVcAst+oq&#10;kXGHkkXOvwm3Z78aJLL4YODH7EFdv7DOCWtXRz7DJzylHO2gb3mchrzYCR6wBMRqxdj6nKEewndA&#10;YA2fz/yaBzuuGLcl18KeyekyEyClTWR8ui/4SqFZsknp4cN25OHJdizPzizNTuF6r84tkDm/tL5K&#10;7SvHmmNH/mNtceHyxiqrhavB+iN+2qapfKgsmdJHjkU5NFLLIjzP8NHQY0Z3OLaRgSMxMFGcBC0r&#10;O/i6iYE8tcAJE6hUEZJwHoRLjz1TpKZv7lp9D4XWGM9YKgfeAX3h3X1G927luHY05zO2QmcyQt9d&#10;6blIiajUhCKxnXAiB0JyYxVjH7Rc1C0XbhjR9pI7hJkjUMMKL8+C8rQh4fJLDsE0VkqbTI9Et9VV&#10;wClPW0k/NL9IC6mZjUvr9923/tQbx+9+gBOJ5c2Oy9UG3Mf/VJ5FBA/6I6pLAPL4Cy889+sfvf3N&#10;545v3Joi4Hm0O3a0P35yMM9MHAFZhIfq2NzCmRYt/6l0ExzmRfU9z2nAGI+ttNgxfcTR6GkINnMV&#10;IvRi/GkA11EIJZoJnuSGbBVDWTEfDBW/tM0GVZO6rysv/c8Uwk0vR94wcmlQlRjJ8LIjPI4WXjkp&#10;EnQF1Rg7O74sb6KP24M1aXNdEfcSPDRaS2bOLdXPzula86uhOYaKfSmoROPADlR2dwP1cPLySy/+&#10;yN974V9UdXzb9yff+/Ddio+QCZRpJ1hV2fq4NSF7OzToVBohDUPtOK4D0odjzxElhF8cdBhf2Xcq&#10;vRxvzSbmX+0ywlyqb7DmBCfYyZV9i8zCGawPDl/6jVvXv/Xct+bXlt7yZ/7M/e/5zsfe911r42PP&#10;PvP1F1966earr7z64jff/2P/izAfuJhf+uhHDq5eX4ecQtzVsMsbEPdgs7kDeuFwoNV1BqwX0dAt&#10;GJVBqtgUNaaBzD2Mj8OMwh9WVleJ8LQAC5pIjgefxz9BvqNChGlnzVhFyFPSq9VwhuDrlDRa8jMr&#10;4TkMXWxKPQ/ajQ1FCWfE1hj+4oW1t//xP/7I699Eu8uXr9/YOyBJTu8vhK5zwrYm1BASdUOJe/vy&#10;Pw5oJcLr0q7AU+u6xEg6s1N6AF2MitCtcTBllt1J0ZMs2jbY2DJtnI5R/a6PF7nL9xsyLtNl7HsR&#10;I9xVQTNi2WKuEi1UMFVCVabUlanpYCfb+C6dW67JXZAj0dFKOz4cu3iaaDu326e23o6H7j3Wi3bk&#10;sIIQWm7slBmm3iUJHliVseaMlObrHHWxGs25mQSxB6VNOQtN7piZYXn8IqdprsJzgn6dp0iTUU2M&#10;wzk9N82SnC3NzdDw7+xon6YPJNjX5uZXoDQ2/Wk4h2gI0rxq0kCN7l92VNKwUtqIdpXzWhO2xhao&#10;pCw6z0Upsgcb4L9Uu2gU8jtu9cDKoNLbw0+JtmITGm/Z2drR2gm7jF0riZXajU5ngtkgKMV4EjYx&#10;MYahJz0GqBARnM2CDDRZCE+yF2IljPMb0ygOjWMSXIz+hHY0gwuuUgudJaD2MBFAvmLmMvQwmv3q&#10;PCNs3Fn8iG6v24gZyFo4cjjVOe6IS/7glgtsNmRvkuBx6ibnl5Yv37V6z/0XHn5k/gF6Itw/Njlr&#10;gRD1nQqecyXxz5ZsTP4xseZrH/3Y85/9/M7zL5xu70wd7U3Q/uvO3vTZnWl2/RE4YLuBwQZRnL8R&#10;7iCtJBwMqQTJXTlXTKCRYjHjFbmnVdSorzEDnyH58/q19qQQTyWmsSonoTy8PS0sc2ZDVlyVHHOh&#10;x0cXP7ACbh17VJVvcU/MryQwzKqqlkTx2CbDQBbIoIND7O2Ev6wx4J5seugXy1fNpZhnDEQ2TuLb&#10;BtRjtqcOYhKubuCgstq4RU0ZBgChAjwgvfTe/9uvGTf4l/eafP/jD2jLeOa17xgura8YEylr94o6&#10;UzpfxjdrF+tEhOypaXWLeVdnnRZS8+wb24G1bHUEkWbwyrUQrllS0fKRYHNg00a5IwpZVTgD4GNg&#10;48Gdubq+dtcDDzz0gQ+A9sOpXH/dI2979DFKhK+9/MLXP/f0H//JPzG+SIwPoXnns//oH03ubF5Y&#10;W0feG9ZJETtTSfCHkWsFBF8k06qACqomSTJLFo0ILQST+wYGZWLWESY5Zi59cV5uwqBcgJApcAV7&#10;kF6RH7ANMgMaDq9A6HKlZMumVDmlKyJH0ViIzKkk55d5aDSyyFygBDOzC+urG29/z/yl+9/wzne8&#10;86k3fP3zX9y9tQn8cxlks4GAmqtGaQ3JhvM8CHR3tBYuvepSIFIRICNhupbynyuTSmPK8nn4Xdog&#10;Wvk18erVq7JJL8oJYtghL/ZxXZMA53Wra9gq68DRGHlTR4LagvIkG1gvm3lO/UN6oObVsIms7OEy&#10;yGAUQFAJxJL1jMVpsy5EQRwlBDfJyvJK7Wv+1BooowSC6Fw7BuatU6wH4blsBtlRSa4kKG8jo1rc&#10;qdobSFY85Nybs4b8u0Rl88LsBixd5M+XFtaIVXFZzYTJZagVAWLNzlymuy3E2rqPKA/zYfxBu4iB&#10;ENXE1ZD/Q8nR26kaidSjBEq1yVwRcwvVY2WHKl/bJjQ2xdho99rLzehQIWTpcsp/lUGaJkHkra2v&#10;85zE0jEFMFnwb8z05ugZDJCTQRAbQbCYKFaQnBtG4kX8o/y+bmls4zmr5eX4IWCYzgL1qDhrcqNJ&#10;msJxsFo7kq3SBTNZxyUCMfZ50gCRsMNn0CocNPVqmoTz7uLyMurcwGYK4pgcGUT45tzS8qUr64+9&#10;bvqhR8/uuY/YHL4JsHrDQxPlMvltHZGRoGPeZM+788VnXv74J6995ZmxzU0qeKeP9ydPj6ZODxam&#10;sMCC876zH1yWIibgWkseUdfWhaYGq3NCtNk0jSod6hqhNFGuzgxRIZ2S2IODphzcaMSdmmOUbvMU&#10;WOch1Y1r146G7JcUqBW5EBhVJs7dPg9b3hysRTqy7Scb39F4A0CbBdw4YyQ9mKjeUXXXUDmUwlXr&#10;q7BxGUaao9g7VTU9NMvydLChovOS4KHEJE1OObgqQKgwZ2f/m09+82e/eu1fngbxSpMffOphFJc0&#10;ahKIWqDD1CJctnc2Y+gRbpREHdkjmEcNq4zDEOP5Rf1KHSiRCa1f2PTJwjtcY4hWYCbri4yIVCUZ&#10;C6MrHzC5Ktem/3fz+vXGlxAiWF9YTa++9Oo73/bOsYuX2TpccPrKpUfe/e7J27e/+vnffPof/cKj&#10;p6er2ze/9j/89y8+/UXgt9R/abslV6xY7BFlbLiahKQJBaaMGZolQu9WmSaoQoRH6M7IETG1GDY0&#10;A2vwPiJ5tbkcuuI2dHd4X6LxyM9ClJSGDZHasqfFZkypYHgIzF0za7DNp1e8ovRINDqW4Y0bNzFq&#10;t7Zu7R7sP/ydHwiccXJqdeXmt775hd/4GLXQa+t4X8Zh2IIgibkatq17NM5Dx4ad5cMGt5dkhtZW&#10;izebjoo3JiU1tSQhdQUtM/Xss9/gKWwpqNliaAvpU/+gIfXmHhqL4JX6Bsio94gIGdIxpaTpkFCe&#10;BxXztu5mwqG+hF3EmuOQMJMvv3Kd5gfMc+10fVlgOaMRgvxpAXndFIzExn/qUsSOhkVJCQsaHOWI&#10;xVYTD3ugFmJGPrBts6Oyst433u0EPaO4K3baA1cuynwFO/PUBHuFunTCVPocZ3doTYi9QEcpzW6Z&#10;0TBMOQ07Be0gEFk52Z8iFLhdO9m1wp/sOveq44sR0Roaw9epYdI5DOtyvAF9ApYhoRtfzaULnonN&#10;GF4+KzZYS/7Fydi+vYnudFcjK0n7hUYTL5NPmrAl3DE91+/megM8mlhNLIBRaDd+HivCaukisE7i&#10;vwM9CPglpUCkNVPEFzXPnzSuD/SnM5maCCP/cpCGNasls6NXWzpWRWKaoUlcc2jWyX5hAztB+CTL&#10;y/PL61hehD7H9g4xXsbh5aOniG1if2dHhMU//cY3v/Wrv/bsxz+5/fzzd27dmDk5mDjePzvaWpyG&#10;jnGPQcudRYlrigr0lVJjhTBmADxFN5IkjMWtUKvoPh+/vXlL4v08PZxEbF5mOiloV0HpbGs+ohGh&#10;eoP0GoU0oirgB32CHKKSoLc430+aiFJz5PMGlIK+lyFGjBc0kckeIehbn8Dm29mhZkaaV5fT7jtG&#10;srmBOTAw91IrZmBGz0rkI8MN1wQekLAQcDQhRCLPCPFJSyhuUDGVwCiL5QDGx7/3P//Vf7kqxJP4&#10;2JOvXziRDBKbBDnRDoupMkSZm4jWOw0G1LoHvAfiA0Ga4qzw/NLakTOkWSEc16YHBvxyilztyGh+&#10;QFpTVKLgh5ReBxiK2oz3M0t787Bws1uDuB+/9urVz33k19/xIz809sWnv/Kbn7n48CNMx2NvfMOr&#10;X//6i8+/+NWvfuXrX/zy9VdeXV9dWV2G2YjaAf0GEKqBSg5pTCYUV8NuoBk/Y+AWOAyIQRadfIYG&#10;y9Ct2tAiSBUABaajNeSNOWIFix4mbC09nyU1nDn+C+RBHDOHpAkut6a6s7k/NFb6Gx6fYO+Cx0VO&#10;sz9swTt2hgZgXXFHXnn5pTf/yI8SOMyKTjz05qc+9Usfohv7Qw/ez8WZJUznCxvrhkT0VHWtEmEI&#10;0QLmXQoOXIvQ4Aes1MaxxfBpzVgNiteTtu187erVV1GAJnuoP49NGd/a3d+ofdx/1/fcKfEDcSvr&#10;pCt6ylLlQCRQQT5G9yigGsZRiIR8l2QADifte407oR7CiCViZNR9nfE3+Wx4M6VqPDWTXDQqbyr7&#10;EuK3N0R8f5wT5bMpAcV6HEHNw3ohqfYJONi6zmnIYXiSVSgQiPAw+1MTq7RrIG9xeEhFyAa/TE6s&#10;L68s6Q3gPInU41qzy3CCL6yS0YFDazymnF6oFqPnOveoG4TLGUdc6TK/sJQGU1KoWVYkRzpaB0/9&#10;VAh1NkADxZlbzX9PtbpBlROTwGqqXk8+cFNc1r0m3R0miMRaZHPh39AQoE4QD0HxFp5lnMqBJT/J&#10;5AgYTfKPW7O8WTifxYXA7KXrYurdqvWz7f3R4AmxlbQBD4ihjpSOWW2F6nImIbSDFoLk5E7j75N7&#10;w/Uh+mo/ZpGpk6sXrkAEPb2wjCvN24p27GL0x+qFkIlZL9tz89u8ZOp57ud+4YXPfnbn+edPN29P&#10;nRzSUXLy5GBm8g7nBcrio4NdRgZcFgEqTarpvQknR1eDqqxRixRxawZUC6jR6LH2JSwG6EtzIfK3&#10;JnJbzLpUtC1J5mcsSEspPYlaAOgey9FSDGf+vE50ciHRLuaoiAFUHKUSxSQiu4LvIlLId3cX8SY+&#10;JeEyto3+EA49B0qYDI2fjWru7exx6yyf6Z3g0gX+8Jud2pKHQ27XxElIYAS7lzPPDSSB3bF9aNjF&#10;l/6Dn/2XrkLUIp/56jPvfN1DRDRjRoPts0LHCGCqjnNciyg/gcHJDj9Kq3juwny1qqzdDaklPlOK&#10;/04wtO1sgYnn5jZkjzRXIFpnK+6PSWEJ+Z7M3pLQo6O0EML+J6PO7du3n/3VX/kHf+//+7Ff/vAH&#10;3/LmyStXqNt+6uKV5557nolcX1/fWN9YwpidUVrFuPYlJM541BLjRGBFNoGLMCoUtKHCNQ+nMuM4&#10;jSSpOnJvBxYsaFR4NAOawuvgZrDh4wJD3ty8HavfQoEd+Nix0w13WvuSKgx9fhZNrr0RakJ3nTW+&#10;cweIuRnsqYmd3Z0m9JhMmjLRW2UDNsag47Fi91556dpzz933wP1kjpHOTe3l3+b/NLEtho1b47ym&#10;1o+DQfE/e7omYUBiWuUVDSEztfs5D04rUBIPPAs9b9WYR0ftys6Lv2YXlgo7ST+kZ+o2vKRePB4n&#10;oABpZnUoMXbMwk4XFx9/gmSg2AQVgEkpy6dVchbbzzJXxgRZccC1hEFsnWl1NzuqfTo1vqik9eAK&#10;w2ArDdxz0Rbzs/RHUWKrUXIpVjK0K62WkNmau/A/DIPGIdQYrc7TgnCcmkHrJ8eAckyyMPHqqSWc&#10;XluGRHccYx+4ha4VuAMYSI1BkbNImwf8j4ic1jxa4xml1eCbCiwStfOW8ct4p1NyLCI2fhSBC/tX&#10;V0nga6R6wCVS19IoAYfy9BhBjBLyLAxNX6IP4JekfkhrVi6NOgR8VUIBp7reWvp7Tolww2fiAKiW&#10;0pa1Hg8amncE2Y9KCoTmp+YuPpDedrD4vniWOJe8DvGfAgCz30+8Ex/TVba43spn5DCfQ48YGjVW&#10;QfTCviAkJZIsgPEFS2u+2QO4gwEYA+k2C3ZysrC2Pr2xwYzTnolYJBRD/xMtcq5R7Lx79Stffvk3&#10;Prb1zFeOrl1bGDuZQHnQB4yeh2dHLPzu5m18IkaAgcMelUPXgwLuVr+cMZKIagl1psWdKu8j/B/6&#10;YOINeI/8FM+iErU/WzrRyYStyasoEFciRMigAuxbUkEZKUokPHUCQW/K+J+W3s0MsSJYyJapZ9O6&#10;WLbgs28NX0wMSxOEQWFQcg/Tiile5ivmbWh3fSL8NXBTgqUF3KebfXZdHClXxq5TBgbIDR2I95UP&#10;lyvYdEDXN2ZZkjG6L3f/R//j74UKcWzYAR/7+vNvfNvblyU9pZoHver21ZKFYCqd7zB14RFe29hQ&#10;cJgtC/wKwAnPh9xUDhmQbnxTqBBKItRbBmE1j+Nj2h1zaKtX8gwuZHdMK4Hd0qgQ9pkfmp9fv3zJ&#10;VhKAKe8cfvZjv7G4vXf5TW+Y3j945gtfRoVc2rhgg52QniaIpBUWaaJNKnRBP2NSzC2nKA0pw9cQ&#10;/GLMB52SgJWd6ZTpmgWlL9A0iI9Dw5R059WdUGTzGI25Sc6ISXJonV3e1zb0HtE8fL5lDalBEUcE&#10;8wOZOyOh2Mazs9swZY2frawRhFsm2/2xX/vI2ebW3atLEyuL+N7P/cavb9+8hWox8UQ9+QHNHxEK&#10;bhoiFZFQ6kW+SKmD2Vrr9dWNjWWx3W0xGf2f+HtWKH3sdYRx5z0RNs4z2o54XV6Jx2Jkgz/E2g6I&#10;nSySvEG2tCw6jSfKek1Skol6w+fj/xiNyYuQNTWBFBycspe5MayXiBOuELY+rIacsvhG4qETmDZ3&#10;JaR1QloXYN+1eakyiAmM8+fD1rYKZ/vAyxShVmZsJ8T9Rv2auAkQbmTL50DxLhK5mp64QPCKutS5&#10;6TXKZibG6I6+sbq0QYNbols6c2h8VQCWMVlrigZQJNbnWzk4RQFQHSyJGNznducNxYMlk5rlgnzE&#10;H0dGkN/2QAgBnyKRQ+nckA5BrDcGCB2bzQLibGgIyzU3T0VFRKZwE7Ng8AevrHBekEEgTUQABj53&#10;rn6SR3Wrj1IYIwh10F5sx5Vlm2u4NHlpI9NceWVZqIWJ1/pt7OpTVp8TzcbFnAhKfCBq1IO0Fxb1&#10;RsCm69R6luv1iv6nORTkofu7CQBgwptaU+HizcdB4UY8LDaBRxFRNjNn/SrPu7S8fuUK/dRAFrMv&#10;ibTSXEmgxG/1RVIIcnpn+/bNnc985pXP/ebWt545vXltFrTV8cHM2SEBLK0MYE6Av6BAJz+XPUJo&#10;RJEicgmYh21otfmOzGaToklpvRYVBp2MrdouWeBxQw6soP5cjgxLWzZu1VHoiwxba1yGRDW+oPt8&#10;bHphdq4MQpp7tov0XknpJSuWiHfqScm2hQsgMZFCB5mvtNw1VBoiA8Nl7DEkGMqf+bx0+RIHVlzD&#10;xMAOJ8KDOZWETbe+uj8LZxCPkhpGLzqLdC8M8wQY2/Ape4UNe+U//B9+j1TIoEX4n0996avvfepJ&#10;qnZlJaqjjk9rr5cgMgyqGOE1nzyKtfF2oh+CX8s9yZp0G/Fz8tFyQyfoB7+FPCJNgTZwXxEQfhAm&#10;NHh3/ppQC7sCO1EwWE46tSCvvPDi3rPPHm1uXrt+nWQruivlRAM7Ovaubf6k2FNCYbaxeGgOzrAG&#10;QnMVotcpmIpXC2YqFXM1wYqgqH1R70TpOpiWmntihNxLctOWWKcMA7zCESkVSzpqmPLy78nupDdA&#10;dmqTyYWEkfyfoam7sdoXn3sR0Mz9Vy5N3Lr+pQ996NkvfwVUEm0faBlDOudwdzchxOingEAYw9LS&#10;SrlP0JnpJB+Yi3Ntybd2UEIflbPKp2BUdOONWUkRSFddW7ylFwt/0g208jxgMEuxFDcNbqT6IVmT&#10;UX0ca9PQOY/IJ8TaFmM/KrDnRs1+N9DXLdFgCOMICxfryUUGRcvFPW9+ouctNBUS+XnNeutRZKyb&#10;flIvVaOloRi9MqXDMbthfnqGOnMaES5NTaAzaP4xdny4PA9gYWphamxjZeniyjLxK2ZK60aVC8CD&#10;WbEdQGqQzI0ahhXUzvYRiccdGUamWilQMZFAgdwNKWj3+YPt0T+M58FJQd8kVSazC/OPDSGiWi/H&#10;1pnilbOdNEIDUExTPD+ZHuDWBDSCdH7wDQlUcOgvGqpxvdQoCLggLGptfzv9DO8Q1x2+oslVBswh&#10;DldMRIZfG28wPAI3NRXI2elO4F8TueK1SCHYMiOaQy5nk++eWAM+BWdmOyi72iNQcu5U/S1C3k7j&#10;LCFjRzN4iusbxNTYfdoHUaW5vZRt+y+8cOMzn3314x+79tUvn16/Nra7NXGwh2s5cXzY7txMKxkk&#10;Pk6wxHRrDG0W0CRBeKvELaYiL36Dp6+INfHTcUuMzfKtcHEy5jLa9exHFQ2dQLM6xgfDCa8k6wM2&#10;9ig5Y7K/OHRcZ/h69qdzawDTB1PonzMRJCbpwulepnlijhJr6a8BiXAGC9LJlpByIWZZGebVK8FC&#10;EqZVtCaVyA+Je5fSxqyY3pKLkAwr/3Pp//Dfn++k34sfmm/29dmXXnnfg3cbuxJmrOUeALXbmr2S&#10;JsTALufQ/eZ7wjAaX2qS9ECcD/rwBCfe4G/KnTyHSTWzdxLdc/ayI7ETDHwLpZAGJ2VBacDiUFJv&#10;gQqx85JFPIb+icLsbe8QgwAqFqyEFRUC4zCdlpZ2trbk5YVCFaYve4MYkyEkmkhwW6JwOGlZo6AE&#10;o8UDSkERgoqmv7q3BqlhtzULnpFQWGd+RtCwtFp4myyS6VT4+6TeEjLAIywvraA1N7c247HSgEGK&#10;rUpShppzOLOysoaU5x2MTT2MsbE/9Rf/wuyb3jZ51z3YTs9+/Wsvv/QyFPk5UyptQnbGy7UWtfuw&#10;g20UL4OvqgubpRvR6nd2PyIjsE4joVEGrFHzGYKqp2fIzfKUfMtuuPAUEOXJwKw78I6Flrs3ndv8&#10;0LqHKBtPwnngS78nkWM5PKJfozAwO8qYO7BC+Yx7YORNyqPGADQV+mUUKxB+Kgr54ihgoskhzo3N&#10;E9WC+FZaJVPF6ahQi9oLvXyUjZKf4nlMUXxlKHgXAVpNLs9Ori1aWjg7NT43ebpGRGxmFmgWkxSu&#10;VkIQklehLTjgOtP0UaakI+0X2ZyCuQM20249PQExRdGr7K3pg8a+SlBWHDM1g33eRrRy+Ide3Gzf&#10;5AXVDUO/oET/NOqh+0zppdrCoDkltxHbRZ1NWf3XY1J0T3P4DWDy+2gePAMSvOf+mRkl0UD1YXJO&#10;ImG7YabOgA+1L3rsurAvJOfst0xSDqZDM8Dy08RLb6pXijZrijVuHPworKdsaNM2qa/n9EMx6kM1&#10;E5lLk1AcVjOdWIfUehLn3znYX97YmLz7Hhpg6etwPBNp1h/b3t788pe/8Su/cvVzn7/x1S/fufbq&#10;yeaNsYNt8Lvr0AkwfiyGUHoIwLXqzIJcRUBTevBNWIYPU4BquHs1gQYfLRRVSqd2SGvk1nxhCFg5&#10;ZJHRLfiXeWjQqaNwBeub9KryqvrGc63BFIkxsP0r92r7p4VEPh/tb8A20EfWLnlEWFMlX2gSRVWU&#10;iDFfF+KV44OwEuSZTL7JQDO1RSdK05lkWPq9pmMKP/XM6pYM4X0NuMi04w/8tV+9saeZ8nv3ek2L&#10;sHevzS4+smBWzarO2IDZDEqICsRBM5saIYhhAi0FhnbN1CLoMEfd9EI86KaqaDPuoWtj8M5oUmrQ&#10;mXWrsiPEX9ud/C6/tKoe9QKLO4LSMD01JWTqtOUcUraC0hlTHHwFR6zhP51wJjTkJXHGzckqB02t&#10;i5UMFVrq2y1pFn1U91znJpFiXfBE7cQmJQBtd1jCGloE4vl4JDiRCNfENg++L7swMeIyaEYgjLoV&#10;MSp0IRvdqJteKXU2J1CBve17vmds5RIQhLm77nnq9U/+4w/9ElAsQiKMmDlyBpRDqXGZSKZuTBEz&#10;hLMVBxoeul8JeNWcqTpkHfpzxJwxSemeZI+YoZEJqRoDfWU2jRwxsz10pTWMVJ8yzRgGNirP5Mi/&#10;4aJGV+JzJPrvi+HUGXVx9RE0e02Sq+HG9EE0HcAvGGe0RsCwrwLAANcsCORpzNCgg5DsEjZUBSL7&#10;0E24ZRgxyn6dgGlgKJV36KWV+fkLlJ7OzixPT5FLn5s+I3lOrGF9eeHKhTX0xfoyFLy2chuS2JPj&#10;oCqJN1qtKQ7VnEQKuIb4FYESLaF4EmbLZ8lzWhjq9khVY5xXaZxaX/WaWKmf1CyCKM6RdZ8oXFhj&#10;mkNqUUJoS9glpIilMRHIK/XI+GuMewyg7kiWWEnX3xVhHp5QvY5WuT50lNbQbVeNGFJU7dnEBjPf&#10;WeiR7cwFeRx2Xe1lN1v2DJ+HeDihw6H6oWZvndHzzzDs+NnVBb78WD7B/iKzQaySxByTibRGaK+s&#10;r83fe//YxSsS1GztYmASvxt7/qWbn/3cC5/45NY3vr7z3PNj2zfHD3bA78L+MTN2tEEZLluUJQDf&#10;hdMfP9X1SdWqdU52LHNI/JqqeRU5vw4Kz1j10KPFZxxABMMj8DGj9FbsMnb/7dPx3Uy+Ka2AWrSH&#10;/T9WR4rfyLk0//GHMLRbZhBuSjWTSX4rBFMjGJbM8pYY9A5ZhjGS87pU0++G4mPV1QOOuPVZrGRk&#10;1yXMl+u4sxDQIE48pPlWKVWMEPhXN1ie1O//tY8+8zNPv/J7pz965de0CL9cvXpt7am33H0KP48n&#10;325FCbKzSsSuu3XEDST3YMBKZTt6kkytRbAlVgoNV0EjXATDjXOEZGyV03D8YjAn4yRNI1hhNIoT&#10;72wLwt4jQEQYiq6uBKxdRioMKCsRNtdyMKFi8CcaTpBtwjWAIhR+QwXNHW5aPcH55HkW7Cqk84Qd&#10;zxcSrZbgpLuFx2G0qg02VrvwRj5Y6TMxQc9aEGV8jME1t50KSyk6iv1HLotUHsoFUF01ecSMIf60&#10;vicmNje3hB4mY8ajHR3u3d7defCtbw3ed3wCTsntWy899+L6+ipGr3lxKh44OdmIfH13B4jgPoth&#10;gMrqI0Iy5g2xYkrkyxSxTG5Qg7AVBGa51C62nj7WjbNI3qnW47W4bnT8tJ28T1QguT3ZmWPgSKtV&#10;EVNVwfPKh5iaR8XZhEzjiWxYSxVZ40tvUdBEYJApUOXNIgUoQmGV0w8pPTfyIRRumIYVixxbHglv&#10;Q6yQEbqB11YvNnXR9lOxoHV8EajF8vwKHB7YbhNjdCFchf8KWN0YAS5HrwuCzKS2acbYMXO/urbs&#10;6cYYyNHV4iaqmV3NCK3ZbofKwsDGOcOWqZOLqvPqJtdR0LQsWQ7rYyjVshKIkznSQ1+AhH8VQJU1&#10;ECUl0KKXIDt0Uc7xOSqWTbAP0WN6NcnHpxqmrpDuikvwY94hsto4cCKBAzYEtcBh4f3zUgMg1IEn&#10;OSoXwi44JzhbfV7cIDIig3ZP/smW6VEwPu9gwvuYxlsE0ZxSPjUILKN+bgPvpfFkNo0PWi6KEMd+&#10;DuufqeMMHjNAJjeh7ipK3N/1K3ePLS3zqGcvvXLrC1/42q/+49tf/NL2c8/dfOaZW88/O3mwO3aw&#10;M31yODt2QMwaLDYROkBz+zu7ZjnAWwbO0/DUHUsdAcuo/0pKnepIAJCebkPkKZtQRBn0HOhGQMHW&#10;6jd7nvRvl6eoM99PlM/nUmrrFMZas/IEyz+Y9iTByPOlmIsPB2tgUrZfNzYrw7SoYgMhvgbdnDCM&#10;vk40DQ46+BRxobgX8eODhWu/Xij19vbNCeQoKYgSyuaLCBrJCXXDzA6c71WG67BHLQ+SUJj44f/q&#10;I7/XKuS3ahF+/9pXv/b+x+5ncPpTHVbOQF2N0YwkohRUPO2/7b6nya4arG50+2J6SAkQjYAlLubn&#10;RNRvASGi4MLEDgEt7mfoMLmd5b6oDSYaLN3x8S1aH+7sIlA8ZKmsLp2UwsbeeGKiCUTonBP4iQvv&#10;vZIZs2+Vks8hCGkwVqrJnrqw9OlMwWfSYgJJdRI13AT1u71SqKiGiJtFMXCvY01pMGUWXc7IXcFT&#10;SGCcOKyStIkKTPQk3nXsciBN14clVLif3rRxN7qvv/mD7x+zqbJ26kNvevILv/zLlNiRyowL0nCt&#10;YdmpcZm7LFpLF2g3jwCIFDc1HRWpx1BVJ0lOJXKuCtE+ndTwZ5ngHRBOA6opLFuoKCawgReXwzqm&#10;iFZFU+lmGxnQ3CgkoSvYsAxGAx8jBVRNo/OUEXfjxpLykNbC4igzXmaM59OcFzCTpn55Ycfj8OF0&#10;XrxwoRVzYsFxLUCIBjzGv5ScRyvvU/ZxaX2NLAg6Y430PUWy87OPPnA/jQjXlxamx+hluwhfr43Q&#10;6VwIg5/lgcyBcHtMHKqjVGaKwvSMatuG7KvIdEvOQjut5VhfhEnAGuizZK4Seo6zomZNkJY3+TcZ&#10;HAWKoao2aa669XQYkcCm0EqIxvXB4/Tk/sotPywRg8cBRFQ2j2kJ0IxM77cp6QHCkOBeKgyazws3&#10;XS6eLq1eSs7mxMeGmC32h7ARHXTXsj6fAjGr1eXmttVYYiJIUJWpMLACE9HGqUQN6f0PlDat8Q6F&#10;REpSiuxn5oW6zcwtsFjrF+QjpOMI6c2vfO32yy9uvfTSydbt453NmfHjmbOTpZmxO3ub9LenJjRl&#10;TSct5MHQxI7UIsw8q7/NLgw5m8yJ8ihg8URW20o54ewoC4hiCYU5xc42C40JF6OTN3uYAqVN+nuU&#10;5IjuGGIw3pQvYvIbxsgGj/VsACsvt411pSb2mEkFT8J6XJo5SmR4WCO10Ajjy53Z11zQOEdCiL07&#10;zG/x2hWbvX7PSOVbRELGMMo+9jMRfdYY9mdG8zf/5s/+4mb/+Hv7+id8kd7qgY2VC0v4/MbsPP+S&#10;STgjQdGE2ZisIN40By3epTuVHgwL8y3lp2fN7c1NchWlVfeKVadnZxTQsSEIgrDRmpw0uRlArQUl&#10;Ke/kEqGg38Ow0ZgJYDRGsS1uuBR4RqokeySE+WY90SNMfU0Ma+0Z4uER+YA69WKlqWBPFaTlaYw+&#10;qa/shmo690FNZm6tjw9UUe9+Yg8cLRvOIg/ZqMzmEc28c0xnLYxOa+XMuVMLZqMIiSuCeeV9CgS5&#10;YNObHS16C3cEMljmkA1x88a1vc3NL3z4l193aX3q8grUwDzkl3/tH+NYAB9gAVIZLS7W5C0QsmWI&#10;NNglbnZOtVemhGsPLl3cMrHtOLah8qZ3w9AMMcJ3CGII5dJwtYoNpNb2NlVOSmrTdfgFyKmoYcGg&#10;QVIVwObshjQ0Z2aM8LeWe8qz8SjNGNNljsKaURK+pkbEoikHY/p49wXqpaCQWWroUvVzJOR3wFng&#10;TR7IuT0IXANAvnrqkJMcSGkfSKWcntALBFuVWAfku7xL8eAiLUBmpggFQm2youcI7JigASl63Rcx&#10;6CGthOaYX3kk667tK2UsK7Us+nwMag5Hlmc0yacnFVEoI1moA9iH1nCQlGUJpF5BwKUtlbH1oHES&#10;1SSuIjZUsR5qE9UJMUzxlziLcjiW5HQPAMVopWJvun8tYaQXViCCvCQ0k73U+Y/rPsSU+Cj1pyyT&#10;eiuIlSrvwWlQPKlROAhJPuvOITpBkeIEobk1uWQuGTYnX4wDIUaoIyd/hiAkFwKUnTVIsGggGVJa&#10;GcWaCpYk5kZAkkGvGlqpIDP+JjA9XVoT5d7e3Drc27159dWrzz13uHl77/o1sLoUfMycHc3QM/fk&#10;cIbNifm4u4OVqNLTJNf0tuUtLq91hZTSWkxQQVzD8datzeYbWGCqoTk3SufTsZ3dPftTjSKT7v0w&#10;AjCL7Og04BDDLQqrGiM6pnPoO2GUSclezSbnuKo6ciPuSXyN6AnQz4fh0dJB4/MhtRSaxZrlsoYf&#10;+W5FPB/Ddq1qEaCkLwXo7E5DNZjGWDwB4uvwFCzD81bfU7sudLbIUtAGVKdFsUAVJLiA4AH78Oz0&#10;a1/76r/669d/b7XH6Or/FC3yuZeuvXDz1qPrKxIEBQLDpLFZkDKky9KcdcrdKehqqJPSph2jkYOn&#10;q60pwEE1dotWQIDIF0F5PEmUlAVhGlDaXbMdOBZ7hDUmmamDOU6TPgLk+0+95e0f/Ff+FVqXgsV7&#10;6caNnd0DqsPQPRxCEFmezjg9Xj9ww2KpkXc5irgyd9DkJHRAJcGYjOxm5diEsjJoWKQSO/1E61ch&#10;q4bibUr0YkYFiVGp6Ill/RCXDFWdR5SD3uyWBelvIe2t9TXWAQhqB26k7rZW1HvOA7UUnjFlVz6r&#10;RpIvvri6AjPgpz78y7/4Uz/1rQ9/+MbnP3f/pcuIDbqRcRFEyc7uttCXaQgtOER3uHh3IfuVohzy&#10;HaRpShNguYMuTgKQ46CcbSUrZUiMMmZV5JhqW0FH0GNjY4PHu3n7FqEY3f8RXahQwuiVlF8FERQE&#10;RIwB03/8E8fCRzDenbCnWQQwx+lzZdlgkkJ8heNtUkrGG4OiMs0EjV3KGQt3jfjisekg6qbAP2bf&#10;DrJfGJ40+wCCTHWqiVXcnEtrqxeXlx68dOGuhZlLC7N3rS/fvb58ZXnp/ktrG4tzS1PjIn3h5/Xw&#10;ASAm34Z9M0k2LJEzWUAYHgWC2PjyaSZdEQ9A9n5Ujg5xcDso40acZL2Tgkm/lnVHWhptGMxR/ze5&#10;+qQ6yW6lIj0aN2utHS1oShEV8nY2nkI26e5GIEEAsFDalrYwUnjVKMY8wvpPfpLIhlU+tDZBy/Kn&#10;88wEzPDsCVfCTyrs0A7WLkT7WtN86NEolVYjnINKJhBkWc7Q748oFfXU6AmOLPaX6Fe3jGGhILd1&#10;dRqG4OuIXV0iiSFNU7G0jMo957kT0pqjZB7OWKtn/Gx5YWHzxvXbV6+BtSD2RB3d7tWr9BKYPzte&#10;mp68vLaCr3S0syXi2lp9tJHS0QqbFlcBeCOhKBh9cm93h4FZ6H8kCkPKDSA/cVBCpV2HdYlHcLHC&#10;PpAUulpQJTAxyVfULgSRZDCzVQxGEiG3xP0wa+QgbhiKtYUkt2SgERVi2SUcGHUisB2qSve1PtON&#10;aFXJseMKi+A9+8NqkQ9xSOSoxyrWM1OHtvDzU7N2FI2foUBKmpZFwIJBYtieI4CuYPfSkiPZaB1X&#10;McrSNeb4u8ex7f7rv/kP/+THf59UiNr3HKP17Vrr5t7hPSsLl1dXTUyJoOIEglmUMIf8pUVJPI8l&#10;Ua6fpIrwkPs6QJjxPxiAxCLSDSaRvjgsPC6kua0TPD0qoEV0tYBOoZZWAjJFLCPewNbu7h/81/7M&#10;2EMPr7zu8bsfeuQrn/70zds34fTm7iBIkHBcxHOeEifgUCXBTirQSdW/aA9LjSPjYOZxrHI3YCrt&#10;FZREWkhxScOPJ3UK+LkwohfBEvvOWTGAlugcgsmCRDOl0rchDfiFjxDv0nf2ployIlbMrBgaHra4&#10;IQVxywn8uT9qnjM2PopyIruzurom7oCS47QiEEY1PUNn3HQZnkJDozZmaXBECaeTHzdKcDPVNiGc&#10;SThChR0caipyC0CI/EoqkAHm0dLgjfCLGAraI4o+MhwXNIGuQItrgJxabWytnNFwTpuHJLHwtBvJ&#10;TLvrU56mcIy91viMdiv3zWc9V9n9zFdadQWq1Bhx2loYU4pOMn7ScgfBAoUqUK1CfMPOEtO0rb20&#10;vAAv7/z4CYRjG4tL0+OnSB+qC6k0RDte2MBMEyzBFaiLSMATQ9He2CwcVsLhsZhd2yYrU8xFCDan&#10;94ZSRmy7yjdxIZzRBkl0y9BBbCFS0Mg+Wu8kn5EtNjypsZSICb+ou2YcmGdnchBMPppVCF5QZSUy&#10;WSfM1lVa8QQXnaggrQdb1UolkWyuqSnAsCViPLE3zkFxwZKmm7vUXupCYz4DWbXojwTGxxeWFph0&#10;Th7mWh9NC7vyrgE08zokuqTjjRSSd7bGbzuIJGvluR4FkcAXpKzSjBbe6cBSXA+7bG/qley0Muml&#10;ICnlvyo9cxRkO3hgpL5EgZoSkvVyimGgkfiWqT7J2YF6V8J/z6HeRnYUW1IXx5C7g2QEOkZ0yY2d&#10;wzE3coAvFTpkN/aEQVF8FDYr5BEpAoN9I7Sb+Qx7EolimDERLSn7Ry3Xqrajk6xVsDC5aTALYKFM&#10;tVy808jTpTWvyEZjNm25ljCMvWl9BD9W9cafCN5o3IzUOXujmkZIaZDsPDgDxAZIQp4njViLZcZV&#10;Gx6v/5TbOfkJGpx87Zmv/elP3/798UJ6l3+6FuEPT79y4weeegyLXhHP5MpcIKEi5zKyWvwfk4kM&#10;wOgCe2aRjqlCFQMTZj0ZGSEocmN4IoTE/iZfZ6+rrETmCDfuGEgulYZEXrkZspJW4bs723dhLT/x&#10;ej86O3vrS1++eeM61W4ETBVJxLpx+UHrAtbBCxEOIXecBjVKCPUNKtHApIQs0vhpbmtAcxSZdP7O&#10;Soi5NGijMtfeNG6kXrcVXnCXhOlqwiciLGCs9X0NSpRShV0l2yPIrzjFSATARu19ne2isclsVcc0&#10;mho6VbPfnGYqQZZX1+ZgSUl5TSjwLKcj4seVvTFuFNsIJS2V5OTrX//6p554CjNzC+1iVkml6IEZ&#10;5xRhZJmgMvojLaY9zAU7xC4bnPScRgWHeRpqRqlcGbt282aFuBrAsGVfVNXa1zK7XF1AF3e+Wmxo&#10;pUmjCjVp+05JQpzGpqMaScdJ1f/zzrICRNg1ftiQKdKFwWh1YILYHUjGEwSf7ouKfwyzhb4gK3Ap&#10;0uFxdoofcFXWl2FRhB8Us0bOZA/fxOnSytLhnX1mFcEqKt8uZ1CYaCCzJWzRISZNUw8rQi0eHwvB&#10;AwACticUduxHTyZ/asOGZLmI/qv3eT5G6shNp6k5UuakXVKrEzGnWAlnS6Lq4riYFisnkplgTggW&#10;uQTJfrOUuSMOXLeo8t1AVMRWJIwj5JogtM0tWyige6GpLBja/nciTYsATlAsYtdSg8COD0izKdb1&#10;kAQfxtdx1vk3tCsN7ap+RPmbjfPNtlbV7Ih3y8UV3Li7BR3ERU+Iz1fkmjhOpwgYYeAzSoP4o1Ry&#10;CxJTuZu14EIGuKZRReAq2VSMx4aMghGS69cgChyGU8B+Od9jROSELMdZVDNR1B3YtI6nxTfHWhzQ&#10;sLvXRQ0QOY8QimdGXcGMSKdOpgoteYjMmJZQ+NjdrWnEMJSm+4f8mcXmX8Kk3JmPDHBtAMHZKq6a&#10;UkqTOrbFsPM7MyEgSH8hT7bxaW8afISLSzjLJtx+j6/nXEh2UDpHc2n4YSqUQfLEuhJvYuwrZV5d&#10;TcP+KL8Yl+/8Lz4xwMh+vzTJb6tFGMD/7yvfeO9D91S8RGmqHoIBtiEVU+ImY2mJBYGvtxOiBCTM&#10;spwfab5NQaJcNFVC8VfYnewwpIZATzj392h+QXj1Ds4F35Fm4/TO1s721u72L/3Cz6/s7T3w+ONn&#10;L7/y/Je/dLS3D3ERWTU0jfcdO7u9vbdF9yq0yNjZS9evQkwC6/Hu4d6r11+9evMa4he+WC2rRGyZ&#10;fUgC+E0rVUCO4QJ30FBUoRETwJ8byHx6R53qSJ4pFXCe/8RAE2p3s2FZgBtBwqbfLXEn3fwZCUjz&#10;7LEcDI2rL5WgBriCMCFkP3l4fLSzd0BrReQTnxcCBMf+zNydfdPjDlwzFkSZKClJHU5O77l8z/Ib&#10;n7owMXXt+tXsbFUC8ZbuVyky4z8108DVRJSZRNGR6rMzbG1bSYQ4gdPUjrx69ZrdsRKU07Q+hukP&#10;sexqSuSX0JaRwxQx1Czy4jmcvM8W1oKOcFFH6Jun2/WoECSV7elQrWGm/miygWtEME1S42GcLFgA&#10;EHFhMjR9KtYOcNTMJFSxS0wrCgOMwQTdbedWFqagciTZgW86P4+SxaWwjsxQSjIpGKqi0dKfUhD0&#10;qegafSr8QWDEo/hM5VFVbAARQ/o69p3LnZCmiUrCSqFHU8lHBPN23IV2uxtkq8kblWBY/bmzydiQ&#10;+hiMGgp4zKIxugQlmlo3qtb2gucqudH2hFas9RNPGL2bvL2ZW7P0qbYBydMlcIePOs/zLa20oNpT&#10;DqJJm5GYHvcwB9tTFAA/2apPiHbIDizFF6uCpyb92OQkzy7twTFddY3dlfs20qu8nxLPKEzNTjpd&#10;gKlsKgKZJt5DsU8o0/RI9q/HDFubkqQLPyRClfKUQK2YE1yJFiQ1G8SNmEtcK0LT4QhITd/kNDwl&#10;od07oyt2+gPILoUbrp7M18zTaAVqS76WhBDVIyog3hTJocFqim+dRpAF4YQiRXVjlijGvvVAie8P&#10;KAPTw8EndF+jhtX3QYG7t43ZBhLCJ5qeifY9i0fbbLn+CrmlgwNQoBy9105oDE5jAmbUlEAac91p&#10;sRU87MgnEUAuQ//ftCIL9wP/yc+9HGX5+/n6Z2kRxvGRZ1983yP3mb2A2S1d1sWXxrrkkMR6tajQ&#10;IKPExZEvScoSp6GYH4EgT0AsRSExMsacwSLCChPc4ONu1hQMMx+bO9t3xs8u3333o69/fG5p4SMf&#10;/fXPfPazL33+Cy999au7t2+RE4G7avBSJye29w/4/Obh/s7RwdXtzatbmzuHexfvvfvRNzy5tLGB&#10;Qrp27QbOjAc1UZFsEcjSzY5o/Ljv7MBhnCd5zIaeeKDSWgQPE9OMeDcMGp5GMwQ59poc/CDKys9Y&#10;S7ywSKAFr0f2cs8zkQ2bjEgthVBGO+rgJHFtBkULx4iVJSyCAvGMtbnWlpd5HyQbMS5leAwfs7l6&#10;s46XVD8PxmzSuQRrnW1qrxdyRSk+MrAWdBkHWsteJRPPJi1GTLvZYULnSp/SViZ4Z2c3N7c8xgYj&#10;Upd+dkpumrOkTT306sl45Zyv0xYQUmRW4zBc1qMboenP8a+rZnIOg0nV9PKXoKi5jyOTTiiHIO4H&#10;corS1qOFGauqFuWFJx80vjo/TxXI4sw4JegrC7OQl9BOCi4spBaRqvkFYLiynBJCnZ2fxQbG4eBn&#10;OnuL0JoTrMEgsFtZIIT0/MJiHC8lSYzxU5Ywphy87j6+NIIukeeCmAOjk/hkoKO3H4EU1wbihGMI&#10;85XdfY6Z4TFqcGimZDV5QrVt6nbMD+l7+3PjIYEPCc5Jrb6EynxRFzbYIQTIefirYUkiafEojJgx&#10;mfIElwaC3Jhs5L569+jCsNjR2duSJrmbzJvFXGX59cCCyI9BMCjSwA71sbCSiH1Z6BrJZbVgimT5&#10;mQ6VgZykKihaJJ6Ey8nVbLRj4143SWQmnQJEz/PQVbTsW7AIQ5wnISOsHPsgBIrG+BX+JKacpeLv&#10;YySFYkiHW7c1/syZuSiyPfzVXK3ZWqc6nyGfZuMGPbbU/fCzGsohFnioPzToXUJbrZXWl0ouBL3L&#10;Pk/mkVEEcWA7InZMqhGNMRKCTbW1j40hwEbXgSh1edRDmxuqJYwBtvSEwIYkmPxHStK9Ec+kvosF&#10;14ZzyIQNveuH901B5jYc7SXhoHyckIO0s5ICpMKpxV4cJRXS/l/4v//Ch3/fVQjD+B20CJ/41o3N&#10;Jy+v2xpFdo1YnarcIxif2kkij2lAI+n3NMWLJmVXJIZjj1+ZmQYimgCx4Yki2U5ALKeMo7tzcHD9&#10;5q3J+Zkf+uEfefKP/rE3fuB7Acx/7gtPv/zqK6ze+urS6sJSw6MkDW9vb167eYPDvXbl0vTK2uzG&#10;BWrHL91195/88//W3e/7zofe9b53fvB7vvqpz5LSAyIIE7idBkAupqdRsnDBLaUxcOwv18HDr9uu&#10;ge8mix3h4Y/XyZPZT1vmefIIuln1alM5qTiQX0QcAa6DDkdNFANB8MGN0TSGaKxf8coBs7sPsP3D&#10;Q6lPBrYkW9UYRVw6LCzmmmrKlNYLMs5ZGL958+Zzzz23u7PTSBwXxKKHvJrvsrmzdbG8bb9s7N50&#10;6F78AGOM+Hj2tdRedx2x75Ase4f2ACaoqE0QE1UpRpVf+v56WTBIHj37F+lGpGaINeS+bPICrirp&#10;qodYIABqvD/EcOQi1K+vXVnbXzFkGwz1BM+rx364j0pfROpxIunsergPoxbl5oCvLqwukfwgqwAE&#10;C9eEABcu0OIyfXCA5ZgYZ9flZEbvpleqDS9jHkTEB2Lg3hnAY6FRGmrCtZQ9q4o9HYhkAiJZQ8Ri&#10;ajl8fq1WC1MID858KWpimnguIuz0Kgx0YWDZSQGHGjIbs0GhhpcMMaxuXFq/0+HSx2wrNG7mvhD9&#10;LCu1ET0vcikGuylOGZb4VNJ0VhGQW9u3OYwhGpZPnvkn9pR+Nm4Vd+/+4S6dprHfg/zBTinJP6UG&#10;qTaQ2j3qcBwPQNrJSEaLpfVcLRVjNR3Dt4GV6yrp+I7aVjIH1RB1hlr6CihZ5jGhXFNbm1tihQkh&#10;SH84dCKAFtSIZWYSjct3GV545lMmyYmQg/ZAjvAySYtUTEgudHAGDEUqa/ZhPYYflwSK9NK6OwH4&#10;sKUN8DI1TQQaYHAR+aF60/U6sfCeN2XzNiCWFE6QVDm+vqI+WjPYiFO443KFnpPWiGsO5iXLRoCL&#10;ir7206Vn1P5eUjaCyvhLDdaSzPMmWiFFYGXW8ZTxZp0Ygjq4iaheg/AYbZOTO9s7nhfc0xByKcvC&#10;kIvx8Nf/+j/6z8vI8/v++p21yNbB0aXVpYt2kSoO09CwCIHpadAOCF4hfckcefwGSwc+xIK7zQPj&#10;tTk1ZNVS31BznuWzm9N8Ol9N2aRkZn6GuMP3/Ik/Mb6yeDa59OR73/7mhx/41Y/8GqwJ4IaBm6+u&#10;rRL9OLhzcPXa1c2Dve/9ge//3n/9f/Wm7/m+t33gg9/x/d/3lve8d2z9rvGJxfHJecia3/YDP/Sp&#10;f/DzlArgDDFqLCxCa7VFIG5THogV0qisOQyFOzGb8hOwXxhkj4eYMQJ04RSR6UGLWk77gTEb2Zqm&#10;9GxZtjUGsa2EtGZVrh7C9Ab2S4Cbg2ZuOEU7Yuh44z4GLLC6DCejaiV4ntAEzQUMfQYJx2rwn7hQ&#10;kqqyKZHl+CvOoa22yY3bNVbj1MQVReByhqMBYlWnMpYWyOlwoLxMOqq6irvMLy9ziHa2bRij2aa/&#10;haMyVFCLPTISrTjV48ErxSINtCFnhloK4hJDFB5nDK/Lc8JUYDszeeT/NfeCFBeVhjA1vINdjuPF&#10;4SONg9tEAAVqdSo6BBfMTK7RUGlm+t6LF2iIvroIWbtNCxZmJ1AqfAQfY3EJvjGY551DBAiADYqi&#10;yW8Sr0LIQdm0cmFjYWWFXs0k0LDyWDiBajl55IOB+NikwWfCcuXvdkgTuZ6TyeNUKfKM4Dl0nrSm&#10;qZ7j6LpynFiUE18kT2I5yRw0bockYJgXMr2ILEv8xiVVY/YgrYlna9soPba0nDGonbRHCI9PF5cW&#10;EcAxziT2tN+Rbe+GtFOT+LKcRmowMIaE4S/7k80NTPDYERKKaxgegQbhfbIA/LK4lI6lyXaN2JyS&#10;fjfPF3PbAFdONDOAE6nMruYMvkOp2jZWxg1TZlRTYDCWY1Pj42A1MHuEcFHsFKvXrzK9NDWJAZEg&#10;sEeJn5MRTNBJ9Js4ab2x0zMYO7lOmH5YGct1DQBE7Cr2jc0aKo+zSzLGYIHjxN2xOVgw2hCEp4dK&#10;CSKdKHgMxSm3nirZOJKUOtAM0dy+zPnxyRqzreztozFFCWTFY4tLEfXm/bF96/kZE+eaJLQM/YYF&#10;K82MjXymhcywglQf49+P+J/OBUuDw1LORkDximdv5RziLpXwCbClGeBgeLH0MAqATlIwlaWxEMrJ&#10;L3zh6X/tC5u/7+pjuOHvrEX44Jdfuf6eB+9mXtgHVDzwAGxR/sXQthVtWrxhTIRZJPAYoIetYEqq&#10;ykyd5GX+rEAvY8eYaEsqMEikLi8tIw7QSbc2Ny8vLFx645vSp2Tu0uOv++C73/FrH/7wi1dvHNFa&#10;Th7D082d3Vvb2w8/8fgH/80/dza3djbBGhDunwGR7r4K0brV4BNj//jv/f3j7V0788Ktm5IxAWDY&#10;ODLipa06sSbZjfwrg2HLsploF8PYkbmG6vNo2h1B/nIhXBH8Bl1InIA4KwZwbBK+j8iiatLM6P6R&#10;MsbGFkxLiBRDEIlhiMWkGaP7c3IbjqlsEw+nEBw7zty+dQuDFF2BakK4YyXFCNNs39nZaXbBk8yv&#10;25tcqunH7mro68UFIsgQ98m5maU9NrxrOC2uSRWY0+/LZvK4Ehw/fMF+MhyrTuQQ8o3SE/USfhRO&#10;EeAFgw+pyvESA7edlWXVHyZ+w1YZLjUFFZY4d7Vy08J1MLfa0JjoJoF17HiII6InWKSr8zK1Ea+y&#10;/9gCPFjHtLkEQEqHW8oJKT8gyiTKY0q/Qe9+cZ5VwcJmQcnxOA2KgTM6tJJY39/eQqDo6Ig+t9Qg&#10;AxaWw1A5j20rxFwVk63ONthtIoen2Lp1U6OYDownhkCJnKRdoVBypZiJNPGmXBDXhAdBeXNAcIVY&#10;Xm7JbUW7x71D/FMdwn7zlwBJ3T/HAsB0HflmSzfioiVwGvqfUETaXtiW3eaf49X0pvpS8WFcr0Bv&#10;XT7cUvZA2lELtNMcCS9Woisi+gpj5RZGHQN4wOoPFHh8d3uLd1imONtF9xnBk9MBVCv5jvQli94x&#10;FlroAZuf9fPzEcFchyki4rq/u4/maeiCfZCaG5qignKEfBp0lqvOs7NTsGCYeGO51K4mhry/g7Ny&#10;BygzF/FUzs5VBwdCLTkYt97e3Rd3N7+E9lIiB5cvF59hWG1zxZR5Wk+C7iNALEgTGkDG9UYghDK9&#10;x6FOg4kzpZOWkJEG+Kn0PPgYSSYJJkxF8Jno/rplvIQDNITW8pTEDDzlMaw9sIkcmvpP+eH29rYE&#10;mgbBhHS7+81C0dTLV+sNoibKa6Cr2oOWkJoUnMU+JLYRtOTZ2Dv+68+Ez/J/ntfvSoswtI98/YU3&#10;PfnkwniKKqzRt1gmhLC29MUQSJUWJqMgNgj3aMyK5eS6JvRqO0JRXJSV2mpVqEzVL+U11gEZYUEo&#10;IBg+/YlPzN7eeuDtbzmjM/PY1PxdD/zwT/7ZP/T93/fJj3z8pVdepobt2rXrC/Mrf+Y//qtncwDD&#10;3QR9sfk+/PP/8NpzX7/vwfvHTo++8Ys//+wXfhOzcm0Vdj4dV5rycLzJbqEzDEqGGVDTIiVmHDeR&#10;uJgDhJXjmVsgmdwAr4sbFwrWZu/rK/Ag9qTHD5AMxA145sGw9t7MQUKoil2tlVbJpkt2iLlCSmGR&#10;fGprA+zLiQ1jMEYfbhcHtywsaG7MJA46KWmCJmY4QhGjn90uaaNCs4hFzE+60M9y9gTvm7LC5zBE&#10;Z3gnbYUkzYRTK6gtG4stzNmhMqy08gFL3iUIgsuyddncmk6xWzXWwiHseg68EcoiJr72bLPEKa0K&#10;hC81Crp6MdIaSXa34Z0Y3ja1q1wARsU4INc7uUM72yW5eEk0n5A/h5MXFNbCNB3RycDbrJpJW1ld&#10;mV+ax3kleTOzMAMVD7YZswzubXV9HemravfUnrIq5EioE0IZ646gntyZViCm5NAkmzsYxTinzK1q&#10;U1ySysJyTBpZugzAIDDhh5ltfkl3yPiHRSQCTPi+i5iWkfLFiWmwBIEV56Q0pV8MFc50S0NSKq+a&#10;Tn2cqWw+g8siBWTqHIMntqsmAXtUDvK34bUa6tAWi5U1JKsYKkGLEjkMBfmVDSw8P0FNJFT69On3&#10;W0Yukdtw+kK4BKsQjzc/B32JOdu44EVJ8K0ESFPZHjO5RjHvKxyF2Zytra0xjtAXRvNFO6nVUtAQ&#10;vHtLN/QGInKl3TMnKHOXH83RMMMRP9gGRahBSUrSwgerC4fQ+43QSOxAMxlnIZQz+Sxh1J61MVYu&#10;o7pz9ExbAvhhGFU/eLM8WgSuBpsKgBgprps6XvWnKE+EFq2TYoakxEWxaw6zdwWaJnnuk9hwYUxE&#10;vkMxGI69lB6wA6KvfXcq4qqPYxP44hYpqNLtxedkXPYxxKLC+1QJJTCr6SqlDeOHzxR5hXebdFpa&#10;ZAZoxyd5J2t0et9/+kv/M6oQnvR3q0X46Me/+sx3PvRA0mNGSizRJLcm/1gbs6eqNs5ztp0GXYS7&#10;s9liKAybZvmYQQuGYj1114qNxXo6Pbtx/canPvobT9Co+Q1v7LeN/aytvenxRz750Y+D7MWZuLBx&#10;8e0/+INj07CSfLv+Hf/iZz/xjS8+/db3vJvI+of/u58+CAXWGhEQDeQ0Kg+GDvNKenjkOGTXbh2p&#10;7tQVQ0GZzOclb/CYik1MqiN4pxogVuwa+rBLaIwYKhAtRCBago3jGa7RO0qy1e5rSyv2kU06w6/n&#10;R7MplelpDKXFEbaJbBfDpjmQJlEamnfum7vMv0WCJijvNvXYpJQpZCTuyBzq9P1N7a5LDmw0R0sg&#10;qXFkM1X8atG+RroZZpPXeeliJyvgfkWvkMJhX+9hHHNy6dmugi6gM/f6/3d3Zs+Wnld5P/M5ezxT&#10;t7olWbJkWbIsCc8Mnl3CkISAXSZFKimSUHbuc5MUofIH5IILMhNMpUJBQWGgnITRxsZgGWxjy0KW&#10;bUmtsaXW1FKrW33m+Zz8fs96d0twFTuW1fJGtLv32efb3/e+613js55V50T51pAEF2+es9qeiaiS&#10;cMsFdd7C9zWOf8gBhQsLSBat6HBh9WczSGqMGYWTRCEUL1U64wxO6M+gCuEKw2KH60LDb6eRGs1D&#10;FdXjizVpTLmmXpVPVY9kIRxdjqGhaGrmecoWOuQx9evL52WpMqXKbsgCxSJuMqZEDNg6fORaGRcz&#10;nbOSpYeLuzn8CUq4WXkNAmLmw5Yx0naKwot6tIuJ9SmPPt2IUgQKuKpkELCUCrA6zujlq+OBmvEv&#10;eSizjQnhU+xsiQ3rrrSTM3GeqKuUkK8Rmbg1yebrkWgA4jLn9sSVxDd34wKGLqtRMun3qolzAKzE&#10;tC4ZtxhgbqgYm9KP5jXCQ1B0/EPIT2iVNC9Od1JGKdT7tsLMArBxEh6nkavoiKJVPBc8F32WpJ31&#10;RiiGhXumUnPrW8YlQP6rZ9B0XKpNXJzgTKBCkALJawm0KmNXRrFFVCPOROMkUWeicmpzS1PXn+VO&#10;tbhlRKyZZICbmxH32gfNW4xHkLta3KqFEAUF+2DUopmsV6qbhQCqHiwsf45ckmn6nHbuGrm5Pjll&#10;Kqaqr4y99pc+3WZcN3f6Ffifb8OKcAKfOBh76xWLkSIpwYlK5bKtHgilJ3jNJItKZ7kubFr62gy3&#10;KfQlrsMFsp5FwdA5Dh3QvuwZjT+lIDfWN77+1a9+8KMfldEqXRaIOsRJk6ur3/r63XzNwvzS234M&#10;K1L0Uy++nnvqcXhEb3zzm8wUr64+eeaJXpof4wKrQkwo2eZaA52sY8fXMGYKwF1NwS2wzVw0bntL&#10;d6Cl2rky8TrGGZBsIOTe5eyTwOBLSWPZ/SRZUzcIT3vOuSyi07Dt9hwEh2OvSaqEmbYUnW6opEeT&#10;QKH5gFEuyLI5imQC2zTj0ASoiE0TZuS1uaEwwexoFzXVGQZuYhWjGrBvqVeOgnme9NmlWmFWnb9K&#10;EMlXpwEi7rXtW8U+1L40uS82dnFp6bnnLzz19LM69k7jkBaSz1ktz7HxWereoub4dgM7LCKTNNNd&#10;pRkgY56SC6l06DNJWNE8R/8gXRtYiiF4It15Cg+GY9Qh6JqjUMS+2XFC2abY70H7xkJqCgrVlqob&#10;jyUwSaMwSbkiEydkFuCiyBjLGBchHckxfhl9R1ZTljbxEWTq5SChSO44SAfVJJVfzKqlfXgfLz4Q&#10;B6eFEXCosqkE2Iha3EAaZ0rcKAWI6iVcyJvlNHBSTHnZEksznbVfSR8kfDa55OAB4NciOCiuA/yT&#10;WAV4T2VmzMOkoq5zkzFWPEIqJaTdzI14jkZhdM2318Dorwe9mlwNW8+lHKFkUZeh10p7FQW4PX9l&#10;5P/FwIRaTDSBvnsdEO6BC1L7dSsEPpkZVv+qfuNVJDYV3ZTmf+F6RHJpuiI9SzKnRqMWeAFfifBL&#10;epkYjXS/u/IpZhEWCx4mEWUnBeqFHwmXpyekmiXNsXpluotmO85bj5nk6lmJ5gbFKzI1zV8SFTRW&#10;4MAydblczzosoWe95EhlkRuhnJsi79+LXCk8bOEVqaIJ+aQwRvebTgDIKwB1GrByAQE2UKbDgebA&#10;ovlUm/EPLF+OeuD5C5JQdRp+kUvxjYS/5WSQ87CtPRgBQOv/9rPf+NozK6+A3fjbX/ntWJGxsYsX&#10;Vyavfd3VdMs142xfWHw/vL1CaVsQsdIQrpSKJXhbxkpA67QUJcfHn/ZLByyIo5f5Y6Gg4VDNzBBg&#10;g+J4/vTpW97/HuKQ3LAhwbU/cNvnPvEJVp0e+B/5yQ+RfPk7VuTCU4+fvvfeN7/nvbQLnr331PPn&#10;zg0pnDZcWXk95XMFdCvTm6UObjxBbeGUi4LQ1rN4H46fDtmAvpLeWYZ4Ia+45AGABhIe7Yko94bz&#10;oRvxGKhIwkmAxq7Ys5RI4RdF7JR5FDY4OvMjpnFvIw2ARFF8Qx1KjtmIwiTNV/b3pQ7aGgDTC1ak&#10;I1lb++2D9bUqq2ekAknGVjUWvWP9kH+BLLBOERImvd2sA0mAGP5dGw3yy3b4b+9izX7qJ37i9ve9&#10;H4319FNPbYMBI80CNDmICS1nvMFayXpSIwD+HnAqcZHdCTj7E2MID41h/Zm53twMvYS0ow/oIZxg&#10;ZKGXSGF7hlF9YHYJ1KyjsmhBh5OhErVsT1zV7eN3R7KqIloAW1E9ybrG06cCrLuQ1HZzvaM3jAMQ&#10;VsvImKi09eC+u3cZEMRe2hWEaZwJR2+8JdvrzBlaOXDV6L0N16xOdWh96ywEMVX1Wzt+Enm0gLJO&#10;imF9fjGksy48uV++RD3C+tMhVUPvs3QFI4w6Y3hqeFNqqJrICyuJOSaGAmkIcaMzi1tXLL9oFBXR&#10;imdABBbyt5xTF1DzRr8qrTdJqJajXEKb0Wex2i0vJCa2ivPk5VyyvT1gLIW4dQYDRicWRW1utJT5&#10;AukWKiedH8W9qL+rPHS1iy0pToBSG+Gs7l0drUxwMb6vhKoVF0/lZhpyXW3XXhk0Qkq+jM8UULDO&#10;SMlk/XKWzqqudZoILrKPrtFXy7zsivL5vFf2LtOdfuhQg1DLZQ1b5cPOJ67vr0SLKG+ZXlwhiN6d&#10;UEatXX/QNy0mtiJM3lXzGOWly1bxutSEVN9SYauLJqoYF0qr/PDF7X/1qW/kqL3Cr2/PinCzjz56&#10;+urb3rR8qHRGMMrMvjjuG1Sr4aJCgE8ksJ58vXLAo4vow2dXXrNMimYcQg9b5RZZUMwvEf1f/uln&#10;zt7zzbf/wx/Xf3DQtT7HI1/6IqMlEKj3/ugHx/q9v2NFjlYv/p9f/837vvjFp+6998zpx3GzEsfG&#10;eckhSELejSvKMydNxVFxJlbmZFDlIz1Vkz9LCsuvUbKT3sHtyvDwOeqHyQJtIEB4C5mJLQyL+izi&#10;Huigx57lKcfNdkvDZxBWW1zaPr64PPjm6fIz1VWyYNY10XROsY47b64RoG1sJGoJD1wURg6Sd0Vr&#10;DhfEK0yhbhsNmw7ONDkaJurbRuXFC85gA3NNRRIj1aN0T9kNXbw0P8cYBHHI/1TuyPUh0llbf98P&#10;vf1N/+yfv/vDHxl/8qn7Tz24tbM/HC4G0q3WExJW9J2JTpEw03EZMR2jZu81D4yBp/hJUzqM7gCx&#10;5jtwnPBPyiETS0uCFJaXlxwS2CUm4MaxiJb30wSgKceo4JXZzMEE3N6AbFWtmHHGLKAJc/H2+smQ&#10;ukOawhKBPCU6dMWloTrLgpdKMvjwxANdm4KbJOxTchWzs4QRGGYKEubcY7T4IhxPagm1pJhp9JfX&#10;R004UFZAXMFwg8+yNYd3auIZn9fTbyR9BnACwRNxIhjEeUIqjg4G88OqYJGTqRR5MBkkx9qQ9hgg&#10;Izxrs+mYs+hkTkQIA/eZkC8MCHYwaeE8dDZoKHijhH6VfwH+AoFpnjoGr+pYjFKvifHmOWNxgY2Q&#10;0NQxHGGK+ItD1YNMQV8iunotzB6nyB9ollYkvXN+k82SBRg5AmwifCARti3r4Z9OmbC6uJypE1SI&#10;taywR3O+alyjqUWMB8+2ubNNcd6OUdPFWjXC55yOxsrO+tQeVQykN+MqNRAmngMHkzcx2UYY5Awy&#10;Vb4UFO+TBvegFZvLtJfSHuMa7kDMbAierdGIquLj8paByaIbh5mxCEd1iRrRSfuw7TJJksZ+VzTD&#10;R9hT6pf8xTqNXaXMAPRbrY/uwhLWCR7ay77pVz//CluP0dd/21aEX/zmqQffctut3UNPFACS0cIp&#10;WDyqf6YRV+fA6EKQtcwIrmxlbK1DVu+uU1eTMY8PW/zySoHF7e7cg6fu/8tP/N7hmdNbpx9af+iB&#10;b/3Z5+zRmZzu9/o/cNstE8eXrOu85DWYmrzjD/5o9cILZEXsO9jZN9drh87s6uYW7XUvrK6RzucO&#10;TC/Kd6YHl14kEa3mhcLlpTR7N2kXSptGIRR1Wp0YrXtSRxEHXrhtmBDVwUSjkk6CGZh2jGjIrMr5&#10;5TYvOV8gDm1jTOFIFrJMzUqluqk0c0oM2yGA320zLQJ5bOPbkqoOZDg1c80D5jAViIRGYniqQmdm&#10;SQaOMkitbhEu0KY6RXlRycygLTaLWIczQs2jiNH4dUGT8dhRGvqMu7tnn3769COPvPPqq2euv/6N&#10;t//o6kMPfuVrd59bX8W/ArnHSjrjBF2ve2Cnop6bIFqvhkke9HtDyBZxLkgWj4vrZZaUiNSxfWoh&#10;JiBnxvtD+kZmJpzYBAR8FyvHrbMBuiNgLkezF8sSuGiaavm+kpMh5m8FD4WNpge5W6yKUYeqRYh3&#10;XLUGdWyterxsuZMZYJWiciVbREGBkeK4uxp78CjHCTWupahWKDUh4M5HSdstwUTq4XpFJtYc0mTi&#10;NpjUioXSg1bBSl7lnnsEUgfJXqvFvNt48bydiDm8v+U4h8gkvy0T1yVzWLqsJd8zHKG8Ae6z3Opk&#10;LMNBGZqcan5UTx74AXJ0po/C9aRGS2GjBIlbsmAjFXdrz651A0eYRbBlqtY2N+bPLCOLrqgGC1Gt&#10;yT56ZbrxrKHmVUshtiHpxMAIFOZy8M1YgAzclHzXAelIvec3gCVn1hpYRc/48hxzZiOxjd9IQ2SZ&#10;VjOWl4/mYdOeUbEOBoxkVEf7FypMfTJUGJ1b6gGnfVSYaKOf11ehZa/0jRLyuhJeIa0kSmDwR/lL&#10;RW/Kb+LYI8qxQTzrrLh5Ed+sLVIU5Exgrlmn5DY9Pr5aWJPJe9zQa/7LZy8TE6Jo/e3Kwv/rjX3l&#10;1EPvu+Ga0CSQxUZpuyDlupomikYr2YIKTfqqPQUxXaCZOwanZiFwRx2LnBkse36q28uWHDt+DG5X&#10;nMpHTz/6zfvuPXXqAZzxpflFKRlpG97euPqtb7Ze+9LX9MS9n//CztrqNVdedWwwRIFKA3R0dPzk&#10;iTfeegsMXY888Tjdjil42LGFm1ljEFfW1kwBpbbF5uOthZmJNAipDkRNSEFJgbiApCbwK/1m9xg3&#10;RwpdIhg7D8a9LB/ABtR586qBJ3ERlLTiCKJxTHpUGxcmJ1dXaMNfd9BvoJNmxJMNIHs6GPQ5itzE&#10;xuYGIkaOG62/tLCQWM+cBvIEHpgv0rnbXBfmCy4zgx2ZMc4e8M/gwEzvlGnnL1zNx4lv63aAdKJy&#10;qz7VHQ5ZpbvJSxQ/HBhb22nh1uBLo7q7/YW//KuzX7vzLT/1k2/7e//g6Xvu+sb9D0AOYwYKP8LD&#10;ZL9wR5IVT5o5IkYt0RF9dNDrzMyToTo6XMae6OkdMotwf3tjSBfIAA0Mlor4g1ZBmiFgiR7r9Puk&#10;3qilA11zDjM4QOrIVDW4T5z6Ti+T4rlt+2LokEBBs6rpxKgeb7BU20RpVmJqcvuEOQGk1ejBMk+6&#10;1WJoowHU/mmFk3jG4YY6zFD+WSeQDmtmhgQgmwJWlE+nkwkOG+u6/CH2n3gOovLwHRACsljR1bZ5&#10;a4YVSAeXuYziy4s5uMHtkJ/NrXXzRynRs8mIRHldcujG2yioSHmvxhWUl0YNHKV9xIal8FCoh0sn&#10;kTfZOIZ2VMOE5RBNi46tYxoCM+GdEtqRX2wRyxsJA7yFCnyUoN6Tjp7IeDR6Gfc6TFII7oAHBaGL&#10;qyftLuYfah9IfynnpWMmgZHoPB5H4qzk63y4jExX0aeLk50A68GgYmqltHXxcUpGrL8oTuMc7XUU&#10;c8t6pWwTchKvnzmy6hbVf4kxK0noQN41uA7XkNXg69Al0eYxsWmYFautaxv/MyY5n4TdC1Rup1qs&#10;OCZhlvT/9AnEPUv8Uw6B7leMWnLaKkGx6a3vJDeTNHM5EGUbOKH5iztiKejQJIf2WO8SY8zpVKVo&#10;jQAEwwv1y/jTl9HrO7QiPMEdD5255Q03ze3RYqrU8rw5GgS2NF5YrGSr0T5mDw4DObUWt13damyw&#10;c74AXeyY50F8kaGNLcYaWhdH49I4xmBXVvY4NCbz8331PchPLFaPBCrf/uTpx6lXHnvjTQUXjEd4&#10;uHrq1P1fuwsRXFiYf9/73n/6zGPPXbhw9vw5WtJ+6Of+xU0/fvt7/vHP3PaDb/2jT/3xU4w3sDkA&#10;epIp0mfpdc1kpBg/fQ8pgSTD15WwqwHZhfZclGBJRn1pVT5t7bYup5tTjNagUjUYUCVuYXKcFa9m&#10;wC3Fo4TO0lgjsZpp5Rkn+4pdkzxOwt5RdYRFXNvcnFlYOHnjTZ/9+j2/99k/O7dyEQPb784xGSIl&#10;OOH/alZxbiq1Ui60OBCNI6qxNZLiIYulJOt7pUdM6cUHl7MIiQ926GAfdalBH59I23zo3uIyirLD&#10;0bZJD5wiia/dO79+96/+4i9tnn/qX//yf/7YL/yb9bPPPnrmDFVwmt/E+KbkGM64lA0oVe3uMCB+&#10;wDhCGRWnO5Nj0LlfsdgfdiaXFnoLx/oH4xjOnf3MEHISL519prPMg5sOBgiHE2dLoDiIaHyVHY8g&#10;2DzkS1hLB+vZPd5IFogtUWf6la16VN5hEUC5Vm6iUyzN2EgTANYrcVhUG5pumqUmmwieG3QgjwO+&#10;s5Iw2u9Ml7FuXw0W5UUK9Tb7ZCkvc8J5MSwnKsUUYmSsFckSi784Q5f7r76KGN/kVAMa5uLccFVc&#10;BVrtUP+X60rkCFezUdUrlpfKClgBioOPEXLkOHzv6c7hTQEXeXbhTFAtkKFcXaNbMLUHnCfnkRab&#10;LPLAbE3kC6KPNI7QMerw3bqTixdWUgQqQIw1ay5Fjx+/i8+VDqFQOrYsmQTyOFoGx/l2rkCHkqsG&#10;d6bZv2KXMu+n/yQUy5EhoBpIltkPSzJjamoDqjxDnpr4qzrmAt6qki2AOF0y1fcjh7/47CwCK3Mp&#10;7jF/lTq/Lo585BO4p7zqFLPolYQUVK+sUCFztFz8Tpvk/SYSd0HrGxHGy2DpArcxkZVPCm9h+wTs&#10;+afyoYyKXC14RStrVYBIH7FgFmz5IaQsRU2knKA2hR3NAC6Xh02JH5t87a9cXibkO49Fyg7e9fDp&#10;D1x/VZlT9lRDfdgOtj/mAO/t95l6XR1Sob20ZptwT3BXZnDHqQ+Wg15TQbR7Qf6I1+bEDvX1SIH0&#10;FxcWKapDsOjc0AOYD1bvu+ebN19xvHPNtTVfiNz/PZ/+9IVnn+N3rzx54rY33/bsubPnzp+D25Gj&#10;9EM/+fdJVYzRpbu4eM3S8At3fAFvAJdyCE0sCfGw84d+VbVJnGQDbvhd1MOhXzAVELITQTUSEzHH&#10;V0fS2ALLabOGQXEB+U0AGcz4Mo1dw0d34bSwQFlebci1lCgYGPklUEzB+Sg9mt4xBgZvre9s0fXw&#10;vo/89O0f/Rhp+E/9yZ+evOrk1SeOq6CrCd4EKTejLeHgYfYIB4q932nr6XHkG/mUrnfAPPqnMPwH&#10;LG++NZ54kFnmoDhA2KkYTZNjIsGoNEh4KJrHzIYrkSHGc3Nb+5vfevDBOz7zqTP33ffE6UfJwS33&#10;6c6xf5Bvgctdt4u668zUQq9LaMnPjs+TriLfdzToTC8tDhegCKevcJa53Ed2nZHS4t8Ol63ZcTSS&#10;BAYKTUXyG5xB3mbVYsXRm3Yysy9aKnSf0a7lCDN1TKabnun1h3l8i1tVsaxqc7n/XFn/BHhu6iWp&#10;hjH8MWM9TU+qaOxWS4d6KtWTNcQseC2NB/eADOMPsP/GQxm0Yz1g3IFUaRdRr4n1JEiTnsu8v6U1&#10;AjL8iRFfGc8brgewA/ZeVL03esQaVQUH6eskvSYFbJpRTESKBwualkerMkmcXx7BvBCBO5vIyI0C&#10;N4vyGINpn3ZLhoIIrhOadgn9oSNkaV2KgaQT+F5DYQt1k2CfipDcgXrSO2oSEi8FHyxWU5YXJKcc&#10;bSJTJ2cgM1rWA6fZj2bBxa3WVyOvFeWAjBiABMAojAEla7ES3hdJtkgrzQDVopyHZ0avKE+ngaRP&#10;M1k+/LCkjLKf+EPOXpO3zfg0xsIFeUmgUG2XhdsK14u/K546ORVu0opIka6zwKa884BOM/QvfJdU&#10;QIU3qVxfRnYbeio3ATqnsKlhaz03rRiZ86oQe4cjwmbdEdLg+be15ECrWYHkBoPjCMilkCB4ov/p&#10;rtOXURiSW/nOY5F6kndde2W4OdmntvSVdI7QO368uMlUXhpSUdhG4rGquuKZseoI4fgUFktUZqGs&#10;MVMvzrW2nLOdpl/VBGvN5r9w4YVv3X1PZ2395OtvYKXHH3jgG1+5E9+Q+3nDzTde/cEfu/6Hf/Cx&#10;u+584sknnjt39rbXXD1/440k0pDkpdde+eyDp04/9hjV3SFWDTcno1LRnAnbI4uRmHL9uMO6z/gf&#10;jnJzYGKcEm6MQ6h3kxGnluET6dNxa19EMGA8Apo9+SO1lIeQjg2ZHMP3WYNuoMe3XUNKJplK4zhT&#10;UT+/ukFZ4O0f+sjYTPe2977vrbfceO837sE743nRYfb3O2RtF6trN6UtcruAQFhk5xBXD8wIuyxE&#10;NznGYJ4N8CtmZ4P8GO6VSkGsMGkW+JHxjzjDDppV7WpMMSyq7DRm0vdBVLK8fGxp2H/+mWfOP/3U&#10;0eZWHwNGM7YVYWiJD7pWyZiFPrnU6y7KcTFuI0gPlkWGok/wvwMsyRwbCp//LvT49PTx7Bhkbl2F&#10;xrIkC1fHNeTYnqRRormhhti4zTUG2id3AZCXakQQFeLr2syGMbr6HXtJsqtIMuj+3ZRPAY2FnlVZ&#10;2/LpMuhXW1ZRAVAg4eZYEDhfonRMKJEpqgqZCrQNMW2JbM7SxuaqdYD0u2XIUlkCOZoI8nQnxM7V&#10;MMR29LIjondqyov+QfDyKWgbBOfvHoIWQ4TpORzAuQd7yE1ppk/NrAg/SuAl0onkHyLNhqr0CXzt&#10;ZxpVeqPTS//qqhOF5E5ioY88bIiumtrisN9/BJydqnuaw0fNCq5bxsDgZMAGGKNSZrX4ZhqXDP5N&#10;mW3L0Blxb73DoF8RTWEAPZsBnYGY268VBeoyYm/CoBhL48h37sxEWWZ3Yggu3ZIgtEDIuA3hsJlJ&#10;kWkf9qBU+5pHIH9yZb4uzTGeX0mKym6n3E10J1YtVbeca7VBiWJUuTExxr1sRh0r/QPdLPSD4UmU&#10;h+DmNPfImJm8QMOAxNwYa5K5qmadCpWiFcys850E/Vyiot6KvfEAfvTjf/5CPcDl9Pr/tSJ/9fgz&#10;777uJMcjNVV3sVCtrHgCxvQSh3wUmIZu2Ig7L72pshjJQXJUyVP8u6AY1Vbw70pdWeRrrPdOWHHJ&#10;ddgJFUJyRHB1de2B++5/6Itf3j9z5tH77xf+eHS08sKF5aXFa9/xDjbqwvjYo1/58sXzFx574IH3&#10;f/hDuBkmcsbH3nrTTZ//zGeZINqb6zmbLcmDhBoGC4gdA2XZtiCUGv95CVA0joatiOeQQnCryrHI&#10;JtNfkp/PzGxtb8asQpIqwTvvV+uGik4WBCU1rCLB1aRTztoGN6fgizfl7yQEnn72OYL693zkI0dz&#10;PZ77yjfc+K63vuUTv/VbpMaINKgsQSwWAKs5HZGpDoGfhdEPI6BoR+7ZHfU6474dXu0Y96rX2R+T&#10;Fh9ZwvTc9RlNwQUQLETEHmA58iPFiq31htBTcpJ5EAhI6DefhwJLSOwk0FxJUTlLQVMMGWE7Pc1I&#10;mD5282gPqC+xSAcixc50v08BBMwQAYjGGL1COzpwrAIbpBtJLcCX12njaYP30u0o9FhikUK1SebI&#10;/1CF0T2PnxvxM5IgU8Gd8bB0bnMd7Kwjq9LaWdDnUh0JptUKqPuqNlVQSKooC9VmVrYEuv6EKUpJ&#10;kORHSgvhFsSLziW0Ki5viDyDeusyHLZKg1+UrKhVtMxAtIzAA4zm4BaQrDROjIRtE3QYlAmp/Bv/&#10;LL2WZ5dbRedGbaV0JfdVyCAbF/QwlFtAiUaHhlYS/G0TN/PPssfJwIhH8ndbtGcwZxkvhFRG1VIw&#10;iK3iCuF495V8XbRbglQn+CIfYcll+bkBucr3YQ+yzZ0F5Rtjw4LCMtdURZeC4Vjykm6vwL5hRUwc&#10;wl7SA+ad5x1fpgrTp6ypkxfY8kixxAsLZIEVXfsuS9OaIRgRQeZMFC9ZDgs9Shlkl4uwI0f8za7k&#10;VC+MxSt2N6SQp9Wch4dK6q1agVhBXykyZrRdOucT6GbQkDFKFVUVZQ5IaLWNtPkWdSPTl2oW3Ei3&#10;lP4EYMJlswo+Pj38//K/fuZrl58JcYW/s+r6Sw3hN5+78N4brq12ueou9MmTYcR6VrusjjzdZKhC&#10;GvR2aWiYM8/gD0TyVToYulGZYcBEAsOVxNvTErOE2nX0jceV6GEwTwm33EYBq9HExB/sI6NV2Ulc&#10;+JWLK2+77pqx5eNY72f+5m6mIZ574szumTO3fODdY1OUSSfGunNPfvXO3c3tPkmzHsPbUSuOlBeb&#10;FGeG01u9k2hN87Ph6UT4vGWhZSGDyzOyrU4uihDgQbPn5fWnJC/zWPzoNhONVUj7lG4j50anxiNn&#10;5Iy4QUQhL54tmaaVsR/nzz+PHvzAD7517ORr6kRMLy+tnT1z/7fu2wPUxNQuo6BAU8wBwTmBYlby&#10;VJAo6Xixnnyn5YR6IYRaOb15FhV06kCByakSSDaiv0wLYbndVLO9poMyL1Lwpd0n/CI5Md2xEOeR&#10;8LF1K6UdsmncE/MAFuamGYnaw9TNTDJXar7jGGXsx+KxARyZAnv5ZJr7GPR4cXXF6XVp35eIN4xV&#10;+O/l8XFvRQmjsigbY+LYRdOWM1I3dAojeCUfs+V9rtdHp7LQxGeJbFK6kKCQIwrHfApUAUG1EC1z&#10;s0svCC1Oy06t1SgAgsKvi1nRLU0/oL1+AnjCLp6GfL2oYOcKGieojwslYyilVahBKi0+qo/4ULz0&#10;OKPHczPaMFUngexcl1/hF1N0nOVZgmPW2sWGjhHFsUcxn+rqdIPwEt7jbaRkoocRHF7YMw0+Ym+M&#10;PHjSMj8OEaE5yXxlyh1xm7hQAZQrKVSjG5Fsk1Q7u0lQV4IxQ20T4Aa4ryThghTcy86MqNW6scoT&#10;SscSQUJCBS0l/ccD2BQlR+8R/qP8lwR25mzTHlR0LLnbHoyKhJ75Rn5UmoAlqKKTxT26bfTzTHnx&#10;eY9GeNBYXVvHRY9ZF8mZlvGR62iWRvMiszjAHf1epKmyl+2AWPVwgpqdTwG68BO+EAFLR0vbgOoF&#10;iUcSeJsnKCMq8kKCUtcU6OGwsrAU17dX9ShddDh4mhAO1y/+hz/5rcvShHx3rAgLgLgu44Zy/mlW&#10;Gh8DXCFHabw8K0XGcvpPxa7Ji0SPub+jMXx2/Dbcb/JQSHuIYkK/41BlRqGN4d3wd2XxQEWPaxPC&#10;VEG6VqSnpig1d+YmyKsMBw7rZgO3NrcvrF786le+unxwuPnoo+efv4CmI1375MOPTj93/vp3vA0f&#10;Erjomb/+ChlWAv5OrlN1SPtpR5NBpYyN5xKuPAZcC0NDJDjdm1uOwq4SiMB20EQUkMNusr6+4fAy&#10;KeJ1ZOQ3EomIP0JGyFFBKysrUsCmUkqSPaURUVW0YqQAs28bvFrBscSbG2vPnXuaP2+hV7+53lO3&#10;vusdf/Abv3H+4sXrr7kOtQ1FlAxXZgzk7+Jydtekm2QUautQI9tOaSwWnlHnHZ4xdxVZb2E7S8KD&#10;8nDQKrEFsErkjPkIuk7lBWddEoDLt8EFNTDm5fbQEwKvDvYGnTmq6D0yV/w5O05HSJ8c1gwGo+ds&#10;E5wNRm85JbuLau8tzG/t72AMWLrw9qeYTNvHCHJamoI7KWVHGSB/1ckA6lZmID69AZweH9aaUoGf&#10;JpVhESvsSa1QVP6+Zc/0VKcIxB7b/OFToCiNNek9FPKQ/Iy6LhczKFGAk9fmNtzB7Jq0LoB9yQES&#10;KBcONYbDDGEaJNMCCPVWAa2tfKgQK4YAuspIu6ChrKYYJRiOkHrkrlj8MiFUAnzINqw+uXiDG0Hz&#10;OGHou/jKbv2WxJ3C5GziqUYWqIIdBDsOKaRlZKEutjalX8pgpg4mv8wblwC+Vf6h0cc0/bQWaIcm&#10;0xrnhTOYgoqpggBnyibJVepoMJp1KNHNhWfQerWGkxvboTwOP7xw4RTSGVdKyaR6WHTXnQwNPgWC&#10;S3gwabYXgxaZzgRypU53IZYR6xW14r7sk6I4FEOiI4W1c3m1V63N0A/Vstu0nzVU5u3ykcpTAAKY&#10;r5DolMo2JZu4lmCV8IMn1uBV86woTQhXhG4iOQWcq0SiSXppAu3PtwcnwZSpguTkCVLCFGUBMuG0&#10;U5r4bnxQxzWN0YsuDyPy7K+TfYEiap/3vfLnPve5nz/Xgp7yES6r13chFuF5Hruw+s7XXYNTXx2F&#10;5bbXX8p9UFirqHAkpbmpmxSZzfmmAIG/EPyrQX4Y1Ktj3FgdnzrlRHCiDI/MGM6UvO2tcyaBeAYw&#10;MJTEB4MhQ3Xxi6kKbGxsAQ4+f/68Iygnp4aDBUZPP/rwQ+fuve+N11z7/J13PnTqgSsWl8BDgE+C&#10;O5K9LM1oCF+9F7IM6TTkuLZhREbrAYvXmxmYaHY02L1wwqdRTXGS3MUp2XFbLJxaLU6iBp+Dx1E1&#10;7JIN0/oaU6f3m4IeQgamQA58bJWo0O2N1bV3/pOfwZsp0cGVPLx44b4777ryqqvmqXLDDikuIKWO&#10;BDe93gARF30cxclT8WY9V1l6EhoNfq524LINJpRjbIFAcu/ZuePHj+t8BXrE07qPEDiKizdTFxSR&#10;Fd2ggFAk4EnGqSRQ+Vju94DzXsH/Q3M9NwGWt9Nj+NH0wvHFmV6P7CdFFSBYUhk7tQxQLHUvyc2p&#10;jrD9rB6URHq7o1m/lUVMaZdYgqVT7+g+mEYXNM6TMi6zNxh0+32EhDgjAZYhglmIET9gfD34G0mW&#10;hpS7Iym38IkkcAh3WDqnj0DJ13eelVhSTXSrx5QmKj/DToJK6yu/R7BDpgO8zcdNNcLmlzhSKnQB&#10;xI6bVAnjYZB45D823sAXVRPgL0tq3l/iKwG4kT4LtcTlFYoFaGDW3RvSwzV0KxXvXGhxxgkvUKZy&#10;8NCmR2JVZLAeUCFBspXlVCPtOF/8bnjpjZBS9dXmIS0FbbLzumjQghnjfKmvrSIEjiEiI1YwpX6h&#10;dGGuhXUmycHWcsuvhsMDIqxNkdYZJ74tnZ2AbJ4T46GjNj2DesbMWmi3uAA9TAcuM+IuPVG0BMia&#10;QyoisffywDqXIQ6rzZvoHhuSen1UMw9Su5aSjyipUBxrNoqEEeJUYfEZzSlOMqEbFb+aXuEajthT&#10;il6vvtGRoG0Ytl0jbBaJdx/M6N8DoTszAdLMts34CgW2zu3llTMoOMITGlgXEUlVXookydEuoWEN&#10;Ylv3jvP1wc+euazMxt+5me+OFeGiX37s6bdfdYwVXFtfd0aNVPAJoV3d1EjC+4QHAwN8UQgU6hdl&#10;IVlQZmfjeq6tMRcTnIwYRPYmED3SWQb4Gn+m9GTsJukvPPTkxPe2NyQjkUTFqOigN5inNoy8gs56&#10;+uknmeCElGDtV1bX8P3OPfvsfXffc+99965eXEGLi6TU7Z0jvMjJMvtc3np1h5fKeOGFF/iR2d7x&#10;CUb/oDKs93B6fUD65yxmijiM8x+GDN9Dg4dWz4RyetcVTR6TaMOWFPIwHgOHCzlizxySrNeGP+ER&#10;Ysw0Rwtn7Nlnn9l56uyN730XfCmVXb35HW//4if/F4HIQqcr2ECvysjP5v9AFUM+X5VSdRjVJVgs&#10;lVrTETMWGyvlil6WcqN1h+jZURXWeXe2vJoqHiIUW/YFpJc72jyjOoVCHaCTWEanK05PD7szWBjg&#10;vAsDqLAOF7uMBgHbM9UZwKc83l+ct751gEu9M9frrm468VQzSTDqYHOBKKaA8gjoJiZV8ahiY7K8&#10;lRrmEVjJcM80WHaK1bAQYo+hv6VaSU1oE9Fif1QlMYOXgo/DvcO1FUvxppVCTgXgRslM6ZPvtf4M&#10;s7/0NmNrKytm/PUnjIRQPbmTVpNAnTvoJduWqHuCIMZeHydB7WA6UAS4k+urK5wx2SvX19kOgl39&#10;pwQm0jzjRzPneUscp60k5vTlwpKuMfTNMkGE2YH/cgPWS+AHEpg3yjhx58TBnBe7HZFn7xJYnYAO&#10;AgJuiANTqhP0fAV0AUHhlzu5DVw4TOw27Sefk5jEIrlsN7O0+zmGuQoAcdUnITldW11FC3LGtHyp&#10;+cUOSvHJJgKMRoxjBdlwmxDTyc8WO+EDXeApiX3D89LXiSVy9Gl4zjEe64xoS7qY/+INmGlUIxPc&#10;I8N4OaGvr7Q2ImM4FcOYRTXQT6CQNkOcxFS8LKRHtHgc/I4U0dMG02oSeFdznFvbNdL6w5cWnA/h&#10;SebAledOTScmN8mcbKsy44dQ6yMJhkemT8242sQT9j6zzbRA2FpElLaOm1sWnHfCR8ldG/6qZmzL&#10;tfkhICPfLPp3jsAH/+eXVi/XXFaZk++aFeFaX3rsmbdfew1qRRCPYSe2uiiM9mpAk/oPswxJmXOu&#10;mOolW3ztK94p/1vcA2a0Rat28UkzCt1TWqKsKg9uT/6rJJFlOzdrq9Cgcdk54U97W3Od6VtvvuGj&#10;P/ezt//sP13oTp+/cA5fZrCwsLR87IrjjN3q0vSG3HCqBczMkPGwXp7KqsDNKg/4CCi4KM3Uw629&#10;hprJAKLujAcXIBBgn47hqBGBU4dMR7Z0aLnDfg8Hty+bXoiRa8ijleQkocU346fZ3eb4zDDEmR7l&#10;6VBBZx8//ew3vnXL1VePL8w7h/qZp8/c9fU+IVRiGSIbLFwYnQzmHHHD6wimDZeGt9kPGOO1LhFQ&#10;niGkjbqCeus2SYBJ341/zBxzCwwS4JtIQacJAeIrrKwbImixnDLNhxh0v7ZGbb0HbQnj0Kcmjw+6&#10;BB/HCD4mjxYG08PFviOvmOhCVw5DnHpzoMrIbXEisejAJABCTc2y0eaSNa0EJ549SybWR0PWSUiF&#10;u0imAb2BhRD1xzywLt2IDHK2Tx5CCpYdzWKFbG+vP5jH+PKw/YXFqjsBHe4OhtBkoRu4uN6mealK&#10;WMcwjBiUkwpjjrf5WDxfMLLJ0dsCSYXfJnJEs98rdaOHm1GGo1K3G4EMQ6Ai1CLsakp+Mhri+IKt&#10;srYkV1mKHxnTW1PiCUBwvYkFCBWxJeXTXDKWGkNfyVpVH2thDGqmVqpHXMR8rwIgdgOUM7odbUX0&#10;XzkfC2L0aiSglNgzATMCY19UXL1RqtMkAQubspPTdqMTdfhUxEnTEQg6Q9p8nBMWClakLbQf0FA8&#10;R2NSTHTQE44EIb6huoBC0GBLX48Op2uEM+U7zFao0FljlsDH0Z/Sedl8niKDCEJcGapueGAZCwj9&#10;uy0EmeLAUaAhlIRFpEmHRGq0kLAjISQEzGHa+eXG4cnxq3U6WCKcF44KEbiumI3JHEThGCwyc87Y&#10;zeARRPe1gJgjbAlEcytEN8TDZXg8OzUgPJaeHyZeEVGdgpBIaJ4mYDwkxJSgl7LxLYYKSU6PAb8O&#10;IPCNv/7Xl7kJ+S5bESOS00/e/obr0b9ab6FpjTPZRalYe5SUL689ytmjUoB3vQPzg6YjZLJEGQTW&#10;RaZWFt2aCxISVsmaUrWuWMG5QEiGwxS0LWRyiVY+/As/P3HDzWODxeVb3nTrj33wqftOXVx5Aa3U&#10;m54zN3p41Ce7EuMknLfNCaChTKFTcJPqdlxFmDJk30utldOQrLo1EuEWtHPD0BlWBu7UzLR0tMXL&#10;bQ94+e9GxKasbc7CJTO9YGJXbVVOFll9ccx42ZxqabBCYgpJF8yDU7ifG4/ff/+pv/nam08cm+4P&#10;7/vjP2SCDyVgZ7IGa1RAICJnnbiRR18uZC2sRyhFWlVR7qdukkWONNte53mW3Jj8OHV8Kdy5UVRI&#10;6ttTEvsHvuwmGuXYRgzimKza0gCkFqNBpq5YmqcjBPT0PIWRfne4vNAZ9KE6oaHA8Ze97ubuNtEP&#10;/1EGNVcGnkILasWFO8zktw7VVdaBO0HHmcEvzExgo7zJNHHTMngp0atBMclgGC/FjEFcDhWiDEzM&#10;K2OM0q4JDfYHARF9JCWwBVvJlxL5FehIT8XUmR0DtUpVXkoyUAAfOiwgNzqryf4buyQkE2pYuCD+&#10;jhEyrxsIljJQoyYQbBGceg28J+uU7CD6ynGMqo0ufJolbWKa/XHICLQoFXmomNLcitazeJMVYU+M&#10;3Qh//QDRDDPKRDHhIeeD+4yGJDjgxzrXya5HKqKfidhyBAq65nq2EoK3YtwZXGIGZugju/Nys48K&#10;nOlliVoswKt4MNbZUKBVO/DqxfaasNIyFa5Xz4ocF7/onLTQhXGJtr/WQfdEPYzYtVEcuvmpvfns&#10;6V7EHAg9CJcMtx68uwtZG6c5BAfvBBcbp4IO4JNavbT6Cv81trMNV4fXcgjpEJ8iLqOpOpNdeoBB&#10;W9RO6fCFiaUBvUxrB8PZYL7eTNl7msDSzmLwZGU+ucryC73hcGFVbQwNk1nX7ojWJbQ6vHi8D/7a&#10;l9cu7yikbvW7GYvUFe945MwHbrrOZ08jiCmj6sEZZYfcgRBZO9LSkEIHgaVOHtUf8Sdnw87yIAjd&#10;k4yvASuMZIifM7lBTIr77C/qXLdBSfg+RLuzBJgE6W//0E8dzZAdhi1DVqupE8fOfO0uUF7zQMUC&#10;zMCKpN/R2qogRXPSeuujoAft5py4FkQFmidiNgiokq24+cJdgvyRJh0pzSRORa4YRZR4v4TGIrN7&#10;zqUwfYzkBnFYxCRjMuaaOEnBvr5F/RWy+kzBsaLInX7znrufvOduYmYAaRaat3dw7nXTmFGRskcO&#10;gCSg/Ir1/JjtUkOGKTUxO+3Wlm2B9lpaNAgrA1Ndx0LmhZrSca73a87M9pOcpSL+08HbgTzxivnh&#10;lceWl4bd+bnZYZcBt/aJ0xrRG3Yne7MT5A46MxR8sCLUKNUU4qxMa4jGEX+JBz6LbmHLWBPUMf+s&#10;tJ6lDvKBgpQzrVoaCalQ7BwSD+HEkeA2DmB/0u4HDcUFcfRxJM1MKj/WXEQEKVqOk2kGNSFv4z/H&#10;oGt8PNJGio5lbdSzBTpACGq+i2z22foa31nxqHcdQhStiHQASY2G18u+zzAM+snoyqSbxmAeAOFW&#10;6qa0nmNu0+Ja0YabGHgrbiyrwdZAN5hyYLP9QsLSJ8sLZzmXUn+bo9+FjMb7p9CNeuJSEApYfs/B&#10;SZNipTopF2hjVK9pfLlkRUpZl+oso9K+DhtGTwzgaXmajb2rKlitGBJNV6E55kfB4ziQalOY42IR&#10;2eihuabrbAQ9jNH6pCQAaeippI1fEGDaRID0xWGXI5mrtaRWKkLuFHO4DxwqimjGOloCSUOOLZBs&#10;ABtOllUDiyCFoFrMFbuVkgM2SKfOJIGFWB5IIE8yoPajJOWe4bhlQhgBziNbPKugaLSGYYMxSvNj&#10;ddLb0iXpmmxe2PKFiun9VG6m7FzARHINJILxmPKwheDgah/7+B3ffDWYENenRPa7+7pnZghFFNQ3&#10;4Yt1DGKKYG0cgq6NsJhtExh4Z1Wes8xoXaEOFQ5wwDbBdyXmECzZPE1rmA65cjCvDgVVFRWxZ8Tc&#10;AHp/a21jY3VljCpAjrIHfmz6iuMnHYwV0K39gOknz067VzRj+3WxDVynis8K7Iu+fEhq1RTpXx3l&#10;WHWjSKSIJNHyJZ/W5KBqayEaMnsnsD6tFtQVDbNSwPSMvWScNcFw6YOYocZpwRk4vnT86quvhg6G&#10;Miup9h2IsEjfkf7m4UMLVpcqI1FSiOtbvqRPlxcHBlaR4OM0Kr4Pv0KxCTj5V1yqVGcN/KNrCIDJ&#10;mNK6Jd3140R4IDrhxADaDD5/sdc7tjC/OA+x1PSgN7O8yEC/zhTthMeWYB2YHfa5HGcFpOTUXA+P&#10;nZQ22R4srUzDFYPGzuFImF5PwMp/L5pDsRbYDJJikMiAatbo8MSJa71CDm37r8HJsokoK5+uedNF&#10;xNvKy5Ud5Z9Be1GnLYgaDXYgkRoKU1024rbykGj/XC6/zpjRaRyFPRX6MeKeUnXi75uthDTQcjpd&#10;fyO6z6StUCJEUSlhmdRvVevEqdFG5WCVQBZgNIzi3nm9ObJbxvql9/lRCW1+D88ly2nflVQRKVqE&#10;fzBlsHSc5Hw1cLPvl50oWa3v0pH3DmlaijyOIiHMeN0zf2auEslesjxW1uX0golYDHa6PcJxW8fE&#10;QgcfZb5k/DOuSJUALhMxhYRuLrSLVl5UST65Smk3JRoJr3u2LJdzr6uf3OgBsuTRy/A0L+SDsIrt&#10;4eHlV0FOirnIZjIF3nvY2yld0zKbezuOQDHfJgERclPWqFZDtVBFlDZnOs0uTYoEi3qdDEO4tKF+&#10;OIrDpJ2eb9vTS4e9Pqn8JOvJurlEeYQEOq7z518lJiQH7WW4V9jCb7z1ljmR6TrjiZvloau2RF76&#10;yMVQm+NU3KIkTBLut0oa50RhHblFHmCzscJmKHBlMJ95W5wtGU9D4aZ80w7KGL6tjb3N3Wfvvufm&#10;d74TZwNp5Zd+/5OffPKuu2gWmu/MOmqqAc9rPBUOXQe1G1qkNqGPG+ceKBQm/dXOvPX2fQNkPxbC&#10;CVwzi35tyKhTZs0Xh6czCT3qqDWfjvcmHLc36QR1IK0cLmati8XMTHrkOx1bqpeCV2kghcbIVoJq&#10;J28TV2gCbLOsyeMTcGuzXlQyOBhgMMtfM+6Jjla4i9SdG40jV5VV8/X2CJqXlzoXnJUBn4+QIxkw&#10;WUvBJXOeRDbvUb7lOEKWTC8INJaD3twCdR7AVjNTlEbm+50BKL1hvzNv/YOxhVNw26A6u/0w8o4x&#10;kcWKB6RV6c7B88xQes8v3wJeSrCQcKMEaqaP6KIn9yXx4lxXHniMcRS91TXrSeoo80j2D6HzbFiz&#10;o56/EFjiqcqm4WRJbp/Uh96oU+TInvfo+bBK7xCIsCigX9kUWwCSrmD1RjXVlp2PTT9ir2Wyb7Nj&#10;lVVnIhWJd9QqHwu3GRCMDcIItovBRGlozV2T04MNjsEecpeZ3ACmwYNQns1ea0oqpPDrgg4sK+s3&#10;WnptFkWvNiak+o3AmqR1zrkaBRMv3EqMZeblTcDUtKWS3Feky+ooCtYRM5jENp2yyYpf6TLqYe2G&#10;iuGjNUdJwpA0nuhkvzzvUxuqajahN9xspiCOjhDyHSarsyxpAs1269FIpxgjWc5liivm9MxWx4cw&#10;SIgPF2snbNdp8MmmBVhvYMhxoFampGYEWf5XiHYiaENnkVd5Uv6F78ZTa8WnxrfJRiZ9lOH02CrP&#10;TjyP5oGVFOA6RfbteWxeRTSD1mWc0oXAwjhC5t5dz9iYBn38W+ssG3wZ7wor+TvSyA5WFZ37ROwp&#10;9BWVSz319R///CUDefn/5WWxIjz23Q88/CM33eA8bakABcBpTzJuodKO2mFDB/3KMuyVe6maJP8s&#10;X6AOG4fc5CO4F7FwBgp6MKm+IAeENdIEt4OnM2LH0fj4ffed+vzv/u7avadmzj13/+f+/AnSWRA1&#10;0mgd7G/iAjPmUbeyDvG/GJIAd1OmyLcL0s+dxBKEWCIgKKUh7wurkHBHhK528ZCAujmA5oT0UBRZ&#10;f4uKNL9jOcR/FotljTnjn+AGESzBLSkwalgd4cW7ep1QvtSE7/qwOmvUOIaJ8OwEpFgOThBNwgfL&#10;7yTey9o3uniXutVsnB6PYo3etLKXfDFGuroopEQu3wiT6Gg28jCwbE1Pz/c6C/3+iWPDBTjIutMn&#10;ji05BH3Q6Q67BxOHswPDEXh/YC7kpllQ0GhYJrS5vOKpn6syMi04dfVCK6QeGjiywRk+cpia3P10&#10;bCgeeb9th5k3z75LV0Dk5A91omNNKw62QtBovdUpReaR+aNqNOtaqUurNVKfl/zG8rUufb7dhrKq&#10;srDB3l6aP0h6VUsBekaQ0chDT2lD82yO1BlTsUYgek0hequspSmdUb9OMZbrMcQDLdGLwFzqXYuA&#10;xZ2vTEiJpcpeDYYplcM2XnibcC53YHrleCHhWSJiTR9EsQlUKaC1Fxm1+WIsWRzmzBunEmZu85CU&#10;jnMuk5xJ4SWFEwU+HTApC1rnSGccgTieP2dvWzJ/DpSjczjiOERYE1fVblYADuzyIVaxXHVXJJU2&#10;/S16HtO9EjZ0c1mmVGNJTCQ6wsDHgUTcBU9jJm/mQTiVCgN35T80iFbLtTr2A1IndyftZMKdrApW&#10;jlElp+Lg+XBeME0kimjyt9bnKr4/dOxF0lkaYE1jDhEvfcqGhxSYWtO3kcm6H406Wd6ITSUwMHfR&#10;EBqw8lpiSv1oRcDX/cpfXP6W46V3+HJZEb7j1AsrP/zaK5NHVmGnnV23F+8exypDZ9MXLTIjII9U&#10;IOOXeGYAffMnO2HdjMUOXjN8bS2xK29Pfit6p2X/y6G21Cz8Y2tlbeXJZ84+8sgjZ8+eBZJ1fAEy&#10;WellLZ5PTuJasmfsMXqT78RXMi6pmfCBnGfHPT8VoJgJCuSKHEvoqwWGKzGBovG9EBrZyJiTxvkp&#10;r7Z+JAUvzpHqIZqiGoRDUQ7bA6rO7EpWIf4UOLQU6vPSrZNGnjRglfrHQG2Bz1xcXAr6MLWL8IlW&#10;SKT6SCReVieLnHlcqUnGCobiVNywOV8QtKHqk3QwmkQMu8Yp1MO2fJO/SmWGwVIMIT6xPMSsnYRD&#10;a9AdMGBqfsBpHywOGagyWFqc6g+ZG0UJiyQGZ4KrCu8RTj2L7gAFm4tPUxuwo0L+9kBME4xaROVH&#10;uzvzC4s8l9nx1B8wdRZLBMxI8GcLpN0Dtmhg3qQTAGo8g18veLdq41VgSD5eRBdkLQBU3TxLQvCD&#10;zTEPKlELEJo+EQ8JBXJ+NdA9Fi6mtiiWGXhlpTpzI0LjWuaB+JXlotIeDak+ZAMD14HD3xkBNNlR&#10;oUH7SGsm5YZICG6p1x8k/AL8YzGfNH1qKLamyGSTOrxprkiON5mqzEgHSfTgIKhgxyWATOzIn0Q/&#10;/MnVQmoL8qeVNzxZCqQ0f3wdnm/lf5UkhVYqQFEK/mdwYpQQS8OTGgxF8vhwNXiaWjANKzmYZXBC&#10;tB3odibgjEB2md/DZdaIkuUVdBQbG4q0rm5tkY5km4AHY2zKqU/crGJg6xGP0svRvJ6XNNwph2Bv&#10;UlNP3186WhIkyX/HhwlJeCjFeYzQ0CPGUYqQ1xQWm8ZJhvBcsb4aiZQoAqAgsu8xpBGuP283pDmW&#10;3GLoYyTV9S2gwRtIBKf8xJbwPlMhnITGLbO2PlRIa2oj4hDoDuTiL7L0s8qWXuIz1SEVzmm23cP7&#10;M7//N89sJGh79bxeRisCb+gdDz5205XHsQDoVvKO6cIjr45PKlTX8ybVj0RpiAUoPbQKayobymgC&#10;JflND5Ve5RRDm+jVQFVaNiQx1e+zVbi3K6srhNjFH+7Bd2wcaZxJULzXvfZaQL2wcfZApyNYDuBN&#10;9d4R2Wgv6oqwCDqpjagzLoyBbSJdAVRICt31EGM7ABgvhnempy+sriKhljWO4N4AlW+2SlFAa3i4&#10;RJRIZiQtPIMWdGP8z/KMzmNqPEFo0bxt+wMYRFsuRdlYT9b2YDIdfdg4l5gMaJGm5cFN+4yhFUla&#10;kRfqACoVSD2LqSle2vhvrZzj0VLLmIBgWVhwisAcaX3hSTIMYFr1zTVvyU647GDkUpom8Y4yMikt&#10;w9A+XB+vOXEc+3HNycVeZ/baa6/s04/emRkeX+5AzXvlyQmaSWdn12hiBneLOrX2pIZN4z/6LjAe&#10;WppD48GiYBX0IqmZ6RyQCYRlPSXNmLpgYc1LlPedfLVDWA0TohCrekRzEqUam8Vy/zm3CQesrMn4&#10;tLVpjzHPu7G+KfENyFHr8OkTHqeWvmvCcR+6zBm+lOaM8ICVk0FuMHn6UMMGqqeF4D9c7wwSN+3C&#10;YBiWDt/fXjEcl61tUF/yevm8ZroqgNRh0lWKYqCsTJ5E/kfGSFD0th3biCEVl6SCCgkaCjom1TvF&#10;kqJCkFqxFuldEJEVtWWsJholgxkQsMiS0RRr7llwYgdVffVwBVncCfLAh+k7ka0mQ54T45HnFJdn&#10;WYma46HdrGm/YHkM4PnT+SIhUTZtm8hr1eYVU1zEiZrgcRAuRwAO2JAVmrDMJ+pJccR5P3CsA6hp&#10;WNTnz58HHUMmk2qeeF+QjdQ5PCmBG4RtIa31tiWZd00NmiQyW7a9sSZcYsKeXOxMiLr8fKr92h6F&#10;gXyyYmiSI1GUTmG6iCjXa7C4Nk1j5tTC1VhIKlEj4ZcMBX0ep9qQ+bRoYrsCkcZg97ilaZbR3Mk4&#10;s2rkAqigkN1sgWPacpsMG2eECRQPNQnMeDmabvKArCQ39vr/8YVXnQnREL4cdZGXGtGHLq79yHVX&#10;Wbg1QQGzDR7PPqGlhkSnQmhUnX9ejdAwnlVzpeOCYRVoZtalhj4hpNlmPGPq2ZJAUbVJoRBwyzQC&#10;uB6z07Ta4vHxVfiwOQuOVpQ0J6G3kCnYvSTvog6qg14AJNv/dBAkb3cqW+ZzWGAADttKO8J+kD4F&#10;KByukSTrB+AXU7216C9XucZLUdErduCro9wwb/hxSKIZEr858+AC9c13IYJYGmerYRuM8SUinOLO&#10;cNKD/5ThuCIe/i6C3oHP4V/Cgvlzr5OETBANOuTigriQyP9W1nPlORwV4Afvn9mI8bC4IwtUqvlx&#10;ZvswF315ccicF5gBGEQIrRA9E4OF+c58X4xLZ46AjgmUE7NTcwQifAe1dDhstmD966ItzZCMw6DV&#10;N8Mi9cm0RvWQek9XFJ80xhBQ2uOWFo0OiwfJiQl9Emj0heR57OemTJL/WEP2o1h46Q5BO3KV8BCy&#10;AoFFmZkMslmB0etkvzpMRgnSxsK4epaJW1TX5bK030g7gYLHPo13B/PIEkpNVRHqLW6rmNuzjYUq&#10;NixlZR0JQOEq2Xw3rorwpiXF52h1kuyGbz/PRYLLhnncElwQHrYSaImaqu6dK5u20qMq56ZuWG1Y&#10;XUpVfa98r7zRGSaWZhTzS2ndqItwQSyQCdUUEspIKz8koJgEKrkTXova0UG7+RXkCA4O4+GQX2H7&#10;sB9FE4JmNETIDHYDMqYgW/MjYWoamvUDNsJNUFp0MLY5auMeu75S7rPHNcO32BdKJoiHxh7egZCu&#10;euQznod7TkcILUKSh2bMuYUZGzQyD1HggEPAzIjx4e6cSPrqLvDkFR/8SMFUDJe9M4+k1gnkwW+x&#10;TOJRtYRJhjkjkytEEE6WlGZlN6sUZ3gS6ZKPckK6WGEgVtbtBCqMjPecZBkCbEkz8wi4B8b/ZJS1&#10;fYXtyl5UtcL2mTw+PPzIH9z13GaD+b564hDv9GW3Ivgy6/3FN8xTHDNA9sBkaBrKhHIfcYBb1ZgM&#10;ELjUsYvBpqoLKcFprgOa0NSYeSS3rteQc6smlaEqJysuQPR19t4/kyKLuw/zhBxNtUOoUHY6zovA&#10;FkN12VcNKt1oFbAOjiKImUkDMxo9pc5KCgv35i/V+ZXgSWczvLnSI6q+Y3jicLc0Ah8A8kuChUhZ&#10;l9R2S4yo/jHPJQmGN1COpPJqRzGoeSIWe/UlRFGci3vOzsGd0i40BFI0ELvGbB9qdCOrXPUYL+Tk&#10;Pn2iymjrBElJa33QwT6BI1teSh2RNRS6ytA9eu8nJq48eZxWdM40+SuGO3BwgIVNUPYe9JnEAif4&#10;IRkFlkJLpIJzmqT9K3TLb9AEVzRNhUmj9y3qQPRnEsqdNCBrtonKsCAsSBWTUy3wbFPGrBJAWhHV&#10;d1gFgHBFHcbnMU5hZCpMctWz8Nk9wKgkMgUSvAslECscRVD8ZjuVuVKeArBJxdvJGWrtwGH1iBOb&#10;FhOP8WjgH3xRbIYpe3anlLuZGQZCJ3hx6+MVqS8cuWEfq9CJpGcTG+GS24NGM7NJUW8pe5KRG6ZK&#10;Ehaj7VCmxDdVJWZzkp90l6tXplRSRCi5oFaObjdf1it5LW1qXA0BsoWFQo3r6UzZlcV3cWPO+dDk&#10;p2KRTqNUU3SSYrNdK/7ik6a/x2iK2+Cn3DNNOUxMoH3PogKOvHAqzAninLKDuSPlOWVwbWZVMS3v&#10;+URq20Dt+WwCrDFkU5KQTKvMox1sra6rsEiu+rGMMdbiBouNOanSa65sdJsMFUqjkhOS5IxySjnL&#10;vunpC8a3imp2reZce2PG4Ekw5Bjql6UbzJVvRAYk1plxYqJSGzbiNeCLgtdyXmpFjZrBkISxzs4N&#10;ClQVPzICw86brgff9tsPPPM7Dz736jIel+72ZbcifNPZZ84u3/qWKw9RLoYI+spWo+E12SXkLTAi&#10;Xr8NtHjogc4RUKd1toqrGcw3KlnzZlE3h5jHjh7Ni2bGl/CkpD5RkaYR1EAW7jgFhUrhj3QvecyD&#10;ZDdzUKCg8nDVXioInbFc+ZAtD2lEA/PHezXngIjr/ovhPYB4w4NBciPQmlze6q3eis+Xt3P0GaQr&#10;L2xmL2ccRutPhGoDZy/+Wmvf9YIZzM47JJMR4iTQvYqPqgTugty1o5zDhlo05SIJE8amwqHybsN+&#10;btrE0CKdxpYhMENol7hp8omSjr9UUDnaB8XEUSaztzjfX2Bqb8UAZLBIIx5b6Aznp/ud8dmpPdJ0&#10;NBHrBwZiR08lm0LqDMoZB2zQD9hFNcdaq2dBNLlHTvnFUNkMz184vVAvqdPLmoZ3JiOhKu4PMHn0&#10;MhcXUCzPw/ZR7khtNsVwugTUj3IM66rEXTAICMqLa/pb0fLxTqxSJHKzQsFK07lc/juXouQQR9K6&#10;NPdgAUMyRAkHNTkGu63kwBdTLQDPzINwq8S+goR0b9RCqvGM0UkKkSWSy8BNjNFCkznK1+5SZXJU&#10;+A0slEbuAHjqk7xlarI5Jekn9wZMD6KimFQoc1+g3qUrK+HuEUqDNFutRUCh8yubTAGRmCADDQ2D&#10;M5dew5NSny/tTeMkr3uIFKWNRgMcgAnhAbEba0PYwDKBPSIiZMJxyKHJ7mKnKSqZIyq9rCeDgIn3&#10;s8uF+6z3gZQo5AjbNONPTA/YVhnoc+pbLcGlx3YAFwO96uaIBXZKouJSVKRlykneewnw7UW3iTiN&#10;kLJj2XHFlQNyE4FdeoB3BLAH6ZCdbXRz9Zg2naStTBNSBo+QOm1GNTmm1uqlv6u9UU1VQS6wzEgg&#10;N2MgyJ0wBTJWpJj5K8Yi6uUhfvoPv/4qNSEq55c7o1VLc+r+U6+/9dblMWdEJzqMqzaCn7tPIguN&#10;oxFBolEMDBrF3HQwvHFDcbsTAaTFhZ2I96QzlhGvKhudfusDDl7WtUHApbFCIwFRPUBSOQicLcdu&#10;42xJsGuqSZlOpJlzbvtanRwVvJ80KW+FTbafJhblG0qqpfOLKIJXRe5VVca8MQN8ABMXU2LSxmBe&#10;TiHBSAhijcSwnB6HUXGv0VhVxyCdRcI6DE0GDQK5ZH0wt5CeRy8rF4X4EEC32BnISrgNXFe+i4Oa&#10;BkpFVi8e6+0XCCCpbl5elBerV8iEO/oefJd2MfTaR4cLQ+L1ztLC/LFji6bBp8fn4DSBx2Rh2D1+&#10;fJLpUsN5FwY/nWK4pVEyM/BYZADREbzLnWhSMbhWR7bIHWvAemS9aJchLjnYZ2yl3BuWdh3yyLKE&#10;aiwUSRI8eWVEQb/YGamTNGex7fEMqkR0hFqn4S48OtI3hbgFBxkT2FMsMpow/iCBoK+sgVUEnsjc&#10;nrz9ojJIB3FXfK+dg4FT2O0BQNwYVroUZm4iLc4OsJNBkEUhanhVLFLArdTRZatVbYQ1hx+VPuKf&#10;SdY78dByYHA+ReNZQQyxpfe5F2r6sJ95UAIqqwhDV8gWboyxIXta30WTW2XOvA2Fx4xoHGGZdJt3&#10;4h7TwUfonzDXhJ6EiTNcS1fCeLo1ohvDQVScIQiqhglH73FYbbVg0YOoNccLYJ3nh8uA+tDRGPYD&#10;CDG5LIqCiC43AZOZt5RAXqZFQzhOmcV7dpqjzSOU8i3nj1sODLA2KONHdOnkLBBZELIpPgY/qQY4&#10;oRifJMEqBEJhCJs66zs7A9DZ6QXxmDI02iAv2ebkbGNzykYKz3Ukj0bPASgscuYk1k5FOZkx1jML&#10;R5escXYC7ElnIiZC8kStWgbXV4AboGMrXJWGK0vjaJ8EQ4pEKGRsI46KqCzcdR+/7Ibgflsm7Xtk&#10;Rbinu089/IHXXWtGJU28arfQW7rlYQRBrDkbqWHFZ06/U4JN5S+WWyIEjEo1A1tVc5qbpsJBgZm2&#10;bUvg0SE1T7ZTcDgJ8W25GrEGqFXpueNwpQheaW188zr1JhmoPIuwBXEL0Z5O5djq2uoOc/HU6409&#10;m1/w5Cb1hcTbymRgkKlHwm11G9Mdo+OTwN8Qw+k0ERqpi1X66AvJJfV4KQxk9FNZx6jIzFOxr9ip&#10;iBWqM6PeNanaiScQPQW3ud8iwDjOPx8IykuMcDRnQ5fy+w4zSHKJz5jECO8b3yv6Kx180bcY6j0e&#10;amlhyGTbeUbeLw0Xrlim4oSrTzxyBNw69F8cU1JUcz1qJB3I9zgjQqoaV4en2nlilYeJxqxx9Bkq&#10;HtolLXKbGEEFV4xoUgf1ecKpqpCbzYun4EUSm5LcU01zOTIzLXcRe4VvHk9ayeDAW4zXONuKH8Z8&#10;BSOzPRCVVM5ypDMyT06wWFOSjTn76J1qUVaX7WwwQ4JPGqRatUiRyXp76knh6WnU9IgtvQgwfYXk&#10;LxFPXgl6gh9t+ZakaHwVHED6HP+RVKpBNjagRgFCgsvaRuNU8Rwz5js0YdJk0OiKtaaFGa1wM7Jh&#10;F7RfnQWsCrDyKmg4GPLIdtiG9eqoUlSdP1X0pBMzdAQYS7hC1cCW+sHsmjseB4ZFIwh/Xy8kDFso&#10;QfWulml8/OLKRZNaGICZDhYjtSSh6Ml+USETzqSWtkQVkhVaPhPnsRRZFI8CX7u6uupxmGZBdjFf&#10;+nnJuNbCBgMCMaLhTpWLeGqq9FS/el2GRFTOw7PJr7dlUb5V7+VIBc5SbQYS1/NO9XyoizIotMRp&#10;JAnCgriH1A691zLtgWU3VGSClvIDOYbCMeIfOgAi5RyjzBJy/hKEKk/RefShR37tkfPflta+3D78&#10;vbMiPPntr7+uPDjViD4TJ1OKbDaGhWaP2E5LCBmNaYvi1BSJdbZrdX1dV9r4G79ALVT5U7c8u0Y6&#10;THwlOXfJDwRoo629Jkc9kS+by28RVBhAmD1QhpJ8UkEjkWx81cG8bEjpkT+ZHjIZHgnQD4zI+8mk&#10;XJ1dESlMDwyiKc21tVxFVDanqMKj7qzFBFyYEsoUD1p/DKvBl1pIJGmOKtc/PaKjTNtZMPbUcYM1&#10;8GrUtMlgIZ7cdA8mQpT7jlRC3k2KNJxK7r9LgToIJc3qZGZKi/LKyEiK7Ns76tPk7vnwKrzz68Cl&#10;xgg+gI9CSb+8sHDy5BXQVUobTgX8+ImpY8sLS/Nzy4vkemcHPSwxilwWmqVF0Qfm0SS2UjfPzgzm&#10;F8bmptdXVwXL8jgpmJs1Cuke92hEwqyw9OiwvxAucmcdCvfwE0+QCjsYDhdS/gGFOaCJhQvaZ4Q7&#10;B7grrTSsK7MLMy7ziJ9iMkkRmFmaco468lMjpMxsU74ZDrBRGEwyRz5wwBQOdoQFT572GbCeyWLC&#10;aaYmIkZJ/roAVemoVur8p7o4eEKqNShNwaaW0O1kHGkfrqmKN8QRRoDH0EollypSxpH1YvfJE3bc&#10;LNzV5D7c76g4iX/IVJpNo+OOQq6TKOn8FySS4rwRtvrIFUZ6XR44yBCtwNxbsbfwaRa/vSB/OkmJ&#10;o6VeM8svQlJ/LoUBneXQ+lZthl0Gtmu5DuMKLB4uCQzM0fiFlbUduQGOoO3lnLBHbBzLQlxi7cry&#10;T/wAhzul2y6DvDA2oTXJRFFzO2JM4nJJWJB8g1A0yXkDNeAARyNLQ4eIWFsCEgmFgSi5dFvEa0uq&#10;SoqUZpgpTBoXJvAR++QVyprygUQDwn9ZMT0e1VAogUNAkpHorJXZ9lDdWLOpo1rGgMWkS7f6dOK6&#10;Nc4YdysGPF8R/jnTttrdF0MWTgcbX9Cu4AjZQB4D2MY7f/PLkle/ml/fUyvyFw8/TjiiFo4ntSOF&#10;DG4NYBXbLyK4rjtHWn5DkgyZ2Q7DkgacKqI9hpLRVhNT4hPdJNzS/pyDY/kYqoRqpPolU9JSGNBz&#10;9MgaKOMh+JP8WQyhTf5wu8w/xCmstHhNukWZQN0NFr4KC0kgSEDN5+xoCY5TqbJmPLXtcDLVA6Bk&#10;v1s8sSersqg1f4ZfTDJhkv51UQbCbGwcS1m2sUAUQADTEkcSb9oyrnkU8qoR4hpgoD2NweWcYy/R&#10;NxubWwRKQLky8Ve0QBlIfs66sGQpW1DHdjo0awc5C2ELQQL8H/jqGHSAWFddfSX1c35E+xhJnP0j&#10;Shez4ydO7Pe7k/sokKONrfXc2LaufnD9phb05aFU37CfHOQuTxd4qRvFFwH5h7PIGMWUiDO0Ewfw&#10;JwsYRkgGh9ZEVRZNhBjl36T1GTuGAIh5ZS9lxAqpiHvBPtL3Hkr29bU11Z81EwHSLF88R5Ttttkb&#10;MdveiGrU4fSCMqOH0A+efBPlGZ4YN/PQkGJzK3UjSyOmz/KQnvQ0kCfJLnSQa/AtZUVYqo319ZhU&#10;0kfGLEGMp9YdHZFAJ5SBDSZrStQ6f0JsSayrBzshiuqMfNHGuu0JgteN4XTApZ6HFiwtbEn1JAmk&#10;xyGlaern3IDYxZo8mHgUoLPKFHdtHTGQbUyWQFlE7U6Vbj0wNu5uYx0xRZAPgaHj4Pg+UsDYWoIP&#10;xiYdjb2wtgZDANnPsAjIB0zeSjTKARitnXUKhDre9spsEwTY8QdtgaPsOJqr66uS14Wejn2J3ZQs&#10;TteK4rxz3Q2SrFWUh2cuLoVBcQcoBPv+akk9LYCR4V8Q4KfYUHvoD3qpc+BN6gIK1k9LY9l4j2r6&#10;Gfl/R3Rjq9IbsL6+amgeogi5kSbVOVXkZ+ktQUV9BE3q3TVTYALQIg2iwl7Y15J4mt+1dB8fl1tl&#10;qc2jVEIyc1IQtqrt4Z38o1/+09OvchPicfje1EUuGdq/eOTMu294DW4J34uUh6G6eNaYSDPL+SCG&#10;GHS7OvcZHkD9ndNDicDU5ITokZQxNPkC2BlXYKmDwFDYRqWrVE+ECVFSXNcsWfCsJntTd7GEm4SY&#10;Qy6BITmkTKEs+E2BLuKFWrjAPUcc5Ym2zJ1whOx2zqdAW+u/QuyTfxvT25W4Hn93FrMn1TOHwRKO&#10;QL98g3k8Wxl0uKzFWYWIJpUtVxCqhRydlBkGBusXI53IKJ510rgpUVYjvYYm+JD03qCFMat+bzCL&#10;8/2BKa4RnQyqhuk9rAaOmqykOFaQoTLugrrCwc7Jk8fhMlk+tnjFiWNz0M33u0CweksLuNOdpfne&#10;8gKq+mB7c3d9tXPVVTwF99qfH4A6WkfHHYlhA5BK5o2vw5plpNI0xSJDyV6XYIWujqAMOPTji8eW&#10;QQpYgZ+bnV9cIiFGRwFBw67U5XJFQHYilovcRLou2DEuy3OBLEZnMVwIfUDWKHi/xnwXyplGc2Dd&#10;1cWccSTKDnOWPPnUy1W2bIcE71o20Mv83XJ3VJLWi6Gq4MFSjbOlPBApJMauY7+K3CPTQeb4USbv&#10;ugmCxRGtzEHRwyRCCvyBRL1PmNm0tVl1ezEhFKuqTFPJRh1Y4QBhCklFxtmLyaZpo9LAL3iJfwpF&#10;ie+SqGgGL5q6uvH0oQi3VF+UMBVuE+eAcLHZ6PCa7segWadXUXULEiy3Z5q46IXpeolzxjtIMEKP&#10;NONFhYNl0rQpAQ2WEfZPAyNceSFWeAJSq1AjsepiWdNJlpASob5xAdkFERxG+QuLi9y2oPbg19mg&#10;ahXG3Q9Ojziya4OLuG7juS7tSDTPG8DYrz4c9pN0dHH4MIYgmyJygiLMkCCaKE3w1TYLHXMr6q+a&#10;XpErNT7FfCeHFXO07a5FyG+QUV05QVhZhIMEOlhe+0VGAy79AU2ds3PxYltHcPkFEpooJwJ8kW5O&#10;ATegmfeoGccmfHG9y21ymN7c3K3//bOPvfpNyCtgRfjKLzz8xHtuvEbMRGVgRdeErsMuLmBL4Y3A&#10;izH2RBdJssRHiwo0qU5cWlR6WEVDPGA1W6ILjwM7hJ8Zb8EjmgKek7dlNdeCVO4/7b768gH8RU9p&#10;FfLSyU0uyzdD1WeW82CvmnL5xxrZAH1hKv92stuszlATfupZU++USrLgJvSlKoeFVRUyWilavK/c&#10;AoZQC5fGZ2yc353UrTXbyoAlLab5q2q571jsJAuhJuMXL5Er8AFH/aDLnN2mJ4tOpjs8WAYfO0uN&#10;BpBYxeS+LKrjV73mqjfcfPPrbnp9d0jDByaE2bbd7uI8g0D6xxZn+o7xsFIMIjPpAD0pogdUJzEl&#10;5L00+mLFp+HlFfYJXypFUNkj7NQjPLLaz9Y4XoVxF6aHhFQ6qii5hTLnYcjRhFSPNx9jiocAIkn1&#10;s5dGIVvorYyokl0/UVvNl009M053EiDhJskT80X+LCO/OOtQ21YvGFJHrTNxhb3avMrxjMdZFQsh&#10;47TERNc7Cdg9mhrn0bictP01yjfiZygT37nshEGhsxedlqq7WQMn8jWqbKyFgL18l7dsp2ESafmp&#10;MhwDM0qjV4atVolDYX7GFjlbNoo9ds9ZCFL0p/gH9tS5k7UU7kIc8Mrmx04Y5GHeNpg9Fdg6Dbf8&#10;SXY+uR3m1FIP4Sdo3ol1YkBHxUmbagkhVQxKWKhgP7lHMpUe1UwiQO2i1IEz4B7ZDGuAXFBXbtEG&#10;JVycEUyZ9/ipQ7TS2iJiJaVvfSFwWfhSHBbTTY5fTMAnKMXgLP0s/C2wLjtAwVZkQYy5JT3CDIvt&#10;ThVE9Ak98kG6xwup5U69amTaQ3/XyhXJVHM7cTc1DNwVir5S6/wW8EIPeEBAXpAsIgmPcPEpQKNX&#10;Jbd011K1Ne/R5r0G6xXbw4/Ysg/9t8+c+b4wIWrIS1HC9/Iv//7TX2It+Ua7k0Yob/45O2JIhcPA&#10;PA/YKuGwjYZ9FCFOW2ePo53Sa0ifDqh5QMZpecAZUJMGy4jIxYsXSUatrK6LCvbgqYZUhIk9ebN8&#10;tKQFHOReX1EJCjFIAUpGX6h6ypLxXRQWapou6CEYHdY3t0mRYb2MlqIezLqOXlxesebiSBeDBVGv&#10;mBACLEOYWLWCvHOtwFOFDKVhrb6idKjU2ol3CNHwx0i95Pw0BqdCB6V0b2LNZw/9V+m1PKrWmrMn&#10;U3L1uEmNJSxl+fjS7LA3duLE/PU3nHjdtb0rlsZ6HSYXwllIVepocmzncPcQD96uAKKKFRtTrBb5&#10;gJrz0EVwXjkg8G5IlUQa8BBmkfL6S7mTiCMrz+HnM/ZIorZ4cGHaOZmuf05X2XJ9VRpRmLfLectO&#10;qe+Eb6IAN+PcsSbGb7oCVQIdmdg6umwcH6sBfyXYKmJGPjiLwl+XYg8zpv6SBoq2CWQGtcMnEydE&#10;KHy6jLwdVTJYVRSwMw3ttYu+D42SemcE90D91TfGfvnKv5SG+nz2pUZGmh9nwer7Rs9u+jJV6mgz&#10;EQbtEcQaRUtpbwKqLfRgWaASvKTc/WcKfJWs10ZqS7A0Qvv8HSUfGRCEiEzhoh2BsHIE+t4BXKbg&#10;OLAf2Fv8JvkyMZwMCCkUxP7hGmSnO7twayLwjkb3KCYh6Ia6d/VOKLYaBomjJBwSmqwU+sQ9FmRW&#10;R60x9eYgAIIoG+talYtpti7v1CYmSZhOLFFYAo3jRrZXiWVdmfUfvV3MQC6qw3cFE7oRfNIk3ggH&#10;wTvRC4a4ZVryW8+uPgAACnlJREFUW3kdWL+sbdVHMZSX5p2/aOfSF+KnijfTgQPyM4r1sg9WyHWo&#10;ZTzdyTrM/ruP//nd3y8mhCf9Xme0aid4PXXhwk0nlll4S7+VVm6w15rcKbdzCUSMhLVOttcagy6k&#10;nmC6hYrE316kOopJbtrWVOfKzElEyk7y/QNqA0JA4xbZK2KCMrPQg8ssnVWH2SMQKqFWwxfCCJ7d&#10;kUp8GNcb92r3gEmxmehAxqmGBJs/yVw2fSdvo8apFt+7yZlES4kJ/JCepseAUYkeEEuLXkQvRkXg&#10;9ByZXcqHcfqB+hvPUaKYkn4/X40gcbGBcEYLK9FeIcAQPhZbawrM1BsHyalE473uHLah0++hDkDj&#10;Q9I7MezPLCyA8OWkESU5LXbWvv20lzVWRHNEecfIj1VtAxUyAMhBlmZFwlgcPmC5//TmUFc8l+WK&#10;lDRFHQSVFKcP+KNryIfV/qlk+pcGeK3iSsrOiRisXhBfxkM3yLMHzqXAIykvkEu5IoYILkVFDLGm&#10;5pkyEy9C4i8LOWOreChbWzNWKNwnUQcZTJINtfQlWtQBaDr78glklyNalp2i8a2rVNNGKUpEKdFl&#10;QcTjsQVRnfA0XAMxF/FYFQflMF0+BRoUIx6NphPQKodKPj8Ly1m82+hWtjsMtepN3sC6lwrmIvbP&#10;k7+yLAHYzAkrmWqGXQ+6yEyUlsigg+IjBphnlB0wvF6xMVplltkzYUtT0c0RxFDOlAugxVVBkmjF&#10;fMpyX/gFVa2WTRQMb3LnlitCxO/CkBTLjAZiSfwWRTTGgw/TUyWbgw7FERyK7Bm/DmexVIYju15S&#10;4dcF3YvGKLRV8uQCmmOwPVPeWAvJm/7JiHVXkENdVijMNL7cqgTKHpjkP6qM0bYskWt9RogD855T&#10;fi+rH0OuHUfmshLeAE+kagpwgR/99u987j9aHv3+eb1iVuTC5s7x3twVg36RRGFC9L4z+9MMKdmN&#10;DLOsbs9ytwK4MiT3kEfXVLTOVkI+Ojq3qgxbM5K4kWcNCcsGclrIWZK2LckotwVhMsGb2h1C4Fml&#10;oELZnOvla9UOlF4a5XBQNObKnb5Z3YlhYuSWZc7wWxK+lIDkUKk/OZDxCr1zJS1Wp0wUL+5Kzp+U&#10;3Ktmw4fNCCe/oWWqxhqhWJCY7g9M1zr0m7ytRKjB2OjSCc83wcC9BQmgYtL3acG1/f8kisWNTo4P&#10;hv0+w4YZKUodguOMIASUNr68OH78mEPBsNncA3c1DYJuzVI8g7ZQtwCQopRRkgUB4t7II4i1Q5PB&#10;2uvwFE8JKSwL6ZlQwnblTih9uctsqyVoo7ck7lMJN/Vk7sQllx4jdaQoa5/OIpamK0eTzxRhRra/&#10;2jkt0YPIYOZVKm1VYTaTlzvM1gRfzijZ7tD+D3PfIsHKcphTTd6JSNZ+xlkEDxJG+sYzKq0RLkio&#10;lUyk73BtNzH1Ku9fxetfxGhJzh9kbTW4auMVtASBOjncW+ks7rBkphCD9XkySZi8JO2s9+qpUGUB&#10;95FZWDxRxgMrca6hkmbSxpgg7jN/d3RCGkTcrOTKonCh9yfhA1uEgrpFIBGwCSVI/iSF5UySzpzu&#10;HEE2fjoArf29LQn5pYFjDVg2zAENk9lPYmkyeJor/mEZUeoXja5Zu7ShiJhG4tk+kG+zsw76tPvW&#10;+9KupDsYiygRlfgK78o4P5yS2jgP6ZgEW3EQEC3tpUfYGnVZ7kAQJR2whwWK5X0+cKmyjRSUt6G5&#10;KmHQX4x4cIcIFTcsDWjymTI0ROmXLSnaC8IO05KjDLOYfxraqt/LRy8pitQmhSBUOTjMMI8Zy9bi&#10;xw5O3//AAx97YO37x4DkSV6ZjFYt4v/+xkOma+3Ws/VBTzkzy+qFg5ytNUkclRg4VHnfTqttLzUN&#10;jbjtHJqVBrEvdyJ1LWd26I+QbqIrir9EnwrFZE9nnfRe/mMbR4h/pCJG4iV+UvpzNqp7S0XIyeSV&#10;f0ZlV3ZCCqM2CJPbqMEnESHFpj6sHEc7Fpm5Ll5eCmtVOO3zsB8Yl5ArcHl+qjuJziruoUrjmAIm&#10;AT2aqVktyvSmJb1rRKYbKLdr5bjK+9MS2KjOowhCI4UDbBcUb39p4dhVV9FIyEQpUg+ohq2dzf0L&#10;58aeP7e/u0G+AD8Zl9PmnnKrRt5WVLdD9dKV4TXLnOe7LInkg3QpJyPBZo3uv5yyqNRW7419SZ+3&#10;INSc9uhWATxcR9avBjTyRxjRUd1ADyBgUKsKFbq91HiP9ihQfl/uhgO95ihSJEpIasVyj3vR7idZ&#10;bCUnr4pISqFkA4xZSxRLNaglE9bUh+uadfPGTUlb1V354Cp08VViz1w/4R6BiI8yqBGJ+iqfK++n&#10;k9/kbm30pci4jLefrBpg0i+0bNRtxIrXl1urTuI2YznEOOipbJLXtZ2QQaQ2XJnncZqby1unBlmi&#10;k5Rx82TvDFa0tuOykVIlUiDdI9JZYCBW1tY2trYySr0FRjxs2bD04eKotcjPLAA8FDFy84MFYMyd&#10;WYbD2S2jsakTEWSt5w7sb/ryyg6VB5ZdDiKwjfVtacM6Zf5+JFWbl/uJ79/K4LVrle/1EFbWwRjY&#10;rdEi5+U+5+UWJBYKwV2S2vbXJOOdbatzDY7jkuApBsLNWkD2knt2BepjP33HU02cvo/+5xWLRWoN&#10;v/Dwmdtvvh63S4SVsz8ZMeTIUjZaPofiaKs+oLAVmZ4ChT1h/h1fx4orceiUUEVTKGa6vSy1g6I9&#10;z0mLhIimou6KtBsH1HnT2YhIpavLDKleW8gNBYw2SdUIlXvCL5aoyViVHlR+pYL3Ejt+pXJozc2s&#10;wprRSLpYpg1H+JETsdKgILCKLyLgyEQHY/bMFMJFAtQFq4rZreQ6RAv7pWpv3LRevw+8iq+tWgLX&#10;lNXu8LAoqfWn9nb7A+BWtJdYV7JycURDFlBIfrfXY7Btb9BfmMctnxoOZ2DIIpE1oBAyh1olK47C&#10;TYpR2CPdAN3hPL8JkpjFIhghv8J/rCwM5zYPg+jv9YB4UnedoedDEBi/JW27fiYqFSUu0t+av8C4&#10;mTkp7iuNkAweipdStnHM/j6c8DwyuUfWczAYzHY7m5DGoBb959AEyxFyAskjzORcFTeUAkoH/4//&#10;DcZJbrvEMQYK2FIuC+q0JkJCAo9VbMSLJO0gj+l0gOcCFpecLXzGlJ2q4MSse7aa1ba7IgNZK65g&#10;ncu7R+K63V50h3qaOydRT2QJjEdV5X65swk+RdnZppDQAaRZCVKVi2sdQghvKKYnTk0o8ELo08zK&#10;H+0TnfMxY2sNg96SipJydxpINVQ7jf5EbsqUkUuAza7UiN+U1YCBoPzS9EL0zNAXw28ehHYty8UH&#10;Y+yjYozYykuEy0IuX9eOb4ShOSh8mIpAiotYrGpW7J1haxkqkfiC4MlKdRwLX8w08jRYnxMj5ZrE&#10;//DksKOBGxJDcAoICERL2dlBn0xK6Mxks/Gej/Qk/DFjyceQ4hpwoLLO/4n1UF3UoSgIXGvgd8AH&#10;vaX2/IOeN0w0qC2Ic3AuvIrhO7moEGfV4U3wG7ResA92nVpzstkoX+1mASEpBrNMpdMzzpHjRf9A&#10;jqdX4wof/vifPf19VA65ZAf/L7uuHvGNvWYVAAAAAElFTkSuQmCCUEsDBBQABgAIAAAAIQBXffHq&#10;1AAAAK0CAAAZAAAAZHJzL19yZWxzL2Uyb0RvYy54bWwucmVsc7ySwWrDMAyG74O+g9F9cZKWMUad&#10;Xkah19E9gLAVxzSWje2V9e1nKIMVSnfLURL/938HbXfffhZnStkFVtA1LQhiHYxjq+DzuH9+BZEL&#10;ssE5MCm4UIbdsHraftCMpYby5GIWlcJZwVRKfJMy64k85iZE4noZQ/JY6pisjKhPaEn2bfsi018G&#10;DDdMcTAK0sGsQRwvsTb/zw7j6DS9B/3licudCul87a5ATJaKAk/G4XW5biJbkPcd+mUc+kcO3TIO&#10;3SOHzTIOm18HefNkww8AAAD//wMAUEsDBAoAAAAAAAAAIQBc8puoc1MGAHNTBgAUAAAAZHJzL21l&#10;ZGlhL2ltYWdlNC5wbmeJUE5HDQoaCgAAAA1JSERSAAACAwAAAdUIAgAAAOM2b68AAAABc1JHQgCu&#10;zhzpAAD/yklEQVR4Xtz9aay2+3Xeh+29nz3P8zufmTzk4SCaiiPbrdLAkQc58lA5ce3Y7YcChY0G&#10;rdsGbYHG7pAWadGgCFo0n1okaZGkwwejgB15SFK7Say4lm1a1mCJInnIw8MzvOcd9jwP/f2u6342&#10;mdZClFqWST+mj/a79/Pcz33//+u/hmtda63JicmJX+01OTXxpZW5+fn50Wh0c319OzExOem711ZX&#10;rq6u+GHaX/jiDdfX15OTtzOj6dvb25ubm/mZ2cXFxbOzs6mpKd55fn4+mp25uLjgzTNTo+npaS7E&#10;RWZHU7y577meuOVtMzMz/uZ2Ym5u7ub6kp8vLs4WFxb4/WVeXD/fNbm6usp/+QgfPz454U+8Z2F+&#10;nn/2i/iB3/Az77m6vuafqysr/Ob09HRi4pZ74OK3E5P8l/vnxRX479zsDO+cmhpx83wRv+Ghe5PT&#10;0zPX11e8jXvjn1dX1/1SvovfjyYme4es2OzsLD/wFXw7jzY5dcsvJ28n+CXLcvcI19e+h19OTHD1&#10;kes2P398fDyanPYO8pq49pfczNLSwtKCS3ozcX10dHR+cXpz7QbwHlZyYWHh5vaKq3UBJ265vStu&#10;4+TkZGLkpbosebQp3sw98AZ+zw95NG+VR+CzuR/Xv4Lh76cmuCzv5D5ZE6/PQ91OjGamuYGuG3/j&#10;glyqK89/s3cXfSi2gI/MzszcXZl74+fDw0MveHXNLXERnm56FiGaRhiytnPnJ6czM6N+Nmuu4PFd&#10;XPb6RmFYWVmpPJxdXPHP5YVF/sln/cbRVL/l+fPnfJCP3Nve6SMsLMyxMryfN0xOz7jOk67/0ekJ&#10;lxpk4/bWnyenuCsuwvt5A8IzuzDP3fIe7ocr8Iy3124rX3F743Ho+7myAsb/v7mZG83eTE6ws9yV&#10;QjXtjvAGHoStXFtb84jd3CjkN5e8gT+dXyo5fBE3zONcnJ13ExW2fA03wBvc/QvXgZeHazTJfVYm&#10;+55rf91T6me7p/xwe40c3fAp3sw3Ts1Mc/+R5Gt+YMu6y9ywl805cq3yhstLl3ptfZ2/8suzi/PT&#10;YxdzaWnp+Oio989tLMwvIYh9NB6Ti1Q4+XluZtaNnhyOKivGn3g6j+rVFXvK1Xjq2fk53q8kT3sD&#10;PGIFmF1APhG/bmJlu09dFcGnfOLJyqHnglu6urjgU7yhUrR/eLi6vvY/+5f+F1/6Z37yf/RH/rm/&#10;+h/+Ve6It/mp0dQMQp+F4rPc1Q3yzpG5drnOry7/wnee/6p68wfzDxyAX/XGv7izMT81MT09mpmZ&#10;nptDaaPC0eczSAmbjRlATBWpHifOPwt3c4uQo7h7DHibGmRC6ULDKooTbhNXcj9vOS3qF35U1bJn&#10;HOnxmb+9iVqZUE33zWzv7aQaqgJ9J9Y9A1zBXZxWOHpCeleqpxEyo96fn5vjfvgNCpOrcltchY/z&#10;Z/TKcBtTKMeJC84eSpyH0hBM9lL8bm56hj8gxxykK7T/aIShUexy5CuFy8vLsR/87upmEpOjQeI3&#10;01G7PXiePU/11NwcZmOOs809196oeUdq2Ir19aUKPas0ml+YZ4kury5Pz473Dg+OT49PL85eHhyc&#10;nGu0sGrc7hUK8uoag6Cy4d885+Tk4vwCP0+4fhMoWlbj6ua66oOv5v9Fs1+jY68u+UXN3qzLH/3O&#10;ElTv8BiXF3z0empSJcs7eao8aS7F5rJhE7dcvzfPt9eT+K5hi7hFPd54wGKGWXyur1xxKzzpaHTu&#10;sWdbpy5Z5DyE+z22BF1eN5H7yKqiZ9kdbApbiQ7lebiTqrDKCWLDa2Zu3pXR4PkWXjzmxdWlax3L&#10;i5LgVis/C7PIrKarQq4FmpqcQxKQW67CkyO315dnp3ohkxOKTe5RYVao2MXpaTaWf/H2iiLvZHuQ&#10;hKq0LDxewGA+NYouOKdmdnqETF5xidyqx7Ri4HU4fVlhvmh5cQEJnMI43vJ2H6Rrzhtq5i8u1Xps&#10;SvVj700tj05HbnlYvjxGovLATbIv3ueNm9Iv4g4rsVXrLDW/4yo6DZ5pn4LV4Cs1h+PXzDRPMeL7&#10;BvvnguhOoZr5pTYsbgVP2kVGulyZiRvWHTFWEvItrHkvyX7PoI5Y+MmJGd6DQULJYCc4j5ErT3TW&#10;k5dWZ3zKeGhFaGwhogGm+QJ+8+FHH//CT/s62Dviq31Mn8gjwDf2zrtAiEMeVcH6lf3jH0yF/6ve&#10;9a9qCT716N69mYklFdVc9MgkNpw903vKtnEeeshznNAHmoHKdE06dhsbcIv6YUcnJvmsYsFWRSa5&#10;Cu/VsZrkzCrFOWuewErz+dmp+xlDpbs0mr680fXjPHSnu/G9AX7POccv459YgopslVcdRp30eAS9&#10;Wl3gSEJOLJZABaSs9CPj0xLFrU1TMrBGfBD/pXqBh0IjcLhVgJOTy0tL9ROxN9EsOjW6t8q6N4lG&#10;u3O76jdFDUwSdtX/Utd4T3rorGN927iP2BudawwqKpJ3bWxsPrj3YGf33u/+XT8+Nz+3sbFxeHJ2&#10;gttoKLbEwUCVLMyiDrTKE7esADKu/cObrfLlCPHVfm9uXt3IGZhA0811C1hCFWxsN9dRI0TTaY7j&#10;KKnmEi2xdOp9FNaU6sCPsKlYysQc1R0uCEFk1JPmLSe2xzubrMp2zXNWY8KqT3GTMVoqw5lplDLK&#10;VA3VzcUR4ZOXF5esMNfyvzwGwYSm1DcMCziNH6MHgLiyuurfK7+de8myT56en1UYeNUSVPE1wG0w&#10;oYyp+ad0AmLO+Spcx+Pjo3rNS6ur3ACqDaXB43f7ouvxY1lNvBwvgquiRY5PE+XrbVRt6fgTy0au&#10;WGqeh/Vm4c/Oz/kg2pAL8l08F99SsccpwEVjoetbVGWP/QY3wlu/wWxwOjFa16yVurVe1I2xda9T&#10;ab/T+LUxXKpr2J3qsvNL7dnZOfeDJ8Rf2Bevkzf3nXx8uBliWzccY6bs8VQ8I7sdkfDb++Dckipl&#10;sJ0ufuTzmtCLJasU9YJ6irk31x81fYaGUcXrWXKRWA7tWrwTJe0KQzXB5bAZseNqk0gam8v9uCff&#10;fu9bX/lbP4c5eevN13Z2ts5PT4sBNCqvqOtXTE5xqnLw+c7Jt9aX/xEzBn9vS/D4yaPXp64WVQpo&#10;WBQKjuolWo/VYQPRTRyS6tNuPHvMdughxk5w8BBZEaHpAfzhrxW76juEtW6jEuAq59h4NgYV7xWj&#10;97ERuT4R/OCd3alytWjsdvUy53w4TnhGhPrj76pea7Tbb/T9cawq2Uq8/tc1/+sTVRaJBiqpRN8N&#10;jasavtddqsrgl3wQnXt3ffX+tEG9UpigxPWZuD2Nleo9YFn5TcMIjiVviEvteWRxclo8dNMzs1Ux&#10;nBUggsBNtxvbW2+89vrK6vrv/2f/0PX55Zd/+If39g+/9o1vrKyuYRW4BIhYNO8MQn1xfsZJQMeh&#10;VZcWl1SUvQcWJN4i4YMLzfZNjRYWFnvYdLyyXNlo3TVWjZMzLFkeHAXHLfrDtB6xJ8fH9GP8Fl0W&#10;LT/4aLyNVUI2agUrOZWi2G3iAFVev1GEaGoEOLC+vs6C+JG5uQUsPeAekQQWInvBwrE41Snarint&#10;bvexOq5QXjVafuPFgTISpSHV2IQIkBblChuPVehTCyqe8guQD/EKpSKwTA1zLogmFDMAA1lcXgHh&#10;wQWp2tKZQHwxM3XF4wm5vEa0PLrhsss4zTs1fpW387OzRlHcMB/RKiQOPsGlOjnlG/krPyrJ0cvC&#10;O5qNQY8rcrkx7r9YnNrcc+R3ES5wR0gC22rklKAcdAjB8+BegUlpAu/Ob49G16FmhmhYE8XOBozS&#10;yLHvhEe4SoAm18qSQWfuGTlgI3szWjpvTLtbT4gQvVvT2AUt3DOsxYzrV70/Pz+H1Naw8icORY2u&#10;qFGRN/dtAueGY6Kin8LhQ0uwU1h0r9CXh5Q7RJMkauHF3vMRDwguC1Hb5PW93a0//if+xOb6xte/&#10;/vVeuSFOvrl2UecJwYvOUbyfLM9/8xCc+R+R19/DEqxvrL09Cj6uA6WvGCRUTRQJRMKFg3po46So&#10;Mw24xvGBawfMcDUgd5w6VG0ltbobPJHt5XNxWTw83TCElV1EBfE/7Haxo0bWfcNY1Q44adSlL0RN&#10;HDDRN8IWqNlUBK/66XdfzU3zNwV0DLNWJfW095dBtLysp9ZgNrA4D3XlUnjlKbxCfbTKZU8gV+DQ&#10;8su8/wYkx1MU30qJz62enJ7wDIOeyhnuPfeXKE9DCe/HqLdfyrU5VfNzmOHhYUGETs5O945P3nv/&#10;/cOD/Z/92Z/9sR/7sW8fn/yN/+g/WltfW1hcOj0+Pjs9PTo+xgnEbURnbW9vEyicnZ8FExucu8Ep&#10;y2rwvK6wEIk2vlq7vliOgSs/HAnhJs0noEq1beMvnrl20cfXQdPG12ywG3wegdBOJM1zd5L5Z6Ez&#10;PnWX3eHBu6TAuGSDuKSxEf9cXSXsuzg90y279f2NWhrsGxbcXgMeqGfz6s4GGpy5wB7H99T1RnFM&#10;TfIb8YG+JicIDLQECfi6KceHh/mKxH/R7wiAd4u6uQE3AJG7wQg8ePxoZ2f34PDo4OAgJpOgR1ki&#10;VVaT74KwGgRMWTfegFT5fLPeav0nflAmC6U305P15L9o3svziwZJlVuOYINXvoKnuZPbqrDev1fA&#10;l+LjSNfN7eXZGY4SmhjjhFXgT+xQnLDo2dEkvxzdZRK45xhyPgsUKNo4Bs24pfj1oJqaq25fN733&#10;3Ed2O+J+dSWb1+kR89a5h/hP7KY/xBsI2DjkmSKZHFsOFxkLDLkmE5eUSxkNRDy4JHqFP2F8MMmV&#10;z2GzovoFQsUP0eDZAr3DALJR8d4omGQ0z/nZOXL2R//YH+WNv/CLv4A7oN7InxJoFrbFW0Ww1SdG&#10;a1PkO7GMty/OTKr9I/D6/7YELN1v3VlTGLOsyAjL4Jqqzc0K8sP5eZGKa84DepzldsnwuSYV1oqC&#10;Gx6HkIXzYuj9qBjXH/9ibs7s5WBbvuubVzfl5UWK9rgTY7jG3BHJgGgoU8qBO3vgmwXl6wgN1eAR&#10;k56rWhB+4ZfGGvGYxnhGjmY3tD1JYnAqeKIB+Yz/e6flgwUrEzkDA7ZbNVRko1ojHq4ug15eMtWm&#10;tkxIqt15v8hN7kuINi/WrccJuc/h9zwr9ORl0P7iZjdNyeS4XQmFn509ffrxi/39v/WVv/XeN7/5&#10;O37H73ixvv43/8JfbAq/meGN9bWzk1O0/+LC4jvvfG5xceGTZy/qX9fgqQCjWfJ+5J7tG1xy45i8&#10;erTq3A07G3fJfUStNIgzgQSEqn7WG70RyjADO6nwsA3NeHupWxTu2aCu8ox3+q4S5eMT3ON+To0Q&#10;L9YNr/3w6BDzXvnZ29sTgdFQC52hXqsCugUoL6L+6p2qUXaUc8v/M0mY/VVuo2Trvw+rqrwOerqY&#10;YVxyRRhfWEs2TolPz+lwoJxZWn45v7iIT8ADvv/++71yVT+5RW6pfoOotk9FSBBcyMsKc6GkDK/n&#10;ZvXcx36Sb+CvCWViM3R+uQiQo3LB9oPgo+b00by9QEoX/InjiUYjginExoFMTggMnoiE3bpcWVrE&#10;neCvnB+2U/QVWzK3UIcpwaj/NQhOnFo/Rme/aWQ3i58xLeax8MQrz7F8+gQe94hTrYXOWHJyPfVN&#10;DMQAmMpq6rpyWMxHDUumKfkaj+40G4rZlkLCRRJMRDRyET5Uwauy5i6TScFqXhhhJBquDFSAqyK4&#10;gpGxOzLCvFTkyuNQQc3OcMoQ1O9859sk0XieQso+Zr6LNWgyCYkC0eUWN2am3z86vhws4A+2OfhP&#10;WYKNzfUf2V4NXWGCnBGpTEQUX9KjLjJgboe1J8acnZlLnDUJVUNURIjYlfZsK+B4iEKiKFjUUFJZ&#10;19OT0HLmUEzFOjkqCSPUpLCD2NPoO74Tu5Ik1mhELFyApd4H1AstQbB+OCfcVd3JO/lTXq+u1tfW&#10;+Pjq0jL/ODo81CGcnQlHZRBcswVEHuMABbpRZVQqhVgqz3dWvLiKHl+vX2Rel1NqzvZKHGdqCuyA&#10;+0HiCR0aJy0tu3rPnj07OT4jYwZ6in7nvrgap5Q/qbMG3BzbcLuwuCCvST87Ofdb/V/jm/MLKBbS&#10;GOLWASsdHhzC1tja2l5ZWuLpsBNkAzdXN1j0H/8dv+u13/JbvvqX/zJObZ24L3/hC//9f+l//v7X&#10;vvbet7/Nb17u7b3cf4meqPfGkhaV4gURgsfhudiYBv61vp6rQrTVXrpQg1Io1scWe5aSNiRrOjev&#10;TsFD49DzpEPOJSo4W2ySpo5hoWouWTvtymMzJibPQbE1SLJfTi9OWW089JOT49NTEBu1+d7LFyg+&#10;Q1JNqcYp/oniwd1iJFB6JJNURiT2r655Ip4NQAlJ0E7fkJIBfMYPZQXYMDZudnNzC8+GCyD23CEK&#10;TkchSQhMtqadrxqnprw3b+kEGUYaUbw8/t7+Pl/98uVLBJ5Q7OkHH6GjT89Ok/k30w24+OIlNhjU&#10;Xg3uil1cHu4fisWRuri5ebm/5+KgZG+uYcFFJStmgIEnx4ecCHArJPPk6Ohwf58f5vnN+fknH3+M&#10;MeT6bEwwmSt8493NrQfbm7vraw+2t+ZGWub729tT1xeLPBl5KYkerN7kCgbMpN0VtlnXB6YA0Bwq&#10;FEnlvk9Pl3n82DCMBzkWlp+QoiaH0+F55qGeP5O8cMqSnCZx65FGUGsRlbREJywmB7k+nIp+0iso&#10;eOELkHfpjvPz0vLiIGsoGTYawwOCd6UGMI7X04ehYJqEr3dTiBXQGhhdUEcCtQTyJCk90VOTC/Nz&#10;BIm8v4IXSUP8gMFEStl/1NH8PKcVVaQFOjo5/qW/+3e//rWvhXKCNzMDlHd5zheRydAGYU0aIqAn&#10;iNKC5U68vryIWXp+blr+B/r1XUuAMvvNm8tN06ssksuqUi4xBq20MDfPumNJFQ5i/ziz7Gh1yqCa&#10;48+jLAz9ri4I7pBC1bxkFRy5Kwkteqyr8XYRQaDwUd3/aodGAOiXO+AFNKnky6qnnlV90jHvAuEr&#10;5iCMEGccAgl6BO9CDW2EMMvZ5q+lw6ITEWuB1xOEkrzFnMAIzChQbECMHFr9kqYl86pr1s1GBHkG&#10;FkJkOll0uUmIPeSiWcBtHnoO95rfk3BnDVnHkpeqZP3icFvjxXrZoh86L9zbmVC14cg4xsLl5PF5&#10;//179/liNGbAeaF8hfX66pe/+sujF8+OTk9Bq5FRLCuv3/LFL9771Kf/k7/yl5Hy+kGsQnYvCZiE&#10;2CwGpmZ9dY0/8XVbW1u1wdr1ZvP090X2zPqMWTFkM9EY4DBNzfHIPhSMYV1wLmssGHPLOTTUQqeL&#10;ruQ2GtI16wMTRF/cwN1wp4AD63B8fLiyvLyzs0N6GMWd21AUsZpNhichIUeQ/yCpgTkmRhPTIPZ5&#10;MymNW/mF+UakkQWUxRuwvg5vZZWbZ6H47x0NgcXkr7u7u9wkEZV3W7ZxlBoareTOyBTCMqT6k7yZ&#10;wCVaXlxCY6FjmoxB5WAw+F5Uv/Hz9fXR4THGyVsc51cVyHwBKlhfOOkpLsJ9cm+Yf7Q2KQv0+Nbm&#10;xiS046mJtZWlrQ0TQvC5V5eX52cAWidYmt2t9ZuLM1Z2Fo8FAYYsFwYYUAlmE2QTR5jVx36w4Hhd&#10;GFy0mHade/IRVLkYs567IXOmKyBwtLW1gbdPfu/+7u7y0iJuHlI+M4fD7o3KKOHOb28PDg/QsCwv&#10;a3V0eISoV9K4fyMzYqljTB2xCAiZx9JYre6RksNz602yHnyQN/P7nnH+yzbpicUtrZfGpgj03SSB&#10;L82XZK+/JLeEJOtHXrEL4TzgyEpJx8vhnAoKcQ4MuSB34NFJZtU9xXEkOYQhqUjzRKafgmyzKRw6&#10;Pmt0e4OqkRXC7/mW9bmZj87Of9Ajg+9agh999cnCjNmqawkGhQxhH4rNof17cqqz0Mt15fihWqcH&#10;GPVXD90jnWwnyphfcibxmKrHK2QJ1DQkRrvXHoAiyHjfTTBie2rtuQ/ev7q2VsBROxHzzqnTbASO&#10;bAxYY4B5qONZZVf13aAhHi7Kbntze5Pfj+9k0Hf4YjEwo2C6vmoJBtgBUYh6LBUhq4EaNWKVVigy&#10;ItMcCSvwxY3ML4hvFibSmx7HwnGX1Mf1vhN7muLrPXMcIP/g/Llukq84M2bCq0A1kPpevri3za1t&#10;JBKv+dsffIdMF3LPfUCkrxLZ39tfmZ35uZ/7Oe5wjLNJ9zQoGDIfmqXiQrFBE3clFKUDsXGlxndT&#10;+KHWS6qXSI57c1ce0cXnJstB9CAl05BFI3OjUeGxMWL8T70/6w7yzhpd4Xc1iNawm0i8xXsXiX4S&#10;kIVdIp0GT1+9eXmNJdIGkL6D+Yo5n5+Dv5vIzPDFG+BjyUDpzBi/aM+MYM7OilrEIrNorjs/U0xw&#10;cnLEtyRBdUOqknxyA6DuadefBwkNCQMDb2uOLWY5CNG4c4Na7hZ4RLU+Ojw64oMcE2I4/BIChQSj&#10;U8Q0hE58XMhe/YjPPoeuXFIHzSDNSwQoYZJenJzubKws8qe52bXF+c3VlYc799eWllkLSmyWqVyZ&#10;ul1bWlhbmLu/tbEihDThpS8vpidR8XzbDUE4UYwbfAvDB24VfzwnMZ5DaBbKgOncM4iunJuZFwiD&#10;1w84BgYyh6MjuXNudnqe5wFiHU0tLy9i332o1ZXdbQzEFjZpe2MTQ8U7t7c2Nzc20M4sKrLBHa2t&#10;rGytr+dQwozi0ZYIvliB05NjHhy5Q7i136FI3HldHjF+j9hH6bPg4DfDsSVxNoYWUVb6YbEESEvy&#10;Ru5O8+0IALpen+9CP0Z0Ui+GzIK+wwUVKNcaEl9AbXp3JhVYCpCMnlB1CJYDqMpja/DUTDgBRyE+&#10;leLs7JOFua/9gGePB0vwj7/9qZVrhEMswkMefL+qVgU6znQlz+WpZW8El2eA9ozX1AjGWaHoJZ5I&#10;4MmqAkADap/gxRb3vNvpyJVGdXllScUWuxItkyyfKkGSeGng+M/7BweoWj7OiS3lIHI8pNp4j/Zj&#10;zDroWeU9nPwSmXr4zSVoHvDvdINw5xMuDAR/5LPRRlOXdfT6UKyJGiEcfJ6UA+bKAOuPnWtOvu9J&#10;gMB9ihphIcbAhXFx/FCXNFKLPla4C3BNjTiKqlWhybkHDx6srCzjV+J+hvDjIVlbNXlDoliDwdIl&#10;68Wj5T6lCXF9A+0xeYO/Uk71wQcf4JO6Y+N0ujcZvvkrT56sr66TweafHhUMEkVJR8cqzixyn73m&#10;R84jGz1miwebmW0NRN9c/1p3LXdV4xemieec35c5zs33dPm6FZI2QAmtkEMFOIWGQtETyPERsBEP&#10;7o1Jl0YngYlSIBKfUH/NvLTgb530Rl2od3AkI84bcQN8Ot0NlF1SuGYiQJHwaVPHxGKCSGYFrk9P&#10;fXzkkK/gTyiGEE60N2woNqB83zurHF0qtZEXkF2fzvzrjIGITwcoOhoRclkqQSgwPaK2cXV5KR70&#10;zfbGOl4unN+50dT68tIyymWSyOAMyAPvGhVIhI77v7a4sLW0vIKJuJ1YBM5aXl1ZXCDNhXm4Ojsh&#10;CFieg9UDejN9cXqE9g+1z6SUoIfJMBB/6vVg/uGXYAB1X1gNTAIxMBCQccjE5PwibGOCXWAZEkvg&#10;KgieEbXhHZpxfn5pfoGVAXpdXlxUFc7NLeGOEabxp8WF1WWUvvUXxCkbqyts9sbaGuqSf/K8rDXR&#10;IuJNDLO2sea5v4bSds438nmk/fwyfLAcDZ2Dq6vFRTwASBkm9dlqoo8abxYcCzl2ZQRtzEuFQU4o&#10;wO8xptjcg4N9UiDi/pSRhl1KMMmtmrG5pTIAOskUdj+5BzEMk9sKDzktLPKQ3uC7kkJQrlk5xF7Z&#10;JmpBPyT1iIERYxwh3jefWl382oGVTD+gr8ES/KatlThNGL1kXpKA0rXBaF8r+nXGq8jcqHjopVjV&#10;JnPkWPQGDQWHFxdYfBw0sAjrp9inIulyg0QGQELFtBcWda+ai+bFhVXH2BjzOQoHr/39fbHFANz8&#10;1TOvHGMGUOhI1BkbGt98IDIX0uk/o+m0BJ7SyUkuBf7e81xz4uMGmihBhn9aRxqgiY/zz5oo/xSW&#10;J25mkaj4EsYi/BoeHkocC4gHpi6IyTSdkJfynVTVnbEcChRiCZKfSMGEOs74gs8Cd77yyisA0K2T&#10;ikYbmPhIJG8gYhAkEsvSauIOSznPtyDxHEDuNmyWAKzX12dcR9urA8yD3tt9wCMfEoSlli0g1Qzx&#10;nZ59eOtG9KmkhcQku5071Gf3XLh04b8rMnfpPnW6LwGJRpR3WnsKqYCqowaPpJBAGgAx1GtDBxiU&#10;kSncOo46oBq0E3LG5ADPZ0czDx894puwW7yZNeRL48OiNs9lVba0KUqEzWX7eHC+ztgRUNEUl+V4&#10;iSqCjEH8QG9eXx6fYCatsQBksDAuho2VNyJJeXz8oeASY8oTP/D72mBPAfYm6VaMBLhca2V5+Uth&#10;UtmHnh0zrhcCW9NTS4vzKxStJVW2//wFm4dax3Rgci9PTgAvFnlgNu/iHE9hY3mZO6DslQ/ir1LL&#10;e3F+Yrr8BhT09vSYTBKa2iTbGYkpqGvSLmXxp4ZA6G92ns2ycp4vb23B9s7O4jJ5gpmUFGozkKWr&#10;C+qzLJ0hWSH4QzA6O409wD0i0OFTqHVUHmmWQjqBCl0UjQ0SbEb5AiXKEnBFBIA4XpheyoM+AXAf&#10;nopx29KSgGGuXIPefBsXqz+h52Hc71/vkGetd533CcvRG6/zZoyZ+eeRtZNgej3LRHZICDoENwJJ&#10;qJfA14QsLqcqLogkJjN5llwKD4JHGQaR/5+dNx+DisguhzamaBtxxTnGWVEVpBwHuCzGRdzp6uXR&#10;y+bffwBfWoLf9dbjlmWzPWY+Z2RHoD+SJvAYdCkbHfOMVZd6gmNtSOqNv7aiR0DGgpoLPIY4aKQB&#10;dM+XVldwafmfWxiWKBfRHQ49wERQbL5tGwKmhzmgs1kj1OAgAYn/5H5b/2n3hbz0zvJCr3Ep69qS&#10;28XNNG2YnDBiEVhDXYrq1KrFASGTxD0XAYCTdhfBdEMjl/qkjZOC0euERmrllmkjBVC0bUgJmgW9&#10;wDI1qqgr7UXKlChBcHJSNClEizYSqIJGPPHlMQCINZYAp563IfpkU/p08dBVRi2l5qzmF9J1inVw&#10;nYXF5bWVtaR4WgQ4CaPCfRSfd6esnLy5BRAzlZKYwPvHBGIATN66cjEh6sFyqId4biCaWBnkpWUS&#10;sJoIDKAUBa4+3dnleRkg/K9QVp5MjlZJQdEdU0ktu2s0bygGGBLO0MUhDGZDKBTQK49feeP117/1&#10;7jcxir1/tTw1fVZJiFVyUzxLLwgCwxlGVCq06J7aY/OguMagf7HqPCCSk9DH0iStQ6yUKznmR0YI&#10;gYOuC20JNQ2S6XtcQ3GDlODWn8C1nLWErbYKgMVUPGxXIo8UPizNQ6m6XpydWSFpC+f48ODs6BCN&#10;j0c/cX2BridyWVkEJprBAbeEzxYmGHsszEmStzRKIVkN+QrjDDUINgeZ0lltiTkJyxgjWdbWIN5J&#10;QhnfC2lqnGXZA2i9/vrr/PXw+FCGMeacs3xhpjepqUkycqBS87JrRsg6jCNQIE80Rzq1LPhVfBda&#10;ldXzy6z8ubbFRbrISKsCXhZbxwAM6Cg6NNA8UJV+Ul8Y6dTKXB+fAcyaUVJkyGYNXToG2Ka2gf+a&#10;NLa+4RzuLBYF2Qks5wsGMPJMrQyiATek2CkfifuhQxDlNkB80kNxDqjUCelR36vYchKE1TCWbaeK&#10;UNS61Zey3klW5xzNULOGGtECoC7xM405RjOby/N7++aFfhBfo9/zqSdo/7quUpuLVwiPuija0jGR&#10;uWqIh6xbV7+g5LYqqSrHJPMmhUujskMaCSIcEk7hGk6U1fQsOrpVlvZAHvXsxTzUhPBxRLZuYL2A&#10;mAopAOja/pPbUBeEKl60vS6hThyH7eSEowJ0+eorr3BHuB5844MHD5eXVwgh5d9Ru5vGEd08zICP&#10;RrAC9AxElsQd1BAcGQ6zun7IQKQgBcLUWLMD5qD+VJvFQ1JgMTailrZybQxOqmRSRw1VJn63KsYF&#10;s453bW0V342oAh1HyEwC4KOPPuSL7t27j3TV3+SaAuUxJ9KHsvb108d7yH6oa4PIU1BgXRtJ+3ae&#10;YBE8Fe6LcPkpEs9SR767g/hWqOOWFnRbe257lgL/CgfxT9SNJg3xsIC5mQOPuTjAuDyqCYbwwQaG&#10;sTV0JgbL7LwEbGaLNcZjuq1VuKGigZckqJ/e2dlG4fzCL/0ioQmrFCLWCI1mcVAPanhNCZvUL/x3&#10;ZXWFVDN3m1BgAm0uqZUNDdRWyeTGys3t+e+zuE8x4Y1gNOEWTyV/mFfNA/8lnnU9s+xq3Ktrvnpp&#10;xXwAcKih6uk5N0deFOkC5FlZmr+3vUnR/ur8LNr06vwEPOXezjZnDUsA/LIGJJiGU8rW9eXyklkE&#10;+g1x6dKgcavBfZo4AZoHqkBr5zjgmc4uEcssr0VFUu7TEg32y7Kek6OTkGZ0eqynn5mh1uTZJ88g&#10;TXEEQXvWNzZak7WEMU7NHrkpESrC5hmBIL7fmDTsZ7GUgCSoS2I3rnoO3n5zBb7ExlFnh1DrxoWa&#10;gSxxPBGYMKoT9OW/jatIOBsQWj1Owt/oBJXMnmqhKUi+coXrI3XNI+zSRCFq1G/jxTtK5YrpNfji&#10;zYNLOgr8GNnum9lBlq7HlrfjmfjLFP/zmzJTlHYUYPt5YCtLbEmVclvmoFIkc4t5Glax35V8goRH&#10;q4vf3D+RwPuD9hq9sa5guUg5M2hiAMo7Mn7h7+9VBw2TwxmRoZ8qYtENnbAw94FuA+Xrj/EmYaJF&#10;zyRrisekJhIfkpyr6YYLqMYBorUmqxoHkVumX8W4FVr9X15stsc1bgs7zZ3wKVnVcEKE8O1sxXuU&#10;sJmZrfUN1eVo6u1PfZoX/jX3s7q8goP2xpuv44B8+MEHB/v7fHWbQ/AthMMqhRE9hW5RoJLzov7i&#10;krjRBDSDV67SlMyqY54Al6Inw+/WCt3ech/WKOfxETgVR9t7JQ/ZBG3llU8t0M8kTmV1rsm6cXzz&#10;4sULYWuOrPW3YqaIsjBl1oGXPrs5Lq/DrfYiHH40ICvsCuTc+ql0xehuBi9ycTDSfNw6BsJecF4o&#10;TwkIuHgdZLNBcQXaw4Pf8N+6CIoMDq8J4KtyiNk9yEv8zB0adkX7s/sszvGxyWc+bhJPQo6ZAz6C&#10;OuNJcEirfO3Jk7YWdQOB91lJqPr7pNAXF3rzeUa2XRjL8gWxfPNJPGDo5vgQZrOrCybRBQ1f9FFU&#10;9L3/ntOUraEINCchPQ7roxeCWoQIlMZB/RR/LVihIhsno7tTaqWwKhC/Fy8gEB/r0CL5c7P3dzfX&#10;V5e2hMsX15ZXFqy+uV3CrZ3B8Z8nM+wi08dN22ZB5JWtLyxy0+yG6YTNW19bl4B0fbW+Tjp2g3dA&#10;3tZo4Qok/lrfpDx2o49PFvuIvLetnKxxQ2lWvGGZsuZHxydPP376/OUeHzchq83A+R2RjYBuRIaA&#10;G1xfXTHyuLkhO2VZGd409Q3IB9WNN0MPK8BGwczRFAECl8e7R7BhtcUqG9DJuYoDJAtIU39Rjrix&#10;SSrYeY88oqmp5cVl0waSV6UtYX34k3maKbwBUulaRJuOpJAYmdOejeMzUhm4LshAsVw3d9xv0ePm&#10;vQ/FxnF0Tc6x6W6lgst3zcJSJomCN8y9VooSLKr3mrM0dayu04Xi45zHaEttaomIIVnx/yRB8Zyv&#10;r8x/7Ui++A/Wa/L3ffoV9X9IcnX2lxfMZNJTsAJUTxOZUXToO4gjeXKCH2eHiaHKw0fuz5gBfhBX&#10;TH+eqkV+Xz2lux0On/8stTzHkg0oR9u8TchFDcN7A0gW7yyJhX/ixqqwkhuM8aH3yzG7ixVAManQ&#10;gzCCrhAZfPLJJ6sb63wQgj/fiFcVlevz9lTDNmvw4V3FNcBtruqXKxBftf4Iz47Q89XKehxYvvTp&#10;06d9ur6TdqEoyb6BG6bYgqerMu2z8OKdPogukG+T3ThuAFk9K7FPR6gQmeL76P6Djz76iN/xRVg7&#10;Pl25lFuVPI3q6crV6626YRHDbquePkzE8FYbbOXj36U5Vb02KlefZivV10BFpb0O9TXq6KpygYIs&#10;pd8lgWrow8Gf+D0LxcZ2VbkrvNUPP/zQ/aUtkhk5eVBB7YwtltfYu6OzY3MAxqNiSloFH2By0s3d&#10;WFec0umP9emC60+06tBviTrmYNc+3bSFpzFipUgLBD65BMjmi5w8Socl5c08IwboLiYgFKzVRKNc&#10;6usNocydM1TnsUZXD9UGcyEH30gYtTUSCmVmGmW6s7G5RJ15pHpmAuzxLMUvLOAkai8P4uejVeSV&#10;cgSIACqNivHiAvfPE62sbfhDEqBHJyerqzYu7RPRcqlyFYdDcjIyyV/39l9Ql7K0vEp0QmzfzAeL&#10;zIt3IircPGuoi2Y8IdMmp8ltJTzmdPMGdHcl6ujwxJ5js/7Ml+K9nJMWs/ngdNM8PeMYXe7EU5/+&#10;oxryIHGNpRqvl9lhW46bQpR0IbyEeMKjQS9ErXMdvatbr8Mne9z4mUeoSDQU8PYu3TW7elxf37t3&#10;j/e8fP4CP1Q3JQ0c8fQPD4/RSO0QWz0GwMg1y34kseI5Je8SR601/DopHkLqvdNpBiuYiJnLUvHO&#10;D6xhYVjeRQqZKxTmZUX46wAIz0z/1LufhMjxA/MafWF3KzUp9qREtvEeeUKlygogFUH1QnVLNVqE&#10;xt1FmwGlBQuaK5biwZsYeh2zWijqpnnUcVEc1f4qnXHUxtVcxzFJtAajX2cUL9FZH7lywB7wRT/y&#10;Iz9SLRwEFL9S3HDcH2oCQ4WQkaBGtsgP64bzjbD98oquUedw+3F7vSUJqxaLWb9kTjX/C49pqGLX&#10;9oRP1RWo99GD9OUvf/nHf/zHf+Hv/BztBiA81EoN7km7u0QZ8V39edBxAo9DxqUnWaSelbRhnBWS&#10;1Qi8eBAIJ6CfO1s7r7/x5kcffdwLtkK72yF3fkJsp5dKJs/TUpXBD9w5l+JPJX3KiW164HtagGTl&#10;jdXsOwsdos0k2rtGACSs0Fx/ILLmK3z5FTKARKVLvgKVokitJdzxqjh73J6ZpKS+S76sc8fPwS2G&#10;lsjee/v8xKnnep/7wheo//r2++83fDFpGDczRhEhGXrTmtmjsuziCiXOx2WLEShGItGRWBcfkPNv&#10;F59TavTw3M/PT7NfLqM4oZSEQRnh8jZ5YKVxQOquZ33Pppe8NpmJk2Pspzj65eXO1uabrzx5CLcS&#10;pG9l+erkDGOAUuQ78bvDt8EszBLUGqTASEk6AW3G9Wk5zreh8rgsmAoan1YWVsHgF1NQwv8RRlPv&#10;4LIA4WFKpXgk9OQpinShxFHfSfPiupLzNF+FPLAC1j+K6rA8hqFNDCB0JIGRujbQxZgtry4bUU2r&#10;+3pyMQKWT6auGDEmXPBc8O5UKthXMfqBp+Dw8J9SeFW+BurcoVxVDKFh6NgJC/LOx+HvSSgiFUKU&#10;I1miPuUNgrrEEWVx6mN18XFmdDV6iCbZF+XTsp44rMakceEaoXKtVAAMTez9lRG/lQS9DT4ajVUN&#10;kNJsSw6Ft+PleEH9jLHv2LRWj3b1WEChoUiTu21pCI/AV7y6OPu14x+kyGD0+XsbeSrSIIZIjY+0&#10;bONa01qCGgPWBflgi13Uxn55qebceFT20LqnsFxDAT7op+o/juEFlDV/FZkJsF5beucyuwFRFdbZ&#10;wqFcWeX64OO8jTD4v/rH/tiTR4//+t/4mRoqrAJVSPxg3BChwfH83Duf+9znP/fNb36TbCRYU72S&#10;JhLrcyVPGJbY92hkI9OgkaYBrBpru8oJAoU7+1T/Ai2TXPPV7s7Om2++/nO/8HNUHdW1rGB5Usbg&#10;Uheqml2tWsDNXgN+uaY3ajd3JdeiAldpe+edd4hk9w72aLnJSXvx8iUYQhqHpWXpGLWYM9tqZZaI&#10;eZKWFsCZAQqzfsh1D4XTngHgfv4btrbGo48pwjtgVjnbQ88+fE/vLZmGnslmrVtoHa7nsKTqHRw9&#10;KGfj1jR6T6PRxsrqFz//BZQUwRlfd06Zj1jV0HKngjEWJ2meAvremm2IWQ0sPS5811ZfUiiG7Saq&#10;wyXn5iNXCqpsKn4hKc0zmYqNVC/KgqMl/f6+9a5yAmAqpIbDcgTzjVXuqZVrh580dMtxT/mVqgXN&#10;S3qQOwN/XMBaAyOQz5+d3Vxde/Xh/d2N9c2V5Uf3768tLuJR7b94gemUUw+hOd1TlCFW2IJEyyzQ&#10;tUJkuJZzVEKAFYmpr66sLa+tbWxuYqtwQt24CTIEq0igO57qTgVnGjoQuTb9AXRvQJ7QvrP1XK2H&#10;rluPLAkDhQTJ93oGMo2ANbAgArMxD2pFhGF5Iz9ra+0oh89rokBHSsagdrQCHNsvBOQ5CYRlq2/S&#10;sOpSIKPWZQ/BcShMgv7sZ4hpwylgRbFnAaKJAhFGMdWw27TiiCJ7FKRUFJp70H8/O4OcYn+IuHQa&#10;4hi5wfDoGHlxSwei2qGm2C0jHlglvN4MOgcFRZVBD5oBzZDzl4YWlwLMwK5WFpQkvpEglSPZheX3&#10;dcVCjMjhGCMoHg16ts/NrJ+dvP+DU3o8emdnnSesRu5KsQo8WX3Y6oVqrmr8WIIkzeJJqdGQxfan&#10;1Xkw8K/K79LX/CJuVTfNSNdF7cVd2eR83NqMOvAKaWMpZndyCqQD+sz7IRHyX94AVApG9I1vfAO/&#10;tVkB4emUNVJHw0bjYa2srvK275hxpaODaGMfqhUSyWEMTWDujFmpNXfKemiNyKlIt1Q+3kXoU5vx&#10;JDA8OXr+/BmnkOpECtNxbYpJ10QV/+lnv1fm7t6A/JBgFFCwN4xBgfJruteLNLGGKnn+8vkp7Rc4&#10;B0mKhf/nmasx44Xi4wP66vXObukRbaW+fUaNfDhIbGvav6TZun27pHa4vwDu7TaTw2BanKt2L2r4&#10;+VTpvNFf3JkxFXeK24Auk0Ir0TKkySHIkaNtqVhIU9WweLXvfOazXPDr33wXs2dXKmfLnKMI6ox3&#10;TaJ2h1BMv2/cTxS/Ul8sSUUU2R2LrM0/WGbSInxMjBsNura6v/+SjLFGLlBx2hvo5/EzvjNqCsfW&#10;gnm1WFxOsKY0y1Q+w780kVkV0O4EZxeEp5fnp/jwYJ+sDuuysby0vrz8eHfn1UcPoPwvzc1THFD6&#10;Do/N52SR2ULVmSpJK2tg0FwsIN46/FI0yBL9SSB7rQDIFPO3A2tcY+ByM95WBbJfBsQXhL/EBj2q&#10;lTHXOa6phGL8iWnAeihSetMQi0DK+CKua9I+BwrJJyLhGUXS0qKHY8rmEulwM9wtmH9Ru56XCpjS&#10;K7PCV+Xfo0ovd0ypiS+FRo5J7I0PkYhXW+8bojETAsfem/bn/7oyc0DtKga9vnQ0ZW8xD6y8wicN&#10;4WpleanBU/WPoHzmPUS5q6nC8ux5sVNpSvfiYfFDSFNFtl0xt5V8iR1YfRYjgF5gCJ29TgomzZYZ&#10;MQw09AAgFrE2EHQRYgW5yerJulb9Fi6n2Ezckhq6eXn8/AcEIxq9s71e77LOex+mJr0CUa1d93P8&#10;X+hlgxUlhVNz3Z5QaqWgE11cJSApeEXte8TrzoZzusrJ0RolG8NUKVwVP4KPE1ZSiwM03OOWUtiA&#10;Dz78AMAEJaLkET9g382RXpOXxC5JjLm82D+UqoSQcTP6ZWMKYB+nt1dZr00agspxoBO2mR3i45sr&#10;Wzy1eBf/N946gcjFGZTuo+3NLaRq/+DQK8cjUnLGenq4eKaa0GARiaktzPfbApNro1tqKXlIU3zc&#10;Sn3tiYmDw0PAnwQuVBWkeCpt1FgNbo9vEUdK8hxDgT9MtRz2UGsQfwcbb12MSa2abw0zvxl6gEXt&#10;clyaNo+a98zW7PkBz1bOiV36ekvuGO8z7y+gKhxsW2uyuPH79BWgn+IoxJOoF8/x3trefvr82Qcf&#10;fsjHTQM66QfKgOST3u1d4CJPMS9UIcYNw9gFr4fRBkG8OTkJ/4TNMZYPfXlnawvPem9/743X3mCJ&#10;sNBCBAMZwfzB5uamge+FuEQ1mqc3jp1p/JS+e3g92SoyXEfAICut0CH4pJO32xRPzS+szs29/vAh&#10;bUh31jfWl5bVieCQLiKcdHUzdareJJ7KrPFoy81UgvhbCoAIeFFNMRYzlvoWFmokQ9v5HFyhFbMt&#10;zOaRWQHJqSHCan2DfDZWwydKGW1agrt3WgiEDbXHalcjcQVZG2H09kF5VAPlnAUc4uHYjq0yFm2I&#10;1iKQtRDKBPCRrEpL54zGAtFg/6Me/YhAbnxK2d5Z2Iw30WBww7wLgkbFzIKAXDQtTwS+rMEOx0RP&#10;aAGmgFEeCgEUGncImM9KPZ8xTySaX/KbTAe2MrkyIRrvJN2qdbXS/Ji3ZbSUA7Wg7kKS8JiPs6He&#10;LT5ihkkEa41lGYfUkRADoqaRNC2JknMnvk1nJRT1+BbI/2hrdWFv7+QHglc6+tzuRsWor9qDegGF&#10;U6ooq45rKoxDMzwgHtzg+yMPbGrzOX3n4O8nHOP/s3x3AIuegilRly9+GSfNU7Sxto4H9PLlCxc9&#10;WknF17y0vfBwS5U3bAD6lw4hCllAKi5Ofaz6MyctfUaHDsncCR8XxcuQrILjkhDSct1UWKKECI9b&#10;2703ekgemD+bnMR9HltKa2rkZc9BcocIDl2QiGT/xUs6kdn6quFnfFsrMsZhqatBXY+OpkE3R2ow&#10;vZO6FQAD1bxdt+9JBAx7MfjLGQAjiz/eEIeFCzbzNhy86McudTfOoZhhUODY1ufl2LjFYyJNmHvX&#10;DkvAZSbgCAGs8XXibhfcBo/RxV06uaT5JRfn0LrjdjSOlxRwPepAyLUC45MC2S0tUa/w/MWLhM+2&#10;EjGVKuQq+cT112xcUE6mNWW/QtgI91EmeC7oV/TevJmYAbZXXHw894qFOjo+olCC1AJvDhDSfD6P&#10;ZiCIgLEykg7PgHENMuxTxA1Lrlfv6+gxZi4dA/0n2e/bSz5J5d4SZVmra0/u3b+3vb6zvk4OANUF&#10;39+5oZhzLbqdebiZ1TVZSSDwmDqejD3ie9NkIvGleLUeBgIoSKO/clHPw4btJW5ZFYFgEExfHh5L&#10;3NL6cirlPSMkKCwwOqIhvGqrAnlQ1oG/+pF40IlqUtCj7GmtJf5GzNhZDdKIlKz0EKcSDs3Jh+x6&#10;N47dH0xl7LRAfEI3yHo53YqBYsZG6LSLnofzI10pyAoB3FzzPdGtCQzSa7ERJ1pTViG015h2Ppgq&#10;UYwxtw0GmOpRDAU2HrMRjwTq97D7npUxJW9QR/oj8ZE0AjGHWoKCHJqKMcQdIfWfgGOaGZnWg2vI&#10;6ZQskvRY7MeAiCZAN2ESmhChtl23ogDb+NbAeFB9Q+tGqwu5xXtLs79yJNvl+/w1+tzOhl5BIr5u&#10;cx+voqBEjidp9Jd9D/Ah78ehqRbOeg3msXalGpwfcs7r7omoVC8bzNr0agDHSyHtdairKjyd7jbD&#10;3CvvMIzdaueGiiurS4Bx2ugJvP4hyUxyVa8gLQd0J2Os28eGj0Tjx2OQbuLNaKMSNVcQLcfM4ak9&#10;uIMF+eUdBcgdDVZImQI/7j1/eXx4vLe3X1cXj4BPSauQhJNT0nDS81/8ZKz1Eqx03aw9teRKvXu3&#10;gOI24+ZoXXauY1WBNDuaCmiQam55FA45Ws8xznUPxz2g/PbATShUkYRkU5v20CPO627rVTGpAmtE&#10;r8ccrL4r1t2vq84lAYUplW1iyXrAINqkmIblzXNx5QJuaF4+jD/OD37dBNxW+ykl2MeBkCPLRSAd&#10;kfUB2RNOYWvjlBWuT3GUr2QAOvaxQ+tiHkIjcfFvrrEDRFEfP3vKg7z22mvkbtkde3Ko9pUo24iS&#10;T2aDMPBX8HoBCsWx0F/GQ7S6w0SNpk+P9i34YguwH9OjpenZN197ZYsJEOhcG5BJLuOjGB5riVNC&#10;QTY4nHfnpILSAPuYhHe8IklaGXXC5SMiMJ9dAUMHxSVvn4lxTJbaYGKFyLmJjZsriP6a5FjEIKIi&#10;HuwPekmDTfeeoSy/pTn17QKjU9Azb+WBepMkyhgTdzfxKPS8zb7aUk2sCUcq9Sh58b1DuTILVdad&#10;VzUJ6EEWDyC4pGWoPCgr+yrnImwaIR24nGLBzAzZ7gXo/2gBeY6iFE0HMwSYHQ/pQzxJEdjgxBZD&#10;aTfCnbUHSQAuT+7kUG3u08ZD95YCKRk+F823w7ewa47eIMRR3AOsis8RdGqAB7lh5CSn0gYw3HWV&#10;YZwqF3PQh7FnvKqyPFDx3gpRxNnqlEB1KG/76sEPwECb0VurEmC43RwqJuUaevN4/JIVv/Piu8oW&#10;u+pfylS3dDvRLm9jMXOIzAeU+FWN5mqBQtq9ZIosYtZcCeA67bDmIZmdffToEW9sPEHBbUI220mS&#10;07OqIOQKvtcicoeGi4pwFl5/7XUb5CaL00eoNkcNcK/AjUIQabIblaFLS+EIGrMaytJ/5m4f0+3x&#10;wI5Yiq7siLpLcsKCGGYgyaBwm0Cmpr+xBXEAEo80xJBMUcHf1he4sVKvQVExh+reobKXC/LBKtNa&#10;RM4nLHJumMrYdn2tts0hGU/FGbfPK5DF93JBEukSnO6GyAeTJaFiPViL2vjrOItgR+KwKpuDQRlE&#10;+Q4F4fw+9ai6P44m9/5BUrW93FFDjTaw49vtPLO+nnaV+J4oI7kuPBS14x5V8o2w/hkKlvJduY/T&#10;M/QcsRPO7Cz8GZAuoHbWBgoAOprsMcGdOcRMcOO/SXhMHNvl5xLFBPmdfQUcT2vWpD0y1wHEoJJp&#10;y0B6mQGLQZyfnmmDWXQLCRWsE5xLjR9zz2E+n57SOprumKgruJX4rigYMB+0/6Y8f8j+y7sbG8sL&#10;c2vLSzivODiwuGgv8PrDR7sbq2+/8RqcIBzXg5cvuBgR1vHRoVwcSquur2i61jMviM8QbEU5VDcK&#10;97x94JFJHB9uGFsdR154xxzJ+QW+Kb136MqmRwwfMck2FUqSZ1xzcWUZxE9+ZyJX/pqsGzZFk4Ds&#10;W0RtNyFss0qQFQiBxQ67jjqg+RKEKK06ufFhcDRMI2IviVI3NG1FT4VII6kmjrMY94rGfjxQ5DzZ&#10;lKhi4hVy9Y545PHF8Sxas/UbrtzRgU0aMgXBS/Wg8SfcLc4ObxMLSwGghsNOsdZDYMLb+D1Kw3AJ&#10;iSGxhB5NvyyoElTtUUluQMw72GPeycrLc7H+Aa2duMf6Z5PA0qxhTkP8R+Fo7KgeYJ0DbwYZrhn+&#10;7km8pFJ1jlmwCHZBKngBdRmLUsakDSQOfmnibZwKSocYMSW684edIfTaVAHaZmF+EXl+e23x+en5&#10;cahT37ev0dub9LYaRsHVWrKIdeVi3ilkDRbZnjbZrYa6wrs3+s7YCzYe3S7aoxFG6Ackod4Be6t6&#10;bcebu/ROvBuONORu9Mvh/gGnlD2Eg0/Gz5FbB+LjbBsv/ESSsR3rwa5srq268ZOZUmDfY51FRA79&#10;jFbhakbBsW3tZ0JBG14YuulOmZqgthROM4YD2AioTSk4GJ0L24Y23j/kzlhH5AyV2rDJEEEarVNw&#10;+e+DR4+Iynki9Tstt8KV6jogUfW++dlrBsoNgOSqeqji62pK84rdoumFjnyANZRkhodYzegLS+kF&#10;k9fVeY8Tika2ViZalTsUczgTNWKneKed7tOdomazDM7BwpHySa0fa+URbfVWcL/gv3SNX9LN8byf&#10;s8sk32kutrK8AujPNeoDUpFUEADYnE1pOfQKLTNz4BskSTe0W6qvUDnPadVpPbaFhEskeviBTxEW&#10;4EwVnTPdksZ/9baa423UiF4UOg/Vj5+wPaGKQn22nxqWXWM/N/PixfOnz56+fPGcJ0Z+AGs2VlZY&#10;tbnR9L2tjYfb25uwNi+vQOtMgqdUDUkDeERfAQS9+uQhoPWTxw+5Z8MaYAHn9wpfoC+lxtrvwZI8&#10;XBWkiJY1dP9hI9pFnBeOe5qH28oNfci94b64KdlcfB4TpNI0tM3RkwP9DFsiP+CaoV3IvKKLv8Lb&#10;zKCaxJiiL3WTlsvUpzV3IlRIlxf5EQbuNtafkP2DU3J9dXC438i9KahFy2l1jABa+Up0NI+D7mqJ&#10;nPAsc9xOGUCrQYrNMG5O2s86MvwE25LHKqv3cRPhyNrlAvanNHzspeMICx7mhVQ0Eq2tspJmpKpB&#10;ZXMQpAmpna13y6AQLJJpGj9iT+IkADL+WcK62bvvFtOcnFLIKXhVv5//YKJxqw72MTCKEN9iEWwe&#10;HBuDaWSJeGfC2fQQ0+fT7rILyRAIKvDPElJqCdQD6Q/PM/Y0eah5T1pJmq4L/syWsAJlNPGYjjeY&#10;mnpjY+Xnn+1/35oBpfHzuxsO5UjxEZLgoOo4uQ2RzMSl50aZs3UMLdyQvY6cqfqE04JOlFbFSW64&#10;lJYCxYOGAs5SAxWFjjSIwg0pEE+RdjGi+f/Yb/7HwBCgDKaiWMQg00jkuau5449UmtE4SAl9IAas&#10;MwAOF4SITXMxCwXxbRMkylJIF1K+p0FcPWJzwFHWFjcCsM7Om1pM9l+ZT4zpYU6apKozzJMS9ajS&#10;N5wyGRglSBmtjOnknTUANqNI+B0HvKottpYEzJl9lqJ0NZChrZ/SV5LBNbQiQOPbOVXKTT3fvjyQ&#10;Ggqb4PEN3I78kwlJI7UbOtR4SamWdNcCfNW1RPOm/YdEHaOK/Oz2Z8s0Gw4ovcFgegwSH7F3/Lf3&#10;jAB4tjMPGTUHWxJ86eXLA25HGUnvtkxLn3xw/wHdsPGZUoBGNwHSoU7QxVrDeXQNReM5M4N1NFfp&#10;mqQaluL2WSI2b8wkcOBs45soTb0wYGjlRPOCiJ46ocv5WTofGazkbU+INXmFjIikEzRW8OzsGGMC&#10;cPva48dr+ixTED2hEPCbuamJg+fP7fwj+fRCauHFORUcG0s0DZ0jZMMFhpRcQqpOkixDvCXqCjG+&#10;KzbVtl2jfoUJDbroxLwlUCZ/b0de1DGLQM4At9GNG9jVoBxuLj4PjgoRbCPCE2KyjGOKN22JiyE4&#10;Usp1sM14nOM6EvMEtsh1ndt8KSHy0BtRNyj9d3tmW7jeiIrFadSiYTBAUQXLrbBfkJx9bpgA1/Z/&#10;WO5bSvqXXn3y+CIJCRsVDZvi6R6i2HRI9BSEhZX5B4J47oJ1zpJ01cKJg90jPUaFnliOq+LfiEYk&#10;MY7ktp+Y9kPUSFii0gupFqtzdHwIycKwopN/MmGC9y8uLQyDBIbaHRU3C4eFyJA10Q6eHU1UhoVN&#10;L5BFzi9fOmX/4Dpq3nOOSVrgxYlx6vJAAqwv9cknTzUtd4P8slWicIFD6G2O9mejAxUQCclB4mci&#10;g1/as0vC9+dr9MX7GzywLZqzly7fODUK5t0QyaMIyVqsD59rYnNj1VqYzIsw6AvyaNCQ3gPFGbAW&#10;1V9xrqGmSbTCMffYZjISjbY63paB7FTXc3EhF3qxTY/ovwZuwPfKkCdNl1agLLTkIghw4xHKaqgh&#10;sZHeF2LcqA9UgP2FULAwo0GcaTHEhQGL7XaQCcxVr+T6PCFhr1bPRoHL1uB5259HXzi2vSxY0adx&#10;HsWzmihnmMUROrb2z6Kwq4P9Q453zUxdiYYFBVvUDjEeiCX+r99qslCIZ0ioDGOCvMPKXE1ONPt3&#10;yU56KMtLgvSyL8zgiaWWA5UDX6dFzTXAvbaVd7yTL6Q23YUCIvUo6vuEbx7vLE5QxszVUbLbovPQ&#10;LkDZHSk1ZK3Z9uGccxH+4WS0UJRiC9Md1tuGnGZ6wNS0tCLdWpHcqLk+IK5IgyPDqYHbrm1G4+A4&#10;FxjsQS3ZI0LlsvRuSx/QjfSdKRUGecdBm5qirf+9ja0Hu9vLDCyamobUCfNH1PzsVKrvLbygyWVq&#10;t+BzLtA0d5WWDoQCIja2msnspmtVBvEjuJNsNGYDECqppE747kg0/FILSlgEg2wkP+3TeaA+o8xR&#10;6KHE0SLRQ9K76cooZE9a+pDfrK6t49wEoKD1SwRuPKQe20oAkIxsSuD72byKWXejC/AmyDAgCBcL&#10;xDKd2yPlGHLFD7dXUbfLOd8ljhPzE3m0HYBoO3lmEuMztgwAKg8lLsDvUGJtEGzKDc5bRtF1v/gu&#10;BDHG2FgQ8eKy7ki2dXbaYWEsY2JYvavePDeX6oIh0c1H6DYRdU3cQ0skJw14yjJrFuSFbyVASDLO&#10;44ODJXyRXmExwDKw4zsp5tgD83/+XaFH4ViUkP1COPlTzLdAd8Jf7ycpPU9BTxJPiuzxJ9az/dAy&#10;1TQl1qmfYlq4bYsSRSGJ5i/SMbchDlL/ua21v/vy8PvUEnz58S4LzbObcfKBDNzw1sUlpoc+9VXo&#10;tvex/xNl1p14N9QTqapCdWhjGdXK4Gm2SvYaZFnfJvhprAkdFoUIJRhkXiif4r9SNa4dWkv4z3vM&#10;sKmwBKP5bBi7eTHQblwcm+g7WSdi9SSk2T+OB4c28jp9/8F9LkGxsdj6waHMBLbXJssDGb+aBVng&#10;sBSfrfI1z5wXb0hoNKCK+vImu0SiQDgiQ+kzOvgRQ9dDxKXGwxA4C2WGPALKIUI4LLdR0jJXPEEx&#10;QlOrg3vCw+JvmqSyb12m9yUHyAVZkNqtFuty2GpdxirUizniBASWXm/JVeiOoe0yEwa6NgvT6h4f&#10;06ksvmoMNORDVyJX28tqYomlyFgOWYoem8Yznt5xJx9PKTHXGVmWNCWnBAFWu7XGTsjiIh0KqDeX&#10;0RRSRMYkErm5yTnXv+OrdR6h29r2x9CRe+OS3Qt90jLc/Hp6QAYTyGZBB/KekTQwtDDAaZ0CHETY&#10;SAO4ZSSKG7f5sKnW5pDIQ5FHYfE3t+irj8LhX+ip2XTgEdnjK2jPgPKxEOmW6l8DQV4WVWQ8gs/G&#10;ruWrufMaA9Hw8mps6AQWZTeCmoRKabQLK9Bs5C25clRF45tOdIBFqieR5a3TQ4ippg602HxAclvT&#10;kow1VtJdmlQfOoBF6dkJbCiyUwy4DJLZ9l+Vt9RwwcTltFluHf5BGo5arKP559uSZzEkRVoH25Rq&#10;fFBc1j8cHuM3T03Gr3K6w1rOnFGrT0yb81cSRXGJJCLb4zbnmUFvIo90h2zRQfNkyAP4Z0ZxCKzZ&#10;ydypZMWfrWUbWmkZVfOmIrFsU/WsTlsHEYf9wfEkF4eZ5U6IexvEu1kh1MYKK/89+9q2vIZZe+PC&#10;GoVdkrcJavVhIoz6kQnuJWK0kXVpEa2pdhPdZkE/3rwxN3rv+3KmzeiHHmwVAcBbZBXlfpCynwJo&#10;MyBgUxCIJGxNFwc0IOo8Vb5p7RnVX8lQIce5i4SXKpdOc61TTTKl4SoqVmjCxpzsaOBsoMnwo/Vl&#10;yC1THRaHkSPBZwvAZYyUVoTt4eMNzXjRv1cVFBbNxRW9Fb0ZBCVn/YohIQd7+yWoZCOdodrwVhrZ&#10;eHJk5kuKCVaMYuC1AcysTV8Kewf12/kWUCB+cCphGp+5Jsmc9x78eAaZdU0cYzlumI6BshQ0pwKB&#10;d63CZitFgc/GmwZF1esExuWxVBMSVcMcrTOT0eq8rd/VxekOxme2a4ilp5LWbedyl6MOp34o6Bse&#10;00MZ9TFuKFJCjiUDokzoUuObQK4DX7DL0n6NiLqbop1zu8mXtDuYfBJ/I2sek5w+eLrq3Amr1DSy&#10;BJ0xHwlNX46Q3lx2qiqVTerUth5OQa3EEMITZVJShgLqQt+F42PhPm6SfIlzteeRMfTLxurS6iL/&#10;W2R3UcaoLYAJrBU05WKP6AQeJACjaH8IqaQMbDnJdVBOVSJ8v8gVxRxkoWzqUBKEqlDgMj1No024&#10;8aFVWe0r1S3IcHrlmn1F/nmzMEXI75FfpgsozWR3EdqN9fUg7CAVd2X8Q8kL4V9yQvHJpGmwhqAa&#10;JTIS6Ypn2qRBq0PLDTLDcUNzPH2pvjIgz0qCofVIu7RUqfG9BODdE50YesnBFGDm89UllArsOSeS&#10;98RPVhE3t0TpZyyfBg3fSJcfPyPuBd8ucTklY/yFqI6jh5eTRbJHYU8HTFzeh8llX1IB58FhN/Xj&#10;RhbT2W4yTpJPk/kKsaCmHIMTJi2PZh/E0rxwXbqA3L482gvzKI4ivmlIKLpU1S/XKORnvpAz5MXL&#10;8w7gyUcaJfSYp5OuA3+Qn8bQ0Of0S2qww1q2IVJn7GSkgtQAqcwGCGYxp2eYtXJIIeT32Wv0mx7t&#10;cKNiL3l4NUg6nflIFKNngEM1nb3jU/6iqc8ruF4qdVP5WTPQgEC3KMwwdqKwhvC2VjT9Mq1WSjeb&#10;y+vaTytuko6rwq1mBN4pHTMHMhn/6DhCM2U3vCNChzjFNIdwq/hNQ0JnvziMaeLFs+d2dEmxAlcI&#10;Y1U1KkpsF0ubFjQY5MrdctKPbK3AVzjvXI0n5Rh7pJNUaPZb4si433KFLzcfCnMkxiPHeLyUTUTD&#10;soy1rzpvLleyx8hTLQr30KXrWQ1vP9oiN8bbimPWDMeQqGPVuVYdmy/WgRUGtXKz29HFb9UFO3hn&#10;tptdi+9uFqdVdbbnTZkMKmCw7jHbvCVAgUOspGGUnR1rxBX0BuX52Y3Lbl+Yf6x1lle9kqQuQICy&#10;YTyRRFzkqia5/jlWSlqXNzBU6FtSrfEYtD/LXotlYikQhJgJfcp88vPl+YWNVfidc+u0Zl5ZRiEy&#10;BmCRhCwZiDOGS3txmmAAyiPe3ANPwLtoWIuGYg4X6w++zzXROyS6JXyN6DV26HxKhvEhqldUITEz&#10;lZHCdMqgEfqiWWuAKZtqWA6CZAKiIwXYoWh5ox4MLenFgNFDB3IlOTUfcY2MrQtQxEYiYMuSeHSf&#10;DZ7I4vIuYHqEhYiSZXfwWCgY5iXmNPMscJhdxn3cGMvFXwjFskTsnWW/RvC5nzQHgMZqhxy2j9vG&#10;8hl+RSeCBLLICDmVkjaJiwhJJ0uQKknkymOeGPGSh8t0zEDHycRm7lROlgONtfXcAF1RHQo/Gn3h&#10;nXc+/M53+CVENo6K55U+23TxJtmWgsQYUcZGcuTlYStgXhOswg7Gtr2mY25Y/Agh1rTpaAlrlpKZ&#10;SQ71mfT/MJzOVEjrKkpRtaIC/W/JAs/ObTgFLhhmV9XAne/l5IamIa0iPlYv0jOIy5+aMr23agax&#10;wXGuj7U3PYrql7XYVdXsqPGEWGyHQ1zycHHhqwffdwmD0Y+8/kSDn9oQbhvbpZMFmy2NOZM5YWWs&#10;VkeGGuOrhFo5nNQt8sdhti6W5UlCv+vLHytMjZeVwbwAQAVPpmeEC4wbRKiTTHNgiT1nAnT2K1Am&#10;No9Nbk2wIIahsUVREUff8Ckr18hpUd/PB8UxOCR4amk7PEys5c2mxdpkqeVXaiu1YYp4g5/GsPMn&#10;PfR8i8rXoUgaAK5WbJq/VvVzwQRGOmB9RhtlY6UuhB0VlFTV83vVXBj3NrNt54BOv0E5UldhZfLQ&#10;XKWP7/ApzZ6ixOGsXq5yF0LhiZ0iMRCceVfQc7EAEZiINd/uZB4pXipkdBmGSwfSvi7O/q6jPah1&#10;tVjMcLoOqAKab4TLS9IFGkmBOLPuoOunpjhsM6dab8UTB1aiUXggngHDQT7X8SaDf+AmdnrB4kJb&#10;EPOnAmt2xm4nvn5Lus+6KRZ/pTv8Lb0F/V7+a7MaU8pSABjiuLu5DREI31+kCLIjJEKQoTTBsUlC&#10;OvOnWcfJ+ckx6uLJk0e7W5v3trfR+wQD67CJMs2cQgbwofIdkaUe4IKBKLa0XVdsjFCjgmLCYYkk&#10;Yc5a0SE5YWXfo/utD5GfjbPQ6drXNNUJiuNcSYv2+G95B+HDJGUQzF4nPeZU5E2rgz+ELA2zg3oz&#10;8bFCWUkulC4s1CnaC2QcNCvJGWihbbCpMIZq6FDLIjtEwZYnZDvN8yHNhNEcHBDahtF8KQwON0Ke&#10;iBngUPY9RMoSBQezODRGCXGAArXc3DILj8fQ0ssjmNjZ3vqhL37hr/31v0YMjPHR+6D7fXolRf1e&#10;MrgQhLfd9LDNeIlIVwx/5tUMypQQ0HcbslBJimeQbmmYXsIzLAVWTwqBrU0wV3pv8kTihgUG9KkT&#10;1qQivfmD/BC3dQYmm5rOFuUDnQGp0ONoa9hxyqcAckJAfTjViD6Ze4drgvPClzguqUi1HIJQbFMa&#10;lb0TXvvc1vrffXnQA/V98oI7tH59gRDPwOU+pkamHmvKtbTCpN1jr1EizMXmudkrNlDJDYuDJSka&#10;yn/TF6h9b1CmQ4VRlWNdOYD1hhQiHWNMUCw4y52V8sd2Nio2xfQN07ZpUGrWOm4sSX87jwZi77Es&#10;fT7elrXQVabxcu11zvY8/fhjbRgMhLVVLthhL+wiDgqtyGrJBw83flaFI26sFNhqJV6an+D+jW94&#10;J79sH8chyg7kmlKGTDJJ4RXXMXURDh8/y2JyGk7HMwBxWu8j95m05Jm0V70qOdeGF9P0ZslcFAGl&#10;THTK5EJTdn3SohPVKbTBTy8Bfb/GRpkJbA+BpCKMe+tcWzTm7UW9Gb16HYwGz33n8oO8bW/vWPZl&#10;OageDc/SanNWb3Nj88u/6cvk5B2amKgOc84342vZgiat1mo/GsHg4cZAGBBinAnEwsNx/FMCf8ET&#10;lDWGR8rW2ZnUjWQ1HYcGcXl+jrIFTuErjx7t0PKfERTLi/dpHYEzAc0cRjlYDUGhGugK36ydwWGG&#10;omiZ7EjyYpEalCcPHz24D/2LztAd+A7Kw81hAcgAow1RYVRBs24QySQfp68n/6TfD6oKrJkYAa8b&#10;ycOfplmQw3DYNgebOBsSxRETaBaBT6lEtKqi/zxgbT8BytU5zHr84mshOHQrCjKUe74Cd75+ZEZb&#10;hy6k3pkU8nIyHbultKO2DqmNsBmKFQYc1qoqnTKz9HyI/UL9tVx2yEYogdLyPa0gUTgC/D2pEM02&#10;z8LFD/ZfHh46t8MKdvdtBjoTKJL9OSR0Om+mwK8T6p0L5rx4GrLykJCvuDz8t6g/FobhCinVvLr8&#10;yt/523/zb/2d08tz8uZM3QCgY9SCbtQZ9XcLJtvjBWJx9AzOuOAJKKIhS9BCnjEeGHYU6S25bwSX&#10;AemKT3N1BuE15gr4DsIYt4T9xy80/aknYB40B9f+o81GJJw1PWN1OW+mti41k+ynvlTcWUtNk2yL&#10;ZtK7GtwXhqvzk5UNggp2FinLrnzHzNTDsUCDYpYcr3Z1nfSPujJR1OSnV5d/ac9mut8nr9EXttcG&#10;BX2DEfZOkVSSZWA9ugCugtgcwuwPDDJt10G5N3YQtChmbv7UQidhMcZZICtW1VuaAyw+fXB4JDya&#10;U2FQCes/WUH0Bfabd/J73sCxdVoT3s1l5sbFt6qe1YsPQYLfmMwWZGcprdYhdteVjzefbrgmoxq1&#10;8Xr+/AUixZnRLeVktMq9U1tb8TChgSE3VnnqN9rUJQ0R3aFUqDdoQBbrksfwDS/PRsZfRJMP/XOQ&#10;bCSnbp9g7bjwst6igapgpWC8jKmshg+qQ+REexY7w5dEwOMPDf1QDQsC8oRuJFOojCOeLvF7XM+Y&#10;h95cDVvo6sIaiYScXFan+44EJcUNUDjFtVwA09V1UJpDIkLQ3ZmgQ7/zt//Yl3/oS4d7+ywIJ5kh&#10;EJzhvYOD+rnDDWSveQOUozKIdEXTs5cfRQuZooVODfJjAW0G3eT2xQTYelkdKQ7gBGPblubntjbW&#10;dzbWceDvbW3S+BuFSsEa5E5iOkpj15Zo3wY8JU+FvUHqUARMNjo8PCBoYAjwztbG/d1dlC4D1rF9&#10;yB7LAgvUSY2CnCXzaI60iSn5Tts+JwClailgafMZaazUtWUfUQfaxQxIwFOuJ34XBPNzeAG8fZgG&#10;gRNNJN1iEf+XZBWbApBdZ0jDqaesWRGa56J0bIYC77M1LjE38+yT547ckqc07zDYoSZcRwwRqs/R&#10;BddBsRVHeoooZEMzTq174J14VMbe9k0i9UJ1xbiNKAEEj9AACEvQgQx1hNMDwFlp2WKjBJjD3GGu&#10;jmvskbdl/TSqUyYKkRFG7n//Z//sK7/zn/rp/8u/c2JHcTN5oQqZ2LC+WbUzu80ct9Ho448/9qux&#10;mhKcMGYssqJeHR2VmnSgILBjf5I0Moui0hbP8Xjze2FJGrhylMJo6rlOMDBURI/PvoWYHXnKe2I7&#10;zeGxl9mW4RQPMBpjVIo7udPJjGb9G7irtXJRJVmMd2jhA/DF3ywDNB5y3tTDyetvnn2/JAyIU/Bn&#10;fQI0PNYQIYqY2hkGF259lRous+0zeMyTU9vrGzwPzwnyDuweAXXrsfycV5Bi9gCbDPbnUYIkQ2GI&#10;rUqvqFjh92ThcLFghq2m9orvjTG+CFpqEiy213ae7AH8+tQDUAN5wjfaCBLfsPnHWzVsdbeu97iP&#10;FVLKqcaN5Z3fef99kBuagz24d//lixe/63f+zkcP6Bu/jdNN7Nawmk2C5N3jF/2euZKqY8HTghXF&#10;oKrB+aElPFXxjfG9k1TbVRfzG46ieCt93kN25pc1IVWvqJdauKhsQDn8R3t6V4O0b6IJatOAs+kQ&#10;KQlzqNwOF5sBg5w6NYhSaPFqIdEqIDGfYCwIb2hNzplIHDNUL+t3RQfUuPJqKxsMlmiPiUf7ytvO&#10;V+dFi17FxzsZjMVfCf72j445xlQIf/vb38bW1vSiOzsfrWmV5KgH9rqJgavzpuK5Aln3VlHxBh/W&#10;ffawCTNFxThEc2aaEsKHuzsofUqW8O7IAZj7ZYMsOgCcBJpHlThm3RT9JBOhbcOXsZhkGil0AoVC&#10;4y/TnhTRZWIdwhoKrasXU+MRR2018dvYRW2uERe4u2bHLuMuhIRYJ6Mb7Y4nQo2Wx+8z2dM4cngP&#10;hCtDUpyJq5QZZ4JkOHjh9vjiwe1io6abAE/ne7kCCpHCBnyB1ge4jLr5N/QYjJ8+gxLBwWJ3aLfe&#10;Kor0VtEyIS0UzxhPh5BWt4C1c3uSu2pVEN25HfVOezvkmViNdxPYhPurwoqs+iBhehTqrsqTBMMP&#10;EZwmvZU9kLRbRv4Jzni3OulG6uxL8thMKj4/2D/6X/7L//LED31ueW3n3/lX/lcfffvs+XPs9B73&#10;xl6zCLv3d8Vtpiaev3j+jW98/YMPvoPSUMU7hY30mHxWdowNbZUJa44mcM5gFbcQQhLJxqPTlMwR&#10;oZrEJtlpYGCPJo+nYYPt96s91OZ5ZZ3NLCJZYf0MvQnzLiP4u/f38EahD85icbAm5KoBstjNfvkb&#10;XkpGKKqh5BDbQY2ZWF5aGT0/+Dhf8Q/9Nfptr9wjw0YXBs7SBtUyDCybuMXJQtfbMAF/g6mwpKQs&#10;5J0EhCdiQLe335YpMeZWAgtAu5uiWhKRumVKHzbAgQXozdkZBuDtQrOdp3HLCFoDu761uaoBCYMb&#10;U85HKVldg/e/usR6xp0B7uAb5VMeHuwbgynocq1rcC1xCfatFh43x5aQg9N8cwN6QKzAcEq+69XX&#10;XsWpfP8732GqESRxgP5nL56Tow5rVmkoSK2ICwV6hDgq9fH5Cs1ATjhKWcNwSYiHCvKAsKlVGYVf&#10;eXXL7SOfPJvwVHjirYNVt8IB/57xSTxp/Qgj3/TQ7y0ZXlxjHc0DR27N0CRPY8SDQ4awyskwW9wW&#10;wdxjGdUCBUpb7i1Z1aATTHDk1kOgFiuwkZZyWQeW6MquiYZxYAvjec5ZXrbAZGDQqpBAruly8e57&#10;36KxDyuDXw/l10cYN5rnztEmL54/Pz46kMHdASDdKrfJhsCGJmmZCRrS9KNcA5xr+sHZpMx7orps&#10;gyJmejUzUTkTCPgARh5yLNp0btr2pcZ3bW8lodyiafJPcvVPj7GMaCUSyNvbW3CHHty/DyU0kwbS&#10;zEPSpISWqoDeYZoqqyN9BBOVweXsj6ZPp71vvCUFxJb3rkn6t4OlCe9ILtKEDJZMuCgoqyGEN4rw&#10;W22DoR2megh0WM9wBnCqdhBv1Ds2/wkwEr1vUgQJK1lTd0T/gHIqUE1cJLl8aO36IsO0xayJLRzc&#10;Rx1nJSNcO/HY1srcMiv0dO/lS8yM7K8Z0VGuII8IV/fCvtDmZozRTTXbdEScWx1qyVtKkVmojO4y&#10;ycQ7Zfq1FfN4u8XJ4tAACdPzAzLcxe3V5tb2gx/+MmHhz/3Un/0jf/CffLS78NG330O2qZ/ASs4t&#10;Ln3CaKnj81/51vu//PV3P/roCI8H5hewWEoiaLIdD9wsOtWsEoEEIdsgshVC7DFIoSW+6aebfIDH&#10;xPqVTBHvaY1A1pUcsIE0FVKVBzfQCuRVIIivsCIqlWLV7AZq8QD6Ns50IqX4PWmAovEIHaJf5H0F&#10;RW9gHVs89GTbWF8+eXm0/31gDEa//e1XwEcxBKjmdZwm1hLgG8sg2Gv/TWFdU/ZaAhw9szziQi5o&#10;B+pabAy/Pr3mOca2UjOZ7NHiQNLFhfPMTgPUcnK5qnC/lWWONIX5w06LxcYd47vAXldXaLWCmQCa&#10;YKJkSn6YO2inMGEbzX/sO74w2kGoNE4ooF9PneRiZZBObbNcZh/U82BfzXhz8+EnH2MJbNos38ZM&#10;wJ3XD6rOXZgrVqz1egrU8rgcOC3B5AjkqtqnL7V8XAD1UXdXz9L/r4NWXyAocwOIuooFlPqbeiWq&#10;nlgeoRt1Jp8eph8beiuvGTGddn68Abe36pUVSMJFL19aoVVClC/oIcFh78mUTEWTGeldhs5cL14v&#10;bxYSBRnr9AXXR363+tJWk+GjQk2sruxMZpXg7e3+3kHTYnwdxcZcHAeHO5Dqc6oPy8RQuxIRGhfi&#10;DStRQl7y2HW71aEmIy09SFx/BSC5urS4vrJE+wcgm3ksKmRNtDaZUgnjAPFSJvWndMBTSFUqPwr2&#10;7Jz2UWBkXBlHEsR/Z5NiMoRI2bIELMNntEzpb3rIsOvZOWYCJNs55Azl3Tfhn22y5hx32bDAVkgm&#10;unmz4Yq+iM1Kje1I6tI+xA1zecYksZqTLJ2KOCCDaBw/2zcwWkOpcNq08sa6sWmOk4MxnDx8emje&#10;TlMnnuk0TOlIieAYwYSSxLFxSKzuGFLR2EsfJe68/L3ME2Bhtbshtru1ilvGeCQZxntdE9kyhDWi&#10;iFHrCoFlgEl3J1dhhKERGrepZw3J6CCj/L4uUeXTdbPyi9m0muo0RxG65BAtraz8zN/8mcNf+qWf&#10;+tf+d//8f+u//Zk/8cc/95P/3J/9+b/xjf/nr1yPTl4eHMBV+ujpi8Xl9T/53/sX/mt/+n/6R//F&#10;P/X0F3/pvXe/pe5PyKVBdQnU1j0yPoz23f8hazlKN4CPyG6OpKUr/M5qPc2AyFWLvBrod63wMYLU&#10;mvYrHbaQZs1GjrAdCiSeEB0GtyhPqecXM+A1jGQ1oEiKEV4b9Wc71AtD3/5sTf7punkbPsLjnbXv&#10;PD/8hz7qcvQTn/+0pXpJK3GP5HyE/FKorVZthkkFBC9QxzBBbUb6tcHcuEtwvLMBoQ78aFJBptck&#10;pMxTlj99XLXSoaBlDZNmVLyVZt7vJsAv3lxfR67xDtExmxvrW5sbW9ubkFrQOcR8hsN+cVBGQwWu&#10;5jWBffzWq2u6UBD8suigQ6QE+Acfu//gAaHAN9/7FkEx3721ta0pS+18zbuoV1R2IH6deeeMJ90q&#10;OiM2lobAUfqqy7FmbwUZCteQYtzWv4o+mJLBOydKKlEY0A04KoiFR5StyHQieg9dSJsqOyU+yY8m&#10;Qzh7pYnX34zQmpwkJcxJjtVImQJXlnCnyeE3hHd9ND2U7zFFOIPk2ViHHglCCZRRG39H4ZnXSmwh&#10;/KVmcualtsGA5PoaksmrT17BXtKMEzeT+KAta/guCsg5PdlkKXrk4gZ/SudLEmcfjR2R7YrgTdwA&#10;5dPof0Pu0dzq/BLeLO6z3cXofJVaTkvNdeUlMqJMz06PzCuIB1pI7JcuQhVb2dncokcsfWrR4/WC&#10;GyRhNQPxS27mngk+yrTqaW++iotwY+V6ob8YcMTS8pUajJB/+N6KPyRO46RW7aUHZyDWoXI4v2+l&#10;SBJd4dcP0JPpUyCUm6ZrKks9O9hOCmKwAQge2nd6IvR/nR5/g7BLq7MU3N7aJOr1XktFHeeiuSQg&#10;69CIStOnGFmeHR6H35KiQhIPJiHMM0nqHbhe6WtRqeaaPRe8wr8My0O32vI4QwGTCz5AHaluOq/y&#10;wXI4rK1VtybdmDZwk8dHx3/p3/+Zb3zt+R/4yT+28NlHN1Pz77/3tZ//D37m/WdnH35ycnF9esgU&#10;oIXVn/iT/8Lt6hr65e+8/8FXfurP84RQTZPhaHAWSYzhqVMl9D+eOmU3LlMvangtsaGDaI954Sh3&#10;XE7ixjLaWUxDGT+REy0AogX1xCVYLyBsq4W0i5A+429MQnjosnE5ssMVapQqUfkuJ/sGKxvOe+Vh&#10;QBHSlSi4wuTbuxv/0LsSjX78c28EzVf/mCxLjjRhsuWsKfLMNLhoECtojLbSqC57XBUWma4Egmly&#10;eC5AQzzJKX1Bvjsat90gklbifIo+x4+xLQQ6uU27Iq/qQvViAitoZ3aW10gAWkH3xhjMUA2ESQDD&#10;8oDhhIi4GsQipigbSFBsh+om1h5sam19LUzFK4wEuhjcYGg3ZmFseGCFGuJM1YbXcRAMTfh5t8HK&#10;UPg26sQxp17IPrUOd2eppEwD2rjSXajmG+pxcAOuYe6wN5A0mGZApz2lGOWeRugJ8KVCK5o0inCx&#10;xa+H8yDqYiAyuDk59uC/TgdDTQDCJNDwS3MnkWCZ14ROGNp7uztHhwecVvSL9VLjkhEhIzRXbA+I&#10;SmMpKUxBUTQbM6ODg/2PPv54fCDhktol39G7SZf57emDdLd6qCebBSUFjd0Gyn+wu8vsF/qBQgfi&#10;WOASo9NNHUkDxwmzratwMat3AaBxBY0fE4ZVYLlt1zNxC+q3vblJnziIYQQBKfJouRxaScta24Mn&#10;kYMailp21iIpcIt0PxZOycig9m1l6czYx4u2zGXcJjYxjckkFIl9b7LpvMfntdlF8zpDE/+WJXKg&#10;5KHrgrPZgSYydyXpydL5XXPrAdmdm9u9Fy/5b0oTby278VQ5uZn/a2YOLgo9MOYto2mf9/HDGvHh&#10;jqDmPAXN0rc9jkC/10HEJIC1O2/ai6LTLGpL6/jE90NBT9sINiXW7esbdBHaY5xOqILdRorcSS1u&#10;g6FmVnhGKVHhf/MnMjhcZWri7OD49hf+9ld+93/lxyanL/9P/+a/+Wj6+N/6y3/h7bfu/fWf+evf&#10;frr389/89i9+5Su/+w//YTTx/+RP/6mr559g1BcoB6GeKeZUGkL4DpmgjkhQcRZXxs4GniOfN8I1&#10;Vk1Ek3ZAMMGOU0KBWyocWXCcJxffDw4v+aOZZ+bgnRRje6xSnC+9JLl3Ls629ksRpTqFugfpvtMj&#10;xrnil028t/ylR7WC11XKYU+oHYu+e3P+Dzd7PPmnf/uXrQNJ/oeaGu6YfeX+BObmoJ/rspd1zrMl&#10;Cqb61N1lmcAK+2xuvEGt/gVtEvgM7xzUerXG0lI5iJIUOysxcBkRlwIdI+4mkRNLq4KV1XWcaX7g&#10;KyqLnrS4wos4jNxegmjKdvhsIB1GIXra2bMPnj5F3fNMS0srDLCEskZwvL27Q7SGqJJ/br0SGUT8&#10;ARgueKL0Q/3KV74CGksiAblA1TRQcC/lIUZ3pB9v3CU7pfC9aamou1ebUY3Pi+4aiIYdmIWPwy/I&#10;0vFfjhD/RAS56RIhUP0FqbQ9F6rXnl5uEvYei8lfDbLTKNFK0hSUJV1pc++EWUpbwMqb9pcegt80&#10;FmWhwNtQj4LUKHHi6Inbly+fW2nFk51f/Bd/23/hR3/0R//1/8P/Ef7jy73DGiGSq7yB5jF4ee+/&#10;/z6qMJFNbjgaoV1FyyMkA4fD7mDnjGTgWbAFgjD7B91ZXhD5OY08jmjV/NLy4uzS7HzyUwskRtkU&#10;nfFM2kQHoUc1gZPUdlGXRM+otcuLk6P98K9vb2gHgQtoAyVyxawAj2b3DjdL3Z3SBzMc2b4MUpfM&#10;yp1wHbcSZJL64VTDBjEbkJyKvYq1bn/QXtiTyJWPzGJabj1oxhAB/AoTgfNz3LOl5QD68lZF5Cwt&#10;TE99PA2us7q2xnQlLm/2/vY2NE03y+2ITGqZom0JY58/fU69OOlxHkfSy+3t8UksGfESk1Umrqlt&#10;W6Ua+UavgiUF7GFr6IGKDwH3n3d6YKmg5oQeHPNP+uHwdTC+WAfuja9QDuP+6204PJMeSt6YOF6k&#10;+tnTT1gEjo9HnuiEEa5jwMQ0W2JcnZ6Q+iAOfPDBB+wIN8PbTo41IS2WBBziS3VriHWoNKbZ5dzc&#10;r7z7zeeE6jcTH3x48r/5V/7XP/wn/xtwcSff++Uf+yf/Sz/78gaO6v/2X/3X/s5/8v9++q1vbjKu&#10;+fj40drKvd0NpITlBeus96PiyAtLdnBkZ1CN3wz551m6yyA55syob6CGla5wR0er6xvcOUc7tUch&#10;dscVspCSdYh/QLN0zc3s6Oz4pEdVC2eDc5OF9eW5YJkCeFlqhXhgUgmm5LbUO+Qoc032l4NgWXUc&#10;xMphrxPzH3Ap4Ug9Dz7yZ77+YQsgfuNfox999R4ZGwJZ6dMh7bJbOexpZ9Zmk+kS6kqnj3SVgm5C&#10;mgZglrHV5PSr0eJB3EISxOIhyZyURWb7GQdZ5te1dgVH8m2I3SgqafcCTmZWf4ZmovyTDV5f2+Bw&#10;O9jPvt+Q0uhLvLizu+vO0fkvdVKUGFAdvUMy6v59e6nSNYZs4RoxAE3nlqE505EYu8vnSWPKKLWu&#10;7WKDWeGkJfFEl5Y/+85nv/SlL/3Mz/wMsKbZghC3g4KIBde3VU/NTtPAgE0Gt6wIxsmy52WXq7JY&#10;bYLI2sYlJcEaD/jOZOhMXbhEWgWu7AAp08B4BjrpmWxuxJpXfiM4U5vqDSRzjRnA0qgHvbuhXi8D&#10;ZZhdbCf6al63Mi5IimRxnW2HZ5NO3VU1W5wU68hwebZpJQ2OFu1Wk6Ytv74ESUPHaR0T/mtohfUB&#10;mtPdYSgOMF2GRmyyOvwr4yfL3+jSg3XnyowZuLzc2VyDDIpP/nB3G+Yxu2ntXrrrGMGko589EfSj&#10;FRVzGxnoCWuM6fCsfBhoc2SSGRfz4N4uCSS5tokZYSjq/jtxxWUBLGSx+I1m1bDCAJ/Q0wcfn8k8&#10;lIEgS4EKG3t2CeDSWIYYyOeat2uQZzfDVaDAsQspcBmtr29odzNMOy08VYt2R8gP7aOFO84yRst/&#10;93TTxg6flcdkcygr4f18e/FoizePj2zDsDi/sbl+794DFh1QHt7ryspqKTIdWI/ss1hO1KgHKqeI&#10;CG+LcFn2hHRqMlwGZ9pv5hCc4rdh/fkPTFbhK84IEkhmjlOQDtNDR6+UWOODzyHh7FHm/Mg2gM5X&#10;Hdq0KgYA8Xj67BNlZmbm+OTkgPnRL8zJKXjhWcXDIS7UNMInQwT3XrxYXVzYWlujDdS3P9r7c//e&#10;v/df/x/88xNXpxNLK3/wR/+JP/9/+7//8T/wk//Nf/F/+Lt+4vf+/j/yh56fHn/41356bY3noPu/&#10;+kcSXYfZxf1KFYUJAEgBnFBkhWOm816JdVaVFDsDF+tUWrCt5BK2Ii+sUBKV6HEdAHJLXPPo6Nh4&#10;qUQvQzw4DkMHAY4eX0M/VJaXq/JorEbNJ2wvAwWdfPhpsP4sx+pBY62q9wUhkz/gN1UaGWmXhucp&#10;CL0/cfnu2VBj/xtsDMgTvEGwGyoYh07GQk2rQYCRjnnaRj2l0LA6GFg0U9l4UlvEqQ10sIG6jbrB&#10;AgLzWO+MFGdpAJGT9mEUtcGyKgOiOgQbW9HaTNOloXNIuBB1ydzFMDsJQYSGU7XDt7MpccFcc6ee&#10;4SRS9mJtIcTB5ZT7K/5bHKPVlTU44wtL8AilADmXhhJT/UqcGaZdfvjhhwARzJ381nvvNVYYCEVp&#10;53IX09WGFzNR3XOozrTzfBGbh/2IY+L8kBZSsYa86JvK1bAraFgU6hwM2sVFGO6cMsvn03IAPzod&#10;esX60/xWh5T8Z7eAO3XkQIwrX6QFNc43C8OanZwxrVPWitp5GgjOGZDoBrv2N/yMnWBhuZlUwYgY&#10;BA2+a6sHEnj7/MXL9779/t7+IczUWhE+BPSPKueDOEdPHj22WMwBV+YxWwLHtu7sboOkm0ANYt6w&#10;pmqdb7OYhzYeTGKZmNzd3nr9yaOdzXW83I2lhQ0K8VBoqDzbx9sQWqhhjsFHA26OIw++x/fHCsAI&#10;usK8v/X669skjdaZQowIyDk2fkqzCsyGaaNMvdbZTwNIVsCBNwnFkDq9deYW8OHEW+IyJngoEZAf&#10;afVDigeXaA7R6sWrG8bHuBbZd+QBFZ+4LdnyoA+sqc2sr+irLCVVQnrYX3yYy2Ot+S1bQwNRPj4U&#10;9GU4hBFPWPpJVN6cnp/aZS9xt1PMzFrN48zMzS9iHD/48CP0MJ6DcUlGbgTfDj9Gl0gI1ARABhCh&#10;1Kk447twhLjtl3sOU0ri2sgD5S5emnw4VlYGmaM7NHXJTuHbmbVLqnlg0L94YWNgg2zSAMwjgs+m&#10;vbYhFQwBM8JpR4hR45Y4hEiYV7SlM6feUXFITLpX6QtbVky+AVdsbRVbRMBzfnP2V/79v/j+L/z8&#10;zMnZX/xL/8FHX3/3R3/rb/vcb//t9hidmvroww/+yr/1b+PScZBYL0ALeL1uri1vDYni34hY6Lkm&#10;8kYVYAtlABu16+mHwiLu0Xlk+h+O+562HpB2lnQ+w0eDbpDyUnQLy2hrDYwmPQs6ki8IeY+2usBD&#10;5yESsk0NrOkSh+HoZ2BYdFyrLFxOsxKlPNny/NKW2riJreGnsTz3H0dTncAj//LBMPngN9oS/J7P&#10;vT4Equl2CRhn5+dEADbqyxngoRLwmgRGcjhd1rKO2zzhUxgnhtjQ2TI8njYjJAn9z455m5SfoC/N&#10;mEBqZ1Lnh3qzwlT6IITrTJ21SEMmgKyQjPa2i0TImKLFNky9Zj96V0Yk8qC1zETHSK9dkuKc4+LY&#10;QXPEjEkCgFXYP4QaAMpUSNy7dx9iKzUsDhg7O9vfe0lHFCvl6U93eoI9F/lJA4DiQnXzQ95X1/Bf&#10;CPUcObnSBJUTTvJSLOZmkSfezGoYNiGTSccdn5xubGz+d//kf+dHfvM//pWv/O3CL43N9QqpcsIx&#10;ibvamDE0BPW9AI6xMn4o5KlFbaHzYznYLYrRVAcSNahPCmvcsLPUT8RcYyChrU/BDQOjZ8ojEBOe&#10;TofdK/LYyCYwSP62Z5E+prCb58fDoJKXRIAC3d3Zee3113d2dpFhHKhevKtUnxFjRncHC6ZmZmkE&#10;+vorr+xurmMu+FaiHotUeSvdu/DmTccRfUIz05z3kJ86VueY44UTAEiytbZ6j7Bla4tIwnUICT9f&#10;GoBexJxElEhKfTTsk2SV5RUEMKMfNADcia5ZSB4sMluGbGSmQt1HOhiLaGH7sF4sEYEsssLj4I4m&#10;HHG2DC9K4gT004Czgbx9qk0qeB5KqQhH1mKx2CTNJ7/n+m6IMc+IQ4WmRjzsrOnX+3sVvckL1RCv&#10;TE8gcQ2uRl5dz6CNGjl6bYSeZARFv0Mxphk4R+LgjghnlZiAu5Nkid8hNBGPSjM6bVx7jLQT0YKD&#10;BaLMnhhW1hnjTxy0ly8pHDxABEjl+BWEWQl5dWnTtBkvzlo2G107Wo574lOEfHyXnRN5T6YW2nmU&#10;F5FsLDF3dXZxisFjIOi3vvnNv/HTX/nZv/5XP/72e2QWP/zgo9/y6S8sbt/Hfv3Vf+P/fHt2ShMQ&#10;jgXeiNn7AO6a5OQ55Fm171tNQiD/FTZXPqF4mtE5sUK4WDKpZt1iU+i6RHF841wlDA0wHQCcO9Ue&#10;8Hk7pau+0phomInmyQq51vI9G/oKDEBnwazqlqXTXwpU20c2ReAmZvh+T6KCk1cI3EMOpiEpeu/J&#10;4vw3jv4hTLsc/fhnX+MJM+ZUFQqgzxN2OVy7YdZumJEBB5JpcwK1D9yyrxQDWYqUeCputTSru46b&#10;8feHvEobkNl0IY08C7WH82v0zf6xnGo0621Uu4WnLEJO72vOc+qBNOk64Bn5SFoPDZAGBplWH2ow&#10;9kbHdTwhwIBDmGQRHCCFb/TClYcEZRH5BoIENQLFoOBGkM80MkFSBsCUQRwSRcEEfrDX2Hi0SMqC&#10;vEOL4zNtA5PApwwtQ/ZncsvO9u4/+6f+x0snx3/u3/1zjoKIU1eriRyiaivTHiEc1Shd1ppPe9ZV&#10;HtEUjpNEboZIM+dqBHvKUvsMbzCRlYZ3ybWbpOJBDNqi4jFgYk2p442t9Ejzf/hG1CuyboyX4Wh9&#10;Rt6mBlxekbBEYBH/ml04OjkOl89Z5MBt4G93xjKBhzVRizPwkuefPLoHjLO5ukbQpnevbUgKNu4b&#10;T5TREdYiIV6sscxf3E5K3vFenXC5/OrjR6srS8yVdJZWboPZa3YKsfJ6ku4l+wcvmR0PFMlklXQu&#10;IyvYSiujNCy5hzq7VnwMdVEQv6VkCSA6lmQo9yu2gFRZrOZeZNax32uepq92TuU5TBcxKTP11aBG&#10;+LsYszqGOhOh2/NGbj9wjfLMBykHYyoni3Z6ZO/FRmHxW0vPssMat81fMDiu59UwxjVEF2cgx/wA&#10;vsmasZTOkOQan4Jv4/3av/GoRe7SNlyAFlOaZwixaP0GRnoGM1PknzlUXYoqU3bnmO6jIELnlydU&#10;joSNDSpCxM/3arnzpWZcA28ictgVdIdhlqMfdEeMX29o2HnE6UjrkQysluLlEGP+56khOIY6vLy4&#10;Nju3DWPs5tqGR7Mzx4dH/4//67/91f/w//Wzf+Hf3fvog+2dDYCyVUZHQPpiSpU+YemqcN/MmVdW&#10;q8RdEVW76Hu5XhLtOIxXYoD2EEvD7RwAY3Fdh9CC49q7rbWC3RTVd1RTvZycF1lHoac6u7fOgVBq&#10;gaCotWK5EXPdhXrDeiHyIZx+6LdMGpE0RXHnLvO9rA1uBpd/djYQx3/DIoPR7/nCW5aSW7flgFxc&#10;Qbw8m+REj2DUrEXKAWAZEBaHHyV6YGWPaRUQimGQL4tZVFtOgXAZbUOfFYxdia2ggR+zvCkOTMs2&#10;VWpW08lWTOlLOg7OFkB+TlqouMFPDSlayT0U5pT2pZbkuPKddj+u0xEeTjBEyBjciY2L6zh4LLPf&#10;9sOhAQbVDLNzj+4/2FyDjrRAGzJqHYheqX8OyYiMIs+eXkBSVsR56/AWOlOVVmKkBhu48EtETXw8&#10;8DSHQb+srImJyTfXVn/qp/78177+tRwnQ67EHHEhvYZNfblnPtW71WVIua9rGzyHfyNCNb1GqImE&#10;SNMiT0VmqkrkSNg10xoI9Xvgu2b2BHBzMJgJY0aaPC2YUs4NrsD9+/cJ51lj6q6bn+CDUHpsemnz&#10;V6s0nVRzc3V0fMpXkHQBJxbytuflDFgnCX9qR1YXlzfXlugItE0+I83AWhRm8E5bvXRJ6s5WYfkU&#10;NiKxudPFJXpn6rVXX8HzZVuIA3ApuXUonywyhxedx16Ip5PJJ9w+P4M1qmWCZrq8HN9N37YWlLOY&#10;zg2mstN/if2F2iB+VVHh2xMWno2THA46lfhriVisZZryAILrEgUL5U/KcS3o8mpXnjCWWIfvFauJ&#10;ndO9SRGTzg0zVRJl1tPkN7ytSaakhaL0fWnsPUGC1tw2nXqT0qRBJIULWPpxv52spDvLbbCP6iXa&#10;zrnjc8dnJ21kER6dq911SO82xyK102o9POZ82eChDJmb65d7e3DIkYeDo6O9F3uFLzjbSxR5bGzS&#10;gYPFSV2U+oAdJ7uAOHCTxHbhHI8gD/u8zmBzpKV2Lj18wPB5lFSQCGn5LOBSnKMwy7G0QPyY/I2V&#10;VcoBHmxtPNjdmJ+bePH8IwbOLS/MbK2ucMjRDITZ2nsAOkoLLeiTI0vipt0ggAwE7UIPdXgDziLt&#10;jOyHYdccD1ASnOx1FtOAvkQ4ZINkVopsvjuMJEepo9eTacj8svYaifkxxIxHZYUTf6rKZjuHtA0N&#10;F+KC3On6RAZSBTkyrKCh+HhGU8W1MBHHdWdh7t3DY2vzfgNfskgT0KmtkHJuzg66CrwOiDIXTN8s&#10;S/wL6YxxeQB2zJWb+RR85Nk4KaxsrGkKwGJgC9+mLRoa7YbkQc9DDwbfQhRJ/ReWuaQ3UFq8HGMl&#10;E7YD4XIwMLEbBuA5QFUocREmTs4A1wAo50OpNt0X8KRceBljg1mOiNTgJwi5sqp6Do9j8fHDRzAR&#10;acsFcGQ3MKXd08odOR8jLfs17OMyAm0VYyZTzdSBi2qEUjnhjVDqNR5AyKOgbf7SX/qL737zXVJS&#10;IkPJKKpv5Mgu2H94nOCtwSuChMvMYY5wm1OsVNVVcdSP5W/WXKUpcXZEjU+fFjHZhFY+Q73OVJj6&#10;M8qJOwSaKMgWS2a6eW19fWdnE0SY3887zcYHCWpiOE/zYCAXfskR5K7406uvvMrcaTuKh0Rkpprv&#10;ubhi7jttQRdgEzHvk5Iiwyl4ATZ+SarZyaOxcMVMoRVoXTqVhQ47rD/a/523PxNWJ6qQiCEz2Qyr&#10;Za87ngooViBIhW7Gb1HfwqyWoQAHl+N9y01qsEc23bOGYmgNYmE8PeZyfvUHxU8ykLbMUY0l3Ifk&#10;t/xHfE9beTepk9yDFjoehmXwCex0MgTX01LJDlclMKaxbvqG139SN0mMnSaz2jIw9iuuD5ra05LM&#10;UPip2AGaaXMO0cXB4/HdeU5QeWeBZb4sn8Ul97napzreGLSieircWAqhw4t3f9MSKkRVYjXirnJn&#10;OSrKbbgJRB6HUHCAN/WlU9LS9o4cz9UVbAAhpF2yWYRYF7sKpGNVdavGhzrQ4GPlNbhQqbAmsmG/&#10;EI+wgjlYVP9hswk++Pg5y5R0+g2RusgoVLel+dXFeRqIY+XI+1FmyFOTNNcApYzBCIhvIVfsZE1i&#10;QeeRBbhm4ywsTQI/o+2N3/QeYwMwmmdUntEKAXxs0FTmbLSg7VCA5sENUBCkwA4zU9lfvg5Yqeq+&#10;6ovHqhNQX9ANZDVwH4MHSrrhcvmTpzKb2/Us16a9Bu5OKLfnLwsOR+t+dmvtF1+YDf0Ne41+9zuv&#10;c3N9wkp5X6g3q8+Digz8mU4Vz6g5VVXaoNexYh35MLvCoyJXrcQrQCGAmBZRyEGHQrQSUxdoqL3S&#10;LeAK5Gr4IjtLRqmxiKwKQi/Om0kcLKzwS+IDhK8tfQZ6uA0DeBvZAQs7u0+mcuJt5fwG2PVXppy4&#10;AZ461giIg6JZO8+YCUikSC4h0+lgMQlMCM2H5RNyerpBlFeaw6/9zDms080j8I2eaphx52aHUMpB&#10;doSnKIhogMXZHcJVmQP07RE74NEU3yyO0uW8XIAmoniPugVHhB0p8shY7bjAGXTOLQF8K3/p1c7x&#10;RN2YMYNdigFoyeX0zLHsQTptpNW20mtYlbS/IC//lvmaLvOgY7azTgdsAEP+1SImEDc0B9E6CC+k&#10;LDNnGWkCmLO9tg7x+9UHD4njcWVdStuO0YfKGnKd5QR5mslpXbPCEWhSIgtjhelJmpq8/soTKgwg&#10;z6RU0Bx+2kgYznMcsTxSQewdM5qZpx00A5lth0IeiYWC6FR6n8IZwng7lDXq0sUhbE9f1Sp9/E0R&#10;HtIDkNBaLqe61EksQ9CrkAXNfdqxOXSAnPzCSk4qtuo+uHojZg0nwKlLmsYhdpDFd3HYVrraWV5g&#10;wIo/CA5g6bEz6Os7w0wr69/ZSgkdECGiVyu0LiUgAvqzF9wqwRh6EJFCjnE4qNzcO9i3Iyh1/mmL&#10;gogL0eQeuI59geiAjTTCaj0/f/HyhQIh4ccztbd3CMzi+OXpWcKCmF3bpGuAGfizvEiejUJru3ty&#10;nTAushv2JWdAdHvPpepK/82xgCBRIkBB8MXfLVY3OLNFs84TOwPahn4XnDFNrc8usG73QIiCQL02&#10;cd7Z3Hh4/z7Ikl3Q4wXyBeAQ7J+HNa23EhXDDKZ4G8kP8jAu+/eYuWEeTeccJEGlEseluGELmIpo&#10;tWvADE6ciCLP0nCBnW39qJhzSo4K39Xhy9FXEhrRVsAayhsxCIYnQOywzN5Fls0FyYsfeAJ+4M3s&#10;VC0B4uFvJDtpod/ZXPnF38BRl6Pf90Of1vFZXMaoZRzEMKLT3u55higuX4Xsq77rF6QK31VAy9s9&#10;JrNq3aOkklAuKdwb4U6yzZ5b6Hprq3Xw+aSKDz8RTIBwSXjU9LnnLEYismj3RK7MezgkCL1QTAZ+&#10;2fZdiuQc/ksSoWbnLDM2fBvmhak3afGYwegiOVl0/RdTeK1MdHydVZd2vbx69vIl8ARfz/bzjVyz&#10;Nf2PHz28v7sDWxotv7FB3725+LAi8hJh01Y6aSXNg6haQKToe6cYCsvmpYaK2VAZRZRYbeFvxNQ6&#10;dx/EHkUpWi/YpRaQj6gHpwGrRdL5vqSxb3midHMTEZq2iUIjLZ2LIHg11XUrMnnYgiZOIPvawCt+&#10;isiprY4kcQ1Jfg0e9P+1NeF1u2GekzakvgGFB8qyu71Dl+9DFApw/NTo9Yf333ryhNVZYUo89BVa&#10;DdKOsKN4tMRNS3Biz4HhTPVFI4d356AxNCcThjfXlh/t7FhTSEcj6lQsT8VetlmbskdP0lB8HS4P&#10;CpEsIrEFmlt1xlNog+MHIjD5zQDB96zG+3aKEVewgg0kMGXhliAQ+TkIeqgb174mGZ/tgphoH0Qe&#10;IHPKbJAeoghWwdwHb+NN/IJVbVWX9ZhOzVXpKMVGK4YUVjdTZpUGPoaDWAGbSUgQoOQFtJ78ARsH&#10;wmZFhfS2OOYuoNMAOX9Je5OGBdj0CLFH6g7ioYDbvJP6DDp22nXo8hID7GlyPy1gdvqkckJfJst6&#10;8EMcb5CEub3ToMSAMvJODZdJFHuHUM6yDjoIXceDwyII0qaxQnc0mC1Poncos3lhkad2Xoj8GTia&#10;dq50Du54YHVk3oPYVIpNBoWIHNrDyBq8C1i5KI1weAzDCOxIbOBGpu2dSDJlFmdxVTLPI43PEigb&#10;v6ZzbCoWtUMypmJNDdjzXZ4v6wANE9RXGS3OrdXHQijRLdxDjLF9iti7OASeHb6a4xBQpOUCIrGp&#10;bMW1w37bUS7ZeCMJ6RgxliiEptDdg3GZsemrodXH0LfmzpYMSqNTOmIqPre5+hsWGYx+z+ffdBFJ&#10;2HQAi4a95tFER5Val7twD/8VlC/TNo0JjfuKmcRZ9ocYUqVTX+ySpBMLZOP1aCX4enqdCd/44NAJ&#10;NqwPnYtx2zL+Km9VvpoVovwzGTwzq7WfUvE64soaH42vJjoMiszeSXeq9kpso4VOOvW2ErnHvMWN&#10;IBbUEUYRKgEpCuUXfIVQfvpY8BsOll3sFxdWVtZoZre5viGz+OgQ2yDJG6zQZCnOs0km0+pOVza4&#10;4QbMeLfjFQ+TacbddWs7M++w95UW7RASjLfipBuCeLpOj2txUYuEAiwRF0nEmlqqoAA8tbOfYjjt&#10;QDcuc8Mh4uk6gjqc95YQC7JlLoK0y0TREwf7Bw13smhqagzk+uY6NlytGn0j5jBxQw78k48+JA6A&#10;2PPKvfukhUn40TYO9Z9ukG1bFL6ZrhA8FhmEKDZSkZwqdBKYAu0a5EqurqyTmVlaFKQwBwH+Y627&#10;Fe8sgU9IKvEaeIp/QRxEl1DETNDJBdFVCifnMPzmOv6KZUS1cTo/8F+VexBuYWoiG6fXiIib/xO1&#10;BxOwOU+3jN8yOpR363CikcdtAQfnLjkuIgkuWHtTueKf7HK84FqmjMkNNc7GiEZ4NpLzggit7S68&#10;aUIi2jTpbd86tJ2d2dvb49g4BMKOLzeIDiVrXESrFf7SAIVnirUwN65M7kFFtkgLOQe+6zaxviSQ&#10;T00gc+qc3InxC4wZlEOqqG805mJxjN3ZFPVmKrRZCsrKHjx8mOI7cwyVwKYu+LnObL06/msQ3/Ha&#10;A0xPrz0tEL+JR+QBTTQlTjmEVnJvmD50LBIQ9whYEqwPqSTRYDFTvBmMhc3jZC2Z4XNEh82rJSJ6&#10;nfSajm9nG5LYmHJVvO1q4Try2SPDMlQKxsT9tQ2ULb55xXvw7jgbASpl/QviJL9YdERfIZFBI/5m&#10;qnOgW8o+VAk0kvZYOX5ZY9QzVb3qqPAaCnnPZpL49mJHQ5AxDEy1coKv/sza0m9MZDD6pz//Jjdh&#10;FzC5CuPeSf7GDIHqaXyiqljd7KDS3D23jl6JewKtWizI0+Kl4Ju69z0P/OD8qBLsApGHGpFpxgm0&#10;mpdrVdQdGFcJ41wWDippruTlBlbehmGf/Ou0uBiW26Fgub36wj5d6B/9oDc5NgL2UckA7lAw3Ux5&#10;BOnRxr74BDT+DZkK7wY1pKlLMtmZlLpsE+tr63jNfBYUCWWo0ICEWGGIU59ZHzS4T96piqNjjbvr&#10;PBO+YQ/Y3S8FEHUXfXB+qy1Io+BXnryi3+tiOWu6Dm8XodWJIgnjTt0W+oX8XrXIl9TFQPRqdTi/&#10;RjBpRMNipKlvUPhxXsFDm4ZflGWwPvZlG01BKj883OOr6WTJlz25f+/R7u4mPUNHMxR8JbOj96rq&#10;yS4PCKlDDlBq57iHoaYYjZGQYckxovjodlrVk4jnnpSIkf4t8bvMFC2c06wyH1Ey/qCa2XQDQTm4&#10;sv7rGLJYJnh6sLP1zQdZL52BkawqAmQaDAVjwKachsdcuyjGbWUceX5qDmjtQJuauCbV9bXrXDZc&#10;u3bpCcQW/FAfMLy47pSNOgQPdb+xuNyLekqg3BQYbAWuebR/dHEmXafvsY//pXxNu0ilARGsNlBu&#10;HiNwrIaffCMrzY1pzycncLNkRkDgQWNSQGtvYAvXk9nlvFBOhaevtKaDX5r461x7MM3Z5rkQGE4W&#10;pC3PCK2WQgKkDSRSxKq2nrwCDODJDzn7uhRVBWO3xrdWtusUumJje8nbhhit3A1bLIg+EY/oRXgf&#10;FtCg1jVaWaWmsoMadUKfvmZ9JpW+nDCNfIBU14K7qslnoZI19zjfuQiYD5VM1IK86vwVhgIxhusv&#10;hpb+RVjfgEjcj1Yk/mKVeItFEBY2nVCMQNlRXnFSLTyOJ90wvQ60CTwqnEN67IHKU/v41sdloXr2&#10;vNV6T/mharDKk/++sbL8Kwf/wGfajH7/l97mnmTCNTmePAansctrrngcNZsOyq6n3bctzRXB/Ka0&#10;aAvKhm5cccDaxjLhQj2FxNyDU1DZUpHHgc3H2QyXni+1vUFy9EVv411mp7NAHZvVPhAEHzmHugAq&#10;AvY7rWDc7zyODxF7I4Sa1vB1Exq4SOPJTqh2mw7KSCYP89hc81mzcMJZhhc+hBEljTHs+VyXR663&#10;3zl5b3fXKlcnr/otuMO4AVUiA4Fs4KilvCvNBrrruUd62gZbYw2K7ntZKfPcfDVykdB6YVX9Wspk&#10;hKukotpVxOwpigMODpp0sIsZpRmQioSk9i8vF7/WqELP0rMUqSCWqtTbs18QQw7RLJfXWxtrrz1+&#10;+Hh3h5bBVGCwXJkYbRbHi8igcG5fQzd6G5gVsEzMsAAFbDk6b3BKts3lbZTWuDP+RzbIB4kWc9c0&#10;nyGNlUxlEVY0uLc9bjyQQMc6C/7b7x1jUnJ504UtgqphnGI922hMtzrSUUKM/wt+UCSNQKQWqMsS&#10;Z8EQErcA57XqjEvKAGjArOAhKvYY76dSu4RHxW1RipG0cIScoIbfnwOLJlhkZ8WXEgSZn6cwKh1D&#10;1RQC0JYKopu5JPwoPuji8IHg+Nb/QwMNbIgfzO5TpMGdsUxQITxL6aihalN1Ov/dnBkk93g/yf54&#10;a2b/M1E8cfY1FZkyd6V92ajDc5E4nqtVizVKqLrwMGYH706Wz37XrTLv6WE06opORCD4byAGwhqr&#10;9G0infbixhwqDwswPaQgw1lgKxJsgdgj4thzhSHeKm6+lZ8lR0SxVBfzdHx3OiA5sFYNm9wV/+sQ&#10;42gjlQdWx9sDfgoQxH/RKpYlJlgR2xlPGcmhG4qcJa+n1QKvxuhhyg7EUI8koJOsqik2yycdI+pV&#10;qr1hVWhy4RWzwWCMi5D5J2frk5dHDmn5B/ka/eQPv+MxH2ctPF+BAbWy8cLq2VXoLTRryjtNm1Wd&#10;/UMNcvi81VN1f/yYQITWTmZe6L4OHU2I4GNrQqwXvRMmc/CBaApDxWwKRrpefm0G4YbkdydYnB/z&#10;maGI6oOM54uSXDLPnJ0vXt+7qvVSBaedSANJBCDfE9KF4bYkrgp3/ztQCeMQiUImppOVSMIgCeqo&#10;e5pnWPpU21ZwmUJbOnMKTei3ElmXBaQb0pC5lkbBDUetAqopMP+Zk5NUR0GhCkqzDn0QV7xqLr3z&#10;lPhWu5BYThoZL7JN2XiMYVPCfIUW6MTE7+mY7RPRhTtdlRIYpV0ooE1raiZuIImuLC48vrfzcOfe&#10;GjmYRo1heQ0SkhXmFHGAkza8PDx4QbMEHo9ztmQ2aQaEjdA/k0YsrjayqTZBGAjITP3hXqG+LZcL&#10;XmHRVlubhNWme9zSDdVfan1dh7TF5RP1TPVmorWVFn6KS1BwxtlVUYEqOI5uao9jKlz57rg9KhbA&#10;BHDqBy1Vu8ufHKnU+cx6osMBdU7GMGTU6wZHHSiJ4QonWE4zUWM1q+JGsJi0+el7ys7KhZtkXKA+&#10;R4YT9IAgKq5AtldUyuRqxuxUbLiQlB69dQvHMl5MwFYhBPhK/8RBZftoxrRhrurnxE+awLOlpJxS&#10;Pm6MVYXmzVekrZOxUR2anheXJT5NRFT555dhedgi3nNmnJS5fnk/ESKLZ/Y+j1kHrjfDnXiOlGLv&#10;VutunGb46CkKG0rAqoi5v1GqRYUIsVDigqgGJQFmVasykTNdmZOXEnjj8hh4/5+OvK2o/PYeosYN&#10;3CjfFbHRydBG4tCQG7NYWs5V7Xety906cDXeb3m7hzEyIC9S2sKdro5Ypve1M6Wd39nMk5HcuNwn&#10;B9dXl8UnzauSefeNXOrVjeWvvzwyt/4P7DX6iS++5YLWtqvZHT2RQpjg1+ovMqhWOinBMQkV3z6D&#10;znL2nh0N1T3OUWKqJMUG3D9RZ8oLsuutkHIz7HekR4D+9fB034hO4vpZZ6EHq42pRFaMavn7qqXV&#10;hhePy073PaIfgVNbYJU4Zvisyj26gPuXqJ70rNkOvgKgKV0ejXjiaXIzolIZUZtkeFILcTw9bKES&#10;8BfyBzZiA78+PTMstdu7Ed88uk7bmIIUEk20nwtOGEhWv8z757Ha1dIBJoNBdRnt/2uoHaR5uPka&#10;5n5p9XihV9Nosb7uVMBNExbRWQ7FlDRtGzg3OjUfrCbr0IC6tkSDFFHgztkdowGMkT1nLtFAdIl4&#10;sLX5aGd7A1ohwXsoQHxLjnNmf7smkrthQ6Xb1+kZvKDzc0BfMgqQ9SjlQwfBLgdzq2F2CQwbkxU2&#10;je8QC0AZ0ABhnyFaNaA0yy+iaHssxIxAwRnognkKQwVymHLR0VERDDQbT8QzegWrHVPQHm0r5hv1&#10;Cg0awZAalP6dHtRbAoIVPYK0GWgKanwytT265Hdixqdi3TUV5VtbH2ZA3NoiD7dTUzQQiYpliLKm&#10;nBfcdmsJxw2dpMZeueLEczbXS5i+sLC0tbXFOncQN1+Pb8El+TkYoLQ9lc71ubMFM4eDMCINbRzP&#10;wgopilmgpJcY3eyrzgN6lMu2AyDLBVcOD1QUKb6w413TGZjrVBumx0ya59iPgPdY4xmN6oDCuBrG&#10;x9iAi4uTlKCCc+okcElyACVS8GpIIdtZnqFwIm4+O9viZCHBzLqpBwkdpYxw696bhx+WN4GX8xXS&#10;6ZU9iHVsoIAoqhwcUSAjSxphsDsETAAwpx4AklFD+nxCCtpFpIJbwIuJYAnKcWcN2HN5X4g9cliR&#10;SDBZ0MHZG0VS0F58Rc9UdbpWtAvuVfzHsBD1sG30Qm9gJ/Dc6bf+0Lfx/nujiXdP/wGWmw15AjOC&#10;PYwESEbxKla1PAlbXWdTUt5Rq2bCzBtrYfVAfw6LTu6Bkh+Em5VPOiXk6rxUPTK6tMMqsHToVtB0&#10;UTJfNHZP3ZN2H85pDKjdNWVp7gLMnNhwxML8rQb0NqLaqqb5bbsmaG/jAAYTiCfIKzPFOEt9hG5p&#10;GaipIgw8FXvDInARz6HTGvge6fA8tFdOxUr8KYko0jMsfo5dcyrsNR3cNFQxBHJIkK3GL+mXIGaV&#10;FhoR7hYlVkuHFZdaApV+JgXxMeuM3SyJgoicM2HswJaiGE/tMF6Dj+APQivK4xD8prvAMaVktIjR&#10;OoKFZo98sbDcdjVdI4/odA58Uspn5/RUvL+96dQ3uOWMhETd050tT+SjaT8casQtYTL3Xu7t7z0n&#10;EwjOBlEPlc/8GY0kJhG+B1M55fpyOHXb3bXsPhcSvGiphKzDIYhJGlNllCBMrmc6BpvsxQUzrhu2&#10;KCyonJyuxpD8N9Rr4DVAtLIG4w9Xd2sY4KTFrclya3/Vv0tOTOQ8V65AcNhdXQqlKJXSEemCHkVg&#10;6qYQSwgNZYszMUzDMxgquWQW56vuSTtdmZaQoh332QFhbCg9l45OuTY18IQKSPf6+ip9u5Fo/HbU&#10;Lt/b1DTPyEYSb9UQ2qTFWl+b8nJ3Sq+qPH/M02lJI80g4DxngiSfFE4qf0X7V8snbI3PonmGphGH&#10;AJcA9zmuBubHKZVXVlYjLB0MGdMSihEH/PwkvrmYTpSg0YAORlrC8Ru+OJ2rRxpCWVUAQfSXtYFV&#10;oFGXznDEaNuDZBrDmEPFQqV7DqYT+Ib8XwIR1U3oA/qvUb6C3JQWy6Kujja4LhOBn+nNnUM6RAxG&#10;MArZuAL2Goot26QhtC+45z2u8DjdrSpo+afZTY1TjQTXCwaRySvjsX0aXjMEQ6lHO0TlyUwYsHh1&#10;yGJpupnffVW1qr6YHXly+uF3feCe3V+31+gPfPkzHgtLnyUYmMxK9+1x0Gv6N/0d5fnqxUuslomP&#10;3wQSUl0f1cmWJ18U5a6+To8X2rtyquu9js1iqJA5hxD5scCBgOOLZWqgf0obNcoOCz1Lr8xcSUUt&#10;Kru6W5cBCLKjU4Nc8XuqKNnx+n0WNGlItEaan2a90rxaqr5dc5muxS3wLSToYNcpi3rWzKUhK6BK&#10;VoPEbJSlnlLpGIzZ+UXkY//woHlFGnIdnxyltYhzSxr7JneWCm7U8SxcoyPIz+HDmxPGweVCBuyE&#10;jVUuc3g913W9JPXbnE5r2Nln3jzDTKIxGySpiJNXD5NE9NYS9pjeLjh5YbokHRwxRJCGEQD9NixD&#10;/zAvhTVvXXef0azJjBTvRGBESueoe2Da+5sbb7/+6v21VcfHQwFU4dOqj6+zOFM/K3Skw/2Xzz55&#10;+vyTp/SPRn3S0GN9efEe066Xlyav4Sxp+jSNQW3p8Mk/HbeAemLTTdVOk3aWOGmMH580QsI6ZGIU&#10;j+VIIgxK2n/p8kdfTUJbHNSi/f5AvNJkRszXFbV3G6Vh0sA0dQ2V3Kwxm6tSp23ISuZA4tA5f8aS&#10;B2B1UNA0erIwKY0l4nQLTIG98RTt0003Nq5gSB2/RKqp/CgH2pgNClm+x4x3P/v4YzQIAzqxBzT5&#10;A9QX8zk/p7yfO6TVJV4QHYfgEeHM7Nx/QJNErCtyisVhIAT/0AYkkQAb4f79e9v3772wzTO0KJvi&#10;8bUmwFMBww2TqmmjhcA25q5YFkXRGQVS41DunpesD1Km1XZiIEGwDr6jCWMVqv7o+cyeSSyG7eq0&#10;Rtb2jMskdWOxGBfxCnNUF6FwoWVLcBrw+DiRqD8aZXMuqHC8ONO8ZRD1HH0qiSYdqMkViV+d0EmN&#10;mIOtZEkIM5tygdot7TVl/1KbSNQHpwu7VOLJwtIKv7flIvJWIDo2gI8LbjWtWFKJfqSzTXRBzFFx&#10;I9Kmk+mD3CG5nHewg6nGp3cpwxONsKuAK6JO2UqtSD1OKyc0K96P1ilOvctuezHTS2ZAO0GvfX8d&#10;1mKxiwWhkpQCaRC6jSeg1GwgnGurS28szPzKkSmWX/eXlqD+vmB0gn033ZSOT15QRaNtLiskHUs9&#10;HdDBfQv8sfmjKQgMrJRgbmht9sUdklRDvZ+5lExQwtPA55QdmN6EpUirmyhYzwhMVkfAAZlD5YQM&#10;emdvy3YvUsneJANpYodLyKXLU4i0hG6EjXHzo/eNK8NgKY3HDRhXVzby0GLHa5KlkCSEKDCKFW4D&#10;BevBstF6p/Y6MF1pVkFJsplo1YcSEFc0Xn8Aj7w8h6iPTCXRYSzFEzdKazi0puoD6lemKSlCWOfA&#10;dsdsR1wXAGK2g4/XveIpEEq+0Y1Ir7GAFUoVu9BKwPjCklJ4Mw4K3pd+SpYo4Zm3DcucygltibG4&#10;QUg4eYTMI4qmLk6Pd9dX3/n0p20I4yrr1MMwt5ux/S1dT3xSSg2ODvfPTo73X7w8PT6Ea0ulMQ2o&#10;aRTMO3EDOnHMNSScoJrB3tHNOl6Rl9TYXzs8hHsr/c5wZGhzZmPzOll8WChWA+nBsAvm+RkcfK9q&#10;94IpGsZxTR4H2+l0OdE8nE1PVzBonixT7+lnjtTZg9N+iCwdaJVhlhKllRGvQRrjUAsaMFVmTPON&#10;02xNiCJKLoSJb1e0qKMZxzK3I3IlaO65xwWxSmZyAiJQ8xYQkA1gLq+P9w+lF4tQm8vgntQpF1es&#10;Fd1z11fW3KOkWKn2wnyz8kAt+NxZqKvDg0P0JFVnDoJm5tLO1uNXX6Pt0gcffri5tWHMx4Q1vW/c&#10;Gk8117HzMirM0dPHfBX3icKlxTS9epED7pPbhg0Vh/eKZ+msAkqaOe98FwaGRW5VBCtP6yc7xIaP&#10;YMImvSOr7LKhS8xI0FIK5XEnUoD4kzsYWE/9vmhZXCMnM66JLPMvD0giq1AbZhiNrpCjdzYoNQBj&#10;XFvDx0dkTZuF8md9CKQMe3nZSiRT1Wh/fcqz24WGizqXwk6CeIIJ4CzHy5OSGDcx4EnJoeBr8EXY&#10;byI3aMTcBnF/ohzjE+5Eo6LDR/c93ayebk1IQsOmVsMhdim4bYUhcLmu56XwRvMliXgExJrxdrBj&#10;FASf4ozq/YTLYV1KsO46r6q+sAnWTg6+/Q8AJRr901+QRVrjlh/cg4Lx/AevlkXHfUCE+ZvAi6rW&#10;FexpLDYqBJ+QrNxq5CPFGt594xwDqzALo7CkAZjNp/CkY1XSsMiWh+gsERj6CZ/yT4OJ2CHVdAyJ&#10;+jjz2DHWxXnDvTMAB51vhAhCTYBsWJOmSfrOofcAXdtaLrMBeFLyyVXWhmbjColmerklAgIaETa+&#10;dsY3STw7sFllLY8zpGBOHddpuNOWD4r1eO+bGwyhaVguHtaDBHvd7gh4GRco19Q9Yl00ogBENlwO&#10;fYVvLopqUBojJXMprisvPs6pkOhG/JtmcPQivpMhgy146BOT4MstGS0cp6cdE14uOStGQ3kUqUBT&#10;gDPuHbVIG9HL05Pp26tXHjx4dP/+FhUM9jvzpgCU2Vmemq2nHdMevNKDvWcff3gEHvT0Y47Fl774&#10;Q48ePIB24hyYjF+2p5BuvpXmLr5QgAUDrdfJ8B/wBP3tIlRtIsKdzi+SdMFsm/hNoySbfsoit8ps&#10;VYAug+CdOGjvCpXyUNwnyGmAyLYqFdGqhTgSvIfiksZB/MASh7SqbRc9sWoaDe7tii/RYOPiMl93&#10;Y2Vvh1XopYpg0CpPcCElisCA2EqflHOeQkp2kTfg3No0LQ18cE9wZum4DXTG7ughCq9fnh4e2n4v&#10;TU34v8cHxzysOlFZut7ctJjRBsi6Cvi/Dk+O02bCn7j88JghNHvuyPkF/RU5IHjNNvaI38hh68az&#10;FIUgEo25MpiEmN4LmRtiLCpizADAfI8kIsNBoD04l5HZHIzejEvYdihl5wXmVRdZXm/IHaw2l6I0&#10;jMxFoabUJnd4tV2p/U0AYu4spUVhLkR1cMTaAoR7slyGQdWXNC6xH0lbxdjHYZzIrT6x93XyMVwN&#10;xWqg4HA7U1eLA8o3xTDzpAlMF0lmM9S55Dsc4AHMmC5bjSSs6aFj9hwCILctZHIRQt7JdZEBfJC6&#10;+jw4q5lSQxFpXtiOmr2oQ1/GiMFLoioZ3EIkV9RDnjSXCXhgo6qsleJUtckjsA69zp0WZRFsFfPi&#10;6Pmvd/aYvkOvA2pIcHSz1JgO4gizk0eVWoOI5Ej4PG0gUQwuto6nKHUdBRG8WFxe7CixOStUh5rn&#10;6fQllinwfca41g3N5M++HM6XpiX8EcK1ld/JxcUfTUMx+QxcEyMsZqfpTDc3RIQv5WeDeQh5SFAC&#10;MbfKO3EqnTacrLIIlI0Bjk8OLWAJo8avmJuzpXuGtzhNYXaWtjoO/FpZreU3Xcn7zWUZOmCRaBbt&#10;BVsroHK0Nw7eRTszJAh1u/DTa2t1ScLVKbze/caeRcgoQSLpFxlRUwXNT2jPz0Ybvt9IAW8FQUXI&#10;OfCdLN8DUDVqPVoAczAWrXnQNtnTUX9NUUozb2X8pA3fmeqjR+PW6K3Azrs6OX2wtf7qw0cPNrce&#10;7e7g/3lDmTbKpjS76Kre3DJHnv+x93zR5trqO29/mq5N3oBt+6w1TeKEbgRDby90FcRR8cAotWSF&#10;OBeG+WRZWTbKA2xxbCJH1Bjbx7OvrK5hdIEZ9eysZVT2VBxNO6UyDo+fy8piCscQ1el0Hqa0U07c&#10;9pFpkoh/MyAgkETjT5am4C3bMMqvs1N2lZ3A7hxeGKLP8hSn0gzjLWWoJtYrV9B1wFZxGbARjjpe&#10;akmnRoLpzeceMRNmfoFcseQIvT+DBrERq3wv+BYJKBkmQf8foY/wJsGX1jfWpH7pPkMjJoCTyIBF&#10;3N3dxdtS5cXl4prgRTw1bbRp6arLbMNWlLXkrqvMH+E+QeWx0+hi0avzU4dohrYweEVJwMhZvZFk&#10;0VbBnGDvP1mxg4M9EhhsmR1Gxy8ZR7GRvK3zbXAsDDLSb6O7jK/j3NmhDpxQ3vRVaReBM7Ul3kZS&#10;7sLLuJ7BaWUETWohPMx8qml80Rg1T8yAlN90DpyzZjvQv5VAq8s8Y/V1DRjxC4cIvc+VmcINImWT&#10;DNLycSmIPomZEtukIMDkh70sqHNGJqvfap6VAbN3Wj8zmnImYZ83eWHLfRyCHmOVJD5BFEhPjV6s&#10;xtgpN8b00VFVBQXf6mnF9dV4aCaChHu6gzew2g931p9+snf862oMRr/3hz6Fz4bX4wKHdNz4QPsc&#10;tCdrOJj9O9OEOU2RPYZUFnSzdsV2XZpx0/AgPwM1Si5QWkLqNScirv4lKpPhEtvL/9hRUSlK1Q3q&#10;VXJIleXjxAcmJYHZb6H34S7jqoB7u28Bc7ReyU+kwsBbrofuNYJy8gze//gHnksAOjmuvF1Z5OO4&#10;fjhKUEeM9Tj8sKpD+afuhv1mX3qd9Lakcoeu0OYVaxobQ+hyclccptRR9/0+b4jHarFxktPbCUkj&#10;qFFrqZws3/R5OQaqbN0nP8h/TWlcARYfuIy4e4lMDW9T06BP52+GPrq60XTgwG7pldiBlWVUrccb&#10;8oTAW8dJaYgATr33EkmnnPfh9s6r9+4TLCPOpyeHAWR1cyzzvmF21RluLY4oJdYXJ8d0jb6/s/OZ&#10;T71FLQUgtpVczj1lzuhC6EyeKBQfrj+LEjth4iT5Fqcca72s5iP6Sbs9DbZnl+5DdPioyOFI2z55&#10;GFAFJ28QVP16mpmrl+EscS89HSoaKrbSEkc9y95F+drkh0c2H9bp2SzPmcW3eJvuhRG+6tI11+QP&#10;VaOELOEV6+fyg8xUO2I5rSHW082tQ3Ond0yee3FTu9pdhIGm3JZxXGAYHD9AN+wzx+MgW1LmtdvK&#10;/8qyA/tQOvu4+Rf83lnNaKuLK5svhSjpaL8v/dBvmltcYrAoYZkrllSEyZ5TgzYgDITEArTpGVhb&#10;F7Q4ZmIBDZ8J7hMv8lcUDN8bCyp/K6kQs2IM88J8JphVeSWyVwjLiqFtO09W3cQH+OrCrQa7hBf0&#10;UALTtUziWGKpPdMt9+MpcLFzTDCoMgY9Hyb7Q867HYY+8XvxKzoWAx/RvnsJQrYwtV55iHQcN6TU&#10;oEBnekBOXLlSVJsncyiF39mWqzpVVQvpFyBFKcFOuHw6l/yycTbmVp7uwvz+wR4BU2r9EjjQrc9i&#10;Y+do8Yx4QvIpMtfWzGUOuyORBSFS7WBLVGNsA5Q0v5K+GDNQ8fCxE8Go+iM81TDVt+hPjU24JGP1&#10;paCJe0eNVFO9eW/zq0/3fh15paPf/5s+Y6pkaIZchqxfjO7RxY5ObzCYH2A6G1SWIMStF94Kzd8n&#10;5GdB3qwOH8eXb7qPVWhxMiuhe5sBv3yWwEyOQgiU7LUcPkYe4srxV2xGpM2T6VlKZ+YodapDBVBw&#10;PIeRHa54Lb9BQBRqYaUwRwdmUWVXnCRyXMDdYDBl+lwWpXB0erzHIC19Ocv764yH1OHDNzaSnuE0&#10;LEEtEMvxbhnf6cIkHR3/JeWFyQ4NPleD6Hj6Xjm4v2WcSElaeukax6JUuJXpLKPrOxAVRlhO8f0Q&#10;Cr1O5qzyRUPipBkMpD8zHlKSpP5SuViMg0Nk06G6gLnmENsG7DkBl7m3uf7mK493V9fRm9zU8dE+&#10;n7VvfMbVkcNEZPl2UgLnDIC7ud5aX33r9TfuOb8MrM+mQlkl/0duwU74IC2mjqxRSC8TrKmxAk9R&#10;Y89tFGb1fMQP4fcpIGCP5sKNwVAJWqITbUoad52IkSW2UWh4YzwaiJ5YmR4wJ1yesq0jBBnswamP&#10;THyZCeb8d21pBeQRRr8FLg3nxTyRKbdbF5KBi3b1F1BIzGH3f74XxxO1JLYgCwCwdISmRANotk0y&#10;CZdwNZR1KcsdY6uTWm8gZx5vVDaBRQ5wpazy44ig4zAP6/R7W1/nIewhaIUXeWWbhLMCCB16h8vQ&#10;z+6dz3+B4RDvfetb4HuLywu01LVLKfroiq5Nx4D6FkvrYqut7I6VEL9eDvqa6mE5++ZdSCuIwUql&#10;DTEpvgKjBeyxymyEjF3znOPzVpiD0TucB+VgwJTn5a74zf4BDUt0rbgsEIpU7Ygu13QYNSyF5CRc&#10;5xQQdLlsV5MsERvRvjI2bbRzKTQKwU/1TsydEUvO0MDXjCXh0dpKtofFlojCQJp1AgiMKh8hJNI/&#10;0ATkkOGN8RAkaQNjVHXowAWrKSvP0jM7S5Exhh0HtdQGGJLp4+17hHJYBf3jQJdm5unm3QmYBmNJ&#10;xiK9UXuEUyGoLAyac1wfVyOhc4x2jYooetlPxVQ1Oy361Ku9vrL4y/vAjL8+LzvQ8WTQS9TmsraH&#10;eehS5cbFET5A2iNzK9ycSG783GKp/GBjIFyDxD4SvescBVzjgVVqOZZSkFp8IEnSELs90Ls3TQXz&#10;ZnpT4LQK/ep8npghMMYUZEwlqDpXjC9kRHSBJ20ctbiCYYlpyQTQNSQsMd9SX0+lEXqMt22dZnun&#10;KGkouKeffIKKpxt7AiRbs7VdFH9tPxZeWBnXIaljHSWPm2hMU5Hef7IoKYgfig9UDWSxUnTqG4In&#10;NHTg23lK/fqyZYY6oOBKek6eJBarfhnXYQHLLujCep0b2h3r05mDumuTm0MlNJcuBbVGfnzciwnZ&#10;5ShHwU3BW8SLxPx+5o3Xdjc36CFB/zJCiE4rM2oL/4rNom0181VOGEtwerq5srK9uf74If3kGQrt&#10;JFEWIzGTvR9ZFTabveBuo6zFX/QwSBiiC0ZTaCWJQEnvt1BctmUSIekVod4EZ/efjC+BDGOaJNhv&#10;Oo1brJc4hiZgTdaxjQ2l3YywElwNo/55moETHhExGHyold1uNIEzrifAcOw0FThYCm/zzKxrDbbu&#10;v1hNOlez1cGhw0qyb3R7AdVtNoXWYVX02zmVaJAhiARk8tZMWQOcJrUWLac3A4AD8kABIL+w6SG1&#10;A9RdzMnGIfjl69YgX23Q0WSGgJKBENW5eNoPHz56+vFHH330IcuLuK6urKJI6OPGzVHLgd0t5sDb&#10;73RHsJ0DPYMAtlpIk6UpsU0QynP3/6IN7PDIWhMsjhwoxPvBhUTNNElWC7A4PDiG6g7cQDwzVrb9&#10;prShLbeuUsOzEp0fijB4BF3m/D59I2wr4DgQ5SS8AOTWmW4cPXW6x6AoExqZ/5Lx5x92uMtmo+EJ&#10;P6K9skOCofL3RGGsyVDdYnuRBHlnpK8obg0GG0dhiHexstUVylA0Qky/83cRtkYv3WITkIwsdXYT&#10;u10ijGbhTlcYHFhzOgwtCCMoeYIA1NEifHORIS/FZWymmXjWmYmhpTZQuFMXbFZMiNrDn1Oh8sv7&#10;v25dKEY/8YW32KHOgzQrUIELwu2RG/cfrTnSZKWzZvxK2TsydlJUYgo3tfumU2Koo4DwH4dOwjwF&#10;W+0kCzPsLQUmnj8hAjdoDPJDh1LmiB/uH+DXGF2enaNfTcRdMA8vDadE6LQWOGVtHwYPQVKzcLBc&#10;IV3OmJOgNI691NJk4YMn+ggZWmQOQ72TgdSE6WwHmo4h3TRPx38xPdVXyn7KNeo2FL6sTFgon6/Q&#10;64/ijqeg3tS5wA5lLC2iKUTrRM+hH1ajRXGaIEhcuTo6QjBOzXWwe8LbO6eAQ2v/93HRY44WvJTl&#10;HGxOnSa4NLVwP6SRNMrLkqS9yTg+i3Renh0e2SV0Ye6Nx48/8/rrK7SSTxI7eHG60V1RiHD84pNn&#10;JD8vISQeH2Ky7m1tv/6EfhO7zJNpNANIi83hmsAA4MaBGTtlMO3k5cmdYrj61NxbF4Q9E+4HrEhN&#10;F3gK2gZrgPbU87TNsnaoK6/zMWfvWB6HmID9IsUFUj8k6mOQWQVxmXNxAGwZxzztYia4eZO3MafY&#10;AKwCAgZagr8hbp5pJCwSS6KStgYFNWRrCiGaWxz2M5XT9Ay5WfldhnQCjeLj4efwUEPgf5NeNxJG&#10;tbvgBtlQ3V4Mop7+lT6N+wRxhSdlwOfqquWT11d06kXSyMIjh6zPAjOfHaE+x47uH+4nqoawoAP7&#10;6bfeeP/b70HbJU6iBSkXZEUhYuHLHx8fgqu0WcVwWsd9GDlZnuKqmAQphAJsjx4+L/WO55qFchiv&#10;pMwEQ2kO79T1FFKgAOwKm+6QbQgR+3TXssxurPH9HRGYVbX4SzJeXDbGf4aeK0ugVgSHIGiBwqnb&#10;rnNNgBYY/g5vyG1j+C00S/tSNsUhCAmCM0PYBAO6K+dlAG34nRyWmBB/b9ms8geAg1eJYZZt3JC0&#10;0YAQjVN3dFRtaotrknDcvhGGrRLCM8OV34AgWXAqvJH6UBqMZ2biIKjh4HH/d83M1f0ZtlrbbDwz&#10;bimh+RlXO8odHxPEeX9ji553Ll4EqWqQJX1lYebdY/MKf/+v0e/94qcSC/sw7sctzx/CXfsQyGdR&#10;mzSbEUTCbAzthg0ZMft+hOBAkN+CIJxD/XHbTxrxwcAL0Z1/MN/dEDCRFHwqRnnhWl6j7E+OD/Zf&#10;7r149tF33j/Ye+4Aw4N9qPmAvu7wOf1ySQcIAB4eMUzpiIAR2r4H9fp2Fboq3gU2A4fq5JS8pSM+&#10;ApJyFNWtAbYMUq/boDzTV1xWc5JKZkgtyCW6A8He2d4BDTSvn90Cj+C/VfRsm5sx6QY4nyR1D2Fl&#10;AIhTO2tmEjHrlzZGGWrlMQy6ImAIiIz9UsjpMR9ViQx5gnOlYaHCIOkZHJBAGVLaKyLde/ISnE8k&#10;CCfEZgM+WyNb6YzcPDJX+mlC7xEJgAicCKkxaSBgM1mWp0WwRBIOePLXHt7/3Nuffri5jVvG/hly&#10;QQsmmSaufXYI9v/8GevLqYIa8unXXv/sW288efjg4YN7tBVmNZRhCXxqmDArLtEQrUty38IHc9Eh&#10;j9q7P9l/+/i3hyCKO41CY5WDNuSTIRmaYIySkMNmQ/8SdQTs7DgvLXbSVJ5Jv3Meit7L/J5u4ogE&#10;y8BVcTYQKHS/igM0me7E8fWs9HX8g/CEA2FkwZtY1gnk9JJcSfckTAq1dCSNmPJoy5r0iTb6D6Aa&#10;fxN7BSAm4qS5lSNkU1hTlx5j4xKDAKF4mBROJqAAkfFuqZ0koLFJ+ykCnDwhT478Mx+U94MSoaoQ&#10;iToNdIo1cop0sSywwp5+9DGtANsPOUUwow++8z4LZNd0h2jG8tiGi4jHwNc2gtn3ukpJZlOBQZmg&#10;LM+5BWdxe5uTN6xY6pAnOQsdyclgCyIDYWRahbfJc9AaFpLcfKhuJYmGJenGLTEy3GTA4AoIUdLB&#10;IRYTV0yzg6mAN3t4eFA11z53SSSA10uq9gwF4NVfTql9bmqKBRfBcwaNbWsDLHmO+Gr7c+lsMtjH&#10;ghXcELSVnHTL5m17xWeEl6UwWHWRSTa2Ukbpc3RCU2SH9ZscCjTl3EbsB8cK06e/eoMasXcF5N04&#10;9HaaRLEVIMpFhvSJz5Lzy6NxdsIDNIhXunRJrWOXF6Ashj6T9KGZHk+xGYUCyPyXI9YGMNrFcWcB&#10;TkhDLmbafHXv1yEysANdoYPeaJKU/lOlk6KbHFfhkdi6iLizSfOP4LB9WhPuA0RodEXVVn0iCHSS&#10;mpHmlKgcHu4fkWrc3zs9PkLoXzx//vzZJ5xhds6Ep3OMTejblNkd1nKyWPzDH4SS6eVwKt/r9pYS&#10;G9ulnEi5swbErmHQY8j+u0V3k5CDC+nce583NmmhvJAX6pjV10UlvmvRaqPU1CQHgmC8QSasZeBc&#10;A152zEupubWdCnGOnD54CIuRuqE1tPpfmoela80shSObtkLhy3fLu7adlMsB7iYoG6m0JBbjyPF4&#10;vTfB06BtdqdIaz/vUPa3LS7082LkmngoYALOxlfyTzw11RLdvwCLL87IVJIKePOVJ1/41KfvbWyR&#10;FyA2TG23Mames0730YtPngI5Uyr8yqOHTx4+3NnawMzLm5aMSCgpGtuQhctzsIoAqBdyb/WAoJ8I&#10;EGBZB2CeiqSUH6aFDlAxK1O6sGNeqNRTGdhqW4wxq9HYqGve+HqgEV8pjQQHIOaWgDFgXXBBP8bY&#10;cRgmPKRz8VIr5+gd7YRBD3lRluXKAQMpcmwdoTuLBKYliFnQMbU8NF+jBx3rIEg5vzpJDx8+ZMWo&#10;DuslfGpc+PS5g5ExhM5SHohKzqHn8IxmO9ooaeweWjl4e0tUGrq2AsADU/ahqIRYyfJSqEEc88kn&#10;z/hSwDFyvumJKbJRiTJAab4J8A0/SpRToDMczvz/KBqEI+anSKRnweVN/CqrJ6RwDkInBbH2hBoR&#10;Tgs5uSt1VpqkFsrjs4FVRidnMmh1NWjQFlqOsfvCIifNTGhS67x/0alN1itIUnez3C/W0ntoB0xv&#10;X9XRc5p7FF7vzhquG9u0PT4ftvWIIheqhbpDsZTgH9xvkGg5aklMGvIKGw3OlrwD7p8cEiZKcyhV&#10;lffVEcQWAqjJYNRnkcUSKjmCz9AbH4qQEYG1Yzws0qyv3VYu0+AykGMjfn6WaGtBK3nvIT9RkdZC&#10;Rs67g7y/jzmsw9jrK8LR3xu4GL9Mfn5n4+++0KD+/bzsNpGAXa9BGdV/Vo45TgpoMxuh70Y5px91&#10;Syq8m/SDCyVAaD7zBlg1bCmjqMIjvzw6OMQvOz0+eP7sKb4/NgAv4HCfedlQq0/I1Beqrudb3BAj&#10;zG8bqbRtSOI4YUE3q2RHd4ml1O8hHqaWjXsrwMcBtg6Mcx4gIptnIxtOHp8QW1RIUNDOxOBSCHso&#10;TJncS2Ra/R4mUxPRPGfRnsSPw5Seblt69yuPLEnDiDsXnqccyyXDZGz40+EY7uLQT1flzi0bKafL&#10;aVCgcDiy08X373yB/tIvjXPEdnCLjVf4Ly/RAzyW1Hkg0I4BcXqEp8Vq7/Dlrai4vGDIDO7NG688&#10;fu3x4webO1ugYRmWKAgOxu/pvQZJONx7QbAFNejVxw8f3ruX2cIUjsbXzrQDTBXxRQAcl1/pdBOG&#10;tnrKRAAKTkjMqH0yvJGY3no3PHvoBkl9p2OyrlBOIC8hheRdWqYd30/vz4EtkHBOjhQPvQC1AATZ&#10;jY2tZOz09dIGUo2j7Wy3pZCk7ZQgSVdh4U/WzAXwHERH3NZmtAhm6RM4tXcDOdxcta0OB6NcYI7G&#10;mdVwchECGtwU4pK4gWfpq2vQwD0jZlyFZ+af3Fxgx0tkWOSKv8aF6rlLFyyvZs3fCXBWJj45KTcK&#10;UVrhCHSeW+Pv3ny6ojbyQGCi9cqXU/q4ThHnKBpjUH2IrK0Go9ziTGBFKBEbBDXNSv1s38bLj4gx&#10;ajIHNyVqTKBybt7Klby16+xPCQtawpIgQKq+3HSvw97ZfSgp2YHnxqN5ymy+q+vvRUImHNssqUZp&#10;A6EIe1SjJZEc/YR892Ha5/HZUwr9s24E+mEPwulENocGl2hNEjFpnuPnHGYytvrcENJl7SE0LZtC&#10;ZeZESqb5l7fU9bDa1Kpj7DhF4ByBxYUl2kDZWjztiSxkqfulHk/fs9jd6FhVa9GepMo77XDwJOJM&#10;uyl1qr73hwZbhYh7pvrXABtqQsskJyc+PPn7qj2mA92nPMC93+R4a7uaCfB8jw9St1jQAPuWBCZy&#10;bOgQppTjYWPA9U5YPkA0YsrDvefPPzmmEcGLF6p+QJUk3/gsmR8HSJEuS/kqEbhNjohzY3u637kj&#10;LTNn25yPnfz0OtO1LNXNemz6yMa8vstgsT4yl4Ulwp6h49s2tqpcFLJhrWIUaQu9ZNiG2GTNQJ5d&#10;5yWzp73hEF3iMQv2SB8dD6TOopHy8st1FK+lnLLXlqqm+SVnxtLN8KbY/uRj9Fx0lwCF7F2VyjJv&#10;UpenBoBHEIh0wqpE1UYbnoHA97yKBSf/Af1OqkkDGpMc4xjTzgzXqjbu2GRakkIbaytvvvrkrVdf&#10;213fWoUmq9uj5+j8lmvqWY6PDvZPjg5RQJvra48e3FtdXlldhibgHXL9iiNmgEOmUHbmRPkd6qAM&#10;abqhYc5aRZ9XmnB42DxUY0nrU9+FNRxRk6uY2ygUncoMzuOD3CBDJmWXZdqdXEAtvtsJZtNBV+w+&#10;AyC1UpkYHBBJhW4WPnO2uWZNJpGI9iYO2t3x44tQ7tn/wcPlRg1HxAQM7Jyb1bg5L96GM2GOf5wo&#10;0t6EaBR3OOwvhmcEX+W/h0f7DulMP5PjwyOduRx+gJdGh5pQzUw41YSeIRQJKmWV7MwxVLDPUOMi&#10;UzMai6UmT5sOB3773WmtI+WdCDgMva8bEzT/xwcJQ1vBAuZZP12rNkxzDLV/4AVFAdk7UvRPzwMJ&#10;NLMqcEEwmgX3u1r/lZNl3VyViQHaaIqmICYKM/w9BKE2sS/p3AqhKruAc8IqSpGFJjmq7ew2JvmM&#10;D6/6NLtaLqKdd02nh1De9/BN7F1dfIPMPNGZnQJurOzJCFoldqxhlc/0DvLYpgmEOHBcH3FFu3Wl&#10;GTA7aGOeVhGLLhrrJ95BDfVGo0WzbuPJ6hVjlpv/X+UmUhLvrgen/sqdou8pa8TQQ10l1lXtAw7O&#10;IZToyYmX5xcnaY/6/99r9OOffd2Dkmp7LqFEhnmZLQQWNImuC30tQQj/gD/N6fIfE3bZtuTqGpc8&#10;o7eTlL+52nvx/MWzT0hbEQgwo4oQwQqajNfAbLBbeDShc6Bb5F3wRVaBqcNTgcU95ODyB1mAuubm&#10;ZsdIDv6FSj/HPCiKR0ufy5DbwR7HdpWhdxcyqod2hnfsuLKcE1aTSYEnZ47xG9zt4IbqleyEYVDV&#10;nGuc+tXi0uG5c+SS62qttwaQX3MpwtvaTsqYOdVQLflNrJ3V2gaXyvpg0s01nZ3p1KfnIi3J0i83&#10;jVr9oky4GZcpDn4Eb5MjCIlN5y6bJe/YYIJ2BGcXBuPB0FMvZAqalGNTbryfReDCsLAwuRza9aX5&#10;z37qrcf37q8uzLda9BIRMqa4AHDDqcIGsHVUAT158GCbrhGrdIywv1BBMHVNsnMDdThp4Zw9yaaV&#10;aWSBg06qiDusPgJx4HZKOVPWUyHWN2epFTz0kPranZdQkUz3JNLCE7FS1d2ukh0g4FosQIUEayTo&#10;VDgpoD27oD3PHvt7ckx84GEk2ltAH3k0jcSUcLgolqponNJwjFuvuYoiO4lvLp1UQmB6CGeE3Byu&#10;Vw9YtXZtdnct4YQBNNKmGDkMi60fKMi6FJ4Ug5o2tmS/yOtSQqmE58H57ro+UcQKoeTmhEepcktH&#10;BNI8NtEKuc7xGPL1EDOVL9FSQTOnsQ5i5ieT1mYL7posdf01b8GjXRHPl2fcRhsOMSXrU4M0Htcx&#10;Dla4vvcJMSBwsTAk7Yc5aEE17RTtIFWnZAsOh4jto6W/dPIvU3BuNLdhT2nNkzsKX8gyHWTBnhZj&#10;eZBvM3aJ5AuJ5wzbxMdr5xocKF02pIIwtVzuFr9vdOK6hW7gWG4iXR/BZW+Bpxs9MYUU3anOegHd&#10;CBYlqTKRsKwQXDj6zaj0EV34smyx4yIm4fs610HFP6AXdS4NjARZx/NXPDtpfl5fs/od8TN5muaD&#10;/L/I/3dfipk2Po0Ww72MnRxmwBFU2Rsjvb9YgcfLC38/CYPRT3z+LT3TGsYyIFNwhB3lzlwCjpmB&#10;rfPBJCDbJG0E1syJ5Mih7Pf3X6L3wR0YP4vXv/fiJT4laVu0P8oFPbK2sgpSAYDjHHQyJzBNmVJn&#10;MmpoYiq5IsY5yzegH65RbANnIXQR70y6eid1ANZ7WoU301pHKkLwUHSjDTj5GUMgbhCvEycXKwGc&#10;R/6Tx8HNk3FvBcwxIsNZJq6k/ZVK3zjOuKY94vmIoKmZz2s4lILgt0yKJ/aHa2R6mwDo+ERXyECb&#10;bv40dzxkILtDr7iUrS/OGdNyakFW0F6+AgJJwRyFlcI06/hV8Vp7+gDKN20vdeemhjqdXKLvN55V&#10;gGTl0l+FZ3IOTA6VDp3ZEut47YgnKTvmTYrnOY32ZnD/6Sf62qMnT+7dI4HPQQkEnJS7EdsRwB37&#10;SZvprfWNexiBNWYQCN+pkZK/k7bheCaLKvHJ7aNTXT9EXDosxg1XJmDT/iF/TchLouhOxuPWD52/&#10;suDXnNe6OeYGuCdoP+T8J8B85jhMdXVrTU0GSMOfPDo4ee/dd/dfUAnERPdDVCOz4JFA8FkGrVSk&#10;JamlXq8XV+Gr80dUGdXkp0A0jeyTvMnCukd2fTHdamGLoZh0TDGFANnR95Fe79fSbura5J5pVBLv&#10;6yOncEmvM5FQHw4UEGiUJYUUJNiRZLIglVSTDO1BRycnAf3CjlIBZKLvVEFO1Mo8cKhXomLOGL0w&#10;6qUEOiE1yjZKcOgCKY8CEbVvbm57mI0hBbb1vVWoLA5yW0q3ASsnIr5RF60+Cr/M7xouB/RoGiMr&#10;MNDVWjyhaJhE9VOG1JdzCyvLZEpwXVMV3CPst1ioYDRhSE2vC/sUdfac4ZpHMSkoI90gh3WHq0lD&#10;PHN51ftOMKWe3KbFyE/rnLktRTemKCdD2oSN5dLrbDDnokhFcsawQDLhHF5Mq7TmcC7qHFByIrUs&#10;FxSrtKGWxQomOOJR2WA1kDIyBHGAlXJqgY5IetIE9Ks3cyfMXYpxEJPgJGf57qWbW2KLtfW2AY/x&#10;FpC3C05slJKZT33x3u4vPn/5vR//tf88+i9/8VOcARx8FlU3TZtjfCQ2gjWjB0DUBIvCycWjKF2c&#10;+apH9JzZ3zs6OMB/DONSRYziExfGVgLILdIXa2lrc0v3bYlKe2nhzefwLViU6q+uRSKroUt+3Sie&#10;jc0ei4XrYA/FYTxy5lvFfUAiZcIBa7Q8NcVrrFG+JMMCg3jiPaH2ZRZyxjhT6VuH9sO2E0lwuuCf&#10;odeTo6JG6QK0F6BfW6Ix4BEZ5kHD/bSwH01LIMPOWWZSmy8KrkM3hvD00RBcioEPD6OJvBvqcpFG&#10;hBWHju/EJiEoRydHmLAQSSzNVFkk5tCxyjwWHqqqgbXlrzhl2JuTjDA6Oda2NbjhPlmc+rbSQnjA&#10;dv66vYKnBE63tbbyYGvntQdUqm+EWEku8YQVwGbz3dwMGwpqtLa89PDe7sMH95fpIg0Mn/I115lg&#10;GRIw/RKkDKvZBbIyucKvS0MCvivkpWvyzE1U8jNyUwetZ6D/rXJB7FOqHa0yHsQmCST9HT2vs7ME&#10;m23HVh3EO7kH0LKj/cOv/tKvvPfN965hOWHaW1tnMkaOx8bWhkkU68U0G7o48Q3Vp5YmiLlX03XL&#10;VNIt4Yg/pK7h3CVpxMvKXmCNFAw24dwMmQ5KC8sNUH0og6dMCMjV1AIe8uwmf6UyDCcALbO5vk5w&#10;bBc3gAXrKv1soQNTI7RqWJCmyT2fnp86ty4vUWg1kd5+StV0KjmU5jJB363inSbsarkJT6czdKaj&#10;EFNtjlRL4EO6CdHe/t4mMQXFuhTWWVuyWyCCNYp2Kprawa6D/Yt5Y1azVTvdGslRw4DfAWDg97wJ&#10;GI2MoJCRXW10vHoRrkbqm45Kxe5yaoRMUweckXxBpVghVWrqluIQDrwMyaPVFbn1nAOgY+t4vPPA&#10;sDXaFhCkjtLIechsm2XkngnW7IVLSilNLxTFyADCj1wjxnYGy9pxCyxYiEW38I4YPMc81ozGsZ4Z&#10;ibUzoDWMzU6hwRxqnxsIrJ8S/d4wm1K9NwSCdyTy8vfz4p1J8g+WrznaZD7Sfj4xOuuk/wdQCZHT&#10;z0x8en35l15S1fGf+0XG+A02Jp1dKe+m0YD8qkUanePBIVLyGq8hANGjSnuEw318+P577z798APS&#10;v3jEErNYCFt+SMlj5h1ETIIAxmGDZuICxE+x8sANCWLuCU/4xpEnNuiitDCtxHAOG+4zWQQh46jX&#10;TjsK41g+DPdpu1pZwLThzRjIEd0uCTNkhgzUw8y/RfggyeAWsX1Ua/ak91xx5W+++y5niQTTyfGp&#10;vSNoqso/0Lg07OWM0dYi5E62OfthryGORRU0oqayNsM9CyCe/JhQElcmJSDBPy6PUjCyKJqnw28l&#10;kP/ogw913wiDKK65nSSewHHDzABbcc32X+OzmlaRnqvnL15iJfUsJqbo2vvBBx/QEAlPD9OkRhi3&#10;sujxYBHsYJPcu8qFMZAs7+3E/Y21z7/x5luvvMrEsaZ8QbpQEy8A8p5+RJUA1m9nY/VL77x9b3uT&#10;WIKrcnRZ8nhl1haI7caRZ2u4teLmYWp63my5c+5kTc6PUFFeRAYsEa2NVAfjnly1CsXc7Q2ealuj&#10;OhMvmjMuJeXGct9r9tU6f8q/cYTxu9OR9Ozk/OMPPvjqL3/t5fOXqGoCF8jEK9RSOZOHBpkL29vw&#10;oKbjwZymwYn5OXhLmpNkmFCX9nsIcxxyZLEs1I1kEsVSZaNSyUwYsAFujGdkZVP3gu9s8U3ClHTG&#10;L1fHEhMQsVlS6DTh4J55QFQDvxdimh7RsNUe1DDfWn2JD57KG7X25BSQagJKY1Cu9ujRI25SyhAy&#10;bPkkhBObTVV3IAZIJR/Z39uPWz1LDITkWEtswkQzby8WW75TJK/mNciwx62ViUVU8Jbx3YpE3QEv&#10;MXtpU+HQdnSgrKry8THAVf36RmkZqw8UGKgGLNGcxwq1r4WYnjaahjVL9XIS77QtJ+7EwoI/EQEA&#10;OzoP/JZuY3AfzM2G6CUBPRk1zIBhj2RRys7tESSNCmPjyLmg/xxs7oyeFrb2bEtg0jp2zjB29p/J&#10;0rDG2mZ+n5of0Ta72klVYMPv/JJ6GuAt2Bur3G3IZAm2A8wT3MCj4CIsGl8KGUxeo5ZygjJMPDtO&#10;LaksnDNWwAYeUw6qCn1IvSd+nub5Nif0WKfpJKIlyGcKLZti4NscQ02vs7/iyDbqwgnjZvj2ldV1&#10;45TxeBJ6FIaNIa0WCd++ufjWf/6ZNqM/9MOfxfRJB7y+ARrGiyC2ckluzUSRISduRWqpxnz29MPT&#10;o6MXz54e7x+kTHFug/6zG9tkEzuZvUqh3gQnDY1aAETPhZCNnAtq6Ooahb1CcbwCNEg2bY4jxNMd&#10;ZYUaRZ0Zr2VKEQmFFGG08bI6LnCrzWlRyVy/kk0QEgNLNM0hkt3PRka8AqoYLxuEBkPkE2lpYD9y&#10;bsrB5XgEVKKyllgwFDQ5UiaEbG1tWgBBs4SVFbwAHpl3a67SNLHdiZn5Xk439UHmDsIY49qYF6Qz&#10;0qanzAMEFmNhbB4gIoDRlelxs5juGsgNIRTi10aM6CliBcxD+5chpe15wpOwOCwytpZLNTqGXY4h&#10;hYHOg7FKvi3Rkhz864tPv/7qp568SgmYQUfOMCqSdpjwu4jqeOTdrc1XHz189BB20DKLo+MWr0qZ&#10;nrfnGjLKylPmhwOF/4b6NufGWe124NktyCGR95UpoZwTfl5eWpm3VxC2zfkKOqdi9JagCzNRt5l2&#10;0+1cwnvE3OCAzs3AJRh6vQU2rIcrYSxRH40u9l8SyV2ghXa2DF/QdCZU7YNvJcza+poAdJeAJwkx&#10;RqTRsVmLKPe6flJIIxjHR4fF4nkPqKXdF/IG7Dx/ZsuQcy6WRpjiEsNkR7k6NrIsDYlvFI6Pd4x8&#10;hWFpi3m+nVwQz0Mg9/L5C66LMa5qZpd15fRCIQKdtqUHsSYbw+YSpKYUw71Hfa/AUAylW4c6hc4A&#10;s+gRDDYujpKQtrwoUPwVXJkxnuPBTCWByj3xQUd9yKpwapKejOTAArMGdnbb12dHkoFMk253zEPN&#10;OV/UWFMvPH1tE3bb2uvusGPIOcJ8XYoTJVPwWf1r+otkzAYfjzs1oJcSFxWAtDizYsuiED5iDZdc&#10;CdtNZ7CsjUTyH4hhl3x1YoCykm34mESgKfCgAumCk4HDdbMDrpjdadjHU4VF5sBL/gW4nYCpRYLR&#10;+zm3PCMABxxYLEboA1J72cShq1gu7f1QbZ55Rz16kMpCtNR1MlwI9kvbEHIZ8Xts9co61DCnEZN5&#10;LAPKOFt1m2oe5IOleKWt4bgpNBZ3EEvMdCx1dZ0ADGcaz8+gxyY+fv7xfwpk+s8OEUZ/6Dd/znD4&#10;HErcwiqIwNwsnv7+3kscAsdR0GEGIPbl88O9PXjFAOtY1e0tEOTN1bUNumXRI4XYnPtrFtSYNCRk&#10;YPvCjtgKsaY5W9GpzdOqxagfULVpYQXFXC6frQYh1SuH1Qk5bidPVIKmgfMQxiKyAFd+0hE6Q+ms&#10;mF5OYHwJHWpyWTYJgJ3dCCOuitGDHyHQmR6tr6+jrGycbyeWgXo0BugHVqozUYNFssHcEooAJAvb&#10;gI6wvTDtXMIdVhdkeH3dyfCRbiFesqMcA4INuF4SgaCaxMcEXY6Gt+wQQ8Kze67S0wKfQaRyzGdV&#10;CyfroGLCRgrtO+7KxSn87WApx9qwvtpM54ydIrngBT/8zmffeuUVHDz+SNES1uTp04+ePv0YU4A7&#10;Q3IAgujjBw86NDgl9KA6tKmRpYroc2s0mmMp5xbnuQcMDXqPoInP1gAjJ6BqxbIEfJKKPD5NTF2C&#10;bTLbuKjhYLj17iblFBavXeK501PEajt6P1GwGrKjqZejEyOwKgAbaJtm5FPwtc3+kfaYF4SUd5a4&#10;AYVLPEaNLhvKMqHhOCmBTNDUFoXZMWJqCoYbh4ljTBE7coWM4okPTcJTwOVsioyp4ZcUGIAA8nTP&#10;nj33DFLmEjNmoj410vFh7THA+uAPBeqxLaO3Wl2J7XH8zgTJNItjrqROyk+1p56PL7qYZhu4hgE3&#10;FGBUDzETv3RzR5kCH1ciyK2RK9/7nQ/e5+toN3Tv3q7U4alJSHoGBCnB+/CDDwTEMDC0E8/Lme+5&#10;uDeNnjUDSjxKRk0Gmr8PpkRZBpqW08c1uaeOr1Dl0JotcfAd24qtzEQXy+D5OChU3gpgrXej/kqa&#10;SkvLIF+muOi5X62uL/PVWGuWGZMspZjO5JrqUDoLx2cUUR3BVAyk266DX2xkgHnWijvEBpzA8ZyN&#10;k5JUVcNYE94Gxo6EngmJw/6VPC+CLXOkBb156Y9ShBj7rbOSoNB9T8SAg9ied0RGkqRtgdfBhQ74&#10;5ONUIHqf4X3hDRrfAz9M0fjA3otaLVPT0mrKEyOO17pktkpyxdkvh8vKGNQzoM1JKGGxcXpIyZd8&#10;l1TKhB/vOUYiT00Zk52ruUhZrZG60b17W88+fsEgoV/7a/T7PvcGsI9mBygzY8uef/Ixqp/STyKA&#10;g70Xlmin5I+TyurD5WCcBhadGkLMGYHqyxcvsXZhBM2tri0jYgSSBBbcsbOQQgmVPOA0xwmAFJC1&#10;JDlpQI9Gpn2GCWqSCuKhwERoCIxKSGmRNjNPCdPsOMl92mhIGq6OJv/f6rYM79bpyAthws1XpGJm&#10;+XaKNt2Nm+uO40i/KrkrzhpLky+Wu84O6phIKGIRdCV4wixGOO08tdv47DhKGm25/zwp7l5kS8jI&#10;TCYig6DrXjFWYhkZtuyezubuiSEzFhcseyYJAG/38srfsLvmNdw69r1yEG9L10CwaW01nQmcDF/0&#10;UyWSdjdOC0kArqW0vCsDqujlMBo93Nn+1KNHMCeAeYacR8YAoH5WlxaYPfD2W596sLu7uuxwhdw/&#10;M9PnTdhY1WWfFraP0IE6W1QyoRp6pDNn0M7Yz5RehQXqRHFKC9OF/XqSjh2EaMSHDHUA7RFqm5rk&#10;flo9V5fHPTRdZL0SSSNSMaVRWrOKu5nu6HZRpSqbtgeSfPTBkQEBMFJQ4m+ys5hhwnnC2GME1jY2&#10;6UXMcW1cJVXAk8b5pyDZZhGEjKw+4ZDgzOnp8soyas8nIkC5ZiMWW9dtk2E2d3HhaP9AxH8SbMRp&#10;L+ho6qH4VCqD9EUzfT1Qp1qaAylmEsfNWKrJdhOPNlMhnpikvdwaTZDSzIrnYL8QMA7LANpMT27v&#10;biPrnDFMaZ1Kx2Jr4NWMMKO487Rev8gjr+FmNmZCCSpivs1uQgRHiCZ2jkAODFYPOtGVmsWyONsk&#10;pExIFI4j2pYP+sJUtDKxjBYs7NaZfVawqew4V0uPUlWkXg59wAbGh+Ejpnr/SFK/DoHEfPtMYLJ5&#10;fJyhmChGKVCNrOPvgBPZ9JygMMRnhuLB9sqN8pLuxSohQu3oBSpdLjgmghVFzDBS2DmeqHlvPfj0&#10;MkqDYcfbhSh1QxzN0yLVahAKXjH045FhXTfOkRGHg1FNRuhXweebQ3cxgGiFiFxLnBJu3G0iMCev&#10;ZNAhH0/xoyzzfC/aDChsQXgzqJkaPDqaN0jqC5Fa2n1yitw2moe7rSVuqKTXH4eJN1QDqO5VB5nr&#10;ngkl5fIi4Qh0lCXWvXNyJDXofoXH8WRn/dvP9i9+zcZg9M984U3oFthcmD/PPvmIgtJjm0DwpY7O&#10;4P6Fawh20iZ+Y3OLqL6M55alvHy5xwMA4CRJKcTP+1mgtoHDC0bIiff5iAcmNH+uDezLjgZJMDLl&#10;xQawHFzCSHY8JNI9GPfxaKwEBsIio2+hJim4+aCDIUN9U4NLUlaS8Cqq9AGkOa4IFkQLDpYjZaac&#10;JdBAbAuMbWOjvlIRqtgS3ga6LWdJC1BxGSWQj3nQKuRr4qebHsCqpF9KSkgCpzZ6JfTovIf0wjnH&#10;KKBHcmB75854wpqonkUtzDuJG3TAcoJTY6PEgJZiZraFDdpahTSuaUpCpTpICAciCNMCXn/08I0H&#10;D6ducHTgWdnN7ejw4PzsGMNAr4htNOjqGp1HeQYcUvIOiLJFTnGs4u8LYTV9zQHmd9zSGA0wyWFK&#10;IBQUPoV+ocNyW66HkqyO8XDeyvqV95YhPL3tADb2m+MN/BeEpNoznqConTCgqULzKGkgcUV3Ds4/&#10;/EuoaLJEQnS2pzQ1RM66ManJypFf5WTg6va2LZZGQqanCGjSvNCEk5l/uFsIIX0yAgVzzHlziDw3&#10;pGCKn+DhsqBcT2eCXkxK2jQOLOeCT5m9jwDwZmBAW0w7A12gtm0nnLSR4iYUhym3W3+QacN9ZIIF&#10;Gjht1nR5jIocJaZNlSOQfn+uXlpNcGe6Gsk5c/D7S+4BM9DWZvSVCzQXHufRMX4V9fPOt4iq4kjy&#10;RTFvw3StckCbMyu+wgsB3Kfe04mbAbtup54+/SQKS7iPRcjEQh+6oTmv9g3hKgkITi0kyf8I6eYp&#10;4IrfS9yvV04qlYLRdAnkajgMKr4m6RNcOiavowhEiLwm58GMlzUBbGK6LzhSaGjJgMRmwN9QbKHS&#10;UJNC0xIkavq+N6nHmLSDaUb58KmPa9I8nbSJVoXIKOVTHQds4ImEla0YsjIiBYAWl4RUlmJtCsoW&#10;OZU5KyJCdRlbP2BeIWrDgUUZRmLsKCFGWpHuXcYF8pF6b9x8FV3je1ManbwiiBRGZyJ/7EfCJHW9&#10;59zu3G5hP9sAIocrJT5ebuLVtaVf/jU3ohj95OffkEhO7mnvBR4QuUvXLc8sNQ0XDB9ohQ5ZrlYh&#10;16EKS5aLDwbdJNEN+dsB2ApClrzHMHJEIkE1NXePZqqiKeoqc3wMHTZAlgKhEMv+1nkM3sLxIG7t&#10;7laCVbXFCHOMBf25SZqFmKFRuaysrBEp8Ff+UpNjIKLRHuZN1gdHCJ4+fVoDoIZiq2w5kzmx4Tip&#10;fzPDnHOr1xCHy3M7gW1DsEKYyST64n38P+Pi1HzFzwBvxbGTxaEWm56mJJKP4JvoajkZFSTFmCVG&#10;Tv3Fe1aJJ5KN8NndX5LquPZuthDT3akeV6mQpcRyo+thTd7b2njz8SuPd3aYTkt1N0Copd37MiyX&#10;F+aoGX547/7aMpGICpUaDMSec0gT7rKCOISskjFyDCQ+kibHry5RQo9Gx8NsXgbMxFobnGeCClqD&#10;O2RpxX9Tmcn/Z/2tt4xNZfclGvJEVHKFOcNv+kF+z9Fk77kBO0CYPMyAjphe28pPjmhXJa3r+ISg&#10;1QJgJzSfYscVj3Sox6bKf6ECET+EIlzAWeZPWZLGRDZHnsm+wL9ZpZsQhznHBheB5geZLcV1WlDm&#10;zBzpU0Qnpjrs0BmoJBSyofMHH001iQ4yZp+jg5hWaHlA/sozspvWbGYUK6IUGM12qsura2imIDMA&#10;BXbc0+taIUBRelkT4biLy9YkehFpLSIh7Ap6YmNjkx3BUmKEPALiJGZXUScpig5v1ZDU/C12WskJ&#10;KqWfJPtzaKpIzY4N7KjHcCyf2Rdug1NPJ5j0GLchs2ihoITBATSEUGlV2rUEAIqoM2fTpy1jbA/X&#10;YPX0JjSOpn+tutK5AP8UBdDc9jEZmE2QLLarB6JgIUmsCnoncTIJvFURpNDtExqKvWiccCXlDUqq&#10;NphIeaPrbnO/tD2Iu2kYlHSCaLOUOT1CmSwZXuQd4d1GvSYFojRaouEMUdHjuHYhAtqk2rC78yY9&#10;CZMjPEsNc3pZc1nJQkSxmHnpqRi/RLc8HrIUbpvJefRP8sZ6iulxW7RqUOgDm8al4oGNe4AfQNiS&#10;y8wFhhEafX+Fjf/2at0ab0m8ZOLexM23mE7xa3iN/qlH4JsnwEHYA6GruJxcNOH5HDZgbcPoW04n&#10;OFqMNg9XDhqr7vmxglJotTMdZUoF1bkrDMFmNoIu6JGUO9sZEclUyxhrp3cZdiWsTnH5UE1WR7vd&#10;PPJxA+Awai020dNJDX02RmautWbkim3qArNKSIdX6i+0Hw3M61DoChlyZZz0zMyD+/d5duRS/Do3&#10;Z4dYqhORtHh79dOrmr1lwE36IcaY81/rgQPXeAInpTCmf2E+ODQSCCE9t0EckCX0IKHAS5v77qYm&#10;Hle47THZDIFlB8NStOYo28Qi8xSsG3lUIE0U55uvvvKpV1+7x0immSmK+yRGYR8I3W6vN1ZX7+1s&#10;MVVmcZ5LQYf1OdgNBIljJTpJSmN+Ec+a+9c5DW2GYEi5T1lDEnTiwihT0s6gDo0bjJMyLi2unt6Z&#10;rK2A1NIQQ980VI8+qsgapcFYCzBcqLTKzrBXZ9mDEYzOI+0AdSJX2FN0w3vxkqwVRXDkM3kjkCUw&#10;C2VmZqQQAgDq+VkwE+6aSELQE2807hbmGEheyNgJmqKXxjo6nLYatCu90DBUN41usxTCM1GoITK6&#10;uygAYasxwYMHJ8kcX2/ov+bj2/k8VNSIsamsG9A5/U/+iJEr+4gf0AdeIUeGXdLbIv5L9WlGYGoy&#10;YSq0UIQX7jUJJ67M+9kgERKLXQUz3QIJbB40unkN7Lu0RtfViAdqQiJqy7PTCp74m6Z2mY8W8Jx1&#10;CFQFT/BEppyz3SkStCpe181I2ooODhSrE3EIT+kMEzJjWRf4oSnNEQdZkFhIJr0onWep2CbqdVpA&#10;MQ3+R0iUADHl9ONBT46agJrssVW3cwIKghv8ZeAaXzFErynCMC8SBqwjqnH74oJ0TfIpk+JqeYQ8&#10;qCGAKhvKpxbnF7lJEiQdhx69f03szlIIlGX+M8FoOGd6wYgFFw9W51Pw63agaaKUrwn3KT2rdABs&#10;VcAKi5umGzbLyPdk2QZDhaUfzDw3nLJqvnfQaxKiHDuYPeJxmVFBBo4MgSX01ajKc/iWcbDcSl46&#10;cAE92IXpFwdPfw0Y0eif2FnAvcIIAsHCXdhY2wCEtaaMzOry8r3798hGWlnHXzOnXox4bG9TE6jQ&#10;VLxyaO3KcKf0eVywfVBNbq4RTUQwqjCGGtHJZD7gGnUE74E2lLgh6btxRaW624NBVZfAsUYI8yv2&#10;n0nCSKRArRlozWbCjxY9iXiUETihykeR4dnphqKh0kPG7A2tIJLPIP+B0sfjrKoqv4d9AJJyOmZm&#10;iXEy2U0Bu8F/SWODJL0bZg9nLHqTt1ifOuNsbXNo7GuBI7ADSPHyN5xur+5MHaOl1zQohn6H9o+R&#10;88FbqxXqtMjDuC+sAUrbC/N0mde1tbr6qdde+6HPvLO5uHTLgLLjI/mzRwdMGCavurWx8forrxAK&#10;EOsjyEh3o7QuBd9F/gMgnPvkVGtfp9GojLqMAUhdX4F3boBbNZo+pcMij0YVG76mrHZPSvpWSckk&#10;Jkjfb7MyRlRWNoXO60iiHBUjM+1fep/1xHq6CO/wENtBROeAwjyN896z50Sup8enuI66eVLQlja3&#10;Nncf7q7vbq0y4nFxnkvj/mMG+F/GAYS2kemYykNasfWpWTf+oZ2DTBL3ZSgU9xyp8rSy5bXaQTP9&#10;DEN1453kaVmOxukoUCEa5pXnQNZd0IC5WgqkJtDy6RtMFy1jtXxCT8MUF96gC5A0L8cIpSAoK7Sd&#10;MOvCjj0FEE5PzhhVzTEUSzTOoOc5zb0tR2DlsZ1uEENsTs8BuF7u7WPMOL9JCaS0CWlEjDPh5G7u&#10;EDo2a26NJD/IW3D37dUD/IXw6dfmxe+9hMJipaemSA8uOi7t3KXqmQ7Rs5ZebAsS6TyNeKL1btgV&#10;bptaGH7ZQJ87V9qtR1OrG6ulIIaUR0APUUc+nrlyJkJyFpi3AyMBdaF5DgVj6IBoiXuKOBTIAO4y&#10;YgHfgvpywERgbWFrmk0E/zwjKjOtvdGD9UY9ofqpThmy9DLMfRJfYdOSr1KqPQNBd0sWiqCk4Xy6&#10;mmse4rBHIWhcM/vajKjhsgGNfkZDogpkGuOJDvGRpA3SxYgyUnuBTIhEhaSUf1nWHt3g9V32OJpN&#10;bVpq0MS7NsF6nZW1haOXR/+Z2ePRT7y2vTQ/v7G6ubWxtbOzS7BDHkMQd2YWKlvLsuuucu9aVPK6&#10;RY2FcblZA1veDqy2sbFWIYsbNcWspU6PQvEhqwYWcc+z64A5JMrMwChSSlRC+/hlXLebJziQ8e5Y&#10;3ebZ40nNG79rk6xSMXuVMdNmJnQKMBZCsVXE5GrFisSIhzQsR4l8pkY1GWCubEgo9f725f4exV9q&#10;NTE6FYShmS4kye0FZVR+oTq7uFbVdyr17cgobdwu5WkhaZ8MnNN5pCf1nKoIsKfALFptMu0cyx6q&#10;LKb8YkJRVs8uhsJFgXPTPbgP3r1vfChfJbAm6pYyaazQKw93P/vWm6/u3gPHPdx/Th9pQgHgPo7a&#10;q48fvf3WW08ePWbMa6cyRO0KR+otlujSDpVjLQkdgO/ivPFIUaZ2ROA3/J2NZJOlW7idOImeH48v&#10;FxAYs+7UCsgbjhM97l0ZjQ3jJKlsmDQPrH8gdG2W2TQ4amzeWgGeUF+GVeUAXFzg/OvIcXvXty+e&#10;PefI3YMo8/D+41efrG6v3X98/96TB8tbaxRimTK7vTm+OAMnLpuAZhtspan7cas7U4gYt4GvZZKT&#10;u0IxcA+Q+6zpE4hNLSg+F3WnqAyich+cJ8RwKucVX4kluKjALFCDMj5Tuxd7xv5kZp0BXHixOFhz&#10;6EdIJrxwjsX5SnQJSwodQt4XPUHkRqtnPgPaQ0KbTV9eWmU1bAl3ebnDybx/74MPP3jy2qu/9Q//&#10;4YmDg1/+6lc5tvAFyYWay0xHrKMjAWtcGdaKbCdBEnd0ktpDViN2q21CtIuWUEQAAobYfBDF9wmT&#10;ms7P1te3Hj16vH94qFNsbzAhNT7FOmORGLPM7hVFya4LHPE2fiDAARbSWcRWL8xmfpVTRkh28lss&#10;U5bXpgsepYSJCkNDr/SdCxbfkmb3qFqSsKD4WyyWhtZvTCVdvOOhAQPK3oNkfoX/0A/V8IWndu3T&#10;fQCbKZkizp82w9F+rMA5+XrwxyTqxPT5VE2OeHhcnw4KbJ6BAwNhNFQXeY9F59G63FU6QckEY82x&#10;ieE0KXKcZRGoodOtgHaKMyzUwKcsY4p9FH1tquCaccIrHB+1iv0zpL2JY2TGkROobLejWq5a6yLx&#10;KZ5RDVPgJO14LDmamLy/vjqzd/C04vurvLAEO3J7KqBJRrH9GFsMuDTVOBG+QQ9FYKuOm20ULUBS&#10;Bq34UCKMrFXfaaOYw6865jTWxdZZSFs33qNblzERqvJYtoR+N/KSYofGkc5Qgcxyk6KJs+ZEPc1m&#10;+Jr5oMBC7QtShIg3mtedj0eQM4/L5nt0NBIyyLvOKyPPXP+6eGo6AqONjQGoZTvtWO/2qLKD/KSi&#10;0t8YxNgjaTgSnCmex1aU7cuWhhZ6pOl05VNbA0Gtk959wlzNSfFB45KVVb4Ub47EMruATs2MHMNb&#10;/tkHsSs3+42wCrw6B+Ly5AwfiDkzn33zrfsbm6jXk2OqhffwvGz5eXvN4IHd7R2mkPNzgBfd/+4O&#10;qXwO5DAVvbmH4Pe8XJb8nLy39FmssmXV5nj1ZQDLnbtJRiEF/Q20LYPEWsSS1k/pHgnZGeAk70fe&#10;1QTaMOA7dbi33IcAZyQBGiCcS/1otjMjrFk0VmBzZ/vewwdkThkoweUYNI7O7DYhfYTkUStuDXeO&#10;C1Y7+j0GzgbIdTn7RQmiMzw2TPz2frGZh5055ux+RVONVOGJgGW+pjur6utgas8MclWUI21EBlJv&#10;fdVSuZAUk4/xggHcud+om+QMQvjDE7dqzxBCYW7HqpkpylNsuIS7TT7j7c+8TSOXr7/7LjL6qT/+&#10;J3Y++5mf+TN/BpABEi0PQgoKS0Oui9YjFdR6iLsP7iHudSzc3PS16BHmbcHEPX1IBccc+iPflRHE&#10;5zTf397e+fo3foUEDNFVGDJTtJKP4Hi68Em7vx7wlESw8h5hWv7BsFpa2ljfZMwOzn4c/1lYZxLE&#10;s4wqr26Noxwv6XCCgyIAYJtSooGAJmkDF0wrbqhBv6fV786L4Anxs+8rKbekozjZzhIQx/Slfx28&#10;mN2ycjawLQ+HKfCQhggQNZq+ACGxtuS0DXGxJVVOiXTTHz5amPvks3KLM1QjBSsGQxmPSL4EIoto&#10;gSk9FcRQ568Ni44OmDHlsJpQgFQgbXQR6eFEZzqToss1+QpzE2GjDz24aK00D+PGRt9VeCq0npp4&#10;Nryql1yr4fQVWp/Y3Fj/pZcHv5oZ8IPUBGysb1EVFeR6GleCVU7LGsslxMMjspZR6VL5svVfzDVW&#10;eZhMBbgUygevdl9hmer/RlbEJT20qb3m1SSJdxwaEuvCL+N0J+jmbSFFaWrHyeHAxcIUkUYZCJXm&#10;anDdEKtW4z6P+xpKbqFT5Y2twZyDkfKu3qGXEhH0vz0bvYEuZcuvaB2Cs4obUXuLhEiyA/YdTyFO&#10;zp4VV6ZDaVfrcQumJTOkSYU+5j55t0QalKqSsnZZ/dImJFSXUN0PQb8dYt5780+RjmaWmtAetNvt&#10;NWyuzZU11O38zNQr9++9/errJAYg4e+9/JhpP5wNeKkP7+9+5tNvcwKZPcLoQcQU1KS6QFQHC214&#10;YjoUFY1XBCuRc9IJY7iQ9S98bv9bgrMcNm/egMVGE1Ul6Szv/0wtqN1QHIpNLXFvW8o5q5qmwca8&#10;efAh1rm6thcIVQgUT+8dyEKJw8UbyuHjlNK35v7jRzRFwQcBKrWO/8ICBRvTB0jsypiib8ZoerS5&#10;vYUXolszTqmZw0wFX3uNSE6nmGNm2m5FlBfI3r2FHmujInInkp7lnlVCPO1yyFM33gRdSC91x/jq&#10;NCcYV3iQIxm33iv7C5XROnk+W+nKR2S1vnz5oql1vEhkwEe4MCvWE87io/JYnA8//NBDFDNOyg54&#10;jmfkze1B66IFNO2ukTchvmwpItOdmo/hDb3D2iE+Sx8tkw9ZNHpDUoYNO4CxOdu791978w1+6WGP&#10;ytaqtWY+L+iaE1MzIhG+3Ot6ewhAFyfAp9CffivIR2QAcg6/jSWw/twC+AyqVEiAK6+SBsjoiN5h&#10;LhWGkQwa/49fNogcASu9Jr1g2+4y8JbwmF67Rg+pn7Bfm+lTnB64s8QQGkIgU4JWUAZKVqA89AhQ&#10;/pumpYMUsc/ddFWEqHS9DQJamV8KRzq79GhXF6vrroG/llaXoTEvYYjs1Tbliei+VLGopnNxPaqs&#10;LevT053oXBeLB08k4Q1THaFyy3J2mzRIFj7Hr1VB+Oqa9P6HJQoEy//6hozCmXht1TrcX+01+slP&#10;PwneZ1sV4yzXHklzHq8qCdgrM4NaQVP8VEwiZwAyAB4uv+edhH4mQ/LyzlsmN24rJEl+/DO/x5Uq&#10;VtjbYqNRQ11QYxLb9Ws3kIQ0cdDvrhnIZc1Yi2eIseJESKItWOY51zETeG9Pul6fzYKaErySI6kl&#10;b6Fvsl7OwEm3D1IjZF1sbspvBPRtRgkJQuuSVW6lvtCtyo870ZFzaIUCkfFDdr6VvmAcoe/Y1tPx&#10;hbtVthirK5VnKQLrYmo47UJcrkVXT1pu7l8BaoNyEMMcHUJrujhRD/rk3v23X31tc3WZdg/0AN9/&#10;8ZyWSVubG/d3th/s3oMjS3yA0vRAymzJdyOhYdnq6tJLx04MdgAJDci7M5jTAukHcBa6qty6ua+I&#10;mikZwp2OoNF8uvKCP+Pm+LwHuIN/OmwSwNasxRn3XG2iGxVXw2VpCYLVPaKtWgjT866VQk+dBBYU&#10;H5MRUaMpehCxtik5DJoch73cgYrcnSvEojcoFN/AMKOGoC1gAGhkcngEK5/yBY4j+gKnByoqT476&#10;ScoxZIiAkiWec88KUoJmvsyOYz13GZVq5p1SgYREHFB53+kM6s5GTjA/nBDyvKS1KboG1MNyYUVD&#10;uABcAj80+kAhMbgP+c+MZYstGvEgHviJhyeHfKPSxbDiDz987z/+j2nzTmGCpzwRQGkRcsvNt03s&#10;7u6iLpiCGTMKFqEKoA08W8cTKUixmj0gzgG8mXj9zTdtYiLD7fL3/t4/cPbw4S/+9E+3s+DYu1Q2&#10;nO0ybtmEYKYJ3lA/yLebQyanmsALlhW76altxa9npKGtjW3Morc8Sv1uvw1Plk1HQtaQW+UhUQ9G&#10;65mVjb4TY6kKtibvEsHVfx9nsCwTOcfto4vJwFvhtAoipVQiHDnoABftGYfAJfMBUJaJGA5QV0er&#10;oPN+dZ2Bo4MluE3+lKNJCYhZBI9kssfub4ZlNQgxgdcZOP5r6DUtbDwiJNLg2PQix5lwnAVJ2G1Q&#10;EH0YMYsLwvWTWLVAXdQVxwh/JQ5W9FhTkkOCqouDRvb2Ehfxz765OpD72Z6f/8bB0YDQ//8YhNEf&#10;fOdV0bREGqGuTugt6mqNh+Nk7ztxDGVqw5wYnxYilYqjKhnPCehNaCfCEE1dTgDhdtQLuT7HWF/Y&#10;gk/zDTyHbf8DaIRWkg4hevpxuND1ydYOPY1r93LN0uo1SwpOdKwQ49jw1s3v0ujX8PssQa1u2ES2&#10;nkICJCKPnQ4TlBDFEJoQOvMVaj2j1BpI/4/HUOWYToemi3MnVeIBPr2X2LGwGtL20ggmxqAI0ljJ&#10;mmbE5nj/kT/cIkeVJcNRzKGrpyZNsuLwYI8UHj2jd1ZXFpnpANEjbUQJ3TADrzx6TKsMtKWBc1hP&#10;pKg5DcPKp49QL8sNmXepGo2pyllNEsjZRDNQTYP+q3GSiwmjNM9YCVFVOWOO/yaakEuX5IdouyfQ&#10;t0EAHWOgGWrGiAuTOujp6jKipXqSvN821HQZkrAyPb+8THmXdH58MafWNlpyII8JQCl99RQHkBRj&#10;YwFdpLkVQCiMyIrYMz8c7e1TbEWdkhAQXiPJ8xRjmYLL8WtRayXNljWx1nHhY4+1bYMm4ladsO2r&#10;Q3RVgEmVRKYCNHssJ6eeP38BWrW2usF3MeFGPFMSso+ofGY+FJ8bOpfJ17Ymw5ZH0QtiklklpApQ&#10;+1e+9rWnH76/RJ1nvB9HV2aqgblZMLTNTWO71PBTR91OGNyzSjbJicEPiWsSdWO2jF8+evz42YsX&#10;B4dHm1tbX/jiD737t/7G17/xdX7PQ/BQbGvYX7ZPrYrx/6QwDPmq9kzzAwZSrppYSVMH/glxq6og&#10;KczvSrIxn9VBoeFZB8AOioNknYdm3cX6OveiX1dPojdg9QkUpqCc9dCzSDfgM1Z5zkqmkoarp0G1&#10;udlsh9omS9lkPrbfNGPGz3kZztWEBOLGPfVOrE4YaO5QpIxrzUzE0dF0SFXTnXKhxiqo8zP1AK3a&#10;Q3L4o0oAc5ehN6GPg6bE4jck6tFraqSXasRgciJEDddo3FYnVC81Tyx6Ruq6L1Imq94Hh3isMQar&#10;EBj+jdWlrx1w53+P1+iP/eZ3QuMMDGTwMqgn1JanzS3MwPqAMDo+cWM1X7J3bMbUAkW+x55ixQFD&#10;DRrMVHkL4/KH1sJ0a107U87pNFsOTPJCaWnXBKwaKgGCexaaqLbP8ELP1PINNYFTYspcymsIrD26&#10;Y1WrD8ARjKpR59QUGRgPLlVuhmPh3BgNg9JmQ25PSbA6f1Nz3UIO35ZILRUxY3Zd+kINRiCCW/9r&#10;8KoSZXMF0VJdTnVu6ptYzw4rTlP+cM0ic60x1nkaklfG1ZfgnYjnxvLSI0rPqQU7Pz/ce8k4aHIs&#10;93d36SYNJpi4jW8hEW1FT0e9FTqQaeIysMgSFtWq42afZu1ZR3uWUZ0ki9zecFZFMCZIh5qb1PUz&#10;mUYJ5VBYotOUXR6su5NgZRlWlPlG2yb7DrOveosp6/MWMpWXL80qulBVH3QMW1pbMe2E0077Ez0s&#10;7ZCteJx8XQZaKT0JCTFj4Wag3xESNoY+1dw2jSYcjBXDnGYEE8+fPWfYpobZ3iHQB+2ooXserQwv&#10;oCicCxISs0Gt+2sGiBOgZZbZEn5UbHkfUInK2JbBZg/9OJ1uwRuY1MfvOU3Hh7ZvaLbTZHu4KNwJ&#10;xkkjE8+gPHVvIAM/YOI7Vz0ufMCSdMjBXlItn8II/4TRyGtzcxtEnoUCVWuVNYc0oYzLbqGcjfys&#10;GnGftWxUvBMoGBazm3ZePD4mnuC4/fzP/RypAy1VwoKc1igajuFdKB8/oIWTnt2oHi4oQStJYCxC&#10;HSOzo35dIlKJxaEqCAEJg5GgkXYRLe2JzhHIgIp0E4q7Vve8X+F252VIlrZ3ntAxapQ+fbo4CEor&#10;v9HfPC5uAWBwz3+eQ9mJq55MJx6wTa7krDQPREwmFyD4Qz8imzwrxXrDYsBVzzvNdNmkEj0JCge5&#10;0Qo4SGvKpandSei5Kj0BZBstxFUNamrdaaLiJLclVffUK4GOKjL/HA1W7uvQPpbBgYEzZgSgoraD&#10;Xw2hnuucJbIXvZOO0vHC8mbnrPHfT2+tfe3vVW42+iNf+nRPIJ5IAtOUh0abcrusJ6dFUFvPSRyQ&#10;rzHXBM8doDbMlr4M9NLiqire2DxnqY52BcI/yTCruovopE4qesHxQ7zbepzwGmseE6kUFPL0BhBQ&#10;P/B+9s8J6emlFUaK2dnkHbQvcSiCeumwqIjYUVumJkroGdaWxtfrCvADD9Iwrf9tJOVRH0jxAvo1&#10;EhqDob+mzp38p1ihihGvwRCOPQWjbKnQtl0anqjWSEB5mFIZh3rI9nCFGq0sIVO55wytwFHOThem&#10;px7v3n+4ubE8N+McuKMDEAkaHTNnmCZ0Bikm2CxlqMHDjXYlbcmCTrepnJbJPgnda/2jjghHqPNB&#10;4EHaYUDzlSEsuhUL7RNFobbe1TAo5jAndFhGQ92EaLqQiSOddRFsquYwGl8DyXsSVqaPe9wi9ZQY&#10;9NWsZdeL9m6jg0i0Ie8ha02eQf8geekkADv00zJ8riwr/P/D1H8AWJpe5blo5ZxTV+cwPTlHSSON&#10;0igNysgCWQJJCAlL4AscYQ628fEF29fGPvYxNsaGa7A51wgwGJkgWYAOIGxAgCSUrDB5pnNXrtqV&#10;432ed+0aXDStnqpde///93/fCu9617sAYRy23ra0uFTUiwDYZNnby3OLsKWhrpehpx5GwmHkYQma&#10;MrbLZgCeyMaDdVjgcZM0t6LS8AmtvGFJhJj+w+fLVqMGUjgmF5NISJ6jOLNjmujKdo4020ABQdgq&#10;KTZGF1VwHxCaXcHtZ580qVZCw9QJevsin6Cf01WQu0SpCoCFX7HeGw4oPyEe562qycBANVuRfD2f&#10;JFPelnkbmO0N11Uzehc5qQ34qc4U4RlyrcQRsM6oXqQdwNCVS8opaFZ9wp3TDbsIXo/LqzPwccvL&#10;xJoWmGY0Tn97Uy7N9LpCNde50L+wIbke27w9Mp5S7pTrVqFEEMnEXdXhGPr6dT89tiWMjGapph5r&#10;ghPZa6k2Jo+PyA9W1blmYbgQv2I+HDGmElST35lwQW+Uuen+n2c4tMnat/xbjrJK1I41IR7WiUZb&#10;tGLP8nRam4w8s/IcsNcDbDDWXHz1sZspiPrEHF9MDUfScjSne9u5PRVKyhOx+ClcXHPWuAw+tH9A&#10;CTVcCUX+zKKuGe+ma+UslXHN/0q5jNsOSKhbCru77dhgz3MrCRT+l6/2t9x4PPG+4S1sstgF70Se&#10;O5HWFnmTS5zIwjEGGW4n1ZODh12A7RRbJQsKNFRic49oOxl9cMNkWzamccDsx6kAigtwmWDFpK6q&#10;VULe0qxCdK/Ja1QEvCA+tvgwux8rtLS4aLuDPUpbnjMgAu1OQLetLXgINsd5nLpLO1C8WEEtv/jQ&#10;KM1CU0lCHmFFIlI50KlJ6LCt7yUaU44b8mh3NqWDnCweuBuM5a2K8nZZeLONzU04P4uLyyWRyLfr&#10;BPKzgmKro6qQNCOC1LSLNkCeaktXco6kgG507Ej5V15L/xfJtl2PTrU9APS58+xZygJ79AYT9+3t&#10;HhmbOHFs+oZz5/DlTrlBxcX3zeHf2+e5cJBse2xtQfMGWU0Bd3u+3CzhZTdT73Ib2lVEp3W1aCqs&#10;clgUpKM4aYctaulyzB0Ya1tGBOKS5vqgA3yxvPzYIyqLy4PIE1Tp7JBqoskGuM88Io8N4w16yBmg&#10;mSOzKjGMnYOrh8hNfwDLscOdoPM6MoreEA3Z1RtMY4iVhq7e2bkFI/TWVnSvAikiT68Ok3Mod1ih&#10;DaSb15aWZ69ec5yEMO1e78Dw2NTE+NQUq2QBEMqyOY0JE6M7MX3sBJCV8HrlMVeLqTGpaFeXVRRs&#10;nCbPWECLX2FEXCOXYCffaiOkFzMdqLxzs/M4Vp4d5hvZdnAgDoBGXw0JAxsaOAjG2QalQMW+Zn3Q&#10;YQScZN+yeaqzjHq7Z0ftGtjXDIjfo7RA+I8SEq6h7ppHxu8C+0Ar4uFiZdiQws2l2OiQDAB8RUYB&#10;3WjVpkq/uLiIxB7wuk3nra20Lq+sLHKWPSUt++RJ0hetExFRuU8D97l7KB/yDT5UsYeM8MTnmTGE&#10;Vcnb6kky776MuFNDmiUBLWwFOorwKHwtw8dHEH4XsXJyrfBqhNTtR1lYnOfuJGV68FqJM/LrSWd0&#10;clYI2IRYVcAXjzcsu03UioSvIjhBqxC8LJvfPOxGpXgOA4kIT8Kc9EY5HfJOzAXcULTUhOTt5EPc&#10;QN1J2j4y+Cbuh78Y1iicsLO7sroc1ZkA2pYjBB6LTVvsSlMo+5wUH+MutKuMY0ozmg7AYdFNVmRh&#10;J6wzAQ/Xz+Lw6xOTY2JuHQpW42CQqrGMneqL8t0BzOv05yDLPStPxvqzMv2DA+zP7vbOc8P9Ty27&#10;VV74av/228/ZJm7F0jEsAYib3RZ57AYCxvhR72A7VGAeGTXrJeprcmYCN5S1xczxkSkXef/skgoA&#10;K7/zmmxrggS4hwZyKHp61+J1iGbGRmtmD5sA+CUIvCxENXFA8UxHqABuUgeBCF4O7ZmYyFjSi232&#10;xBItIpfKfydJkENdp7ZCCZcs6DnPsxbL7sGsprK/RFWH8+X1GSSYlYbFA/OHAFxnFu1J/uIFZm1p&#10;GrDMgFwBBjWcdBGtlNNNaVNbkNiXbWTJ2r2oUYjgMNCk2YMoE35X6AxkQw0oNu9RagDTR/s6WlYW&#10;qQxvEFlCpjt27BhLhcUvtqXDcqU5mBdwspCECoca+gRr088NUDwnQjKtjlR9Ek3BSmJVZVYTsmFq&#10;gtjoo3lLROIMruDVZ+PUPuNXKBz0oDXm4nF+eqiIIv0QqNdgUVARfT2I5Uh47pqihYKIMF+/8U4o&#10;8GIIZPfpnYHQg5goT6RvqJ/0BVFApC1BUohDmOdTdQiuDW8BwY2Ig1lI7Gz0cG3Ta29FZ5T+CaI/&#10;PmP+2gyFUBS0yBt4dqh204MGvbELWTFm8Qz09gz0La0u04fsFXXRpeUTIu+uhENhHDmA6iLIMoqg&#10;AuaJn0KeNswMtGgboB0A9ioi/kMyUcJzMHzUuaAFbGPz+tUZRwxYVLBfRKE3xAYI9kOP4QHBzoQz&#10;xjMaGYJ4MmB2G8eDs+F/UMWaPna0GoyrzZ6TEgnFFn6LLwIjiH/lhBK2Cw5QrZanaBeVwzP4EcoN&#10;GHf6k1eiKIOB0y3sqVnE/7pNAxJy8XRsQyilH8yGA+mCjv8kVnXUQcQMXgjD8RkcSVNO5A6D7xVR&#10;St5UJtKI9vC8LAIb9uLdUVnn8HKAUvkjdbBcbiSRaD06RLl3G6jMYqPSpMokHoXeIJfXPhXjOXY7&#10;gTbREmaXrr1sJDJLs5GKNV0IZyEYBgN1YoM91VIHfV5VhCA0xArL5EPSmbSbNaTl0tvHvemT0oEu&#10;IBztspjXjKtyoLrtrdE4MoI03SE9FycQVdaGSB0JwBiesRUOp2qT8ISKy30CQKWnQZ6TDRCHzqBZ&#10;lAoSi/Eo1hnPDpvDc2QWBYkfZ5MB49TA7QKWqSHVO02+YR91ShBn2/ChLxAs4eifOnOaPWOU39p2&#10;dmzw6YW/mmnT/q67bjCxaodXxeNEHh0hgZpcxqJollkODgNbBAfj2pro60WdNp4KPn/0e3jzDDPR&#10;Du7uyWLm9DNfdGDAdLtEV8J7MmZxN3eT7bL/MLjJEG3jVb2h9rud8WHgxtxA07U6H54WNnSNRtMQ&#10;k6LZXa4vrYzVZ4BwQsZL8cbcEfuylCNZEzYd/MhCgTRA7PEkv2XXYtCdJVKZb1rU1GEVerZs3gae&#10;GwTPg+2LS6K2mjY7mb7klGaeTRP9ysRNzkDwELu0DJoOR/ViJNnQUc1cqw1qMXZnl3iSU1EDkw10&#10;pKXs0mqEohAK/SwlT8Lwcn8HA3/61KmJMaYRY0XNwwg/sdwAB9FfQFdIziiNghwyEEcHMyXK4MoJ&#10;WvsGBnkuQiIRbMl5hs3lW5ODcI8o6LKhWVWeB6kGKwY2bXx0yOTT2AO8AE34WFsYvGLdrwRVAhSY&#10;OeY200xgosN62vYM8VHmFT2cSsXF9YJ+S5/WPeyBEXWBD8IpVdgPQjf0DG+A9hxHAyGlgD3nt5Lp&#10;dQ+NDCnTvS2r1e2HD8FGHOwNDzDAphfS7g3nb5g4Msm0IJ7H6NT44PAgiWBjdYX9hpUQgYnViBFP&#10;GAI8hYhFhKow5aKIrp34JLswJFQ5ihx2dyb50+HE3UqdEwuxacHwOi5fuLKtLNDWUH8fEQx3Z9hB&#10;johEqA7bUzM7N/fFL36RT58+coSVWZhfjJSQu9byWHvbXa973TZo1/KSjZbpImM7Xb58GcE47h+y&#10;LP+ZRlxF6Iq2GGhCQlpyGpFz7mIFOYuVlZBwWocRI8G+ZC4CXExWNdIAMmTYD7OMzVlfA1DA4JZU&#10;DG/oHJUDUv/+pqKiBFboYU3FxoQOjk4jax4aGQvS28Yic/Q8ZVFnkmyWBpGS/Iwt1oMSqIG3CCdI&#10;BLLswXVEcNQ2IFHrqLxw2eld4P7MpNKXp0CYdi3sEltNxYucV2Mdf3sbpXP2o/F98FKGtRJT4S8t&#10;oUsYSTHGy3M8DcI5EqGM+vdpZXf0RF8vAWgR6iKqxvFEqHOVd0tnpIl2aiTMedoKxSMy1/qJCKuk&#10;gwZLyDsm0kWcVY2NBJSYDnJBOji2iC24O2N8hZZNMcN+bAqX2UWHQRNkdHQavwgZxLtTxpPiILm0&#10;gmZVq+dXi4KISBBRRXWt8yMLhHsHCHBxIzhjUQe0rWyWbJ3baBIs27/t9rMEbVhqfoegBKefgqJs&#10;MCdWJsTgIMPJFAImsW1rQ1ckifh+wThsAv621pHuLdEP4C1CvPBzKtjnRmBj2nuyy0CVEWJQFp/u&#10;p9DOZKsXqMcTs6LCUkQQgqOLaQtiIv8HVCG5m3qw7Fecm69RaEhL4SGEGrxtmYgTkqzNKlDyPIgK&#10;JZngF9KC9k6DRXAqyNS4yki4CI/EvelFU72pPCZLCWZX7WQhyaVeHSUQ5xTGa8oGtrVW863hq2Mf&#10;2E0/6kJAKNzZjJRCNLnIBJU7NK6pYTUcvISE9Ew1hz3ESeySOvZ3d952/sbj4xOd/NLGKmb+yNQk&#10;PEKrzclj2H/wRkLXEYurFAQnttxYSvl7Xymezg58Jz4JSwZswvf5aJyr6xzRXl0pw0/6+9K4nckt&#10;jvFB24epTAiva+WyIH2cIHpcMYv2f6YFjNtnZxsfUGaIsh5vwXHiSTJWTBAzxF74HEwA552wdf1k&#10;hYy3ZTjX5jqBrWrTg31cXt/wCI9SWSH1vYFKu9nZbA42gMJtg0M6e2P/qDwGZ6eMPDk5AV7hpK6N&#10;DfYYTx5zyK6ePjaNAaBvCh9JL0IOlYR4Eh0eKBMbUhFJ65+5jZ2lfFFIsExHhuSE4b8CgpMS0QGD&#10;UL4KXylNtTJXvrhx+AxNl9Tjrtlrc+uNdXV4erpPnjwpnwcXlbDJ0mKie2oAi0uLWEPapycnJpxQ&#10;T/JXKRcvQ6GBfp+uDrzyxUsXAYV8pmEoQ/fkYSGji9dPqaQmJrrt2beSBZRM8DzCsMJaQPjGc9Rt&#10;cjwxRfwIQBM4PcuYGj6jojAftmeixcYpM1KvNI4AkxjZoqW+mWNIukDlGfyafloatds2dvcuzlx7&#10;/Llnr83PcepYIi6M5IuZSuwB9hb2zhkM2XLGkSnsNiMwriZywpwOdl21XnoYg9+qqxGoje3DoXOS&#10;w47TKSw2wJmrTnsTWUuVWq6ArwwwtJxckDs1W6xHgVHYq74Ba7wqgatEy2bACq9vIpiqsIRMGctF&#10;YKviQ1lVRwOREbIvONgZxO70G8uimUrC55ZhwayZlkUoQuQxJZ/ABPkVaVqCWQVCsMEMSTMKAnNh&#10;ybPKgilsJA421kweJlItbUHgvoWRUrw9UFgGw5PlE2Qb2hZTi8CGUIv8ANTGwNNx1wf0woUfT9/r&#10;FpMTuVNhm63t0a7OZ5fXqusLFumJtIYIxhkO2dBkRhO1Xq+r8gs2g22Y4diRkMpMMCZsx0YkBrEZ&#10;rxodPCgBPnJm7KolruXZsF4KStkV0cmOZwZavbmbFQGQJnep1J0sCxvXZzqEiysuYVRuXQWp/ZTO&#10;dNSwpDOuMntU3I0gqOQcCkzAKIc3Ys+95pjKNmWfBPJBejKmNc2HnGR+6szeVFrSV6m6jsQMJ4rk&#10;MeQriUKoEpk5g9HkOgoH47ekSOozmr21Lk4I9TzW5O/RO4xcB3ui0ka75HLB7oIiX+edSb6AhmFs&#10;w3E5ffR4J9XixuIe4we62s6dPk2SSCziVN7UVNmrTrGNWjpf3JpkLPHNnZpkwr95atWG42Bxv+Mo&#10;UOw7NbQEjp76ao/05pry6JWyO3sA7UyFFva8WSo4PBKCIhHzvf3G8sry7MLaSmOQsWtWyOhIRySK&#10;WcSdztJdW5+/em1mliZYEzI/CCNjZcjJ71wJW6K6Tzl+KQXyxqj7pqe9EopAbNosFiRpCstlk1p2&#10;LHRJPpq0gadP9xxbgZaUjGRDqKejp98+/uJJ82SxoZwZUDWC1cyFb7LCko7IITH236bmhEwQYhvG&#10;XRa0SwAA//RJREFU+FwJq4BVwr3V+IqK+ziuXgCzVjpp9+3jxjwe5BiC1tsEPcD2kgBbWxnuRJBf&#10;WZcxB7dM+CxrWgBHF56khJzDEFJgsP3I9DRxD5d06dIl0iDivuqVLaoofwdTsoyBNeRm/ZEzy2iM&#10;MMrzcOZwyfyWDoskkcuVQ2dCw78zZ6lo7E2taZOK3n4iVaxkhroorFLZM7eMBSnVBI6G2RIRnJPs&#10;cDtt6wdtn/v6Eys7bSRNy2trRybHqCAmJ07pyDieopT4BldSz04VCtB33MnGKjAqBwcTpp8L+KY5&#10;DorPihLGZvU40U49s4GkXeKiAbupYSn0+WWGx4AtAgOV2oAo0hOQsjyvYWaNXGFRFCWbEpHLizMA&#10;QBDe4yDOTOghZMim7EIn2FOpqSnJ8aSN/Kdk0FhnPjMhPK3papCkk4AtUciGxXlcJ7AigTvBk7dg&#10;ni2WkD7tMJEsBwsGmOKEzep2l4BjB3uuLedRSrpB9o03nsXB+gJJQQXNwYdWu5CX0XAnLX9fVIZ1&#10;W13fBJURNE60WJNaimdcTMLp7vYLG7YNtr/vwVst8sRq8DOHzNgMLQ+nNLe8AqB/HoBDRQYJesNB&#10;Rk2zn893Sq+lQ78q5A7jisKdIpF+2NZmBslaTnFagPM2OTA2TPOfRSrlOmvghkFNiHoq+PDm4XRi&#10;tgA8BCioAxtGBIXLAfP0xqKbr9AhwlHJ/FIPdx6Y6h86dpt3UrkyM6j2erwRV4rhwDT4K+EystKB&#10;hvCLaUkhb82Y5WZmcziLSpefmmdFEDajpcGMY+KZoeMmW9kARAktZ75XgnyYKKhDEvMqBduqYDTK&#10;uWCjbPyfE9WqJXq7p711YnhoGlIQJ317e3xk6Pg0c4tIbG3045bZ7qRlqBnnJuzQAUrEmAYWsNGc&#10;9XO94uq88nQOigEWOtss3EludvxqvvgVvs0u9004rklxMC3bNTss5BbpPhIddWaIXujJ2hwWDe8P&#10;51eckxLKxhl4Yrs64T0MjY8iVEJJQd/PRUD/5THjFbgqTGHEbqXbELY4XUTvjv/nyAZPSEN/WKRV&#10;3jDCVbVf0IYL435GxyfYtEiVAgOyDuOTEwoR2/+ongIwCJHI6OQk9iZK4HsIK0jdCUlJji8chI01&#10;oSpl8aUGsB/MAlPGYW/jX7h3EgHWvKINLsKJYLvI0eB0BtgW6H3wWTiGIv+MDA+DUyURxOgAyFB7&#10;315YXMB78g7EMeB7mBrA7qXFZWmm3QywswRVnd5VIaNgwAMombzp6WkcEisTaFh0FFfI9x12Bt4F&#10;TI8JSS6eIxACQUsL9VIWqjjsnBnhCxKIqCEZIakFTNzayneWmcNMwqrfBCgT82ms2ZpgOgBxg+F3&#10;62ImnEeiFbD8pdW9q7PL7/uuD/7Qr//6m/7mD3zudz/Vtrs+NTluqWJLNUMeKFurvw/BCassQl8J&#10;wOuMQJpQ8S0gEhaB3VH2pJDDugscbVVfjx8/ivBRkSwIdngWh6ArOmbsc+u38nOos4TZlcfnckSx&#10;APuuwDixgmU/MzOxeXam0ZtZiH5IPxfFHeHqlNxxPtgPARrkYAmnwJ16nTKkkRGhCl2CBkM/Sy/L&#10;0mF6vUh/2tFYAw7cABbkkIBiC3F295CecvjctBJprYtYNPWESl5wT5oZ2WZRZiS5Ph/hRPty6pK+&#10;gPzAhDXgDgHklTxWZximW43va6XT1sfFAiSykaiZ3XvvvWwkckQ+QQxsffU6ceR33HeTIvXSWuw2&#10;UmotITMgJUawaG3hBTpI1uPd1Q2BJ8utR7Mg3NRgkupj1SiZnVbVgFG3wwt4f/YVKSVvgZoxl+vo&#10;izhq/oMDXD11WsPgUaZjZpCuo9VaDxVvZbia3CoovgpQBte1pQwhoz3C8a45YgnuiOZKEtnDgGfn&#10;U8kA5IRJzTRr04QJNepZ2KO5tuZEzGL+WOiPuEUlaxUvGwyGYC5zQJdrzmKVJnl3fdUdcT1ltuJj&#10;mq0VURINPOW7yfbJPlY3uEIQqGDEAwgKDff1TjEpGj+3uzc2MjQ5OozmGJ1lHq2BwcDBnmSdR6tY&#10;P9kPlskTkvJ+IheTucrtFJKq9pyEjV55AGV3XYZJpARnXyVX7q4Iy8qcllSA8D+5qkEPb7q1Q4WW&#10;KEihbZPItuGBQRlmNnNSutlaXUEKTbkInuDYkcnh8bH+oUF77TJQvjrGwfQ5vBDzDAJgRBAvZ8oY&#10;PwIvApA35coKB9ZIB66xRhoaQs0KJcjpyn6fo8Uwd6yMgUTH5LFpNjpwAiUHyoB80cLksLOM9nVS&#10;I8InfX0ZcIgvxsFE/FcxDMJVHJv4OEXdOlfWbDGCGfpWWIG0P36qkvn22spa8fWWMPGL9HUr9F9Z&#10;y9TUBGuLHGAo7KKOkHZqvAwn3PqE+V8rxwoEhu9kTnUP+C9ej3gMo8L61nOpaIn35NfZU6LSpVaS&#10;Z6o+No6bwBmSFZiDnU1NJQP2Hh8JPAMeRa6LI6F+K3UKLL6bervtO7wJd7rUsIYsNiVGYbMLb+X5&#10;VVPRQjR1TlNwSvYITxHn7rXOL65fvzz3g7/4sZbBPq7mK9cvr37lLyfGR5UFTvyV6MF/OrK0tHRC&#10;VvQ4M1INSxsSeaINO92iy+acDM94mqfc2OvrlPSPHT12/fp1K172bJrfFO2OlQHFVOB2m23v3RD1&#10;WdJImMhnEVCYbZjhOd0hFeA6zEbQ7AQic51oNSenwzB6SyhlGdq77XPwS9nbpsR0RFtpa8NuFEDk&#10;9Ru/yUbNOVER+cBSDIqtsAMgNx5YOpXHFZTD+DUNWP29yPs7pNMVzaFzwzuSy7MQBydGY/4HuoqA&#10;JRWLBg4aIUulXi0TQhs7gK5SKQ5ORY4IiQ2EK26ZK5+YnOBvdhdH4MKly7g1HiK2ATrF5vwK3KFT&#10;fmyQHWIoUgzNn/2YNpFD/NCUZG4D786pcDc4RzsBUSRhXbgiVAknWn09zOyszicG9cxLA6gxthn6&#10;40AYvG58O+Ly0WmQ91nsCwkDuSzTDtWMbRxV7j9DfyxhZdg3iy0Zy0yMVJ1UIHMLmJPXAwdGe1pi&#10;V9wMd4GfsifCCSTOU3OQvdvdjLrieostSUhjCl27igcrGi2z7iXFBknN1KM6KIO8MHChmZQhbHpH&#10;EYbjafP4ixxmUByvYywjk9rsgcecT8loeGwWdmeHSM1+TNtzDrbHBwdGe3ocDI9pQ0UACswoSbfM&#10;aAzl8NBgukXkjWCe1FlKiCXxsVUEv0gmpMDpuBfir9YVn90+ISRjFDfF9UP5ENbLcvkrscXmqnHq&#10;VoxSwsI/ydnlUbOFtyulta0mQj3iG3lzlZXZoClkAbgPoP7ahx5GB/fYS3TP+UHw3meG383UNry0&#10;VIEYAqo4tnYbNyFQamLKRaQNXq9WKRQ2krOGKYd2Yy9PKlLA0iGVGUyQT/BZUC3hD9lb6jHW3QIe&#10;UY0AFZYqSsX4cGxGglMJoqS4NvfDKZP8gwyfkVqG9MhqYWt5c4Akmi31A3iWlM3I1lKS3FtHymJx&#10;Ga+DmhNkNl5KRQclGm4Whn6hiNqUA7hezM3G7HRa6CPeDLJBAM5qVLij9Wzqr8gqCXTnA2UFlpbQ&#10;CRWkqoPAfiOTz2xI5dzj8oWeCA00WhG1LgdGGBeP0kbULwMOj+osuS52g0Uv0uIuutKYIB2N6wye&#10;4v21bgetpIcANLwh43K5ErPhiEiC8TSWG2vLjbd993cf9KNAvv9Hn/m9zW98SeRaYXN2oDuq3oqr&#10;qNBKOCUZlXKt6pYL8hCg20xFSGffcvOjaynS0wt9c5BnxBUGAvVMxRcGkLaW2Zx2zm9YsRO1I+JR&#10;JzDewmhHQmdU7mwsT6mZH3AdvC0705YvgzmIbWxpSex8BIErx0SjEe1ho40IlTdBZiO9EMCZrwfZ&#10;RONesqpAfAZ/wE88D765SGPk+tZeqxguyV5fP41pXLjhl1FcgJM0ZEhXtX4gqub4dL4PFhdPIBjD&#10;c+QGkzY4A9ikOSGvRI3qzYJYJckVXVi1xPEW5B+swODA4OTUJK9BcZb0M4vj1uY+x4f62t9z1/nq&#10;3eVjrXMqpJNNjddFhLIbnHcD201qzf/b5bFlMRMh35AypR4mqHQkAul2AitpWzxOoQatsaQRjp9E&#10;o7IltVkdejyiJ6ekRFQSLNI9x5NKcZ9QJJY8NVO5j+SVmdASymPZU21XeAj8g8qLrQZsuz0NWQJ/&#10;B9TIwrRdBHel0WTdK9KvU6QVDuFLlFEA2nZHB2s4OzeItsL68vPYLvynxr760fW63KD9jTD+bUg+&#10;/FGJU1YvVQlS8zJ2kwG1MgTu8jRF2/zLjeKBMnpQ2p8vxuNuMpBrfWpkaLy/tw21lv39o5PjN914&#10;fmxk0AUlgkCx1e5PbTL3wH0VBKTAb1xXSCad1BvrxKbiY+xuW287UOmAhhWkkrybYQaWh/3cVAT8&#10;Srwp26Eq0vwYjt3elrRx4kwY+o71SD0AcxYd0GonFPpM/reDIR4aHRmMqh1L7BDXllb2kLuWBYqe&#10;oqBbtPA4G8VU4TuyNNzdfBQJinlSGcHkgqyMvhO7Bu4kaINvCFOKTa/bdtc4cKQICDaeRTAc/iiR&#10;NnNpi3Os9I/2qC+NoEiX9zCPySDGUph2ASdg1Jbio4X0IgEHQ+CzYK7iF7gFeCRC1iZgtvzQd2og&#10;ScWVMRu94jYJWoh+6LJU4ZItBrbABob+gatiC2M7pMTLyjcThSfJyROCl9dhZU65pGTPOFSjKGdV&#10;NkrwkjOS3lpnAudQaCukTiSjxV6X18G2Yspsj5AC28G/qyeAx7HJi0H8qrsqB7+guTqJGXojpMU7&#10;2XDXR9jB2UJProODBOylPmAMMh0gkPh/9V//8z/8//7rz//Szy184U+naXRnYqAKYRIu3Oq+e6uj&#10;StV7N0MnEsR62CvL29vuYPMaFcdwgQx+3bGa8KI/mDcQc8FHQkAppl9EgT/kCng688G0B2p+YhB4&#10;fixC4kHOfnM2QzH6VROMWFMlBxiF0AtVDOGAqzcOGqHKodBZyu/VAkX/8UEJLRVJFSsWqrwPl5XX&#10;EHR2bQLbOnlQLizxJ5uQPccTXW6skzjThTy7sMCYQJkpQjfKnCjVaxk0iujW7futb4s/E4m2Qavg&#10;+HjHzeGaJmdhVclrKCjbD2cNNUrdRJ/mJQk617HeezSTwgoCKGgbHhnCByh6GOJEs4TjmrW1v/+B&#10;W4MtuNxlXqVZQOtZabALyZEzw8cglD8JKSw18Gqukn8baQL5hKai688EYx+HYbADSqjMlNk1zA/g&#10;gNAVkRkhLSVNlkm1jZyEKlAr3xoRRLeIB1U+WmXE8e2JerMRDOgOh7/LDPNa3Mcpb2hlzQAM9Jpi&#10;TG7r6O1Ee9hnpkVy7/kyNqplo5wEs1FPB+fNR26zVJ0Tj739ATow6WIhPxhX8vnRA8htVvxFrirI&#10;INvXryKHFeonCBu2Bn7M88tn5IJtE8z0dsD1tt3NG8+eSo/N9gSoUH//5Dha2ZoA41amMYOcRLtc&#10;97a/Pzo6Us++tDLEQ2Xomu15tCJ3alhberbyvow0RQKRq0jLkqFoaUCGWlq5kV/pcmIAPP/AH8jt&#10;WMMlHBDzFuedtwPu4BwS61EdBgdPnuywKrdEEg6mSPIPrpANbPRCmhXyDJ4kI4Bk/eLQfNCx+1bP&#10;KNylabMys1p/0746vsDJRsh2/Fd0xqNspjuJ1+pZ8MxxD8I7zBrt7lppNMB94mykfHnkasq0s2d1&#10;8IQQ2hjjErVgeR/WQRl6rEyCWzsic0oFwLDjth1b6MYNGMNpvtGU9mTxJjlZvIk5O5uk2Pfxfryt&#10;MlvyC9SkcAeWWaTKnd1l9S/BCY48xZymsITQKmfy1JmzpISLK8suddpQKpKox1q2ybyhHXQbuudq&#10;RERlfHKi0iOyEzEbLacwRr6KgcpvFbzAp+poiAOiV7i60UT8PSCpapIiKLMn1tczMjI4OTYyMNAL&#10;/sOrTx8/xchJK2Gqm5jbvdCWr0mNncEp2D/BcHarFzxZvFdED4kY1sHQpfCx/pXLNg1UJMgqgRNP&#10;xjcoI9rUL6pX2h4bFEWDkwOA0eT5JlhWcDAddv7hNmuTeygOJJuUW3fDWxPIAMsIDeSE2TDkKbbk&#10;i13MzCj4aUlPhKa5Lb5DRpszKTWVmvyWvp8iHoUoipMQ1bRycCwz8GpldY0oxgvJFYVpItztEvER&#10;+cREw3h9yY2KJBb9qbef5WJtuAaDj+jcGecFqA88IBzNP3jQBW4fPTINxWBuBobwgodSGQ/vth69&#10;1u8D999a0LxvurXNS8m4fVstE43EWgto2VyxhrZGswY54VPFiLKjo7rlbuaODK4zu7VOQmJhDRQm&#10;AN35hYU5bBagk0Pbi7+dLK+ZEBwK1XlLYQHG8ouBBmr0QSQJALmzEFRPkS9tBEM5EJUsBduIZfsA&#10;k6+UikM0Q13HqutjF5x4HvGmItqXNdSgxx94YNWB0FsQE/BoTC/yMCpIpO5nCpZpCtES14G5szOe&#10;AVOEQ8hMZF8giGThNDOk0iZQRrluIQG1hRE1lkEt9renx8bGhwapCdCMdO7k6cF+Gm4xmSUX0QMi&#10;muzQywZ8D0RuUYsnDMqUnCnesIZ+BFuIFFdFWK5nqlVOTOP/ikEbo928NQNwC5KU6VDxXLNzG/OE&#10;mcZR4TpYfJWS2iVsSsGjGACs5wTcejpS9NKWBZlYZRmDTdttWNWaF8NkE+JuPL0RN9djZwNQCWW0&#10;puyPmycP/YXNlofjXi+aU7M+1GYRtVwge481B7Kv9Wyez+wBNTTCNgZB0jmFhVznQXcekvvaWoO0&#10;Mvsnw2/7glhGaCULVWxmo2mXzgZAqhoS0lhMgg4ehrAh/7AFwSlgllU0HVJpeQegAf4GFOK+uHo2&#10;AxuC7UjUKWVDyR2Ra7soYg4S6vpceKC59WjpOMCSknLPaz7ykeeZg/bU0/KqzWacjqlJDweaB8CN&#10;EGaRAShLYBVRhaXkzwYErAggGCar4jPpGz09J44fZxHgytkMbCKbvgR3FTrjXdSyBXrF0x0x78YJ&#10;DYzmZtgKvBu4HZMwqMijFdLBAktMthLOl3haU35GAFIEgvofWeOQ8hiYXdcwTjQMmz36Z3hGdt7q&#10;k3wimt2ootrPHDy+H2bx8DB5ieVuzL0tovaKewzjQHSikg+jTZLcwiefTtL8Z5M05SOOK+ScNgmg&#10;mLj01Vtms27sBLFsjCgV2kODzzLI00WlK9h3j3dkc5cbtq6OVySB2N8/furU5JEjQPNESbhTQRuH&#10;ma+TqppoJmrBjFeTmqFVcPI4vOi9mLiaw6Wpgs+JuLpfZlF1XzjDBBBN3Rq/FbPLV3HeQHHWVlfc&#10;zCAWAZqKjCeiIGGutf29953nw1eWVuZn56gpgepgkdic0oDhMIyMxQGEpGGoaD8IKYkDH8KlE/Yl&#10;v3awpaaZ96XOzkVUBdjm8ugty1VgFYgWD1qGBgbdFrkrr1Rz7PPjlXwfM0ecGNJLWNVtrm/TZ6TY&#10;wPKyfIcxdDqiaz5ljdDJjLpoQhLimUmoKcVFSy3N4/RwIjqtadA2GfDFOxxq0pnUwyRJs4Zvk88W&#10;Oitxjx2HG0deRu6BZZIoNTkHIZQmz1XSC/yLwW+0KGK/KhiP7TfWiGU5vHiuy7lvsGJg3exuQhM6&#10;Njk23t83PT5+7tSJsdFBO0H2HG8EOQ8bo+emezn3VaGNixBIUY/OE+nmnDebunlS7hUKYttbRGGB&#10;m2XQGxjGD9XKJ72zP7sWvJy6gimBD7hJLRpxTaPR2drJN2GEIPRGkMXS4eaHR0bZBtLMUPQU3Bd6&#10;kndBSMi8RlTz2EKWzY0y5OHUvoLR2EqBwTFEGj4b1PVkWasECsnAyklXEJSnbFumlAR6LxjZli9e&#10;UIvvEcmDqOiBDyoAjYuRn1rBV0yULj/tgXxKare9bEvxND9A3lo9uLAllQI0qcq7c2Uod9pvlXg8&#10;H6QLjLSUqurGthk0qIyetWUpp2LyNn8yX3qDnJsaqF3l7ksnLIX+KATsjmq+p4ViC0iUxMONZi/R&#10;FagABw7h+edQIefyZOKm96qwEW5WZDscjaTBBn+luhPCpUuhjSNAseBpysjiQfqinQPeod0QTtTR&#10;mbEU8OxStumBNBY2nQGEXMc0sXOAWEoouayaYcHaegpygrsFjgExpcvNjuJ6jkaYqX+I1+/tr6zR&#10;SukVpJrgU4t0m3IAflYknPmqDcALws4QxaptX2oKGkFDYIXuK2Wv2FF7F0Kn1SY+QjyVpiiPr61h&#10;8OZDOdN6pExVhz16nKLlmrjALAbo0TQLQUgdt3Q6iiWSDQAk8Qbua/FVOxKM6KzV71Ahw1SOjDEq&#10;Awi8b35xEQcgrNwFpRCeaDfn4vrsrNbfnjj1aEcRVrGrzknaDiY0NsoY9oylLCPDO1fI4tMXnu0p&#10;EfU6HeXdeZmnL4pw/Jv4HtSoPATrHdUPiTa1dB7Gd5w/khGpK3DXebvxMXr3cfOd7AxbZ2mV7FAe&#10;QKsdFVZpUvV5csCd7kudWXKZAaOnoAiXRNyuR8pELDVwE/sEUIiWn5qXUpmOZssqhywx3XhOr7DG&#10;oQKPptthlpJDCrfhrIh+HIrTmpEfir6VUeNSk9g6EdvHnDks7IEyLnxk+s6VfhMr5E95WtopN+mP&#10;iSJiDn3tsFprb9+uiKIYlXB5U3pBU+gF6LEL4Kr7Skmi2bVQpX/+6NyTW/iCvN4nQ1jHve/sNJaX&#10;WrbXearjQwPTo/TDjqEpND01WR1d2nrDZyIgB0VxDSyj9asscuEnxvJpyjPbPCwlWUQNvcqKaMLq&#10;cJZFTuvW6ozVs+AMlFuVjBN41P0v0V7SqZ33VlYU1cfhYIUx5zTAshmQc7DwoFKQgKJlQFWKCD30&#10;hfBzpIpCuUE9wnIAbfcx1hYDDGD5p+F/BMDKNP+vF1ZL6rEI8UPcIOro2L/K4V54k/rFWg3LBlJX&#10;rVFhzvi7wgVjomTkdS5473rKoS0Jr7sxggUljml6EfdArAhbCrdhP8EmklmkPvQva7ZCqBM60GkB&#10;RHT30uhAVlYUg7pr/20LKzQPizpWF5KhsmKcrfIo5m0Wq5TqK82VSnq0nnF1/OvqtatrGxZR0zOc&#10;5kYeYJJ70aFQwlwBcCvRyzQPJzDy5CdyTNhre3kacPehwPL4rFu41AHcop8cJQb7VJh8xo/4XVl/&#10;7g1r5pgK2XoZskKQxPkvK9xHwBGY4oUjKceo9M9E9F3VbPw2EheRikA3XnA+uiDopDA1QEgKG1aR&#10;l6WeZ/Jd0JmHQmJlFjHlSWvkTLDZQ0x0g5g106hMhPlYvCfE3MIDZVrDSTPJNlOuQ12WpHYjlwdC&#10;LUDvkfYRWC5JwmucKilVUM85w7aRqd9QZiHkW/FGGi6w5mwVohuuHzRzYWlphg55R9iTUbvf1Ixd&#10;3yRyslVNoFFLIrhP2i066g4sJQWZlCHl4B6CIxm9AYWxbfm3F5/BQa5CznIip4B4YR+B0mv7nakl&#10;S8B2tqp15FfEFN5yZtyZszmQxJsOmbNBVCob9xykhc+0fYlrIqHFwgBNVBmHTcyHafpzxYEURGZE&#10;wmWzSHj3qpKUYkk5G9BdLIzgrmNJPWacHEUHceZOCymXlZEhtlHwSq/eBhSlJsqF+JpC3nNcOZ3C&#10;eRWe5/SG9+hTwRsZ8DqPuwlGec5y0szba35AoaWh0spgEftLo2DOXjPKDg3L929iYH+lYOqmpJyg&#10;IIUPgd8NdImWX+oumsUmr7TMEOsgrGzR7BD9ZLnI7tfXdtaWofidnJ688dQp3MD5M6fozjTaCEwZ&#10;3FBqdl1wRfSWFjIorepapaetnU3ZNWY89bmwbuo7TeNHEZsm3tCc6tk1o++at9VEihU+onEB48eC&#10;0F/vTe4IRBAgkCJLZl6lqWtlYGhkdGyEdABsgVV1AekCxerBoU4DMEXa4ZEx0FIgzpBu2KOBXw/D&#10;vcKjsB18RGkk1J6uk+n+aXb0JPkLS8QG37hB/VyNwEtuZH+79YbsusPfqgqkJKVycmwYMrkMWz9M&#10;seUFpPOkWAOGhHE/TeZ7ZR7GjHYnQdSR85p8UUxdGo62zM5e8iCuDPxnpbEcW4Dzi3JycCd5yqhI&#10;kh3gLKNYwDPlezCd6mTarCSfWD02u8CyCKxPBHz8cocnLY1VDaFFXrVVKF5ZbsMe4ExXL9A8/9CL&#10;l5usQJjblJkRlBWkBf+Bocz28FBEdSbVK2sPkuvKctjISVhqfw9sBnuDWW5+ViGgJcJIqhkmGz43&#10;8yrPjkijEBYtCjHcPo48JW/BbRgcvjYkCxIP5/RCqfTJxowFI7QmMAUXgAgg5OyKXfQE+XcAnzhO&#10;Z4EkC0xoaKBpm2rOlKUpc6zCacvr68PIaMPjKnuqlLR+BrUrp8aCvbHGgFd8cnWP6qWAPM2npeQZ&#10;DWTBCfY5K0QhkDZtR7dj3xZFwHosZkawSfLhDCoA5okwD8VmPvHEN5+/cJngWfos8b4Ydb0zW0um&#10;Ncw0QrL4raa0XLFO0y/RjBuqTlAGpzAJQmHSLO8zd1oRZNbNaoSP6VvPTZY1h8Nsi3K4lWonNd2j&#10;u7x+h7ey4i9fxW7zUgbPsw8QH8WFZkiegt5h8pJhIKY1IlZSZSyUybs0KD6MQHmx46oZOBwpB3dn&#10;wlFjFku2aqSyKGzrVHJqcySXzFclAeXY7a7K3+KDSfqyC5vTZowpYumE9oxADVRCjwm00pSOCZ9a&#10;SVIJczy0MjEBLOKEkqU2PVkNnTLA54BJGUjolpE7tZuKOBFxnlI8t17l8mMCpMlbHZIstMoOGhno&#10;u+HkqWOTU3gC6pncafyTKJZlOmNbyU5Nq60BYFqy41OyV0RCeGc9X+olvIwFV84UrUB5DtmpqtuJ&#10;npl+tRuzcFd18NgGNeOTJdPpgjCgRJb9ZJuJ+jBM/VsHZiJmoLa5vAyvfZmlnj56hJYucAFrBiCk&#10;oYdV3JGSf9vQ2PjgyDAZslWBqqzUjLNKRBxp25T+5iBVfeKFe6R0Yhc654p2HpmRjOlcc1xHJM3L&#10;vBZcgPXiQGZsvSyqMgd1HvQWwfpr/QXXOGDh4dU2rpdxRGJTjBTy/AxWXshRWMAKouqaq6iYaNz8&#10;qbjtpNFkB1SeqU4jGIXiAtwkTo3t2ZTZmbLgKDH77IghiKdzGLEm8qfLmfHEaygKn4sdIU53GZO1&#10;JGfew/5xwcVoCKwXtNcvN7XeNGlFTof8kzK7XmhexB2QUqlrTT1AS61VIgTkTYB3CIS5l3TMYvu2&#10;MGyRakZbF+VkuNFpw6YDHF6jilt0PHUiuFU8FhwpyR87aGkJmeu1HGQRpUrBdWbJEqI1bSmLP/EB&#10;zZJ45dyxjzYq8kpzlNZ2CJdBkGw0UQjnMGxnAfPgksImlTn0i80Hur65LQs4ASIFfpaZj8IHVC9Y&#10;2fHmo0zMV5awKjR+iqUCfrvDedbwhAMkZ+uaCxpnGEy4bVho4jW5Dzn/ZEnrqji3j09OgtLzSVJf&#10;PHpw5FD0oiNb+6OxFpwxdIhMBp0Z83PLjelj4ydPn1lYWARBkKN/GIZyhc6+lQvLI26OcNcRxn3W&#10;sbW2mmBF95ytyQtYKOHiPILaCS51VO5LlcAN/N67z5EoaaNRlaSQa/Irkdl0z01KcKGgtkxB8gYj&#10;iECrKrjZSl7cfNdufQ1AwEdiz2UnW6R4PjDv8m47FIqR5C22pYEzVjocFV1CQA9aJYq05xJnNEfd&#10;Hu+TDkM7q+lKc8RKRGahqWT1qEXbIsZ78gDZR+Cq1fZcaBI3yXMtgmO4qbL67NarNvHocVpbYzBF&#10;setANsxynMznaVf4Cd3BTDSTextlWokTyuexATHw7J7lxsbS0gLf55ByldoI6xzNSe5QWitbYkV5&#10;/JJlKnN3gCtiIKvri3Ow6G88ffKBO++44+abx2gn66GUIqMFwig5GgAEbxrI1zAp+5gkqY/VKVU+&#10;njFJpUclwJH5Jje+uTmKho94gpJwOoyUc+zEFt/LcLo9CN0qimN/6Fson1eWJVkuvyWHhyVemJnl&#10;EBDEco8ToyNXL1/iO3SQjYyP3Xz7nU6pbjkAPed9eI40NFJph15il5N9o6Bosh55rDW12C4xRRoE&#10;kWq/EgILPYQFWNfADuLR423YYNVJ4AZj9jKZxUAfi4zdkYOMdAThpytsAF4usIgD1RTGji2rwR7n&#10;A8hpYh0wNGJWtao+3ci5pERpJsdr5ICVwm5bGxi6VqwTaTyadW3LEHlP/4RpdLfzUPPRxjS4yezz&#10;3dExpOdGsXY0AwLFI48KTErIhUeifkiDEMtSZDzcW1jh2wsL9Aus4Mz6h0fmF5c4O3w6BR6yLnRL&#10;XRTzZnWJzTbazGXZqLyGa4OswmeRPoZE54R0flSjYQ0GlfEw/KoBB7ySvAOyEKqiZabruXNTZC3s&#10;JWd3h0RrQMa5k7PL/GffgQfHHh0bGeN+6Rh2GTu7Pv+lr8/OLr3qla9/9hvPLs4tEqWOj9MPzzxe&#10;4Q92QzQ7RQsEhcCZ0e/c2KTFA/tBl4BdmYkJZufnnDkaXJHLI4ixjSk0OXy9jr9mM9DxbkVbBKne&#10;Td4E2wopOl6kIJ3lcY42nsl5Ss6MW0PzlR+SqPKrZKuGbIzmpU6uI2jCkmubG9Z0om7NNcHE4C6w&#10;psnP3AwczFRuLUFxc1wHr8dDwFulLxz8kXUbHB4ZGB7kQbBL6QaTp9DRNj11jIskM4goqZFo1Yrs&#10;0Oxov7Aw96EPfvdP/dePv/k7vvN3f+VXL1y87Fxkm+1rcB6wZB+XqZdNNy7fbKyaxtXp4BqNcTOl&#10;R6Mvg1kojDA6Lt+kh4tvBj0FLBNjZpBJ+/e97G7Dt3zxTmlETOBTHEMmWRZ9Xv67oa+fliSFvce/&#10;4ld9Q16L7KX1E9ymdSo9SgpLpg2EkPwPi8ILhHTjk73u4Ll2F6RFC6PDjg8A486urQDgyXm2OIX6&#10;fxd9N1gw6ScsL9/XpkBRCfQRzKGGROvq+ZHhf8Jk08D4xkpiNHNmmqYDPCXtsuWQAcMqK4SMNsRb&#10;NHE09pleHxKIVka9ftuqMJEKhYtWGVAfVjXhBMrzyxrmXG+xuEK4akgIvPhQBfYFc1hS2gVpSe3Y&#10;2r3lzInbbrzp5rNnRocG+63o2qhI8xf3KHpANE4xPzGLqkFegHXjMnPWimsWorsqc9+U6mNVMeBq&#10;kkDsIFqH4kZwPTg06PXgMnuRnrWVJ1Pn+rIdm5rDQnBaBClGOHWN5O4eY5L5DMuqe/tz83Prtjet&#10;YDnO3XDD+OQUFoqMGE8AvRU3AMICn4oopJsgI1sWww3vu1Yg4YIzwsSRFL+TAlA5Jm6BmyU04ZWc&#10;OwRO4D9zm0FLjYstojpCsuXa1StYZO5RhbX8brCvw/jXf0lwoEbFwWAFQnmyLxK/OKBOQ0IkLAUj&#10;Je0FU4zPYIpXBmTnnflKfknArjFiI2XPt21tbO3DfAL7FojY5QEnEQFOaQOKzpbOJKWuzsnJSd4E&#10;N4ADsJYsVWaT7Jstt7ZKsG9SikexnzaZLoEneRfvA45WZ5sWPfwxEQxkUDvtd6B5r/OkuGXYM5am&#10;MyaBL9w/dHvcWra3q8cKIFLETb3QsMYH4eZcoyj38SixWQTd1ocjw25wXYsZjQecuqfDhJDrZEEB&#10;rzYHqRGnxw0NRL5rqzxIy/be57/wxFvf/s43/LN/8dDxM1/63OdpNzsyPdnejZRmBp1mxi0H0Mao&#10;9KuzabGEZJbJD0wTeehK1aY9kJhNN6Noq+ZI9MhkLhOcSkM+yTUvjkeM0d8C7SE0ZKiDE3LqyPMC&#10;tk11WbJWY5Pqi0QQYtcKMnmqX5lNm8YX3kEyiNGJfdV+TPpFiA5KKKyAh+BgpIz7WJYk4oRZ+yoZ&#10;IcDe2cXJJQnmV1fxcqlwkAmpyjc0jA453wyk5R5lg0V/AXvavbja+Fsf+uD0TU4P++R//PkN9H2J&#10;luTXCcyKGYI7RXAl6R/QaxN/k5rc3V1WzuSvWvkOozo8epGsElgLBmj9tPhKM7A4InvvvfdG8cc4&#10;O56BPL8kX3hUBzIovWFWJBHNGMhIxFw+wwIxELrk0nFMdma50g6RHbBa3pKDah1VzF11vdJBMu3F&#10;5TQa5QbqwNchz+w49l8/Zk+4Brpyylz+SJ6Onp7bkDWtoAtJUAfxUwJA34HDLP0OpSusXoRRK+s3&#10;5qqNc9g8XP+pZ+KN4i2JMt2mEaBW3zjLKZHWVKs56pLdL+Lt4BdnMGgulbneYvqrWyF0hYyXwoYq&#10;5ZQ/ZuRmbYe9LfmWbHoWiubMmetzW439+2469uL77r/zllumJse2NugOh5y55qybllYWKnVEe+uh&#10;8/Mv50BxAZ1gqesGLMivq/moWhYbTu5Hn+IqoYw2a2jVKIAxIrHH6KuKA7lQJypDP4UdS2BgCgLf&#10;h3wYwi9pDEx9wfXtGVsNwEbDhsqV3Jifn4Ojcvzk8TPnzw9MTRBVzc5e5zXwL4l5ORISPw6L/8Zx&#10;DvnCpm0ToiIFUQStcrb1iIuIRapXSXF9MwCh39fLdYpD4rlJDaNoacKHBcCbwrnFt2WLNztOlNuj&#10;DSKyGRUN8B1siP3qqU7ThS/S0q5IJ8h1pMR8LJhrhzJZPmWrs/NV/eT1DkJJKz9W2FZt5F9WV9mg&#10;nDmOmSg+Np7nhmNZWU36wgbTy3IE0Fv01uyGU+ydVB1fw1R6NgZOKM1wts5mvHO5sjZywdpRtrNE&#10;oZML9jIIOyzDtSIawN2SHsl0DDALSxsQIuGX55TnMNg/mM5bUZe44W307NiWcaVmCRKBEkD4M7Eq&#10;voE9luZkOhXAhQ2mqW0VnoUCBJckAieEX90Ep4acrWRXm7NzS9euLf6DT3+qZXiw9aYbfu8XP9a4&#10;cnX6+DSBCNkvQR4hCE/LfCjoKA9CgwyQvYFaHG5gd4OsaGvT3HL/gGxJqma0ygn8fM7pqyqkAlPA&#10;z6xT0ieoLtMqrgkDxRtyPVhk2YoiGs05a3wcuWSRTcAe7NiKT+L4l5oIkENZtuRGWirPiyC+/dVs&#10;RbI0dKKi+Sx1CgJo9QZJh0lTlE14YFA2K4qd0FbJUyCY49qqwSmkp/2hwQE4PNRj6AXBDOIwuJnF&#10;pZXqLaMQ+0df/cZLXvLSn/4//8Vv/d7/MzUx1tfdR7xFdMI1SMMjnEo+aruiUSDRoYbOdHBjg+yZ&#10;y67IgO8o8RaAjuElsjdRW0lxlIthtxaSjAPkbclj2t937/mKs4TMCg/S5tB66lQdWFBix4RCPWqc&#10;RqXWordQL5JbtvYoDTgyMmpHGKEWqChpRLo/SpGOq+GaUq2CEmv3jZVkuQq95UvMVYFcaKfUQzDM&#10;gbEqlrZoGLYwEK4UtjigjdWteDX3go884IPBBXdLOhl/JhrnhD+mo9ivzCeyWIpzFeUpCWCzcxh8&#10;3mZ3hDmbPRraRPHiooGJX/EpRVax+0QBPH9kZpfyJreINeQ1Jk8IHEY+DI8p4sSki4S7xQeHhJ1Z&#10;xLpL8BOhxO2tpfl5empvP3v02970xhtOn5gY5dwizEKtH3uGxlk/QEpMJK3ddt+AM2BEyDQxTzxC&#10;LL6ayLGkLCUrxosJErgMdqpwbsnkbVuj9jIipWc6lRaBtHfSeNITodkEpIWMhVejU8wkZCTkkMUA&#10;Csiom36M+0D/EISHpYV5ygPHT5/uH+znZhpooWysnzh7StVctMw62oeIGIeHAtZpquJEVXXlb8Qn&#10;lN406PL6WROhxRRyuWYsUQijYS5ZN5Nmqro6lRVaKJBa6x/AcuikoTA6iodxZqmHR92kQktjn0zs&#10;w1Dyu2RGvCEwCItfWQPXyzcpxvDEjx49yuEhAkA/Q9Jn9PK0lDVrL0FWTJ46bfhO2iWIDPkVggNg&#10;lmQ8WtDACwLX3Ih059Sx8TR0CeiTkG+xiiB3CweQ45HSdMDilHz9SiVrl6JrBDvkL4ZSYdok/hBo&#10;C3hE6m278FdathWr4R/kgTIIyCCMCcjHoOeijrBLP1FEkAQkMHR8X63Q3BcsEVsC05OcNjcnp3Bj&#10;oXoYtqcUYc3Ww0v3eJSJMRI114wNBbIcojw+su2N3/v9LfS+HLSsP/PsVz/72VQQOrDpXlFQgWod&#10;5YNlUu7sgLmxdDxHj8wmtmy5JiLwFADKKwLgF1klK17ykm0INWlDV5yv/oEgWi3knViJOLN9Qo0K&#10;9Tx9LIhsY6kVxDN6ngyV9KYCeHBfpSNuITpffNP6hwBUK/olySwDkCVN5MQBBpRnzfM1/MWF2ziV&#10;Fl9AOjIwNj+vt2qS0rSyCwaz+xyHU6dPIsR68dIFzAPXzyJzkSrfiGPsErd+6r/+xp/80WdMyjra&#10;ae+aWVy+Pgdlmfsdxiar0IdXVkylN2JrlppeQDsqG6gb0WGmGGC3muZYc1tk2ReiZBykED3R6nvv&#10;OW8bcDDlNG9Haccmzk7CuhqZItDh5AwrUaZmqczEr1d59ICYCPC0EhM1Pv0BWsENjKJSlOn4oJgq&#10;6UPlEpMpBXUz7DBtL0A0axzjMFuth5TeXLFO+szrM04ivby8P6tWBa5k9y2siE8jI6GZwydSlGyA&#10;FSGycNOkOM5BJBuyyTCcleoIxQ5xpxFaCVcvsIA+r/Sw0iug7bKGAKFI5lfgrtDM06xABufci24K&#10;FebdrJ5TA4WIm4w9bgJXZcSdUgEC9PxBd5Lq3P5myz03n33Doy8/MTE22N+1sd64fv0KDzvbVWoH&#10;u4RdVXGareFOgNq0mi166aO1JQQ0kEIFk3utTHY6BzGrbCUwkzREfYppCl8oop7cF1fBMnO16eyz&#10;iJ+56hIKsYZbjB7LUGz8vDUG4iZhJukoaO4THRHP0j41Nj6Oc2D4115bCD/tB/QSt3f1MJHL5upD&#10;YitLitTJ7PUZnsvaOvqJaJxZ06zSTuF4bAkV2aL/hUVImOM0obILqhCTd6uOYAgL8siDls+efItd&#10;TqnFtn6wjgzbIYxKkUCfp5yDy+k8L2CgDKE1HuRvLInzapw2rGgL0CgnihtnZYiveUUx8Nw82fyR&#10;GEpjYERKsIk8AQSQyQR8NBmZQIzAdarEEJtuKhDOe7Hc+B+93cHB/Ow81pklJdwSsErHC0mbE1h9&#10;9MIRUb60eMAJTcXUXB6DEkTJGmrSqXIfRiE0ENu1pDqcDdg8zQq6OTIsshCz7BSiH6F5jomVgLRe&#10;FutGHBEkkDhGwj66TDA4pJzqqIKxjI4N12AvqTvNjgdFqCxxE4zvtCwvrL3ppS9rOXmauPT53/90&#10;Y26ezYKT7hvolSJlFRrUUAAz2ZLVRNQMBvpIMpSHJ0hhwtrExASPWJbB0LDZWOYHuPuaXOEWNX1T&#10;TeSMpisfg0smBhdTyTwuzF+X9LVTObSxvxgDDiC5hSro0CgsU8uJ4lymCm2ndxQYq9DdRKvkTML4&#10;hO1qvZUglQ1v0BAdDn49+YkEfzIDUFo2ByI64EIsFzqhYW2llgDEbQsec8MG0kfZusxFq569TbyZ&#10;iWx9mBey/CmmxPQPrKxuru63LW8SBXe9+93vm51bnJmbQy0EHSfunGvm/cUDsT+eIA9COYD4fm/S&#10;PC9fVfwIs0gumCI1enfrnVyzZiy9ru0feOBm/smR4De5bqyNECDkjbTjB7gULNJrAlYk9QgZ3BOY&#10;VJ1JoVFJCAubP2TIJTWBpTNO5xgqouKW5X14N6J1uyIZpmqBPsrJEf3L/DJX2Lje8C7hUoohxbXg&#10;b36Tv3l33oMsnBKcDK/MF8V3pDwBMDpuHTj1el5cg0eiaaEEDWaj5NW4WFyxDkbHIFc3PsMOHQlq&#10;hg3ZKxL/myJxBhURV+BjUP4TxFVlXqWXaKDqlupYJjlRboh3YVVDxWFEEWLFa8tLC47HWzk4fWTs&#10;wbvOP/Ki+++69ZaedjqPNpYW5/ld0mf+NqdGqSoyO2pLeOoppmlZoherhDo8hdSIRM4TWLmzeW5D&#10;IyPai/gynltRM/TbceR5fJmlNwBTQHsRNhq0kAPaYOQwkMZRkHFLeRtYJdwnNyijLOd5eWmZphC+&#10;jp84zitnFubY3P2DffDPlLC1Yq4gQVQKdMaMvtHpZrIKpx+3yYAatqo3IuMAQVA0yXFOa4K5NnzY&#10;GupgkJhgrlxXEXY5L7NAmgiN1R8aHORhYGqS5sqFfWEAp8J2+ZLhF6IRB07LHtJInRZlRFN9CcPF&#10;dhZlNtzh1rcLbmJpdA8HB5wRYo4wkFudiiCn0HBIkcF2xtlvspIWtJi2vbQodsEyZvQQTwVzzyda&#10;l+KlQTawbpa7mZQwMFBRNz9jX2XbpZMzzQ1OXopIcLrD6GMiaHM2FL/rG8YvEh4LPLS0EavigS1W&#10;dtroF0fp4QWGCVVUGih3jqEZHR5N6ONBSBP+HiJlAankuQvSZiIQz4XnW8n94SpJZSFeU5QwSsBy&#10;YhEkhmuwf3Dt6vXP/ennH3316y799ieZvja/cP3azBXcQAXpTtfhCHsYSQHNTXPcmaw5wFMQcOvs&#10;GOH0To6zrFGDd88nAoSk5GZwP2M0raBYQuAHGFPF0TFnZuweeYO2oPbiPuLIGmy5GwU/2Ldo8dly&#10;TsBAz0ak6CrF1xa4Q+SPBpR0YAbvXNlGU9qoLXUIQe94EDSMJRrakM2jGRod5fc4BSaRoeSawLS3&#10;M0Lcg+wBQyi+f+rIkbm5udmFJe4UD8EvskoqXRFK7u5fn1/p2W37/3z0f/vZX//4y1//2v6JyT/7&#10;tV/nLHMUh3CcPlMjJHJ01pOo2pwjA5CNToqeHkJ0qahFKEmot1IldohXiLWv/j338QHo0I3Vec+y&#10;VpOeOhVdVmJt+OwWn7IhIKyjFHUzLSjxODEPPDnCOqCDbPcujj4v67PfxNJWxp/xzEAshAHcoYf6&#10;cTZqyPdAJbWPkCLaPs6P5Rq4GPh3avKkRpd4ymNUfJCUuewoMXJvdhfrYAq289CW3LEphbdTq2Pk&#10;yx6ROWUDdxy5GHVEykyv1Euxx0RTjr3zSKf6UBgUx4hVIkIjUIoGKoOBhKpZFnYbN2kDixrjBqTl&#10;DGxxUG7PTJaHRKZBzDg3O7e2fNDT2n3+ZN/rXv6Slz74wKnpqY7WnUYDNsEC7BHtgeQgmcjp8fTp&#10;CjhW8Scjo+tJN/dr5mrxCi6Sy+U1edSVsgo7OIXR3Sj+4zBhBTf1prLee5rPnZfZI7rFlHMSNeEv&#10;BQPaWxUrIFHIAA2UhZQObGkHlEcEjXPMiaXhn2ADrAqfC66XESIqsdgATJxOuhQ7a5yi7J1iU5oQ&#10;EC60HAK+hKLnxLTquS/5dc5D0vbi+3vghT5xIRnNqs6vlj1Ngl0qP9dda564tby8zGu9SSabBGhy&#10;HC4Z2xroU7Ipe6NKZocvdhgeOjJU+hlXL5Ev5XYugW1sOqgdj1vKVWmo0kfN1XMQCLR5chWgSSo8&#10;OCBzZXYxF1mjZtJ860CnufmFpQaYvgLFODM+fXV1xZ1/OKZY2k/hadXeFaPvzt9n6r1tB3XZHFVg&#10;warheYo93ggKWfQGlCfi4xp4nuQRoLtucifwNNhaCBFPTkxZy7QXzNiIUyyyoYCEeaTSC1k3C06x&#10;csVC4QteAA/RZUo/B9XGiGVB2gEf77jw3NP/5d//7NPf/BIR19XrV/CeHHCDmKJWo6kFWk1lq58a&#10;pELNBWliRXgBjhbXyM6kpmjNMlua55hlVjyDxmy/E6YJV1LzcVPQjgR3Ub1zrlln5ezY8y22LpGq&#10;FgeBbzbreRalOTeawZLrCKIokvKCRrKcdX2kIB1pGf7BSaW71qWT4UkJ2UDWKUKh/BRozu5qpbRs&#10;WEv50xFP3Br3NTU1jQOzPy1xIpRoQDOCBrYZe9v2sIw0xyzOM0lidXNif/8nf+s3W3HEBwcf+//9&#10;p6t/9pdMQFVvUfxZTmOWwuyWxUkOqpcVdFVwUOEKcYtDnr3rZCOmdN7CXQUJsrVqG5sTcMBUyNhA&#10;edVCaMWPXm32OqchIIwD1itmKZ1bzXbNYMFjh2vME9veXMUOYxlJ8ONvpdoFxcC1mjlEzMQxIBVq&#10;hZZq7CNAGRetxlvm7paWTpIJFzXoZHcR3fL8fIQ6AKUf07UbpAT6RuQlTCrLVfBB/BbvXVJ6OcCK&#10;HXDzLJNTqzSgUmOruK13cc6nEA3+zO/DpgdthCbPwcmRcEtB1MxANOv11pdobE6MKKJo6pgrTHVE&#10;LyVuhsNbmtsiS3r4odNveu2jD9xz19hQHwCAJqANRwHHTlUAjB1xuCJT5LMZ7BXBIvJqleqsGOej&#10;+c6hkyjtWPVW+dAiZvCjxIPSaVwon0GxVJoRrlskfq4Oj8VMq9Bd/IPnzUMDRPDYQ9DirGJwqQxQ&#10;gGUnrW9Q3uBOp49Odw8N4DbtgTrYIwYHWxBtAzhmIqbcGICOAyZjSFHQptlkkUYe0GfNSlWneBK8&#10;bYU2ktr29xfnSZvWy9rC+5TfolHySGgXJNE6ON01V3MwWmCh2aURwVSQwLrZ2BgZL363IlAdvE9H&#10;iJ9DGxYWu1RaF2uEvTblcgqgypfuYentUkUx4hI2VKRxPwCXgSQ6V0ThHfvIYCgxr40lt1InD8VD&#10;xL0T6PGLvDM7lX9XN8/8ItiaKzY8NKSirdMLGtji7BPV0YtF7Zyr0BO4QStAu7JFuUeTTmZ6C5MP&#10;MHSLa3FoTEwgjH4OkOmUVUE9AR9ITsCvsMhAdCQT1FyIvHEGlqA5TxmyTaCgbn5lH4bJOl0/1K0u&#10;a0ShMLGawqCbvb4Es3g7P4L2JRQKRoepEA0OUGaAqksGvDo1Mc5r+G1vLSAz4Q5viU2kHsslky+y&#10;sWzaIlkZHDCFcosSidpeF/KU3SGBlJGzVFlTCjsBh2bW5NWQJlECv1i4n2UGupQ3d44cPcqN9g/R&#10;l+NB4IMqKOaLl+j89ShKGtv6n4ogf6hCGU0kopKCZQRm6xNvXlUHSS40DwXqIlzjbXkxi0B3JcCJ&#10;pwamX9qtTWHBYEmCIQCoHwwvYA1bW4VMogRIlUT3OEIW2co5zwKXpCjDZt/u3gd/6Ecsue21/qO3&#10;vwP3PkAhcaC3SzKK2Yb5iG1uUq000XlunmWV8BWoqCkjwT/YyK5Yqe64BSN9z+vLfWpzv+Ous+aJ&#10;0sYzsC1D9TwzITuSDeQIGeQSotgywxHY3mW9mc6K9jq3goeCRLG8uLA4d10qHnQr2sHVh6eQ6Idi&#10;vfXhKNW4dMancrQ1TUTAlLN2nJ5RjG7YQSKAyulDGCiU0DwxI0MBacL18o4TXyTXVvzZQm4so0iH&#10;ux90jyKkQ8mJVlr3t6HHISeijZaJlhJH3aafG9yWX+QyYjfbHTwC2i6DRX2IkIiy8PRPGH0YoefN&#10;qHVbgvWcxItYNgyLA6NGHZ/NFeKppxqvMn91eWp45E2vvfcdb3rTTefO8SsswOzcLKeITJw9TX9t&#10;L8yMkWG5C4huhnERwjRu2FkIFGBT3TVIxyJUXxL/DsHM5KmcvNCQSQwhXotdCIqU1ai8mtCJAAuK&#10;zVqHphvOvDatZNTha8ws/zBXMNIRDCSQJ75Np03rKG1i8Be7O2fmZu3hgHJl7tdjWYoVo1kh5HQc&#10;Ed1GvDO0Oa6Mi25G26qTsc0OCAwJS0lHsTuYSzekA5GU7hGsD4NKGTNKslJI1AQseCdGIMKomXJl&#10;+BwQKXMshCLt52ihscMQwenK4V2w9eTY6A/tCAX6cNZQazvGUWCTzkl5FNRagqQpPWjDM7+rxGf4&#10;Du4AU37hwWBuHQpF+rUNP4bVs8OmQ6+p2j6hRqT6pK6HM80joyFAUlOcFo7BE9js9oQHTPYCQArH&#10;aYMDmyKnD9aUlPxGH6oVFkIyS6MbFlFIRI/db8XROnbi+NkbbqhOAjdtExzuIIebnZujcG1Nq6eL&#10;IRcY/SWkTVpbKGxyJeA4hBfwEQz8w7W1Yl+hhaOHJKGwQETWJdrKv02AkpRwYmJMHf/ARw8MgGRS&#10;lKYU0ctkZqdTZMBtRW9l0O2b24DHpYeTvQqwKfa1T7HREbvhNbmommO7wDyjXW4eno42t8XZkzTu&#10;VRUXz1zjXBIc6vJZdvLWxaVlnCnhCOsP/h5lVlD+gUNoUCEposcaRmRd1yMTCROyx4TznL5wUmEH&#10;eHA4IWKCQk72l9puj1eQk4tWJvPiBwrUM2KItlV4mLZ5njh6dHxkBGq4xaHZWUw+8BZzV+648fxb&#10;Hnvs2aeffvbZZ+EmFed7ZHjo4Zc+TFB1dX31Z/7Nv/nS//jjH/uRH1mgo2t8mLiCybUAMDwR20FS&#10;CCSmxeqKr0ZYsJjrkfot2IBFg1PjqcRuVP0/kpoGna5wuHZ60PfceTYpoTYrwFai4srHYi45fhUa&#10;sOgamnClobyHetXC0IzrV69QP0ToDo42Lo7LYq2QmSMH94zxkYhjRPGfX6/EjQ9miTU0gYAY1sG/&#10;Rejq4qJRIZ7YlBo16qyrIlqqDVQAaMKgopY2bWL2liXowJrp0vbg+nQFmUpGil2fVIBfx1Gn6Tam&#10;JU48UWlVL0QPeBNeZ0tzKQWZtuiKeE2CJpVblC5JCSn1EmNtLzV5j/e4u7O2sry6vI5ne++7Hnvz&#10;698wODq8sbu1vDDnhOQDp7aBmNO3wweJmXKSaenUB1g+kUEQ8Nh80NE96gdUxULoO7FwlAia+i3s&#10;QZ4axAxlo3o1nTzW4dERX5KuVG4O81NcYwpzZlVMLrAwjozEmsGwfTdqUFesXTera6HJc2sLDch+&#10;WOTpS1pk+/b3jE1NkAmwvaLno3GrECmReBSJ46MM2J183OT8l10zltF7aU38jj0hsmjGRqRdY8oj&#10;mRc569I1UXiKzl43KGaaA5970UnwAj5HK2/JwPoWb6iForYW8JTvYIVrG+tOiJ7W1gvxqGfN4gCV&#10;598ZUZIQsu69tCt0olG7rBZ3njmrlBfkqEQlgg1GkMqPnImWXymAq1JJovK5hXncEscNT+BPDeKk&#10;Rrjedl1ZdrZhNehQlSjyuYWTWNJn11vYbNZ+LP9Yd+7rfdFLXjJ5ZOrK1auWgKMTJQiwt0e0sbi4&#10;XKT46SNHR8dH8Wcq8jujsIcYi1Ga7ORhmhBDSuaSPFXKBKRrPWtomYSCeUkCN9VzbeeMk3DwDtCv&#10;SvW0smd+OrdOwgDGwJawqytvItpGEUj8WkNWd+QeyLFNx8lG+jBM4CLZABibbl7C4B1rpEQ2ToCI&#10;0JHlcWu2Dv5kATkG5hNhnfBWyw2UjxfUz6CyQrh2WFDUZ+SLT7E5BksURglbKsgJex5OfCYjpVAX&#10;sM97NFHjMHnYcRW2WYQXrxEahD05OuY0t0MlInlrKTuzVY5MTvF9nqyDAVii3FGViIgQSQqvz8yx&#10;q2XNwrEeGT12dHp2Zmbm+lWAgkuXn0MoDwV6XPbY6NAYFRf5QIon+OaRVnWHM6Mp7aVEUTi2oi9W&#10;OGhoGEEEo8awDBKF+83aTp4avt5716mScK6ol+2iic/Sl65WQXJN95KIEuYoq4nPvXzx0sx1KeQs&#10;6MTYxNQYOvrEs24EUTyujDG8RG4pNthJGin2smL+nV6EegaCMBFWlQiI7wIJokCf6I+tVtRXrgSb&#10;1azX5xfNxO2CBuZrnhPeoZ5x+QlWpbxFwT6+g5ZIpxMikCyLeAH5A9YSI4YjWTYvKvJQzh4dkk62&#10;rcCHF4tCisCCpdvqUWoNtndGSyOVw2Rwe7vwbDZWdlo3W17+opve/Y5vJX8HXpm7fk0QncdPpQ7/&#10;bhMuEBRRoTyHMkDlfVlJDo34cr70VYb3zkq1lxI+jOoFmnVuk0wimIlTqwxgD3+FX8/jcKO7FTzx&#10;KfRbUBUYqW56vpOoPNzqLDgr/AIQ707zEFgfws23Qyfq6RoYGcd6q6mtgrmN0FqGABReXmmWJBsg&#10;riN2lu96KBoq9BESCAlFiMICiOyTGg/CmoJjSJWzMpSYWsan+4i4mzMAnplh1Hx4D7zs+Gg/rnZy&#10;mdQyo7WYiRg8HnUsE8L7lVTYJNXFqRqsVj2zdApwyEW6kWJi3HlKXYkXyYaKrALxLMuYJgcWrYt+&#10;i2qjSxTZbN7hbQnMeSg+a7v5bGQrwNOehrgKjEEUW5vpfz13faQNlcZe/rHkCL0boJm2c8uVBiud&#10;nbML8wwjgwPmzHR4rg6s7llcXrp85RrbmLfC9NBoFsUX4w9R2v1dWH/84+ixo8A4uAdhxkQ/uIRE&#10;6x4emeUhp3IxhoPB4mvFYG17whWohyxSYkESEW1QdTioTYWJUpu1n8NZ2a1wT1kxShfEJ1SOFFSR&#10;/h5ZpMDO7IHQycBTmVjQ3AMqmKp5w/QhYcNy24lf/bsYurwbb2VbBKzMiM1xa7rtRAMGFqboRJVG&#10;R9wX70AyL7abLSTHUQfnVAZWnl3CfvaZJ1rEDLBxlH6xHZqMRF8gOm+Dk5ubTeRlmWe7bYAHSI+c&#10;K8udbjIA2S5OlpNZPhSMV9YaU9PTLDZMonlwFShrqw0cMwtB3wObfeLIJBRTeRBJd3AbG9Dk2Plr&#10;DcEVCuNy6qDwpqmrxVmHGbqHZold3PyiBdt0GmV5k1Im0i2jEe21HJP333ujZjHguMYkiKztwdVk&#10;GM5D2YK/8qJ7u1/7ylcvX75sg4+s3O6pySkCHKwSm1o2UeJ0Ib9kWzlfqQpETciSgyqAdjlXgbdY&#10;xgTCpFNsqtp8RUJXbgiDkhiH1aXhriKsyglI0Tgy2sp81ZMuF6ftBrCLwrtKy4euTttaUHW8gnhz&#10;mjUM+SV1iAWzVCyxUEOEHpP+G0NWfsAiVkbP+x/a64TnCTy51bIvmRqyvbowt9HYmxpseen9t7zl&#10;Da/vGx3a3bSxBXyG0iemn4Nr8xHAl4PXRTnAbbgELhJD6x1iXxAbSduwQHDQfze03QqeQHEPjHCI&#10;v1wAxpENg59lwUiN03mECiNTds0QbVnsB4HUCTg+NIw0nqCeHgBCUMV6BkUuPqKwJpc9nIJmmZSD&#10;aq2C4TM9CAzgAKxb8B2CoGjQJ2UBLmJUTzfidLiF5P4O7OTK6VBRaNcc34shLuRhVubBNVhhpvzO&#10;xg1AEUFm2+jslsoLuDYNdJF2AvvYsGEnncNtjIjSZ/CCfRcOOsxpKrv1nmPGzAtjZdM1nawuXqTc&#10;LXtSGUFJuhlfGiodcdz83DyP3bWmkXVdnUF72bBosF3T3Esa6HFVe5ecIPBKvAt/F500VT6B7NqB&#10;bDOaqPkH38HApk1JT1ZXUjkfSGjp7dS1abkMS52Zwfc45wQQ4xO0zm4TSwb9bop98YnXrl3j5njo&#10;bCfOHWwxlaaoA9kWYzAAGUwyD8E7GJ2tzn7505yROlMVspllKOcliMjrXbRgklwv9ye4r4gmpGqP&#10;cPk/s39tvbTmxMh01aWpLUacWyNmN1J0ooOU8YgaRz3KUSg+0NTpyv1pcFN9ZQCXfNDyBLwtZfeg&#10;pkaOnIpM4e2x/5C3jFyKaU3UTD2x9rJtuaDRoOVi+Az1pau1sEyHZMJ2tnISHssHcXCw3frt1LPG&#10;22fbf6aSqLzuCdVeqV1a+8vSpveC8eFd+A4+D/PLFnJagE27OzSXgdGRTtxyM0a45frsDHMmG2vr&#10;r3300b/zw3/7+tVrs9dnj0xN0Xrl+CkKwp3tAH2SMFNR1fe5T/SCKY87MJyNLRXbDewgbm6sQqLg&#10;E9mK4cHjA0strbJSf/Chh25lRYRi0mTOzoij1//Xzi4aXx4D3ShDfPOZp55E7XpiBMhhZByOMXCB&#10;TS7wcLYWlxaJkXmDisrj40NkOTyNZVncqYJ/xDkSHriJMHByNjx7dqLpr6xUpYNBmhcmowhOmUhX&#10;GQxoQ0CAbLLmwLa8pqmF5zMO71PebmIrTTkbq/opdC0SFaxYREKk3pYnR/GD9y1erKhPVifmxsoB&#10;W1YwpO4w38/DCD0xRsqQc3u7MT/fWGw5c6TjZQ8+8LpXveLokYm9baZbu+XJe/kgWsNM80vCL9N6&#10;owxjyJN+N52TrCczAI6oHANTUy/QYlqZBj+XZ97VAfhrxzxkiWDhVT4hfOaWOFCurWQDW2aEa0Xn&#10;YvUSTZjdJArmZiP9Y7ZeRYWiALI4ku1EzwQS2dY9A4N0bOlK+VGGcfJvqWJh4B0ie5qPQra5zZqn&#10;Uf6y7KAjgIILlQv3GuhxizSTXV2iiOaFLxjoCkQ5gBhaLpXcAyvQ/KlkASUkeBOeew0Iq6POF4Fi&#10;9AraLH2vb+A/HcKMDi4Vr4F+UcTKlmy6FvPJZVaPejxEfiqO4VK430yzmMqbyxaCTeSY6dxuBk2q&#10;W1dTyEWVihxfOrzQH8v5VZxRtJYXDJ7hcBAMV4N9Vb3WTgkUiSHTquFuJZ4ZbeNUOgOIwU8uDC37&#10;0DYd3IwVOeoWMXDknnhuGSjUpVKRZn3tOoyL9JwKNxsUF3SjFwxd59BqZHGcUijc7OnzUYeGqFcz&#10;DSIQyftzGe6ww/dUGDXjKpLlsBPo9+ZZbO6QHOBc+V05Wn65OTCjWX+7c2LhRUq9wtSNWPMqXpbN&#10;xd42y9FrjrixwtdG78UOdpaVBEM3q6MkGTq46WmHgzP1JYn73I3GOkIinOcUAtrRhSDWcnRSFLOJ&#10;/OXXZr3Y5CTx8p2CFjE8Dk8gRFvlZdEmIl3K+BafsbcKVVWvO2r//QOET7ic5dWVOaZwt7fdd9+9&#10;D73ooXNnT8/PzD7z7DPUxN/37u94yVvfcvF//s8vfOHzfKjXlSbcZCUmxZZupIlK3Ge98HyKF8Vd&#10;Fn6j3SZ+0C8251FWIIcnZ/2MALiYzE0riydV7AP3n2dZJV3J9TS/UpyKPJShhtu2oMv+TEhIGQBr&#10;cenC808//dSRiUmyG6ILfEPR2thAvL4GSNWpxgZICvJSfGwG+H5Z5TCucfaCGF88T3DPjCGtIK7Q&#10;23QDZR5L2Tzf5K9i1RdCpDpF2sRSiCzQ41BZXjMQ0xw/5/gao9HkKDnY6aPJj3iTCmBfkK7nO+7j&#10;OIFs3+pidk4ye7MGFHgv8bfiBsRxeSNnYC3MrS61nJxqefRlL7vl3Nldhrxvmi1xfhAHcbioyq/O&#10;mKygUbpeamLFHGe7cqtsfKn35mdhhWYcWLjjbs9SRScBj+UNXqwelI88Wj7S75w/H9Ujd7Oggdyb&#10;As24C3ZCNAQdKstl85/h17uroLvAbUibnjoTWN4auRyRO7uR2yEb96iKg7MtN5CIvsvY58D5i9ZV&#10;tREetLKsfkQmh5TLsXXWu7Z4E9wzNDfDfEEYGZupMSgior+zy1/AkIcbBSeXTd0YGtnkpQS+xig4&#10;8SMFWxm9FZGAQamXkFZtOv1BBRYX5qFsEB8HAtZXZU/KmPQi4zMInqpmW0FAhedxS3oF/pMLtw/A&#10;kMV5s5Zw8mR4gRCpXsgOzwpH3CFWNZvKvtX6X2EWHy3Q5GOCIFThCGYPpNHjkTZyV69aC/lsNrD4&#10;bzPdICfyHjn5bgJrlWKbMNbZ3tAWwGnwUBWjGMsnmEB+wLZYJQv5KadP9lRqD8ol5Vn5n4qPNhlc&#10;1ns0Q7U5VRWDj+jIgWb1IpNosYWsc46DdRe9Xa6ZTyf3pfDjXOzQoI3E2CqQAlABXG1Wa1QpSd+W&#10;qQcxTeSBm25eHS1DH9HLxPJlwl74uxx+4pmdJSjPFIRaW/AzeD6U8ANQa0ZSwHCrlLdPfXWH+XoK&#10;7bkB6FrAiHurXAn3ttqgei/Ixhpy2dDI/Rgyb0Xl4AV0Hj12nDPlVgeFlwYWEQQEAqxh2LBiIZfA&#10;NDIwlIRZed7HxiJ6StQi7Pn2D3/P/qlTEC5vO3nyf37ja09fm5lbXhnp7fnE7/zOpWvXQWWEytNl&#10;yTuxU0OjU/u2WcutA0aDRVCK6oWEFpc6OzuzptnGxCVUlXan0p8bNVsonob1/uCDN7PcmkUZbM54&#10;sQQHsQQYrRRoU6riuYJhX7p48bN/8qe0YCbRthxauw3pPlYWb5RwAAYxoaIhC2ixB8Ynn4Gf0YGI&#10;25DvLq0o+ZSWKIWpiuD4N6+pMA2rxDGKC6mfcrZpaXEDFNjFP9JB1owOmm4je8SAJV8VOHjn8Trq&#10;tR1ucbcDG8ujZqBdUaQdA4fFRt8w2RPvA9OWD615TMnLmnuxoAl+sV7Gv2yknds5eaTt4fvuu/3m&#10;G6EwMEh6YmKc08xqcgFG3D2i/ALHASj4FAsMqK56aIVT4vtN24uEwGMLPRTMBOUfzYcREp5BCCVT&#10;Bg3Jm02nOxuchJpJIraTUa6Wi7MGgpmVGpcPMg6LTC721q0WNJwjiptnQ9velFETsQxBYxNDKdlh&#10;B5AjK3BLFed6oWkPPjQQbgN9wAu9DpZa6g9vmN7B0g4XpTVqZzU8RTalR+Mld1HzWHiKGC/JpBEj&#10;8q64QUFFQRJ2v483D1EoUvjFgTwaNQr7icS5DlU0SMznFzAawyMjJqYhtkBk0rpVIz3Yd1eTah0L&#10;40355mEQsvDuR9fL06FKVZsuwTpq7eTMs2PlhQvkvBl18hYcKaqCiVQkCBFnqfkcOUK+6nPq3BJX&#10;2rXAJ0X614cuf7FW2P4pjA43JBzH8STJi6ss3fKAONxOf3THMIYpQYchwb0ikElNhXZD4Esst8S0&#10;GAUPK1phMv2c/MO9JtVoTo1NKuMxNGSURuVhMU61QksWyJ2SKKuYDlTHswlu4x4rzBZXzXaam1+0&#10;ydkFMRpgh5P4sob0Hpq2HuyPjI1SCsJ2+yCA5mIsfJcYjaRQPmCRuqRo8Z0cPRnblu7D8sh4uN3V&#10;xiY3hGwqu4CJ8BGXpBHE9CLpHTtcnWBRfovYUJJKl55VzWAT7ZWlLTv7bIVyMlMVCbgOHg2j1rBG&#10;GDoCYlUcFSP019JGYIMC8TS1IL5nT7tlM8V/4kRaAe7xIo0NMoX1c+dvuP8Nj9GLfOGP//j8q155&#10;5v77P/lLv/Lc5cu//5nPUO7mXkeGcApKQMKDBUwgq7F2KStBSREeYhnh+AktcLiaVlnkTtBmzBXj&#10;sStsralEVR53YvymoUNNvuSGv+9ld7lR9oRu4yntBjC0MFxHCbJfi2sIu3Ph+ee/+MW/5A7OnDlF&#10;6JTsoefilcvXZ2Zsu9g96KeRugdhFfoSe6Dj4cQNcnqcG6VNl6GKEXT+d6WrVpXDFjLO9R4S7qXl&#10;rZ46bRKcITgBGDxnN9o110qjJ32D5JWSas0+YVsSPiRxSfU/MwUZTW5bmfcUq80n8nEiQk6ek4iS&#10;RnBDIQU2gGiDh+LpdV3RDlOaP8Vn4AZvJCPVPKVcdniB0YcWRRFdca+DTNKK1Zi7Ore/tv++d7zq&#10;pfffS8fIztbG8FD/6RvPoQe2sMYQq+pKweQpmUCvGeFz/+AIc27LxvJ4MGxAcWwfw38IWssryll4&#10;+C1yJEdSobtiXs2qAEJbRpuoQ7K0uMhPuTa6SaPQqo4sDkrGNLpv8jF0w+wKngmGRuHfKldSoOOD&#10;2tpKOJpgKnOZUuG3Fl1xGYzMHtIaxKihvlEZGkbTmOETaK0MDzO4Jka4m0453tDyXfUK0XluMKdx&#10;pHMRthhkdq6qVM15iOy6BjRHVUVbyXYx09evXEF6qg68RrdGQMdwKo8al6YgGFsxb0HrA2+ChcWW&#10;Vc89+z0K+822LH+DNp9thzc5ppGJm3zS8DDlW2XESX/bcj0J7IlOVZECOge5p/im7VCYPqmG55nH&#10;gbdMWWKHQJ1/UKrlV7EgMJqqbZt143q0qIbbbnt6YgtDYN14BbWWJiqk0a/iWVXUKS7qHvjFAmqs&#10;SbJxKxpi+6BhQKxAzI0qDIEbzDHKAHxKhH67u/vAVHBGABg2PwdYWYHL1N4GpEsazzONahDQuUFu&#10;upJh15i1iPVJlW6l1AxT08Or/gRRTtX/paBEGNTKx+AAzQQIEDnQnSNNrMG94hFCeTUqaJ7lxGBo&#10;uEXUr5Xe2qWVZd4N5pIeyKk94JASEAiTVzc2UbCiXoqUoWLymYkim9z6NkRlvwqGEtNOjm6NIfAL&#10;LyHV5lBvbq2PyGOUSmRem3NKQGMZRlK2PcwDQ2P4RmoJmVCvll9pEySAELWj0oU1lbBw0CqcC1uU&#10;6QIbWwvLK5grZzONjvGpaPLS+WHLZ6wE/gYbJjiWS7XZprUFbmi8uCXl+ZWlha1N2tAnz5x49wc/&#10;OHhs8if/4d//3Fe+8Jo3PzZ5fPpl589/4tc/SbUbR9IrJ4ycoH3VFEKDhmWGoeTBcQRMZ09GfbBP&#10;oIpyKqNj0Y7zr+ZZN5jc1y4Fc6SeczlSObDmouVxrpXKs4ztf+PFtyVkCwwi1L4b3XjHo3M65DJG&#10;s4JHibEmSDx/w9mbb75ZElx//8joCJfDv5HeZfwAERaGCzsp3CYTxFKwXLSAXJEvrKJuuPyObpDA&#10;YltpJ61kcgPExdNZKg8MMTbQ+GgN6fktGVvLTfXCcqhhS94Q2QK2hX3hQXBURHBoGKFQCEAJcyyS&#10;IEUwMGRomSURULM7xQGzsj+rYBikXrU/D4eaULg09g8PnnvhtNQqsa7lALj3yjwSce+pkLK8trve&#10;8tBdZ97xpsdGR4e5tekT08fPnYNwRrQZhc59em1h3XElkSlvmZiY6ht0IEkxytm8EeZl+nlSWurq&#10;MnOwUG2orXHLjJHgMtSkSxaF0eSOCBGMTQB8Qqrr7+5DGp4Xs+wS78wtFHy3F0kptAzaVVlI6NMN&#10;UqNaPHCbrAXgMktKdRHtl4xslYCc2NaoB1gRVzE4OqYCCQBXTYVLbMLaiGC2mFybTsmy0LnjyJOH&#10;STvCqBmthOxbmKY6B+nxCZijiDxeKX2OQg3lsI0lKZpFB48/7DC+ySt5H9TpnIKgNbPOz2UUVm7b&#10;dyaH6L/ZzB2d+EgDnUSYNmdEidqLhr2zsiwik45obFKkoKV7VMJaYbLOJ5aaL4UTTMnT2l3BqUUX&#10;twdtySTGbi11ggw7hGUzGsx4hxbo4ZFC/HmvTJEU8zHrTfJRmXFfvwpxPHpBvyDsOjZSCqexJosj&#10;P4uGNtdvQqAuD9rL6tcrp9PaNre4hI/X49sxY5mdStLgoIqNsHyERtPziMFh5cydUyMsdDcIg4oO&#10;9Yyid8IZLGg3bKKQWXkTdVbiaytsz2AwiStbm1IqA/A2u7XVZRsaYoKKwlYqqtpNySuJIegf1MOl&#10;cTkz7XdxCawd4EnqjG6tJmwAiz9CDoRiluuSwfisHV2ZNpoqyLeDng/wgLhefip/xqHNjsdRnSJD&#10;Caamj5ArLCIYTlCo0j0Fc7/qEfCkJb/hZsBb1OrpwWOA+UkVpb+vtw+jZ+BswRkrm5mAmZvLESb2&#10;4cFtbayzsbhfhVsyNZY2PMCWpbVVtvLOwc5b3/bW21758qvXr/7mr3zsTd/yhrP33MtVHb3x7Gc/&#10;/svz8+tM8kyuDjFSlNDeZdvmTeW0iURUXT0o2LP/s+Xc/BHmCaCqlofPVMOYSg+/CHlPnUK3V/hy&#10;eREXXOzb9vffc4YtwuOUzO88E5ZXfnMBAmGfuy+BuoYH+yYnJmlNRHEBH2BrP8IvQ0NTU1NsCrOV&#10;ruawSZwuJzOS+tBjPMy8j64VO7OBT94HJQNoU5MA7KKbbkDbdHE/nHGesbsqBjcAetvyCmQYyp7u&#10;MA8GDyNDhQS1yOZS4FJoKWqH3DH/Daht7U5hkBRvIyJIdYeHRFrHcTVnbtb0FP7mcjQYGaLLw0W/&#10;TAQ6oZDbjvY/OiZXG1brkyrxpV1rikeyoeU4oMa5Mr/Rutt5962Tb37D64+ePNY1iExmB4N0eUog&#10;g1FkpNAnL8YQlFF2VPNabNblSHPoOnDqzjwIqSmVHz6X0huqVTx8aAOFEmALwTXJWYyl87CVz0y0&#10;HM591/qqk3mc9MBpIWCEF2+jMsU0QvJtlqlptWN5WSLPfDInQkTwEf6NKkusm97bDucg7wRTAAhs&#10;e3uUtreIpi3mqvQi5zIDYzXrAqyZixZVExAtPRavSo+wD4KCrSruivtn5qebR7ndFKWsYFNQYfXZ&#10;WhXKFUO3qhqFTgSvz68j97jS4IRmaA/q0KvehJ9oBJTfckMnXOjgCSi6hzAtAwU7FYsXVUD/IEKH&#10;bH42jLAxY3AVNifyCtIdNECRiTj78gHq3ORM2U+ucKPTvlh8bo3PIi9nCg2v55Hxeq6Z7YZIo7Mx&#10;M3ncqUCpE/DF3mGhRTht9wB830VOjVB0eGjE2CJKlgZB4pfkxzAjLYpUjVeLLBZnTciL0Up7qGVG&#10;sg0YmgYImZqJx7+FaemD42NjGRnvNUsbA81hzg8tWGijugnt3y6XF7fn1B1DHwHMvij6CDZy2awP&#10;0BN3x9pVtaC8iP+W4OvcJ0o/Cjm0ECdpTIiZTWyThhYzuB5rpukZWtkUIleWAV7oT6xCqQ9nDCoE&#10;6ie9nN8XAElb9hw8vl7lXPVuc+cg2snj6fpWdVzhkwzDWOV5OBJRgQnxEoInYDc1viC7GEfWPcaH&#10;RVYgzpX3JIdQH18ErQOqEHdtQIlcx9g4ZyeqnZnNRdZyqI1BcI7pxxMq1pKbmpwaZ8W4tlCru8gL&#10;G+urt9x80zs/8jeQpvzFf/lPCXre/9EfOmgf5IS1bC+uXniOQ3jx8nX7HqkQCCF6ScEtfMY1iBN/&#10;s7q0KJwbabk0liUWjuo4QvVSsRXEdc25LzKt+O8mjGYUUhNwMT2UTj9wzzlJlvoJuzrRwSPkxFeL&#10;KNHJhqr4II2ga7yl60UwKdl8DQyM5U7rr31NBi8KfYB/OaZDFCC8C54Oi7LWWL969eoVvi5fhXFM&#10;9uCYLQcHigGOjdnnQpRXO4yHlBKCqt9cIm8LA9cyHQgvLdqEUa1Oji1JL91GRxfi75wU+rnPnjmD&#10;rAo+oHrWm2XViptsCKlnrW5MjWJ360jc3OCEyk4j2wqmjiOxAqGgOSfTAikJL3YwdcQwOmokg50m&#10;CI3tba+uYWhnrqwPdHc/dM/pd739reduvml3e01ZDueKbKAuIKitKCPqAswvbCTOBUnYBp7A5A2O&#10;TLi4irPSl7fF4SxNQL4QrmIngrrwemGXmELJ0ActE1NH+vsGsDL4S8+7ltc0RcKyJaWIvewrnabJ&#10;MVKw29Dj0Y5KEK/xt1gEGQ6RIGX0MEW7TGO37cV5igjKJ32x0CansF11aGXJxQpsWexSoTdq0/jp&#10;ruGhYR6T08RWVllxAg+eNetGXmnBg/FeQPbBpSMC28V+4HTptA5lfNjloEzcp1hE0krfWYYl7UtS&#10;y/kUHn1SItGqEizhxSYHwEmkPu1tBF8qHaEwGF4ZX3wH0UBWj8y1qBiVBmHOODqWW5Bas9baLMwW&#10;Jm6VnnUT9FVZy0egahOq1JRbN+khoNF3bHRMNtgmbcaVOgicBIl2dI+AefgUWIUgXTSdoBeLILwU&#10;e/12mAuBIET9rAnVqHcTEiF+tg2wctTUAPdA73poZ6WTiKeHT+fgGG8lB8pAGEeiEIqRwy4tLhHI&#10;mGAkoMbTjI6MOac3MwP5DlajqimYEM5M+rjlaHLxxJiVAwld8gSJ8gzOhEatjVg2iWBD1laILnwQ&#10;V1vn2kokYUOC8wSbeu+hjUqm4o4k+EcYKo81wVW6TGpBJBIakoJ4RDl1kwdttkb9QHZAs8mZjAq5&#10;CKuihq5AfrRWWBiHQKGikRxKJyuAmVF/pkkT2b4+0iYa+1TnpqJLNp+NSPRZLHluEANQgktSYnt7&#10;Sd2S5HLXyGlISGXDcIV8qZ5EyBKybdUd2cCwKHEK6jLQDJZBWD7dTgm+pOFAbdz46MQYnfmMmfjR&#10;H/9xdKmev/DsZ/7bJ37sH/+Tlv5RyvwtB0uf/Of/7JFXvQqZgqeff34ddQYb6Y2Jq4vCHeYmQxne&#10;Y8VZZSltCI/igoNHuSoKAGAz6oyGD+0/tKtYGHU+1aJXmoZLbcIJkV9r/8iLb9W7rjUIP3kX9ncl&#10;7Dgl/o1/J/xmWi3bUecfkQMwjZAyK48TNiFxIVz29X4QJWJGS6IsqFIATwhMlnZqaqh9A300tsSI&#10;w75P8pJSkopGTXoPyKk69Tg31prnXKExPKSyv7gouMBuw2xTzX2VfRD9GB5Fz3ZhzidNEds8KFU9&#10;q1sAixFWEqSOqLe3nMEUci41ceFlRak8xl0sit+FDq8QbZI0fq50tmfA2If959lgSsnSyuLs0uLc&#10;NoH6a192x7e87tXHp6fpOFlcmptbXCb1IPykfyTclDb6QXgGRCIsPV14+FRsTI46A+2ZAEzJxJ1d&#10;TKdSNsbmV2csSsPcE+kQFoMlxUzzAiLietjsbKmKGUsrnGWRA0+wLT/HmTA77JhIJzlJBZPKMmqA&#10;aMNfWyN4YTQ9946qDtZ3fQkgc8GRtiYo7erh0PTPhHQqll09w6OjLI89sZhaCt0lw+Kwcqpgq8Dh&#10;TrhfWFpdQHR1EWEzPb0FbltZsFwrS0vEOCtLyzzKyxcvXrzwHM+FWMRAxRwFhbtVAlTK1MYBpEAo&#10;6iS0SMzlmB32jwGOWLwRpcC0VnODGQD9FJFY260NxUWSFoT7owcV4hgQasfPFcFUMeooNnMkTDSJ&#10;cFtaJ8bGrUaHZ6JLC3RmccGWK3Wb8dcGWRlfDhUEiIqP4HauXroqrybt/hGn2GW38eZudYsrxiAF&#10;+6QRnUiLBMtopvKVZKR+1dUWxdsADzO0o3a3MGyvbEh2y8DgMMeKraF1g8ZeY9wDSwdCHIxq9yyH&#10;ZHhgQK06KSEQW1PbN/ohDzHdVOkrbHkSscAIzWZyUw0HIBubFFIkZy/kLu0RZi4YYArnVtdCV5AE&#10;wPQxUk9AaP4Dj0/EgtHk3ap/2LOTwJX8hvchzMe/Ym8c9ygAILUEL0UTDBUFG6kUCLE/hqIC33cK&#10;BcF+JDbDfdVlOn5SWyGvjIgfPBkvW5gqi5KMwZYd8yembAm3b1E8Y0YbtqMCQzJ5/s6QLguoLC+A&#10;sNI9SPD29WJSMPc6euElv1k1G9EKQsbMqgp2181x1liJ0DowojAZbTbtDoMDnAaOz7X5meXV1fmV&#10;hRMnT77oTY9t7q7/4+/7yNu/7Z0n73nJXgvF8+2/9W1veuqJJ8cmjt9+xz2Ly41nL16BTs7jCvFP&#10;IiW5DRG6DWIK/++hCCYZ8JBcWcOxtXj2P0OzZnQ8FTXn9Vo/DfVL7+5ILmtvRuzmPfZAMJ/gDFFx&#10;0EsqsADZCuEqbUg06vzVdtaxkFmiCXBGaj6iOhhroTZ8uF4vA7tVqlAMJ3bZPDqlXyIY+yG7evAB&#10;gEuQ08GWMbSkaPwAu4+ljy0ux2FZAuDIjZKxO0mJdK28xn45qUYiXzyJDCoQQRa26+s7f/5GTOEz&#10;zz4LBV9sJ6EWK+L5JEKgA9tpNggcuaFZi8Jh8GVlcz1GrbI+uHV5/c4A0BulSiYixCLr/tmRovlp&#10;imXjbm7NXZvbWmu58eTIY4++6NUvf+n06ZObLbubjcVVBNNxMx1tqNSyrTlXtKUQxIRfb0ZGxyF7&#10;3oCC7tnBYVajGZ4fUps4NyDgPLnEjwZf1hCVdqFQN+AjyOpwnITDgx/gYzibhFEYCBv3iNo6ReTZ&#10;Q6weLam4JfTTpbQjJcRTkaNmJ4Qz7+kkwqyvb1HEfvbZ56amJscnJ+BOE4Fy2QQUQuSRCyydSCId&#10;6U8RxWN/EBHgAChZEsUhwUWUiI4pwfHIyJgPV3Ia+xI42CDQETXhSh2FhXfqFJuEUHd0fJxDRDSK&#10;BSIt47mCKWX6uSxkDhiDPvtJrldXgeoi8moWXAiMPSgWXS0PEub39/bj26orlOBBWXZnt0Cq22fx&#10;mk3hTrf2DJex0+IngRByDPQfxFtlDvvYUyhGSJr1d/ZK8gn3t5tnlTO51lBSO7be0TQYDM+YsysK&#10;jTWew0Dzi2wBDou8LKr0aU0wLfhftLILNXJjh4jJAfY13d2Mu6IALl0sMza4UB4x7lEKIRhs1NOk&#10;YSX1wIlScsTNE+Nb7t9TfwYpsKhIEQOqbu0B9SALRWLvWIx0HMriD2NOfSUretoGiyU4mtB2M3g5&#10;ozHD6TIPMc+mky4NE/Iz7RHKhJZDlVzehTzAfp6gdrwbVVUdXZyQJMMg9UpOhcbjM40MVJyNJzJy&#10;bwL+Di2PjmkqUgRz7bgFCsNEudXYDAHJgyahQ2BDuCxgg21fKSRIzgtGykcDYzjnh+/T1qDudzqQ&#10;0kDKbwAmM5GQFFiNzq0tzk71msgEC9ErHCnpSSThBEMCMYYaa/WhPHwsHmtBA11nX/fl69dnlmbv&#10;uPO2N735TcPnTv7Of/iPjY2Nd//ARw/aoGa0ry5f/c2f+lfLeNKd/fGpo8xOZh4ivQh5nl5tFIX1&#10;ujwF0Eeq4qAiKuyCgAWAsQS730qKHz6YA21j2A1DeA8shD2bScb17lYcbPJI+1F7+7tvO07uqR6A&#10;E03dTKUWQnFISy9c7gQjHCYLG/FvNb9selLez+JyeWYFn7NAFfuYRXrt2DIH5HL8GC/EHk7lViIX&#10;z4fqFbuVO7NCy0VnNhmxjjUX8VkiNd+V/Wr2wDNO+C9XJPXPSkgTHcjmw1NdunQRmk36PzPVPWQh&#10;lWDZauyqHM7UuJz6ggMj1CouLB4/vF3LsGbOgc9cQuKgNAdgHbQXNpKkm8aCtDJajfm5/a39s8en&#10;3v7m1z780H0Mn8ZOLs5eoyrAhmKJcU6slbccLQrlfFPSkcukb4CuIGzklqWe7Do07VF2m+EkL3D+&#10;RrWWxGYlL/H8qLXAvu83tOT7LBQ2iBG7tvnQRyOtUCiQa8B5mHVxn0pGyLlUY8dCroUhY20kRDRv&#10;LYtz80vzC3zz+MlT6E6HVCM8KonAoly1i0bA1ekxPhBMNnsGKHd1eYVEiEfFJ/IOWEYgO1jk2C9W&#10;dWF+tloWMAejE+ME+zxu1Fr4XbZMkPNNUJKIe2v6PXFKw0OLsnRsMmtit0EGU66d58O2CguwKTrE&#10;EoGTsREZ5plMxVQyJYrm8hLMsIKgOkpC7mz3I5sJiK8WrJ2ZXDa/xZt5YOiTWtsgv+GzttY3wThY&#10;z1S5NYVqSySqalBoXl72pHKRAjXO7k59nsnAOuCK+vPg7KXA6HNknW8OpBaBawVz8lXlkKAlApES&#10;NC0CWjljJUt/2PIAR6ez247DGuLRrAcyVtn+K6w5y4KV1NS2t5O+x1a1KgIsjcafciqNwe2is1mV&#10;80I0TY8Xq8RnFW7py6K4zhnR0yhQoSiTs47JtMK/0ZIi21AF3Bc0f4xQQc84yNx+s3miImgY0gHf&#10;wRLxKKoH4hc4Jsqhim4YOtrJlUKc5zeNvlichN6SfOT5OL+KM2XRKaUOpdo31s1QsTgibCrSwNTE&#10;t6E1sU0gu7y2vsLsMHJyYzgzj8MOLIgQcOr0SyJZsWOlNWuYErmE2D2x0IBDqZyH4x5CfpNOTTRD&#10;aYMXyzFzVgSjyy1SgkMKORJMk4Zvby7Q5bC5dvudt3/He94z8cC9n//C5772+T9/74c+3Dt1EiSS&#10;YuVv/l8/Mfvcs229I42tvaszs8vL630Dgwxu4655HMrNJmjm3h2LEjZEbS8lx53CICbJa+KnrYgA&#10;p4nIqd9jMSs4pOZZTQc6+iBWYF7UOjQMav+uu85EUyk8wQO5gCLF6TRJcmoLWNIcVwCnSmYg2KfP&#10;wEurJxz+uzQetguEgUrY+VTiTX5nYLCfFeDBwtf2ZENjtyiv/6dyIo5ECpKuluYxEKKBgGURBG8l&#10;AVTKQm2P9Nukp8KUR9Gh5NqJW3hUzkbW1RsVeZzyL6HyYh/tc/9wcvCKIuokcpxCYnb2gulSyA/8&#10;VuXanucIHPsRkcQiG8gVsmrOz2Lm6urSAmWg86em3/Dqh1/04P2wBFYZ2mTIus6aoDisOHPgVIFs&#10;riwDMYwUMs+Sy8N7czrDCdGmAmvwQVXhxOnEhZj28isOjXCup1G/xxicejuq9Mo9RDMnoqHOk2lR&#10;CVVQViqqHPnqjLJ7Pviuh1+/m36I8KDkfaezjHtGtYv8mqesiiSiMSmhssIi8hhLhATS40Ngp0dJ&#10;yZGl60QIbHdveXEFdM52R+CkfaVGSYMMpuJ+LNJvU3yWAYZAIRuLorfWVDgyPJANWBChmiTeJInh&#10;3/x6ZjGS2KXyHElBajO8hvIiZ9S5pD5wE49aq/StqRVaR9rqjFFIZKt7e5YXkajUdlVxorBUPQ27&#10;N4VEx0amzszSAFPIdiXp6R80mwOyyGpzzbxheMMGB0FvvQCum7OT7hkl3krPjXvhSjwXh5VVvKP9&#10;rnXoVBpxG8t+znPJo0kzdUSoUjaUyyYQwT5MTqn/y1hQPhjYgQPOx5tyRftPEda2Dm5MGUTl8nfo&#10;szVKo/xGIBkzwe9Wu4YYNNEYAYRfyIuqEmbGE0Q6/bQZKKtwv0lzLKm/5Tskb8J2GhQK2uii1aoB&#10;7bO/hK6jqKCEQm4sQuWM/obUtM1x8ylNL4JNaFPcVCEd50UXEtOJDk8kZhOnl2ohQB/4pnoPmEis&#10;P8K6e9Ca3Ufp+QrbVvF2/YchBgD/PvCDbdhNHRF7VeKBWnv7EbAxTrbEna6diB/YYcqy2OoPv8MM&#10;VEUAlgJng3/mMjgN3BxhMWRrcw7qGbb0SHlwNBnFPza53eabqzubS2vrs0vzSLP9yA//re6bb+Lk&#10;/e4v/adHHn3Nmftest8C/3D99z/1W5/9L79KB2Rn/yhtxo78gN105IhOSyRQsQATxwJ0bGzksO5X&#10;/MbiVjJE+bueHWpvUa42B/XM25pkR0iELEm4KSToyQ00ZUDQIdja/qEHbsK4WF5LzVYKHfhXBFJC&#10;DSsyAkV/ofIaOVKVFmf/IiAst9IHVk+UfNz6quRxgSNuQ10m2zckKBoau3c9tSwaj0h9N0fFsqaS&#10;giQIq5YOxQ3ytqGc7jdxSpW5LUJYDMlTNyEIyKA1a/YiWBmztqwBJ7HKsGxZqtiZNKAJHGkWI5Tv&#10;obOxCTEQh9xyfXwEflLyqO11u3iGvHQX6RBeyOoLd/JGsFsYMbHdcsvZE3/tLW+89abzbQxrXVnY&#10;2Nnk9NKdRfyvgp7kIoUutF0B83RO2gzC4Q4QQ+Jpp4+hI5S2b62q0IRFxWjiox6DzrvqOoLmEACY&#10;dba8DLwWy16ie1Ig1L2xvGGLMogIkU21laLnjt51+HOe/ABK2nT455Z2EkUIfeCeJT9tKTe0C6Fi&#10;APV6nKPqVGk8E1IIwVfbnfE7ZYyAIBzksLV35fJlMCXsjn6iB5xnkprj4NgoI5YkaCOWNkCfJwvr&#10;Nq3w1n1gCk/Hf1Q6orztJ7aXDrbKS4L1MiVMZelE5TlrxWiMMJbepNRud0DmOrBnUgX1jTUZESBi&#10;fbKubkLKD9hHijpovZhYQKoBLUQ857APuVpJ9ENhbfPhsGXSOIU1UIaTq4WAwpXSF5vkBJDKupGw&#10;nXG07SahNQmTlvNm4DRRE//JdmXzK2RGQiCNxWpeipOGWRiaqEUpMMexErvg2vr7sWeqelA5y4kT&#10;+XFSKbbSieI8Fs+/eKO+v/TPscR8x1JWOGMO9vABsg7UG2QPa0ytOwoepsho2ZCd768LPUjyJpqO&#10;MxLaTV2hdIhtL2Xf6oSjeuzRdUdhqlyOmALTCLuXdH9AEPpL1iGJOANeeCIwPtyK1c3kVk85xIEK&#10;6ZWxd0GIAz06AQgqlECdpkZcCkBFmoEQbCHHZJ4Duw/arOhWVdoB0zLPw00VoNumjY5e2E5cMVPj&#10;LUuTOtgppDFhXWR1k4+GyCdeGgnfZscPjxYFvQFoe6gt8O77HAN+3bJoOE5ZZ5Un5ufnSJqtLu1R&#10;OnLuGy/gzfkUNvAWhuxgf21rbWx85APv/66Re+/mjX/lp/7Vu9/3/iO33rPXgh/a+tg/+nu//0sf&#10;2+DN+kfXd5nYurvIkG3zPxpfFo9OH8MoJWF1rBDGLhVBbT6URnW8A1eGtwo3F3xVP0ZOFbthlBnu&#10;H75BsikjjCBMGVZHdrxwUYmk3/3gTVLnzd0cWmmdKp1KkjdizirF4/l5XMXGM7U5b9EM0jUWOvnV&#10;tRWRRx5XPlJJFIuWRissqt13IjFpMtGOoMjIDRJN6rXYbSmoFf6UuxT49tFxhriqJqjSJDI35xPx&#10;FOWP+mH2eQeEqdbZDCZ1JkFSJlkfzWbr5u0k3M5yVPQlHBGiArLpgJ6MZNF75WTalFcJvoViRiyu&#10;LM1fW95otNxz++nHXvvo1ARD0kGZaGbZ4Be2uANvrbc0djjzfopHToea6NUqlimC7JXmk3CDkpAN&#10;9Muojs6MWVHwh+pZszwIgzOiOpwJnotF0hTijB2JT6kqs5WJs0L75ZbrSVMc4/D40dEUsdCdQquX&#10;ETKMPWioYxLxE1nAs4QDEy+h7pSV8jR0CxbohnlG9fiiaxDFbGstXvPo2OgAmOjYGH+jhs3fHiqT&#10;ODbf8MjYiOcz45etLPXAdRFl5gbFmtyOrg1PucKWCtV5cwKr5Azyu1PjItXdFZCVndvnfOuUZJtX&#10;ZR+vCT7/qSdIkk4FkmqwvM9AbEanER/lc5PZtmVIdlN0ml8UVuJmZbmYYRQISYuAzRrKr8gzcee3&#10;ODc76gWaWv4opxuOMa8vmAVrlhWu6N9dpLgC5RMioRwoiXfeVIlW2ZkMYIXZ45QQCHKAMQdIsGq0&#10;5AvYRcwL2IPOiS6E3X5s16aJyOv4zNI9UAY0Pj7ON6shIHY4xc/GyTQM2WfQDuleJQMbbBTXS76Y&#10;cK15p/EA+RRXFSlv4f0EYex1NmFAlahldNibxr4wqbIhtioGLQ2KZnLKt7X4Rt97q9DJzUhwrn5J&#10;XlLoNF1DHuGoD+RPJtFZtOOtcKFSXghlqomZQujeHvXk1Q00RHDSMp+1cDSIUUFXYKcpKMCzr6hZ&#10;WEsjpNoxX1DyrONEda0KHtw786BxWnwe/oaMU14MNp4dGFFO8JDAQlpYtn3yJEIi6Dtp/aWcM9BP&#10;eCdoBj+lr9vkZZg6YP9b3/rWs69+FXfxh7/6K8srjXtf8wbeEVt7+dnH/+JTn0J7joQTjAd8cXlT&#10;LKvGyJPikF0AHjDdTFFLYwpHPUYz2LlJsN7BQm1DEnyQ+ZK0NW32nYfpXXC/F+yqQR9NIEWMiPWT&#10;afKBB8670YOrmlZY1XRvV8+UguDNDqaavSUpgp9XppbNgffm5PgEydxLuxKPqeBGuF92JyvW5k4C&#10;XpDOoZ6/AXLts1xJU0aGf+RopZvfHS1x0aw5WX99caiKSWnOCZdRzUIefdHRPISiaSl5BbIy5soh&#10;DNurIJH8T53MsIvS2Z8umJQY/bJKiXuNrkb9ilnw5sbi/PW569v7Gy333DH1tjc/du6Gc7PXr0E+&#10;5YaYRZTsRFTHDCMBjpVrxG10rkGoEvhw2ZTyoiLnEeWdTYnyen6T542Nh/5EICyxJ9LHNpMG5uNi&#10;ANlZSemTKd3z4JACdAxhxmJg8oyFSfISJwJeiBpX7dEBMpslW6/Eua4GqNpQkSiA40eNF1eXKb6O&#10;VYlqsxwkV1sMyLyNT/Sf1HVFnM0YA7Z1gIp2MmyWSTWWJ2kBk4GKW6K9wDwJMHdrg7Kgyx2pWp4y&#10;JgAnivuNK4LCWjOfmzwxCAuiavwnRA6zdlE9oArRpRy5Ynla60uex87HbRP7g1D1IugubUEB7zSX&#10;Gvb6xGmyHRvlj+RLq2ehn+mdEVhEciAtWs59M/iAZsU6EcIDDZHtO4yTmgohhZG/Y5cwgeZziNQ6&#10;9axJNOJXuIsq7+fcgiBa1A2OanOWHI5w3xx1kq4IogQPROiUPhOdIq8304XWC9kbYrAJk88XxXjk&#10;dDYICxx2VtvbsXHm+zGjfsVORjQxLQIKLqXOzzeLtOppdWCfDAypEPYHQDbn58LlgmuH4wSaJzHH&#10;gjiJ/9VzZ2Ruzmm8EKCxQaTvmWQuJPyQ3jlSomdk6souBcSnMBCNSMvt9GpIz7QBj6Nim0N6ZNiR&#10;dBGBmJKdpDsSiYF9ZyLV+DCSXcXzCO0PGo21+eUVcjR2FR0iPGfSvTrmBTinltCc2aI/rvqqMlmq&#10;TSTyMBDWZ2l8VdEKy6Z8mIeEaIvPZQMlSxcwcG0zzsxzHvXm4NjpNWF4H3Alc87XVwkduBK0r0cn&#10;R44eP3bva15L1fQvfvs3v/yVL7/s5a+aOHUKkPPxP/mjz33it6DiYDZYtMbaFnLbA0OETYExSNF3&#10;dsDrmQnGuWB/rjbkShiZFWDO0WVP0qvY148jqrGJamGJsIYOkAEzFf6WoStcDsNisVFczNq/5eAP&#10;PHCO2yZ84yElHrdQmmBQB+iS5UHyTQo+1Mc5P3ZUBUjJB7jfLepGKzWwvu4IVwJURC3abvVMdcA5&#10;5H0q5FcvqGBq7gpfklK+l27DV9li0uQ0QQBBsJd57lwxFThnxh3eWBRCjLfdwhW05ks1GL8qzhKX&#10;0jiiIhLUy0g8B951a6YoFawbCL9g90tVMiF+nBcaE8gJzW227rS8+XV3ffu3vv3I8SPbqw1rZvpH&#10;gmlDnrRjM6MDqffMMpUllJu2x68K2BxFyPu0LDCa0WGKfCIpW50cfs436Tij+sonil3ts7dU/cyG&#10;tguJheOW3HatTkMNiEF002DxMQ/1yCVNOC3H4eMpA7Ge1t5Fckkv0gqfnD1psooU9pRsLC3bC2M+&#10;5/GgKisqCrs0boOyrOWHkPP4MffEvVR5iiceKEy2Jf/JgzbuSIdtQEJm4KxH2d/xCQRJTf57Oidk&#10;d6QhgCclDgnNd4OeTxk1fCgETZh5QcKjc0cHIqts4GKFCCiqnj6RKQeAizegkaOJS1JsCxciLyDP&#10;WfJ3mgPIf9gUEgcIKbZ3B/vty7WGJuVa7SxORPWaFct9anoKYBoAh0Kx9Iwdo/iap5bIx6PFzfIO&#10;ZX1YboocWN7NbezXpjrtvi7SabTCra1GiMLBWGLTAg7NQRSKPKcMY84tO1P+hxGMv+jJZcHNYFoO&#10;brn1Vs/5gSpYNo6YuBjBeXniKorP4KiEPmhgJGqmccy4ylECIZY4i1tbpvCtdiHWU8ULK4qEdKkb&#10;V6yWo6RPZWvVmfIxZQYcN8JARf7TDKxLXpnezw4wp4oODw6zn43hFfYJ+INhJWTJeA/JuykLs/m4&#10;QQ4LLhvr73TfZVo7Rdv4vCo0kGWqrtHe0dhYs8HEmbXmgxwpfAInSzihqQIQEUmmKvmIreJUQlzx&#10;pdYnuFMm2WkrarITH0SPTVDY8IGkSclcIia33JLmMjAOCcGRa0Q9kjcUSqG8JInZ/7dffXeHv7kv&#10;JVRtk8C47Y5ODPcy2rSn69Of/O2/+NxffOs733XDi19K+PoLP//vv/r7f2BZYxPjyTL0zS8uA0Ix&#10;E5DLJZEilxXXTchmYGdUydQWG0LA/srYY2GwnUhrsOElVqVPSh5ku1FmxcF86f9QYYh0FbwJfhTk&#10;XxkFdxGALeiQFLTUx7WdYd65b1ulc7CoBtfKI3P+ZTPzEzPrBE3Z2Uq1yLnMICcAFRZNYDlSiHg1&#10;tabTpRKzezhJJ5KZ+q/iF5MHRGyTOCu0fjFx7jP01A6Y7+JNOZVcH/fgGfAUcanF6dL1pW4u8Yst&#10;58q5hX2zHBgLUzgStjhvwiY2M0wTg/MAot6H7yvPlJ3f1Pap6p2prkH6cmNhZbiv5W2PPfKaV75i&#10;gK2pFgF9g12cY5o5lVqKsJ3b0EExYpesVSAU2I2Q+TxS4Azscn5VSeoe4RpTnDgwNpl0EcdeM+HH&#10;GRRcLbhwKB+q+FKvZCGJgDhBBnF6Dgd+sbWXFubFWFKc9CTbHIM0mCvpdq/BrYZxQhksBdPb1afN&#10;eDXJYGDZlOkyoVduAZ0mCsngA2ryUcIoyabMkpVJxa5iUJ3UgGTXCqokqVLG0dEIgsscRaXYpQbF&#10;OLWUU89oSaVBXByfKfMmo6HNnoRqPHLi9PULzxMFcd7gkm7Q6ZKWcjYKF8yniHsQ2bFMiDlj9COY&#10;YbCTXgrZASKUIUGiodLdPTE1eeamGydOnTx67uzYyAijQObnZoituGX17s3JrPKpipowJW/lTGNu&#10;jjfRjqePF9uK9ZfPlmtwlyrJ15yhxE/5XQwhIS7RAEcLN2B3zi6QnU9VN2Y9ADiie4xZAjZDiU1r&#10;bSkFh0vadAORjw33X6kiGe5lyySiaPI4dHR1QBmo410zYrl4yUhglOs2xjp0Gnlhg/cMjg11jQ2j&#10;fcduOsDUBMBfTyBe1HBOWQ1Tm5iarpI7O8KDdOjwkgo0Das1zRQMlDmRVrBPPB7MzWSdLyVVYHbA&#10;YCn1UDZqwAP4pvynY9zVOfeIRgjaXgczkpxWfJbHobsL2iFbn+iBoreOwcqKPVb4WcVsUnPi810B&#10;Zjv3D1S5ha0YN1bpURRuNOZ4OnkK/mJk+lNuqSHJiLVw4Ozfxu6rYANfC220SIuH1ardtOV+e/vG&#10;m24CAiJrx2oSRrFLyWhlJVDdoduD2QNOoNoiLQCXtP2uu+PyzDVO4LPPPX/27A0vesvb6SkiAP61&#10;f/Evnnz62dnFla7O/hF6S9GJUunb0R2woUKZ9QSx0yrSh+9AjEbsXxO2IYE7soRYIq2INc2SjRfy&#10;lB6CpCTcyIyCN5jS3fvCJOVJlDUUwV7a27/3pXf4ABISVFaotTBTq+65ompp/R0nlNl+FdcnInAb&#10;WaENI9VZPk3I1RAv4IH4AOvFldgzHMKfKVdTBljk2oV2g4aXHkXPiLdIBzPeEf2o2qG/6y2xNzVP&#10;pYKiobcani8pm5Z86Umu+Xa6hGLRGERokFK43sNbFD+aVi/BUwT/myzYUqO0a6MJgvV0IVPByq/N&#10;zywN97W/5hWvfPTRl3NWmBsPR417WY3uB6bfNaZok/owK0v1oqJF+vlrDdWEiD/jwXG8NUPJVxLL&#10;NJngSvLiujBncg03gFZ4Je8PC419iMCDJdzI86XJwJxMPQDxJU4NaImJXtBDgRQMM8F4UqzKmZxS&#10;S2iRMr5oFb/CUqtd4ScKWBDBwqBO1NOf2Evv4lCXSHmzkgBMOVtiqWwSEg4+kVzbfDlBli8LEBc6&#10;DXLQlZwiVukQHhlUmRGvj1G0OWF41HW4Haio2yvL//NLX4RcBBECnACaJi4ioyqIfa28V6QS7qNY&#10;YqGa5VQIOtggIYbu8CG4AdmZSg1ysPtazpyh7Wrt2tXlhWWLw7Fogq0yOC144gXZQ1C/nffk5CH6&#10;9SkfAa/x/AH/qBCYvdRpZINWPFHOg1dmOLM7k7elizG0QgNSkjZOFfeOR+MFlIJp1MBGGNp5VwZ9&#10;MvNCaPZJtbSB/7iSEgJ4OPGXjKsNGmb5SrY7AL1zVzgZ2cA0AAqzgGLLs0rNjS+eIwNlg4x5uEqv&#10;J9Co+jUytdJeYw2ZII8NnNZxGUqMj3cdvK+Uc6q31h51T5MVi+ZYQA+sTS10ihBvKlXEa5ycqqqj&#10;Ht5gKO5HxCyq7TpLjbODKKwfqCKoqZI2YOZCBCMK5GMGhXfEavCJiI/xN9aDYyKpJOMYfaOKByXy&#10;oqGkEqXa2k5IFGnj08sUBD/InFSylgwiZuMVESB+OgLOjnKFp+vVYokTirmB2eTw1HkrVuH2225j&#10;HvEC84UMXwgIt/EEmOmYFNcHd9zHDsZK7O+MTAxNH5++en2WUIP5oG/78PdmCff/8Nd+9Q8/8wdr&#10;W/B5aOwfAQ2bXULSfw9yhV2fUXHRxmIAQXe9OYeoYPfpLrbwubfPCeH/1A+jLcA15+77SmO8CpDN&#10;u24PJzvDwXKE5cjwVSG1L6NjjjTvQy+5PU0i0uf1ollTq+pbG9KpMvSuNqj7KSIztRXqDFS6YRBA&#10;O/EmvGwnt8WRJLkMGSsxlBX7OrFBSrSzkRFOITeHJ3vILyk6QnSK7HszDHKKSEvOP4PRpbIlQ5Vy&#10;ow1N9cIN3UaiZPgkflKEh2iaJ+Pzmpt3LvCn38F+2TsK0xZyhRitW/GQsFrXIsKwtspUiRXYcW96&#10;3Stf+uIHGf8EW5Qcn2E0bB5os3IJbIExVFE6xm1nV4wFLpWCkJ2hc9uSHO+eJoDCvcVnlAKOkEUt&#10;MhUW7EORzFeWV+hKO3Jkmjsh6qGrwyGxKrNqYwvuT60yEvAB1vxRuBmSSrt4IgJa6f9ojnUMROPy&#10;yRAPI9N0yhTKxbEwsrYJiV4Gkf3Drh1BlsoKG5tUrppFI6E9F7mav0J4kfJfXQ6eN+XN2RNEW0oJ&#10;CWauri8vLCnptuVMK+u+rDv6snmsPErCWKwyUcy1i5eWFucR+6UUQuTuLnd8iPaA5IBnNNA3wAes&#10;b2Kat9Ixj9GH+tmbDnmRfV7MdXIsYi/o8qfxdRM+aCfyx5cvz87M8lncXZJowxnx5tQe6niQ0riv&#10;Qg6RLpDFqUqDoUnevzpmKy6pnJJqMQ+ak8yd9fX0wSW2spdhUHUsQUp5h5LvBlEkZrR+VmJnh+ay&#10;3tC9E3ofrWCKuBSgqiV31Eyenr8FNyGEtNbxySmWfXm5oZaAds2uCBwm2wLwjSET0jMODugtALDK&#10;07FkalUvNTY+MXEeO0RyYC0C3XmS99n+zkRTrNeOaChqMdoh4kHUFXC0niGvxnYtS8adcs0T6otB&#10;ec2ZeUqwOzM/lwNi9wCoDT/mndnnqTyFiuOcHH5RTTTdfCyCWXtAJxZQsBEAg7I/w9IjCORs7WqR&#10;rXwitZZmM5z1G+2B9jqsNW87qgRiQRm7hAnihOKkpZE62ixEtcyusZENyDG6NZVu1oFiragEXLx4&#10;CR8msTuOqPprIXqziUhgoxva+p73fPvNL3v4VS99+PTpk3/yJ/8drPDOO+88dsutLOMTf/AHv/Ir&#10;H5tbXLMgiw7W8Niy0khbvQOiytro2EQxCg4+PEyKOR2U4RikYFkjOi6W/apdkTfEznIBBE9g8E0q&#10;9qHIf20/jbwckWA8/shig9aAoXV5n/a/8dCt+E/gMLJVjoc+H6et6JilJF5K4wwqshvryMh4ErRn&#10;DrcSDpdCHNSS35KsmubbeBJRThA9A1WArdSyrKrRD5Nx6u6MQ4IHPiOwshakIEj2EGee5505D/xt&#10;5yE2osIc2xRi/Xhro3U0YLMPdEf0025Q8lT7qL5jzM6ZtKHJ/I5VcG+wHAZThv9BJzKaFb4t1lBH&#10;4l7Jd1phHF67dunqpca5E8ff8+1vf9lLX8KmXl5bVkgAPo/FPZNGaUZp5SaBJbJwcksyVs6SqDcB&#10;ZlLRJDayyDV8lEY6VOXVnPKkaaWH9T44ZLs8eUrmeg+Nj08dOwaqx6lULSzESjY9+yyShx5wqTjw&#10;NYcGGB0BkxJMqUYLIBoUatyWbQE9/eQHPC1jH8MlGQjYWaoIwoWkEaFaGdmx6R3auLOx2gjBB1ar&#10;qmdIpnBOsEocY7F1znZry/DIkOIcnNOoO1QVd2lxORLICnjwxPkAJCgYxrR4fVba06YSNSaw0W4E&#10;7SykDmNqOaqtvbG4xP46ffLk0OAgk/02GmtsbjJwmVyZScdh4PFsrq1SPADLqKCJXShjUs3UwIMt&#10;LCxNOUNJTA1JWFBua84p4dchLFvHCj+0cuRD+XEcXprskMa0fE3VwVkCaQJQuRHfgH1k1yksRpdD&#10;t4ps4aCDaBN9I7ZjrUK5IcLpdWY0KRYY8KEqSWbnOH4qY7Pzi7HvJgAZd+NYZkk4VEEoNVFK6YPL&#10;mFK8KLlFhRpUwAaQlZAHD+wiQ6bTWUazM9d5DUcH+54s0O5W0APyEoRJeGdFA5t9cxL/2LU8Slo7&#10;7VLeVYeKd3aql37AvkGvLOpJ1v8g3dvaBlRino/5jhChxprP4DX+Ll4huguqPuxj6HnULOwe7Be6&#10;uphfQv13YXltsbHOJbOjuHI+V7K0Gj7RjmhOwjHwZZGT/QScFX3SD+t0d3asqJk1GdpbOUginvcR&#10;C+WykyHBvNKehkpgvcGdkITDADPlFt6QXyutTdaS3xwcHUFlnQqYn5vOZMk/YkSW5TnRbA/Gk/EU&#10;2Ef8iEiDJ8TmwYuaEGQnSgheX1tZW15cXbr1zpuPHj/Sdvrkf/u1X/mzz3/uLW9900Nve/vB3Mxv&#10;//zP/ddf//WlmaXR3qFHXvRSIptg2ubzhHSKq2ODIOOhnbW329/dffb4MeiDUvs2N9BYm5+ZoWLH&#10;jmksN5i7S4UWyqpBbEUM1lzFAzNKJKuRfVbIc+pD3JyvxJf4esLiNIJQMb6BdyUA4PdHRieczyxP&#10;T8VaokviiLm5hWvXrsIyAAgboEswVbWiH8myIGbb3bWPNMqummDwLKBhJXmt+wndUm3OgY+7FW4L&#10;GTZcyY4OIs2qFpigWRY3geSp05qRgAVethVR7qGwFLPySOZFZgrnaVaBRYD0yHuWPn7qVIJOvIx4&#10;UCgyfxKVJ6aTaJz55gnKmkkTPT6psaT+RrkbQHl+dXnn3MmJN77h0fvuvhMFpvmFeTY9B1W8Mwpu&#10;auoI8jIGljeMmq091UwEGS+yB86AbMukgd2ta1cqTo8IqtiHjrz9t4k02Um0eiqByY1iEY4cO6qY&#10;oT3hjrIxtsxoX1oKdFhMwY6Tw2BzwzCvedpTk5NweJgtikfBvkxMTEoQTO8+lUssL4vDCiALKJqR&#10;wby4Jt6KvUjAzraDLA/ajSljBcCmeKYE2qadfXCBrLiUq84JbLJgfeh48bCSo57JOxtvq36KYWE0&#10;6zLCS4zloFu19cjRYxwnwnXuBaOpH5R+Bx+OFNiObqIepIoIxvktngSPp0pmfihAFqtmETUtM3I9&#10;21UJxHWF6c+urPZapwuA6Uc5RwH8MEe1/gGwmSDIj2QuCdd4SkKgtJrNoy+2WO0UsfvskOzhmjQi&#10;iO1cMHAjx3KkBL8Lk69Pp+Kgyhj+RAMcE0wGq2/tPJ20CdAM7SXpNrlzBtNsa8uSLYiCDKaFT15g&#10;Dkg7bpjQtwS6i6+a6Yz2bfB3Qp91zD6Pjypi0kXfOWHQAdt1YXmRO4W2KJujtVWVC2mBqtakU0Ew&#10;nVvl+gb6h8DQHImRicER3CdxV/U+s3hbDCOjwRo+jxaTm1JuwMAYm0gF14YG1qGatFguSD6EiuJQ&#10;LcyhxOxmt9unplqGUzci5EBMUm1dqaVJiKAZiIiIv/hcO/ZJIIs2YFuhRof/xCEns9S8O/UhmwSA&#10;vcSZq0cnRQhsfRKhw7ldkRuwem+3LfxX9ivgz0A/iT6HQQcTXERL0gUnCpjRkH96evruu+5EsF0h&#10;ZFSJiFDpw7DRIc0cliT20Q9jJARYbu9Q790PPbi4tPS5P/7MH/7pH7/tLW995K9/B67iCx//jU/9&#10;zic5x5gxxD9uvOlWcv1nnnsedCj4Vnu35G5wiAZ7F7wJEbNj09PwJnjuZLfcKRfPI5Z7u7LG1fMr&#10;+Lsa5slP5UNEa9qRf/EBVdsPHFLMYU+FwlCUiMxd/CGmoP277r+BDeIcA1Q/B5CmIdiRn2hmJqKH&#10;2Atk9r2R4WEaHCTQ8JhtGTABx9VLUdhG9Uk9Fu5DU01zaeaEVCYVw5rfSknHErzUnVQEUpytx0No&#10;ySGNhIAugdeoMkTalmiRt+UdipghRmm533YWqoaYEVZNCelE9wJdNqaCoXcSI/MB0HgKy1L0P2WP&#10;OoEYazZwgWVxQlFtDBOvEmQMLl3i0xMjb3zsdQ89+MDWwe4S4+m3N2twbj4CIcMBdt7gwDChWboW&#10;QwKJxEqozU5iQtacFRDXzvTzqr9hPjh1LkiqN4ROHGTiJx0DZZyuTgpluFxCG2I6qylR9eAhYodW&#10;6GKWUQ5SryYgRo4twguIo0GuaOtaRe4qXcE8epMtoyqSOtzG9uAAxAbqliAJgqTA4gqvckliz/vg&#10;O0QZWO00imMFOgmdOJyDIySttsmkTcHQLxPGQroo/QBat0AeIm5lTGr3Y7cTieXzbG+whYBrepE8&#10;Gj516mTf2Ai4B6cQkTuJVz5dpEQQzlNrmrxSNEldvDV1P7Z3wDf4pnNg8tHOH61sIChQsgW/dHJZ&#10;fJ6OAV24AJ6FpMMqn8O8kkeqlaQpTDVDGUcIWKHvosAcSZnvGjoKBHjsFMEPjxWQCsqA0HNGX0gV&#10;tGVa38PnEn8Zqw70L8zPL86z8hk7HJlgzJbyZ2l84xmFOpGgLFdvOt1GTZjeAjAQYRftr7if2KVo&#10;SebrLeXG9QTkqeLl5t88Cwy0ajzEfXE+8EygyjRVeM1W2zme1aVFiqliCvJWvb3DAzRLWyAMBaAZ&#10;mVVVCeZ7oDDpTNg2NhgL5RQHU9h95kFqhxNWp3JnVl222AJASuWWjg2/bNGSh6MaDeMxDnhILFE1&#10;QGDiJSA4wLyV6e2ERyy1Sqs7YvcENNh9Rr2D0XOymABjV7A1A9o+PEpYGzTjUGfTsNBLGH450VLJ&#10;unDB6nqlmVn3TwYW3Li4akEdvAZ5fYcsA+tWDurpRGKIR5C5hHZTybHpG+IMsnY8Qazjm9742OjI&#10;6Ne+/jVD0sybIwRjji88ohQpgS4PlpGm2tk4df7sI69+5R2vf+yrly//6i/+p5/8+f/77AMPhwvT&#10;9l9+5meuXbkKaMe/91u7ZmF1be9cm5tnnD0u1L53NheKeGurrOr48MjE2Miyw0ICJEYFi2dkqjc3&#10;j3Fk1KdzCw67u8zFjYLBS+TrSwQ4VNbS5sQU9PaTi+uuRdrTSIthlL393vtv5AH0DA6MjI6yF1jQ&#10;Yuyk+NGGJDL/Q8fp5NQUo2hIkdXGq2bgQlkBp/r7eRkkd8hJaUQ0fgk+EJYYlrf2K7NH0qrK9xVK&#10;EwiSe6fKAPJMKd3Ybka4mFGrYYJZWYYkkFSAFNU+T5q4LWUziDD7UrEgK+DqrJkPdqnOkditWfDI&#10;qTPTrLjA7nlcjmL0fsM4Lm4mIYOhJy9XTXpjfWlxYXJs7C1vfOzF99+339GyuTxHScDkJvqsfIrz&#10;RujDzIA2LhgnKmciNSs+EQulQFt8DGlE9VFX4BMguJPhSlw5q8dbUVXGTARXaV9eW51g8s/E+PzC&#10;AjR2eQ6Q8A5anrt4YWAUwdXxp597lkFxsM5Onr3h1JkzbF/MHMxLpF5Zmcb8fGHTBuf03SwuWXrd&#10;pzHNOAhyDiYK6VlyCvYQijoUiNtbELkdBJrHPOBe1PRSxwle8xAhIMeL56WSUViwcNuktPIcw0oy&#10;X+GnOEXmrqHPjNg4d0c5EYimRx7F+hq4zd701NTRo9PsqwZDxp3stn7t8lXjKYJQNbbV+WHxiSEU&#10;EaGE40hkw1si+cDuSPWsq5U9PGyXhk5OD9La2U1zAAmZXahc8ZCjWPiDvebIcHW+VU23TnO1kog5&#10;5BB3OE78m0/EHjmG8MjU6PhYMhu7f/H3ll7lTSDzi02CH2LHMttUWhdxQOox2hdPhXwMfDY+JW5b&#10;4T/5vtg+4neBQal/Hqr0mMhWdrSGYq7prPSUSiGguouzx30K8tDErPFlb0CcMX6Xm5Q2t2CJeuXk&#10;KzWzSL02TR9NvHZIQGbDAdC+RYGHDIV3GOjt5+zwwbyYDK8yZsvUVbMyYVUtg02oEezvEzqQe+Y8&#10;waD5OVDqNpNWpoApdcy6veiQpS9Bh0xV7ETOTcUIMEnqXmT8lqHCUbWUpwYcx5yje312llADQ6Tc&#10;m5OpCCszdFAague0+TFdtBCSY0HvQX6VwQzGlzjCkvdQ4oGYw491FAEX6QColCQNhBGgZvXC3eKL&#10;JIMnphfn0dgtnHpMEAtF921tVmmGfctwt5GxiRK6wJnQUnL81OlvPP7NS1evYZE0yKSJXZ3Me6BU&#10;y3MlGu7q61ndXO0fHX7tY6+7/+WvWDvY/c8/+zM333Lrfa9+W2sbScPWr/3Tn/jLr34FIzQ0OMnI&#10;3+7+IWIfhnqypDgAC+lskurz7cEk9w8P9nM0oIERuhEhqAgbxAJOByEPpo82AtV3LFzbJgk6HbhL&#10;Uj4WpkLqJjpkrVE7STxAYsbvCqbTz2GXvk0G7R98+HbMmdG0rGSYvEts4+o+lbycFpKJqSkKEeY+&#10;CFYAYpJciw9oGdiSPF1TqggJ6PYS6ZvYpk89Mb4HRgBEc9ucFZxEAUZKC1fP3Kmibar9kisz5ICa&#10;yWGwAwveOg3P1NCJl80eBF4FwjpIvkojs2y6MIXn36YGfous04bv5BA6vSTOgKdYmKVlG/ZqcxCP&#10;8+/EubptAiv4YYuzcxzoN7z20XvuvIO12NveWEQ3lOSrjzxEf8bHNWgmEJWGbIDCD0J7Aru05lmD&#10;yihRNF7EfNIvlhBKlKZwHqKb1LAt1pH+Q4j0OEFV3EPOesGhCF09rLYiKkT33V1XZmfmlhbO3HxT&#10;19DI1cWlgfGJgcnJ8696tOXkKSbGXXv8caj8AGuO8kZ+UoXOFRRe2NBcu6MK7Md0hwEgOMmLKKkT&#10;1Jtpixx1ylwwUyDDrTJdng5SYRmEK7qoNw6yZERnBIb0u7DK+EJDCXs/2ulhFwhHnha+ZEsL8T5n&#10;kgXH2aHQywXMzc6S1TYWSWzVd5Uuurm1ODP77BNPPffEkxuNFWa6MUuR2IoH3dPZBa/fsIdHZn+Z&#10;Gp92EsDM2diaV9hOmrJaIIZsNtkRxOEAdODUP6O5X7NoCN7X11crMyhEMVAy2J16CtwgSQ9kIAfD&#10;VM8jWwvWrMMjtxfmec4rbEYsILES4RtHK9376q3aHqwworQ6m/5SyQyHouXJZ57xQKQz31BAa06u&#10;oJrx3Py8Vc3QAbDWCg0ZXRPkikBlp4eCocqb/y7XJZBYKhEBt8PYtuaR2qQmlQtT0XYTM4F3xk0q&#10;OcA+pPbIrLKZeeQV1mQeeOzBY6UA9FsxEhQlFSwsyxQqQw6wjKAoJi7xB8boQmZ7hOdke/wXXLI0&#10;Z0fNJfxL7tbyMTkHAKwdEhoFAD8TCLYhbWj8Jwmo/iglnP0dtSyt56jTJ7RFFqiABEpEoqxqpUi7&#10;MqKq97ExAq8Qf1PdGLhEzYxi/fZ5CaxRloDvzqnUDBQX3KC+aFEFABhZOj9n88KFCwQLzVApG8Of&#10;inHY0CByZT6ENyXGcE5Dgn2rFDhXdI4vX78m7goWBEGgh8JnKMUqY+Ntdzf2tyi13Xnf3Y88+uqr&#10;iwv/5Zd/8YknH/8//s9/BvrM+Kuf/IEf+I1P/HZ35wAsEGo8tAzR24IgziLFCTWbRXUwFUePHTW2&#10;Ztpl5tFmXLb0ME4lYTNmhGIV4Z1iXIoAeSvcgo2okRXibwa6BA6Fv2CAW2kQX3ru+HX+DdQf7U63&#10;FkGCTVrf+4p7mOPK70yMjzezj1QIqoTLoMyiouBa+b0A3dKNDaIzj8NpeBDIKP6kwFKpQCEG/Ijv&#10;0EL1An+fnzpsgiUEq8lmxF1TAuIFxI+Imxf/qUhvbtPIoTjsMHJ6fKcahDXEzPlMywILZZKhDKT5&#10;YKBVkmgXMDOzRAnKRZnnEJOurnA7Rd82X8nGSa+SUZKebH+nsbREreZ1j776FQ+/RDF0RtFsrLFF&#10;tNH43mhFMG8SNI2KCDNfuEQYTWKgQf9V/80cKHJl1o7nWvJz0lsTQBlH61Hk4fGyWSbt0NFDrNTd&#10;Q+EeDALqJbLCV2dnlhlsYOm8s396+szd9x590Uvbj58+fd8jJ+95cPq2Ozk6JEeLX/zS7KXLE8Qm&#10;ndSfD4YGiSSQvlJWL8VPJxOrtKICWuvi/Dz/zcqKNrSIOXCxGNCQq/bZU0o4OsFq3biTwBCBAeYX&#10;IWSdSdwSqCUTm9pjmABVEqRo0YKtO84pVPJu3kHN7W2ahzsx8SQB9B9k1FQnxFgO0DQKjghSEgK3&#10;HpDk8syoBjO9YGl2bmF2Dntt41zNyMX9KLmqtdIuQ2RI7wX+iY2T+CJaIHh+cP8dZMNZZ0dSc3e2&#10;+aAIFnCcIqrlcBuD3TMKpFtXldHAF4OxxPRQ1ttmXtMQ77q23ODZ83i5L6SHBOKcdKYOX7jIkTAT&#10;a4ZLs4NQmmJTjkNRXAj6CE6JUAmjRfARHR5xvLGxCZNOqxf4DEEHlqJwD/yIVaIk+P6h2jE0aPcG&#10;y5SWgnIYEszVSV1fWETGLhUyYrc0M/IRRBUwUOcWViw1scGiI8fqkRempRbyEkRnrJma8EaCjgi2&#10;oGriYj8q2iTbkHzYk/T4cH7T7yKRxEjTYDFMMaQ+IkYgijs0kvNlVwG7PDTNXeSdQNUWVzBe2wuN&#10;5SjCsSHlGgT/FO6Xtq/plmzabLVLMzaJon1hYTpb/gtSHaUmJiEad3KUsElctof1gKbCJkadQosf&#10;ROmxxBF0A4lKy4yoQ8KwTGzO4GChF7q2NOvEksCF5V5t6eWDonZskwTmAvA9+KdxQAWdR6ePTE5M&#10;BGs1H8I+EIihefHIKx557Xu/s2Vk9Jf/3b+eX5h75OWP3HTHHcTJX/z4x+GMTk8c7+6ihjW0vrkH&#10;LMRbw2UoanQwCckgXPFjr3n0RQ/ce+XS5cXFeawlDwEDa9+ik52IoJZJXVieQXy7bZsK5juAiHA2&#10;upkARmzaNBIFlg8ckhJCn7RgXYvHv+JpOx7blKhp/+CLbjF0EiVPbyHvhY/N1B+T3CCKnvIDglkO&#10;IyPN+mbnZmdm5qTfEGGBUapW4JxbaUk2kWvspBvmMUSkyepYmsWg+du+yJ4jjsAN8CRMdpiWxZEA&#10;sYFS0kmzVVBDnJUFVfmjei4xY/W9jEczOCzd2HYq6vD5LGy0ZMQdyj7UxzC3OvyggmuNFc2x6hFS&#10;OMj4SBexHszVWlicI/ZyuW1AQC1qy3HTaxsP3HvXW7/lje3DfRuIcy7OM1kLS8mB9D0j/rywuDA8&#10;MkoD1MKieYmJ0J7WRx/tXHUrruW01FoIYAVDg9oD92Y1L8REXk//J2HXsRvOdwIRdnfMLC6s7myN&#10;HTt27Oy5a0srTAe97b772kfGjt1y+/DNtzHfjmCF85v2C+X7vvjx3/jqn/8ZJfURwjrTMaQ+OikJ&#10;pL2R62nQcwWhZA0lr9X1iC23UmHkHumI5YFad4Ea5BBNlIQVSMMWw9jh2igtYuuoICwtLctc3D+A&#10;hKnCIO1dGTIevFhGhy2CCT3qy6tAP6VF3J+fqsJPm+v8QmNhgRLC6CBXSuiwhx8CdHBgGZgyOqYL&#10;S435hUvPPr84M2eRPyiatdd0BpGpV3TP35x8p2jwIqXcMl3OMprkObheWkCRUsiFTrgVq5E21s7L&#10;cUXQV51ezUictFHnsqV/VEerGIk8+g0E5/COly5e4NOxIXYD5MsGKKWu0ECzsEpREhYZgbeJaZv1&#10;f7ygtJxsM4wgYA3XGT1naFR2NJm2cqktWjr+ELNHdUcRQUINpzHHDWhZncJIaLyLeYqcrffCBfNa&#10;zguBcH0Ex1xXr4wS41Y2nr14malHHBd5tOJgOAnRc0joGIuoSCl6SPDH75qgk3IBy4CzO24xbYFy&#10;zEjKGXU3hFglLsrqiCmsbE/3P1IKZJN4FGUhLD7i/6hy83OeLEKBy8tLlLJApfgD9s82wBlL80/c&#10;w+OTJJpAFctvJNtDZ6WcNe7FNEi2D9KCPBQ7WEt3jw+SLyRhtaaapz87YKv2LIW9lPrlB6r6RW9X&#10;uovKyVUNKZVCa/jGH8qLyx9w3FODpAeLifidWbvNQLi6HiN0ApTTJ4+fPXUSgQH3iZCGO1M/orqn&#10;B5/jiEjL4tpS72Dve374owe9XZ/85G9/4pd++SMf+d6XvPkthAVPffrT//7nfq6tpfPsmZvJWte3&#10;9xfRu059K7xW3T62G3Ya9hMz9dpHX81tfvkv/zKBSLdtrY1lVqZCNA4YsRQy8synlJ2RAMX1hPlW&#10;9ApkbEqT2UQtAzacPWelWWQi+5zfkjIXgRBBeHbfd957rlBXHhI/5h05YJZ8sxHZSsSMrAtXMHt9&#10;bmFpiZNw8cJF0hPqk0TyQDkSRQx49U78bkZGEy6RmNhGgHlRLyMpMBdpLJVU144ZkPEUvQVq9qkx&#10;Mqo0I2dTzjJsD2dW0KZZW24l2uUIK7qQNDB/SBdc1JCLRBmr2U1ELJoJvCd7LgQkf9FrIzoO44FP&#10;pkEEqMEYZHsDLAKzvDS3etetN/y1t76l79Rx5AXoLbZhOKXG8clJCL98ArME2YJDIwys77F7PgU9&#10;YmgnhnDe4HSr0wC1zvoEP2U9adMxXEohFxdoFwtLzbPd3R0+duLcO945eP7W4RtuO3HbPadvvn3q&#10;3oe7jp46de+DY8ePD95wy9Dxc20DYwADhz4g6XHLwTN/8dlvfv7PCTiPjI5oZuhw4YG1t8/PzsiZ&#10;IY4meoXBJWqPnPVACgA4y60QKO1X0seKpawz3Ao0lTWlmYB3pjGI9J1d4vnP2SB3oJWGYwPiDMph&#10;o0aa3b2jJKM82YIECSq4R0JsqzkSbLblomEQM/hw4sgkTRIcb4C/+dlZRWow0pSOt7Zw4NgJ0hKW&#10;kgA9vQ6QhZTfKK9q/As6ZKuosA8GUf1IzTetgAosJ6CWG5rczh51K9jM7WnZX1laZDCQonwBZPQW&#10;ADXZmVYUYZtk0EJllmzmeUg3S0vQadilfLSDH6ImJBfFABI1dVovtqm1nURARoKy3ZduS52mbVKs&#10;DAFurD+QjiUJvQjhS2n7Y91q4qOn0K+cZ7v/yq0a+VJyk06a0UbMU5uc4myjxABsyK/w/tyaqnfR&#10;MCelRogNFq+Ey3D70tLh4EbWhDoQgaJRJzZdxRaVpZlLaYtQK7yAfeQoqCvwthHTFi8i8icOy1Nz&#10;HCae1ZaIfZg8OgrCl6szM7H4yj6TBBAxsZEWl9HxXtM2w8gKK49/F/evWLNhz6qRzh/DMugrlM3V&#10;apR8iEtmtRV4yrRFqaXBGco1Gq6xfiUekLeziyWTFvlHWJJmSNyyU+Y1Lea6ap6wyR3MJ4RSJRlK&#10;X8LL2dJkCkSKYxOjAL8CDDo2lb2CwLeQKfK2gDPsNG5DAAPFUx8rYlwiI3wM47/vvPvOBx647+it&#10;t7BvfvEn/smjr3nty9/xrfttAJ4Hf/8jH1leZrQqkM/E5s4BJeI021rHtjAWIXT2KubLRtcwnS48&#10;9/x1Gl/Cl0F7xjFw1K7XCLt3kHrn0rhbm7mcF2ngA7eT1YAUJyuPy81wOv6dZyVwUlERryWO4Q5S&#10;+8iglDgJM4MPv/xu3qLCKAyEHDWrJjg29I1NHCiWfeXLX3nuGQYNXhQ6IEtqrNJDwUxn6nSWU9gr&#10;Bo0IwQvBx7G3jQ6PQDRLD4wxYkHk5ZnTNhJdyIyb0NY7A4beK5itEnfqDb3P1MrteQkpiG/yFNNw&#10;WMKo+j9jokPBVH5dJR+SXG6HiFJtNVjqUZ2BToCAuGWAbc45N8L7E4aQ5tjgSqTJll5d2lhdR1bo&#10;fd/x9qnzZ+DUr80wcwZ5WKnKEVlsZyo0fIjRickBh9W5QNwRF0xZr+ogXKECRH7JXYgaRA55ng13&#10;DYfSOwUkpSKyu4M21c2PvPJg+CRNgoD5LR19bfAKWrBl/kGHkoeTP5ZU88dbt0+kZfu5L31+tKeT&#10;XofBPsZeS6wF/uPeuSnsL+tA5ZZXEioarnINgKGkSpg2ZUy0C83+GvpTwkLr6+7BKKMgngotQ7jY&#10;WvDyh7r7e4vsYe+ocmAkWiRtRmf+ndzT9vaEJBZpCHoVI2nhcfQPosdIXbRteAKZ0qGeAQbVeZZ4&#10;JChkEBIz6oEFCW81ssA9vVPTR8bGJ3RXmI/wcikqpyzZToBAZiZpzzYmIT5ujVPBBWAOZNQx6ToG&#10;goJ8FWz4CMdOySGwiI2tJRITk5GrYviprcwsX+yMpXeV5iI8oLViCM9w+h8Vy0yeLZPdBCFAOi+c&#10;nJwkmAgbvkV1DGlCDccfEj9tQZXZ4J4czGJjsAGOg3EgDlFpaEbh1ZGuohxbXsjFqR6D/A8TTq4v&#10;LMPEp/d0YW3t6QtX5laYfbhCFy72d6mxPgupYBE4bRGFc7ASqXk5FCKikC8B6NaY07LKB1FRuz43&#10;t2JrHpEv9Z7dtfgk3koAUPbWDsww5Z0tQcuBsz+KlA72FORsIRh6K/dAL9kJDbgrlOh2dhYx++sb&#10;11BlnJ1jKUiPwKxwFXyEpW9DolT15Ka7hkA81OfDpiXd8RQoIWyZ1ELOYdkZsQcJ0+yuxI7KXfD0&#10;eRvMhbJRoWwUNzSSsQ7e4OlksKt0WGmRfEA3bpsdRSUJ90ZLWi9pLnAgpAkJHVLCuJZ10nSI1695&#10;zWtoGsaT4QE4PlwMb4XRxJXQPUClpzA9rod3gOnLiLZRoqfBgWeeffrrT3xtc2v1wx/84PFXvurf&#10;/t2/+4//9t/++z/+jx5593v3OvrJN3/0XX9NuRxIyL2DK+vbcKNIx/Hek2OjpISYJmYRq5jLQlLN&#10;FlujB2eDk4tTWlyYZwRs1JDt3RriNPb1YnAF+hDpSiGkSh2Qibll4ic8mVUlW46xSIEqouonGB70&#10;3ohK+xFANzRr4Skygw88xBxjl9NQvSliFRZqZp2Tws5cnbl+7Tol8lMnT4iOTU7xjuZVymGidE9K&#10;CRmEZtYNgkpJbJpp4T3jr0TBhpZpKTBAoJkrbX5YT5xhQIwmqV8mRHwGV2kPLj7dZn/LRjGBkucI&#10;HBI/mbtg5sW/NIymBQUcBXlXWLRZC4r4gdiS16CXsYgUvXheE8yJgUfroCWgEwSWA93t9997y0sf&#10;eQRTt7qwwImwOoLb14wzQra/JDQkI1koM3ni/Qt9s6FDHozBePJ6szBuKaQp2a6YXZ62gY4ZppEp&#10;NOnTd9/bdeOtuLPkNy98pSew5YCt0N/rEK5DTyBbJD/aaV2Zm3vm8YG2A1BVecFs+lThrK0xqL2k&#10;85VItNlKVMHsKlIPKKWEX6tOH/BaojX3y8EBnoBUFIAfDXgz6HbUGaAPhYqpJih0Ot0539liZGP6&#10;wHXGXDkWLG3SVj7T68BptME4Q+sIwaZJbkZG+u32wrjvgVDJFHHcq36SZ47hg3oEKwlvAQcDPg4G&#10;0TnlVcwPt51dbv92xm8Z94QawTblyjHBXIpNi4nrq1xUaFJmrInPYG5ko0dJGNNUdS/n8AD1VnQU&#10;R57hCZl1TAtSOzSS/rR66IPrfktNSH6tHIqNK9euXpuZqW5KfADGRR0XURTtmd3jGXElk0fIVAIW&#10;v0mwp4AHhWXn1OMnov+jmTYN4okDnzYolS8sXZ65PrOAXj1TeNeXGw0MluHo7j5jO4lelEBHzSLG&#10;jtNhrlBlG1XeQH5Atx06RmHfQluEJbD4mTln+uIADzKVRH8F/VOwtZRtc0tn6nLO2uSjAKjwwbwg&#10;By7jXfeUPMHC4Wk84RH2MWEK8zjdbxxGgiTJqewnZDwsU0vOUdkiK2ECxOvrkAoEFfJjrppzckhC&#10;KZum2q67RftlsT3lIh/i5haO3x0iba+VuapWVoRcqAMZ2tboGCoEafSzcMjz5dnBFsEuPfDAA7fc&#10;csuXvvIV4nEyAJJQPg4zwr04j8FKpJKLMsT4H0qKlKwcjt6+3JhvrK3QyPTKRx6+5xUv+9KnPvE/&#10;/vRP3/2+9774W9+5397Turf9L7//b37+s39+ZPIMSpF0a1GCCNJ9QFw2NDS8RsNmeyYydXRCrqXq&#10;yw/PnTx53913E/Yz8+PKpStJeXF4rT1dlEslepkoJJtMSzOFoDbH6pl5a+VsCtaSu4aYaD8s/998&#10;ajFNVYJND7Abviq77d/94tvwckTKaepR0IofYJSrzIKU7bVr18dGRqePoHpwhPnOPiqjH+XyWdkM&#10;TwfvXrV3xIQUi0M3EIVTB4o1ZbkYohKAx2R2B8oz1HurT9yjthjxUQdkFMlTqqJ/a528BUspoWZz&#10;qPFTFYBjduyRCHk/fZe0L2n9+YVihfJ6bphbONxkhnK2Z6qZpU0s4N7dADViFX7LZm9Xy8npidOn&#10;Tjz2+jcY53a0A90AjcEG4eGb/lvZ0xawE/jbgapUvG03Vy7YMgAISWobDjai1c+Re25kM1bopJG3&#10;1LmmMdJ9L0S7P3ziVNeRY0F+Xgj592eee/yJP/vspS9+4fI3vzY5Oto1TAdD5QHsgN3Wxtzu1ecb&#10;F55fm7k62NWzu8Ec3e2e6MAQyIfs7cTNQr053mJfqJ+LCjvJSyCbkbPJpzR6eNOQYXgQ6pLtH8Be&#10;DGoFY49CTnd6bRJaZEa8tGyCcQRPauafmlYayqIims9VthdOt8sih2pr4PzZ1WszlFHx4Y63hIgX&#10;aZ0ifSIYNDQ6ghqPsvFNMWGLT8Gy23AMSvYHLmR/CrXjV9u0yEZA6QqT5ZkOGgxDNbJgxFP9diIb&#10;XxY5e6kGaVv0KJpLpRLNXwpkLEVVaVSee8yEzgY0AM1x9c40xDTOZu+E7RPxy3h0khVVAAhYVJDw&#10;yUp05Ur021FWMLzm4bHG2v2QjE12iMh7eQtMJu/L2eBS1tbxklsE3dDwAYJkMsEtXyME1oNBqPY4&#10;0MDfwBPvoDQjOB5xtBC3nBQUr0kVJ8wkHm7rYWk92JlYU5uFwDRV7cwvL0udSqOl21JhBuu03g4O&#10;e2tnAXlagtgoztJJyb5obGxy9HnzaLsqcCokGDE41S+iGBxlfBX0XAvmLadHx/DLCZISqLg0OeW4&#10;IqIoonhrJ553HpsZQIBETDbvrXQAshkcuhr7GhqepcHEAewu41yooqEsw0ajxIaMYfpViUIc7AqR&#10;QP+ho/L8IiXJSVxZJW/bWt/aufPuu+++997LV69duHSRC4OGkFjZDht+S1ZRnBYbpwgDpAsgWvQV&#10;XZ+9Mj8/8+KX3POOt77l5R/6QNvwwD/9kR8+fub0+//u393vpFep86f/9T/7s0/+1vD4kc42pE26&#10;Bymtpy+P7apULUc1ABELyKN0rBb4fOvB61/z6hc/9NDzzz//la98BYtvnz84nvWeTFlR+sRuA3wc&#10;FtitiFxEar9bu7hwlFxtD+Jh8Q/WhI9I0Xg/LavpSql5MxnUbEKQBnLP1Pe89E4qFfWzKoMUmdIV&#10;39t56sknMR3DQyPGZWkgENTfs0vFf6dQw7toLBWcsrLEr6Y1Up4Zj8yKXGIujCW/GgxLhgEejPBT&#10;4WV2A1lSswvOjBJjVLU13j8TmZpaCHJJBK4ZxQAUaITDEfan0Vtnh8FT57K5Q1ZN3loUdTg51cuq&#10;3jXEx6joRONyeZFRi60Hp08cu/X8mVe9/KX33H3XvffdC8KtdEAXo/Ug86D5RcQW0RWAsqg0a/TS&#10;IJo+IOdGae+EPOzG4LCV9u3I2KgaMeHaugXTCKNqimpoFga5DDrxab09ehOlYGWL6mt77vmv/smf&#10;jna0XH7mKQoAQ13tC08+fuXrX+khdXn+mT/++K91NZY2F+d3Gsv4Q2qULDVxMc9MzfGUwiS6RnyN&#10;a+JhC8qRcLeSuygu29lu2kv20o955bSDZyAeHr2uTSYlgUSTDBn27g4PDSOBYQAeLQSPfHL2QEBt&#10;QEbcJsa6Uk5BVQBgZb313jVdp1nLgrVGI8LKEudKnhXKqfS+oRfU0clH9DqbpZdijNKIWUwfYhSu&#10;gtyYPvKhxNRavcPKdHT0ISN4Me516kw0Trt1jT84aSEdlDy9iIsmKUq6hjFFlvBLPCkjfbKZPVFW&#10;d5oXgP3WBm5zQc89fxEfAHRA65PsrzTCC/QrmeNqs9EJ3JmObjJuwqocsaOElCZn7jyTBsoKO08R&#10;yUBOrWyYBMuRXpCznzJpxq8ThsNRpvlue4utBcEGG5S7QL9IjkaGVzvrUfJ+hmA3aZTZb6LtQZn0&#10;RghVdNriQM6QiVJK15mCdXbJo2PWMZUwDxROyBJ8FWJJ9cEx/JfpmqAdR4gfkZQYwpgYbVEj4MP0&#10;KNxQhfHRcSzgQYWOUH5Zf44zF8lH2D8h8OJXpVk8oAqMMizOAKJ0nArRLbthedi9xHHE7DTNGRuJ&#10;P7yGxQc1EfdjHOxA3/SRKaweW8IczJmwYFCkHboiIDvWeYUhAKgKbtLosnX67JmHX/7IUmPlq1//&#10;GruipEwjBS9yUPmHJOWMJxseGZaStAsXtvPZC0811pZvve2Gv/F3fnTi3jttk7929VO/83v/x4//&#10;g47xKWoTKwvX/+n3fGhkYmJoYLy7gyETNNwM0XHi5gnlLJUh8EPxFMUCdneg/zGG7/577+K5fP5z&#10;f3F99jqPVnV2qAS4T0QfOWtYc6ccGhfx6Plt64PwDjZlnSUe1XVa/9qh3GL5RGcTgy5LNW6gWc9L&#10;CFXO1Zzgex6+g7y5/iNgDjQxOwB496eeenJlqQH3q9AYuOokv7ySWjulAmBwYEguwZZF8GiQYEyw&#10;RZV24qWMe3NzmJJngEF6O+2owszzE56rRNlUHT0fcTM8Ow9wYi5VghOrllClx4PSnyMVNEeS4qOD&#10;zak9dDBJI6Kml1Yy6AfKgvJNdq0WwlhC89JYXl5cmFteWIGG9ZY3vvb+e+65/babj50+MTw2DuUb&#10;ji4H1YIIYlJABIqLybn2ky1FErBYLhbd4ohmWFtJJ/FZVtiim59oxctOrqwGSL2Aa6tiSX3ZBQuE&#10;vbI0MNQP+tJK//jTX3v2y1+a7Osa6UP4YW1qfAT999mrl7/2xS+gQCgMBPuo0XAO1sYWNQFAMWtw&#10;sJu7OlWOA85m3Tj0YAJxWLZfbO0QOlqcJ/pyarRdqabviNbmEIZsYAmV2JUyAAF7pZ/wLOkas8Bu&#10;3U9SOJyrkrAPwowelIolCbh8RO4Tp6Kab3nCY5dNZXD262o7q5qXOQ/sINB+Dp7sZNC/aMQHVjBh&#10;CpOnOUgk7AD5BRaNZNHRE5SyRJIQPoj9U02F/Hc0kaxXV7rJbRI9CYCr++SOX4Vmms3EY4oNLf1U&#10;awDYCB66JiyNlcYiipw71lzXYWGO5v9OCo9iljbWUdSRZaKzoisF8wKUyD+FetLPQhZIkI4iGPdI&#10;eET4rwSFku0g9Ib4JDSUIvEeoXZHXMJ9a2YDgGNp11TFyoc6/C5yrTNLB2Csqc3REInC2FFd7+rg&#10;BmVncgCMuBXvlPEfyvxyY5X7CGM1dMuWlouXr5BVVAOB6rIRsShKT9A26cKMSCuVUFYGx1bjYviH&#10;9KGQd5dozjDpJ/FVjwTVnfBBFNB2lMIeYr1GqTWyNEMsIvMXVncCfO83u8Xom/8sx1/Wir9TkWnO&#10;IuV6BOsV+IJSHLErYixpRJDi/SLDjKujVLNsPVKLIByjzchbsVUgKrOVmS6PotfrHnsDMPc3n3yS&#10;ulhW1eKwQ1KzSfh39pUtiuqm4dgib4eFffbiUw/ed/cP/5ufbO23B+Irn/zET//UT/2dv/f3Bm+8&#10;maPxe5/6nV/4h/8A7bZTx88dnTp2sNM6MT4JQAXhkKUTJMhQT5aCWoUtHUlxbr3pRsD3Cxee/+IX&#10;v/DNx7+BVVQSWGarMqiFw1MkgQVGbOqQYHul5edqx6VZ97OeoS0oW2AfscQWu2qMvqOrRl+tfRnI&#10;WQRB0h4ld/eIfehFt4k+5ZuV1PObVfu6fv1aBDlcxHpm7Es8DL7UmZSwaFeRV/QgafbC80mIZozC&#10;asLmNB4x+FCWlpXFHiVLsD2Z7VXIPo7fx69asqiLMxEj8ytpNNaED+A+Mr1aqZyCeiugYLPwGo0I&#10;k4aqe8W78s75PgS+XE1wfA3NNlDc/Mz1tcYSUejNN55hzMBd999HIV79QrZVJi5woq0v0fSBugh3&#10;G+5dJVOEBhhAxOWbsnrmy+LmBM4cPX7PHn0bsEHijP+qnO7jSW7BPmRti/RSS52Szu7CzBw+YOGZ&#10;p68/8Y3Fq1cYHUANCK4rbhmwk+xmeW4WTzsCHYfL4fBvbzKeZigcMm6SCgdJS3IsVQcslnYrP8fj&#10;Uvw5ldAoUROYIvAAwdSjSHgQwgLoisPXoRKADUb4r01tsBTosPto5GW+iW7bKZ7CL2pmBLUnxy8S&#10;m+fTcbV7McfV25kTDqSKueeVfK5hIHHl9u46LFWIIuoqmIzajFZDUayjUpm3Mmz1MFqBkSvW2Jl9&#10;BvRkc1Zk4DH3SwvOZZiKSphLG2P2FaTV5PR+8TaReIruSrZ7UX2oE5Szd9M4iSEVSOwX5TtgIkMU&#10;G27JCgnOsIMooDpIz/7hVtjH/AN2BnoJlvRIgpMRC5hkWAVEd7YQNQD7rlEXlzXDa4SDuNkywVKQ&#10;ixEs2UYvwz6ufIhEe3LyCGGjNYVocwpWx/2kJuQz4BMdhoOkh92lkeVqaVlaaUhyNQrewngJQkET&#10;ygEO7TGHKDJcmA9mi3KWuXAKD2nuNT01BDusRvK5nPRybLwJdr/EzIuWgy1Q+lnYEzug5ko2RgYr&#10;OgXM5U0bGiUTWYweJW/O2SL8XpkkziaWIu3lBbRqcwyhKKiysTANfeJgmr/QaQqQcM2Fju3vFSCS&#10;1oN2wpqkWEASh7kiDeQFE5CUG+BvaGBscHC1b3njt0DH+uYTT6ysrtEaRDasERP/k5jftKexV4Mj&#10;ww6by2PhLVY3167PPP+DP/j9Y+dv4vO//kef+b3f/4Pv+6EfGbn1PnDy3/mZn/3Vn/85MLQTx04f&#10;mTg21DeECgm8XVaGSkABWQnolSZMzcknQ8EAXaPhoYEnnnziypWr7AY4O5yCwX7Yov14aTpIHN90&#10;qKgmpRjOt6G5PRTaRpG05jAS89CEJTxmFiR9LVBmjG/lilepEQpbpgA062ofedndmG85OfHwvJfO&#10;UFCqfWh4FCKKcKpC0KZqNe+eDU2yQmsMj5+3VpYvX3y4hldAWhV1QiSeeFg0wkRVvLNiDDgUxQWh&#10;/4PmwCZ+i9Ji4bUpPXmU+aUo6mkIqqRp4iJWRous012M6ax9R1EkviFn3DQjmTceSXsBAEI7xgp8&#10;8rlZIqLzp0/QOfySBx44f9MNxKeslKNmkEnIuGrOlYMEMjQVQcuoEEZYdGPdthdqv/GUmAa8Fnk6&#10;36rPLQJiFE+tYeC3yak9b4cjWcAZ8gQiuxR4XSvN+m1t2GexvkmtgESRKVOIHLJHaBvmD48CE48D&#10;IBwA38eaq1jb1srQFZ4/0TWGPl2nqgo7ipomZxmK7lu+7/bfWHfqy3pD9N/pfPa7QgVVnCYc0V0w&#10;jCRYIjYKAvDGkO5VXueukwcoh8kq626dOaO+kJ2tIDaoHi0vq97OnOyBAe6x2tz5wm0lHjHiYxey&#10;HLAjiCqVpVN8UQPiQuTwZ4ORUMhkqAep54goUwXvXKF5rrbZcANkIPiP+avKkULlkUlXc59KJrKD&#10;PgicQiG9fKJjLVLo8D3zxd1LMXRrqaRbJKVsU4mYVnqIbul7j7IQVMv5pSU1k21hwAp3Ec6vEhVF&#10;owBaUgLwfUddjoyYRTJrxRvAfzDFCJxEQIRTT4mYeJgX8x0+p0mvxP/myUr+CS2K54AfZeUlh1o0&#10;EVIor2aaTzJMKLa2Nr+4gJsIsxlH4AgguElqNpj/mg7wcl2yTYLGzqHtZf67JqlXoq2EYLUgCIDk&#10;4IYkVk+EOJB4DH9mT1YI/FyeRYWUx/k36DlvXuo0qTo35xrx5rhSX+naq54UnSXLQiMjcLFaOXU8&#10;qqpVcq+VmB668JTW8tAlVGU8g6XgDEbUpoSqqMtEAzzVAmVW6b+FrmrCqkUC5+KJUYPiebNRI6Ul&#10;jm0Svr5FPPXQi1/8wEMvunTl8nMXLvAmMKFtnTfldwpsZfDZknhGKaWGQZq2tvmVhY3t9Udecv9j&#10;H/4Q31y/dOXTn/ns9/zg/953DK/Qffnycz/z4/+AfrGJ8SND/aMsIGaXagSOmeq0UiP5Kk/m/KV8&#10;cW30aR2ZnGJ7PvnEkyw2ciUK9HXoCAlwbAXt7oaqpDqVvcQS30WZMCBh2/KsxV3SumRYrPa7h0W4&#10;NRRQ3quMqksYrKXKhJ6ykvP68MO384NUjCNVhttkIE6r7alAt/CkFJwIIMUvoF1ipzWmGY8EmE5p&#10;zY2pBAhaDTw0Yr1qqsqsD8kJbncRCaevcREqYUGkowAVcqVREi20PT3yrIMRlzAkhA3JsipMsUus&#10;RRcVJJiMNJs0LWossEsCZCELVa5QIwcQJ3Bs0/YmnWFXL12mWn3qyNR9t976+le96jWvesWJ0ydh&#10;1SBzsuBz3cbIQZZki0EPB/MB6+X09jBLnfIpM6AUc4Z2JrmCc8NMqFgcxhBS85FeMTfP9C7GFfXS&#10;3mmTBBDI/h6ZqpEfvcdOOOGnfRidq1evi32jZGnkaikFKI7SNhZ/eIDetxa6bUn8VTpM/yvvxRbF&#10;B/DkoVrB2ebpjI+Pqo0I3h91JpiexAuG8NIrcZE8kW70KcV72tEsbAwDxAN5ZTYgXSB8Kq+0ycji&#10;8Do0HbsTbSNEkl/D6Ru0tSEUceG5Z9mFjNwgbdMH42CQKDE4lSHu6LS9XR4rxBJ6KSj59k1MLc7N&#10;cFNVk9fGYel00RKcEUuRDJ4YH69vetHs/7TFHVtTbBG7NwjSg2lUCsL5sbinYx7gFZzzEggTAiZH&#10;s3RG938GVfJEdveQpiCcF+AyHYSrFv2rDFWl/obd1pnkS/Mkaqj/EAKmVNtATB1wzI1aA8iIQSlR&#10;LCytzC01Wjt70CebX2oQKNBdTf2YiHdpdY3OBUxdV9/QxNHjlOfgelLhXd3eoYGeNATtB/U4HYwO&#10;eBtdti722D6W28NGAQZqiJmxOr3OYqOn19nDSj6A9lAhUEkpZQncUpHuLUW4x1nRPbyrXALi3MFB&#10;YWNlxXEJ1pBDjsIWyHGqFKrcCaaHc8pT4LIREqYJgMeSAXS05mb4AG29TXKYnRPBRYVMIrwo68RS&#10;QYbiNvWUNDpiPgnwdRVWnjMphCMth4esNKEcoQqHpal6loSSaK8yg/q7Esrq3kCNhMVRSUdytpm9&#10;pKDO7hT8DV3jCZyrCnquOsj1q3iKNR5h9PJQPVlaXLl27Rq4HZ9O+H19Yemm22969A1vuP2uu776&#10;ta89/tSTmTPThei2PUbZnFx5+STWHEYpW0zlaua9dLRtHuxembly9OjIj/7bn6Ymxp7+dz/7c9/2&#10;ne/vmzjNhR/sbfzkR/83eL1nz5wb7B6CPc1tc+zYgZThqDDJhojom6GJiV4SGwRiB/tvuflmVB6e&#10;f/a55559DpoKGSgjhmrqKssmTCRB3DlCpoax4LYKxoizuQWIHFGlSLwQeUbQD6PyIPyMoVrDebC9&#10;+bEgrZi6nj6hdrNsAzoEi7SMrMdbSB3xnB4LOyy9iUzoLsT4Nc+BLwTpxqlujI2DI1Okx/i4R1qM&#10;xap8UU+USwyWp9YbWJe4aUSxZRmy0TmHIHdEX0oNO8qcLVXDtbNftemuUxRMMU1VdciDtxpmbJD0&#10;R4ZgJOT8OPe558PJJI2Vxfk5KhnQSvq7Ou685eYXP/jA/ffeN3xsamuVDGFxr40CYBerotygk2Rs&#10;sEqCiJm2PwUI1TbUkCOw8tyrYjsRsPSzU70WnqNQaVt8O5pl/DKxtMcPUbzOLuJFjlCaZLEhPTz7&#10;i5cvA5siMoL7cY4NHoJWRhTbNxA0JQcdjcAkRZptEE/WkF9XaSf4dUjVcqWR++MTFcFfQ62Tae8m&#10;gPxx7iWVA7FZWWWsKgbN1nN7ek0R8M1JEWix7mSd7N7JoGMVbNO9wf9IVSb+Y8ALBmJuYRCEksMg&#10;aU5dNk4ei4YzFr6peC3jM/mn7qS1hdRLq471sW3W+r/RB1XcTbv5sASsJMoHMtCK0VizRY3iJVbB&#10;BbTbPPPRMNyVGQRBqpGc2vREmdax8DBVk9TQ09yerwoS2RTmIlkuTX6YbMX2IeoJhSOnnXb/DA7y&#10;U8QqJeTxKX396ivwgOjXlfba2r5E8J/wCUGd5dVlVxOHbnnc71DRRd7txOnTPOrLM7PPX7nCVZIs&#10;WJjFK29uzM7P++kI02JVqTfA1oudFTwxxhXiJx6KYeWbQC6O83Vn82vcJk2zhj70/BJz2S/N0wfv&#10;xspEe0ekjt5OzqOHzClXHnh+m3iO9XQOhfhV0xNUHcVQuimYA8QHQ7TXUNwRVXDTNwtfJsxJJmMr&#10;XLjUKa0rCy8Vp6arvmDB8xxyAgNB8FtEMHEhpMsUolFapc0FVgdK8onhIvsTEMLnoXtr6sMbI5dL&#10;4NFjxwBV5Ck5LlTxG9bBR8qxrHlkUPgc2Gcd1QJyDwXkfjijbqFOery34GUIXqHqurKMzXjnu95x&#10;z713f+Ob3/jLL/4lVoJdMAjRGTQvFRrfIwGpZRI184cCMFAlthNlYXXx4pXn3vXOd9z4wH18/2P/&#10;4Rfe96Hv6588AWGFivu/+qHvf+LxJ06cOnPsyHGCZE4icT1bgoOG0aMgb8EGiibU/qJ7HrQA79Cq&#10;OX30yLEj03QyPv3MMzQ2QRzHqI4MKbVZIE2SLkf+Fv7D8yxuRfndAohYjXKWbAaF48CXarhC3DNL&#10;l5pHOBSRmBwcGBCejWCJzvs9d50u48vryhOCaTRRQo+3rGdWmZ48H2EuZeLIxCjUxtQuwNdwhVDs&#10;eJNcn2GdoUWwMC7OerW5uVMRibyiPYn4eANEluWIA9Ci4+747ahhNDkjdTGsHRat9kRKQDAQXAA+&#10;pRqYC2vjBXFuIZ/s7SIcNDtzlQ013N9/0w1nH3rwvvvuuQedb1hWK/Ozl69cJt2fPn6Mw8OvKfS9&#10;vIzhx20KSA4NJ6d2BlOlHeyT2u78ehAelRhBJzDWoC3VrCs7U0FwJ1mzkqGpur4cG2mUdA/a7bc7&#10;cPT4HS9++OT9L+ZOLs3MqqJD7gxcE6klPoNqvF1b+ODubnJaVQYjjJqli+DMxgbUaBunHaurtwdF&#10;LVaAp2uLLtMFxleBLWLeMHO6/5S+xXCIkbnZpUWOKCvPb2N47NvguXHN6lJA2ab2IM66ND9PaEWH&#10;l3Mfme+NMxbwACmyqsma8Deb01aGAH0cKiZpOFYPr0PYHgYe+R97n/kzNGfwA0wYpkUTkxQ1UYmk&#10;GlIKbB9/pxpsZVjfCe6EkeXFSRw9VOqneqfcNb/LmuNDTLEzodVkOQEvto8hcxyzsjWFFlorqqHn&#10;givQMagQyKonCWCtLDh5uOw3ZBOS7aolboXXSGBje38Bg7S1ubLR+OrXv/7MhWVotoQQIB2YxpRs&#10;Iblqi59+/nmIKAY3sOyZD7PS6DezbEFzGI9CKdfudLXeStQ61bywh6W+YDuSFdBJoNoL5UEWBLUr&#10;iM5MLsI7isIry8yjN1YKccvuhMTghAH2dWJwoZmHHyFsHtagJyZ2zeQpOl3u4Qz8qOCR64mFxXMZ&#10;cqZpQ8YQP2V9gj4EEdpzhB85cWhCxg7sSc9mdB4rTCErFUWIm+VjC+QJh2pvanyck+K/FbAyGyj4&#10;AuiN33WYUlhKYX9tK5kVxSejlZAJeLFP2WlXTfvI0okviWKGRK6rVhKfxhSUsjitysIBu3LBLWil&#10;rJCRjk8Nvfe93/nkk098+ctf4rJJiHn6qLRGqCY95EJCjIvYT4tZPytMCMpuBKBbWFnabT+46ZYb&#10;vvdvfh/3+Q9/8AcHRqfuf/ljuAEe6Z/80i/8P5/6XXL5no5eJpx2kcPHt9k9E8V7cVgr835xeilr&#10;cyp5rIBC46PjmNBvfOMbDETp7+5AYdQ9WdBZaJYucrT9EwGbqto2SyQRRQ2dRDEigqzaWxeonA1A&#10;IwU+M60sBuhWENm6+tEI3uxQ8lF507Dsux+8mRfVU+HAiTLnkDg4CdCGWJX1SFWaL8GZXgYhrV5m&#10;etvFi42lxblriO4t8H0+hg3sZrIlW3Cf1wfQFARk3xb2x2I40AkNQlliNgo4k3lvn06F2pcc8oos&#10;aq+YXqSqoOXzqmTHmcw7IStk8PwjJWJPF+OxqAljcgZ6um+56dzdd9z20IP3nrjlFmrwJMRIyC3x&#10;OPd3hsdH+4f6CUaxbuqToNsDhWtsjKzf7cs48uRGnC6VLdnFzrlUdpRoTtp75Bu52SydQbHnraUF&#10;UihLwYIJYNq/s08lBP/e2NpCUIj47Z63v719+uRB38TgqVONjpbt+YXWLVKWbmg8HDeQKGAxiJUU&#10;n53GHsqWNtH6BHzkIZaF+XEqgMopzBQRCJGRtlb6TcUxPRZe6cjUJDRwAgMssiuM0CPvoiYlcmzE&#10;QL0C60DNunbb3BO5c853+nrsUmbb0WXhyLPBgSHVeSdqeAdPqyQhNRnmHirbHTjCchcsy7ogibAn&#10;0ijGOhDRHhtzi6ExDgol3Cw0IEtKshjwx61sQzZ7RhquQt9SzimfYoZqZ7o5c4jkYtoJtV0MQiu9&#10;GEEkjiPHyA4x9tHlWIUmTiF/Ia6XZppfryjJ2mONhneEspCR0mSYqMyzJfpVE+bgAE4MoaxuACnt&#10;zfXLs1cvXb9y5/23fOu3vfaLX/7Cyir2CIQAKq35y+VrVy9cvTy3sMhZxHeuU5sCoSO4dvYASjvW&#10;hko6n8WJNdQREkopN614tTFE+tgV5xGgiMQC3YvyFBSyruHv1Idl73C6KAIDnhg9hMbDOhBmBazt&#10;AIvn8HKmyu5DiamRITYxxQ3jGcrQVHKgFU97M0Fl1X4tZ6WKgzJ2WeEYZbMU45uU6Hh8pqdBo+yT&#10;bWkB30D4OoGq1pvty8agW92tlUqk4VTwegUZQQhrBLTjMWLHYr/4cLrYOETAI9ZFg0YWHZ4L1x2m&#10;PuQCcgzDxVBSwFKHpXgJZtlquJix0TFu6tr1azQ+E9J29ba88Y2PYS7+/LN/QlBSYiRiqlBxokVv&#10;+sJsDBkWfcOjo4S/8wuLzF+jkeT5yxewG9/z3d/xXd///fv9Pd/5ptffdff93/XRHyHa5ukdrM38&#10;2x/7McBAGpCHh0eFMTB9KXglwrYsxH8E33d6SqRN1Ig8d/rM8WPHkLuDMvTkE0+QSh1Fv4AwTiG1&#10;Zuyvf0rVShhAwrcGM6kA0zJshYugAbdFWVpiN0eyjJJOzeRAdg9xPNk+elP1zRSHDALiwhUXaP/e&#10;l6C6LHQFsKD16exAQo9cC0vO5bLAuEwsLAaIk+aJTD0aMv6G8aZdPHRjFxe0IrLM766MRKSBJ10K&#10;ctXqJWRgwZmKs2JHfNnXQP8hA77hI0YyW9msBDIJ/P0SbyGtSCeRnf1BnBSQyUwr0jkLwkuLawTD&#10;Cwu9bQc3nDr5qpc9fMOZ00eOjMvb3lrfWWuAoNl1jUw/v4xolH3yHir5oiinDgzxsCgJLC0tcgFK&#10;u0ccmx2TnheMFNM9+7EWYhqAM/T/WIvd8HoO9iLTJlneeXiUeTu75hhZAXhFyrbXtgzITV1hd+/G&#10;+x+krKs1ZTrVYPfTX/5LRgowpIrCL3Cb/TJOv4GNJ5kkVE7pUlaOYh8N7Z1NhkFWa48w2RU4oLy8&#10;DV3SvcVusHtgf3FxjtyCHbaK4snGOlEPkk2uM0/NNCEidgf7S0sL7K9Mz9I0UGtkB/EM2EzE+HxE&#10;EOGWsYnJBKn2xHLSiLSw+CuLS7RDsefIQti7PH9iM/pcuSTNOk+5nWIDOk6zLBTCJJC+OSTVvWVG&#10;QHOJVcR9uBzxu1KS6PopWdlShSumXQWD3D73TuLisGL5Q+4NPovoFKTKzi902XbpoMHs+rzErDoY&#10;t5KR9zWsShxYE4ZFI2Dno/k320A6NrUBy5uMM8RitADrraCktrHx/NXLT1566stPP/f41flriwjm&#10;tfzf/+O/nX/09Z979skL//2bknIG/QiO9bMXL3AjrMbA0MDE+NTM3CwrTrEReiJrJfE/bbRlDc10&#10;UYUjPY85tpgZNFWEFKIO3R4Wk+hTI3KkXjVAKgbGC+DL4wAHZAXM4lArCZEfLxNmIIY+3EpzNdV5&#10;68DrG+xG8KuCOVMxQzelqio1seMhGVLBMpV9+ubV7WWnuq0bGBQUKBHgdE9K9WnHELN/2HL9aIRM&#10;TVAPwDHwcZBMeUBcj2wUJHHiqAxmw6GM0bd2lPTfFh/9RlWbDQlU9eAYxheqRiPw2CXtUreVoJDL&#10;K3apE8cM3YhRoqYnLrFNMzPt17wzGhIXLl545tkL3DNm4gPf/Z3f8sY3/uf//Mvz2ApSm82tY0eP&#10;471gx8uyq3blgNCYFa6HGA7HAK+OUGBxef7FD9791z/84YOO1l/4D/+xv6vv//X//ueceNzA45/+&#10;jZ/46EcZNaXx6x9SbEeW+Q6FAakc9HWKDQgghzDSBpCrwBos7YHBs6dP8cCIqmlU5wQN9Q0cmTzK&#10;nlxcWKKfMDO6gkQSs9tp7PLEgorlRlPLvSBRPA9LH5+TQirAQWGqAQcNLF/FIUS5WXylhRPzbGyo&#10;UpeGGiNOwNIffNX9wBscLGdnJGsmn6WuyOeZPQEjgL2E6sdvgoewA+3cy9BazUK+gPz5bLe732Ho&#10;vOP6sLNsbJjyfCvdj01ONJ0drDmGKazTNLKFT2bDAZsrI7nTY+JYgrgeQWTx5YS9blazU7kDwK5y&#10;54n6CIv2t8mgTh+ZfPQVr7z/vntHj0ygeIMbX99c3W/bByKEsiQM1dfP2B1irwsXL2I70BNlGBPf&#10;BwdkEZWLaTMewZAgDwUKRCSur2pVf59QGkOzvLTIOeRO8ZG0/5STs+GvDxqlE44gDNoDMzwxfcPN&#10;J2+5dfzUOTTmbn/NG04cP9k5OHSAuFCChd/71K/vXLl0CoIanqOtjQXUQQjEE7e6gbhrdg/6r3yo&#10;sUCHiwyhy41hW/UmmxYHjttku8CBKpoBv8WjQVeYxpux4RHaALhtFk1R5ui54zjlGtOI2426IVJF&#10;A5whD3CnxxjnQeKJURtmF1D5qJHf7CHZwCppi3ti2Xv6rs1cGx+bsNqZSZbVoM6biAr6HXAJx1jz&#10;ABHKBkVETA02UUWVhfOyjbl+tYwAiNCdJ0PLuCXuS/Anw3ayGci3JJiWKLG/YNZV2gMq38n22bQk&#10;gynHiPBxiEg7rDxNwgEq/OL2g+NlfGtAZ8Pb3QOkM/vVduxLH8AB+v7UwKlIzqwuPHX1ia8/v/W2&#10;99zbPbh+4SKSHi0f+KHvOegee/KbX3/yDz535qZj3UOjUDaRAEL7f2x8nJYUFgpdNq7/ta97HY/x&#10;6uWrPA4iLaJ/Ngxf1Q5Wi8DjZkHkyOOeaa8Vl9d1+SuMXqBuEeOos3fqTg3ss6rP+qXVWXxJWfj9&#10;AzyhSQ9RHuU6XsydRusQ88CdSual+kHz47rlVDl8fm2hW0Sdg08M/SHT1oIX8UGNlRUuFZA3hFL4&#10;F9gO/09VZMBusCbmtIyMHJmaoKFXzSv8kAJiDnPn0E5MjI/SNz42zk8BXkwdNgkRgJhkoLANs4u1&#10;cUkfI5OuWJD1/zxTry98JdMarhxcm2sPM9K2DNchTj0sLUcKF78os2WsS4+OjvEd6gFU+FGff81r&#10;H3nr294+Ozf/e7//aW10dx+yCSdOniZdBvIFj3NABdfGKRserpOId6F98trsdYDG+++7/Uf/+U8Q&#10;3bA7/uXf/uGf/Lmfb+kcwHW27q795A//racuXDh6/PTIxFRn71Bx6oykGerQ03fq1CmitHQ3lqI1&#10;Qi2g4yvjYzRED2N50YsEYoHdqNQCaWP0juzBpGOunxHHkfbJ8O2TJ04QcnFmFQ1rbaMXgZhQLDrK&#10;JZUXWqqs0Uz54slSPcKskvdw8kktWT/wQz6HZ2vwmmlaQPLtH3zoRnYYy5cY3rzVhwT3PDRnSYMR&#10;9zRm6eDjCdU9nJDt0oBWwiPMiCCJZr4ExbFt1qFIooTJbEQMQSka8kQB/PDVQbvcxEHkJGYVNQj3&#10;jjQgjxivA6LL/TmZwcKsRI7qO1dhA89kUxR9V4AHS/y9uDCzvb56ZHT07ImT586dnZqa7O6L2hqw&#10;PjEq6d4Wo6hHJJirc6cPQ00eY8M3QVqgdsRIoXTfQXUUgXJZpDhh2QRYPXtoS5CSFkGul2CZdcQo&#10;1zQ+RE4swXWqHEKsgTVBlWt5e/uud72v99iZtpGJ9uHx3vEjNm8Njn7md3/33JkTwBuPf/nPLn36&#10;U+enjkwOD4a7lnk7TsnoM9gjAGysokyCn8QJXL161Uqis2ctIkg5amubuXbdR+6sUCaIib/xDrDl&#10;GDpNsM9BycODjmZVk++bd9vpYzBIDc4oL/ig8FEwETlFscKz12coImjEM6o6Q+U2ig5EIGWLBS3B&#10;naVQwra04QVgPYp+6Io6QFEyf7sEFYRdzD/Cl4VaVyFnohBzPvyN2vuIm9KluLXhRgpcUMXJKhJW&#10;osnl2T5mNAN9w09lO1QvC4Af98QzAsdKthFuXGJGfRKuRT1Ow6XE4hpTVzEzxLkLRk6mqmZq6Hgf&#10;qSM0ZKO10HatMXfx+cWP/u/vedc/+XePvef9Lzk/9pG//rof/cCPHVx9/Lf//c/Pb7TMrCxcWZxb&#10;2Vgbnhhl3Cxb6NSJY2fPnGaEqPMRk9HjdzlywUlMcoU6CTxt4UgeAEcjSmqiXhwQYU9vnFwfRMLG&#10;IWyTnn6PDLQ8gcb6UBZM7LRKIwEStaqIFZPeDjjLwcXQRcI4UtmY/bm0vIARIswi75SGyOSGYXCk&#10;buYV8unqr0UlvmpvuFFTfBDIYP1Ke5GX45jb2sbH6KAfZSAKuvL8OpUljqlTg1pbGTUK5AU85Ue0&#10;QujiucDYsN8FhoMcD+j5A/019rKaORTmDJekXKP4hu0pCKi5P00gDglF2AIVkIKLi0c3B9H49KXH&#10;lsQLsfbQ4Ec+/OGR0eH/+pu/9fy1GbKBO++87eFHXv7Ms89/5r//Eck8GoOgsKBnZNWMgiU3wsJw&#10;Ak3F4M5ptUJKbmv95lNPXr564S1veu1Hf+xHkVL4sz//0x9451/7rg984OaHXk75/+uf+M2P/fRP&#10;Xbpy/dix0wMDIy2SmuR+c9lzs3NEn4BCK0w3spnU+1LrKOV+1vmO226nKwjdePhCbELOF8dQJZ5M&#10;HBOoEKILuNSmOAoWjx3MFiXFZz9Ub0TltbUNOBaV4XmarRR53qGSkAMIpSTu8XuuEt0bgrcGnJmf&#10;6P1+592nnacHoaFXFU87hwVG+FS7HG0mBYhQ699wjzXEufEWwL9saLyWKK3KJ+kSbLN/Iam5JT4V&#10;JwHgOhQ8ajLk0haB5nA23G4Cn25B5+jNRmzdenflVlFNSnsqdcjCvNLZS8K82liy3rDG0GfRIaYO&#10;3nzD+TvuuO30mZOMaYFyRaevfXTqq+BLsJYtEPE0Lrv7iCXxpjwRWI/0glMJ5ZkzkAt0mFuFaMMa&#10;am6orQ8OOngpxwNNZnXMN7CP4pIlImHMxcSZvj4QgKi47OPxWI6FRmO7p//cfS87FJGuQo6KO3/w&#10;mx9fpK/90jMbTz1BdH1iWkxQ3502HKjo+EUWnwXhkRsltdHvs5IfUT8Y5Xnh/cCKlFVJCYpVq6yZ&#10;KFh2jHbWeMbMLAXSoT6YZDvEgaWrQ7qKzhImO9r80Xk2i0ui2GrRbEM+EiYCVEpVDKszGQWBD+ZB&#10;8EoyD2hOPhpLDUbd7BJsEU+rpn+whnDvWbhoLlrXqQ47gxceYtSK2BlcgylqRHXlDmVSlfzrlDt9&#10;BMlzK9IpVwfEFKdF/EGBmqdvTwabW+IIXC8VlnQ5lUeKZafPURBcn+L3y8bpY2xhpEZjes2GZHcp&#10;DgFqRAuxKaqUxJ32g8WV2WMnpu969DUs1tTtD3TfcMv/9YM//oU//vLsRst6R8s64STPq2Vjfq1x&#10;bXH28QtPP3f50tzyEvXhxSVGfa1x5ihCICFZ5VgcALehZY9b8nxiZNt4mkPpmYIvtGmDblE2KTtH&#10;U16aviqtmmMJHO4lYWdnVtvhZdSMmdE+kqfiV///TL0HgF1XdbZ9p/feNU2jalmSJfeKMcbGGDCd&#10;kIAJhISehITQ00g+EggfHQIkQAImpFACmGJjinEF4yrb6nV6773/z7P2jL9/cJTR6M695+yz9yrv&#10;ete7nPqhCIqeI2AyrP/AMJFDP3gKVZH6+nremY3igOj8gqrqGs6+0E/AhmxyPD0/ib74XMiBPD2W&#10;kPkG+ARSRkL9psZGYidsnjYZ0iCul6pVYepLMK0BCaZ+zUNHV41jE0Ynh03LNgNviDqclgTsUFUC&#10;wwKGCuhIpJKHLQvBmKQUInPDGctJQMqzl6wBqjO5XI8DqUj4iOijfhD8kQz32N3T99ATh1ivqqqS&#10;N7zh9ZyLRx55uG9wAMisqbZhSxNyQDljI+qPYrHA5K2mlJUGJGXLCjEnu+bIsadqqys+/q9fWi8C&#10;Jyj449e8orBs119/8v+sMSmk69Q/vu99J8921dY2lJVVsdCT03MTEzM8KS0nE5MKlSBjqasqmeoK&#10;YIai6yK6pgQDSGK0trUS+PYP9nPAiUfrUbwvwI8XYAqSy49jaD6GQY7TweYX1pNoo1psCFihTOD8&#10;c1AgaNAeJY4r2Qbsf+rgiU+f5jQE4LGI6mqKw5IwGj8kWZQXRl3hgbffwr7RgodAjfigOXt+bV0D&#10;oSiPkePnjshJ4yGjUhRfbFi+d35rCNo5jBFaa2zZjXeLYdPmfUVw8OHp+/qYnW7TM6WwFBhGwr7R&#10;K5A8QSyC+Y5RUvCllEAIRTDUuRYYpMLI0NxspNm2trXTmFdVU4l9CvIiWijSaayExFBcmHbm2vlF&#10;qcs/htmaE1npVb8JekYRSUA0/VJC9OIJcrq7u8lrMfJoUKdFRC9f7BiKlAXFHDaNBgU5nWJZerwA&#10;2HFsbn7XFVdUX3zZagbpktRuJnc8IEpbPrt/fV//0aNEUBUlhWwUcnVCQpIfODyQxrBroggMgg99&#10;dm5BRMiQXKU2QrB05i2dRQjMQpHwjAwP8hN40zz69MjhMLsXlxaG+gccYzk6zg/xyDDreGKkOSit&#10;Yx1NBUKq30dJTmbQtzLY3Q+JjUMoMptH7l9F0VWbG/xuviCxYIAaWhprm+rowJljmlIKXVi9oAAC&#10;iHIXXHBihabV45vUqJHiF3PYXMk8FhbjiyfCaturagUbTNMMAKyXV8psCZXvFBumLTEyMiaSsPnD&#10;tAP5XFvxgHcB3NUhlDjEX+2wt9AQBGOtRbRPFzOq3l0W1kcuirFTdCHjRjkztJov5GTG5mceOXqU&#10;hAoyIInDG2694Rvf+PmXv/KPu1718jXpr3Zp8nX01w/tufpaGpIyE5MP/+D2Rx5/grCArdTXP9jX&#10;18eW42aFaMrKQiJ4bXxyAmfFT9ISsTO9BYJMbCud3mxlZV/FXUVwFokSKKKqqWf0F19s8iSNQH5U&#10;DYCZUDKHOOowyGxMR2JoK88CqVSx45Ki5uZmrL8PJbiqyW6mPMx8Igb8IreeznjiaGqgIznr6epm&#10;v2E40MbhyhHC51+npsc0ytHtp6NdhbiygFqz7xlka5wcqthaZ6toJYn0hakFglNeMECFMGSuI8Em&#10;f3LXnFxoV4SZCXpN7Anul9UA3TV1S/OcI3e3ApRZwwUmwMvtmlm/6aabjhw7+uTTR1/5qpe88mUv&#10;3XvB/u9///t333fvqbPnQOkwGnRWQsJmlZIkJ4arvb2d90yHiKMxPD7WN9hz2RWXf+AjH8bnTM1N&#10;/vYnP27fvmP7pVfL1B0b+svf//2xmYWyypqS0kpq/SS3SSyHtEBXDKEumbBgbVHGGhsa5lLrampb&#10;m5vo0cHmYGdU0MnKuurSy+tqKxEfRXiOBghuykuykBZqYGFqDNrwo+VMe42AWNqYSoHJYqcmNUHg&#10;wsKt2zoIEIOr6eKAZNizH/MwUriQ6AO83jXPpesQKLUg5y2X79ZeMdYDzjXDAmPuCv9QU8tEkUqa&#10;MrBK/BPeSGAhYB2+bPSOoQ1JDjcG2mFJkTNzAi2RY/JmroujyS0SYuRs01RhQ/kRnmXig+qOUkOp&#10;dkJjoEiebHSzm4hJlzFYgCTz0FmmJiB51NfVIpFNerWlrbmotJjOGgwf8JQsdaw8pXMqbCG9EBUp&#10;kjbYYv7H1XrzkZ5z/RapQLezlc1IgHKSkuZ3TU6j/wjTrKQiu5yJrGtrlVvbt7/ydyv2HsxfWT9x&#10;6iQ4oFK1zDyh83t+bvezn71WxIgVE1s4I4z34MxlFiYXzp185Ee3zw/2VRbk0EHGPrCVCFsAFZGS&#10;l3LKtvvr0zn89CIQi23ZQk+EzslOcak4YRQWQQxJ8JJliXbBZcB7TRuFeiHXkCyHyKFWK/doizlu&#10;gMiERaWgAgMUNTICK4IpmYBQvxX1RZnOcGxiaJgtA6+ZM48hAI+3CBTmGNgCeJNxVHwWc+OFhtGd&#10;jdY2DHtK6sFvfJSB/LoAWZDErQlrsKQJWIlJhsywMegGXC27Wpaqt2MOaokowBwlKq2fu2uTxeT1&#10;uDEDDvucPWCBnAigR+jAAeWu3ZuYdDCpVEIMrrkktARwWYkxhSiIoMSv1CpIBCFNWaG0LIrOETGh&#10;Gr9AMIurlvKOLSvP/+wXP9b6gpuj5c1WJDbJ0V/d/dTDD++75jp3cGHxgs1NGhNOELiQCtJrK+SW&#10;CIoRKcrFqsAfOPA5TQ2zSyMnm0iCmydCV03aFNEuA1t8oxk4rtMUwcPlLATTnRjgxfoLKEswi4Z/&#10;2yA24R3FRJHIEZFzqntLW2tVTQ0n0GiaJgN8XoxHR1TOLgdTXIe0QP7h0TAWMUZBRsEGti7z72Zm&#10;QeplHykSYFUZp8MhBQtK4i6aGNrR03NJahAbMnPr4Jxs7JCQ4tGrqgTBkJCC2klgUJwCx12wFUIC&#10;y1+3GBCbSrMQkkQpFGC53Da2OBlSGIO6z430XJDoWgL2efkrX3H46NHK6oqP/tNHqS784hc/O3Tk&#10;KeYocISAzrgLNdtCVSxUZCSVJVFIth2ma2pqYnCwv7Ky/P9+5StMErz3rju/9NF/uvb663dfeS2U&#10;NLDwD/3eqwfGRioq6uj8ZXQ51yU1xr5x/4/DpT+ODQwo19vXj5Ngc3JUGxsa62prsGYYfSkGuRbn&#10;aH0V11rPIo7lqsKzypAMT584DkvEHImaLxAUSa6yberp+sVq8+KwzWs8pnQuYumi9Sz6Mc2Sw/Xy&#10;YG0AAL6L4pkPhfrTH126Sz042ksD4eFHVm/JWCsqG7duxXBG9oSUX1ILt7eAjkevIXwyb43dTNFN&#10;JLCbYnKeso22r4QCJQgyZQDqRsWUtBTWbXQXBzUq7sW6kwmbsiaIBYHMj604p3CFbcqMhEsuvvi8&#10;83dTscLRQfUbn2R2h+A5an/ObY32N0rnAXbRrOfposyY5qYauoQaInGp0wW8Kq+EVSaIcxw60Xqx&#10;0ZZNNBoO9fFwAyrz1dTufPHL6SHLop2gpemx++5jLUuLadCIjlDpYtklzVv8lfW1s7/+2ZG7f376&#10;/l90P/rITF/v2vx0eVEhOVuoy+omMUwacRI9uqKiQB/EfCNVytR0rJFqpuZyuZggyzGunS2bjlmK&#10;ZfhEQDhOSdKSwzRJdkrrLCXAT8JqAxjIxSO8FGdXqVAKpqRJNSRwo/aH06CPA4jqMXM9eR863ULz&#10;JwQKV1YmURAdn6AjgZU0NnHpBLtt9kOrR+Vw4/G0yJEfaKND/kH6BAfcFuVA/MzG8vODQUjTuOJO&#10;Wv5A1VlJfu4+DjZ65Nri+qSVU5OIBxoxSW6Jmph7KelVBApEPmGHrN/YL2v7ut3IhNIu1IaKchhT&#10;LlCb6EmLuA2RBnqvYigxUC6pjw6M2g8NXBSEJ6BUZT7wgbf98Re+WNqxHatz5MSpN73kRbd9/d8/&#10;++lPf+m22x8+enRmdPQn3/nuXT/44bHTZ7sHh3uHhvQkudk7dmzfu3cPuu4nT53EuLBKzoDdQCHU&#10;pQNNE1qE8CTfFFSWxbEgnOTwJGxFe1foH8qlMQxDet4INDhUUa4zSGBeozxUC07hDnkflko6Iw+r&#10;ob6+rbkZYJqVTLCAhj7WzjQpBF14IsnWc1Z5c8aSsClZkGgOVe4NiCbKmNpwhYVS1ceGJ200Zzlx&#10;RlIGaeuvs7HMt2Ca4PM4kjZOqi4O20LWP9moTpmuIKS05IxR/vEAq51AQhBT5ETComKRHAOXneBT&#10;Lv6ZwDbmHECBRSfGTsOq2hq6hZ4+fnzHebu37dzxvdt/+NkvfKm3v1dMPDenvqaeN0qyZrwhlw04&#10;Qy0fv+pENDa/u2yiKD/7D269teXC/bf9+7994R8+/P4P/uXeZz+PCWZYoa986bMnf/MAk28oiBSX&#10;VgiiguAjzRR1T31dNNyJt8XMbYJYrhn5pC2NTVWVVURso6Oj9PBzNilLEvlyuEEvQitPG8ivsyZu&#10;y5jNZRPogvU5sqJE7U3+j0VPTa/PuEzOgYGakxiYky4Pk/8gMlimBq0lJ4B572lxeW1gDkaFHH14&#10;Lm842BFBXF401phzqaS/vMCpr6WtaNdOPjxJafOm7BIAOFg0wasMXeygCQs8JRqAR5BmIphkYF4y&#10;VUhS9NeKWm9IwGgdVK/ZmEfG/ScIiETJSNAqx3Q04dMcODE3x+CmGcaWgFdua28/eOHBnbt3VNZU&#10;YaEpBqQJG8R9tGIAm6seCogUdplgn8/FKahob87i6Ep5IyFlk+hxAEFU5Tg00IQgzSurt+ld3eJ5&#10;huGyqmBcOK95pe7gwdKGNhpJXMvM4unHHyN9LafgKcSaAQbsPXVqbbC/fGFy6OlH+o4exXTVVVZt&#10;IRUtKqQpm4PkOPVnNG9tjEASbk6xWYeGggpAREszijOLUyxC9HCG1iDPPzl5qYdJd8/BdWlCchZh&#10;CY/NsjDLwVziqQkzhui34j4hdYjEgztHDy26DWw+2nlg/YREpwRBfADPnVoHLgG4VKBZqjLBjnp+&#10;vEl61u4fhc/IEoqq6qvwU3BRvDwDec24naLGkkYoaTh2nAqlL/kkkg/+zQmbIb5mk9QKZt1IB9vB&#10;3ZVXVBOXQZaTChnNMspCTcNCMP/FTfP+mCNsTvSoOKCR00aG4c72i41sCQrOCube6CRfxg5xGavo&#10;DANmlbgV0/AfxwlYnRKzUooHW0BsqlCKqpPMgsimRaCzb7y2Pv/P/uKtL3zPn/Mr3/7W/3zuH/7x&#10;saeePj08ef6+S6ZnF4B3KRedOdfTP8gg+EkQRYT72ICIFHFTzY0NL33lKw6+5MUtBdlnT585eroX&#10;wTrmoDmWRxWvXMSaWBuuua6hAUgkxIKovoqwRXO6X0BnBA12hssNFzMh1VQP3M5NUxMtQ+gNRKq5&#10;oSuMt+d9sAtNDfVN0CjQQMUNxEAbp6cBJBYWgtpjgoVxSoqgG1IfcJ2XlyEOAV8YTqrAHTY34koW&#10;j3ErWahrhr+PMEmvn/7UyOilcCRzAqdQh5HPlsKYyzeRedBfr5SmHKpClJaRMbHlxIEtliGwgBYb&#10;0qQj7ZoKuLb3JeDaGydQiBp7gEKujzEpNBNpBOCL2fCiBizXjm/Z0kLa+tOf/fzpo4eBTLk1cvGo&#10;cDMpfRHzakScm0ftG+/HqsBj4XImJseHRwaaG2te83uvvua1v9vVde5Lf/WXF116yavf8c717DIs&#10;8/e/e9sDX/lyQ0NzYVFZVVVdbn7hMDMcYM3KpvHLsxbdXnpEewCN+Vihprq6poZGzjO5taJMHHb7&#10;AZUVjTOSRW+33ciBAXBthoAyHETwDLtj1lLKtJKxtX7JGmINol0x2QdeyUpCLuJl+ktVO7X3bH5+&#10;B7IH8TbYoFDjRnOfzsAy5h9ctJ1f5p2VDAosHuxTtH1uDibi/PgYvgj/yc2xXlJFC0tGx8cjgFL3&#10;X7kSsSNPO+FIDGiOkmXo/dphF60iXLRLE9Rp/kkgTKlfkQVuAGwaP8BQpqWlGbhBql7PILBshAgo&#10;2dLcdOHBAzt27mjd2urIl9y84fFx8wlwYawYBx5pNvarksfsEvvCrQmTqRDmF9huHuRlv9SLtpDF&#10;Rp/mSXClU9NztrBUVnCK1Ky3J9ZQSc+c3FsI6soxX1pq3n8wr6IuLLUo1LlDjyPaUAN1l9R+eakE&#10;k5CTy2OehyA1NcVjZsvX0VcZFBEOEs+SN5TqGMLRGE+noUZbL5iPEpEC6PyecuQIQ3IGPPZBKkg/&#10;dLgCcmYAhfHrbBwSppgdZ0uAzLv5BQAcKgVlFLhClIoCj60o1JfYbeAUwN/4ZieXU6OT9R8TXZZA&#10;XbgGoww/xRYV0sRI0/1oVox2Cnd5NHWrXpKVXVlXw7ZUZjxmkULAZk+paRFTUwSgxfrCCxjSapeN&#10;wSNg5ybHRkacsWyhGvJSNMTx0daoUdpAKkBhDMzR1ARJAJ+SkD3DTBi6uAS7tAITCJMkkxLFBA6O&#10;QYeaTTasmCnEJ/I0FxjyQhsETFk1vN0e+AOTkvAB5s6W4NkD3IdqUTCiugYHz3QPbmmt/M5PfrTz&#10;Bc/PDA9/62v//qmPffLqa6//kze/o7a4dHdTK2Mbt7Ztzc3kVRaVtje1WLOi6yQEYTgDZKtHTx0n&#10;Xj1v/972yy99xR+9cerkU08/fSS/vEIVkMJicAz7qyH4rK4FD1v6AAtlTCdHS+ok/FRqdeHTjWGx&#10;EsoicY5igrzxVTQbE1tTA+DuQ8FFZeoQ5TMgA5CMHGvdkM55sSGDjLZVPF8eEauKQ+XlzKCnqABq&#10;wRNnFXHG8l8Li3yIYXqMM/0dt5Y6KOaZBnCss4hCCAIK+CTZFjQrrT2bxZKaULjmjkgozCzy8+gY&#10;0CrJoaUAGfl6Brlp6hllIVNEz7+9kKoohi5/+gj1H0MaKNlE1oQdxi/yF+6aZcFwgQRfdvnlBw8e&#10;uPe++w49+TgQBO9mJ0TwaF3hiAPYdGAMyvFmdHLRRj4/NDq8vDR38403vPBtb+Wgf+aD7911/p73&#10;f+IzlIg5+CMjXV//679B2jXjhGkmLBUSbuH7WfFnspZkqk36gT1QBgwMikZXeokxEDqwEEaVlBhN&#10;PDzADaRkQ0rZ4RyqXUQizuEJH2CKkFKB9I2hKsgNXPxgXgRZaB0TIZoCORBx1s0JEJEDMNYC5ouY&#10;jYp1frmGacycUSO76o8u3Bn5V4gkZ3PUDa7C39rhCRzgxCTmqSwQpGIuZoZHRlLyzl4xbYx8yFgs&#10;AHfeV3RB/XMH7IWGJQpWVrolxdrjSsYnPqCWQ7if0eERVHUprZNuYkcwWJB6gIA6tm09cOCCjh3b&#10;2rZuYwQudUQwWTFQPAchx/w8P8R6ssNskJmH9CYshDHhPKd5ezZSgsNxMktKWQjzBMNGXx/AikVX&#10;/FF5eSU/T8J5ugvwaxlHWj0dduRT8CKIpoZ7uxpa6rJQPVib7b3/V53HjrTW1RGPS6ELvVjuy/gH&#10;3QE6jJj9m52RGqKVBF6yq5BlilnYdsZZAIgOEZt0dAC5PHIeSeoFYioS55BTpJSgSn/5qrbFMFiS&#10;V9nnwZ7200IPnGxjZmrSUbmZTCX8/WKbg3ynGMbNiDVBBxXv10YHoawt0aLmbEsAawbJoZUYJtD2&#10;QB5BaMDxHMExiFudHWZ3O6JMhnL+A0xc1F0qSu3/CJlYefF0unHZZMHwH6JpMDUYiiHYdksVXaMc&#10;xsJIn39WTWFDndtHx76EoSYiSEKITZJFCf5AJsoHWRHlfsmbeL6KV6tLKQFRKlfGdmsuXh4FjJ0w&#10;mFhG2Bo6TkTqqMgrWWMRj8M3OTXpLAHnMgqjJVaYMVAGjGhZJS8YrtPTp3q75hbXv/Xd2wr27+N3&#10;//er/3bXvQ9kcguqahqI6s6d6zp99iwftHfP+UyVLMjJLqe7CoVYUmaBY4M4TvT4zPTP7rtv4NSx&#10;Zz3nOWypa17ykorV1QcfP3S2j+TArJSwsXdgiEPpQGY6dXIIuWzICtpMDHNPY+DsimMLbbAw0jLi&#10;CRxVry5dAUktZxd+JGgW5oLlIhuoxAmA5kQUjGcVT5OIJcar7qH59yxloTT+uPPcud6+PkPv5SVS&#10;8Joqs9jSwiI6S6T8R57H4Q0zruJIGDvDPSO+4AWIVGBD8GQFKEhZwo3kVVVBt9BK8HPCTTo5eWmp&#10;HJBIQIkoOPjoqr3wHHkriwrcsmYyhpOTBwQMYXN7cIPxMkqRRT1ZKxhToZgSMctiPOtZ1z77umez&#10;Pj+4/XaqYoj+wwuBwSWyGj2qwXpz/AYHhCvkJHFh9A0ODfZfctnFf/LWN6FQVtRUjw38+pe//NF/&#10;/fJqbrkSgSsTX3zXnxGcwJIkHaXhcwphXewIfezESYIpBie2VRq7iYETP5GgM0aHbKDM6UnKozGh&#10;FR6BTameQIVfuX7yM7xkOiAEwSbTMTKCAyvLU8UHhDFMInmTNDmQK4c+xu3bc2OPtwoDnFZLC6Em&#10;m9Ca5DlSQJza6XmNRbwAoxJ0b0L35kt3+/dCA0AYaMm9c7m8qSuuFjphqb/D25orzDC7zhahYDFq&#10;6Cm4iW8GCs/FETCGSQ19wZhixplOeuWpwplexsIRegzzNTIIEZYeKCgQHe3t+/bu7djeUVtfD6ML&#10;6ifFAAIYauNKQIf8iHULzLSDrZWCCFRUVjs3LzSsK5Jai8fjr8B/XCZHAs/hmFhqQRNTxM6EW0h7&#10;aExjWhNPg9VUNtYLJr2lkEUbHdy+fEygb+j6LjM7fOj4sbkzp47de/dwd1d5fmE5Z4Vj4ePX33J/&#10;BB1ShlSCNfbnOnjCmkj8NqR1Fsfs33GbbAPgD6we3dqpYYJHTrKCg3T+gVOa40FIw5gn1fCBKVK0&#10;Ag00yYOrAhd6KXRWwEAimuag0sJFgc44YGlxiqEcU7PkH2qvYzGJXyAO2bykghJc4/BGUa+PLNKW&#10;KnX5xSIjcDDSmZ1FxcHeN0nDZrKRBcfMAHZnDEGR5An6w5Fkf8dyhq5yAHFBluFIWxDirymBxQ0Q&#10;5ieOoCFI4qhY3ULjehwsWwvizIDIHwL3EaAIoTrbb9OUNBxtnqPZIlmRdgIhDfqQvKNoOSZ8gaSA&#10;D1Ad38Y4pkeoJhT8L8uD1PFUAohJLDZH2+m6zrpzzePTU73943/9N3923itezr/++F++/J/f/+F8&#10;Jqd5Sxu0CCiZNHBOjI9zkZFSOPPHgxjijrjzqD2KOgMynhsY+PlvH+sfHHz+zTeTvF5w6SWvfcfb&#10;7vzGbefOdSM4yaz5s+c6eZPiYvr4cOpOJ4jTy5lKMVUodLJ50gEIEMAqfQaoUFkCM+sAx7Q7k2M8&#10;3lCXwLAU1EGZD5Bdu+DcLavlbKTYtk7K7R+gmAlzmPkR9DZNkYC2tbQAFgQbNRoVYxSoiy8q7dMK&#10;OyxHmZcE7Z2KK76WwD+N//SqfRxRv3EDQOd27iYqrhYt9DSB+BPApxd4vtC/irYyzLT83RWOA3GD&#10;UHtcvKhnZJLWUaGnU4DRakGsDEX9CDh8nvQxPOvZz7ryyivoHfvJT+/E4OIJYVWWhe6IV0S4wJgQ&#10;hR0L2RN8HAEuC0Ws2tN3bn1+9kvf+27jzh1FjY3nHv71yUNPvOOd78oUw9heefrJRz/5rj89091T&#10;WdvAb1eUVtmBlMkGNMb+sYa+YQAPXGeM6QWk5Spo/lrb1tZOuja/iFTqYBp8PTY8wgLyFFT9CpH6&#10;0JjT3rLGssJCxlmxvWgE899gTxUVmyKhEAoQEuQiHKlJRXRH8xvhEpyhZ8hvImWQn7ait050Iqdp&#10;YwZB2jlJf8X88a1X7aMtVBlOp97I05DynGupjWSK5BTyjHPdiYWw/o6GkJfK1lebOooS8UbmblEy&#10;dcqHeR4EDIdUqHzlbs5IwMAZYH1CWHKV7tzQSs20tTUf3L9/567trVvbWttbCYxxS1RROc7YKzwu&#10;o9LA+zgFMEhxc87KWFmloI0dUhTPjig/QgRxQ5Je7QEOjG3WRUUOraYlDyKjvZTKjnJQrb2o5C6+&#10;hvGzsIMunio3Bfgn68w5eWggk3ZSsmNluZLh4VH7/XLzgK3phmyjT72yMo24A4QSao+WKCemRLdr&#10;0CFkTHFVHKeA7aTvKRwdehWccnYw1t8Id2mRsxd9xTbpQDDBVeB8Yu7lGoEb10OevUwH88Iix5wd&#10;wHPlt1B+Yj5ZFOCZVVlAxIXbQ4Z1bmKyr7N7cXKGsVjI7C3MLY0yRpglmJrBlsfcUHsXIacSf9Bk&#10;qwcnnoyZfwlJY/PxJ9sglAdtzYV5GWGgBBURZNmAyl1xy9pxMCuLmZxYFUEs9UXCnqI2t0SkXFpt&#10;sq7ZWcrUhCXBBAdrRVC5gvMzNjosT8yNYWWdWjceLBRo1R3i83zK61lIM2kFaIAIh+FlhwS84wlj&#10;2UU/wueAG4haKACp4iG3yLvAN0aPj3Ye2heDBcRUmYLhiSn2B1Q2Ut3hSci3Y2960+tufO+7+ew/&#10;vP7Gb3zr9o7z9p3XsXN0YGRpZtbMN6g73JSKsCZ2iBA5RHRre3tTE0mD81Km6bREFaq0rLN/4LeH&#10;j334E5+495d33/ryl3DPr3rpSx/4+U/xKPnFkJipTC/s2ePMKFS8yF81ouJLhN60x1riYgtx1Kg9&#10;SovaZKAKMWw267F74QsSgdbR1ltc3EQ9j9ovmCcdmiEsRgDHKdAvyk9bGRoZYUxpIv/gKrEHvN4g&#10;PeZtsHg8eh6iQ1hXV3GxROsJ9vVpypyy0oPB47VYE9bcDoMQwnRwvFV65UVxO65/hJXGsbkM70zd&#10;ZAoLhv1SfTGqI4xcNqSWyoMZib4BPkkIA9+cbFmWXT7WDALc4J3FK2ZmCOwwC8hiXv/c6/fu3z8w&#10;NHzHXT/9zUMPI4sEvOxVO4QqGzbr7ByqM4uQh/hP3IP/crOnVxafPPb0jddf/qlv/RfVxvWc5f/5&#10;4qc/98UvvPaNbypq3knc9IV3//lt//QRqlGNdc2001WV10DUwI0aAQNIzM5yzPG8aZYCVhi3CsOB&#10;YASzXlVe1tRQS9IC2I7HAPdGJJmdCTsLZSIWTQBW4Q33cpwj8j7h35hAkUO0YgjoiPjsyqpKzkU0&#10;yONcsyrK0FywTsBKcS6dgx0ehXUjHEfp2vjp/3XvRvHUIhOPzBGHxBapNikEzb394SW7WOE43pyC&#10;Db6Rx57x3yRoTKa2gm0hIdWINAGb4rF8EnuFNeWJ8lQEpOLMc0sBcqlzaRIQQ245mQEpQXomS10C&#10;EGxoqNuxc1tHR0d9Y6PGkRYkdMRg7MXAevaLEufcZ34uTUPBb7YW796ycOSoQhmBMPFjkgHBeLzA&#10;XiXDimDE8+vw82Cy8wsEgKQvApdsA7jJYo6yFLDQdOLbIwaFoFhENSooIQNA55p0KPxQZmh0tBDJ&#10;r5o6wh9uVLIdEZB5llQNrU8MkAGR5C1ZwET5IjVOCWmiVKa2H/ZM6AVS0BO2YKNOIOuPi1VzdA0r&#10;z4uVmbRpgJ0hmGZpgRTP4G2KPWdqjUWQ+ZDHNYuSo5u2tKLyBFRiyFQs4Ow8RqSYR87GAvUgTjEx&#10;krTj4Qy9EJYINl3iWfGUcfyJmME/uSmpqTgcwsTfIRgwSYBuIn3BLrg9bP0lDDFyZ3fyu8QNYvdq&#10;MqubGCIiwBH2O4t1bgqQsW52DaA75EgfFOe1ccoK0YJE221EbcH5YT4Evo+rVeDZZisVjVIO48ep&#10;cawrgkHI8gg8mjZtzolNI4wSPSYoHItDg4OoTZGIQtUQ/SOvX5hn/uL0MupQWXDVyVunZhGRHqmt&#10;q33BLS8qXlz8/D9+9Ed3PdDU1rJtawdQyeT4qHJJ8I/JAJaWsJswaoVlo1ZLpL1/z3mXXHQRat7E&#10;DVS6uf1KysN0s+flj0+M9w0O/eree1/zultBds5raPjRj35CFVWJwfyCbdu2c87BasKeKmYe2WO0&#10;TTu2I8Z4AHZtVhH4hpqa2IwiTkLtGAvsS3V5mUPFAzRJfoJF4KlxKKCsxNQW5Q6UYFMxBXmk0hh3&#10;obCPOqwxID59zynmm9QJzPthPqJyRqSYp9QN8E4ZrlrQiC1he2nghNafwlY40YAEIEpNQnkx/Zvf&#10;jVxTsmL6EsojXJBHpF0LJe18JhpFsccWTrZASI25LQnmo0VUmq+aUSTZPLiiovoGOqDqKirK0Zt7&#10;4oknHPuVTU9ZlSRXlNdCa4HtYYBYXe1NRcGSInJWfnb/SD8hzWf/6z8NHkb6P/uRj4D7v/zVt+68&#10;9DpC2Lvu+MGTd91V37ilrKKa6Hcti0VwD7LC0MzYmmRXfApriFVlX5Fa4QZE7Qvz8MeIbrALY2+v&#10;tLU205xFqgBQhSHieZlAxdHwsBBEUkhY1KRQN9V4Yj42hUVhHUcJz6SKs8Ovq4cv82YFR5iAWbDe&#10;BKaJS8s9EUCLkwTXnwGyM2wV7DDvYwbi8IMkDbsic/eNF+0QNNfeBJ8sUD8ih8CCmPZgRSjOV4r7&#10;jbDYNIkyxIPZYKTFRknqctwAL/Ot5J8x925CBNrSBLkXed8Chqy6phIKUHtHR01DXTpXnmThmwyb&#10;zipEjB/lYwkzwfkDwHA4avCeZAQlBmpQCIJIoXY0Og0mJaKQQUYSXgiwn3+yi2RpeWRomO672to6&#10;+G7ixAAdcEJpP/axRWumEv9At4vAtQTQQWyXNmNFr7Tq0jf/cc2+A/OjQ+NDQ0T3TpouLJifnQ/s&#10;KI1c5pIkqNk+F0JRzihXE0zKB6Ae75nE1zD6pv8oNZKcIhM00A8CJLM+Kf1ac1NBmrNKzIMiPseF&#10;IHp8ZGR2agL7jRugVmI1r6jQsXYcR5Rn0IwDH0AOkznSCzgShwmpE2r3KuRRuEbuiSgCxYjcLGde&#10;s/9UKPQcUnAS4pSSG/o/LCPPzkZifpAtvYcL9sxHK2kqhbHSBDsy3LOF5mNgQHsAAP/0SURBVPGz&#10;4ACEXZaMQllaaCiQIhvP6dWwc80tyhNnMysfFGlodFNZw5fRGHBHmrRE6o2j5clwEcFNdKAxTyQd&#10;idAUWSN741v9AXVOJVmMOXBhWA2Dg/w8ME1i/FhI4S+pI2qyVoLwQv5ZYL2yc8ZRcaECQQ/BPD9a&#10;OHjBBfsuPPDOd7/nZ7/6bVlVafvWrcTSwEHcjnEMvjA/m0MOBg+JHsULbgTjxfvwcNlaWDDcCZfO&#10;1mC5cNbVQO9l5Tiv0+e6SmamL73++tqdu3qPHX/86HGgTrS+nNkH2jCHKqIaT1wnHjEAX0eSJXY5&#10;6QI/iVEnwgesQ0qzWBasA8abxiU5OYEO8ysbWmPUD+bmuHgcoXR1kO3kKkL/kfid98LTk2kSmXKp&#10;MpqYZRT6vhF529jFQzTY2qAMhUXIzian5GVcFb5OYm5sA3eWECJKVqaD/C77Ds9B4uWIBVvahfIS&#10;0yhCe4Z5qFHFv2D0Q76CURlYWDEoYiXMoom0UwDZhtFPEKKtktPocM7P3dLctPu880BgaCE+c+bM&#10;4NCwQHomi1JHRSmTRSpgcPopAcASaWExppB8pwc2L6tnoJc+3Je++PkXXvUsrvuLn/78hZdd9bI3&#10;/XHL9j0EYLSCfP9Tn4QnA0aQlUPzI7T1pXFrkAoW/D9gLvpd8EykZZrEeFg0jtTX1RD88Y9DQ8Oc&#10;0z07d0Vr5yTNd1VlaMkwtIDkGPzN8izm1CA72nWJkqqQxw9RTppPEepIYbSJxObsyFRUMMuL4BIy&#10;qnbc0NySPDvNhCvIrEa0RH5FVC0JUtH/wDtuANrkKPwiy5Lzlkt3yVrTqkZEH4dQLfU4b2qzxHgA&#10;UhUjgpDrTfMNrL3a5WRep+0L5QNVs0PxCtTCtqYluqMQNxa/Jq8g22tp3rIdjdBtWyvg+dF7bFlQ&#10;UMWR3HIItOtK+OI52HnUQ4JMHaixYK5WI83AWc+Glc2PuWGJq/jSYDqyocN1qV6LLaONJ5jCAAL2&#10;nckoV26ogrJSoiKQLgglLZvJ8iCjAsvIX5FaQjD+Y8Pxl/HZpeqtO6t2H2AB2ZMjfT3rCzPmd2ra&#10;0B9LSO6uMMkwH7JgYHzEZ9lT4xw6IjyeD6uBD+D48TL+lRyFS6XmPDNJ230WRS0+kT2BSeazR4aH&#10;yWYx+dCBYNg5vRI+/uoaACe/Sx2PdWe7z0xOgQWzEBhZmwagFUEShVvtQDTYolYRUlzPlRtgM9xG&#10;ipd4CzsJoExHG91GmCEisvCj2FxzTG7Q+9JY2wHBc8FgWbYJwiirTWGjp7sLZSiyhLKKEkqXdgJu&#10;9ppEQrAeLUQlxrZ2CKqABDwF64nAiN1P0ma1OeQSebKeBzuh0OksgAqNjeILPx2cJYPTJJuhq4ga&#10;A4+Y7/kJoHnCJ3VxGXu1eAHBL/X/scmJkdFRsoGY7mkZHEwGbJsaeG5p0ZXXPAvi+emznVOOigWq&#10;XsTknbfnPA70Aw/+mnrVtq3b66prOQZg2JSnO1qannXlZbu2b93a1KTYgsEp7ec+Wbxo78DgI08+&#10;+dSJE53dvfSFCM4s+4akksQa8McJsB74za9ffO1zqlpa6irKv/3976075TSb1IH7gcwePtReHMPq&#10;yO5j5UisWR8rxqGeIXxiEBSFNxctShS0rac8wPNr2R7/ZH4caAM+MZ+uQIai8EQ4szyR9BE208jE&#10;17SEmIU8Ra6cNwx/YUwD8GiBAbEWdWvgBcR83dQCSPhSUgxoLMc38gvUK7hiXpywQROmXFXt/JTw&#10;K2wmH5LP0OkSUUJw+o0hpgCg6Z03G2qLbDS6dhwl7uMusxJJKyIxjcr9ay0oO7a3lpWXYoeGhofG&#10;xkZDssJJqNWVZdxaBUP7kFmMMpVHjzVREiFDTxhK4yMjg6/9vVe9/o/fMXnm7Gte9vI9ew++5I3v&#10;ALwRal6d/vjb3jw3NbG4mj06PoMoTSa3UNCCJkraW5aWqqqrBC0iA+LaZONgncJPs9RYZJk0JIWV&#10;VVQsSAUQW9dEkthF8ZKVFjgJFi5rxSKE3BMzP2wXpQGNn5DSR6wMjClzRLA0quPxsMA8gfIEbLk7&#10;zIyREINDVhkSJ4OFZwEMxkJhQzAodbV1AVzH+DPGi2XRWx4pfkRXOW840CGtIsY2GWSFhLTBfag9&#10;B5c8TBtJONo4iiRH1Yi+XCh+0zR8UtOn8QHdAYz6PBgYEAI/5PIcp7ooGsNiVDDTs7Kirq52545t&#10;kl2LmAGLgZoaHx+zHmA9e8n2FQ4wRDcb0819aBJS4Ee6NPxO8RYsKTErIRJggiw3CMiMvtEZeYSc&#10;UZWVNYz7nZvzyJfS3T4Dp484kII0WTxJB/iKuL8VZnaeTdEUUXFHaTkimLXnnrvBYWBIMXZEZ8OD&#10;w3MrWe2XXMFyjJw8OtXTzfBfvsd0UhzmDKfQjMRQUDL+hxWGaIZ3N9ZdWEC6WQA9ancbYTV42xoH&#10;rIQEgTGGDObgDHNThGYyGdfWxkbHIPZi2PAk2i9qOyAnqhzT/S57kHxPSjKtQ6WlY4PDi9MLeBI4&#10;rKCDJJUqzbKSRJew1FW1M0E0Q4xYkkcdSm5WQQYHh8zBY36IQ82WYJSrZh7+lVzVChCbMgiHZDyr&#10;lFK4we27dmEakCvnPYm5QkQPBKOA4W7RdpBLuUx6H30xNKMtr/T19BIXcP3AEzqSnJz6+ga+IZTG&#10;BChtRiksTHUQe9imS0R5PCOkDMfHRnBg0ijtugrBxaizUdXAxSLhyyV5hUTN09NsUavoc/OjY6Oo&#10;gE1MTcVoThqhUagvopU2rwC9aPRIsicX56hKMdJ26wX7u0+f7e8fgGzEfxzg+samc739Q2N2gdY1&#10;NDkOF73D8VFmoL7x1t+58Pk3YgXGezulO9v8iZLdGI/SSdHuIpXayIzQixkbH+emWCjMu8eekI3m&#10;g/6BH9115++88uUV9VXf/Pa34SmFSCllwOzJ8QnWk1SSPWTsH9X7KGuL89rDGJxRkR/jHpuQuR++&#10;UTsohiGzXbEZrIYNIFjnyKPZjfwu0m/4ABOOaaYHjVfXIIQuPm3lINAS+zyUntQWCCME+TtgOitx&#10;JBMi7bPGp7wt54/dIrERY42yerTyMICX881mc6gt+i4GVZaU2Rtyf2WQS/HQ08SbRgFfu8PnJCFl&#10;jjO7aHJclRRbl+KL1eMKBY1jLEFVTTUmtXegD4mId//5uxivd+b0qdHJMTrCEJvn6oHRhGfRw5iZ&#10;pOyki5LKEcoNpPfMbyGTm58ZGhl6/vXXvf3d72G00PVXXFlUWP6xr90GyMfqPvytb3zkXe8eGh3B&#10;pPPJ9kAiLxoumW2mtjN8M5qWAkwTgVzNmA1H7yRXSLYEgKwKTwjD4QlwRzQ0EPwpK7ABpLvCoNLS&#10;dexJVjFFLTyGBkoToI5GJ+gipZvgGNqUoB5NEdPCQ+XFjRHM2gxmClDIidmuaUxtgSjIs6NMErph&#10;SHDCWRPgiaKbKDqrAWsZHjOXh2pIzlsu28O+TwN0LJ553EPhIEIP3lEpfXL21Y0+Mmwo5psHFjOl&#10;YbWLfUBzoiRCoax5C010FeRfCNKSDPPnnj3n4bTjawtDHMC9eDuAUY6HwXvQRZQ5tQMF8WfydYWU&#10;mI6SmOAsur1CK6hb09ZhFQlTQZzI4WlsaebfuHFRhdzc6pp6xmXDWVHYD2ID0vwcU+wCsSVMOIas&#10;lVcSKSWZZU5jVDuQ91qnxwfjwtAP4AKWmU8hupHaXmyyxhVSdyJVmKRl/PTZqcNPTXZ3luVnNTXU&#10;2XwrYV+P4mgtrO8qIktEmnQvO2yZptyQUoX2as5LaEBhlJ+wvJpmekQlo1E8UKuS/YFPYtkbm1uM&#10;rFGuieY7rL9IDghDUTH2jByTLcb1oO3FM0YaiJoaiBAcoczKMuQfnAQgNaUD/IcjhugXi9nZoPdJ&#10;VCAYOzk0MRH6W2yPibjMy6WP0Ha/fGcsE+KB3TXv2BXCh1gKRhdAWWNgke2I0C1YHt4cAxy2Ipcl&#10;4nfx4mG8cpQmZuwXQxlWViZGx7jN+amZhVmoWdbUeZoEH5VVNexFBUhShyrGPSBR7AW5MAEPfHMj&#10;FgXF0DISv3a2Nvq6EApieJMuNvKXYF8YBVsfIjeaY+JbETeOOAkPnyITZ5DLVV01p4BcBscxCw6S&#10;WR8aH+8ZGPjlfff/9qHfdvf1cqTYllzM3n37z9+77+jpMxOT00x2ICwhMlsgm1mah5ly4IK988OD&#10;M8NDp84CRIxOziJalV1RgjhLlQP6lH5y1rcyrvML9bV1jfUNcp2jkwgSS01V5bEjR7OnFt7z4fdD&#10;cT7YWPud/759HUETa+J6TYiPqGnKwNkUcrdqtdkYzFHV7kRtKtIy0yh8pDPIVhirAHS+TPie+sUo&#10;jKswT0AQmLt2B9w8J6e3t5crRHyC1aPompr8sZWEG4ClQEPKdUa7EBsycQc46Owru/Ig3GVlqKzx&#10;H/GOrV8ZhMzUGmLN7ZNyHDrqPWqKcIU84cR6os6fOBFOWAoxys06gYX3AC0jAcyyYQK7ZrYaXwkJ&#10;FMvO0Teg/bNr9054OCePd770hTe94B1vRcjt9JEj7AWqPjYk0mtJ9VK0TQADQ8SOTyOwOM88C7qD&#10;T/Z0sSHf+vrX/9F738ej+ulP76otKPnst/+XO0D0cv3EsQ++6y/wOi3NW0G8CvLJDOlyKHKhVBsw&#10;i+JLaqYsFY8YyTuLJt15Dd+cywxhTvGcZfzx4eEhnj4PgnsMH2nehIHikmTchoJTZUUFZ5ZlskwS&#10;StF2CTgDzmnbio2Hu5WwR2pZAOEKE4JVIXoQK0n1eKwwPyHR5jpjTrAYrUvHcaOEQmgbXQ7mzRFY&#10;KBRNo+mCivfkBO1pEFooLogwBvxEUhmiuIYVS0DV5B1gAta9x1Fm5txmoz+OiYe2VVdTVd/UyGmr&#10;qa9jb9EqiR3HUHA6iZuIp7DyTHm0p3R+hl4b93S4RHpdcE9YbVNC9dQVkkx8KYI/8Pfo8jH/JLmI&#10;+EYgSFuW5UUmIJsvETSUG9Stx/rPcvQV/1CbJQDokFTFyqDJ6ypEKyDnByQdA5K0D4XmM6GOEM6X&#10;xyaJxa4rSSLJO+K4Rwa6VxamqfbTQ6abtLYi0cGhS4zwRfRc8QzH5vCGFo4APaOtJqWBJFpEVHOz&#10;8zx7ZypQwp6lyZ4AagEFMZAadhKdl1R6x4aGFmbmsIiWIvKY6BnThtezxhGcg/FNF8zwyAzqQIQA&#10;c4ujhLI9PdhFdIfJA4I3bXph39nEOEaf7cO1GU85Cs1pPMRfsnxCTdTMnXMZA5xikFMAjtk5rRcd&#10;yDRvGT91anpikuY9dwXSQ1BiArjna2ZuemR4KLQ8CxlqzS9iuODMTDA9k8c8PkFaM8ddLM2DSuFy&#10;CFo5npSUSTZ37NiBA+4JuRXbuhaV4TMxjUhWohfT3+w6nxfDx7IYJRmLsYoOqd8YobUxvJr4y/ZL&#10;hlIpqSS0IpQMymuwbFUJlB0LgGEbpm19ZgbbNjVP7L9Eho8ZI5DjNEh+o+vC9sTsPefv6di27fDR&#10;E5Mzc2TxnDyEb+uqyy88uJ+LIpclv25ube3u6Tly9AT1ABycsl3ra2w/OjNra6ox5SB+NTTDK2mX&#10;mZ6f6envZzeyzXlNT++5gqXM29/7xwAQLbt3/9vHPoc6Fe2NeaAP2HXmOKZeQgjmVJKcSyPg6X4L&#10;CFcJ6wwRDCqiNYQ7GFwxBxqD5dGQozhZLtVa+PWoH+q/dfOglCCldFayCDF1M+FpWI0EOivjYZ3Z&#10;KdxsW/IFeUGeEifARBk/j2eakCi7v2i/n5c1Ho3f1iixWbCqI/Y09lexNstpo8IXjs/jJDJvzkEj&#10;iaUmtC0WHHmB9RUL13zhiWyFjGImv851EtXh6VOSd+r06ZHRoXnayOZnW0vLFqanHnnkUUGS9Q09&#10;Z1bLHJqgl74e7I87nxYw4Af7kDp7OgcH+q64+MJ3/Ok7ONhf+sK/rA0OvvnvP0Eahs998Otf++B7&#10;34Op3rXzPGptwZ8XmdMYgotES24akMATpzAblfnF8dFxKh1XXnUltomBM6D8F15wAI/Y1dlFOkuw&#10;z6gGo5wAanil00IgKSqbqAXD2LL+vEzDGNgyF54a+O1CDhY1v2jMFGOo+Sv/JLoQAESqx5jAxfiN&#10;BBUkag9Lx7G199as1C89onwckxWLf8tRMX79vg4TvwgxPId2Y6Lww6oxctFINiB+Ndbx5FC4amur&#10;GxrqGb9QiwcAJsvNqairJVlDorq0snJhGZnvdYb2RTJuKysGjzKi4+noS8Du00NRVgr3jfScxx8i&#10;z5RN5qIutUI8Estt6SOigY0mtGjaYAkkgxIOUkssqyjn+OGsUKAjkOdRqdyKQZlfoBRQzDBonlMu&#10;uUW1VU4SJVtIlAiOsQuhd8ig1OIiuL3wF4Xmi81REv00pnUmxgV9Sa46xYHSCiQMGwLZhvU/yRLz&#10;i4S0MG05D4mGCyIZS0yVe0NBk1iJxxMsHbp75JLiAOamZzG89rlQhLIulk0gHbGMYkz2JBN6o9hM&#10;jr9KckPvaDWZODnj6MjQ+OgY40HEGeCGU6OzEQuJwBy6DZNKNC9jZ7AYRlAgXeBXQZ6BNBKK4mtQ&#10;G9Viou4gOly4GvEEcQp9SJx2dTMUP8uuLSmnlLw8OppUBUWTllYQ5GG7Ienb1NxMJwiQV1TGELut&#10;JgKQ4LhKWQXaq3ykNAuPRSMGinGJIvgYLJa6fvfuubFx5F1SxqO2GpZP/omloNRBahUzAkzMLJ8u&#10;b0Qd/tSnEkQ6/7QmH3C8aDbHi7TSchWcrshs+FT6AyDLESqP0wsjGAEhDvqZzAbajpUkodsWaYTC&#10;YmcDCD5kszfwDV3dPbybPUfY0fmZbbCcW1sY/1BdW73/ogt5hCeefOrJI0eRrCDQJv6iZIL755ZJ&#10;hRlCMjY8eO01V83OTTU21eGOiO/YnNKdkFFZmJ2YW/jJt772+297Cz//4f9+c2QSkddSpd8tKxm5&#10;Q+rhrpUliJSOVABknUPIzaaRTaw8f0YdkcxWf8Ou62hr3b19O235DA1WrCq0KzAPuBPSaM4Ii04H&#10;Qwwu9tfZIrBOPdtRFsMlqJ8fasQp0CHXSqF6DKfyBRxNvJUivoVg7lZBOPVmLzhRI9U5YhpuA2sn&#10;t00TBunIbmaHWhtpSX7nmo2I+VdHm9n75t5f3BhhxMfRbuCDTg2eESIEV3INH2aME9Maopczq7ev&#10;59Tpk/TE2TEqmIyyhaJGrKF8Z6plZEugbbAwUeEuzAMvgkK8d9fWD7zvz4paWh+/996uJx77o7/6&#10;2/VswsHF4Yce/Kd//DBGg5EDFKvYSPIIEJ6NlF8kLQYv2oO5OeyIvJmnypwSJn4xl0f1LZJ+R4xM&#10;j4yM4puxIHATZVqK8OTW1VZjMbjfxL3m+FlvjHRNf6y0hqQK7D8uBOulidhwPNYECNoCi9bQSJ6M&#10;0bZcTIqJ8QFiCRFQJyvq8Qe8UdwJAJBzZBYvvhfSZFxA4onlvHYn7B31ywhcNVfsGkYRcbHV1XV1&#10;dc1trR07tiPn1NjQQE2mqroSdl15RTkcKCAufDT8KaI1EVxklcbGuBHomBZyYxIyvLFUR7Iz2PYH&#10;xplx2jGAoNJuUxmEuQXM4bJEJjcLv1eUZEqdGSDRVTCjuKiUCMTuqFBhJdeUm6Ryk5s9ut5jDCxz&#10;IRaW8upq2i68uO6882queRbZyeDgKCCRgic0XISmFfspibgKi0Mutp+OCRhG9NQSOBFR/BFrU5GU&#10;CgStD+g1Mq1sfBLLy1uxpbTjuVkA72Qb5G+pbB7krTR3V+pC9lrWBEwehebJIWL2kIcvePoI+i+T&#10;/tOaawVJDiYx/cjY7MTUIqNPJqYpCRnyMz5sbBy8kDgB/ij3D02YnWGBz4Ew2UwCI++zXh1wsEcI&#10;oxCuTpO65HmTQUuhgqZ42PTILYDdK7yRoS2DKN2eJfYo/dseMKuMXvvq2rkzZweOHZ9jXK8i2Fbb&#10;OPPsJEjNrds6Sg9e2P3kIVSuKYHaI+bMSzDGBaIJYjCBKSyF5XSKYM5cAbiQyBrwFGjN5CAzT4dY&#10;NDPapAQVuodSyJnPBWwVtOOwO6yET4ojQ3GIlxiYSd6lXhqPiY7lBYJDlf2d9C1Zx+3PoAh1wahK&#10;zC0MMtYUqhU7KqrcVC/ludqYQudXjiSjEnoYi8DqoGLMLq2c6erpQwxDM2QQTRiLdYP0jBkbmxjL&#10;LyqlufTX991/5MTpI6dO4VC57IqCwi31NR0tzeV0LDK2bHKCh3XTTc+rKi/d1dFRWVY61N9HgYSU&#10;qKK0nLbGgTEg6PmLt3e0nL/3NX/0tn/9+0/nFlEhr7VeIPmjhC3tpBC0QqemSBeQT8AUYWmTXmQl&#10;gqZopUH8WGGCld2nOIA9u3Z0NDUxzZ2oPLXsjI6OsebTaBeCyK/RoQ3QHQ2YclurQDzQspAwJ3dF&#10;iQsfhPGlOtUYElg3YsXYpiQy6NgPXbUplwr19OWU6a3tgDZ1A9witwtCR5S1ZXvL5HWLRaeRYllI&#10;T0feLYsxxKqCOcghou4No0nMmVA6oA4rybwrm0eT56xellrBOKhGwXQvuviii7c0bekfGOSjLJuH&#10;5lXM4cG+ysTFlLot3Uv5wBjUOUaHeg7u6vjI3/1l8c4dv/nh97rPnn7De96/louU7/KXP/TBf/nK&#10;V4uIara0V1TXgzLMkHcoNk34icgrEJDleOBmSvaQQShv4pmIPLjziw4eQBRkdGTEkbYwJgEee7op&#10;USDo1NHSBrYWXTK58Iw5sEosqbpKYxdkgWiYiISS9j5NeEiQwnn3W1tlXc5UkEiqcWLFoeakVk1S&#10;u4tKA+eFFUvUOHlAUkA19OgPRlHHzFKd4Bhy4TwojidK5kFbykZRDrsG8RbKM3+QC9OQxQ5QBYWB&#10;pWgzgHsh8AA+IxprLEaaR9BOg35kHLzdOsVGaYnOcF+Fp0EAktAo/B0ZgBOapKOpah1UiigImmEp&#10;HGMTM8FCKEEQaPBTkkdCDpXzYgQr72NMHVYbBxCtjzAQNnwguAfGjoc9A5KQn1+/a8fOl/9eznkH&#10;s7buzyqsW99+wb5bX5/X0racowhiSpGkUNAcG03LokwRXnFhhIESMsTmNdYslfIv0OmyYEQQb9mT&#10;bNoeNFluTvEfEppZTmOkV4HUpWyLSJzJFPzJ4dcOoiUnm4F6a7hrFk2FDF9ApxxBPZHtaP/gxMDw&#10;8jQ2e3IFatn0LIuCTeE5U5Ana8OXAyUhGGZWqFKP9lG5h9xsfAk1BsIQPiLo2Po8sCauzVO9RCEu&#10;0ADHfTgohssnNTJRlGhLHC2qjZNcgAaiJAPtP6GNHgV82V/Wx8JTwESanR3o7ctMmxWxc0IwXS4Q&#10;lj3U9KQOsEqxRBG/qwpj+JnKjz7QbHwGJSIgZzvyIwFwt/BPxDWWWiNTTpime1qWum9lWqA6t6M5&#10;gjaGrU5krjx3jlMSlERls0mLITSBwTZOl92cMweY9s4K0uiXU0BYMum8Y+cAEyY7s4hSEE0nDOGA&#10;fzI22j8+TqTANsUE0CCEU97SWBdTEyx3P/7ow0/8+rev+dO/eMdHP470TDG95Gs0EBVvaajHT2MC&#10;iTk5AhwfzjZTa2Axtbe37j1/N9kffEaLe/xZaMSKewPEYk+x+Jw+DgvLxVkgGLL1kiKNa7DK3POb&#10;nnt9I6UpyzxG3mx7nikBWENtDSJ3Ha3NW9tbaisFgvmVmdl5PpeTiESYB8SUwsruxt6OyQcJTJAh&#10;DUUgFlweT4QFSR8wGLp++a8BzSVWUoo0U0U6VSA9QWjAySzXnYhHRdkmasl+edw3dfHcG9x2gJba&#10;wNQNFOITMBgIQlSYCFUDniAfFUVmJY/cTnEZfKWNpMwOKjhqfNlCL8bpcUE7K8+okrZ21ScF8fk3&#10;9ipHjdIR+Gz7ttac5kYSHs7gK97weg4SPuxTf/H27//wR0BynCC72Wk/niGK0vMlNIY/k14A7wkY&#10;TimG9+eio527pLu3h+fOgrA5JchloTUEVcAW+YmxYQoGrCPoGXuYu+Wt2Fcpq+AUYCAGhweOHj18&#10;8uRJ9Lj4V5YRc2pnNQGsHVQbqnOeyngA6Th4IvAQgt5+pRDQrCWwPr6CCACxwqEj5ujAg7pnCzOy&#10;/IEcrMAJ0GXXNTYQgvBvghP2qSszx+dp90GKFtCnmVAGJkRNOXm0wFL8xjGwUcAWEo4v2ruyRksy&#10;K6KtocieWWeNpHVuypQmzuKGFBwRuvClDAdNMGcVbU9GWolw4lyIm5EX9nZS01ZKfIKx5q5K5Rqe&#10;N4vIv3I9vAMYbxmn4Tk3oiSEXB6EDv7zm5zSsrat07QrW2PIT4NK3DQyplUqxhZIn49Ee3x8NM0I&#10;A32CeoR7S3vUo0MdGwClspJvKEpi3FWqxrJL5lPpxs3CWFFUC2hzdaq6W4cwgXcQoiEo4w6dbocE&#10;kNvf1Dga8TgV/BOmHHYCjbNKxdEPQnsd/Fp6C0m6l1fJLXmK5tjkE1Gmn5uahLNlAMWUY7ZsMGei&#10;x9kWYvBwdrnHiXIM+RaNOZ4KrEx0e8RK6tV5IlL4sykaE7eDw/AalZH10AW46pjrQIXWZ8QWZ+lY&#10;HxqU5s6eE9gRAJTlECGJ3pR1sJfbNfOL9+eKUpOdGBToM2Yufs4PYw+EhrjcQxRUmEPnmF2YN4SN&#10;UVDcGHX5jM1K0YD1YcX7JKZGjojCldUabDc701F/kEaooEww3ZSyGxEGECLBl0URns30wtw44jxJ&#10;cDArj2eN/WMn0GPcOzZ+rL8vU1rUtG0bRQXONPucvbGluTGEVBbJUA49+NsDu3YzVVmpH5qLhkeo&#10;3yVjARY6MTOr4jAgxvr6Y08dYk9vaYHtvpP5JPCOamsqoEtz+wQjdA939fXj5NjyITFsuKueaDTE&#10;JFgcj8I7cwHQ5GmJwA2nsSQY4VA5bmhva25qrKuh5Z7nvrg8MTN9rqf3xJmzvYNMxxoHIOU/RIAE&#10;97hf1UloMDbLwjVgwLg8ymWpicQtsdldHK2COsIkZhdQrecvotSE3DLMMUQs4ssIz6Hqun8+K335&#10;JmsETKGlszlVLUnMYrGxN+q0oDJEahm6vEn0lPuNX+ST5Rolx+One6JoG1LnMRXk+NATp0489thj&#10;tv5EZhnTm+GV2YnI0qk2Bt+6omILUqwFBXQUMibswMH91153LRts4LFHr7jyatBqtvDy/MyPf3YX&#10;e76cknlRKRUG1nl8AreB3VMbXrpdsO35Yv0Z4UXvAnBgfU0187KYFDUFVDo+gs2FYSZWzG6zKZZb&#10;BDHj1pwhHAqJIbiyhqSNoD8+AOsxMTHWee7MB9//3m/94q7ZSWDFAQx16EBEC3EkylxPRG4bRl8U&#10;nYOgnqJAJyuc3tnDFG0f6YsTlIA4Lim5sRjxpj/BHKcXs7bah5jjRBhHLUVE3bOtN192dOymvqB8&#10;Uk4wnhZDTaRgl71lq+gUJ782iubNiZuJg8hkofcI6TK3EjA3mqYlLgXPkmecetN1GCEzq8GwmiUV&#10;xJw0MES1MpwtKqjORxD+aI6j8ZWIj4skqMcu470REiW24X2LG+vrL71qNddNH/z4jf+45KnJmeHx&#10;iYGBEUwGjjBQVS2IAzlTNwcS6qRsMb+UT0/DIkxUDaQSai1Wyy9HRKI7450Mi2yWxvXLdnfLAhHG&#10;RpfBGsMguGAcA+O3RBnDQ8xMjLHx8Nxs6IQMaubmlgqy86FPsXU4mjQ44bXgwNMspmoQyAx6FQpK&#10;zxPhFOUXRZ/oJMpC5K58j1tytJyhzSp41MTIML6KZ0rdlnXDU2IBsP5BtEHAwzMfOhAWb43yQoqE&#10;G7RtO8WKRApYbSlehuHySkFOW1tYbV7MTUEejeKHtiDFiYnWyXLxfbLXhgv6dffixvoEvy3ilI04&#10;y6eQm4/OQHrKipsSBQAyG/GpiBLRqxud36KBk8PMWxlOqjrnC1KGGciWtRBHu9rXXABeBBLCPmQH&#10;kuZT8UuoI2d4fHJMPCN6KYjE0Z8bGBocm5qESnSi+xxllnd/4L0f+Zd/7oP3Ojw4vTBTUgYHwWlc&#10;ZWXFuzu2FmRnrnjjGwFZOBSdncNjfZMM8gV8n5gSf5+Yne4bGTh86vjTJ4+eOne2vLqKBe8bGOjt&#10;H0wy0WnF4BQCZh46ftLugezslo4mDPQsecqy/IgURmt9uM+8XNzA7T/6IVlXqp2y0bZtbd+/Z/e2&#10;9hZ5pqTaZAlzs8OTk0+eOP3bJ5966uSpidn5KfyFKRmPD1wOqCwackIOALeH1LdmW8lZe3ejMODD&#10;92wmUeUI3RJ9WWRZIFbSJ2GBhL5Ibe0JAGiOGUQpDhWXjxG2vAlHIIWoKfBPL5aZHeqbyVVo94Uj&#10;Q+jUrqkoDGzuq3j8fpDXFsiUciaqDyueyF+RaEwTj+3ltEuR6h2AFbR4FXQwI4iAttTXV5SXktwS&#10;1BbmZb/v3X+x45prvnfbN850nitqbeHCx0eH33Xr75aUVTU31EPmphAMhsP245oV8KDcagLqpmXp&#10;bE2cZ+7QkKPW1pbRqjtv9/aainInr7LZKVLKCrWB3i5VShyx6t6dUzFsz7IJgOljlRgcJ4vwlBU+&#10;mZzed/MLVuuashCpGBvj46B+8PWMW6VklfIwrdvmRIDkI91R6hpEHBhfGzkfbXQlzokzJ3QalSMf&#10;vJ54EGbSUVWO1wMsaB1sNeQfbBvhM6Iak4I1amusuroCCt84W5HvZcXTIRKBv73kcaoj0OO0uF1C&#10;AtS6eIJxnklk7DMOsqt8s0j0+M2i4jJCtlT04K04ctp3OWCluplNyDs9hhCx46gwGTXm4spxVqE+&#10;v7h05wUXM0lgc2zkMwtoyQvMbnx8sn94uG8IRZkZIh2CD0BY3gRkgKAYKhUPFan2ujpKPrCAFcDB&#10;vPIRPNQgSLiUkZdYV9daRn0srRIfFvNcvSjKMjrKiG74efLDaWfjEykWIywzOTqGO6VKJiRiHxk+&#10;nMAZBco8bGIgpSu0BfBQ8AGqQ6FcxOVCExmf4hvKZ4uzyAcBi7CXCmGORqSG55KDiI6zCxWZu+Z4&#10;ZQkjRYhqXwqUp2hJkkkDxaqUWJiEQEtOoBB9ofZAlDPfPA6zkuvxDdazeWvbrg+8d+IAmBtOwlSM&#10;F2NHEqSQyF0cKu4IFWXdJV4kBoDwcH3o9CrHWpm7EEZY6w4mOg9ibg6/AtmUW0t+lBVbjUCSnQkI&#10;YnQ2bpyV0Ln0JxtGDLO0gpTO8UIwJtECn5xmk/OuJr5UhkHcqecrVbIx3wMug8q4Mc8Ao5xcNU+Z&#10;KzScn50i5W1prH/xy17AqIu1hanOgYGhsfE04qahuemyqy5byVp9+wffv15KUSHnM5/5lDXVgtyW&#10;ndsINYjHef+R0YGTx05VFOW85Kbrr7rkgl1bW06cPPa1277+0KOPsDpB11yH/VZTXl3f0HTHvQ/+&#10;y798+Zc//2VVSxurid0JuQI5QGkETX1NLRYB4JnzzCNlc7Y2b9m1bVtHW3N78xZMjhXdnOyxyZkT&#10;Z88eOXGip68f0h97KWY34MVRaTRV4lDCkmJ4wvT0rCfXekGmp78PY4lDIuN2BIQKJijO/j+hQI4b&#10;BWrH9lns1XcSaNvaxxw3dlpkoimU8YlHVuERjoOcYl7gkRSrpuw/6Umno5FsUHo0GnqRsiR9GKp2&#10;EV7YSZ1Fe4EGlasjCycHJgtOL2C38PjwQ5EJo+yiqeGu2VSpD5m+becV5+cMDg6idAkjYWtbc9XO&#10;bYeeevree++9+jnXY1653L/5wzc8/fSTW5ubkZHnPddQ4pqcBAfkFqhWRhytsha5FT8/ceIEjwka&#10;fkNdzXkdO4juhwYGSOhN4i3YUglweLG5uzGM5jHaJSlH04eL02PUjw6S1fC8OzkRbhaqtFUQJ8hQ&#10;ewcmJCetJdLXhh2zH5KnEGvlMsbtCw0FLpKcQfohf6aFZU2SRU1ON8VSyU/wCPgh2Bo/fwa7s3gI&#10;94O4zPMD54zTizo85q+0NM8hzl4omSxHitSPj5LJAJcibA3+AIoDj5FTy6UmMRDD+cjO2Bn0DLOZ&#10;hG/zcIN2yMXIVqPOCDu4N/FKsZoAkX381jpgdq6ynHDAESWVCY6jpgwV08gikyDHR59DbQxvzKF1&#10;alxvmv/g3/sfX3OP3HVnZmXxquuuv+zGm7fsOm8hk0WzeEqx8eoOdEa3WdxZU8UvsF7pSvgJ6aVP&#10;NFG7JKpK7+OGogr//+YojY+OJAEimjIS9MG59Q3l7Hqf+nbV2dbpd1KgErAFKJcenQl7AjB4NMzg&#10;36IdLJBQBz0gYmMrGesjPrvGmBeOwRo71QwDRgPHe4GBbqhoqLLL67H9ihEG4A59zmgSyIWDy2wA&#10;oiSyDVol7PdziKi1AQdkr3Op1CS5X8SX+GTcjzgHAjhoV1ADD3V4QJKtt9yyVlUxWFlGyAyYE+pr&#10;qtOktIbmBg4qz5H6MbdfWFJI3amiqpx4LxqLbCclMJVeEgAlR0tf5ZQ0hcajpcmNnkKQZzYub8Xq&#10;IVlGWkPYwRPnX3XDwcLjTYHC+Ql2k4DcIGaNrjdmMVqX4sqdrRUDONM5kSdK3V6eDKVRel835p9w&#10;AQnXMt1cz1x+4cWrdomuTMyxzairm3QADTB7bGpl7czAwHPe+mYeDmn5bR/66Ex25sbXv/ydn/ls&#10;d9e53/76obOnT1GRLJzKfPfB+177lx+q3Hv+0tDwkSeeHBka5Tzg8gUWiEUWF0sL8+ogSqxnf+Hz&#10;X/zkJz+Lc6woLrVzFAMR3ET8HPmKt78wRxV659at11511bOvvvq8Hdsa66pRh4wqEepP613dvcdP&#10;n4Lp1DcwhGusrqqNG7QM6NkxzvAsKNwbCb2dn5sqYYRRPgg3nhOEigvoGJBRGvQcvVbSFLEegB0l&#10;Zophq8nKJKNDCORZSDA9yIkhQaCvMZOO8BlGBBUrEloOdXp8KaolLEzxBC8LJQE+1PpiOGYFUeye&#10;jaw8uWruQRsa0BAwAkgpnBps7kYSG4WEEOkDsLNaRdrY3FhHKEsX3fBI3/LS7Nb25ptvvumb//zZ&#10;73zm4zc+6+r1Ck7lyk/v/DGYMB63iF4TNtmquAWejSeFVzY2wq+WlgFDYiXw0Swsj6alsaEVtbT8&#10;HJB9ZI4IZTZKcVHASGNRjXSji4vL4lHwX3KHIapPkuZ0PD0ySPjKakmlBzZrzWFObFQ+JUHi/Mma&#10;eBKDIyTffdO4cz3pU1J5TPhCPD+kOIIuyPdkyTLxFfITHkw+w1/ZFClJvlxlH2VOQ3aK6hn/RSBm&#10;W3/aDfrqyBNh6lqaVHnCQwvrkOympKyC88b+ADoAT7DKEZ48SGbFIPFcOumk06Oo1sLACJL75mdv&#10;GG6uLH1W2hbJd6UwIXkwvueWnvmepU6TrxXViE3J18zk2NknHp197OHsmSEMMvrE84Nn+g8/9OAP&#10;vzs0Mvzc333djptfUfusm7a+9NaFbdt7afNbz8ABlXkYAX7a63bhhigu3tiuFpWtKDDqCbg1KgSx&#10;AgY+LBegkR1tyGEKpaI+qIiCpTOfi0mADdDWheZMeGWFCW3zW1TmCUOg20MNwoVSx2QoTNC1F8gD&#10;OFb46nRTySEJTOZZLYfJaNgP1gQfkEYByXlgAwo98UoxnCj9IWYQEpxYS8hhxRwpU6twA0GpUdhH&#10;TfX4is2qneDhxOUhuTpEdJxgOsLqEHi1tDJ8793Zc/P141NQhbBTmnvgSMeCGpHx5d5KE4FCYJdO&#10;5vmleeJIuUMBsPGoZuYNdX2g1DamSWsCMo4Jug7RDe7KRoAZWSYnL6aEs781QOnF/MkT4R84llwq&#10;x8lYnAQoPiZ5Eaup0epp2c2uWY8k5ygmvElXZSWCD1+q7khMvELlR6eVliu+qOJm51ORzi+rqs4t&#10;LXvk2Kmv/Pd33vd3H17PJ0JyczJ/bjY38yd/+8G1rMK26mp24XjP2Z6Tk7nFmVXS0+zczu7un//k&#10;J4M9vbDLIWtabIwpsI4fycllxlFbfW1tEXTdnMv3X1CWV8iuIq4Bbrz4wosIZtk2aGdyQ031DbQo&#10;VEM6KbUwTsZDdnvs1OmnT595/MixU11dlBS4d1qT6GJ1QmpY6k1jtBEtpn2bTAlfySTxjYZpBspK&#10;EOQ1yHSBEGqsoKfPRiWFpTJkBLa+iiFmc/I9s3PiIYss8UH0rlu4C2Yc6UEUJGKsXpyvdMBTkpo+&#10;EXMRFd0glVpji9pyfOGBkwlKGe2mz0hRHbvUvDOCCSeEc4vpZWx8Xxm0YhkH8zPArC3NDYD0sCaY&#10;udFQU3ng/N0H9u6h9/zwY49ub2t9wetfx1sdPvzUDz77aS4Ja0BQT8SE0K+hKPq7KnksQQxNRtNW&#10;hukp1rShoWFrWwudiqdOnXrwwQdPnj7DDncsNcYNCjtqBXK5hVuNMKIhN1leR7NEM5M081A49k6J&#10;xUCK6urngiHEXVQgoBwsYdaAC4tvhD3T40vrmSxDMozpr+ki+UqeMgWvAu+oUgY/1QEdYZHiUZor&#10;JMfAQA2DPx7+O687yEWSm3P7PDg3CjmNrOZCgAW+4WATYho2QfPEToHMoVipAqrtoNin0CpR6Awk&#10;zOgTWo7Tt2WjUm9gWUgzuIAYLaLsj4ogcf9BRmZ4JHA32S/y/Vi9Amdj+QxYWdWXVJqHfaWqTClO&#10;hQvg43xnacjouTuaanrOaZe8bAIhtzNH5if7uo89/pt773r44UdQlbrshpcy7CQEr3TRyC8MnT3T&#10;CAWstFgG3ibEnwBNa9cS3Wyk0u7EB+kXo9OCx8DSw6BVb312nnWJSZTmJclvsbIUWdN5A/vDgjpl&#10;IhSZ2JEsMseIVmYf+SoCPiSc+exuHMBUX9/i9IxsGEd9Qf+KzlGCNKI71Rdo7pPGGpUAKLDOFmc0&#10;LsaUQ0tuAZSGGHoCkdUMW1+bmJ6cJ9RbXWW0nkC5c+Etvxo1LCreB5xKsyJPk+9VFIoSSNq8rA3K&#10;dDwvOqQcIYd2z+Q4T6huaGjqyGGCDRg05PLq7YDsK+kqfZWwULzFoLQapB/YAUCN9+QRNzQ0Aj6k&#10;VWIBeaLxcboBYTVuSjUxOubRWzUIoiINiIGdBujg/uCtmiEp5+1z4cUQ2NWrwpbxbvZFqmFAKBVd&#10;xEiaL6PdSizCrudzYyaN1hOIFHOPswKOJ50sLivH5DOHYGphYZrkZHkNHidMaKhXr7319+iO/dw/&#10;fZr9smv79tam5uXs/HODQ488/Ngb3/UumLh82AMP/PLOb/7PtVdc/qJXPR/63g2ve+Mtr3je7Z//&#10;l+WZzGJu5g/e/2Zcziff/vqek501rVvqG5sJ59jYiM8IOdpvCJqxzDIyw6S2BjJ6LTOguB163S+9&#10;4uL2bW2PPvHY2OT4yPR4z1A/mTNC1ii6jDInZWF+YGzskSef7h0chh6Kp4w+ACaLKbOLPYCXTL2J&#10;N4+oGWIECqZgPvQtl9fU1miXMVs0jgCy5+XS+Cr9PKPk/cwkT3q6p7eXfBmxPDim2AyPDZtcZXLq&#10;n6roRAkKBacikAVyrg1LF303wre2JcnjlREguhwzgjaJ7fgC+1KjBy1UoxxunOwaRyS68PjaSAqT&#10;jVOWkRYleqwiq+P3PKHeYGg8KJivKBa7iMgadA7Lgq2AO8IFjI4PzczT4ZG977ydN1z/rIKs1Sce&#10;vv+1r3zFs//g9zmo3//Wf33jQ38DCbW0uIriLvkfmSZujyEdcY60XYxGZ4uC2dnpZ+dw+a7dOy6+&#10;4OCjDz8yNsbQvQUqCmQvQMDeTOQTtj54D7Y24qg4juQQmFYeFTcOuZoYj4RcoS3Gn9g/5GAffOps&#10;b98D3/8B25tkUKAEGxyIPS5Bnm8So5yjCUOSruEyFbFIrFAfSOxSxYFwBk64KgTpSzAJsA1Xpcgg&#10;rtd1dqCAxi3P0wGAkPrAjQ29blj+qS/XSVJFqPQgdW+/jybJfhdlTUhIneO44e5MweP05pOKGgFl&#10;03RqDqG5iekCNEZmwdOfwJjgre30AvGhbTKoain4MoK0+7sEtefSskpsvd3w4frI8SnlSVO2Ewir&#10;rRNJCk2xRWQcgpZgL3EJjiLIy6IiVFHf0PGs5++/6RWXP+f5zAjctv9gEj3c/Frt6eyCh89RGBoc&#10;YRuRX8uATelzADvk3YCZjHgkjuHUcPdyB4OOmXIXiCFg3CarlkMdBszJsUeDJl7CfFBObn+Ozk/v&#10;LqVsfJMYkKmHU6YEXIvgMXIl/JV3TmG12AVFZhoL89SP5A1RDcJKEbD4RiG+T/2d9lIzoej+o9rH&#10;bsMZkLVEg36GugCOKlw+SA6ItvE1pzNdDMcwbZEIGYKUZb7APlckjTo8rST8CbzTUFcLzo5fATDk&#10;XrvPda8urFDOdeOCUEebA7E/NSEGXJVUlNOWGVyUmEOkXJYFSRAbAGCDbogw0eqJk9NMxMZ7JkFM&#10;MSxvBaTFr5kfwC4PAV6CEZIbUI4EJLI4XnOsvwh4+hL0wJ34DpBRuADjmsid+S37Je1CkMkWHHcu&#10;Lw+7R92vf3RseGwSRXtYm8QB/NvR0yfB1XAreA5IH7EsJbOokC4sVnlJkflnMv29XaRXD/7moefW&#10;Hzj33f8E5M1uruyZzixkZd70Zy+jns2H9/VNNrfC0g5skNjFVhs5Y0TuHH1iQ59mAHGnzpwGjq+u&#10;rSKkR6roiUOHugf7Tw/04TP3XLCPEvSRMyefOg7N8Phx2mt5vs6AZnNSLKmi2ybiA1tk3JObIFus&#10;ixBBqrpbscrNS7wjJ8oGhTFt0TTbgL0dAT6NihDRc6A5s/iVqJUxI8V0oJB0jDA5FcxsdvOtJErw&#10;TWoT84mE4+Wv6mUhRgSpL6YjpGyPtCySjzxMNnp/G9z0oP0QOQYeEI1yUXvg3bzKDbUfJ9Wk+qK9&#10;NFTIorhIAkT/RQpiDJAz2dSOdu/eDZ4DJEWJhLtu3lLf3FK3MI8mS39He1vHebtZpP7+wXM/+1UJ&#10;I+mLEA3z08uLytQKI+kJcD/oIYbPSKowoBqCdW193d69e1sammi1SQVY0AkwW/IA0bNg/XOi0fzC&#10;DXDxq2vw992r6gmEFH9i8uBCuru7qf/zPTAuzW6E0Ojk/eTuXz52+HBZTZX0/SjFicqsiSJwrpNx&#10;TslTImukqYsmBNjZGHCkYYkeHV4ZIKo1zvRXridYflLPE0iVEscExiTj4xgsliChIphVbW+wCc3g&#10;KCwUM/ZL6MqGDsT37RWyE1VRbGPAcs5eeso+wuAz+Qg3az5g6Nw5W4VPTcdSohfdwkHOpYwuZ1ZV&#10;VdXwSRv5CA5eCBjbneAWCbEkAr103XoC8wvZ4NxRElaTUcsdZufseM5zszK0w1S07rustX1bZn6G&#10;vkGHk/Pf+tKRpx6bfuLx1vJKGAVRJ5jlQglNqRG5CAx6VlZlI4fyCtatSj2D1WBqOXiU4sVGoIda&#10;H1+ysSZolDytNA8v8jKDJtYxZbgBFBbgrlJNP51Yiz3x5iw+RzERk0Q/rIR4INlhVK1pLIAgRISB&#10;87NZOmDKqoaG4MM4pzOFTlwSyUFKsXnzgPvReAEWBw1AyMUbTIPmuU6yAa6cMhf5bBbRQI5VLM4t&#10;zSWot9sIlMlyck58VtOW5t179rZ2bANSK2ZETGkxLSfGh+QTtECVlaDighvAYJLvkwFQ4+UoU7As&#10;r66paqxHjYQqR3VDDf4A2UFekMijyQwl3CCZeMcIEyZQuGJ+XWU1Bo4v2hvT7he6WgWitB5IOiCM&#10;G5x6bj/dtGSFYGdK0kC7GKDMbmr0Pgo5BAkSIRIPf+8P+F0qRhTTFayepz8IUzHB4jOU9off+i7O&#10;oqGhhg0wPjWJX6yvAVRerijIzQwOwERlhXfv2oOrYATEaG7m7MBwZm3ol//6uTla9+ozr/nbT2ay&#10;KpBoq22oamlogIWSEnaFlG0FEuDilh0vvbwISE3bL6EdxQA09msrq7ifc51nh0eHq0oKb//G1777&#10;o9vf9OpXL45PnD57rm8YtcAR7puUTjHLqP6JpSytAMgrB46SBFEAmbqkoVBsjfiJ5Qvge4xRKSyW&#10;x4rNgzwDZgL0374/8WXeijOJbeWUsjc4XikAEu0MIWteYYkvoAgSTWfQoKRt8snpDrgokArZeqPj&#10;aoDPC1ux5p6mTY2EBOLhnuE2RruSE9CtY0WaGDoCpiAJx0hlyAgajB0lnzGGdZPlKPvB4qK+mYtk&#10;u9Y3NnCuUHzDgmMCd3a0X3rRhcyX+9U9Pwdte8mtv3f2xLH7/+Vf7/rM5xeWmDJS29XdhwJkaXEZ&#10;Dkr8WuHkKFYDvqMCCRA7PSWcFb3QcO4HR8cefuIJHZTdDhpPJtzi2kmAhE2d8OyQWqN+NA7KFSDY&#10;OO/UCbKz+kcGHn7isUNHnjp87MjIONUj28EoexEBtLU3t7Q2Yfd5uCGatHEZMd3aR0MExblWLCSG&#10;I6Wnz58EWPoaTKFjKtzqGttQ9rWcFtYmnSD+NNcIExfRZzA4rNZm5bzpkp3wB3knyNOAZWgH0ULp&#10;FEDpBjyaPKJCakcmI0paEyCjP+wQNaejhH61epnhUnh0fGSCWXH8msLM+vAQbmCeIx2SQUSvKQC3&#10;om03b0BdcC7Z/Xxj+ObURmsilPuUGqVlwT2tVkSyF7hv5avVJFimtVLB+elJAEhC/6LKqsZ9e9fF&#10;guS89B99uv/o0SbUw0pLkEl97Nv/feaee9qrKne2t9LaF62U6w4fjxREffC8PJJ34n/wHyig+MUU&#10;YXE5HOMQ8MJiIufrtuZsk0fyQUDAicIfddp8EueEvWuCbZNxT9hfu7gET8UmGow3B3d5UfE4Xrq8&#10;iojQxOCQXR4h4mg5GrIj1WzEroXmFNAW7I5wkq5OfACzdHn+9LIznzIJ1rN6EBsUF8BeO97d3wo5&#10;e2XyEshoeK1aXHWKarl9rEnSbvOci5aW4NZGR0ZRmAKQiutc4vVV1bVsR4pc0dpcAGLN9wDovBui&#10;0HkFyPnRC6Fusjm/UAzc4uyispKauvrK+rpiXNeBC1CL7eo8l8ZZC9OH2rlS+KxpKfOVGDs8S70X&#10;4Mh5ZBGrku7yGiePhjSjLhJ/Tv2AAZ4hsmOLnFxttr+ahpRDuMk0J8NwcmPWlSmQIRsmfAUeFG1t&#10;6JqukARYV1ldYhdByKENmOBsbmaK36Rh+Mabbhrt7HnsiUNkIOfv2rVneztx11Bf18LE2J5nXwVK&#10;Wt/Q+M2vfnxyYX2homh49twPvvyJb37tET7l7uOPrpc0cX9YsCfvuJPm+MX1HEYeAqdCckL7jgiI&#10;s8hFRgzrw6JNnS5QiCslFI0KC9hCJ06eHDjX89H3vvOim18AIH7x/v0//q//mphfQtdDOb+5eVbU&#10;0T2EnVb37KXDgPL0gdSgBLC2SXjHZH99HeaV3tdZ00vsAcclhbA5exGYMeQFHSEegzIhsahel+B4&#10;EdGQwExnROyQeSlil4Z/XID0tsjtNiqZmTUHW+fmjQyPyEm09TIXJsIzcWHEglgfU7okcRryCht2&#10;Ku1SSAicghQ/pfwvua40LEEtv6RTtJlQ+pJI9CD2NTBPprysu7traHiAR95YWXZw//mNjbXHDj/B&#10;lvqdD7w/U1r6n5/+9P0P/IaAHp7nwOj48Og0nbXQIgkHI3YHnbeWRlhDHj0wPMQHtbbxv1bcDNSz&#10;w089jUHDHSL2pK4GyURpaWV5Gd0LxQQhugPbTEE58RyRjzJjknlR2ILM8OgQAiW3vu41H//B97//&#10;5S8gH5emE4fSYMwXk5KbR2OtGrSCP8JNXAABIfqPNiKGm+QqeRbscI6AQJlS9ICBhpu8OA0UiVw/&#10;pl9uZsYSwxxlugHWRVXWWkvYqEzOHx3sAE8eHxnjsTHxA0kZPs3CtgPSlLTHDfBFImfE6pTwOWxc&#10;FGpwk2yMjeq2RTkIfKBr/M8sScyB1A3FOqgpbFyukip2ShW5BkM8uwph0czT9I75YJW5aJsg5mdo&#10;cIseQ5BB+6J5a1KWVDrnX915ygTxev2BoQi1OJo1crNWxidKtrZjLkafemzo6NGFvt4zTzzR+cCD&#10;qz09w2fOFudk6MNk4xEs8cTo1wUl5t1SyIbFxB1ywSw6kRJHTOZtQHIG3aur/fQc2TDC8MU5cgJM&#10;kf3RSB7Nz8A9p8wEBK4KYygqA9GK/IRyA7N5QZg0kAClMwifjDOKk5eR4PFDBKUn+gd5GPDPOCO8&#10;MuqfKlQL21B0oaqpREIR7fJKTPFb8wvdXV24EI4BH+QRTeke6S3EHt2tsjEcMoLoFGTx+DxdirgZ&#10;HpqThV+dnBh3DgYFmzU7/vHrdKXh2NBgMv+fSzwr6hHTas+EgIBDaRhlKp7rjFKsBR4DQiufStTi&#10;KFAtlJQRjDu8gZKqaua+5w6PdHd161/Z5Txu9ltJSXUtozwA6FaZMs80jygOwz0D4EEtFZk48Qd5&#10;AQILtjES6Nk0G9OSBQoIL2i4k1HmbuUCgsYMkLOYJhfjHfltT4uWdwndUDYwS8q6YS4R59m1fVtr&#10;U9O+83Y11dVuqa/d3t5GUnb0yOHLzz//pa957U9v/0FP/yBlw4721vr6arpAp8Yz1//uSxC358TB&#10;ILn3rjtHllYO90+eGVylSn7VtXte9OZ3e6K5vNX5X37563D856k3lSJQgQNjaii1ZDq9Sji6EE62&#10;bt26c+dO+UJs85Dmnpic6Ozpfvypp5ho8Znb/pWNznp33Xv/nb+6Z2xxCdiWgCuC9Hz8tGFjAGDR&#10;nQHcJ4vZHznR1f9pzUNjjsnGxNtsSNxAzJS3OKeRDU6OfUfz86BH5WUVQP88I2dd2dVv1YrXm7HJ&#10;WRdd3JCjYBAsmvMoqHPOQ7gFfqexp/ybLCKq0J+gV5Y3o63adlmeo/Xs4mKqW+zwBHEIQLhX/U3C&#10;DIqpPtdN6JjbYuumqMV7UXfAeX8RyURZLswfp0WnRf2ztorv+4f7KW5UlpdsbW4oLSnsOnMSZP11&#10;f/bnWUXQ87O/8tGPgS1V1DYivUUiBI2HS1ABZQqsNY4JeLRd06L8IIbMqtt3/t4dHdvg+z315JMY&#10;KIorUGg5KRrQmMzF7qXEghEhQ1MRgKqwybqnAC/LZoP62jUy+Ojjx3OXM5+98/tcxk9+/UCmq7es&#10;slzcmCmVQBuYWkb4If3k0Hn7ugOLMTXRlYpp22ibOt1wz75owWXUzUd/QCpwPlNp5ygl1k1kVyr1&#10;8legLAdAkLJELZrnq7gFofAbLmjn7AwNDvEP23btqGyohelSUFrEx4Gi8uRCBkLVfPU+HPFYFMNi&#10;1UbH+Nt9x+iJ0AABm+PMSTD37IY4RrEiKjGONQtmLqSasvIK3oeoQgxzZZ2BvURBrLit9iXFyDhH&#10;1KBWlHsrxBE59splBEaEudGKMbwNnlIqkXDOI5716NG3NTY6+Njjw4ceGzl5msiutpqsvgSPjafF&#10;yRL3oQnMzCDqPEhFMrvHLk5mtIpa01Ibk/OATqi3LC4qnzC3wPsDu1tLZ2xOjDZLrGcWkSSOU8MZ&#10;Gh8HVVhnFFo07nGRIphSRafIT9kriIQwMbiSIsPoYL9OCBA6X4gTI83hWp6bodZExsSqlZaUEtZh&#10;GTndldXVPNug5GZYew4zqRWxGyU7+hlRhXWikxOAke2DxUQNCunaKNitrYcgcw7FWw9uTKFJJ8pV&#10;j86sxE+NsCAmFkXGQE6KoyUYcWp2YQEzuSzULy/BsUutfHwE688exZyZAsbUVriH8qUkdhfaHaZq&#10;kFVkbDFWO/QzVwtg9dn1AzWD7NCIlceMJ8CyWKPjEIpFkLqyHRBmNbAy8gps0GOZhYTnHJMdpWAu&#10;LI5PTnD10Oq0Qpms8spaxlRA4NVkxOg90gzjouxMWXlVcMxwxxkOK/Vz/rW+rm7P7t0X7T//wv17&#10;tyLWVstEE9pKc+tqquuR1ybmorFgeubqV7x0T2PtD2//Se9gX3mZDYSIN5w+c+p3Xv/75P8YgfPP&#10;P3jJsy7+5be/TX97xUpm/7by2+59WD1Lv9ZyFibv+8H/ZqOPDNJVwaAFCKk+H+fxoYupZvoUs1sv&#10;3H+BbEkqTyi1jI+dPnf2dNc5eJAA9G955ztYvS9+8C+//p3vEaZxCxTrNBxYWMXLlKdXiSuyWxyf&#10;jF7liNlfnn9WkvPK82bR+VfNKHV9e5ijNcmau9MLSEqwVvwEqh9mG/k8UrSQkJPzzkgDClHOWMWO&#10;m6YjHm7+wdnjIeFxxW1ssM92NG4YHdvDSPGZyFRsaUeW/WZXgR6F2V5zMwlEsjdtbY1hUlKqVHu2&#10;hIj5cPD9ZqtaQopSHMOWwDY6iXRTwjpBKFZKY3YNnwj9gpO0//zd1z/7aublrCzSdznf3trafs01&#10;vPg//+7vZhdXcksqpiAJLK1XVtYUF5c5SBwkw6G5QPBF3Bj7GZvLlkPK+aorrtzS2Ei48ZuHHgJ0&#10;ampq4hOdA+ikccEZ+dgsbHD1nB2khpIEoiC9O3IVWZ7JpYUz46M9VE8zmdc8/4bixqZPvumPkXTZ&#10;0lxv6o+SrqQy58HEpDa2K2xNpdp5amx70hEeEJ+JT1VbPhRzcUIc1XiCBdgxotKUwPEOhNERI6jq&#10;ZFUFmWFr14Lt4VZW4f1wglRCDQhHlPr3D27lBkTBGJBcVQHix04FciJM4CO5MLYTcRTtQ/DJeDz8&#10;U+C8iVMsx1FsCY2AecQUUaJ2nGHIjS2iEsrV04LNtiCSMwSIhl6qryaOvrmNIWk+DDdPzsvrtUH5&#10;hTEOUopDYF7sjDyoODDqdF+kkI511oQFGibDkp1PTMB+AdNCFoHWXHJqdjZqbTwZEGhMIE01qHjC&#10;rAA6nRgdYX2d7LU419fby8OE10i/ODsJ4wPgHjGjqQZbhKFgfEpJUQlgGsgpU1OmpycJ/0NsmdEo&#10;lELnYPIg1SRcGpw4jlY6cOxrUFKCCPc6XFgCf2YPzC2wTLRI8DzBbeEUETPw4InaWGp+nR3PNgI0&#10;DrlzVfP4YkPjw6hFjw4OQUJdWWRWj5m6FmR0BB+Gx2DfMJwrhhHSIKROS7QUOSg1QXLP1AMSycEr&#10;jOb+gOyccwlZSB3hmHLHEWf1OYI8Omzs+NgoQSKRQQ1NHsUl2G9QiQDl6ZQyQCOd4rnKK6VrOrAs&#10;IYXFJeTmQP3gNgMlIdPJ/iC8Skwn4pT+gSE2AK9Up1e2lDUkyVpYrvjiTBLO9/T2kF5ikgwbbdmD&#10;GuSjX4QlD7WXumVq/YvQyT52u8AhlmRDNqXgROhHDAvS2r61taNj6/l79xSXFrPDAUJ7B/rJFYDX&#10;uVWkfvoG+uiWJ8q7+bWvatqzY2bw7MOPHidVIysiBhqenjzyyCM33PQ86ElAQC0t29/x7ve9/71/&#10;8c73f/B33/rnJEUJecNqPfG///H0048PLs7XNDRRQsLuKNAaE4OwmzwyU+25ueGR4d6eHvb6ydOn&#10;T3WeO9ndDfX8z9725g++/8+Rtv63j//fz37tP6qamveev98biPJvSJZy7MkM59gbJAdJLDaY/aEb&#10;mkUIxVNQmJb9adCIvOVm9MdSO2soqm6YGMpXHC54aB7q3GwSYtYcwMGWipjtFWph9uykjns+RmhC&#10;Cocqx7gJ/LtzxOSxbHSqOPzSPH5WY5RZl+KFWmXArbElFk3406RmrA3VAnFI3nNtenKC3cfRTts1&#10;aQNbj41e3AR3aN44LJvjHnmIKcfllSNR8mmur/3Qh/5225WXPf6LO1B8uu5Z12JqjzzwwLe/ettv&#10;HnuypLIexzcwOAqZHPV0ikmYTE4u9OuYlm2z5NHjx+HV7Ni5q6+nZ/u2DrKk+3796+PHj2MV+SAe&#10;BMnXptIkLlAZV54aoRp2A9VuPDAnE1yErc7roc09DkElK1O7e8dvjh3968999vWvuRV2DUYTuSoA&#10;ahFabbeCdE4GExnz2fG8E5WRk8JjVd83qjEm1mTwAfcRfKZcP2VO7I5n3GQ4DwurGiQnoW7MBIxw&#10;cEOYiIPo6vHu73nBFQ1NjfR9QkusrKtHvBvrxfEmsCUwKa+kV14PqcQfIJ2EesJ5K2bsGp4HTxcF&#10;cLZITV1dObRrxz3KGKHwxzWxFnBTkAUnhScj5j3NcZCWnZ2uqa5F05x94Mxe+KeFCjPZOWL3MuhN&#10;ru0uoTRJfsCk+ehlza6qrFbNVFyYhoBKw8YohWNWonsrU1FZ4WBe4tmqGqJvsBp2G2A7i0u4DVfP&#10;nGhlhelp7PK5hbnGxiYi2eits4WKsJfNTP02KDxO7eCWrWfwcUbHDlHBgaE1TbakB+VgyMFMEwSF&#10;Tp3fpFigHHzoFirNzc5xYlgsxoaA98MZpbZB0RsuEXJu/T29vh6Tm+Y0pnZ0yFIuRZ71FfaYmdAc&#10;k1s481jnWdqpgjnDChMGEgRgDok1QXQUd8IiwE5h8AUjk5Bam2amkDEVG4hf4fYTN4n9wUaJDEwY&#10;WEfhoUdhKYdJJbgY8gNgAfrFQOr4RRoAcIxY+aTnxZtgOlMMvlHZi1KVQ6E3uxn5VyNEWcmK8vN0&#10;4EGhgIEscgIJo9Nb7MnrEQJlkTbqAbooYh5b4exk5FVYHi41dghbqZR/DSB6BclcB6wvLfJDU2PC&#10;WIaEqJVkQR9ofnZxfnQSjH0JEPKyyy+6+JJLqHXPLMx19vUOjI2i9VdUVmzhIAteL2F0IeVWKqiT&#10;czNLowMXXHnZNTfd9JxLdj386IO9AwNkgyWllUfPnHrgnl/t3769qqkWO2xakpEpZA+//YyLq2ef&#10;/vYnPnz3r+8hHsktZJhtM4WWqelZ8AKOg4Ht+np7WytNDdhEApQFk5WR46dPgrq/7tWv+M/bvnbJ&#10;Tc8bmpv/t499/Id3/qy0tp5dysZwABbgZIbxGOLIQj35Rakjna3ouy0t2TTtoBKKUkXyDmzNQR4x&#10;9IbSZNDVVbqh1aUH88wHpGaLleEHseL2BJDqOUFhxl55VSUy7gQp9gKeyc3gL9jxoWbM/qfDC2Y5&#10;0BNmQ0sUo+eZqgRFcE2SUBgmmbowU3E7PDinQupmNPcGetECGuCP47ijhO3PjerWlAPYZLZESKu6&#10;rZ2KySPE4DbrSeSmdrwuQLIFLLzi0ksvvOYqwNb+I0euverq/H37csYm/vd7t5/q6i8shaAIIsta&#10;yWPmeaVlIU4jtogSGqHDHAOIiPFpHWhpbQWOJBs4fe4MNsFDhEJaTBKUjxUSvBYXwISpnOuriaFn&#10;OVFcV+oz5TWTWTldU9NZk+NPPf5ofnbBC2+47ubrr/6Hj3/k5N0/WpwaLa8st83YxwGhzAUhX0eI&#10;FLp3cgPs+UTzY+dEzxBnAZSPWZC5oPMscqqm6KWjgSOl/pxo6wd0AsSYh1hRjIfHPPSYpaxbfo8a&#10;jIHjqX98E3EaJxN3h9FhTUtRNIwZSWZMhsVytnDOmP7Umo9x4cOMM5JsRZxY3pSf8+Ss+ZhGSFFA&#10;DoEMq23rjuZt7SePHe/t6qTbGzODIgIwkwksdH6S/fFxNkkKAOXMBGwKCmLeF9JAETFgbeUnxASS&#10;DbmbVDrnCMIf5YepHWzjeqz2G4BIl83N7enp4Www+EwoiUO1gpK+jQKoWvCevE9gjobGXH+KPnD7&#10;UJ64QpwzDwAvAiwHbZ9VZx04EmtgMmlad3xZxkAWyW9Mq7H4PFSKO3Cs6MTBGtrLiygYaTgV0UwO&#10;kdT8zHz3mXMERE6qcQAAt+OeML7LzQUxQyMTSRlF6oHLQ+iCf1dLwUILj1Ab7uRPpwxB3ckGRre9&#10;lu4ewit2pDbAiDAZfasuIYCRbjNtIN1JzIcy/lqiaG+axTmLwonnk404t+igPma68Yvx/tFuavdZ&#10;LvWmFIy4gMDnBcYvdgKGAgdHl3+lhplYA3YaLy2RYrt6tqdCJ7cKRXqE58HO4O9D8kz6IJaIWMSy&#10;anQQssETdcrOOMvItgESbjAMntIa3rq4qgrUSGVKWvPy84juSXApUmHr84uLmltbDl50SXFFGWyQ&#10;U13nRplBg3DCqlSZlqYGyv74cXjR3AWFka6+XubbjsyMQ7r6g1f/zi1vfqscFSGQ9Y/98Z+c6+tZ&#10;zsnvGhwcm57cu+f85z3nmn0X7Duw5+KxocHuMyfu/+kvfvGzn1e3tDgutqKiob6psrwKLYru3j4w&#10;bnICtt0/vvc9DQcv+Ng733n3fffPL68gS9fe0vLsq6966ZvfxPhsHv49//nNb377e0+fOcsNbm/b&#10;ShRiKpCXd/zYaZaLleG8mAqEFWAdQBpThZDMFN5kzK2JryU7uRguBhGeX7c9amaWO8MUsuVZTEIf&#10;ahXoGjE4EtIw+jmp7MCB5k0IbWDF1FRViGHH0AJPh0x+QU2fILlG8jF5qJCqt5PyPHdDmCTHt5nS&#10;WZvn0WBbufIkRUXGYAIX2iBGlnbXm+TZvs7gHuoYoA20hkQRIWId2ZMSkWGhxVeSUOSjEj5O1VEw&#10;Y3nhOc+74fzzd5UU5lz24hezlQbvufvTn/n8ekEJcSvSkcRCoL54I67BcCTK1tJSy5DBzx4cHmVr&#10;cZu3vOgFV1xxxf333/+DH90Bi7S6opKDA4Mc8ACbAJbIfmYB4c/q2sPEViHcX1rMC0CivezgahPZ&#10;Ta6sD61nesZHi2rK//u2fzvz9OMjZ0/+7jve+aU/fD11LRpZ4ORBmISyDDXfBr2IrQy9o8cYK2Rl&#10;mHskw7BWJ387RcARRG7qdgDNRdWIVeLW0gH3VAJ2RTSPgxFWS8QtqbrMzy4ghhaJwRm886bLLB6z&#10;Igoyk0esI+QvmrnswDDsqqk3D8t0Lrr6OPxqxTJyFpahjVfsOua28cYUXAghSquryqqriAFZ0DO9&#10;fZfccNOWm1+U2bK1ev+BQw8/WlVdjcwU28q+6EUieiI7x8sQYlsDpL0tGoytiThQ2YaReFpJ8pLt&#10;azOFwkfxCNkNej86CaOsGSrremOOrGGm8J2RhTXVSK8MVUi+IJzI+g86DVof6youuBezLE+lYBkU&#10;Iol+8EEOcE6WkaKconjzMMaw725i2k+sDVBb8TrjhKzk0klIJjQ2QVSAwidBMSDrHG0B84scad6H&#10;6ghIHywLqmtO9WIvOHKBAgAD7gPqJ8vLz4e/zMayGubMPJ+f6d68mbLPwVg+wgHHrsl9Zh9Hx190&#10;3KwsWa0tAD9XToOXyStgHSOwJJPwU7DpWN8AdtSGFPEzk+OdI0yAnQRHlg4QikaIfxCAxqQg8Fxr&#10;QCYxkKVwNg4zC5EMKAhpq/HWRH5O9wzZrODx6Gi5uSAWWmnwAcEgCGVvgGlSL9aAF9v5IjcayT9T&#10;Y6fV5KM7m8hwXmqMq7R4Ij5psJCDxWe7E6lYQ8N2BAMNxj1aFEPjI2UVleft39/Y3FxUVjo6P3vk&#10;zLmTvb0MC2Z/AH0Sxztty0t1lK5SIKsraJCi5jy+tDwyPfPw00/tbG3b2rHVfbaWufKm55964Nfc&#10;KtqHnIXBsdHHnnjywXsf+O+vfuk/vvLV73/3R+f6+6uamiDd0phRWwcKXDY5OzcAPcxBMYu4aoz+&#10;S9/8h8d//rPvfv9/Ca6vu+rKP3/H21/9hlv3PPsaTBoP7ruf+cx/ffc7PYNDVN7qqqrrKyqLsjN8&#10;wyR66nljo+NcpBQJO2XUlIzI1Coai0M/GKBogkrAaLUFtjeyDWwP4kmYhC0aIcZxZkAIY0Sr6GDA&#10;+DLl0Wm3jvgWeQ+IJouEgFIBh84WbKWHeMShACFXTBCDt1pZcqqSwxI3oyhDjZBjEValQ8h2byeg&#10;SfORFKrxNR4P8ZiA+2JHiTQEQTVEDMXrIs2KUpO4h1KJq+a1KQ314VvgTWdTQVN248DwMI6cju6X&#10;vOEN7LmssZHbvvrVk53dVKCg3rCJGAKkzp/b0sAiBUn8kMsAxqRUA0bS1sZTah0eGf35Pfee7TyH&#10;z5G578FUKri8RNzb3swAtz31oY9LXsXx4pZjcqR97Nb56NlGKNkS8vLZ7u6vfPXffvL9O3qPPHXk&#10;Zz+D9v7s6583PbtYVUlvYb2Jxfo6o34hkqbuvLRQUuQtnnKr7EE7Vy2iWFX2yXL7NttG5Ry/kaxi&#10;UEZDTjxMqDW1qLiJ+8UF26XB0w/cKcWFOe958TUhIu7zofbKctCo5ZgWzaANOFhgjZFa1iZrnHKT&#10;qeDvcyYdRcBIDYC/vNzG/fvPu+6G6ouvKNu5p2X/Ad7i8VNnnvuHb1rP4bxZJT3bc7aKHclZliUP&#10;Xc8mbVJRpzY7JkyvwzWRYcmgihyRCzHw56exyXQWocKaSIG8QBKbx0HGmzfMYD9NP/OSonNtY5aA&#10;+qa8MrFrzC2CgpawkZRVxfsbh2DpWQ8yKdcRsjBUW5tzAQcFPQPCizEZCPLI5XIkgJVbMkc5jwSR&#10;yjZg30EB1haVHsJzst8BAcBZyUvoRLMRAbU++MyYPAt3KEgwJ27jeGCXuC/Qobp6+w8s6SggLeSH&#10;P4sjAZDlPkiOJ2Z8Gu7HmI5gXMUMdB8oNbSSotQ/nFCgaFakUuSwTAFHG3ehUYPbugvs9YCHScXJ&#10;Qqy2XkERfAIVEQpZ0ZfoqImUsDt/YqNhwojBmNkmI9wS/5pS1GS7tSwoa66sTo6MQc93tX25Ra+U&#10;F3KbBDMm+xFpRpziuvJzFR4dmydqxot5jSwBzqMVaQiFVIfgF1JgzyF5Yh+yzQPYXKZLgFkwJLhX&#10;XH11+7ZtdPGNTE12D48ePnOGykFM/iqmeYJWLugtQfMgj8lSynhhaRQpO94qkwNvaXYt84Nf/PLz&#10;n/1sa1nl7gsvxPqefORRFqu6qoayW1NNQ0dbR31V/fzKWkXdloq6OoiM7R3ba2sb2YRkJ3Q1j45P&#10;zIDuMVZhboHK80tf+MKcqfFPfuYzzLOkcP3yW16054U3kXmxSscef/SrH/mHX9x3HzXG8tLy1rrG&#10;LVVV9eWlDTU1O7e2U7ClEsNvhQBXPooi6nQamWlIw/2b4bFInFdQCgfbRdEwpbDJdEKQwNnwraPm&#10;Mxk6SDjOlnxAlmzgoNpEGASDgLjTIEOLFpUqGrXYgDxjIMI011Ybur4uHGVOACnTZ51+ztZKYXuE&#10;sT5K3pYzA3qCg0ojhXmNySVX4tRYt25sFX0YZ9zxyBo1p+CkLcTRjjzSmMukOUoQRoRxeCMk0DFx&#10;MBCY4VNuefWrCNI+96G/e/rIsdDWxYQamgBzKe8ESBTjfzG5AQUX9g72Uz6BLXrzTTft2rmdCsJ9&#10;D9x/7ORJ0DY+iOJV9NwZTSZ8Nan3cx5TBqZimAghRllI1CpI0uHXyWXTjr80OVUPmD63xGCKZ195&#10;1fTkTG4hE38bJ6ZmqIxGvVPZDObAR5V4PE21jOY6LZXnKyBU3pOcPVn8OGiyNlIeD+2Q341nzfJq&#10;Ca1pB/TLJycEKdyAVlQMO8o2G6v3rhdezU853iRWkDH4feZ2ce5kIscskRh8qmvg/HBOeCeeH5wz&#10;6NgQVHy0pCTlZQee/eyKi67MFNdSyiZhWM8rKt/advLEqQuuuIrnFfjp+nDPmZXZyRxqnXPzhEh1&#10;9HlXlCOiDIDO1dPHGKWtfMJGfH1ZRVnqU2d/82MdD9VIODAbUtUooXlDpCZYOSAQVqXQ/NT4J8if&#10;8L/tqbM7V7KUY6YJiMRTQiIwRcp8beCn5kFaUYN6jBLRE23Gy/KvU8sJEBYXk7g6xsBm5aAeRPGy&#10;33iWmHJnsMyAITKveKacUSQ8lRgNE+PpV8DKwElsiUMwOQafMquSm5UMjPOLg8rFwL9mRgSHEjuu&#10;WXSItKcihvY5FoLQjQQctDfyp5i0E5bXIp46U4TVi+wfrBV0LHhfmGayEN4fDknktegcODueHS1p&#10;SNK9QSKRFvfkQ8+na2ReDiYLGuM4QM/NA9RN9NQFwgaMQ6Iiaudfbfn3K0IEN63yl4H16zHsr89h&#10;m4+QeiM3hJeKze35Q7ojoidunmuOrFbLjtXgPUlHcNw2SSQ6QJiY8Oh6IBuOWHHwB3MkYxwKP2xX&#10;3BU6DV19fXiyG59/88WXXT67tIgbGBybPNPfx7031te1NW2pLi2vo34NSEd+R1ejuOkamFEJwlA5&#10;ec961rN7e/tg9JBWbd+2HZ7T7Xfd9f1vfWuir+/wsRNkWs0tbfRZbGlu4T1gHTIds7SiijaO6moa&#10;s2FeMCpgBskO5T8hVLAB1rN2dLTefOPzrrj8sq9945vHz5xrbGnDb+DMJro65/r7kH346Q9++NtH&#10;nyDsxVWjNNTe0NgE+628opG6VnU1bcCsF5xE9hTmjH1pVK4oNcGdU1/A0nCTlLI8Gc64t/6J0ygp&#10;K5HlRSAf6DDbyUhidQ1Sdlt7Ow007G2sM2EjhCVsA/RiySBA/A5HZVICMZAmA7QGg4BcAo+dzSZh&#10;OoOMW5k7KmbqWm7dlLdM8LI8iEgcUqIJQcNcJbgARjlBA+L6E1qYjFS0JdsSLk+J2qSSWT53/ikK&#10;pw7nSqUFDVzQuw1NwjkYJhcUkHsBAB5+8qlf3fljYo/6+kYHOJM45oKPzTN/1DdxbXgrAVZSZPKP&#10;s11dpETPve7ZN93wXBgu9z/4wJGjx3SQTHgNRXpDUuYcMbAsMCtnYcaNQ6XROtOegB2IwS9w6wOK&#10;jyNg4JUn335mvqq0DGVZ7AODEgiOsU8kHISC5GlRvFlA8w4shfHgUyoqRg5vxYZDYY5lYYPAPECn&#10;DccZQkaS/SA7hRJy4oCoKJfIc9EuxPtwqTzzJODGbwQCsqECm9x2zp+/6OpExWFHMlwAoqINxkk0&#10;KkZ6QT5yGFkmi2dYXFHuhPLFRfTWUWjBXij10NSwZf8FpXsvAlIOi5++rE/0nzm9c8+uCPcs+A+e&#10;PT505uTC5ATPcMv5+3Y896byfQdAQHq6ewjGQSnZUmwf79mE15na1ri8Lc6mTdUp7d2oN4bpEfZx&#10;bzBPCivvPF6gGwtlPgYvghfMzU5h9eSb25kiaB60GafMG92DccW4+YQ4ceml5aUeMHUdYgw3LVoQ&#10;XZbpL3egE3sQESHvM7jPRAQhES+uh0KL0/5AaRYWkBiTIk1Nwi5o+MSLBiR0OiwuO9EJdAx2+Rza&#10;TjQ/qyLH+xUr4VnJpAQaa53Fog7XwtjYKAU33py3QY8X3ggbN9R7lEaweS1GIm+4d4wsp8e51IY8&#10;INWO8w19pNAyYuOyeqYyWv9AezlmnEPqJfasIr9SZBMDJhjxD7reLfzEZDHDOs9qUFPyHDrGIidX&#10;re554E4JeOWY6bHoik7EEUtISm2HKYF64VgryDm80jnD0StgF7SdCg6q5IVJsIj35wCbJstOYIRi&#10;vFH0mvJWfAR2DZ9ZWV3DJXCd0cGLfDoVv/lz3V2Um57/whfccNONvaiRj9CYO9s7OsRRaW1o3EGX&#10;UElhOR4XH5BaoUiTl1dldi4s1WJ+Syte++a3Pv3Io73dPYiME56j0VVVUlJZXNbZ1f34oad6hkbg&#10;VOy/8CKa4gg2QwvPLi0UhKhfQJEADmLaAWVqUGRIKZQiO9pbbrn55qsvu+KRRx+DiNLYtIUhgeNT&#10;08fPne3uH+zpH+jq6SUoAqbgfegyI5KoraoCFOK5sNajUpkz5+3dW1JajjwQJBnVWz3T9PNRoVXH&#10;ghIltA9WnTpwsOA2ZlelaY6oBaWqDDGxVOBMFqUvnsXI8LA5AdpE2etwnY3SowpIZAZnxgKvFLiA&#10;SSk/BlPFZDSyUpPIwLQpvKWYILXUpthF+y6ZwiYD7A/EJLw9mbSBWMBKXI/jy2GgMf1pcwBA+l1+&#10;zmWwEzTXNkhg5YWobZSI7Dbl8Wnb80q+5yoIEyG7wLDAhZ04cZzSOmO0y0sqwFQFG6MVghCCu5N0&#10;EKKcYJ6jk+PDY6PkHeft3n3JJRf19vf//O5f/fqhh0hLhBk0yeB2sgq5WYNRTBBUlOB2Y15onrCh&#10;wyJZgWFiyKmFtJLwVxRR7MhUYSmHDJiDSBXWwJRSLpUVlChlHM3O2qkKB51+oJiEzGPlAmDcss64&#10;HyceBNYdpKqQ9ydgov1NYWjIcvQkO4ZKCcDU2kogFbmLxzY6LSX2BzbgESZNSb42Vlu38afPvxxH&#10;Fh6CUoNzrTkPHLMkc0qjFA56bGaO4ZuX3HhT03XPaW5swvtTB6GwPbkwv/vyq/a99JXFW9qwY5s+&#10;IP1/AZveJx578qc/Xus9U0hAduTR+d7u+Qn9Z+Ou3Ttf+DuZwhq04XKa2kAwTh453AyxJ0YtE2qm&#10;qiNbJ+0PaJrEp0hi8VCoz3PZMJxDY0cozaoA+dT4JJuM0219P9TmpDEAyyCBAqO/tDTBYXb8GjJ7&#10;iZsxrPGg8QtjxazWrhKHJciIe+AyDFRp9tN1mk/wzAjPsXjUdji0mGmmBSyCHZFEo1NElkfLSUBY&#10;qEaLxkAoYgrQ0jL7UlVMMl/qbzbyOJjGIXGpjU4usFaS3crkehpV+HR63bla7TBPMiT+6aSTSsPB&#10;nWW4vOScVMdL8J8wUkYEU80+kgvb0yF4eNoULiV9JRQBQJOyCcgvaJCAoyTZwPOPVtU1p6vHVDir&#10;YUgZR7xmHhDlGhaEn7OeagcFw9XlQpc7vnhlBICk7eBhNq8ynxWFKDI/3yfkULhnvk87NdJbgUfe&#10;mveJUQQ2lPFPNEHptt2d7mGOBMUP/qrod/ilqro6mEQaYoaqG0aQXLH8i2fPdt343Oe+5Z8+enp2&#10;5uSjj41MTw1MToxMTdBXuG/XzpLifPhRJUX5pAP0l7CXaCrHKJ3o7ByanHr4qafP9PYTNvf2D/QP&#10;jwEBUelBl4fe7oM7d7/lda9rqq1/8olDJ7u6iEGeOHrsqeMnGDd8FfXovftedOONRBwYdKpllAQA&#10;U4irILPf+JzrmDNMKvyDH//wzl/8govHxoGoUDMZHSM5pI4LPRempzMdy0rKxJV8QAiTFyJvcIwZ&#10;ZAMDHTt31DU1PfrEITJygtbS0A9nYWIOOVYDmvH89u3bm5vocEbhMGotChquyL4rLKZyxz7HDbi2&#10;4N35ebU1tTz94aGByckJJBILcrI6WlpamrYwgxrDQ8LLWxBZkYNhmBGwS6mYG2UFzuUMnw2QC7pI&#10;mJWghgRNeNCyANZjLKKPLpoMSFt55CurmBgDPpMNMlptPGYRK/nMl07LmrMmTzUUqM9FYFZRfRWo&#10;MIGMWTuCmSl0C9unj+GDifaBubAk0DRsmyIZ5cDMwbEx1UdYhQ0Fn11pvKg30qtOaQH3ceGBC3hS&#10;nI6HHnrowQfuVwqTWjSDQ/ILUFgvQwgrhs9EVAQvFgRFRqIXbpeDXzy71H9jZiztKnB57lMGY4Y3&#10;wZXQoMCyk4SC5Bgg22+UTSrA3uZG0H8lYx4bGeWDQC8j1vVmJe6rIW9vmRWXOOdmQkHB4DrTpBmO&#10;D59pXTMiy1QGIDsxTTcYs+UoOXIhMpUF8ngMLLWX8Z6XPodE0vjLL97XdrhIRBxgSZI2TeWgo+Oi&#10;19yaqWnP5BRlVW+p2r6n5aIrd197HQNeL37+89eySQWeoVEHZukNLs4cPzbdebb/xPHOY4eHe7rG&#10;+vuhIgDdVG7desEtL81kl6VXcmWDZ052HTnaCMesuBDbDVsfVwA4Q7GKEIk9wNY3ZAxTB8WT15Bm&#10;4TXtmQo7GDZdxQ/Wa1SmNuEkq2Qiwr9gI56Z3ZPcFGgDj80O51lIhsrARZM4ouSzicssxw4jG217&#10;kRaYHBBNIWEqPmsnFu5XV8/Mdz6ObQftchwhs9GxWabAgwaEapCenZVn0FhuPiHb/AwEcPlzWH78&#10;AJueDMasWXhdxl5EQ+bkSUUA3X/+isXUda9m7dy5G8dP8wYsaKgv7EX+q6muYmHk2Oj4XdGUjNuG&#10;HSEVH8dZZSXYIpazbENgQehRUrouxIiEdtjipRVloTm7Rp0TcUuzeHvZpfZHYCha+ExOxgEkfkkl&#10;ASN0hWusYaSfpEgthMfyAapoKwGEtf8+tA+VP1ThVVQJm6L7j3CPRbYZLcpxQTLRrERaINIh4BAD&#10;XdnyISmRVcOMp1wE6BWHMV2g+D+3MDA0RPPih/72b7I7Op68/76x/l6alWOMZfbeHdubGhvA5zAp&#10;8LhJQ+1vDKV1wh+0B7r7Bgjv+e/Rxw6NjMGGmyH+sDKBaunEWHNLy5WXXtFg/SYfOa1znZ2nO8/R&#10;8gxDlDh9eGycEIWcr2VL89WXXLa9vf2yAweuuPDCtpZmSPo/+yWUop8fPXmCmAAfaysJDs/EZpU+&#10;aVj52Gs8GoOHeTxA+JNMF0I3qaCwc3D4yOnTY/Pz3YNDZ3v6Dj39tPwZla8KaXzRxsbjpgTFt8QY&#10;YI0EsRzhxC3kAVANYUfhYvE34STkWXBGgRn56zQuenKc+TxbWxFJqmW6C5F1EisNJNq9YTdw0Nj5&#10;uMCvISbwQzRO7BIgs0rzUsxEsTLo9eJKNjPs1M5iEKOF2ojAYiYmXSOkyGx0cmwCziUiBtti5dsI&#10;AHqpUpb9cDeUSJGnMchlSdbEOFjPQEd0xH+ceau6Bs1GOOG0jIjNV/Js+2KjakmcucJHZItDET6W&#10;lmxta7vq8isGB/oPPfHEkcNHWLnwx0wssGpiuTgFN1JYLdITc6R5McTN+EZEmPmJ6pkZeBbYE+x1&#10;YPeQfLKzm+sbKeMjFsuXmRYRN4Rs02dGVuiZWB8unuiKGJF3QO4ltNoUh+cgcDMWyWOssQ0EAYIF&#10;wiPZLvWERuYWpcT5JaV0/n9d2bjiRGbBMLAtIlHzE8N4QvQHUIom3Q+88gbYCBgEWBfwiynUCNbD&#10;CWFXLS91TYwWtrVd/rtvyGRhuJWEDdudvsmF/FFZUwuWkGw6auGwwtZnx7sfvOfwXXfM9XXREb+2&#10;OFdVXtbeurWurn5yYWn/Dc9ru/bG9Wy24AaOBB/n+IP3lhA8Ls2TgFG0nRwbx2RAOKPgTs6Z5Il4&#10;GNqR7Bz+lRsm1uU0YhbE/SMFY70gSCTcQBJuYT6BN0aVAhN/DexIYNqIwPszm5Z5CbUCBG9miqUG&#10;nE8htrkqb4J1mJ2F+aBxXlxCkUaxESJfVJxycqkAKzc0Ow+WyoyBnHUubGJ1joYyRt3rSxhFSa1t&#10;jCl3VEmZU0ZT2KyytFw2j4HzT8DOg1dQIckGoNseuCm2OCIkucOq9hcBIKuUkO6U67flLxwVtoM1&#10;AfBNA+I11NEIYkNy8GWdjrAxuAZp/sSVQjoQwM3WkIBWLYZz1vh/1Gxy1Uqztubwd+RokgBsxHr8&#10;yXuy7VgZqtmhcBcyarRiYrtX1+C8xok14vBPIxj/4waHh0fBGLkwoBy6NLhUoHNuRuWsGfq50Kjg&#10;x0VuQpQwFuYrUO+kkIvEUxqoIjirRgUZKgvk1DwMJ79SAqRf3dk/cLa7Cz/BjGlUrA8fP0756ts/&#10;/uF0e9uvvvLVod6+GlpGyH7WMwcYM9jRMjc3WVpSxNQvol8OxiTDJgcwtWeeOH7ixLkeiroghchi&#10;Y6bbWlqgaEgPQ2AH3ZTJKZoeZ2XQZ7/mD//gOS998f3fv72vp8+Y2QOZi6DY/Q888NhTT/YNDjK3&#10;8sTp06MzU8dOn/r1o4/dfudPDx89znsilAoHPloPBLuJ+wksHN8aLAnyD1ouausamL/W2dPb3dc/&#10;OD6eW1xIwZmfTMzQBdkX/UG5DfUNeEgigaoK5ApM71g3tWmd3TZNk4vkIju9IICQD5fZyEcipVAl&#10;rYjQO3IrEYzKzaVNks/du2f3//3wP+w7/7zRwQH71QO8UTU9NSLEFjIqijkbKaGsZCBkNCM4/51g&#10;gtZqW9VRI7c/FPEGAkqK9pgtO4QiurI3DS54gL+Wj6xvYVTXSUHY4cT4cPyi3iTxEWoWdw1iE5Wm&#10;EII07wB2x8MZFLL3IgrMEr319MhBsGAW+ga8iXZ8DW6+4F9EhV65fFyUl4rppZ8bZeDwvPy6poaG&#10;g3v3Me3oid8+Mj40wpGvKK0AhsVMc0e8LXk/55eTEqVbZ3JYgQzPhyOUwKAS8YYsrsMpMyp6EbTT&#10;pVZdVs4KNzY04E/EXWN8NzuwFb9bU0PaTiJCFBm1Os8jOBYzQmBzsTOxAAC8nA2sAS7HGwiwR2pA&#10;xFJWTLwxrTw5j6Gyr1nh8NrcQJEDZckQUU9Sr0QBALMBLInaCQPagSwXK+dtz70Y00kxCn07ybxM&#10;VaR7MwbbysmjvaChvvG8vf+/qF/IOJ7r4t13/HDv3vOZQcvKI+w4c/xwz6FHuh595PSTj8MWrCTq&#10;lHKSS1TlLHhavUpKG/ZfgMEW8PU9iPWWeh+4u+upx+mQoR8YOUYTvYjt4Q7ajErrMo1OxYTUaDhl&#10;sYr8hO3loHVV2TdKGoFvyJHAcGD++DgP1cyUCeM6cHkpq2bfaUTckVus0OvPJSTdC38YLkTaov1o&#10;nH9eaQsoBDHhBr0LdFJy6Bn2I9AePGKDbRsjVxlbQZRLbgH+IybIl5KY9H0sT46NYegxkWiHwaDF&#10;Z6vDoqNN/TUmwrIqo9ZqmBw0Z/+CoJBqSE774abccynXs+1AVahQ5RWmBy4iiMNQskGDhGM5Oy4k&#10;F1yefZkiu2haUxZQrSgVJhgvFeONSKgRfAa8jOZ4R7vElz2A4ZYS7mRQ6MoYcvJMQ9pIehX1inRt&#10;4tS2elqIixwCHE/VYRREAuhj1kuFjyDCOUXl0oEO/RMAI/IBPsvmaiEy6RlYAfgb1CPYK1wOiwK1&#10;wEAvdZb7KzruCSRupDzl8c69w0NHz46072x+yZ/9yR3f/d59v/pVXlkptdzxCax/4cH9+6SPZGc3&#10;NNTjSCgvo0RPcnXybNdTx44y8oVRxuNTCIesbmtv3X/erp1tbdHHPz9N75tQdwYC0uj4yPL05DU3&#10;PAdO6t3f+lZfdy/9mCQw5P6YG4RJkAUMMuL4zPzCqdNnTp/tQqMCurCmyNqMeAlgFM+D7Z0aoyCb&#10;ctq5EUAIuBuzIachrK+mS8xvWMuiIWD/+fvADA3MYU84hdM2QMw0JyYC6iDkOM2Q0mVwLyS5WTVk&#10;LyFhavEmpKJ4HLxSRHt5BWiK66KZmcQF/4fUKTsxgFCkYtjFFpbYOOw6g60NMox12pSOG2xyihOb&#10;M2h1nAK9QqH8cn4iz9D+ZG105AF2rYZioPgVRiSqS5wnkCvIwAQcKRGRkuBuT4B4rNtGVYALigpz&#10;lAw1yCHT698TMdSgStAejU+KTLamRp1OQi27VcJYTTUGl/xjcnoSZ9nYWA9gxTF79Le/5SSWIPGN&#10;aaPCY2MicT3EG/Eg5feNzJkGSinePF/Vh+SNoMxZGIsaimhPDs3GL3/Zy5j/Mzk+DtuCOypG6pFr&#10;5abwhSyLlkL+XqS/pdRjcIc1dTVQReTUgvXJjcuVU5Vt8zxQFSiB5WJnJkI35+OwTKoziA5F/BW8&#10;Sr+wBulsAlpSMyG5CTI3RK9gjnJH+JKFRRvVI4ZmudgbOa++aBt7DpfR3NpK9gjVgTu2BGoCxeOk&#10;cLnEQOicykpwb6yQo4tVxVi8+z/+beDI4fzZqca25q4TTz36g+8OnjkhbDY9TtGJBLypqRH4ktsW&#10;ziNMDvIlw73o7kA2xSR1feHcnT86+sC9jAsqQdo1P68G2X2QHIczCI9E/OhWIBpl72LxeDAMPGAH&#10;akyDBJlunltKNUa+RxyCgJaUeQQyGQNCxbIzMHCSIZOlG6ZfBCN+l3e2fYySLKNgoiAFNC+9H2pw&#10;PHKBIJVKLUOx4+wLU4NQWIfcEwKo/ZyMMIMVExqEVriAUFXh8HBy+8DudUhyFiF452XE6Uaxa4Xm&#10;GvhHcbPILaAghgEV/hCgjJ6JVNYHCeGJhf8r5IEzlhlLGW3OBv52li3bno3/hwysV8uCJ84QXzIf&#10;PKvDQPCAmNcAqhQuCpkU3tC6PIF/EbB9ZRVbEECKaE6mjxGRXGE7iuMM4Ik9Zw5WtGtUDMhamhPA&#10;whipxspns3VF2YxVrOgI2+Mg41qrqmv4LIHOTWHLKC/LRE/QsH+VjCjJgViQGyHR5nvBoaBIemcB&#10;PVG34zlxSBxUCedNdabl4amJk91nmUT8h297/Z7nXPf1T36Szq/iyuqu/oGenm4Oe3ERiFd+Y0N9&#10;x7YOFgJKDDTT0+d6jp4+fbZ/8MSZHhqDrrj8oorSwssv2Pe8a64uRWSQMfHjBElzhA+EF0Jty0uD&#10;vV2vesktmaLi7/z71+hQqwZSqatH3IM6OCYAn6sIVXXNlqYmdh3j/Qib0b1C0IqyBNGpwAvd1MGj&#10;N4JbX7v04kto76LhjtxOri19kgicMGSmuARMGfYPG5UF3751q3M/os2QtQroD2UUCjbQJbCkEnKg&#10;4QpYM6ANTMNoQBFfFLRQdmKISMiLGE27t3IYcgf/AwV/Z9wMDgxEx5nApckZg258FhSN7IsGcLH/&#10;NfgXRsW5bioeNFsvpeCJYSFNQFUuuGrW8Dw7EVgIr0eROVB+B8vIctFm06CzyLUl+DHeQVgHO475&#10;c34y9t0MW4XnyAmEbTHNHIc47wa2aYp7OAxjCxUaQzqFdwquCeVZ6gRK7Ok25PyUgxbwBjTckfry&#10;pDiOw8ODvd29nFAyH6qS6knYgWvxnHeQSBpqSLjGiJ+Zv7QhoCkYEmbXOhz2bRVFqSmSifPP39Pb&#10;3TXubEF4Z3b7844c2PCO8K8KnUkVX0HSJjn0MeC+UW+jwwNoNI0bMcSJkljQh8S7NU1RY2feHR2F&#10;or5RvMGr8fgExbgMMtkYpe7BJPRzEAs6d2L+KWvXLkECCgfJl7HaC/a2rJQU3Pie99Zcfm3DpVcc&#10;P/Q4Djqi0cLKispZ4qGJiUfvva//8GMznWfOPv7owNOHJo8fufubX58b6KuFiTzY3/fkoc7Hn1jm&#10;eU5Ngn/JncJaTU4QA2MtADkIGihwYSLZI8N9fScOPXHklz8/+rOfjj3+6Oi5s+UF+dQHaBrB2rIt&#10;uKxka/gqLaMHRBiRHY3/jLbGVfYrSKuFrMAiiJLSNuIBpUZfSWrSRh1/HRBCiSJ8EbCwNML9QWKL&#10;YUAeg0CiafyETq795Zr5J8SROBA8HX4x6q629XOGHTcTKZH9/STai8t0DmO7Z8Ypn1Nhk7+BcVIL&#10;b2KSswBFIVo61IzQsDr3zRhN5mjIzuDb+DmofwzGCW5vTBfAC9pfEcwFnjEKb7jfFBah1oCmE5af&#10;5nAAseAIOb7WRNWONXV9feihHmxarl64A8VwJKukEAA11EyLC7HN2Hv2CwAwcvfWWhGVKlJDMGXZ&#10;poUQxtA1S2MdISlz+oOEFIM8DQwNGkIt1eqx04l1xjwOf3fRGwwcrFgkHn4wvUKbowLiuGoMrChk&#10;ZY1NTHLZbDx+cSMYlAth6xynjqQSAlFgRAwsA9mE1W7Y6NRiqbp2PvfRUtTrDNGP3/5NjMWn/v7v&#10;y6oqERKBg68OT3EhdpkugubmLeSnVv7nF86e63nyKNMfO3tHBpll8wevfeknP/Wxnbt2royPBE93&#10;UmY6YUSMcYdJA76/paEWkgdds2VZmTPnOo+eOctllyMwZ+XCrJSV59ajtUXpNiHm4LEziHjPjh37&#10;95yHmUYbCik5ksekp8yp5+XUp8lR8ARqtUokKw1JHxEYFm1mcpbNQDJBGUyOUE1NUuXCvHraMZDR&#10;Yct/bGGHoSufr/IPX0PDYzZnFKIeKFnHIRtVOH4JMBifhtpqqI0q6lkRDXFAFER8Xly4z8iqW0we&#10;iHRZu58GAuiNIL8tS4VIwKA1XtQKEG6rcDCfhDx6shyRk9owN0hBSrNDPAsbF/U/wwtngcjCVDcv&#10;ER+IZDRawVwST0+0hSgyBy6hMi4rkETx0l7lcrXXIXglowkLKMJOUgU1Np9qbaQXqoEd2Ldn/+7d&#10;3BuZCuSf/r6B4oISPbPSAylY8cptsgn+q36X2hv8hOCeoM9hhTbGwuiueBmGgTIVz4ZaelZWP92L&#10;E2Mpnqti9l9k4Sw7i0Gky+lhw8QZsjHH4EFVBbXcETBDMZMsjSZBegtKcAyUqwFqFABHJ5czGNPD&#10;cnPpBQGis92VzmonaxkFejU5OdASeQHnnYt0WnLMgNE9RO8xP3TPrCleYIQdMEnO9Xuainbs2P3s&#10;G9dzqiDkP9Z5dnlslEdXq2XJIZqAWYePZKqJ7R5zcz1nTo719lCLaaytxqniMnj+JPU1tOxvaSOP&#10;KK2u37prT01zW2l1LSgG8BahEO+BEWdPszKQdp1MmcmqYV3yCihnQUkxA8jL7+nqJr7GyPEYOWA8&#10;A4qBwWqxaMljFoKgRLMMRwjNTobZks/I7Un3hs3iGbCTAryS4xX8QHmoqR4ef+ZyNqzFR07Es4l6&#10;wDSmGbAvSJbzzJeQlM3EdgyTY7YojhU4DY6p3ATyyBgyK5jh8oxMASZivrzj1aZBzPlcQHOhnpgQ&#10;qRWIiUKWphEh4R0496trs9MKoEYG4872gAVQE+NGObDSBtjpmBWiXYl0OXSAK9TMDVjeoOZEuJSf&#10;g2IJxpd/go6Jt7L7kAi9MB/EH7ugLI/OA4H4UqgRC4jRs7HKS6CX0ktKPoWrwGFiQ9nQVLJ4UoAH&#10;PMok8QbLmR3mKF/qDaigRDWYT2e1+Sw4POY0gT4b9NHwEQwiabucruitgxFh/B5TnUOnmneT8JDy&#10;MP6MTasVM0UTuFAIDMhYrSdPvjLeKMPxUsSrlSLgKccAMkkN8qMhZ4WENfoKqytdA/0z08uXX7Xj&#10;5ltfd/jI0Qd+9KPzL7zI0sLiQntzM1gw8vEkXJCUhoaHSefPdvY8fuhpCEWnu1Genrr28t2f/+Ln&#10;6VxqamqYmJ368e0/ODcwUFpd3b5169DICEUCxuIQqUAB2tbW/sIbb2jZto0g+Zc/+wXcC7YsTz+a&#10;V2h4Jje3IoVnTfL9JsTra3uhKG5tu2T/PqYknUGdm0ILFUvbT1cYd3y68yyOB9eHFdNHrtHDjLZS&#10;LghemtCuiI19naukCywSDjmsooA4ABoJLCtABgMJsrGhkeqLgqDrWcOj1B4nVO/QtHkoOA/Ua1J0&#10;j0I6E74oEbNxQBVxIWwjMfVAXwG005NiB5sbB0WdUJhvQJnd3pQVqVfZbg3hjYK/1hM6JqQp8GAu&#10;wGJ29JQlVFYFuhB1NzEMBuTY2LjfgEHF/FTBFoupaEZBrbbyJRSu0ZcqIn3IjNOJ3Fx7YIupjGV2&#10;hZVLNMo0L9NP0GIQzkfzM7OrlJNFW3udagrY/cte8MLtF1ww0tk50N/f2dk5OTFdVVmLMZGfE8Vg&#10;Ofhh3MxRgidLXmKFI9pa1TKBFx5n3NhO4oXzHQgHcVM2WCwzQ1RiCZkZYRYnlCCfdgpNnz6DmtCG&#10;jqfwQBwcJdYD9iLu58grZ+tQr7zyMlRLyrl+MdOiwoZ6phmhk5ZN/ke4H4quOTGDdSGlmAaZUdJn&#10;1ZEJUG0+kkU2CclO8Emcd5IC4sTvcMbOCy7fTZv5BddcT0zAHZ757YOEwSxZUQFukKaYmcGxqbLG&#10;xuf97mt3v/hlO668uqWhvn9oEFtZjVCqPCQnKNe0bLnsda9vufia9gsv27LvQNnW82p27qvY1lGz&#10;+/zJ3oG25jawV5y9YvQR48T2yoY77wyHUKCk25ocemxiDP/p5N7okzb+jm2UzpVtUSFvwAkhHOb+&#10;uXkSLiGUjAJFrA5YJ8aduNUR8xLYKdLGeM5NCTYeKj9MZAZ+jgnjNEJR0uwGc4sFYmlSYQeLmzIG&#10;dtL4yAjAvPPFJialAC/TflGSun+jSyW0enI8n+BxbBgDPdkL7lduQdVlBDxi/CQHFShHNR7VnLJ5&#10;yFyKHfMKnDHdpdaeKYUh2RVYliVNOfGAxQdmPKwyQ8L+sko0ovOgrHAsQyHempkDcWgpkqCfBV5A&#10;poliQbgTe11KyyvZuVCDGHxu83bUjLh0QsWoRVuOoiRDKkY8yDrYMEfonZUpQm7PcZL27AjqsYIC&#10;/dI0lOmm01A/B2OEIE6TwVGM0AERCBATHrKVIp6yuQLJl4Vfw5DNFC3ksdyRITBkVCMtEueqXA2i&#10;THy0QJlZP0efv/I4aSrwtTk5eDWMMKQTyDzz08uf+fRHi7ft+NznPn9+U/MtL38ZY8jYoR1b27gI&#10;qib4jfGpOXifx890Pn381NOnTk8tLY6ODe3Z3fTlf/58cV21MXBWprVja21ry2O/+XUrQ6S2NPf0&#10;DUzg/heXHbZXULh729ZrXvD8NUa/1dYeuu8eisyWr1XlZjKEWqOwuZq3NC3OyQPhUglxcPyAPxS0&#10;BwcHhpkZHn1wNrsTByB7FdLBwu7ZzLoAuJDLiwFjF9GOAOmKeIcMhvIDHArWp7m5mZ2fkENCEQ78&#10;gQMHqCFDY/vcpz7J5Kv777mbygkOGwvJWlOrZ4gEGwkp2IamJjbbFHWI2dliSMyYq6ycipiuy3RK&#10;TJcFKmgFrBr9BWtMWpaHzv7nMXJv0ZHlE2KdIg1ahTVH9Mb1ccEY74Seo2/KQgnOoLzPM7S1eEV4&#10;LYBEngVDH4H12DZSWVTK81zQGoNNJzBIeyP1FZno27bJXEkTC349pRTYNfa/HHsk8Da7jqM/31UH&#10;iuB9ONZ+ov0W3KfTAHE/kBKx6YynptfmxGG4Amd5sYhZbhF1Av1KTKc3qaZfLzp7hbzCmExADwvi&#10;EFs/8FE1Pyg1cShQI1b8Ge7G2ioBPdGazaQxuUYmlUrX9gBy1+BsgTttdHQmW6cfxfRzbgkjIbAi&#10;xwnmjAePSrvJWUhKECWDHdH8i6EgbsQcRdeH+Ct5uQqbRYUYfTtt6VoI0UDYGUZO2WjC0wMYuyx8&#10;myYFgB2X4/PNzfmH972960zXxRcdyMrNnPjlHYOnjpcX5ZC9zM9OcOSaO7Y/cPjpg8+7Zctl11Lo&#10;YjprYWN784H91AmYV8DyzEyNo+B84Q3Pza5viZYCsswEn5g+ch0jfb0MdJ8ZHWbzcQlsClYTC6iK&#10;Q1SBwL3w8/zVQeeLjk5lBR3pwWNnoBTwS1DlCAyxlTgJ4Z0FoKleUD7CPdR9iSLZoPwWj+zM6dOo&#10;uc3PTlP94oEC+bGjjUD410jb+SEPdXoCoRWYi/T0lxJ0Udphqeemp22Op6QmvY/BpE6Wh+CGfXd6&#10;KyJQGZIA1U/R+ZR9yMfPk2M5SmmDOgD/IQY5YRlIJzX0kcdACInauVTfifEJriRpcgmwKv04CzkV&#10;qgyLk2RknBASOq+OqSlktyEGpaiAwu6KyuWuZTOQvRTu4uz8TGF5CbML8DKpvoTyM7Cg3DuHizLE&#10;OANjGptZzJCQ8tIgAAKhOhmFbANrxH7mQSemnXAZOwnrG/mK+CsY0cZgcTuwuRcAAS5b08eVBe3V&#10;ctbyEn/BIpAH8IK+nl44CEIQdO0yYBInVFrKPzGIzTMQ0wtIDcWOAgS1UuJ5MMYjB6V6xtrxet4Y&#10;RwWYgQcKuaHwsUAQy0vMfwex0A5mcnB+/bDih2CFZ//R5z4NTv6F976voaNjdi378KnTDGloaWvF&#10;SFEDQ13sSGf37Xfffc+hx5/q7jre09c7NoSCwG3/+qn2veeFrrPzd3kKLc1Nxw8fY07h6MwCv+iV&#10;YXlzckamJ8/0di/NzLTVVJU3NNxzx51kzMDhgJX29K2g2ibbkiW0ERAeMJsKHHZ+kXL3ua7OM8zT&#10;6u9n8gSOjUAcKER+CnLEm4OdwQnZ4aR09JqyYRinBZU1TWs2XsxCiLSIircdSdHpijmGZ/FP//B/&#10;Wi+88PiD91173XMQTTvT2cnrSX3kBnBI4cXOzkPI5kFziaPDI3hZNh7DGJrrG8Bm8xEhR3+JjyPA&#10;ytb0R2O/fctsVB66gUJqv4+vFImTU3AqeY1RbTSiEtETdZK6YHGwT0olRjbvNFNQabwZlW0V7CFe&#10;gEso9GSTlHXUmHTFV3R7YacSeM03nCbCtPin1MEuZUAwKgKOlFkqAMyoj0gRoqIsq0emtsAjKFMh&#10;QVt6W44YRXKIAvT3PfTbhxACIhUmmKdRnJNnhQ9xjuDMcl0cEJkJoGHcnQURZcFIFBS2iTlINDjo&#10;qsfHuYz62jrcE0ESZ1yadjblRrl/HHuJdtFtEIAeMZtmUBGARGiNdJ+8TTUwrCHFwugiJipllQjF&#10;QthsjYIaLf8Uv7lKsCCMFw4SLyi7KX6de2S4psY9IHEq6SQuvJWjEqMNyzYOZ0UE2Sla5NJO4wsE&#10;Neefv/0/F954wz+8+92H77hj4OjRsryciiL6bvIhacJ/yKuqy61vueyWV2wqRlggwWwPnD3TfeIo&#10;OF9jfa2qqVu25Nc0BL/IF6SNIpKXyTz40ztGzp2FrQm31vkz0ccEiYpaB1fDIwvKuS7XRxicXLkh&#10;EMdiXhmhK/EFzre+oT6aHFRBgfaDEamro//LE0LySBUoprJAVSyi2MIewDw1NW2BrpPq+5TfoC+B&#10;uQXmL1fS9rwlJOGKiRHw9jTNkwOw5JYKQhhdHBd0HmRfZYmYHxDVLvw7qQB6bLg0tghuw9ksofLP&#10;+F3MXOoOGxoatOQAaJOVDaLFw1NnO9AVzat9gzq2IASraM11crWpJqxCC0IX/DDsOYcEu0mJB9hH&#10;2kxRQVlV+eT0BCaHwfOQBDGQhH5OtUSZOZIURMKp5PJ5HM5Q8GbGZD7MFgwuN+E8GW6B9rE8B7uz&#10;sPpklCmrmO5T6Gzk6Ergbfk515lwf3ybNX/l6ti6Zq/Wtz0befTExoDvXMao8UW8WVVZWaQ0Y2lN&#10;dR2oJ3sBOWqCHSw75o+4hrzNLgQ0ALgh9NzJGVGeCKYvK4bRwGTw3MknYCDxV3dwKNtwvMFJUrzM&#10;hfCL7IHx6cmB4anG1saXvPUt3M4Pv/U/FQ1bzg5Bx5uoaWyADVGGFkRl1cTsQrcUzzNr+atvfMcb&#10;Rxf6uvum3/jqV7/29beQB5L8AD+w/EHyXO46duLk6bMwq9bUnCig6q3blGC/et3Vlx+47HIe+QN3&#10;3DE9PtPc1lZfVUvc4I5yVKFF8BhERe7oODbuFPQ3yqEMziqdmV8kTre5OswTm4LtmvDoBHFwFMBY&#10;MFhbOzqMUiOCcYYPeRX1qqiHYXR0NwAAy8tdvT2nDx0619t79z33PPjbh6ZQc5mfO9XbOzw5Qxel&#10;s0MKCn/n5a/gz4mREcwwvgowmiTA0gvmNWu9vr7OkJkeHQL5mLlI6O9RilZhg/RsJ8SJ2kfBX/SE&#10;7Nn5NoUqXoVIATerWAiYuHOSnb6ihJSaEIrHmQ2ERdaaUwVkFn1REYmadcUQMI/qwAYak+gSpBFE&#10;GKwk8DLvRiQcs2w2NKk4HKlC7phVaOgeXlV1yc/5ZZjOYF8OZZLcwZKKOMmXE1vLA+Fy8AvTk0rL&#10;OGZw1ClnYpQ4g6wAwvFWL7JzKhlEHGPaE3rDN4JAQNDFjlkExORv2gqsak6uJXdMLU1ClhvpN3L+&#10;Cm/IfYLw8ATxe5Cj2Utcs7Io1J9xOzK/mTMqfB+wkqCPHIHQZVKoOwqB3JoIh1MALFQQZXNjignY&#10;eamyrCTvgHpYZFn4NTWVZZgjgk7kkmRw8U/J+EQd0OwtIeQkBOR1ZKmTiRR6zy/vOPOTH59XW8ZQ&#10;LtAWrmV6ZuGCV72mct/F9FFbi0/WHQGiqYEH/+vr6Jm2QCjC+BYWjkxN17Vta3n2jZ2Hnq5sqq/Y&#10;tiMS3/Xsmcl7/+Mbtbl5TFfBybY22/1ICKBvJ742DFxRgl/s3ooHc8SofaormbErxBKQ8nJkQCVY&#10;BkcZhzSCdE8UoErtao7xhHZe6BJoV0MyYT17cmJsdnqSfcZWRgaAF7BSIhKr62n6D11/LrR6C9YY&#10;+AnDZHgHNi67gW+YHuOMASYskmJLQ1vSAYSkF6bffmCVB2P2Mpy5qDpYgZgh1/EASPh3+KVfvBtx&#10;BDsv2EFSJixrr0hYSlm2c7CjBEchlxfb1pt6tWiGCPHb4vIysjd7GmEuMb9zWatBbcPGko02S8E/&#10;tXpCThywOWH36IzwVgkHszodLJ1UrDOPiaFKiuFttltb2YNoHMJwxurBmOZ9eFmK3+1NC+KO5jje&#10;JyE8hmCUG5aWjxw+zMcBX0QAmwudG648HpoTmMLJJPvE4yDMd1MGxGE0l62V4Rm5dItwSS3s66JC&#10;So+fgTIlh6TkTUykUa4sp2BcIdzFE+e6TnYOX37Nvo//93+ul1W85WUvK6lrQLSTm6uuYygFnfMz&#10;bLynjhzuGehZH5rcWp657/TxTF7ZZ//+A+/8679Zz0YKVzGvmNJAlR3rtPqWV764eevOq6667q47&#10;f3H0+LGCEsYeFMBHWp2f+9SH/3bftdfiLn7n2mtzsgvbd+yur6ykVOBzUV1xThA2J48qBfgydb9X&#10;veQltI/+z7e/PTE3V1RRfupcJ6IR6XZSGczHOkNNONf6XXS6EM4PDA4ipo37Hxkcwnljc+VK8oAi&#10;5iWd8Bmp+SwhgiVK5AgG3vcPj/CTrsGhufGxSy+99LrrrmO0EcERwGbq/AD4aQSqxX9n1smI8QQg&#10;WqERpKH1Eaws8zIOC4rIYhcR6FjOiQ8S6CPeR2VzfkaFsvBhJMkSVUNGIthJWiVukCK2mwSTFwhY&#10;UK9tuU9BOgE1d8r9JuJfKF77ZQKtgqQpsrVlai2heZVckZ0uIXzLJxJWJuF+fgV1caKPZDT5RVor&#10;gmHqfk69RHauBQ3BgxlTMIM9bXdqZOlL7ALeky8wunQN/EnAQsNj2rQht7VOZyZbmo1i6kHiHvCU&#10;VRNxpFXIlyg4kV5Qbmmqr29ubGBmoskTkaTdXR5Sbiw+1ymHLE4qyXipdMJGjuXRhn1MQ2l8pfzb&#10;qQ8cGWxr0M2jrU7HbKEulHjgtuGVrfYpKq5GgO8Rqo5jE+MsCDuEzZaSKlOH+PLjYqYlXzm7zz+/&#10;tKYSvRJUZjDN1ZBRKip7Dx+Bvpe9wqyVhaxV/uS/mSM/+Pbq8HAN3gmxC5TEgXoyWUOnj9//z5+5&#10;/9v/8eC3/nP2kQcy06OZ4089cNtX8ueni3LW6eknCLfXPL9Aao2woCKaxDWJiQxuQ/xP+G70kTEG&#10;8YZDXpWzQerKzeAdBdkDcpEdAbsuaCe2p0Yikuhi0ExN0gNV1OMFWTShk8lh4AbcEOuknzrz8N82&#10;QNqev7DEHBgmh4DFAKxCT0HZzk5rUnVnUyBhT4WVOGyRVhMifaLg4PUH4TIGEIq+EG7AmHJnbMhZ&#10;y+5G+yXf7ITMgx1g5KKKKrrCQbMVGhcjDjopFWgmf4mwq/8eM3hJDcQZyVgpl4IkotUokhGjt8mL&#10;Ob+hDqRdCUdrILlhLqNS4UBjMKUsECRVx1Ug2YivTSESES/Sc0OeOH4p+k4mIO0ViXTEIcH28S2j&#10;tqEvgQ9Oj+jc/PDQED8HrCT5S36OyhST5gDHeDGvNNEOrXlxXkz65gcppRqHPPXuJ2BKPolf8aEB&#10;bvK5qdVCE+Dc9lx8DHAEfQAITvDO9Y0NRGjHf3EXN2vNnPlrXMLSKtWjvr7BYydPnzhxCsZIZ/9J&#10;wPh77/gJpvjEybOrugHwBw6zY8jcfqh8ry31DQ55YsNexzv08bk0f/b0nuvu7dZ7Zhh9NTRBikoc&#10;Q4HG+jzYKOi6hG57O0PlpZouv9zcjo52hiRva2lprKkTyoh+Ues7APRsCtokbVXVWqY4gD2MHYEx&#10;AWvDgCNmS/DzVMfSd0YcnZ5C7CuZEUNTk10jo/ShbtmyBeplSUM9LuTSyy8DrHGQHyIQxfl1tVVt&#10;dDrVOI0AMJYDIvof7E8feuTZthKgeR4ay4lJSXiOepJPIXYXn8j3lQDiqKiGEN4mfSiel8oOKrWw&#10;CdPuEogPcxlzWMvBNjcMULJf0QfgTRkrbwhBRtvsxm6M7nRD6fQTzp0ZKRwNbCLdc4VFW5tbdrRv&#10;hRfAnSHXZ1kgJ4vhCoDYIAAcUf6U/w2djxC8UEyCwiTAI0mnsEHqH47NyYpZBltz8l3a3hz5OBTR&#10;b8wQpAX5gYLbskzTl3wHH3bM9eSdYGkRh1Dsx9LxQ3c7p4YG1Eiw7FeOxmnvMJEs4mUuAkJhcfA5&#10;9eqmcaeSi+CtLgUHWN0kO+0Du4WOEXmkTnHjTfDu+GwKPGSmwbZHhSkEzap4gtx4soH6umUnRgiN&#10;00nPyM8P/c27MKXMpThz6tjK2dPlBGHOi6cGw8Xk9506ffruX5799f29jz504r5fjj3x6FN3/DB7&#10;doa5HqXyo2WzEgSQ30AYHxsfLmfoSWZ1tLtz7MjTZ58+BKyQl7VG8QQhakPIHEehavR96kZ2QG8O&#10;bIvY0/zRIFGqiedoQ59WcMZdvmprGD9PoWhym9gTrUSwJyMq18Ji6HkZz5kogFfSmsxDpH4rEzEG&#10;hAarjOJEDg6JgMId6QCAFR6IA+FoZbKssApRiv1hAMAFh8O0tEBasM7Yd5qDyaqI0IEClH1XS87E&#10;EEEVm7G4yGQlAQEUPEn0g9AJCQbO6oayLmls2DvSH0A9OhmTJ7DMWFxU29gAnwPmoAS13CwVfDB8&#10;NpHJnwu0FFkrRwiY7GGvY8CLdRGKIuq8y2uMnhMMugvkTUSJWHASmxWhnCdvc9SR/mNT2MvdHcmE&#10;MVEkYcEUpXM1qYBv/Cs/J5hlF9IFRm2zogq15lqqY8EPNGfivrhlnkJEc5BhcBn2BoL2bJyhTYFC&#10;UGT5D5Bcg3cYjCOr0iCk6frd7qGKaJ+X5JK8+aUV5dNm58urq847vwMs5eCVV3SfPctPFngpg7IR&#10;uM0vonhL4+TQ6Ni20pI7774bfH6k89yv7v/1i199KwN3du5HPDE1z/uFP4UDcsd3/7uzu4+uDEJF&#10;eqSVi6VeWpgP8XxybObWV760dfcuDuiX/u/HAcEqqmtKGHMk15sggQqT8z5J8s3S0F1ZWjx0+Omz&#10;Z88NjY4Ss6IMeurMWZcwBDwCSQoJSCYAsPjRrJt6hcIy2nxrMB6uN/BllIJld2L/sXSxtbC5eIgl&#10;euhQrLr+umd97pMfP7hnz+6DB/iVj3/0ozt374HUSDyMwBzyq3XV1YgIYf0x17whcDaWm3iIxU9e&#10;n0vCXju7OOCsFCLQIgCwGo3KfgXYvQR+gQ/imyjuejaJUClgJq0qqjj2IQbOY5t3fBm9mpg6/i/s&#10;mgOVky3TC9AmFv0TCR7ZeCIhh67jZIcHxShtVME1BxhnVVdVoTQHO9bCvap5DvNW4o2euGjFsslA&#10;Gpv6zIR+MWzFs+B02Ahx+AHiS1IHGcNJO330TgP0OZSQqNR5WflICFvPzMsh7tF1yp92cEo8Lzig&#10;ugWlMSQpWm8P0QuqFCW1tVW22LCJw8YFA1aXlhIOICKZgXEYzQeVFica8CdujAh2IYBHpVOvICCb&#10;BFwJUsOJhuCIb8gaRiQRnhXwKii21j98ival8bsKpgIjFziW3HpGiGhDxsl5ftX6/OkT62dPjj7y&#10;UOHiPA8fLwCzBdPGtXP/SPHMMmJMo6iqN74YSXenb8LONLJfpRLFWVbCAlImbCcq1JTpVUXPi1Hy&#10;heQZ+B1sqJMMRQdoBzXlSWECNxDAhV8pPA73u3Fjxp7RD5JKvuE5bXMiprVHX0ICnatwjbS/vKG8&#10;I8FZZpqXsCjsM5tcrFjqD5wFoSafgAxoT8obLQVRIjadVPDdkEeZN9RMURLNo0TsvDdjN7Ql5pww&#10;ZPyvO+GCZS6zKKDdDpSIgmriRIr1q2nBb1nBCnxDjYGNFtzQWw0Jd1tlGYbMIsfwIEHDkiIqibh0&#10;Jszi9B0KZpU4D7OBMTLIklBMRMah8ga5DF6sEo/WIwbE2oik77GIF0gRF5uij+RBY3sZ6XG/YlxU&#10;ltJ+0m2E/YmvtDUjz9Hjcj/hWkSypT7EBAhAsCByrMFiwlPAc4ekyEQFRuARraOwZnkZnqI0DHA7&#10;TI/NH9yCiFmiiEQWrC4FjXjAbkwBwgsE4GatkVpZaM16O0FA5RJ0n2S+oa05NjvDjrjxhhuvuuaq&#10;U2dOX3zwAOOneFr9/UPUZWpqa7kLOsIpLUHdZe/f6sCMgid+89CrXvrKxm3n7dq/L2udVD0Aemka&#10;2Ny5u+/66W/vu6+8so6YaWhgmM1z0YUHW1uaJidG9+7Z2VBa9Bdvf0emtBLW6Df/+QuVNQ2llZXF&#10;MiBseVGMFk4LjFiAC8qmpHoLc/AaTnd2M/0GZ8hO7RvolxkQ4jkWoqiZx0x58/2orpvK8By5MkkO&#10;MdIrjKJ+Mai3/BVLTsRmn300nytqtTDPGI0f/fTOpu3bd11wgJvpevzxr992mwMmaaDJy0fCA7FS&#10;YiTyGWdHy1Y0biA/8TwSjUawxSZhf6bomx3lyQxCjp54E27eUKiMXnGjhzBGy+upU8d6W0r7VEwB&#10;6lYBTauULD4KzLAelUMkBYjhBBqqqDxHGdld5zXEeedtzW6dUISyt9ejxlGSJLLiaEZeX1erOSY8&#10;iFTYtoqQY6FOnlQZ0ltp/kPLll+3UTmmoYSf8BNp55N3j2xJaRntZjR1h20Fvma+ewWqQc7CCqEe&#10;K67hrYNHRZHBuetYIE6ZGT89a2jBYrvR91mnRFdSA81P1q8dwuzf6ACQYRVGX0QisbNUDof4FztD&#10;3xkTBVTyiC8u3hA5mUeA0VDdkCkcar6ajhBc4CY5kLTM6ZXtAY4No60owDHzzhhvShfWVeFumrs7&#10;iQivkPPaC1s7jx2dHR3BuGKCcKqmq9GfhSO0wGWNtQAVnSgxYbiyGSOQRivA9sGI0C3NDfNg4GCx&#10;8/mfQ+SZJVlCscVUV54D2Iv+imx3Bs/EScchpJIpdwtWSH7nsHLz6yzJOAHk8bv6f9OUUMkWvVwm&#10;EeFuI6NU51ZENb6EXGPkWdKal+0+NYNIkWUl0jl8EXwhzBAnD/fAiCLCNxwAW3V6GvtNLkfMyygG&#10;WgTYSDm4gdC+4uVsUvYyj3ppzkGbDiRKpG8hfiiYCiRobQl45wUrXUCMEeorEVOQ96SgW+aLrt/D&#10;S/9XAJfWhzDerCQ/rq6roRmqvKoSzVzEDOjzEnVF8wt6VTF0L1C/OVvJpBlLkzaEYqeArVgVdMBy&#10;2ruyg1NAoc2FZGIEB7tAVxeul1shrEoBRfJb6eCBV8ZR2TjYfB8DCMJ2+wrZoqkZ2KAjieXFyjv6&#10;NLegqqYGeINbJUSlm5oyLxgXtjilRDgWL29lzUp4GA79ZcR9vA8rgGHiMziHacqmSgzR0Yb5w6pE&#10;P6R/lWLrsDwO8zrbhUCxsanxoksvOXz86COPP3bpFVdil3k9TQIw8Omh4tgwBAK9T/KEB7p7v/bj&#10;Oyez8/7qox8lf77lhTfLXI3Rg3RoEtMjmvKZv/4bxsgU1TeWFpVPjE4Adu1sbb368kv37d010Hnm&#10;E5/45A0vf3kh1IB8Gu4Kvvdv/47nyy4urShIbVkaMh4Kzbcsl32LoaApnqlMWz7V777+/vC1G3VX&#10;/ARlKOuvaj5DI2akBNRh+Jp5PHqbMLQLOn+Hq6Q2WQurqh1QvmLRdmzfjvNgZ6pZuLh08w03VrS2&#10;/OK//nvbBQfuueOOe+751fa2tooSzFkpfUogunbJiFN7qVDWtMVssMA5iZ/8YQzLJOywtRXZMixs&#10;1I0U74rZLPpvCp6xH+gWZHcJpECPs0yehhSJocovCNCDCBbYljdhn1DYo5+ZJ46RAcDzWIR8mrYv&#10;T51E7zBKxz7o+DLsDYVtHlNwVW3CUqs5H2lPssHKIEQGNSh9hSeILZTOnQK4yZm64akY5xWkMcsp&#10;8fIgODaE9DobaxYi3uRqjmGgvYv/+N7gC+VOlV7ksPE3TQ24E81PlvRVRUz+Bp/EW9iiL46zDCjD&#10;f7YlL9qxGwkNvm1ZQnzQMSLpCkSXnoygGMm6Cd0u7tFEYnOYijm6mbH2E2MVvs0pXom5YX4Dbhy6&#10;F3yBwUcThj/3QWTWYS3yWLH//F0dgaidhOq4aWs20FEjvIfa8rq6iii7U+Jzj2HtbQSDqASFgAm2&#10;0H4gtzAwPgaiwu6cR+hqdZnGAv2bMSJZoWk83xAnOjSYXIELApGPnhSeJdz2oJwr4+8DRowlrBX9&#10;LDwkMX3LdtbDdHHxJUpAhTJHUFLMBDo8VNOFWWw+m5H3ZC/afcbro28sRRN8NKE2qgxO4RgZJZY3&#10;nLc+sQhaitWZHxsbOHt2YqB/dnzSXuyVNcQAlmfppVpZnFlgSBs7C3iNfS3fGqODsUOMOnrK06Um&#10;x2O4EXqvPDkTjijsSHUN3FYXvTEbD/JrdKlk5dYheuMYSKEPnhxvOzo+SvQH05Fxu8pc0FHJaJHc&#10;HI4NlDTlPzn2sNgw34AO6liJKdDxFUfIWCJM50YulXwAy8Wfqe1FeEeB0dj0AfJ6ViPUciulvjAe&#10;RGy49K/JTCtnFE6CncBPQMR4gS/GA2GauTxW1dqK0F9kKqpHAKdwUzg26hxsnOgiWndQljgAQ2g3&#10;2jKfwQA3ridAoZKyKkBNoInY8V4qhiEhQhbBlHxRbYb1Z3ysY62iWFdSUf6ju+781Odug8wxMo4Y&#10;iSUibhYCtX5sBT0DItC12rLSK/fszV9b+sgnP7GaX/TVn/w4p73tvFe88vYnDn3ki184cOXVddt3&#10;XPvCl3zhjl+eGJ0/dOTMiRNniLd2bt/e2tq8lrPe1dNpZp+bqawqp5ePKTnEze07dzIbmfQOI9tO&#10;EwEYfIWa0mpkQf/lYYofILJWDDpZUVoERc2s3AVnRSESrmF8eUzbO7Yy19SB0qhyxWQu2HPUD6jZ&#10;NjU1EVeqHIXvD3WsEE5wfbCqLDW/zmvsOioqGl1du/41r926c8+r/+Iv9uze84kvfsFfB4ElZgrp&#10;WrqX4nA5VBK6PaU1Ehi/I6Jy2vQ8eFp7ezv9q3x6KLsRDQQpMw3FDbTIYSlRT1I/EYw7Jt2nCgfw&#10;CvUzzrBwNUlGAT7bOVF4ra6ucz29XRSTDIegh6GXF6wBbioVP41FIm9IZp0EwV6VYHZirfnhM+WQ&#10;MIIKyVjPIJgA1ZmflfZt765JvslzDHLlZXHF6lXoQ038rLZK++aeiOQxC+GQ8BHKSoN2pPa6rEx1&#10;JTp0Sg5zm/wKtglfyFp5wJw37u/yX4yOwa94ZCKu8nNTIB/Yb1J5YH20cmmVtGYZ+ri0pSkqCpe0&#10;UZlLxzCtuSdUeSW/Uvi1McEQOunmRHceKq6ZO7Y9JcSAOXF6x2iHwpoTRekaszTRFobizVJPCDR0&#10;eiF515x33XINVr6iHDqBwAi/wG0jCJ6IKPDPuBqVSWK/SqQNthPBOV1zbGL2NFaI1+AaJF6IXgGk&#10;w8m1116qlsPNbQ+R2eqXQYcrFfNMWJCFGdBJhQ45MjjkNLAejARTklpRPRjMfkFJmMzaP3VieqNV&#10;BzikFZf0F4gj6sAkIi49Lya4n5ljQ/N05Z9huGFAU1/Kz4fkw5xhLtU+ZxndZGpriHCSEDjXnqDH&#10;ibvUnsd4B3YWVD1+kSJu1EoNWcT8nCmm9mw6JGlIZIp/ZTNvfnGnZGQbUFWU3ajg2zIaszLZsOzn&#10;EsxHURFKZ9CbTAuhUuheeFy2IKVKkR3MsWV44OL1ECHURwpiUpyKtF3cZHG60lUl0bGE2qftFUFS&#10;7NQANJNWBH+mAykBPTIAfJ5LSmoYgZ6omtMtlhhmxPNXzJAdNs3qWBGpr2ukhTLQgBBKXWLYvf6D&#10;D8Ff6Lc2p4RybfG47dnhKzQC3PGOnSMvLGRIWVK2slUySstg0DGYiQswDcKpiMaxwChvSVJhLltx&#10;8R0//8Xc0hrDdbbv3MHUsLOdnTRwYQrwtvQG08tK3I33pW+/Cno500ZL7bRYnJy6YNs2Qsdvf+c7&#10;PQMD5+/bj5Y71Uwi6OX55TFk65WyzNu3d8/I+MgTh55obm+Z6O+l3FRY38ihxhbe+6PvE8pS4rtw&#10;+7ZLLr6IwBzOqJqCkCMDpwsLE1LG3DhFtHVJE472xcTQPlpa2lRf195Q/7pXvWoEtQnSVpFlQiYa&#10;jHN4KzIG1sT8VW470Z8JgUh0jJRgGQhWYZt2d3XLQwUEyM6hLZDd3FBRWVdWXksvGdRpmlRLmJhQ&#10;QbDCyuKiuBxNG+sj3YXGK1rEVTY0p6ejBCKT+3NjpjcGj4tPs8lEEWHKUyEwGhG7562IDjERqsgt&#10;MAbVoD5gdOwzgz0MAXneYlAE4yEyFZNbNmgIEZ24e00RdPmhv8Eyxadb6osRe6ykEXe8OeEdOTmV&#10;25rKytpqGiDWwM6x5hyMYOKIbiVIjeiH5cdwgdHZGp2CrxhsYI8u/W4gTvYSRxF1YZFXcjz5dVtq&#10;wpOIhkVOxtGDZ2I7jnismhy24is6xzEUCKO3iNNEcZA7AueElZIqPJimxroaywvB+FC4JSptqQKT&#10;sFzCJJDVmOWJgZYnKPIccXDYto1W6pQYsbXYCVxGDKewgqlkZ8x2tIgePWupqi8+EVifmBoLknaj&#10;MjxQCqLWEnGz2Rgb/QMvv17urbpjObPsvNlZZvLxWJTHX1pgnqtI0RoKFGMsYZIQSXAB+IQguJ2m&#10;pK2KYrPPwg0qTsueSIVxWdVwdKZnWOVE3udvQBmEesia02QyPDiAt1fiI/1CtFZx2FlNcQrBGZ4+&#10;Ep7UeWxGJSOgChES/uRqVKGRsysEpHKW3jok0XIcgEwMsy2LorgrUmJYqmRuXBUB59L88tT4JKsI&#10;fpUxvV6hnkj6RMsj2QptBWBJSEy7diwug1am5aXIviqMQfBJIru4lGCFpY7Agn3g+Mn0r/wd2lmK&#10;HZxps8lj45+4DHTx8DGDw4PF5aVVdTXEioVl5TWN9bg74iL6vygS8A3bi8eMNBwmA96RAWFuHnIC&#10;tLhhqZA3UH5yZlr9UeXsYcGWI+5kbTmac1LpNUKSJM+i90r5IMdUHQ7AZVi50QVNzJYUlniBBPME&#10;ym0KBPHJephAslhVVI/Iz6kSw4sI2RQEiqsi1VuXQzM9zXDgGI+mygStNhYYwpYlmUisHNuWQ6Ag&#10;VRAB6Y6jE4YhaURNi6Te4PRYNVDs2OSsNG/EN0QWHhvnl2GCKRQqjoPGydji3K8e/s25cUDczFrx&#10;Kijv6e6up4+dYDIvaBxQmwXVpSVcFgaJ7cHhBpVrLS3fWpTfUV5+xY6dT95z7/zg8Aff/s4/eMXv&#10;NJSUTg6OVBSWwPbYv2c32hSnThzHF1LMb96ypaOj47HHH7nmmmvyytDTzXrvrS9cWJoB/UQI8JpL&#10;LrNBfR7+qLgQJxB7l1DvkGqS16BPVy05l7iJdjCA1vHRUdaNSvEpesEy63VbtgwOWgK/+MILO9ra&#10;Th0/zuR44AjORDTBkDEA7nAGQVmnnkngOI+8Pxp2ktZmZ+orKlvqalpqahpqKujZgSCEsyHKVfjL&#10;FCob3QLVATj/4J84JKxUhgNI3iB2wSkbHOwHSUj2l9gLvxUdJA6KwHoSL/B9JMcOP2FHEdvySoGg&#10;6JniatkACSZKMZnNU6gag5nI7Efb246rJJ1C4EAoYyhJQ5rayjFFix0bbFRCg2i6ziO9IxYpK0Hq&#10;caW5sZG+WtriAO9twbW5RO+YULMkzYwCJ6eVDaSUaBqc4L9KGmcB1ZWxFzIPTR1jWYc0TGG4mBVI&#10;70uYeIsxiW3pZRSXREyN3glKBzZC4VT4oUJJ/BMVgkAsOAxOZg1AFYaiaJ4a+OoesiEc28DE7CwT&#10;C1bSxinojtGpz+oChPLmLIzdf/iSAOKsB4X+q7F4IXMjoJMJ1XA7JIs8AoJp/gkAkxfLN3MxnOEY&#10;mZBNWmYrEWkpkBewkngJNxXxq1FYECx5ajnve/F1FOs55LNw/aaQ6UcgSaX4EBoJC0I/Mb6Qtgin&#10;z2XRTsXWAY9SUdPp8wsK+AXTI+qRdglhfDfyvpVVOHBsuHilulQ4NNJHkys4RcVFADijw8OicvoV&#10;9ZylQganym2qgLMhO/OdxTVUJYzPiJYc+wOsyTi7mdcHG1pkFp0DQUkADHq+8A9QaCenJoZHzQdp&#10;ZKe2g0zx4DAQB0VvCgkoBVHcAztyV8X7EHNiPnSVfDwk7qgNkwOE8mYU/blEo1UaoV3OTTxN0QHN&#10;qKQCUz+vJ1RO8SLxemhNouEYNE5EMQQ8ZIjpb6DLnzwdlJxgjWqYmv8G8TBVtOzZNA2qp50SJNxD&#10;VVU1mADIgI8o3E9cXy7st4Dgiq2/aUOBpzaSSuPuzRYhLj5dlesc+k7GRKHfK7UxhoVZwI2vZ/KM&#10;CM0iPwneAt2P4E3llRUkeSliFTJG+sIcJdVK1MkQx8ToR9CUSl5mM+xXikMT45HhQCuEyYBoEp0N&#10;fmig34vyK2KyhNKkpCBWRIj5FDZ2XjF+guvhdK2une7qHBgZKszPvOyW626740fUZ3545x0D01Mc&#10;BdQ5sGLcOXkJ1CbVARg4zEi++UWIBqHeXLilcUvnuS6pIcUlg8PMCBmn75jdi1u95Xk3trRs6Tlz&#10;GsGaiy46yH+PPPYwS3vFDTfwjEaHB/7Pez6EU4Z/gGnBsPb29uIfgYOJYAiTG+rqRoeGXU3Q0cjZ&#10;40lpYqS3esqBLACmy9iQnefOASyyAojTCWGH1CguQasvJ9MYG/ZS4mvyHhzWNFM6yqc+53179/L0&#10;xkfHiC7JyLHs5L5cFfkNbU2CrkboWURCFuRo38d2UxRD74FwLeAa08oY28euo8yDCSKg4dyR/PPO&#10;Wi67RuwDELyKaVlpSyT0A6oIniZRTg2PoNWGtBwH2Jwv8BACJuLkDVgjCPhBiLdJONB8MwkyeX6I&#10;EeH1jjMmrCbeso3Ej85ep56H5Cc030he0VTYJFYlVNBNC9l6BtFAqoa8VUzsCswgzveqJsX5B8U8&#10;AZsi1bwv6h8YZNPSXmc12Kk74teEe07BW7AMbuQBvh8lfasC+C0OrORAhqZkITgRgxmMpSLKp+JF&#10;lVGDKdxhpAvDih6FUCGjCZTtBrcluiJYO+7EYXLuFGMyaash3hXn2PweDEmC4uK8zKiYTxysnCzb&#10;BUK9NVLnLBQvUk+JeURIdsq8JyJE2TckXtwzpEeW53VInG5MVsoMct71gqs5j8omSP5dwhLEHFzR&#10;AswBgYzGgvsAwSwtsUA6N0sqQUjC5WBDiLKhugdJy87VqGP7ZXKAo1tZGRroc5RddHCH6fFR8czo&#10;evV4I1QZYv1g4jpMkqMM9AcxnKQVmiAOLiVh1gmIDxRiAVBrRuMzLXcmxMNTlOSGw8UJtEYWZsq0&#10;Njc5wyezBUrRH2eyM4GG7Cl6wYytEMLjLHAmafgz7fLLjc5vA5qJwYEGBoE3EthAXWKKEjdFwKfq&#10;OkwhW0BhhdMhvZHcYf4MrkM7RdcI8ot5VuAop7Kxjl7TXHxRaTEPitSJnU6dAPYzex/p/CJqkGBE&#10;zpAW0BdwQXnJBmxANowvIN6cEQRK957hPAsJVss1teyAwIjs0jDNinIcl2FLM5wiafMqaphxB/vP&#10;2CS8bzAbgwxHfzIcajpoQiQSS0EqJpgbI8NS6bKuqZFgBIIEiQ5PhxyB3wVoTMmQ8aSORCNoVho6&#10;29Kjo1TFHRH349YUGA6euA1Nzln3iUc3v6guZk75GK4zJLQMGNfWKEUPT04WoJ1RU9czMvjU8eNV&#10;ZQXXXXfFX/37Nxk1uGXH1od/ftfcCvSJAhgg1RWViOTG/PYMe8XE2U72ZchvqJWw3FToiRM4XMOj&#10;4/3DA9Ba6BTFw1LBftFNN95w3XMe/c2v21qaXvv7rwNLv+/ee6591jWNbW2s1N/81V9O9XW2t3fU&#10;VFQX6wtymGyOQgaYIkE2kRfFzOHhEcwcH4Uurw6OGmx8JQvINxHWANkX0iSPD6TukvAQ9ieqG46/&#10;CcY4JxnTQ9gUga1xIs+XvnU8R4KPgaOIjqBvUboB6sX/lbPT5DssoVsm70+KDukIW8z3jzRetisH&#10;S8MkjcEin0OGyfIo+0uKVENKUAvqkT20Hm0v2Gt23l8EE46m4AecJikxoYyvCdrQ49J8ArwHSmGx&#10;TRMZE5I8WbHxPEpJOyDOlHhADAshClSA2ojAeFSv6YgnZDm0JJY0lhYrq6uC7sYuDfjRaxIhCUYD&#10;16YIOm9QVlgsTdxbMli0VBtQQQichLhZRiEmXEJ9XU2sbkzc41iBmvKMcrM5RexqxEb4BCIJNerC&#10;BUrX5lTbqSvQhLW0hUjp31w6VW3IADGGjZlHOyrQGbqtvJ5Cl0RVrI1qFipMRXN1kFz1hVHZxqey&#10;aDIOjJYMyDh9mzT6UFw2nSKC1cIARWG+OUF2IBcXUzeFFxDQFKwfTbEwYAjLyGuM0SIyDsITJAjX&#10;x/Enz7uEMxuHU6ckr1hyp0uAkSW84PKI+g3GI+ngYcArnZ6aCCabak38k0VXCLkT0+YdQUph64Cx&#10;4GCwzXSfsJupATCLh+cW1UzkU4onY353TW0d5x/MARAnXK4XzTuzwyCjM8mSC+MxhDyhDdYJ+uC2&#10;my+7fPDESWghbA3BteBla60jnJecRVeBYitFtL+x3U1fnG6TO8P8kxiA48qGzhQN3PAWyMSd9Tq/&#10;mIi6hEvJr/JIgL/5idhU7HXeH5xMCDJmspMwBpy3gc4jyBNqA5vz/CJHJozgT/QXyqorC8tK65ua&#10;YAkgRpFfwrD0HLa1Ma/OmS5wQ38dW65jvjViwaBNXZRswtQQx0+4fmNqmy2MyoNebVd9KgNwEpJ+&#10;UcJ8ePygs4FyKrHLxhXcY0aYEYQti8YvIeHLAWclBZecqVuqrVlZJV90FgoxGmJmUecEyOIbW8H4&#10;J2rbduJYCGILAe8klJkMi91kpTcmWboPI54y5cqnLLyhAxiQrl/GbKw5imzmgnAhiBDV1KWGQG2A&#10;7UqQODg+NrUwX1pVU1hTdZISZPfoi1703Pd99RvMxKZMi/1aGOimqEq3DAyxmspq5exClgpLaruK&#10;pksQVuqz+LVRBdIOPD32Oeglx4a9yulxms3K0l13/7yipurSKy49fvI4ynWvfPWr1xAMz2R/6e/+&#10;vr6eLqZGHimpHIGqUzsWkLqaJZFPmCEhAx9dXl5WV1eNZrsM+ojgpCUTcS8vc5Em+Pn5jXXMIchi&#10;0B4D/iBGwjYJQmGWM+UjyIUwQFkJ7RDAYSl2NG+zjo6SSg/dyUsKukUEhlcITZQV2twkbiDuZTMR&#10;1c7UXCpTCFPJCTH0IOt11LC0V5aa5Ymt6KDTmFMt5sM3Tt6OTqvA8WWbBJhrp5h7xsJm8KnVM0jl&#10;5KANG49rWEXP0exyagLSM5rlxBHSGkamCPQYR9ZNKNsyWpFLKaSwqUDfmRFi1y8SbIrtsI/Y0uju&#10;4bDZbNFR5IBxj788Q+EUOxK42ehHYfM7XSEJz0SQgaAK+1iihSfLQgifzm8RmPBQPOMhyj0zP8st&#10;8YlgzJhkXjk2NmqVwXNqUcQGbyTCoB061pu4Wf1nBHLYvfyiOkWYvuI8+l1hpqcGMLwY5w40zmQl&#10;9fcEEsu1ScCN6qgOIjijJG5Eo1E54dFQFtUW2Vpux4UK8xy32Gjqs7L4aQQL+RlXT0IAKrkBMKYu&#10;1FigSDLYAoJddvZYkV3NeedNlwUSt1H2xFPRUZFKKFYLKcmGRAa/T8gGAAB+bAaK2HdlBZZGyDeT&#10;oceT6MFulFA1shsL8evpCWBjYpDGBrSZrOUTlJFYYJx5K4mG0+jFU0otoAjBrkGe2vKD4EIaTRwC&#10;W+G02YjhzFZIILTyBUDrFWv0y/z2Yda6vBgld/a3iXMcCYIyOkuX56en6Q9Zngc7neVN+QnXJgZG&#10;C8kKhQcngYQTFncgRgYpGuobiKXMEGQpFhlYkD4zisBBGbLVPly0GQMenoTXiToR3fAbrFXS7+QL&#10;8+BpXQFJswxkDwzqj/S/lIeABBsUUjCH3FTJSdybhFSGhDhgJOjtVLk3dBrSR/ChLCPgZTSI2Q5D&#10;+xyZGeW+FO7pzoOaGcQl6W4RIunTuDVca+CG6hngSKz9B6mZP7WQwWhOraEhIe7vUhLADbjJqNy4&#10;EYzg2EAE9cTPbCtbo/Ws4BFCMfwVk2SkJlvUcCkKyNnUN9kWMZUTYBy6E+CP2YBbM8BQvokNijan&#10;6vw0wCi8kQwPOXXo54xOT49OTjW0tIK/Hjlztn9i4tbXvfJPP/yP60UVIX3I9WXnzY+P9PV09vSM&#10;jE6igooEE59ITzhXVVxCs4sMZq6fMxw0zWV2MiJ9tFnaD6UYAxVWPEruw4ef+s6Pf9w1OLhle9vC&#10;ysLPf/6L1i3NB69DtTf7vbe+/tDTx7d27AQWAnM1JuVhRamTx6GCrDOoZzBkiWHBOrL4PC9HPqLh&#10;LHEuCvhkjQ7EtogKWxGTx15DxR3rh3AqGT4NOjB/ILNzoNKspw3o3dgWgV4zxQgns3B7HFWKCdJ8&#10;bSdxViRvSJEcB4N9ZCPBHOefeKDEMbIDIGJykEsYSmrwRErBY8IUppxboLi0KFF6dNW2K1pV4ntB&#10;G7mnVi8Sluhujz5wdqwGPdvWXEzPMxk8z5efYB8SUVWltggLzEKUoCAUYN9CA8FIbUR70ENRj8Ap&#10;kjOB9BBLa7ipGC9KHmFM3M5du8eZJDHrZlMjxOl7apNES7C0fc1XBLxCoBD2GIISGQybL6UgSrjY&#10;xpUYKIj45nEq3EWsSJhOFBpIzhTcNUtemZ5kCCHE9MifaC9VtNTBwoQtRPTgWrYKAniUlnlVVKT4&#10;3gHTbH7iSx66tT28FxALrpeAg18UtIZQE+G5MFRgvphpboTHGzA1dTIB5zQZjZ/L64iYCZBTjA6e&#10;TuBybDDOnh2tURCG68/tRyqm7wikxJauaA8CHxPD5+mxPi7F+295Fufc/gXy0ABYol1CZJIr4NUk&#10;5/waUslCQLQT5+WRAkNNY06TPjZPGJ2rhP5cXEgtAloCZpSOojn8G2lp8K4UHkhKII2NW0AxKRZI&#10;aQvmMht3fHyCkXIIU+PVQFtksi4rQ8hvRfTNR/C0tGueufg/GsEmnzw0OTJaBSsPak5ZecDaiD6i&#10;s0GNwSEELAZ3ND05nQaZ8mYEfYS0nKzGpi3cIDXPGKKXpR5L5M4cZy7JvR5dAtpTZKinmIiu/Yrg&#10;2tmupNYsbhp4QKTiVnBEyYbaDz8UUF01+hbqAPtDhCQ/l7qoDboFCqzTtZxXYh2ViMbom1kQNibC&#10;GnQaMB/NvSdjCp+Z546lsmgWzyz25YbyD6Efv55ShJRTa18sz3JQGXpOrGQUzC+acFi7E8ZN/c8p&#10;JU+/m5CKkPHSQvE97em4Ilavq/Msmx4wgfUBjOLwo1flNgE1iAYf3sSeTNS+WIVCe7ZDqxRyh+6Z&#10;6AWnJPwapHhvKpvRAmwrmM7YiyU4BimwTd6IQ0tHGIiKkzLDzHnq1O3IHpuc6uzrnVteu/TyKwdH&#10;hs91dd/8/Jvf9rGPrRdVhlBEeIzM8tCxp8+dPMP27+3uB26OMTJrFNuRdGPTJvaajk0iiDLLL3vJ&#10;LZdedCEkd2J2vCmtqhEfoF89MzY6DA3/XX/2x5Ctf/Lt73z8c5/PLigjSv7Q2/50S0tLS9u2mEWq&#10;pj7FFm6B4haJua0zlNnX1+Bl84ZCe2Rs2UoKs1khOPCASU4rWDPGsuYwKkDUiOfrGNJldE5nYZHN&#10;QsadX4A+tKWhsaWpCXYDTlSKPdqxhQpqsfGJQCEgEIBRSUY9AooMZpRmTqQWyc2Rp6ENiN42dd/c&#10;OgatDqhW7le7YPwc8i1cJj9N5BOwXsV9o2MGS8CR4dqSZQiI39CVsIMDQshP6z6PiReYl9hfZsOz&#10;Wk+KrYpUpkKRRm1hgT1Bq51UAhjSDnsgoSEfKMCE04geOL4YiNimCmvZO7Z1lIvJoC2BixYfZlUd&#10;DhPqwrb1UqCan+XYgDlr7mNMvCB6fEVWrawKmxP7zjMFTYk2WM2KCX1oBhNcORx7ZbWqupYfcKSp&#10;funAogZi7ivhsZhYkBiSKNKsC9DS3g0CJu5OqqQ5Sn4RkiT00FhmF7iJwePAUPCy1leQb3IzrwnX&#10;lKON0dHOhdl5UFKmuCAaQVLnrBCwYgmB8+kkvT8VtsRzwg+ahEUzgWUF9iCGjmhMiyHHziZUxXql&#10;WUO1l6EQIggrRgbEgIn7iMvE8zlSgt/QInDSct501XlcCvaIHZzUMKLnxRG7bGAQKIvzoWqE02an&#10;8VeKwADElh0cP2I+KNzMvMaQSoeBgzYLmRr7lfCKaxLFJkSiHO1zylqYRQhgGTVKLt5CS1TGAKUM&#10;LTQQyxQh+HlCKoxGrcKLMGKJiOUJUMFQ2VjIXvK5JGLJjrC3jKnxyfpDKvXoLxaYGczNcxz4V2w6&#10;b8g30dMhyg/GBYyQuhwNYSCYQjMq/P+I+g943dOzrBdfvfe6e5k9kymZSZgkkw5pkA4IHjggRwWk&#10;SFFiJAIqIioePYoH9IMiwh85R80BjiLFQ0CBJKSHTDK97756732t//d73e8eF8PO3mu9631/v+f3&#10;PHe57uu+7q6ZmZkiStNvxKON6nIAd6d5uEbEGbVQ1TPMT5QZ4KDaEstwHiDcDTaft8upg7AB40Ph&#10;6JOObtqWnfqd+T90PikUlCL5Iege2rCc1OxO03kZ9FhAwZmDzdUV3ozTwOG32JUZPiX+VVKIonkW&#10;bP0SAEEDIGit3RkpLRY8XW6DFShyEcdMqSNrWaJkLB0+wupmcyt0r+UlSp5zOPVM1WAss0F9Os87&#10;gbOAFAh7+WIvYcWkQOj53KFZmRagNig3/MlSExoYW4qhGY9zfexLSWgZ1QTQUW5J8AEuTbYBaxuX&#10;pmfa3T+ig+nG3Myz1xZs2xvoIoL+4R/4wfd9+EdOWgzi8sUrt04Odz/2a78GWDkyNL4wO0ukoggB&#10;2U+G2a6uO1en4lOrUM6KWP/2b/7m17/3vbtTM7g9QECSONkdQTMgp99314Uf/t7vnr/6wuTA4Gvf&#10;+w2wbGZmpq5/7gsTY2rccENwRjlviEUnh9PnCaRnV7Dg9pa0txIICgeZITLbQk665jUyIZj4sN+h&#10;QDoOFzLrzek5zO30wjzj7EHrlVVoZQchWXzitBzAZun5B8OjQ0gsEMNxjs5Onrp0/hzmkj1HRgEw&#10;i/OhMig9NHpcPBacEIeXs8ZVEcy5+KaNDDDYZ7AoSiGW7ezotm2+JsBzVXa/5ot0mO9wXzw7rIyb&#10;ZmeXpwDbEEtmz7+DdhV84/3Z4aytaGSoCjX+2nuEM5NMdHVZWVyiFJYENmE4tcY0tSswW5cunre1&#10;IomDhsX/tRE6+p3djluANUAG1tGGj1eNMDWuingc0ZSOZc604eZAv1O9dmQdY9/ZXdQXSzSZZ0Vm&#10;xDQfDCJ1nSKzKTOUVpUkqawfD7fTDHhpmVPPduIAcsGWCjJNEyokj4NkioMfJVl1OAzl0LbtbAex&#10;iFHcZkWJg7mpK/fcc/HCJQbeka+LImaT83HFHcr+VBSAgyNlDqE29OOYMZBKvtqrpRdpTxktPqYl&#10;Fvn5tOCr6jeHdl6HncncvBYGMMp8OtpMi7IbNSX0wmD0adQbPvTuRyolZ+F4ecRjW3sIsVUFa8WC&#10;CdvKT2GM8g5LwC/PTE/jZo2gwxC1bZ3UFahRzSCiACRKmIOEE2aIOWGOfgLbyOcL3tkaswsXCL/J&#10;pQBuso9JptJdDNMOSUJNAFkPx5Qjj1gVUY3sEU+Op0v6mlb5JO2Fw+UGtCyxI1ypcx4Y6CH0KY0v&#10;WkD7EN+FRIMe4gBIAiROsRymuTSt6KtCz4e8sciD5MpBEnjeLD39To4hYV+G48rzo1idw9mFHcRy&#10;smbmEDKEm+xghqBGikCdrbeH2i8Xx/btHxulzaZ3eACACDY+wT4broj2OBjoC7j6iYnTxBfytMD6&#10;i4meyWNO4+EOFVWhLKHYYYVg8vZACRjWzmPCBUpXT403YodaOrMNE4IQl/TZFb9zefpaoUiPvTom&#10;yvzZRgeGA4C2h6da30Tgnl0wMgLYDithBENP3ILOPihQLk5OFB9h0kb4T31MGb5QDzObnr2Bd4zL&#10;BCgDgSXJ1UzoD7DZKUFz9qCmqKaRuaHGm/gqMAe1Ns2ZeDFjvbjV6aWFrzx1a+ew6d4H7vlfv+nr&#10;v/Hv/MTIV72GKZahCNgbcHj9RdBc/vnUZz/PQb7nyj3QY2dnpsm0qGOzvOx3SgXUt9moTsVo5ZgZ&#10;ubvVMfqo0PX24PyWmHZJ8GXNkcvfQr/n9rWrT37msx/5P3+ehA7w7Mc/8H54Qd19A+fOn6Xy5Pyi&#10;NBJblcYSsZNDU+D5ZjYGYlPm1jbNZlBJYdw0k3AkL12iNe3uM2dPc8ToRODpLCwvo5Hwmte/fmll&#10;jbVCSpsRBaurK3BzQfyJBg0WnQ6GIP7YxfPnGTELFsl4i8nhEVAgjDfZCNGx/PkjZrzAioqqaxOk&#10;lMh304psW71TE5Jkt506dYpWKiJucmtwXWOpVkcs6Kiyc4gbeD0LyGmSHR65JP90zKbzuQjvCK04&#10;nk5pz94j1idugmnthsSwcIIAnXYVleH8IrsoNx9xNrPPDgRridVQheGhc5aQGxge6JsYGWMj8bwE&#10;bUgsw5R1ncPCYjSLB6K9ZIALixUeSRzNe9ZQGug7VlzTRa7GDAaA7eRqpMaWfQiZRQ15EgsqiryL&#10;yxL5C1AErCeXNDszy/ednpJp4VynnOlw6JzlF2Gby1euGMCJxJ8ohpqlGBtW3wmcglyCVPrVD73q&#10;7OkzzE2ZnZ29desWYrTAIMV0t4qeZuDMxBWu5gQlJxM14bgV5MtRwpEorRafwX4wjrTC54Eqsq9x&#10;GJoIXABrynjpiHhTBsMPoRCsBYismWNakt6V/VTD48e+/q0YI7PyPlgoEqQ0ISY3Ym3ifjzyNLOI&#10;Mm9uWoYNTOHhT5s4NwIU4J+dXVAbN9ZWo3RJxuGGI/a36Ikrs7vPQplehOeH7lLxZOHPhq1E0EBS&#10;OTwyHn+AXMH6/NyshXN1LxwDAhGCVMPxF7kkHvwCapHO9znCols/B1rVMPCU2A1WzNEDq8CzNy2+&#10;AGwgVxTdLZc4XbathOTYKFxqpMyYPHMESO3wlnjpxE2NXkpjhFBfnLeOkt/ahqONzf19E8JYMBIl&#10;nRy+3SSvsL1taHSEy1X+k6vKwDk4QuxQXsMjZRVZHFXO80U0U4Gkn9DQmBQ1sjjRGMohkC2c6qju&#10;AFupBnDl0nxZpRTuAhj6VYF22VP+TlWGK4dtLRuFYpeiMd4fP0p5pm1pdmFrjdQKZF8kEV9I8qfO&#10;aRgEXBjfBLotzfeFhQX+CUyBRoXjw9NRifnjbzY9Gf56I+lgkE0bEVYpoUSUac4AZEKej6An4hNY&#10;59K4N6UQCszYKZ6P0tIrGyufe/TZnb2mf/Z/fOiv/OLPTTzyVsA1zAgE3f/7Z3765//Rz/zjf/gP&#10;f/k/ffQ//tqvPfNnX+L6v/LlrzB2DxmGM6dOrywu8E92wpWLl4BZUKDdEZqA9rDBqcPkUQj+3d/7&#10;3RdefHF8fOzc2XOrSytok3D1i8uLuK9L587fdf7CXffdj3P4g9/5rf/1m79pq61pm97JXpUkyMMg&#10;PhTnlrjBP5k7Rk3PhPk4GqMdhG32uGUQdKEWUF+sysoalENPWfiey3fdc/ddd128dP2Fl1ZWl0eG&#10;xsgZ4UMjcM1iYzefe+mlpdVVDqSsRN40XYGgHujmHmxvjQ30n5kYJQ7qajvpBmC1vdPuH5NPdJki&#10;QsWlAiVhwH7w+7/v7OnTcBK/+7u+86kvf2WTiUB8GCMrwGajPxqM1/C42KvsMXkKxEnhjHHESRnZ&#10;3UECGjgGaAlRNAk037Hwb5gi2ZrClKaK8qyT6G0NW11ZW1hcYk8SU7EbyxIByyQyM6Nicg4FAvKA&#10;aC1orDEchs3RPrHey+fGNBlVUJTOxivRQxFzyQ5aUi6Ns5ZRjv42ZGxLjSEuVscDF8NC6WX2aXFa&#10;ZyqkOUf2NjU19VltZd2fm53GlONM3vG2d3zjX/iOtZlpzA7J0OjIEIQqXC0AGtk8sMrE5BgBLvvW&#10;4Qwya3hXbp9M3pFZCHZyrq5du7lEOLKzC0uFS3MKpuiQ7Q6sdjTGdzR37g2RBptyWBmOR/Afz0hm&#10;L9sGhIlOdY01Eq2J1hOfpr+kEsMXqQm0MUeitkNecqJOBhpXqm03Wfj9OXHNrX/jPa8vxeq0ckh5&#10;TLCAAI+wHWbPDluTRP1uoRZiVbYWO/AgmLj7wxdHtt5KpV9Go7ZmJCYV/3ISm1dduTPm3mdkq7fd&#10;WyIYDEWD/S0hwrCRD7Kab0MN1ZhoD+Qg8Zz4dIwRilEsMFVsEsqgY3KWEuvZY2JdyIOm+AakdBvB&#10;bH2iNMizgSXCMUFG1DKGmxsvsEFf3arFOa7sTgOdbL9wWLlo3PuVK1eszSb/5D+9YAhUeDGnRgRe&#10;10JHtoH9C6WL2oAdVuCPgLiIIEoV6MAi2OOnjqLELyWUQ96NEU9UQjhJ3Kde0habnmygoO3KfC2Z&#10;s/7KevjUBS6BJmqCZsZu+fEv6/dm/S23QACLiAmPRPJtUIIoFOGJZKTYLEam70eL3gJpV++Mykh5&#10;V5bTsCTCL4z1ZcOQi1R3u01/8H9Nabfky0eSLyGCJII0WjGXqiFuUWlESZuIDsmbVlI7hS4rWvyy&#10;ugeK+blH944PZhbnrt1c/4Vf+ulXf9/3n7QiKUgqsDt94/rPfv/3/fKv/cbs9iZSAOibED7RAn2y&#10;r0wx2D0GDpP3yvvu54xdv3YVm3h68jQxHZ/DbYu9RkfE0ckZHUUxcHFxiTzPivfxMS2sD9573yOv&#10;euiV998L6fm/fewPfuu3f+cNb3jkG973gf7OjvHBIawP+RMbns1k6JmB1W6YcBCT4oj+MnkYM1Gn&#10;xny8s21ibPT0qVOgVWxHfsqcZCCCVz5w/7lz55986ml8EiiWyQHjiNuEAYVuMnnc1BPxA6f4HvN9&#10;Dim4A0OdztASxdSXrTXsiBuW3uOW1gfuv/d973n37NQUAA7QH9teaLSr681vfvP85s5LTz91/ty5&#10;L3zhC9pHIyS/PIwhlrCDirFW8uQ8pgg10yUzWLLVHEYsSwVzleSZXEKJSJjZKEWSlWT4ID9Ox1kT&#10;jp3vqABPNsfsDdNu9cfMiDlB8huPCQapLAaga8Q05h6hphjGWlMNb0HjiBmJOkVg0jrLBHgaREfr&#10;hM7XYhXaDi1cxSFR44GUfNWXvTter5LELib1hLm5CkoTLoaQXeaOG4TYwu3A8fhz3/3dR5cuvvjU&#10;06vT04nM4GusWVyWLu8wTpiBJHl3333X1O0ZxdUT1/MhrC3b7MGHXomW/OzsjLGi48rhFtBpAWtE&#10;AgMcY1sHM5gmJB9hOd1sSho8I27Kw57iJd8pTF6uJsF1uqCyk2XNRpEsTwnRzyoHZtCooCuYUnTM&#10;tBpon8UyFFDc+re+/q18DCabzWoBRBMs9mI9wWpChhgE3oVrD0+uVKgUTvGRuE1YpuwYqVWkfvGo&#10;RsrID3C3MQ02hjgaKepLlFtTTULK1DnvvIOnSBDeQJ7dX+PdZVJnV4VFS8F5263gXpEhx65anJ3D&#10;P+IPTD+R5wVwAJKOsiA/9ZFSI9XiFs5J/xZKZGvKUlMP6OnlDTnxa6Ti1DBCP+BT3NbZZxU+VARB&#10;z5EuLR6IxIh7s0knpdcQMVkqb63QGPWGaIzwoTWDRvGm2H1FQCkUu0hM4ZIf6Tw0J2Awot2YiE/k&#10;c0RI/JesTXIBxC7owWa10Y/kfYTI7KsVuGSFPSpZUh82TIO0NqoZ2SCq+0ZsOJ+UA/8MRdUZJqXd&#10;3FpdWhTa1uN1Cm4S267C113TxTKggjtW7UAKhwGIoKTIm7S2iIixCJhLempMwENMcsc0qRPH2Uip&#10;wo78atG09kgZRmUYWHdqmfG2VZC090IOdSrkXGSy8oqG4DTZjeFg25OllcWrt65dvHTfd/zsT550&#10;joDigOH/6j/42z/7137oK49ee+CNr737nrsnR0e4z97ObmoC48ODF86exWTcuHqNYuPrXvPwvVfu&#10;4hrWmdm2tQN5jZG/qEMP9Q+SwvssVKXVeys9qOyz4Cky929++OHXPnT/V7/pjZNj408+9eRnP/W5&#10;8bHRh++//76Ll+mOu3Lx8l2XL03dYoqqwxHlUgfD5E9uQSl8UZwW4hqelDFXvowtaIWGAufEXczr&#10;3tomcT/YA0pNypuzPTnAwA5yAo1j5BjxFNilXCJ/mq9ldwrWq7TIrCSGbXUTjFLPpGE7FMeTBx+4&#10;/50//MP9ly/d+PznQGgt/SAeo06DAxjmbt+YmZ2dX1zgUcrn6REP4JON/1Lg9S4k4RiRsCApUdoV&#10;xLKwvzfWANm2GFDKbxXJPdEeoFCDnsANAY5z+vDHNicRrlKn2YFvrNaQFsbJvQQK9DgzdwA4UJaa&#10;Uw3EkGWUMeS7xOY8PTXP0kkvKXLmi9fUBHhtRU6RdYiQ5eIniuYmp7R0ea1EyrnxtBaSIa51QtnS&#10;2fSCIv0D4TccEaf7BIHMMiLUZ3p0wgz2S2dO70xNvfDlxwjJ2Dh4Yr4kOqWXgkgf1uLZc+de+9rX&#10;Pvvs06ur1B5avL+WFp4LV//a1zzMU75547oGxoDAE8ltm68kjgBDSxOyl806Wp9PzlXnC7tjcxO+&#10;Km06BriGTgUKxFlAEknDREXnCWH1BHyRnJTbe/mnqRk3BD/c8xARqBPwayCk/FnJWkOjxnja8DAR&#10;okBQEG1V9HiNbFE7vAR+3AFyAPK+YO4dMhP4KzUGLgaCtuQi95YOw5iXK9ZOlmZhBpPmVotQJbwB&#10;RCWd2cQQnyJVBn6F1B070aLiLGq1ujDP/zLtRRlFScqaflZKACcbx2ZqKvju8RMchofM7IHQQ0ON&#10;zSIATMHb6N64xBncpMj7lkCSYdni3wMK4d+pPM/PzNZHS66ye658hhiIJQSujz4JOqepEnZ3uM1Z&#10;AUJ7HBhkbc4YXhYID7Ojbsn/nAJYrqryJ81u2PfE9yShnEOuC2WbUuTXYnqmLf9CDvAwJHxTFjQN&#10;E3lSxjK8sNyARiP0deoPTMBhwvvm2hrlM4ELEb89ptpCBOFJcplQ/ORCGaTR1JbaWRaHp8+7FULF&#10;+U/ApZ9OqctkjisRPKQMHk26eA1bo/O7fnFT2HbreGqr6aWS5Thck4NksOz4J2UGhLAZ7gZQFsiJ&#10;MbOLlBc3N77lW99z+R3vMBs4Ofi3v/DPfuuf/cLM6gmAwgfe/16OKPEIm2x8aPDM5BgycDA7ESa8&#10;BZF0EdAfevUAEgXUZm9N3wZpCVzWCoctwsg2tWKgTU2amkfHRk6PT7zynle89qEH3vyah0GKuYEn&#10;n37qj//kE4BO50+dJsGBG07lbWJ0DNj39s2b2jKblyOTENH8aCoEqD88JPeyLnmHCpLH4cBJ+HKc&#10;+KrecMJ4RtPADvMLtCiMDI1MjI5euXCeOWgUADhMDn+3ksGeaafypNxQ6vbeqSwng+50gmLkwvU8&#10;OaLlePz++1nBG1/8M6x2wTgUrjmMoVFs3XvPK7i20LiRFUBAzDEYpQBW6Bxbhlv23NN2wEyqZmdP&#10;osfAGQW2VR3x8BBJSoNL4QE9QRwqIcve0tIiuSL5IMxYry2K+jECEurYBlw8wsjyzdoVCwBYxgiH&#10;nOwXJRXcZxmfO+h/QtJUcasoqDPIAeRzy57yHS4pgu0hE/MIwv3jp9LqMC/pRq7ShRGKTqXxDjR4&#10;EqUjCLa8vsI4Ci4WfMKS7A4iJTZtU7C8eu3ak48/gTVPEtNJMMTDlDXX3cdDnJubh1xiWbu1lQIb&#10;ColErro6khXGrDY333P3FXRrpqdu8x08ALvRtMaJp9ogeaiZkSk2Y2OwzAvutI6zZyroEP9MaVwh&#10;Ve86bK5E/xo1O3PJgdTH18zqbmu+U8bGlR3z9bQ2B3zml/hw02Fsy19712tw4BnFICQdI6Lh5tNr&#10;+waIkAPjCvpGXlmsgD6AYxBuq+mwISTxvp1skEQ1dknWOPMU4IW3KvgtbhLWvi6OoJ19Sd8MUZoz&#10;6vKafLpwczUbSTYmH9pzhGStDmaDWAu3Oi6QHQWIuEE/jpMJywg6ikO0yZ05KQAtDLJ3FIYXue9Y&#10;IqVBHPin3mo1vhrXy9KzTt43MMBqsQm4ArreHHzKmyvf4Rz3ED0bFBFuAqyLp0A0TYO5lKFuiNh9&#10;ShlQgzJkaEV5xJY02yAFzfCgVCXwokKW+eJZatNVVXKSu1U1hhYw291qcI80CWrgHnn9VmTRYKzv&#10;pNW08ZUqehrrLaKkfY+aOb3BWxmzjG3d3pmdmoaf5AhKhAssj+MCgEFsY4EOyC1j2bkYMB8RkwBr&#10;CfANEdyCUNFhN+5sW06M2Kp2LVUN/lKKGlwDP6neSGxBit86FC9OqcRGP0KJX9Y7y8tqcUi97m3v&#10;kAgZsI6edzwoQAJ5G8cLn9w/NPiqN70BCc6/94F3feH3P3ZrrWm3ren02eEH7rlHUs7uLnNFxoaH&#10;iR2wiHSoIIuCW6JWxlgx0BX21OTEeHdHF+UB5DDX1lbUB1BRd4PX04lDCeGVyPpfvHDx1AR/Xrlw&#10;Dozi+q1bn/rc5//7H38cDMemRBkajNFm+2wB6TCz2XYMDsLevqxxxQvlAiFOb3CfUrxxlJPEg5sr&#10;qCk2UOuaZJrSoi07nBceN6eOBeLRnDlzmvu6967Lr7h8iSXmCnEV6kSFQJmOgbax0dHXvOpBxtVy&#10;tDgk9AGp/0g8iDelRXlv7/5Tk9f/7Iv0PaODjcQk504rhtxmf8+lCxff/va3z1GHa8TyDf+MracC&#10;bqGyF23vIa7KViHJi5Do5GvyTfbn3Py8EsH0IqCVQhttdDjTH94gdxJmoVoM+GMxuRAKVqafRiU6&#10;sKxqwlGmgHn61ESUhYhpjNlll3j6VKcQstDeWY1gYyR2VIKMC4ZAUQbuDl/G3vgKWfgSIzUJ14yo&#10;B57koMIRScNBVksnPG2M2ij9R1fn6ubmsy++MDe/MDY+9sY3vfGla1dRMneaDfAFBa1MkC7gnsOF&#10;JwC8BFkyjW7v4lywkTAsRBUvvfgS/tRaI5xrhC9LrIFib18v6ByRDRsCI0B9XhOHUUpbCdeiuXO6&#10;vcDyxhbZBuVipuk1aIQZhaDlrEXw9mxVMYcTd414ETbMfZaaN1smvR2plzZwF5FrJf7iNdmZ+NLk&#10;l6kZ/PS3vcf21GTxwvEujYbYvYXU0TEi4F2YB96Rj4Sdws1hgrGhtuzaS6nbKcel9m2jZyQqC/ni&#10;OzZqEGnCu6+Mzag65g9UixivrQ3Ake/SFaAPiMJzSXWb28nsoEvARj7QJPEMe+gPV5aXcA2sNdfA&#10;/9E3hFAM3xe00y7TiaI0KVtYH7K/d/7ceVjBPAcLAtoWjxPXhau/E7fa38S1SdRRZJ+xizv4AAoD&#10;5ivEt4pq2KoeNZHGzuM2MfesSWcPgymqM9CHgdGkuMxfyN9ZavIUNjfpvhbUFsrq1nGDorCNZxEu&#10;zIoR/fFsoIpDe6BHxY4YCirhqwlH8hkhJgkamggDCPKhSp2oMGXRQoZKBWHWoTL8ANwcjVXoUjtb&#10;1AYC1NJZFpoHjcLWAzAAg/CjQF3c93oBMr+0FNWRsxaQtgNWmdWQWxLlfc+nxUCovZt2qhOQ2INi&#10;gwyXIG6r9xTrwOTlmQcxibPnILEtKAUIjfD/gJMHLldsikbUtm5SNFlBR0yiX987fO7RJz76i//u&#10;0edvHHb2DE2MnD936iyjCUbHcANEMcWDuj01NTc3x4GsIILnNTkxIW1xbZ2f0uSIBAXbFGvX3d56&#10;dnyMfOLBu6+8/Q2PvOlVD73+VQ8xcAazTgEQBtFzL774+DNPzc8tsBrjQ0MM6UM1mlKT+BX1OpqW&#10;V9eg8Wl8VcSCAqPEfyl9etoCuMNSZ7OZnhoWC7QGqIFLTn9hHyOOx8ZHOUv2XhDtQpM7kNKtFCYK&#10;OXSUdXddOHMGzWoarHDwJFZgemnM3KWT5hWXL5xjYCcO1bjOLV9do2whCjlf/vJXXrp6HcElYoLz&#10;Fy7QO0noyDkfHx2958rdw6cnnn/mWWjivBtPkzIYCwg5EDfOxWIQ7n3FK/g+bRZGSI6g2MI1nj9/&#10;bnqafr5VOt6YSuXEG5rVg2JEiMTeEax/v5QLMLBOrFBINSeUqcJKQEXR28MU0moxPIKzgWZt4y1r&#10;5fSYlqa+fkupSoGmk0k70AQdHuqgLW/YSrsiQpu23h6kWzYnzE+KFtmlHKyacWL+kcmoBZhorBLa&#10;CgzcKeeIQ7Qyw2r70ccepfrPXf3ET/7U6Xe9+7f+7S899uRjoxMTwry2+wjL8OsYHKvNxycsLPei&#10;/b2DTa1vbHIN2ABGVmDoGQiDuDevxNADFYACrq6tsk9YLO4vRxuDWl20RmDGhdZeMy9LQoH0uYAk&#10;IgJVF6lDpxWN/mjAxlj6hP8hBQFc632NHsTSFeqoE1fxbnmFnEdPojYHEjmh54ff90bWF/eOCY5v&#10;t9m1Gk9EhxLmY5rpcLE1M7KUVMexCOLnukqRADa3xOEw2SUvB/MBxpGK7/7joapOw7PgZNYhCZze&#10;nYuwz4h3oaibBMJwGMOQB5QoJtNHLfBlEB2mWfXpTXtlnQSQigomXjDHttne9aUVW+0PDglnKGtw&#10;aDiKFy5dQgwDhVGYHmurqw4OknGFrsAAMWlauzPRRZCVfO2AA28rfwo3/Ag3wMqn9mV4UgGIFM/U&#10;nQie1REzXreUjAYID5gtSyyXepLr5lna3GSWS+ihyvbyf3Za2pJuc0MpQ7CYBAL8Cu4YA8rSqruA&#10;NGxGI5iXpDyrlbGwIMLu1gh72octd1b0rForgCFWFiTF8iJQFx6BoghHx4jk33XXFdIfaGt99NHI&#10;OOumgUJQL6VJ/uDdC1XkBnV49EDREMQ7iJ82+tqYusDJT0OC7Ys8oe5eBrAPcLWV0hID8uvhcXss&#10;uRcPsZ2flK3M+KTZJMvU/Wg1BJSIcFJAp5uUWT1tUBdWtncYd4Do3Q6M9e4euDx333X3xTNnoNxQ&#10;1Lbgubs7N794/eZNXcoOI1FpBuqlW/HypYsAGk564AVLy4S6dIph0C+fP/eah171qvvvPTU6cuHs&#10;aWBqGB7guSADUDZn5+fwKFMLcwT/LKPTqnED8g49rnwAzQ2s9rYjpWGdUWgpbSigfAn1hGhqhJwQ&#10;2e3wCooPNo7kNsPoAJZFfrELTaRSRiJ6wGwCBbFEtpTbKKsY7cr66u2ZKZr54PDed+UuTD+tm9Sx&#10;WeqlxcXeLtNTYB08BNtSUpx8LafpjQ4Nc8FK7TuNAL7phO+8u8eGceBlWwtZ142rVzP858g5jTHT&#10;WA0rfJnZy56XuIWckSUcb4q7Rhzpkbd9zdXnnkM20kpfpGUIXdwhYvpaqNRCxcDLHco61XQxeJwu&#10;BLpy92ixpSFpZXUdpg0MHDuNVFhyG2cIDGGHrZcypFl5RAQtrTYmYLOAkaRz/we19tiyeRPMmQ3w&#10;rfpcIqHQRnQSjUKhJ9F+cCK+mEhhcM0iJg7dhN1tOE3/+ld+6R1/8TubL1zgp3/8Gx8lme7oRnCF&#10;cKnXyUhRaqnZ1PYzLa/wF5IkbAhLyEVxd2nAYrfTFEXeuDk5OYlJIkhleWUNmPRpmmPe0cKj2UTY&#10;uarBhQ7V7VuvZbxParkJnTU+2DfWvPrSc+0NqSZslB3aUYjhqbky4f+YNtkbbpoQjpWuogBk10pb&#10;pumJtHhT64fe83oeRgrZZEFybHmc+HwGvBBmMFYF6yDGDWd5mNY7Gy0g+S4uzGEIBSssbKGRpxi3&#10;mnzrKxQeeRl1OT4s4AHNNX3j4/pGuySMUvHkioFg7FTU00/BP6OUhygjA+ipUu7BDWWXk8la5EG2&#10;qaUFFIj7BO6HIWo4aeJyjNfl8vinfChRs2OeCQAxZ0NPGGPERmfk5Dr9qeubS0vLynQDlWDDcz3U&#10;qngswawlhPIMioGACeAFUGDpXItiNrKRkBO2FXOWAOFcAe6EYSwsEc5zbGIcCg4YLteD9qMiTXDz&#10;KX+RiQCGwuLa32NP0JYClA6cTmrPh3JisPvG8kieyc04YesUIGOFAKJ62qqF/6IduLm+Ru89iQ3v&#10;anLBMNI+kvAB5yt5cFEMBgg7mJuZ3VpdZ3150LG89CH0OFask9BvmErvlVfcS2sA5wzpCyEafFJG&#10;8Yh6WRmndNkELBPY0uCd9cejIynBghLXifkcHqFxBikCLimGMjIjPDEavgYJeqjFY/0ZAkHEgLtV&#10;ycsz1wSYIKLYKsFOmxPUiN0yxCQkqBsMTAfL3tm+evMmhYm1rU3SMaqB2yjIYnQAdpjEOzJ2Fih9&#10;dGzYmRP0b3bi61+6dWsaHVGJHG2IEEyMj1+6cAnDenryFHt6hVo4l7K/v7C68pWnnnr6+ecWl1dw&#10;G1jDmZlpQoOXrt14/oUXn3n+eQapzJBQUEe112YXiiCiY1FUdngsfl/it6pwkOJ6VMeWcwUpjC1k&#10;TsD59CGKvRrRewqdTy6XkR1VppYNyU9lynS2c6fUFcEBYBCx8mfOn+cIc9Cc+meQd4g0Khbg8uVL&#10;BNM8XJwEOlrIWY8xi3hwYGxoiJiQbbmzsUrAVLHL+MTkfffeNzaMEipjsEdlTyjdgaG3PirFDqA2&#10;WWOjM8sggKfHfGlJjzgz0hT8tfQZHneNt6sps83HH/z6r2+/dOnLH/8EEIcBf0cnfFBCVRpuTHXI&#10;lfMJw4PDuFUpp9gNYnnqxsRSPb1PPvnUzZu39o72Vze2aLcen5wkcl5ZWy26Gq1TEVAQOMMBoBpg&#10;bEFJ0naUYsPJyuNxpGNGcoczohKzcjz5MRcZLqnwZ0EonACPRrJVpBDZ1ZgT5/XIUXOsrNW1lrat&#10;jtYnb1//lx/7w5NT9yEE/8e/93tglN/6kZ/8+u/9wf/x2/9lb30DvrnOrb0NeitRNF5temqac4EE&#10;HqGnGH1LM0SXW1NTxojFJ0ysPTVtQYVNwt+JDeArQu4ChiUU43GSVOE85HqGBGX6YqVqTOfkatgu&#10;xzpzviwEMprGTWEOYzCRG9QV8SbWVBQOdx8GvvfP6IymyUl6XqnMm96F6qmUFf8F0POZ8ej+zje9&#10;3aU30oGzKJWV4w3YIrCXfvGqsWCgq2yNsaaFmIgDpE/hmkaDsdUhnIzERIdOtJPww6vFNxCXyQFA&#10;CdI6u7SiRBxtiwsLnKqMyQwSjWZhKsxmFjhcpjGYnVjSlIqeWiVuAH4u9+gc+Q6qEUw4YNDzERqQ&#10;hB7sCM+Z/kn1Z1oJibidlm3rYxPFYa4/dAyanqybUUww8qJXPq5VRCR6DHW/Ut211El34rHZAamC&#10;dvFikoAS9WQTTJw+RY6H0mDxLjgRvX2oH3ZTpycogGVYMj5KNdDPldkJOGLel/Iga0WCTHWY9yKD&#10;8YGIjXgkUhbXq0OENxfxR/gG8EzwaCQNujMVYR8SD/HwztrG/PTUBuD44iKS9/y0aF34M1rnl1fW&#10;qJThn/AEuHuCTTB3m03AuWhxkFuWgkzqQDy14g27z4ARFT/YzNScZswNP2WHYAJYlkUkl3XzPU6D&#10;EMl19xkIoQKOupG2zL2Xrr19loWIhhWj9YFTQeiaph7YaAZI9is4ZXp3ZmEegjWtLQiOoquJJgcH&#10;i3EKdJ+w2aijXjp7ligY8Rf1SjO6hHbzorEzH+3U6QmUz/HfBqcdnbg3hsjfmp1hlv3M4uLs/MLV&#10;G7fnFvjL4tPPP//0s8++cO3qo48/cfXGjdmlxanZGdzDERr0RHSirUIekCZZ7VAJuB9NQIYLpd8v&#10;4RErJsvOuVqWozBj6V7n7mTV2h+kUILnE/sTLSlFA3gHdhkBAZ5ylRXZ2FzbhE5qbpEtYCsUBxpp&#10;UkwdLNgzE5M80+Wl1ZXlFcNDEYAmPAhcYHYAamCSFdpah0bBokYJr702tQXs77PgG2liThVQtQrV&#10;AVyIs5VNCF6Jc1PKGMkjlHBS/rGrRpiLoSv0zWpJQS0BQscffPDal75EVo00IV4FXJdnhwhYnaEq&#10;YMpex9NrVRhAh7QOE85tL16YX2SFzpw9fwouL5ikE4NK9MIUhFPLShZmwBhdQpqa7B3uMWVw49li&#10;sjkPByDIfk0gNWmgks5CXyxKurs5aIn5esqpmW1ntUa1F5yntFSvWIwFVu7RwY352Q++7W2MOsGG&#10;fOTbvuMzn/jTb/qu7+FZ/cLP/4uZ51+kqQUasaeATgVy96P96dvTGEc8GZ+nJyAe3dmZm58FA0lR&#10;TSYlDfu4XOkV2hBfw1kLrpPSaYjd9mDqDZDusCGp0e9G7sgZYQWRXUk/LCedeyROk+eqyv0WCR+f&#10;ouoRsX8Gh3B52Vz+kYqDWQBXJeyf7ndyfFnOqi3JqUnrjtqOu9swfY9bf/T9bxIWNCjWNXG5pYPG&#10;rrKZLXU85RlSyOIKiBQIT4jJ1B/uRkgno6VLoSjyKQTydlGZrMmT4wFp103PndIlNGA5UfyHWLXc&#10;foO2n3CACjrXQIiDrQG1xBrV+6TnAtcisMXvpWYrVCbCsI5mKptvh61p/eoEjbwlb49ySrLXCmyJ&#10;Gdl2WHCOcZpzrJCXroD7OAsXhoxtHQrgRuLRD3I0nUpzlcHIcTxCmw811S6mQdMrQK8E6BmhCibM&#10;pK9vgIbLlLpdbEqX+DAqY9zd/Mxc0eB487mZaT4RO8p1Yj45gdCO+AsPSal3OPt0EjGZiwk8UtEJ&#10;f1HM5v0OwJcpaWNOoKMzfRNEY/rm9WvPPQ+3nOskmAXcBD8H2Qe6Jh2AEUFBuIdhqhx7NKA62rsH&#10;+ihjAOpjI0BySugqYE5GoWVNuHF2sMxCxlpl4lhFDDpIXnZ4hAXjLsiO7eJWq8MiKUEi6GkGDCh+&#10;EojSOjO2iSeevCfC5zZrUwfpdHDoyTHBPmEm/gO0l3eHf0wGgguF0oRBvnz5rguXLnAL4Xu2E8Xz&#10;hT/jQSgbmb4WclBCE5qDRtEtG+i/cuWu6bm5569dvTEzNzUHex4ODIxBwRseHLIY/If93tqnpZz5&#10;xuibrq1iUaESEArvHRK0RjleI87V8jcJDmxpY14vgn4JRcGULHafgPfisINIOKhLV8EEgqhHK0sX&#10;/qWAob1aTrlgIYppbUNsZDzwCrCJpKU7EFF1GojRgO28M96bE8dqryzzqPG/Czit+dm5bBUnOKHp&#10;wr0TtMJ0IPwviJk3Jwvm8sg+a3QHURx6ROgfkHDbgUXCE9VP8JcCW6Qxp18av8HZApWsvhAeFo6c&#10;Vnn+cfktb1x55jnkWFD4EZTnnS0HWy0q7N4/Y3w56MxkFm2mSiwB3KCen05OnGK4tLlVC/oom7yU&#10;Wshwf5/CUQp5+iZkUlFYE5fPYdFVCDOSQRLQ21QkmE5RRlw0lQFdrGmYf8EWlXHk11VqynxvYhJs&#10;LivMKZORmq9wXQiQj+Fm/fZv/Kf3vvlNtz716ce+9Pja8ua3fPf34Ch+5+f+zT/8u3///d/6HY9+&#10;/NPoVGaAAoQiEP+tU2fOMBsaViwM9Ntrq7dXlleBjLa2FFtoBkWXXIex4+o4HWRIwetVihP4Srto&#10;qXDyxHlwYCRMaFdhIe1I7DOZogHA3V0pMVqT4DalKNpoxRtW14K4XExKZuNYT3WsEBA9D9J+vUYX&#10;Qkq2cBHlToeorVsVkPeYH8Id+iqsLbubx8luFcvb3SWLZ0aOmgRh6IM8qHkIlT4uiOvBSfBtaiBc&#10;rpOd+XV4lu4wYUr8AG9oh33AlrCGhBpxJMmvZVXzfsJk7j2UD+w54NpT8rToBPeU1QEzwIXwwcX2&#10;gxLKJXGThYkjNWrU7NhoIxEwceUTHEoHEUnfxnMO6dL2fBr5uDXVHf7nVzV5G7yBdFWqVRMkKKpS&#10;x8Hckik4+DN93qX3re3u0xvzhpPnTg+OjAIVYUWJ6wHIrQfAAkJoGq32cOp7aCzcBjpsGh4aIZIE&#10;e6B4SxDNi9lTChLCE8ACZp6REsSmtZpXildEfBWgsWVxdaHXgga0ATzziA92D3ZovV2YW1tapoGd&#10;LBJFtHG4kkPDmHumoREm4VsMPyBoK93ltAn8FuwJUgHQIQhCmiNSCyiYQq7Ih0hi4ZU8TU6RPKXw&#10;PtTXhVPEoF1mDwj7wERViqsax8QI9w9JBkiL8DrWXbhIJH22FGu0fEekhkgRit9gymzroxOiCYdg&#10;RWkHjBnYHT+dKEmREl5NnLyC5NTx0VlqnZcu0eoMVLK4DJYC0LNHiiQ0mUEfsDm5CmwhLkDGW+q5&#10;F++68snPfBo3sLC85MtUyoQxolwGKrDO2MbODg0Rs9I6AQDn9LkOmj9QvT7gNiTqSzNrXcKLgxPm&#10;2deUFTObFPdUQm7w3JzmhiN19pfjbWXDqpzkoEQp4XgFqfLJ2LnrMlgO40uxLx7RrlcMcQTe7XIn&#10;s9HSSbXsm5meeeaZZ27emkH/bGpudmoWMtTc9Rs3eCVtrndfvnzx4jnu3UILg3wlwrGhieIbKq5R&#10;Po56PJBsIGp1Hg73wde5GraxGEQ5/pBH3QaOf9FHm3hFaVn0BsLx8lLv1g5KCWS6hKe8jfPYCvXC&#10;aqfrU6KUrl4KA98H6dYfNrP9jsgDLICppmlKFPafVFHHemD5iOg5iLHRRSAUNxc7pn9KZ6MF4LKd&#10;0CJnQTTYoNnjL/bNDkt5o/IAg+jAI/KIWqxu6owE6xwgBzffWS5hNqoKA32AHH1x4VN/8vHF5TXI&#10;X6SEv/J//Is/+ehvvO2Nb/26H/2xnjPnP3f1Wsv0DPaBpVteWfG0DPYv7u09Ojf7uaX5P5q6vXP+&#10;3K3Dg+em56i30eVX09mSGYeoY7tDGLQQWPYARUGKukmgORpQrIBDiLBZjcXFeeIJFoO02zypLDsW&#10;X8FwGav2wRUjSOEjJ8woSZDx7zVVFMvAjbqYiGCn504dOqdek1e1k5kFIDIaS3Bg7AI+yN6hx/gR&#10;IDkAbk6g8BZlCmiCAIWNREEOie2FnjCblzirpMyykknMcYBhDanwE54odgNcxcA54HvF+xmnoA5G&#10;3HBCQhKcrfRk00tNskcJHuqUw+o0K5Z6mhDPQhH3hG5YYkkl39jdnChMP5EpxzaMI+6Tc2WpZC+i&#10;ylZLSUX3VYdEXiKO3xQwlF48GOhknd44QjGZwKc6i/JVPBL+I76zSkz7j0mp0KThjAjVIciI7Do4&#10;JFvrw6PjFoTpHMBvM94otEEgLY44xldGprG8hBzkMOEk4H8tI8LYASYcpINXITl3JHJpzNxgWgHf&#10;wcNtrdNajC/kZS/HWdxdMmKroyhhUQZYnVtCQGltaYW7GRwevesV9569fKVrcGh0coI7Jvhx9suh&#10;o54F8Y6YfrPT30+HWivDWApGxOGxvJVxU/HGHvFAq+GQj3OWCcpWOZA1QZB1xF8Qn6oGk/wgYwub&#10;gCz4RVte4wNIrCAjWaJMlgkKx+GzxyJjisU3zUXMc3kly6E/xgQbGfHMu7lyfMbswsL69hahwL33&#10;P4CVZizmtVu3l+iLBvUe6KOnCylp9iQzx2m7Ux0Bvf6Dw5szUy9cu/7Szduzq6tf/PJXoiPmdCBg&#10;RtVJ3I3wBbt4aiIIzkiASs/c1jaWmkfCJdVPVQGBKBG1Wh4FRU6MFMRfZLFxFeQu0Z21co92NPEQ&#10;CDumiXCF72BlHbaG9+XIpY/fltdjhfjja53PBSuvsi5MEhY2LY2dVLOJ1lJ29RKUyV5VuGV9ZRU3&#10;EAW3Y4td5EEbmzQPk2kjbHoXgp0D/ax2/WJAQdXZ2FqsNzUzYqlwGfYwRrIBuCRHBHYDVrIhWYUg&#10;uhpW7QW+hK0LwZruNoSpe7wq+y2ODnHVzFP73Oc/z7N2wBIUCaUh0y6KRxdctkmNgC46DfLZzMXV&#10;yztiZcBQwFL4yfrWBtZGuZOwz0Xf21tZQK2kCkEGDXEYRrKptrjTqu7LirNXuGCRIEdkb8mZyW1L&#10;o8wh5fvBi+LbmuAxO1msQDfpi9KEbPQjj/CfVhQN1BG+6GjFtiN1wY5gliB/YZh71313v+Ked7wN&#10;rO7xr3x55+qLmNCrN16cmrnd1dc1vTz/+Ree+cNnHntmZek93/rNP/cv//23fOu3/adf+xWqxoQL&#10;Q2QeqlKzIDIuiJhq1hZbkTvhLvEERGG8APE0jtqtqVvrW6skxjxc26lDkQrMY25Eelz5FvisAEkE&#10;o/AEAOecUhxmxIoiqZD+CTGefT2Bc6IwuZHEMg8I1SXYLBi7ul5ZVZ1V64983SMcAiA8+y90qvii&#10;Dtwoj6nwE6AefuS4qwBMBsjCu+RcDnckQFdJIkhfFQCq+srnlc2FtV1NyCpSyS/0ZTxat4G0maMa&#10;noWldkJvulJ5sTRK5hZA5A+hWOIdCgTUMAE0N6RzpOCTFuLWVkAay2J4oGSIgoaZM4dNcjBWQ4PT&#10;ggnaohk1LyCugm84wmBmstuITaIajrnKYtGV7ggOt2PNkHF2Wdi0reiptbvEZmrN/SODThpobV5Y&#10;WqKnyO8fq2lqMMjSMEEX0dCoDoCAUxil2GurIDOnkBSA2bm9o7KYQYTQ09oSajeLs9MzZFSQyjmZ&#10;xATUhLkkroFVun3rFvIU2+ubSFVyv9iyidNnzl+4REjJ9SCJa3swQwV2tzNBCWCnHWAbsesDBkgo&#10;yr0/Pz/rAEOa+zONB0edsM4VI13lFPFbyYGyS8LkS2Tm1D2BrA0oJ/ZhsJWx8bwevEKxSbZgZ+fI&#10;2AQVci6ewEqLltiZc0Uwju0YmRg38+3sYLxwzc2oGSNqj9RwC0KQAyqlq0tEnV0dFFGRkABVXKMG&#10;DW5zdIQHhZn3zre/7czEKaJEHhDceWrCUEeffO75WzNzt+cXbsxMM5yAR8N+thsmM9XJhPgQHmUF&#10;m3Wc3LGJVzwYfb2cFjYCayXcYV90JmRQwknPAcaRpICyhOp8cQ94L6gVEn8PAEgRlRLzBVMOTcOK&#10;Dr8uIc1YzLKOTTleVQsgDiABPCscg2xnQmN4AZltyzMl3xP+gp+wyWPUgkdvx5ZXfhnaAHXAn/rl&#10;f9t/913N8/OYe2uALc7LNcNTo8ZpD2w8u6qkF7djFHggHk0oUtrl5oEhaMpGb8Zwdl1ZDoxckKxj&#10;3CcEVn7qiKrW5tskIvOz7f2DNEvSE8dZBDGdHBujY0B6hVwpp8RKoAQa72AiQj/PBWgD7pIyD5FL&#10;EX4FzDoSKLfU5NMWlQoZx1MJ9SGbkI5GEJITO9gpiOwXomCRUrncSMsVk9KGLPvU2jlTcLlKXMgI&#10;hhiFGN8hTnbG8U9uPM9R5y8p/AjNOEMuji9vLpAP0ZNP7O6Fo6VsW0vr+MQYst9UMp576unlrzx+&#10;9Y/+8NYXPkeVYHVt8cK5yYdf9cCnP/3JF6/d6upvftVrHvj7P/LX/+5f/avjJ8cjLUef/LVfOdmV&#10;OzNALrV/QFUGE8Wjl7cCI+5gn3OBnAYhGoU6C+CINTHR63Dv+nV6Pia///v+wjNPPTVDn4dFQXDB&#10;gPyZ3qHp296WhKrIRmb7HBiwVrpp8BJjWD3VPPQyvx5b+RZiL+V6NWsJg1MYtYccKyY8+ANf/RCH&#10;swJq9rbjNchMM7qk0gdfncEOvDXhMGadQpbIJhTy6OQEvKMkgpZAKciiXuIIN/Uj0vtA5Fhnr45c&#10;3RUrzqYEg9IDhVvF9+27Y0arzRfaJow+Tk55uxQ/1ZeOzgZxxuryMgGMg8mgFTajUcEraRwjoCaK&#10;o9Pdt+TyADESO+wShxIPsnFBNkwYs534E2matCycsDOLBud2lBgks9ZM6kgwl6vmfQh8xaNywqiF&#10;UcQktCIDMDQSTk2RKsO1cWl8EOgpkfLU7duGF61taG8hD8vqoQbF3l+amZu5fRsRelj0t69fv/nS&#10;tdnbt7hlFaxou1cziz8dGLS8yAzQ20hlLM7NUzS8cO4CoRbWh0gW28rQt9WtDTsYOoRZwuaV3YMP&#10;wEZJW6QYiANm6I3x2UFK+mryEIglrFA98I4DMDosyhr3TLWK27J9gSTJ+k3z4uyC1JdwNDV87OL1&#10;dZJlUHP2zMAQ7bHDgFzkTNJ0NXxYE5SX0FxCM7UPawwmW41tpYYf3Mb+D8+6DN42CqfT1EXbWsbQ&#10;yOzt4z8Gh82QtO/sQBVzisUYRK0xfA/7aQU25O2p6fmFa9NzU/PzIIl4QQBq3n5kZDyAn+LhIW+o&#10;jEQKgbFk+1VAJPBpLc/aNseknjsFOruvD5TH0T8FPhc2kUlsYwwXDewF49FCcejkIb2ozoMvISeg&#10;doPQMckN3ovSCC8CleBO6WkoO8ZPoaILv4azl2BejTbjaBwqjx+ecUhEbKhlJCScT2hMY6KwtjQ2&#10;MvSOv/BtUPvb15bJlrb2GGNp+IhxqbhYriE5fanCZFKj4TnqOk2eI75TQuXooBkoRDJalSfTJNmr&#10;FJajvM9t7ly/ff3LTz+2c9z0l//ahy/e/Qr61FQBIrYY6LPTJe2q/GkZkMweF5Juf1JW1jmyg52g&#10;XSAlxEQ+8KamIWi8fb3Q2VhkVg0uAJ+ubqaTNsTxoOYyctdBrSGVEilGvt/MEePj2at20xgoH1mp&#10;TIq6KM6s+Hiifu1mxFcM7HDP1adis44KqfxFUwaN28FfKDeQFVjntXhw5GtguCK719x2PDV7Y3F9&#10;obMXgsne4vyNn/z3//6er3vXv/rxnx/qb/rN3/2tb/ju77nvgVczZubkZO17v/Ydn3/6Fl5/1Aeg&#10;ni23D4V0enYG4yXEblsoT8QY3kC0o5UskxkY9P2Tdj50/wPf8/P/e9v8zMf+4EskyWz1wHp6MtcK&#10;dxuGKFtRWV9Jt9YvM4dUXnKmr0u/xgto6KMVy3+cc9wAkRBcZj7ZZB04h30prG32yRtK3/rQex7h&#10;RbbaYhF8Nsa5VPypjBv0QS6AGGPAvgdKRQIGBC+HrhuYxbiJk0J8x3mgvQtuCcU0zhjgAD5DYSvu&#10;PPoaYAQkXTlsFsowThSccbnkLZTCeAXohPmfCayiOjas7jq2t5j+HrHjEwAB4ALJWKESDQwOsu+D&#10;A8LyomonnIjeNQqjhRrpA6iKMKBDObJi5h0PjgwDyxkSHh0Tq7J1MhGQEAF3SPKonGyBkvZzHu3L&#10;EcKcMWUMOA8IhY+Buchyc+ODg7uHaoGhO0NMi8MD4DPCQohGOW51QgZHRlhHqKKsj7XrpqZlJC5g&#10;dlMhco6ZSRyXyyahb5PX8HG8M1NQBgb7kaIknyD851fwCJT+OLKwLVlbfsKnTJ453UPBtqeLQQqY&#10;XdAV7IJBt/kBKIR6DQSeSGpXvdfImIWwr91ci+WqORAJge0Aoh5jbsfd4aobpSPSTyUqKZchWMTz&#10;w2bDfrN8vbsDdM/j43hBjJs4BYeKlSH3aNLWW5bvoI7CniFDgruLM8BgsnXYM8QKeBM2ZeqR5pos&#10;OFaGUsLGzu7C6trk2TNt3X14VIrekAT3T+hKHbn77rupCQ8NDEzNTF+7cf2ZFwjLpp6+egMnwcpY&#10;im/m8fVGMSnJXDQDLNTZ2kiWI+2Zc04KVsKIFZToj/QW0sbCa9pDC4ydCYYTZryNTNWuaT3Sng3m&#10;ufKTbiWF22jEc/4Hn8HDqqSbFIc8BNl9Yy/G5LGZD52vsElvzcnJ8sb6SzduTM1Og9eze61wdnQN&#10;9vSRgVImMtGBbosoOo+VoaFb24vkHcyv35dYnLtgfu/Q66/ctfzCswe4j2hPemQQ+ErsjNMgZsp0&#10;JmehcJ65WgPgoEYsCN0GlFWI/p3lB7DmUql+PD4+Gb0e4VSMJIduaXMJTwBF6af/wT+aeM3bRy+c&#10;+dx//m0s58ggIusjkpSwF4TpuB+nmXOKiX3tCwO05vMGRofZz/zTuqOHwkHoBAfWSwme1JzoYChZ&#10;Zv/abRsLQMlBpWtyC3Yak22oV7JjHBmYgZcUGezvl0CldESjo0rBKl2g8UrQ/8r8fGotjO/uJrfG&#10;tgNakaZUCyRZE/vQHmBMAYBS0iabNw/2OO/sWF7JaeLj+4bEcmHCTs/cfv7pG3/hwz900jv2T/75&#10;z3589rnm0bup7+zceq6t6+An3vKGq1+YHz1oGj06GYehDfEsZoH+paWd9YXtneXtLZ4mZ5nBiI88&#10;eP/48PALLzyPm+/u7+4dHNpYWv/B7/nei29++EJ71//9H/7zScsBvhY2MOfVbexIFbBlynUEdaoh&#10;uWmlWqKvI7XW6kjwfD1HB/xafaRJ+R2ZpgzN3G70JClh3Sh38Qo1/AlonvvH31PDsPBahexzNiti&#10;wmKDpFfXg88StX1E9Q4bh8dKBQ/O61F8AlfKr6cfzSgS0Bw8UecR92uSDvYq2y8XfXTEuvMncvDc&#10;huEk7UhEJaAZMhfNyk1gooktXxiVbH+3ZRyV/Lh9djsDBHCG5NGkGzgBHiv5iPJEh4o3WJ8A5xAo&#10;t/aiPsAWQ/u67OZm22UArPYBMxT+Ep9oAEVlNRVaEw2Zs2BBLWPjkzLEE4NwcDkk5ghIjWINEVba&#10;ZWxDbz+GG9QyS8G64TZk5u3IvCIZw1IoVgVavUfLyRYJG+AvV0Vj0daOgXnPYD/4PjONcbq0j7Bu&#10;pi8b67duXGPlx09NqmCKIigCFr29vBXFc66BReN3UQnmefFPHhDXWdQvDJkPKFPV+LsWJAKfXt4e&#10;VRmnaxVuxjvwuywyboJqssXM1AkK0+P5QrxBdB+Lb5pyR9WO37p5e5oWIZIAInX04hn26xAwkFyM&#10;i6M6Ta3whT6+dNuaW0RO1cY6N2izcnVcA3O3GbPX1kZ1Fp4P8ylP3XV3z8Dg5u4eDF0iEdwqfR2L&#10;jC/e3KDkvry+cfPWLSbHs915a5V1IUQ6IMUH1N3VG2i1yMqGTlUWs8+OJ8jvxEOYEYLM1AyfYjjB&#10;Nz86MCSPa2S/kYMHh/ArMY3xR/2imxZzlCYDvKQnMACu7yNu3siAeUCkdWw8U408I/tUMuYIK8WC&#10;KGpL3rC55XAIhiUgQ9Yn+QfRZzN9sw3XnJB2hEaSlL+QuWHZmYvJ/iRwJcpyqJbxl5SY2dtTvDmb&#10;hE+kIMSfw2PkRjzTEEUCorosVW+0G9+2FRqq+cIHrm1v3bo9zWW/4oH7uYm5lbmm/d0fZjhoxxit&#10;Kc3Hez/5Dd98z+Sps5fOtPcgqNBF3YJl5/1BcdZXlwf7hkLOdDuB73ODyIKxk9nPsJs2bcRRvLrk&#10;+CyTRPlxcXHRAp/jIiIo1IR8RcfB3hZrK6sS/0C/0Tb9PbTj9dA0yl8wRCA8dthk5jCxkYS30C34&#10;KZsssEobmXdyAukbTj/JAZcf4RDQYIPtnTACtDzHzrziCeyQ0zn8nUDqmBe7GeA4HB+hQvHxP/3k&#10;B77u3X/xn/7vlDFF3fGCB3s/9XXvfOwzM5iFn/zZjzzyA3/jo//h//qTH/97NqLSPt03gJzszMLs&#10;z/yDn3z4O741cycPPzj0EJXx39m+1tTWz377/te8bub5Kbwu7OOjtqZ3fe1r/+Gv/wdu4Rf+0nc9&#10;/+K1i1deQXjAPy9cPG+tGPjLobvEtVL41LpAI08yOTzYknM3wGXR+Auq68QC3HJZYGt+xOkMPnJg&#10;PQFZRoykml2Gt/WH3/lwHW/OsNF3NAxwru720PtBHYAzEpWbS1SHh41yhQtJd4ng251fx3HzGFh6&#10;ng1bypcCYen0pUU1ErqQoiAKONyVj6gjZ2FfDLGC97gll9y6hZhjD6UVDm2EzhtzeWS+ZIwwRp2C&#10;jMpVAlSRzyTHpKk9X7yhVbusFM6FBSoDwQqVG8jKqvVGmIDYBS6XPidG7ZHCpeRI0qDVAEbopDY8&#10;NNBNb6S1vh2ayIlCQbTBPQpWggNYhGH2UzU9KianVm4bPKLB8VFI2TAJWDe4dENjo4NjI32jQwMk&#10;/GOjEspopUKNKyqnioq0tAyPjvX1DynPxLmNui5SCGR87voIzJJys2U1H4ZypsYaO26zs9HIzj52&#10;jkq+bCFIJF5PTV2mNBKbHfMdO1CcweBDDiGBEH8blfz1dW6F5ZFVmdkVDnRhKAKZ2dAIhCV4n1yz&#10;oxeso6Tb2RVwwa3OR1M+guSWKH3SSSjdDOG58wKuH049Uswd/b3veM97SS/OXTw/fvoMj29kdJyK&#10;5TPPPfvcS1ev3bz10tWrRC3VKAT+QFsT3RvYI58vBl8wKMUzm1Ss9vNlDweepxRVnS1xCJ1ESota&#10;JMA+usng5DI+a4uzvFGrdlXlomRgltY5f0YUoI5AQ6VRglpW0t1LP4FJahQbbdvmAtpKLcdfCZnS&#10;UPSI73eaZfBM0kvC90H8SKfYugQWBOMs7NjwKDQ2jCCsUsgdTn9E1oYJg1yBJTF7Xylr8yepG4YS&#10;pr/sSfuurfOLZSb94ZuFRJGfSeBRfxIIe391c/35l156/JlnIKth3F796od/8Gf+8dgr7n3043+C&#10;671wavKVX/0O8grcwMkzz9564rGRoYGegZ5DNRSYIctHqEUGpEnrYpphw8GLuituAJcM2zWwtQQN&#10;m9e1wKn6qpwoBpX9YFAZvQpbZxgbgDVXFTHqJN7P5u/5AAD/9ElEQVRC6DcWtOqJJuR62U+rZp/X&#10;xIj5/aKbOzpYMStk+n0WPsoa9JgwUJsUIjJ7h+fFErNrjawDqUnJ5ywQkqfQuri6cWN67pE3v/ne&#10;N7yRGuvJ4d5HP/Lhf/XX//rzT26eP900Ntj+zrd8zdBDX/X0E08sfuKThhrs6S6kNbbWtteuPv/k&#10;G85Ndt9zN+KkCy9+8UvP3/6uv/Ph5naqRM3Xn3vyX/2bn53+ymfW51ZGBkCw9+4n2xoa/OLHPw6v&#10;GqIbF5l+FLXq7L0Qw2hM/zbGUlEiaqlpyfL0qfrjSCLwn0i8e7Nl8bvbKcKhH+ACVkzjocgS8c/W&#10;H3n3I/4bNMV6QCT6Ej8aetsaZhAhQ1qImewjgbIwjGkkGZvquzU/K8lKYSPERZzMZNVd7jkRfJ9/&#10;cUxzVOyDkG8ecJZMGwKLxwx3o2AOlAoCUiXM8ilKYvJTdZAKE7T2ojx3Qos2Kq5Ku7CHatIOMjsK&#10;7BnwmmQk0UkoGlW1FDwamykVGTeuk3NUHILoYktGKx7OGqOoEwQnanEpRiM6gfGFTkE1EGup0IyS&#10;rMJyvmF0x0kqMeVYKDyir1R3lrEEzaS7RsUgtiJpPYNjo0MT4+0ATiNDnF2sLB9Br2nNNuEqybZL&#10;J3xwaJh9yu35wNlhFEWgbPFpKQrxVAgUsUvsOU5huXc+MRiFTdd1v6GEVgsPxW7T+Rr4w4tZfKt6&#10;zoNvJj63sJcvyqO4NSoB5LMaKR+ndX4OPynt8toaOMvQ6NjpM6dZN/A3mw+0eknxpd1DHBTO9cAT&#10;YaVcxZ/4NrkTBnpeBt+2+UAlrBMqJBTQx86c+6pHHsG5vuIV93KJ127dWlhZfvK555594UU5uOYw&#10;R71IVAHoZQAAv4v9agT+6aCtsL02ujq9EcrlrHiPibKTBtm6FV1Hgm46bkQeEoZ70tKA4yPlbQNO&#10;KpgoFSwW1vPCXy3O2QhZKaXl6by/LsTEHMfdVT1OribZt+QLp1pV4AXBUIaPzXEhXNKrjFcTCunF&#10;LdsYGNwSNgQsFrRuBvq6iHwJsrnOOupseD6Rh8JH8FCIqLgwBv9K84d9B1Kd/gaPZGHT8QQEd7KD&#10;0Ize42i0rm2uo6Q3vzD/j/7JP3nX9/0AwOAHv/uvnJB49Hb//kf/I1Me8Y3IsTEx/T///b/37Gc+&#10;Sz9Cz9AA5FtsvSNoJORYBgerlrwYiiChp+sB+QrBFSnzGzpjDlSrh8siXeBvkgY7KM2utD6YxcrV&#10;jOX5RTtv09vsPMSGjStL55KC3MKVTy+3AUd0p31eZp+02jbOeHqsXGeCOUIgrWqClUZS6PbzgyS8&#10;2AQnaKxLsNSRc8PfRRelwrPC9JAswe2+efPpP/rD+970hl/8Wz++tHT4hjfd94oHHgIj+sqXHn3b&#10;e9/7uZ/9F4YpIKshjxAQ7+zvPH9z82Mf+4Pv+PBfZWs88Xu/+9wTt77zJz6E0djZ23zr17zp+MzF&#10;t/xv3/7Jj/7ywSI83e1f/93/8cQXPwWtwsREwB9hPsW4SL3TsKbWMrlVYxtngHP9HStZwkQ1G1Xj&#10;TuxIkYYEKP8GL7SwZYzXECyqM1IxopNqykNitctRY7oI03iW6a1taIiWcVHXxJiQVoBO4EKeguKC&#10;SQbjdnyQGa1nCFj7VZsS325JBwwuvSE5U1oBzkBcD5+IwonlbEmN+TO73IplHRg7yLVfaZVWxULD&#10;aL+OfFYGYmz7HRv+jhm7qAdQI+yYgowS7+wmHMyRc5cawW/sXelVxU6ewC9HRDrTzrQw/AkAivnG&#10;kLhHQYMcOC8z0hsMHQKDr26GukMQ5LlIrXN3Xz9HXx1TsoQYR4nO1hZ1s/gxPpfojhTPiF7MEt4h&#10;hEWLBkoVSTo2tuQw4Ako38EFUqHQCdSGPVETtASn2lOSjjv0X6Tb1TjC2lap4M7msPePfaJZhLXV&#10;AG1snK4w3fIbRj2sZLkZQfxYEVRD0OGRfdt0TFEnDXcWBsnHkWLnI0ZRfTh9CuEc1RNVveKB6pHl&#10;80VnyQjbwDcOLIUp/nN4Q7gK2dVmKnQv6b4gFgv2t5y7fJk532tbu7PLK1967CuPPf3Mzemp67du&#10;4yadu80vqUBmEiBj1fFtNlXaLJoKU4WKL3sCTXmowBUKpFFT95841AdfVrtasoMoGDfYzZ/+HX4l&#10;gWTx3xNGRaW1GASA+uEI2nfFLrNt9I60mWUHi5CxUL65v64qQQBPDGnFT3a2R/uh/hK+I9uvnW9R&#10;R5Fo3tOJNk1/byf6zwQJ/FbCW3Wq2dDYCalo8kM9LGbSEaPN3AsNX0yefUpENqYeTgrZp4xX8+Bw&#10;OTxidLje9I63X3z711FQGxno7hocpOg0PXXrC//9D4CqObSf+r3fvvaJT9BkzBt2DpKY9GK7iWpk&#10;3IRjIYCQuYk5EwoAoPFa8jiqdtDGn/OCZdHuGAWS+obUoYPF6eaUyCXc59mUxHQFNCB/hixpSzOC&#10;jGWpMZXW7QkZVfbTDpK/liRqpHQaAa+0w4yQYnHwQ+HquHRlPZXrY1KWAioGSNIaE8fwaVwXf61c&#10;Ge+CTB+fjtQHt/Ob//k3+3sH3/bnvuGFP/0UFKMzFy4ODI/B1b85O/fbv/prrSzuyCjkGcJY2Gic&#10;Gg7xEiPyKDjOPfvwe97x8z/ykwfbTZ/5zf/f+7/3r/zYX/3e933zNzUZMRz+/q/+6sb0Dt1Mnf3H&#10;RAP0uRTDkFoOC4ij6mVgp2iBnH5iQa6fn0oTCWjJCoiPRbje9sC01LmBQ+UQ3PFxuP4+sMRDlRvV&#10;+xj9/ugH3mzEFEZ5UcurV8jcyrwYSG4HJ0HRhK2ZvrhMKRF+qj4OSRdA57r3fKnew56gQptJF9X5&#10;DSih7KoMtZo0bZNFTRoq9KbK/RxDLpqdxJWloTRxh+J0PVaS02VeQIdpOSSWNtoR9ulzwQbA1bEd&#10;9LhpGeyyBHIzzUf55dCn6rYJI+VTg3VA3IyYBE9bMby+XoZj4D8oC7cSQgFQ4guIglVtNqPnwsgY&#10;qsfK6IM/OXYO4IUn41G2Y9YQWGYvSY3LmHKFtWjY5aF61Wln42Nr0FOIXGjUidv1xLwPab66sNGZ&#10;4nkzViiOsh399FBnK6hJT9JxM0/EcEyNRQcl2keeeKdyIMoVUVFuIGMFwqoa5OoZRMcNHAOvpdZk&#10;lCp6EGIVDoCkHqgptgZk4ARDjOQWBXmwIuzu8NjE6XNnEVAx2EiPO2eS82rrbyrAKhJGrS/dxAn/&#10;+aulePMD/F55BXvP2MQ2OB1v0HPf3jl25jRSFY8/+8yffPrTn3/0Ucb5qsDqrAQZh7wj5QyW0tvk&#10;n1IT6WJt6I6lXVEqVELmDGyKied22UgGrVCfWWr1pdGFInTFQHtgbDiooJ8m7TuyXyx3DAsfH3Au&#10;Fp/v+af5qBOT1BSIhr57PhUp0cs7FUu3XPqkKmK1cJJoMyM0mkrFhF9XiJA+zS0CcBSGC6e2tQWj&#10;BM9m1DifErenptI1IlTNq0X+6tjXlBKKm+yy5RQCUzAkkp2dDCOVCNdpx1mmtBSafKDilnq1DE48&#10;+oYf+RtYf97nK5/8xNKtWxOXznzpT/5oZ3GBUQ3w4idGJsBeyFBQ79PRgvG6La0AARa6Zh5mAWu6&#10;0lkCLiM5Pf1NwQLooMzQPegKUK40B+m9xzDHgvnl6I6EsUV2cksruB90UaBHDCmGxB1VLjn+PvRH&#10;QWXtf/pyDSPdd8HueFovg0gCLKIlzTTrKBhsWgTqgQSkHVt2OQbaygf5jPC4Ca5NNOBFcdAh7A5A&#10;ZuvshNzx5B/9EeemuwemaT8Gmj3Jbjx/8TyxEWCjs25gQvYP8H50odBwwsX82Zevf/w3fu3azBFR&#10;9sLS3p/86i+/9e6Lr/rGb+K40DDwX/7pP2OaYt9oO71HaQ8w8sTopcXHfcIuwkSzlaEv0zqrA6Z5&#10;QopeOi0y81x+fIQDeLERoXGTmCW3w1mWJFWFrtRKRQ5TS8O6sPatP/4Nb8PyVDZQziGTeQ0YCznh&#10;qXAF2OVSsrad2FbpyDDE7mjiA6dq22MlE1jB4qIWqtAbW6ciIG5MV4F7sL8wjKg7JQtcPydTTr3P&#10;gOeRypu/mIEMoToTPXIAEt8dy+U0ube9E96qPWgst+OL6QnStsYgekLrOnWEOZB1nbDbwhdm6KO5&#10;i8E+UAjbXcUIOVT4Y4cEUULKsPXoGYHDdFGC4RBkgLp4GfscJRd2HEYNn1YezpOfnc1XtEiVbeCV&#10;fIfWNqlTEFSc4OTsEeW02tIHaHohrmKZHWlJdJWj4BjrlRomRQTie8oq6nJ7bAr2rZttZNzl7VzY&#10;QAcdnX5Yar8NpxvnxBcnRDgb5o4pcRNqlBQHoLQSwu3tOtRMMFDTR7PiIeXEWzdu0mKqMYJtffoU&#10;SmeYAy7ADO4QXqm6EdA3XWF7haxJujvteLTRKtki1h9LR8OLCU3dO1w2YnUmG1j+pR9CR9dGB85T&#10;zz2POpDagnx1kK26iynME/3XNivealEKixNZSEitifEj88cR/nVmllrlxkrMpQplKBEJMZHgEBUe&#10;9iUQYLR/tUaeLOeM84fhpiaHqcVQXxwo3wm+LgYuKkLLPs4ueS1h5J0LIx7ng4R1k5/hHzl3dQJ9&#10;TKEas6RU7VjpaC6h+qmeR7kKCpglVojhdrQdqmf9uNskxHnKvAwSiKQvZGt71EiXT5nnq9CsYLu0&#10;+rTc2mTL7qpezmQdhBGeTfnHw8PqAILN9nTf98Y3kY427a7/1n/4v/7HH//RrWeeaKP8ZqAHJiDd&#10;w7BP8jE4UxtmDtfkQTPtszGLT6e2YYKlYKDFKlaIhnnkBThKnBrL1FSt2myY50a4Ly08sBLrR5B+&#10;KBDkvk3HaBFFAvi5w/UNwdDqdzF8igNKeYqPzzw1jomMEneySZ7uOQOstDnJJMQY1LvUFCQGMnYT&#10;gaPOgtgRT5BHliow/9RSWAfS8uQ48N7IEQIJUyc7GGQXMjyqyQhJgZnuRGPOGoFTx1RTghtn80EU&#10;5Mjj4mkKOXfu1N1XLqwyl33eVkduAfbA1tL+P//D34emSYT5L3/unz/73z/LxMHe4V48geLDaQ9D&#10;sZWjEp4OFb5OyJMKaRBRYXDIcij4+QiCd6mLjm+ITU5YFl62BShzZZhgQUobX4lUeG4S99IhgGVv&#10;/ZvvexMID8E+65X2rh1kXUBkCKPtZMkACmyTe5QKYejn9XY4q3IYGgsVVm3l4C8VtiQYl95LfhR/&#10;paRopd45gH5VepIT4tAl0SSqH6XqoBJOnh8PBpGizW2PAY4kBs3chfcjhVcEUJ0NWAl4eLuBElKZ&#10;8QUl4BNDW/Lhcg2VFmAaMj5S7YT19VXicX7LyeIouw3aEcabmlVgiMGLZNXZlJ/mTAcFYY49AIEm&#10;2d8uQu02QpFsH37XpyJwFfJiBeB3JkcjmMbLWVt5O4gIDfSDRfJ3J1ymYpHZLlZlAWsz45NExYgg&#10;T1IRK0HtNEl7ASnq6DWrBp4xuYmHNBkJK3wQckc4ny0taAuKtpl56uYxdWw4bB4URhZwcX5uf3fL&#10;nNnGRUZcwV5fA6SC5CPlXjPc2geHEdGpYYrYzVRkCE/Yf3xcAoVDnAMl8VD4XR+J5OGoseVY7YBA&#10;2Cmee1pByI0ctYEVaCa2BN7a2N1f39lZWN9cXFnDARBV0fZIg0AyCfOebJwWBc1wOQ4kSDGghIhB&#10;XdL/yF980NmKVTYwlCOCaUwxos1iG2CHX6lNS1bhAHpRa7tco6VoeYhvsn/K/qr06NkSAeOfkPC4&#10;P1Ne+0jdS4aU+TJKDe3HiMSHZS2h0M56QEFUogtv+GWEW40I3FfiJn/mWEMEbofl3mOOE+eaXAXe&#10;oWeHPvADogMLs+mjVJs6E/0qBecCRJB2aVnovnL5LiwULQ6R+bOMR/n5/PkLagvqh2n9Hbx07uxX&#10;/vh//NePfhTW5oWJySHyBaBLSIcZWnXp0iXcwPLaKnxxMmaaNvZZdzZ9tllmwFu9dw6PG0sRCK7e&#10;m4r/Cc2hdiRHihXGWzQyAKdnJBAvySbjNaX61MFOLTSF4hRv4shcefaNzNeoxmjlCYwsMjnMRx+T&#10;GUqC2CABshkxPqbpWfYGu1S0QJ0Vq9deb2A0FlOpuEg7sBUw/VwaJngWrtoyHfW0hffilfkZSw0L&#10;mZolVR0RQLvxpcSRbeShGSVgKu3jTepPjv36N7zpXe/42pWFld2djdMTQxNDvRS+9zYPvvrKfUMP&#10;XqTe8e++57unlw47h3ooCsF/SE0Obc3YnrR8JoJ3wA3qW8r8RereBx0xO9akHnqts4iZ2GtmFTsK&#10;VzkYLoyNGjySWEsgE8tNb6TFyGyb1r/+ta+Brxy2hJATQSvHDxuJnWTr0P8DEBkdbfqKT2gJKaOD&#10;G+BoQWDAMkOrT5yC+CqFH+tjRYIsExxNx3gwdR2EJvg3OJjNSo3m1fjqqNxIcKYGmHkpAQlb6Svx&#10;YNjgA1KG6BKVKNQmWlEknpuZkSegEmQrM6rgsCBujAvn9XpDG8fCrLCl2+kLfATvw8VLO2Y48MgQ&#10;bY1sClv4SPlVZ+uE8JEJ8a2HbGOChX4w0xYwfXg+4B5w+wBI6CVG5Y5txbsV7cbWFyuH9PcThNol&#10;y06yyGHEg5+ip+FYQVaEriDmknUy2Qae/8AAwueShEwyXEAeJFtAnY+U+7hIrHaJsEQyWsDMA+Vg&#10;cTWOWPmancsr7fY0n9uNvWjBvbA/QMz66N3LwFOgMPY5mxUrrhMiLUunHo8W8Wha19ASoqzJFky4&#10;0IbYmbmLY/mo0xrnQma9eOny8Niw9W0qURyI3h7MGT0zFDMQuGbpNrc2QF+lkya2kApOb5FYAcA3&#10;DSVmJN00ClhmJFY9pjNDoL+rc3Zl/dkbNxZpdjppeurZF2R/u8c78QS8B7ZveHCUdcPyCCRqKzt5&#10;dATHNYZTJbJI4+HPNBnBQ+N0T/qxfOiyKfSohDWjG1lnguUKOU2I1QXCfOwRZQH0yNFzAqtjICM9&#10;zoPg2Cj9lDgUQ+YWwtZ2KSuOgLMTJjCLyjUm0cEmElawf4Rus5gViadWkez2ELQa0R7ICOgSZpiq&#10;HAHhHQHfvV1PIqwoK3N7CD3ixWMJVQ5nAQf7mVNA5/Cu4MvRIfg1LFLW2ZaCDDW0ZJrwh2/Tiudh&#10;7CYJpuQMX23kwde/AaWw2VtTVGJ437mlhS989rMoNjLj88zEGbJD6tZEIufPXHjHd37vK9/9gclX&#10;v/lkYuKrv/Fb7nrkTecmT01PT2+VrIBVtFYSL3w2H2eDWBf1VaplnCRPHJZU2YY+M0U9biy19QxC&#10;xpQDsZ7tzW20mQG/gDszqsEkn7yTtQUsFW2wTEDlL+1NsJC5e2Nt1jzN0DVrHUYoXZ/bKH2//93v&#10;GxgZQYYLXp9NFex5ez4MBwXuFGfdNqBEf7QBmoV+HUiKJ8ISw7zCVAFmWahH15LNdoI2ag8ogoEm&#10;2109UatAfPnRiTJ1YybQ6vxA+TKTUG16HwIP8QNv8uKLL9y4fp0EhDdnRFJPd8fS4tZ/+2//37vu&#10;Of2Hv/zvaDkcGR1AEnCwpx/IkSNLc3JUWvQ91HSYiQQnnkNBtYDjYOQCeVc1XycWpIF0j2Y9qeN7&#10;9vpp92lRdu7htiViI6aCvRT7gQWLjyCcErhOlmzjxQ+946uKnsX9wM2/06UNA6kN2QAbcFqAujaE&#10;UA1MoYtJTWNlk0OLQbMiyqOjqcA4tIRjfLMibgJp4fiOdkiH7gVresJKegiETbYp7e4R2bIPKmAv&#10;JqyT7qFgR6aDoxh+R0gABkx2lBggKOHk8BBj3sN9pJAorzkHHPkwGm7hk+QLY1TJAe+Mx7jzTzrL&#10;1cDhjRG2BAUaHhtVhgWKavAc/i5qqXNk23h4GWI1v7BIQf/FazduT8+yjR3xCk9Opqaik3wi5o//&#10;cYMnNuPi6mBbQRFK1hBUeceoPIWTAkmxEdpxcwJHc0ipCrDDliowLZS4jDSKvwzUrBguC1V6L7rh&#10;IBsUms2/nNjF5djBx95lDXlBTdatHczHSb1F3AngZWfn1s3rBICCOpbrLEGDzLA7PRvH2Fwt/iAm&#10;ZHQM9SSMvhoY7Zy+Nl6waW3FCETirA13OhLXHVwuxHxZZcF2kxkaKHAOBazUKTkgacKsIEB9a3b+&#10;2atXoUybbUGR6WJ+r0khr0cLnBju1tR0rZ4pDqFwAEKr+PCYq7SbPIC/mOZr5Q0b5TGnoyqlwESf&#10;IfNUlsZfWMr8FIDII2DUKfNSiNmHmuFIhN4NHmryNgvMCWB5EGLcFezXdJekAJo8hlmidGZoqVHG&#10;NxCtnjt7hkcsWreP25bN5YNMopAxHFbOWUpXin6X5lYmNhD0wHoJWU5Mj80mmAnDGGQpHGggOgGT&#10;fOnw3bPVZ2QFm624tOjkBs4jmSZ2AWwHg3X7+s3phQWEDwfHx89dvMS36aTiEyuKh0bD0AFS4Euv&#10;ed1Jm21K+BAaD+g7bB4YXLh57aWnn+JzJMhx0tu78MfEW7a5ZCaVqDntqDitAy6JKghxJ+2+5g8s&#10;Vy24XfqR0spcLFL5fWI+7A/DMzOn02NDHxaRKPciCINe2xZKH6jbmoqQJGXsr1Gp3JasjkVRE9zj&#10;2dlZYiBZfYBZKYxxWn3oEgsVqDBnimeqUmLlauxqAh/6H1kl3pBnIUaSmXREjnKBNQUiuKGJ85gC&#10;FIRhbI3ESVmqAHnjFr6EztwpdMKjXLq5xRNJzb5F/LCzh75iyEhPP/UoxK0de8gptTZhxLh+gwaH&#10;d0iD9lBjn5Wu8xJh+nnQBTE07tgeTI30gWAdPEHhkK5O2/OSanIlsHvVBrJ6j1XXRGdSrGJ/XIzT&#10;SaNi1Pq3PvgW6/V3Wi7LTPNI7EJgbZADU/LhCP8fgq2lXV4MXGXApgKteD3vG/COJFE93oJ0aLlM&#10;aU3ERvTDIrBKnzwGd210n/WrDjwC+EYMxJ74Bs6ejiHSdswQ2asninOi+ZCEw9vZSW8rg+8wgCL9&#10;yBBVtOmpKedcijuhQrVLLsqwIS6SrhZ2TRrzaDo1CuA4eTYODrf2tqm7EoCRNZNKANEGb5DhQNDM&#10;g1FQzGbjExqsHnrzO+7/xm8dHRhdWtogzudTS2FCoJzol/OjqqWSTeqRIdvCO7NubgYzp9g1efSZ&#10;OGptvEIL8YIIrIoYZFhmtf+wLiGty61mzQPXRhCJExj/YYQJvBNaFw8hftGtyV/4CaVYFtiMQvKI&#10;JVzHUZmL+0UGDvDNfc4x5H1rm6GrgFF8m8SWqV1kxMprWi1FPo+WhnEaLDhBCO0puZoCOBQlWI48&#10;DsOFLC8GOj7RQawcn8AtJvhStuIVYouxa5wzkYTUxjvo5VlYWbk1v8i4YXj4oAn9Q8PsYqIEFgTW&#10;LuVhPoQ0yy2ULwJEbQXh+Z2qgChEkJkSHMZE8FycNo70DSK4m4x0t5UhjTJ+1TYObokspUM3A0JU&#10;eq2eGm+iap5Da0uJxHSUGwAWKKouviFKTZEVU24vA61kcPrRQbvF8GTL6uKZTwcS5sMtuyPngNz3&#10;juqROt1uZsy6TG4+kSZjhlij7kSJO9TJxrib0eFhW/xK48uQVMoGMH1qHhKVA4N4BGQYnDBYzYHA&#10;NuXIezLhQEEPyhDJCnf3we///gv3P3A4v7TD1PvcuCDtycnS1uYLN26+8V1fS68K77e2vkLnptFg&#10;U8vZyxef+synaQNxTpBUHyfUqAOGJgTLSAE/NUx8qP8fcBKjz+MqgFRoV6jRX8vyIs+Flgk3LsTf&#10;6HhKc4dA9rEwbyH+unBOLomIQ6g8pXbLh35SOSvfYnSK7YquM5E+3EVRN22kVFrqq1bpUyQQZ+YM&#10;eEehDMi2cJyOJWI+y1PJV1PTwrIylwIUiosK9kq8ycbTnWQyWgGn/QyIk1/PSJXdMKGERgnngVRY&#10;BxpBmLVF2yAR/fAg4T+dZ2TRIH8WjVhFDA5RPHmnsTKJndQbwgjJHdFebcUv0YKHQbCtShSdijRT&#10;A1CMsIglHiN24oIULuoZTyMXV8I7s7l4sQFNJocbBhWh3/InoOuJFeOwXfyqoiJfVkjsP5J2jfOh&#10;2ZprlROY8cp4b7peqAaGBqN2KXpVPEVLZ868ysxox93ZFVyCNlh5Z9GF2kiGa03Jnk91XcStMII2&#10;gNgWxWWARGH3THzJ0C3jeLY5/RURR3NXf2jlmfilq4tWDHok52dnl+YWyljw4ClDOauruwtz6goH&#10;quKDKsw0MM4Mp9CGOo0FeAjgaDJtNUBuYjBDmebKf3M8N3YPLnzXD54MTw48+OorX/ceciVibpaZ&#10;HJJh35WomOWXIcjqEeeZPDXRIYklCuUpZ8RW51RpSN75KYYSO8N1iKik3FdpFmuLS+cyuWbJ5vmt&#10;DFMTXE2TdqYDwl5NSbzqOjFDPuM6HvVMPUah7bGDefistDQP8tYdxtzPjg4N8unggsx0gxfh1G3V&#10;YbVH7EO0foZGR3AUBuPtrWSKrrtcVdUPZGNA7urrJwoKMJIjK7HnjspbqhaVmbFViGeCLbOiMElg&#10;uRwurm/MLa1Ns8shZyBSRFVAWdy0i9DqDR25B/kdh08R0FafPScPpUyPd+pmViiy+9ljPtfIu+Pn&#10;OHjsbHZ/he28DPuoi03sb4uvX6jtSv5S+ywsXYcDoa8dG8RlhkKKAwaSSnk6KQ5N71r/oGeVaPID&#10;ltq59o0gdMee8KQpttEAwTmfocAiMxKsslqPolMWz/XXcq6izszD7UTavItVGESfVEKHIS1PPAfB&#10;GdGuaUZHlLUlyiOgyTQX09CC5eVeWy0nnPTz0qIgupXg1IAY13TflVec9PVee/TLBH/E7qAQ1AhY&#10;Yia6LTLUt6vz1JXLdLv/6W//l3seetg31e81Ld94qfmAALNJSlNz62DfAItLCgtcFl5bPr06GHIY&#10;PVCGQ8Y6ZWpY5ipgNtK4XLGydJCM5ZjpM4h4+ClLJC20OqcyKEExy8LibdHOWIxjsgGrv0L2hOfq&#10;K5J7yaHiFyW5WFXIPJwUbDyEkr/NB/TA1WGQts1K8jSGSTThygm4UXvgBreBdttZakMNXtkofFK2&#10;zXwe+nLskZHTYZkBbHBnH+1CWm2imNOG0jihCY/T83iwx7Cv3qAaQMp2MjlJFp0+wRIWRcKedT47&#10;ALgaq1BqboJf0WA0ZGOQEyGVzEp+mgp3WAPOKWc8USMDbuipuM7Gm6GT3Bl5K2u/ei1TDGv9sa//&#10;apYN02C7oImQFUgD8/ShxCp56UQR+SQ/DHuN2q1jxUy4GMC9y+ha+zaNBMXOCj7KtgsnN9AT+4Lv&#10;l1ScFG9Po9dRp4v1wV0LqyUyS/bDrPY24lhyC2U37EfFUFp2xlGoeEzAWyyotvab164tzi9yVqM0&#10;aykJvI9lro/mbLvgOG3acByrRAPELh6id0DVEWkeQIyK9MpHlCzEZ0SUBLSx6sMs2drW1vmvez/1&#10;hJMWeahba0tXn3yiL7Qg4y+DfY0vd5Z7F/zh6CfZIpHaS5kcH8B2cfSYugwneuOKIHgDYVAi/TBr&#10;eSlvJUB1B23jDe1/dvKEUypjW7sMXZOo6XQsKpof8I9qM2Z9ZcII4jUd7SsBwm/xT9aWGifxHNHQ&#10;2vIKweAIFHJO1d7+zRs34dWxhr4Gpo1Cc72ISQD1BpRNO5XDcIxtWTerDXwbC8hQI12mLGZD1aiE&#10;kkGzAfDHvCByYOxd3zbNyy3qZ3W0r2/vTC0sXZuaYi5NZ+8AgwPw3tSVjdWEXFhbiyKaU8dkGCW5&#10;NULCYT3L0d6JsmUeV5hJHAlCzXIVJVSrTVYaklvZKcJJnpRtYmWNKuSMTpy2NaBBgr7qVjb74sGx&#10;1QxiUtdRNKPY8TmM5YZBq/gLMw0cxtPo4zdiLR0kZSANb+3iNAcJSOXHEdBoUp1aBY5s7TH+rPlw&#10;ry8qtay9xB0qT5JMD9oUW07TvFy+tA1jlSArsK8k5WfEHp48lXz7PCiEkZpbneVqTZ3cKnjWvf2n&#10;HvvKjS8/Nj+z0HzQfPHcpXe98+uef+YFnhQvIsa6dfv2jaef+Pwf/O7NZ595ywf+XHICn8zK1LWd&#10;1cVaRmwEfg78BSySLEBs1NqgETdQicY3GrrS+aOpWRGn9iD9Zdx71OPxaiJ4womJ8zjjaCuidmn2&#10;Yze13BBT3ho/lS9XeB8CHrvF5kgOfrSDeBBCH45kSJdDrJa2orYBL5blHIglHiHNhnwo+1NIR68D&#10;uZld5WBvt7fRA+Eao+UqHed5W69Iii8Wm/nV7tZj9QfB3/AfHCLHjVJmcMZPp8h9KeIi23cQAiQe&#10;RYIA7AOnwQNc2dzgcALCKet5VGEz2tbgJj1DyDShQSQT2DkEBNm7OyPM9KWQEDymHBj5vQCypYL/&#10;2VFbvg+SSD0agBYlFM1+SpWaMOhQ7pBoeIhWUiEpM2ZonPba4QEs9zEAE+xysblE1pgHdnFBfnYl&#10;gUi2odOyY8EYzd6NjRJ5rrIhaAw3sE5ROtaf31IhRTaI6nW8f6n/KSHpQAIjNRASroELUI9QEqK/&#10;qRjjzjavArMIJYBQhsKjRHJ6oJBCAxjHIfkpoTORxyTiN5wUw9FAW3iW6IInQCiR4kvfALkiFGjk&#10;3hTXhVSgXlUPsT3eRg2DEJkM8BVx3Ji7efvsq19lJnm0+4n/+O+PVhaG+4BK0a6S5JJxUYY/9WWn&#10;Bc/VJ+T+zgAcZBV4GPavOtQpMX6jaaUP6ScbM9nPlSyzVhTqrXxjblBdggQNkTz4WLjh1rJKUMjc&#10;JoBbIEW7B/kqQ6OrSPdSYaMFaHJtVA6J5mgenrk9hQVizzFyYG4OkGaFsw1ID6pAqEJii4guRRTQ&#10;aMwvoYtJqQCMfoyRVCwU38dzcrZqP3ALLEWYvvK7iEm5QsBZoiRnGTp+uVOYnGZmuIz9Q3OI7yP3&#10;TkKAchxrVQ100sR0q/EonsMC9+tUBBbSToX4YUtBGT5uTfcTvoS2ppnhAc5ZwsRYd1SElUWzgcMz&#10;43QiUwn+TnaiIASscBUYwRQN0vlEnQpgRwXY+QjHF+ewWMnXojk+SNg6eS3vp3Li0TECBvzTM6XR&#10;0PDZUpGvgkbN96MCKEwBMMwlyTa2sYCzQ42Vmq0d/Ae7Ha1NQ2hYYU0cH13kGR0DsAPrkf1swKs7&#10;Ownbm7G/MXm4AR9HtLV4vvpOrYwhnsKcR8dIGfKQyAs7m1pPtkCuu9/5Az/Sfvr85AOvOkYL1k16&#10;TPC0vLaEFgU12/d8y7eFgZFelK2Vpx59lBinf3iIPWubbuaySdxLd6QEoTQD8VBqY5TmfjocbQO2&#10;PAA+xmN1GRsM4GTUbmA2oaQxKn8MZ81QYh5gJt36xY2z/hznkDIMdXFFGVKFPRDErqIL9qFIR+4i&#10;2zalcWM07S8zPZXjnzyb9zYWENnDQLGw3IvkYwk4iaOMb2JClTkgbpbt5aw0qXdYJS6JGYImjlED&#10;c0Lj1hYXV9WI9M10E5gq39J2gixdpjv08axliEhfEfNW+JC+AZr5lcLVrDEvU1iy+rogdkKgF9ER&#10;KCMfIkiFCUFfp8sbj1JAXDpsEn8DozX6h81uTXp0geq7qL+QEVXipbY96b2ZWfYwtrtiK9KNPBXU&#10;i2B4K8+L4kyRszNpUkdOCEmawyNxMsneNsKQ2AWKtGaF2egy7z1XnexvznwMmVOxiMoVIw7Zlp/u&#10;bKwhH81/LnRoAB7vLJ+U+bY2nAGfh5of+8D9xHIToHZ1w23nRyWWwD8xKisLi6vLq8REsC0KBPAY&#10;y+ZG7VZ8nT3HlWvW6YpMYEvsCRBBKkAJVCVeVJICCukP1RB17jOrhgs0H+ewhUxy8+kn5z//2Sd+&#10;5//9/G/8x76jvVfcdZFZUeATVQnnV4leeUj8SmLTjhAPMtOttRlPSUuLPdCUXtbXRKYzNLiYr43M&#10;ybimhp7TIhBJllghvMHK4pIrCTNg73Bs4lRBEJFdo4vCuJLtZWgciylhVK5xI3DkMWdCpSGKkSmn&#10;hcrt4fGLzz2PTBX/xLfNzMyJQqaXvZ4IO4kZyLim/mGmb4sLMf3YGSPkVRR7oWD294KaNZL8mpAl&#10;9qCGK5iVsElQR71RtjX1dfannWkMj9NVD/GRL92cuj4/i9YXrDVMAoEZs2AC4EZ1IOG52WcC6gqi&#10;a6xV0tcoCdO4FJksaDbqHIAoEdrL1icL8edwDGQHRrVR5nF1paWF3i75eHpeKZadpAFoyEBRVM3s&#10;0OynCIuWPTxxPFY2v1R9zb32tuQzIQVTZqet3akeqhxpaHKZ0jdsuwiGGKxPvhO0Dyh6cj+cbuho&#10;YgANsobhwUHaBJBg4315/qPDQ07uVWNS2JBLJSDQhQixRVgmm8QG5PT0ZfvpzFAN4u8cGv4UFeF6&#10;hE3sr7K1DYWSjU3wOAbEHO8dbTa3P/DOryECokm+9/yZmedeWFldwRGNXbpy8cGvau7qPT0xMTg6&#10;oeFtah88PfTlP/mjw92t4ZHR7Q0KufuqGjhzjUeNkS21GOtcPIiCsOrKq1dPLEHVL7uFqvmrjgCt&#10;40YqxyfMoQOSWlpYjFmXFlEQU6VQAgyFhCSkTfrUqLdREEqE7j8L8+FXKn4FnEtGUlViqtaKbbg/&#10;95A356IkFqq3SKmZkVYEYaRowpwqWBDHGDWzs0MPEeDJbN1whGQcjQwO81vcqW0ohraWwiIzbC3B&#10;xMliDwm68Sjf5JbZ1eAQ2FjMlJ+ToXWi2WEA87n2W8DNFS1SKtymmcT5LECdfcxZqsZ47cK5mHQP&#10;WgCvxZ5WVcJ3GZah5hL/J2QUioQBirpY8n24LPne4pFNqRgHBgKL9ClZruxlPwEIOOy3E+1lRKdl&#10;UaAwY0JHnMOOX13FDaCMxghtUBROV1/fAGGoXjpKc9xJ9aNxjdCpuIjx8XHOGSmwYSx8YeE8yy9g&#10;Z5gYTqVhQgYpcEQlSBTQZKgVyfiCrRxkCxk3DXgyKo4xb8x0peqPzEcxKX34wmHYmkHKm7wnnhMl&#10;CWBDvs9dw3hhk3Id8tOhjaZ9nx0sy5VYjGvNoB8HtzGIDqHWDhDz7vHJSbSpQzzfg1s8OtR37uwp&#10;Yh8JLfE9vFjTj5gEtb6+AQY0AsIYqWBTqMlElEChO4dKIq/Zj9HkV9izk6dOSTYlcNbkuQhsKarc&#10;EVz0KVCSwQHztsODIwLunOHkbUCj0eOzZmDlVoKBYSOPL1RAlezGxsdUxYiwbbj8dFepbYTkNeIb&#10;ioGfNE9Nz9y6edMLS0mf7Y01Re0SaTl4rujxbu7vIAQkjMu0AGaIIpeEGpIMGQ9FrIPduZGetbqj&#10;/hoCNXaGyxoKh9hrYMs7sIUPIgCHOcoE5sXljZ29FvR1evulf2KzYB/s7tK+Ux2LrKdbVl4AG8wj&#10;xJ7h1pxfiCtNA7lurwSCKpYnjJCNFgNUx7dmR5d+XKYnlfUpbWriVB4RpslTblcwTac9JfRmcBCY&#10;qMKLwhksXxXdTkNhEdILi9gD1xBRfugzVmh4iDg1uF0pTYJ4MJ2YsbRtp0+d4pRzAbzfHRDMoisE&#10;Vn46xInohkpIL5sxP04L+03RD7cRdMRZsA68EzXQOPDQHXXeItFD15aChz1Wnpe0YVOawosE2u42&#10;1+11FhtMEg44yD4KqSvI0K21d/WMX74sZtvacuvZp+mB7xuf+F++/Tvue+ChN7zlXZ29bF5T+Tzu&#10;lltPP85+He4bkEQf8IGmDSefqwG8Q0RPCy9XUg2uHqmgdsrDtLczpcP6FiVf8s9iEOVcxG6zho5O&#10;QziAWJW7EjFPvm7xwAKnu0KcJ24gIH8Li5IFMBL13TzHdwqQhYzgHaVmOM+8/Dp/2p3j5apKJJRp&#10;K3yDFUrkSu5cLZkVYMmzzPg5R7OJcIoEUlGj9qtjO2FLiByWrIupRDBAYWNY9fSTogeuNjgYAAGu&#10;XSnOLo4CI+k+z0j+5MkRsi6FBVkqtxdPwUiJPdnE1m6TMHNc7rv/wem5WUjXSls66qrLuSbV7R1N&#10;aDXk010rGSblKyxjMjPrMVxVFRELGFXlCbUJx/uZFysgRY5KamOckwSKCMYRcWBzR8frKys8YxOD&#10;iNcD1DQqdRHy8rFLgGih6UbpgqYT5QrABJw7KouBPAOFdq7MyCHZtDtVGOFoc209bYVaET+CB0YU&#10;kCDOzDpCQ/xJAYjnACxnRiU2ure1vra8sMSoFOUGndAujMBXBkxZwVZMqrUJ+kSoJkKBHCipNmRr&#10;QwP0DWztOrRLyJjQEQCBhgDGZFs8ICT0PAMccmIxymErHMPzPT05MQkPYHQ8rlvbatGirZVmK9aU&#10;48DncqtKHKdwksV0Pa2aqHVRd1TURr+r5oQAJQT2xmzSgq0twxpcC2IAeLAJ8BbZFu2KLKV5XNEJ&#10;LDKNiEpTEGiwd53JUwOKeVuu3GpRHiguGEPAnqL5ZHVpBebv1voGwuC0l4AIjUMQGh6x3QljND46&#10;NDI2MDnW1d8Lxgy3ao2Zq5l9qPosubYpoFcfasA2Gaz4CzX8sINYfFTAvXDLkxDAuslgGbxotMTL&#10;jg7ZcrQzX5+a+tyXHt02QGh1kgTmmEChswOxZQz2y5InmFtWmFvykFioz0ykcGRDrtKBlZx4uYTA&#10;zoQCEqB5BLy9ck+pJqe64QEALE2uxdOwh1Ns7YTySUruxXiLD8jZDtFC4WVROyFsieOWj3hLPGGq&#10;kVW3Q+6JSQbWt+R6Q0CQDEoHzBGOC9IL7ojAna275UwOzLqC1UJ5SgRYHCcDnhgaQAAE7C5TK/h1&#10;CKPQN8SUsoetj3Ixji1UcczChphMekp4iOItCipsY2tKkMplKX2SxHn8Os2AGWWoTFZvFyLEBygm&#10;DPR2XX/6yx3rC6N3X/zCb3705gtPgw0+9eSTa7dv3ve6Rwi9iC7K46NzeDIzNfv8i9YbYfx2dsvJ&#10;OXDQbjWOGOcbfVs7hR+Xlj07jSQB6Q47aFcsz8pjTVpcdtnDUhQpfkq535YRqT3H0IFIWFkBSlZT&#10;09OGBmkWY9tr/QVirfY6syXQP1sQ06ahAiIMSsBzdKl36dIXBozxOVCUMDigGu8h3QN6ErUUpYW9&#10;zoMD7vaaObeqnxsRE4KQNxDiYND4dHYF24YZiyztxgb3dUQp2MjAil0avk0kTxznoCaxZq4yGG7d&#10;TCSWgc1cYrRsJvUszVvEwMMRcDUqjtFMcewPoW4zKHAO7zS9MHv12jW0wSUIMdFLZrbyzPB8MAjm&#10;RvHEnFBrh6nNcAFhdWpxi6Vqc0Yqxm8t/fSKrUTKUvpzf6dEnARJw8SlYELV1dITo2mFR+82NwmP&#10;gmNf5Jb6RT/gzns6gSv5miFz9X+Xcog9RXKkImwaS5kvzkVZgUoDVfaPgEwcj50+nHusGY9qaX5h&#10;1QkHzdx84JZ23pOYhMsl6j51+nQ0cKhYHNmUhMXES0nrNKvCUxbxXzCx6aifrhayRP7PCoeOPWzy&#10;iPeG5sTrBb6j78aj1N9GuKKyAVaPbIVfqFuLKKdb32wjc4IKStYDOzmp/h7+WXEHG1w3CfICyDZi&#10;yyIw6cvia2iagb9o4Yk1FGrYk6ggYxXF4wEnlQZErkULUbXVmsod75J971BDis67mzuQRyneWDlM&#10;szFhqPzuEwbPAvUeM6KZeQmIckDkxlUypIx3J7NhAbWBOZ8F32suczuepYaQQAOyDMBirM0l8xeA&#10;LTeUn9bW3dsPceWJ516cX1vrGRohaSIstC0hxEgdfxhI3nVD0URnwCaxW8b2Se8csKX02qxCq1mL&#10;yXNX1ibk2cUV+v/BEBxeppsKXRT/wfsrg6pXdk+SKJGs+6HBdisYDCqtE0n9wDIOj6Yqzzwd7ySn&#10;qwyxbx4GV4aHZIg5oaXShAp9V5jCI4tMCSVBUW9eT9hPI7GXy/hDh5swf1sNQ/eQ+Eli10ZNW710&#10;sgqiS7aOjkfTesLm51VER3a0hUnjGbHb1mTfU1ltz8F53dgxo5rTaLGw90wi+3tgZFy7enXr5tWF&#10;2zeQyiUFQahzd2394cuXCBa6D7ZQKIQ11XLr+tVHv7S2uMBnKVIbVQyCLxa2DAU9UJTuNAKHDf1K&#10;Ps2KI8WDZFTYAb5DxsyDyIGqVg8PVsJYF6Mi1vIKWAAoKj/89/7ePd/y5z/3679hhCtGX5zDhtEo&#10;w4UnaHB8nf0ABVOHV4fIE6f6tAOWOc5YEAGrO+MrfPQKKOqVRT4iC4gBtcrlLF5H+eKQiFAJSYBd&#10;0h9jKlNXaMOZDln8xyIEAT42wTAoQk/KynJDDnERNWU8Jwpj0vypoimtUxfJ1jKB7uJlNkxg960U&#10;pgvKADq193yKYkQ+wOamC+cuveLe+xjXMT09Q2BH2ocxondBRxsB+UHi3XwVeS+7SbJFMo3G7cfT&#10;NLV++H1vrBEutVi1XeqpeGZD57KL6WUNkDZ4RBvg+1XlscoZJL08gcbaWL6x53yTGEFVRjQc1mBE&#10;CUwyjOsqHKjA2Qg3Php4lh+VHfH5HTPMgEKikiBekF5KtSga03YZhtNDDacdApzWL3EP4Se/eObs&#10;mZGxEXTT8M7sUVJiESW2bLywkTXkPLRUAS5qojHPSbPCLIdI4MYIcTViCBHzi+eQChc1TYEd7sXH&#10;Q2cBi+CtWYcsV18ixbhAk4Pjk5ocggmhVMBuY/cGx7TzoCK1FNPMfy13qpEr0MEPxSs1Pb5luo2k&#10;prNBMQ2kMhVGiflmVl9Zz8Zpx/ZFgpGlc5/ZpZLWa66coWCz09O3b4E/nBqfTPkdVVfQGxkRUuWP&#10;DxhGAjpEkCnpPVyLAFzKIgn8cTl6pCQ3mRVRjRF1sDWjMfiuIRmgfFyriHHkPsHMwT65Mbf42LPP&#10;MV6kvasP6rUzFhjW2KaztIGoIaqfdg0ZPC4B90FkTbRM860Ub+ZhZSadVlunyhMzbXA9qzeHiqi9&#10;RQ3nWIGV3l2fKPPSM9bMJbnrzavDTuEPNjC/ZCec4rW6qKIMGqmFRV5lqtqNOuxYHFaYByhLLxKn&#10;BoysJdSAlHA8LiK71D95f4MjGSDNiN4ACCH8B75xAq7EnTEp0Aa4ZFR8QvqcPReexCNkD6B0QxZU&#10;hIvgQ+OXQISfq3HB6DSQ7gA2zgyVQC16mRofZAQJICE8a56K5Bb2pIbYHZgeX9iOo4zzQ7+65YQS&#10;19T1F5/79CcWr754prXl2hc+/djnPre5vsLHwQWh55T19RQHiDMq2j8i5NRbOWbLs+/Cmszp2zgv&#10;ZTPLJWM3KjnIbJns+WCJZUZ8jvj7TDCcHJ944Bs+QJfjUx/7g9QsQwqKZo4QK90n2msBBueiohTT&#10;ImqXxDiLU3MmquLIO8eLF+0qcYNd2aEbNfoNLRbe0aep3+UEyBcKW8EGwJgqEcVEvuE8C2DoZUkX&#10;yMnS/aATiiROCiKoEiQvch2Y0Usjnn1CGAdcI+RN3opVJbBRDyP6ROrORhWvCqjIQlrGtGGr6aEH&#10;H+RHADOvfvWrnYM2P88wZ36R6oCcp9wg5w6vyaUWcJ24hUt02bmdhElSOWLwW1o/9O5HuJNC4V1Y&#10;Ar7ULVVXi90xRUgAWJ1N7EXSoiJR1f6uilDEY6MaRT0acbsA1pVkwNdgRWJP04ya9k0TLVbQErwt&#10;lCl6JUhOvcu8yTTTMZR8scn8rLioJDUS/8zRYIsO9NNGb/s4q59oDrByZGyUIWKE/+RNoBkoYIHB&#10;iWkk5LMeiEVLvylrmXf0Nvl4LpgNmCKzq/OyYdVxGDI32e1D+JD8xQcPaBMfqUuP1+RQKYQLJBC9&#10;QAQPSDA5XrB/FEMB+7IRNIoQKVQlfBTh4USYgMppc5AL4DJviB1nRxhfGA9Aok0ulTjI5xIan4vP&#10;7kxBjBF1UaSJCI1Z+RG5M7EBC6jGXJJtILVbV69vra2PDo8MDw7bFY9cBMpWMGU3N1ilrr4B5mJ2&#10;9hH+w4ozcQb1SGbqc5I3mVbbdMg1FId0w3HbYUymYZCg2x2kx2BhKXjxrxp7i0Ne3t7/s8eeWKBy&#10;3t2L3jcJIMGrbji7llf7hpENNLxQrFpLhplynCSjFvGQpCniBqvgPGIDIYSoxhVSoAYCyqnwhYqi&#10;6a/2ocmdkGuh4eN2oikdNSk4uXEhhQvVrB7cTPLrZNXJBGMw3ZLlUbzhNPKEPOqvaA2EGQwH5TUd&#10;YZ6KoBLAKnQAy9eJP23qMfIFU4YRqqvGbIP4Wk1OFx6qEpEQoASqGzQ7ycVYtpSkwGoQ5zqcttjV&#10;7HSeJpOlobFxpUI3TgWQNu51W2q2FogxS/+KvCPTkyxXBX/cOKRGSDvV54XH9fNioYFyZqZuLSwu&#10;AMqxb9HL4r6YsF29isXiy+a04ZkqdxwrTZF0DinIw5chf7JJWQaJulitiErbNGrJPcRQvgqUs5c2&#10;isIsGin+ObiPi/NXn3k2xVK5p5y1Rptvygc5jxVXGZuFhqf2acBZC/jlP1yI2Gj+lyDYi0fKDK0h&#10;VQP0lwlZ+Gg50hVEJHNSOoH3TfRgdwSpD6/D8nBco5vcFdHQ1JiFNKxp+KgKAGLAwPDwK++7zxiO&#10;PqSWFjTfDc4YkMX4k8z1yqsM2NUCkFdm4BlgmdotRT47sXRYbq4D4CZYLjNzcwF1hzGGWTRTGYKE&#10;4A4MDR0ue8nvKndv87y/X4IoFDlYQDPXWJLWD7/3DTLZpdm6NNrjNOKrxSRuUxLtUvhZR1XxnKps&#10;VJ7UppMfk5Xw0MQ/sVnKjfk8uBRXQYI2Y5t0j/H/Ouc0llKpixWLYnh5ZhctX/nEQl8Ny3J0+aZA&#10;h3tS1T0dpilbG1ag5fTps9RksFncCEedbtiR0WFnWcA6wBNiYxjGSVWtA4DCabd2F4uBNDGQWZXp&#10;qOPiZ+pDef4VqlSLVKMZgno04YxMRC0vP6ktwgkm7vIegWUxi+kQ9S8KgmsTrZ5ELcX3snHa4SoU&#10;m1RAqmabaixKyMBt1dtWB7vFWFtthf4UxMlTDNJqAzMbDVvb4CNGAZEyvMsYB5zk6gTVXVk0O7sI&#10;pUIM3efx7e3Tf3f7xi3CGIypY3izm3mURJ4AQYyNHBkfQwnLoT2SSgiOuNoOtOBpYNXZpzqChTQE&#10;ju2ujlxDnqxbvHUp49tpjJ1gtdlNPIUQ8po4Lldv3v7ik08i+NfR0w/NACI1EjzpE4h0VQyT5jA9&#10;OSLphcYfY/sIqsy1MWR0n6BjQFrqp4f7L9IYqJEl48ZNpwBUQgMzaE1Qb0MAPfe6laBPGeKGBcQK&#10;c821dD44bsSSpjEBv1uhs08pibwxWvZqrkqmnJmZ0VuOTOEzqTqUSzB1IPFiwKzpozaCX4HJAxgU&#10;ogS2WtW20dFhyT0KXyvvHOUbwUC/FbjIfixFBawj+sX+D9+NG/EaoMlu03ynAAwJH6cSZqdxScI6&#10;7ohgNi+rvgt568KduWv/nbqCJjvsdV4f7yfgSeZtwzutCYcHFALJtmEYEWHIlEt3kpX8GDLL13Ge&#10;/N0p9vh1ciAfGhis8XudcVc+x02DY6Bou0AF72WsCyuuXWREsr/32OOPPf/EEympGFYbriVLEoz3&#10;Fz07DQ+d0Yc6nmTIZWGrA40r5VW82hyV2uf6hkAqVCvs2Namcj7W243nMM2c3doS/JbBlqK/kFRM&#10;pzS0pImsLcCXDW5ei9VE+49s4vH2053grksEcebMmQfuvw/RGtrNSiCEMZSmyElNfHG+UntzKrQ9&#10;ZUEctdQKh8hYzbbFrDELbZ3PRDKOEvT5C5e4WeSvleZu7+CmyAx4sE5Wz7Q+bI46EwlgAzkSsSH4&#10;QRitkBFK+Ma1eILGvqeNEyPNFHjEzhwGbZ9OeUViRl5KpBmZ2XaHiWahLcrp1XUDlTSgY6WsYoG2&#10;4Y2xfAZePIDwoPEfqnnxvwHWw3YXYODoZmsLKbxMeKqtIE6XJ0rIk6jUE1GtOqpRHp9Mnj4NUkOo&#10;SJsseB9YNp/I60gIqBWzlAA7WBkzEvJAw79OcCHukQyWZ42B07Jz9hSpFt+oh1d1Xm+M1p6gWFEZ&#10;se/aEKP4g0w1ghJw5355DQU0Y5nIKVc4Q+jcQ4eI7de2MeOIOOW0MsRWK84Tlgscie5dDKIiHu1k&#10;URG7Z1p6oAhbPTSjdrdHprE2dyVJHuFUxtJspRFJ/YAqpcQeQBA1wIE2tzZJBfENc9Nz66vrJFL8&#10;p493uIj5qUgafBXG1dtdocIDiZvdVsBr9M2DkzjtJIrQUfRlbxgRl+RvvAI/MpTzQsQZQsfWwwUz&#10;RcGNCFS5z+XN3S888eTc6mZ7Tz8BAr2WMPEcZZOv7CtNczndO7FwcHAa01K3MwIUcfJ5ILRg/Gt5&#10;UEBTd4u/yWQxGeatlHAlN/pzZxOSNpWBM4GLJSIQFpiuOKNi/IqHhHrANlM2E/rAjtRwOpOAYF9B&#10;twuFd/SK2gBpFMjxCZUrXI8ktt5aza1UFqJNvRZ7Eo0ZeRP+Z2JiAmIis0W4EjeKEjp4kWbsBZ/B&#10;PRBVsLLcpnsC1qPXwKU2Q7rPy3UOPh1DbHWliHNNeSJaVb1y0tVpXQ667dmkdFwz3SIYbP8NRzj8&#10;t2JDVKBKKAJVyePcSmtCF5dS6mTONgiqIz6TYFzjG+F6EfMajFUj8zIsOraXLWrVsPIHeXeCeClD&#10;mn1JCCwn4QQG+DvYQdfOYCVSHEbfuligLUfleIICEjR8QHaL4xu52tpO5QmMrgRUGwN6jS7DXCjk&#10;E7OANVdbVyZRQxGEZFZ0sHQs4kexBfrNBN2cS66ECIOP0NrYwyh12ymLyTZYPn43ZpBTI0DqfoCu&#10;PTdjDCo4s49ADZvcXgcApSiEuw9VrFAI0sYjazitmV14EJgBu+IsKKplqNHxUZxZeoC4ABqayI8x&#10;cFwqjeI4A42jpexBxt5hqPHQ4SZ4SAuuC8URvQqFkszv8QTlir0m9JnDOnkZvxPTbG5GQYkcgdZo&#10;o5CgqdrKGEK+IPyVBWe5iw9j3JZXJtED5e80H8ycP4OCsJvZmymecGaZviQUbPUmvIgKRupPnYFW&#10;wnyMWJiV4Fkk5fdNJFQcHI6NjW/t7q0t02PMyGWGlB2zW/Cwq/ajN1iV/GVja4Nbxw1QH5bdRLO0&#10;BWi7rkhlqioiJBQvws1m+3JXUte5UWOPWN4KBWuHBQDRFlcgkxAKt2ZvIVYo29pGsF56spKO0Irq&#10;PCK8hclNo/pS/WJuVgoh9uX6e0EWAwFlODN/yCYxXSBW9Rxztc6gT+cwwQiQghGSQwFdQKqIaBHb&#10;J7mzz5yyZPfH2+ubc7NITy7yW6dPE6OcAZt3Z3Hm0SimhgGVe3K8o59hzT3QC6mL1dQ2Fd8CUACj&#10;WOLPOtgmjXw/aTjs4ewNvm85JKKbLmPQIW2oVswWfHz+5uHJM1evXpueA1Pr6h9kbbAv5HMVIfLl&#10;2PZsp+pxqT3ACY1gpBAMy+b0vgTX8qmCvEc+L2G6a2PBoKqF6MWU1XN5s8/rn/Wn+zay1VrJ2KBq&#10;0CtPUFBDUFMh9XrEqR/YoiWuHWzTnANIsN4/Tb9seEuj5Fg8F5WInFejVUoWEpOdMB/4MdO/HZlz&#10;fHL27Gkne4MX83GaO7MVQnuCQzWWS9HszpXzHc0oQ6IQohCZg2wqr9HBgmlcSHOeik82YXWjBWmz&#10;S1XLMTokx0pyuuFdCasSej5RMsFeaCDZnGWs2Zxw8ziihKIVYPOa0jRkK5Y6AH3vvAmMBpZUVC05&#10;FPfC7i0mK5F2FHucBxDMIx7ClFcQxgw444a4GOItm9j1621QXhr1jHAoFZxSYsvBwtbUgsjxXRoa&#10;arfE4zaesuc3XxVP8HgD79SzNhlPRl4dvBF4TxsKXqFw79AEGmU8Fp4+BTab64Yoek1zUTXE9/f3&#10;w1PiHSPHQ7KkD0i8UZ/RAnEyDhUQQjPIhiGPkO6YzlMuDEdieSBsw+AQAlkJjBxLavOmvTXyJtgZ&#10;8PpGx0a4DcqQHJ+FhQXSBTD5FKt319bWrWtDVO1V9wzsiLeyeqLUfyPVw9oTCPIps7NzZQFaf/wb&#10;38J5UjOE8UbraNocIWNrg2JWQXEborl0qIKC7TFW6egImScRLneVoQ3LBMcLCgSVbu6BCDWAg/dj&#10;1klDkHL8NPzwC0RkjngxNUZUxNKCz4kXskZpqpL6xnuyaz1gtm/0EsShe8Z7qgGVjiqonHw2eOXt&#10;m7dhxPMh0zduQKauFuKu/r7B0RGwXtXLeropoKAm3T882D/cb1c35PzwecwnrOE4j76UZiOZQNJT&#10;M0OcgcDTogzBJHqep0UtqRjqhPDLUQIV33STZYq0pFvkRGig4xk3ZnN2E3IYzqfViNcPD4+ynub2&#10;aRaX9+YmSCdOWByYC+5AUyspbUNw2ZXUyuvDMtgAQ2NtIcM7QcxpUTnc2yZHowiBz9JkHBxATMaI&#10;bK6sH8EkWNu4SqPQwvL01DRzx4naTkOrOn0WIiwmmAR/UzGMDODs6Tp/5SIz1IGrCfgZyd3BmFIV&#10;4/bVepMqiuMUszHYQc3UsfVWTCmfmBqmxm7Lp20ljhd3YkHRq2gQOzmZWd187MWXPv3Yk0cwogeG&#10;QYSoHjssF3ruwKBNmE2Sr4lu9CipOrAUYh0Kh3Q6yNo27kjEpH+Cw4ZflTJBKXVwAJegjp71bO1y&#10;Tn4VLbT7IW+k51H6iOA71RvDmoYXkiNkzhIkR9WXRpeWESgP1+BGVch2FMQIAtkdRf+3aOGgAEeh&#10;QdoXjYVCvbUpdULZabB79Y7twpNQypncowDAvj11eoLT1NcPBEQkwZwS6wRjdOiMjPJZQF+6IqwY&#10;2VJUM/HfaVXrqC3MpzkXlrHGnd1MMOGzwHBwTRmwA3eIxB3yV5f5A809gwOoICTY96tUB4j0bTs4&#10;hutB+mX9gFGWrJpBN10d27tUsxlGUfgPhhIpQgwNTwpI3TK3k9dCbCBKdTyk+Bh9SIXYWGlMYpQa&#10;LWfHAjJfDl8ixk8pkigi6tMWWozNM+JpZXMHROkv/dN/2nLX5fnHn2atzJPDSbG3Tjep9KTz1Q8P&#10;edzsmfX1NTJcnkaCffahfXMcJQaA8k9PLaN19Ezgo046yegEIT4yeIvMdCMhhqEyCsaK9iGQLhIm&#10;dqDlAV6uRIFEXogyMlMYz1HZsKhy5rGLfGRxlcZCCVjsQHiQsFsLLN1oC1P2lje9hQBsimO4ezA0&#10;MkxdPWJw8rAVS04RoMHq0RRYc2V9IPLBhxfRaG0fHR2326Snl/5MdJAmTp0BSJphrAiGorMTteBy&#10;upw7TD+zPYkR0HC1hR51BvzZpsPXyEV4eGV5MDK14Vs/8v436qOMqDSyRLNgQaoc+2OGXSB+a0BJ&#10;6Yrek2q1QFzBGjBRHiUM7Mj6GgbeX7emsUkoiMtXjuJgd311rRLJ3Z1N3CW2iRMEzwvLEu4QQSX/&#10;2qXqi2l2Ooet8200PTEtx2onD0DR2hNsGWbOkNNph/s72xv8tkUSZg9QRyIhWF3l4oEOqXw6JYsN&#10;04mcHNNTxUmxaDTwu0sS9ykh4cRdKXdE6Ia6HPV0dvC2nBy8FHcK5CoigR4Zg0M31hPCI2CwG+2R&#10;g5XlJT4dtV4WCmOKqG5NYoJfTKsIhgzuM7+b0hVMD6cTW9aG9iNaYazL+3D81M8IMWltZVm1/ZDY&#10;LAPie+SWSBrlwllGjHiRRAm8Oe54XYIoqNlOWsrp5SByAhh8y9IN9fWvL67evnF9cWp2dmZ6dnqW&#10;y9cawlifnGCD8p6Ly0ui8HgmZU+awDgGRoeGxka4aFrMOXzUBkRUEx5ytKTokQKH/iEKpK5ymsiU&#10;UonrTDKOwaRvs3L+lJcE2BZXVgnzbs7PfenpZ7Hu3f1DlscN6TTZ5sPN1LQlceLgT506haEEwasx&#10;GirqMHwNC+pYm+rBtqaQ8hVVWdDeddxPCpFeUg2nLXyA3U4AQrhEwEf4HEha9I5lJE7hOQji0d+Q&#10;IQcJd0CbTFuFHgPgeuazCMYHClq04RjlQRr+FwvcUIDw2Nqsm1Yohv1TyE80miRGpYmyn9cDJ06M&#10;jTpQ00F7YrscWxwL6nXOUbBrxACObZDK3xGDUbjBtI8rNqVaAU9eMU9iJqXFHT6RFjnmExKBb8B9&#10;7OoaGhwGVhKDZVpABmHyrrhqzLRc8DtpEZ8umKYgq3x6zA+NIDbltjTrFRRJJMlAchk+tLAOT5at&#10;Tu+9u4JICHWNvdQeHE3hFz0qKytEZZlyCtcL7RZpo+gkOsRwe5ORR9TJbX+xWhuFsZgUenqbgTA1&#10;ZPt7G5s7r/vmPz82NvbkH3yMQ+GjDApkIHgHT6/G42BfuLTedeb98ptYlvAr3Av00YfWatCUMM7e&#10;fWigUeIM5ipggGA+14CHIM5gVzWwKs+oeSSGkuzJHKsxZtktweMAWA7TFKDMNnL64KhZ2QdKAqTG&#10;QjTMurpW19fo/zIy6uheWVmbWVh0wMk83zGr5JmKl3qUmpAPgbrBtwMpe+LcgUy/wGN1oQLrzDjO&#10;qZK3WtojkgxWjHif9ACti8WFBXgx+LyNjU0HzZPD+SgdO4ZlqAbVEJNQkqd9SkLKy7hL5Uytf+eb&#10;3ma6RBSzDdrYNjg0ghAlqwC6xL3BPKkE2U4r7CzzSBDFVdzjpLefZBMan6duZGICO0fjIo+clpCx&#10;iQkARcVsNzbi66jqRU/CSprDIrAA6RyhdcvqMUy/XjqYMCZ7B+whzjYLymEToXMHNEGcwj+ZRhfj&#10;T7lf/sLQFS5njJkqBPXM2UAvk7yrgwbRzIsX7oKT19eDagKbg5jItjICCgK4pCwEbPyPCExTk/oB&#10;BHdESVFUNmuzDtI5ODBkRqZgmR+dmicbrQV5KF42MDSgpqsDmwA6DQsKpWUlifooSrBbHHwma0VT&#10;g5AfZ0zhhMxa4Xmx3fr7+rNh6f0DknIcADubw8Y6kMvyuayhHZLNNWOytRu7doL1TFImacYQWEtj&#10;v43sSaYV7e/s3bh2dX15bWNtY25mjtslzfK+mIE3OCQA6qjnE/BI6dxcGTEDpxHJE3Q1CJYzqhN/&#10;ztO3lQyb65wJfIM0PLXp+lEZEeSPXI+Up9DKLB60ZXi6UTAAoM7XRH8NnYr9oxdv355f2eAWeweH&#10;uXy5biRnJUfYzFRIoQkMFmLSBdALi2Uz1K4NtsPKSYZR7jDTRWwMzmgtu4o0aumUSUlKTrrEV+NQ&#10;f421dtNXmiXByr3kM/U6eWN+0a1eAE5+MRQyeiwaNQMp/La5i4poYWmq8j0F8fXckUwQhyANJbLR&#10;NZtai2Jghixcq1PEMyAGz5hohu4dKe0sIrHPzHpu/GX6P85RkYNj9XqBZcDMYAQZq2uyHZsD15Me&#10;ZKw8xVtSSJ7gGiKyjO873KcSyI84yGQtLChwcAkpk9DqLSNEqOyMm5Vb1g1A7cBpM8iGhEqiXBFM&#10;w/vk9Zgp7hSXwGrnqTVEF+yvhlfNLkolz/ig6XhsZEw6VNo5ea58aFrBmtQgCT5jwBUdwer7wALw&#10;QdZjYXVz0E5atne3vurUmRc++SmY8miTmFMp65uWz5BZ3DJZVZlskTRQpJZuPnstGkMVnTdAqK4P&#10;kebP88Kp8DRrfI3eIapIlSyiJxOO6SGycLgTeYo8V1oK0ArzcyRW8AtcLQ+FX+OMVkEl/HtZsFwJ&#10;1IzJSaY5XVxcWq5VXt3AQynr+/rXP0LMNwPrf2erC6YK8y/TzCvPJ4S6TaR3DvGXyhA4C8HJ5E6p&#10;llvSjTa+l8QpB0jg3r0GvZ0jVF//yCOjI6MvvXSNS6b2hwNgK/IcWczNDVAKXhVeGfqVTj0OZYvd&#10;EuIMHRKVIvv9D737dWB8SWcUncI8CsRHu02MT4KdjTLsJ1v8dWVtiwvzLA5ajxamyZ6amhGdwAfw&#10;7ryG1uee0dEdVG0XF6xYc+ATMfIp4teUcFVAG4r4u0EZy4rp5IHxAgamY6IKCij8zrzeyA6U0xIn&#10;QaJNDOkM4uvSlXvg0N66ek3b2YdvcmxWey9NsC3psfGLcIzPWmX+oorzXSkMGFk7pDyT3sRVQ4ol&#10;P3BMqK2FpRCJHMMuJ1AINV+8nkAxGahJNpCIzUqKAUgB5rkC8pCYGojBxFfhRE1vj4gUKWPRajis&#10;1edUIJfELhYGQfuTnU4OGNgHCUabR1AZVMRROgyfgsQdy8tu25id31hc2VheY/zgNsTP1XU8Ks3D&#10;KMCQWKwsLuxsbpEH7DH+Yssx1sDCFJQGB5EcHYrMSDNO0VgMAE2EtIlaBL6TbEDWP/eopzRk5yY5&#10;u2pFwI9KWxasBOuf0ilbmStgDTaNM9E8kVYgmzBfhhexx4pqwDE/PHru+o0Xb86g0tnc3s0bOjk2&#10;BS7ngCaCS7yjuyVgSTgvGlvAOt8svKhwXlkuzQo68XcOCnF7nU9e0OgKrkqD4JahkC1D3Jn1Dn1G&#10;4UWB3VNL9DZVC8gs6VTKrQBHW7Gay8IsYtPgiUW0U9wMk8CbNfpia6WDPx5LVCzPzC4EyKI6C1xU&#10;OEN+ekszRpzYiAkEtEdw3LG4RF0jI+Awuj1Ms/TiVm7Z8gnXxDeNBjIUG0F4Lpuj2N/fh60AUeDz&#10;EF9eXF9H0rUnIoyk12y72ZlZIuDNTYfOgqigZsxlk0Ryl6ZFoZOzDMAcVBOcQGXxo5OGa3OgAOUF&#10;xhICY0OtD6XobdRcXahh+AiLZZ5XAS+xGDgsNzsPiP2sPp21PfuHa+U91K2tXA+VqhWQwCN7x+xp&#10;qFKyoELLpz79ydtTU2xUgtk3vfnNphggLNuUDQhNKIYLb+l4lNAgrfVoVcxhizXHhtsJddjTl75l&#10;rln5udhu52+WkJHj00X2yBfZwBZPIjIhRy6SbeH/SEjznVJ6ksCS7IQZUXwLoKzKD+YKCLh1oS7X&#10;P7+wQElMQlgGFbBXCO/IDmNYmhAoUHk2crxVL08Xtrzz7U3mfQFE729ubbLrEoID0SoSR0zJa1M2&#10;N7HjSrhHVo9PJxRmlBaXAOKE5WEv6Qlkda7iH9G43NzYYhAqUCYLBZRpD2BlStVwV513P/SW+1jQ&#10;MAINWwyQnN9E8BINPytMjhZxAoyK2ypG0NJVq8MMgBwWKXF4yJpCQ2YIZ2IVrGNnp39wGPOMkCne&#10;hdT43IWLVhSQulT3HwQbDTu6ugljdqqRhESGy+WgkYgakYEkupTi1COjo6wRNoIHblH0aL+bUGd4&#10;eHFqCr0EAl4wKxILkGaaeQJqk6oLV9pwpn4y1tkcmceMwCaOkcsW7LJMT0Eb8+ckQgAHbF9x3fjc&#10;TA6QcMRdGhc02I2mFBxxnE/yTrPBqi4GZJPA3gFN3ig1NZ9QzfgVmt0litT/mT3YfKsdTCERS0Sx&#10;hLey3EzGLe5hlzzmgl9nkgw44Nrs/OzVq7eeu7qxuLy9SgFgFQkQ/hM5ODlmQgNJN3Q5NCdo+WEa&#10;zPoaurAKHOApuU1RSzVBzIFGJ8apBlnHZgUgsfcR5fftHkH0EspgKB4nCgKs+AYIocRwnmHoxy3t&#10;VBSwTeSzsfgVYCWsSEGSF9YYxRIsZu+yZebWth99+tlp5n709LV392b4rjMn+HTuLvzMzHSLilHQ&#10;J1PcYE2WMcvE13lLmV7/SnxE1M0G8xFkNwsj5LhyYZZq8VIp2CB9ihXQhTAJJLQiDQFC4oYZeENg&#10;tqKiizjxCYBFadX1ixcTXxfZRcL+zrYKkSGnWwlvdE5ZCOM7JGR5b3/LmVONojQVY00hYIBNue1t&#10;4yODfcQund3cGGkBrVjoTKBiYt1VKl2DEhZ4yjkkJTeKKoLn0WHSRLj6QuLErb2duaWVBTq8evq+&#10;/Tv+8uUr91y7do0IkiNgZZiguIl51BvAL5RzCaTAVNnost1i6x0LG45TrS1WSaKVWkYuHbEa4A+V&#10;pjL3xelgVwgJADFlwFKgIYzvLoyVirFA22qaSNnfkGqqh4tSh4P8KmR0sGVvL+ZCuH+g/9yZs6gV&#10;8U9+zlWllZxa4N4jr3vkdX/5L24ODSw/9YxccDCGk2YeqGfRB5fUPWSBUlaQZYnnS01RqyqaZMVI&#10;v1elYL/pEfBKpFcoySlLyuKhtX1eUwGHkauAOxZB2Y+CBBr+XrTuGEId7B2byNT0U3vKiQiU1smH&#10;IonqVsCKdrQj50ewwpAZ3GR/HwZQnxV5Hb+ie0bXhRMvwPQoG6awBPhCBObwK+xsZGessKYWq4wd&#10;jxLYF3+5uLxISt/Z0+XQ7zZSw7VaZ/7OCDU7RcEeWo9hBabjNUTnbF1VY7GTZf9//OvfWkyhiuYI&#10;URSAdf7ZCZogRg0hXOldk4Bza3Ai2WSgQqD26RQWBM8Rsp8Ht0YcBZjQPzDEVsY9kN9h+8ZBkMbH&#10;NucXuGaqC1iutZVV9lmeX1i38kQBZ6TuuIJZI5yENjdZLdCK4IwrF7oe/SAZtm4Y0qlEfivd8OCb&#10;mxsYlvQWmIfXSBPlppm1YjIJCEOp00+hJgCiamubajNaHBaIOyEel/4U3F81inDFhCayucH/eGUy&#10;Yr0pF2/BR/lrp28aWLRQ9oQk6mMGyebWCIpJ/FWUtHlCxMvGGgR2uGbnO2YkTlB1fwVuwPAQ4p1s&#10;Xzkk0Q5jo60vLL345NMLt2cPNyAmuZN4ktLMQ8DiYTGuh8dLlAnEwxZemF/EGZNncBf4gDTfNu2a&#10;m+0Ojg5fvusu9ijHAvAKRbmevi4apbb3nKgTUhoDCbxjPh63hMXRRjifT2FLLjWC4bg3i98VJQll&#10;1qSaoyPQydhNhcChCFDcevbG7Weu34IkSzW/p1+ZLbH+NP2Yd4fHUnF6xXE1BpmTRnYqlTD/NPjS&#10;8ZiVVTZJRpJCkfrsFZqZy8YrG88qQIXUjAyZAgHYECaB9MYVJJU3cSkjO1ODv/Eu3gi1GXVwSfhs&#10;gKleAS4OA8OzzrwdbxpzwZPljQmq3Zgn4vK2MqTMFoy+lxOMHKHiLJ2ApvhcJ1tK58IG2QJ0uLO1&#10;Q6MQurZ5lsy/sy86Z8rUaqhvQBpApuJwqSSucWP4aWdAbh8eLaytbGxu/6Xv+p7O172h6/zFJz7+&#10;KSwfusekGsTt2IhCXYj7JaeJPgtUsugyquFNKA4tFqGDTVRnw2R66yQXEZ9JzzcFEAVhpl/uC5RS&#10;vWiEGhXqgcu4Ks6j8U2Jnt9KExI2jWiAXLs2iW4jRDtuhO9AeomlPqYkYJ7U2gK3zbJlxATJGtkg&#10;ly9fnnzwlYurK6vPPa9sfgtRHbYH+nUEPDI/XG1dis8KqSsagfIPoL8ZTJ4s+0v4Ia6FU86uKyaC&#10;h7ohlVoa8mkODaRZWwhrUJea3INnoV0Kcc/35FBQDuMuo8ZAqwqoZ6SPQ3bHpRl1AZYKrzmfnOtk&#10;PHwiGLIuIm96FHJaiA+sX9LRrcgAt1Cm2Nf3DVanEbFXOnIaqIxWPjgEGR6pj3Q7wF0wwLg0S+sW&#10;KRyG4Wk9It49WVlB803vF78VEsrxMZGB2CwIHpf3t7/hrdgjbzjVyIZyk702Vs8Im6u0hWW3ZMFg&#10;HSrXwLgZ0kT0DhQk9dWQWQE8PqsmL3J+4FRQldnaWAfqwIJy1xuzs6oGEtVk8ThsXC67i8iCnc95&#10;SLU8Ar/7lAphmnKtWxyPyckJ0iUiZKvMGZPASMXllSXnpmWMpYh+D9UVWjAABbW2XDAYM/sbBIVH&#10;h03U0Gu5G12V8lK9X6WpSCeNZaI+pmlme7G0kQqhQlFsImMBR6uB+tjLykb0aNkDeUyeJJFCm0ix&#10;3Snq/B375e9zTjbFOrCtZuUQEFVAs7RoSJ4gpWINVqbo2zyOnqGhEO2amb4pjNXSurGydv35l3aQ&#10;EW4hphigcggcQR7Kf2QSoJYO2kSAEDnxXbVT2CIUXSyHlHiyRCAwx3YmMNA8efr8BSAgloIZiTzA&#10;3UPo55ZPIONCsWVdwFL1E2FPE3MRvzoHW+UoVN3TOGlfbwNxlqQqRW2X1Ta0bHAxJapbK1pfJ3v5&#10;s+deWtzcQsIUp80bVrQInqA4sEQsfLRggtF9cjXtvUCaIRixD5aUQ2KDnuViXXutm9SOoyOY+JAR&#10;SETwQxx99h4WC7BVfCZcIJ6slR+qeWljL4CCJbdsEBUaDIFl2AhyCMPLt1EWtyBKf1PmgmEPIxsl&#10;d0s/IcAndrFsjA2lFllc+CL2B0cNUNbaJuxwCObZBYjMr0dSVARJeqBFJ1L+NIWU/FbzCUwkDJ6S&#10;CdiLdFkbblnwj32wpuICaObautARXFrZHBoaf8Nf+m42Pfbu0U99cmVpcWB4AJQx7wCPuZvnA3zG&#10;XIqg5A4Fq+BGbeodZCu3s9IMkpRL4fofo2IdNmQQKjaq/Np9Fx/TgpXHN21EgJ1boFvVlpc7g9t4&#10;PbOTayoLb6rshEyhEOPiTrkZ3o3HurG6FtFlJtDtkNmrcBwRFwk5gWVYvWs3rn/xYx+be/KpavpR&#10;h9jeD+i/afXyACqmQiZt+cdSU7UfKQFLWZUjyHsqmNXVDUDKmq2uonfJ/0ZRvDnTFFxSCgCIpXvC&#10;lViIJ8get0ovgws2kWwb/2AjAPWHFADvw3IuzwIzQrEdO15rNTc3Z8aM3ErMOqaWd3PK1M7O6tqK&#10;PV42QyhmpZAXd9Gk3rCRyxFbpYePITrjSnhqbCusC+K+MM6ksxd27f7sxNxUgsV+0NZtbshbz6M0&#10;ACXUCBrBawD9QNgii2M3pedX3NFD6tQm7vwHv+bBgl/Z0TRtrq+sDlDAjOoT32f8AIaWBzg4NAwE&#10;ScmHQihVAYaWKLrR3MzQnL4zkzxYrg+SKJuZPpcSxwhbtoPtwj8wfjQ7cPrD/nRWKotiuGtjEQrd&#10;NbfoBHnqOuQ8FTMVh4lTnewemRgD6sLpsTNYxNGxicFTkzRJGXFj3aBDwKhAQovcoqNj7NQ4qDfI&#10;HKgiNOyhkREwcp6gZiLNk6AfhQMWmsEXVUKU1lOtxDQf9lDNljhPWRiOIueItYKV1MONcG0Q2Dnm&#10;GA4JavjWKBKbOCd84CliPK2cI0raA0fNvmp9tm+Y3Mxd5hxS3WHNjfPLJihtEgUD3BpEnZ3tamet&#10;hGBhbm5zfQvddow+tRjsPr4P2sDps2eJIPie41KtUQFBVBeCnUoMeB4dH8OTreONTGfIYNu7B/qE&#10;hsB/2tBkB59psRgABI4eNaVOgkSMXOorKQNYKrAWwjawjOQUWS5LVxfRgmqX5aO5LL27U9vceaB1&#10;7C4F0o+brk7Pf+nZF7qJbflWO/IJPDrbcEoEWOp9amRKZGi/PSKNuDKq5n5cLFcmvjo1N4Veu7S8&#10;xJaWd7z97f3dXXBPQ+q3CRZj5uWlFCTKwezVE9FCrFxUxpzJlZjRQ8PDwa3CmBQDKYtPX15JRBju&#10;kAR0CLMEyZVKQFCMNQJVi9gt18W7BStPO4WhfFxAKwRKwSLMKbxDtqHN4SfHTFDhyaLMnOKR7oVr&#10;AOeQ/ZWp6DZuSk3nNHEqHaQlXkPNo6c3eIOjTHnioponLYwXmpleeN0jb7zra75GJKF57/HPfOra&#10;zM3e0QGOIQ9mYmKMQEeD29IMIGPXn/5SwKpMmGcfuXGSvCamNPdLSgb/yb1g2rBcAgZtHUjj2ejA&#10;CZI2ypA1Fx8L6sxFJ3FGPTsKEsTmdDOnL1fdG5BJjnxSUiIhYjv5FLo2wEBlqa0IshNyzyU15rQi&#10;qHdSj0gh2loUmUqLD/k1ktrRC5JmDRcyDQ3SAWBbYP0r0ZxfXErb8sncwgKz5KOKw1b3AWHiCP5G&#10;x8a4X14CPT1iCsavlEPSKRaKY5yBaTpIYObOcpHsgVR3bfQGh+EFnG0WuboKqtMeLv/s/AKPSSIQ&#10;fVRBTaHh2Y1vNCnRAExCmNrKqzQw384QWC9A8IpH4a0wOlwSuxvSDRaHpIpprBZHgl6AcABAGe07&#10;lllkm4dL7MqvwHBhwyg/leFlwQMcfIsTs7Hj6ESCFhuY7Mr6VVKO+I7WH/vAm5ywynopY6KUNeyA&#10;nMkMevUcWlKFRol0JQQyfKPnDVkodklmQhE9klCx24hI3RndZpd13laWFz29CXaGBvsjvKd1o9KQ&#10;86m3hLPqgMOaKCklz/JP9ThyETwJxA9mpudUoj+U1UrWwqevLy3JJrKDzJlZLA0PxHCUwvo+XSrO&#10;FUpg7pVY5YdXADeGZpCkBJWismQYf3yi0USUKnhO0HR5JML6mcbjq6TZ+KBAohySLjAtoFGemQfM&#10;oWTRC7KIGZE2JysORpejz+kZRpsQ/QNVeHFeeGZuI/yzEA0dk6RgFnetAtzuJtJANnsDq62vL88v&#10;3b52Y2l2hscOmgzUyNowK8rJGApZ7EFKW1qcx7iy1Eg2iiw7FKnflgIDWHA/brF1ZX0d5JFSysSZ&#10;0xfuukyxBR1X4E2Odd8QNCchAABK1TLI5wZgWyUjdtPz4JxiTYBT96g19EtDVg3hrJvYRbRZiBa7&#10;kLqXa3vEwZhZWHj2xWvzm1t9/YO0cRsua87DzbeShiXlWkyBTPO1tmpy8CQrmOI7KRUARssyi411&#10;wB2RGi5B8nhL88zs7LxcQEvWXoaIr0VaUtJy9iHcOiOvfl10xY4/c0Tx9xIgYt+liMrnxsfEToct&#10;I3FLJqWwdBgQVo9wG9lI8qtUSpDxiRd3bJEFXjnRciV5QtwtaR7AOuR3KxJp1yeZCDfHcjauY6C/&#10;D1uK4ePvTP4wHI6AnavdwSgb7rOJeiaRTfJaxLV6UofQro8PjX7w/R9oOX2GF/8///pffceHPvTO&#10;P/eNr3rzm659+jObq2sEYb01K51twC0bZ8sl5+mw+E4VTZUrk1BlmHtT2OJDBgShoqrUXZgjtkIA&#10;wph9a7j9Fa4Vw2E7p1m1fUKyQkltt6k2WdcxjQimR0FellfaaGyeSLaHe9b/e2RU3CrMbu8I6qfQ&#10;P0YX/wetnc1yRJNGpyAnf4emur+7xYBv/HZKQvaLCdK3tlHPoOF2enaGo4gdxVhnoSC21NAUSEpO&#10;1iA2whbjf2Tw4AJ7+yYnT/HrJExqbOxLKSaq53ctj2dYJhuqylTsc0PeVkj6ADb6S04Ev8s3OTLc&#10;lkGt4uRgUMeAoo4Ham1ZWkM4f5WKAmlu1AQJWOVMWpJMb2BmnTZTXOSmIQnB9+GCebHWXFvUzlMn&#10;UoSwv2kN0aSEbUtwa/GABwHPtMfBdhXvhrotsm2FKeQxS5VNLUsrq+sbdItKwOFtMHRJVbtZdj6o&#10;9SPve4ORqSU8U13bAtOzStbHc4MfzNkoYSKMYJ0iGeXVTAFuc+o0972yuEhKH/fCqMtdTlRGvyjA&#10;63lrOp4Yn6wpFrDFpRCE3sC55eg5aNsSPHP7GmJeEf41MOQ499LZdeHS/M2bwAb8VpgmLxNbmecq&#10;l4w4Fzo3xuEkUwLFd8BGrYJVVGeK5zfDWxDGNTUymq0ikgVSiXpyAGh0yixGrY5mPXFlOorkCBFz&#10;0R5stS194eYHQT/5O7/LO5dvMGnPgC0+mfu1/KUohXanADF+BUOJoaGUB6RugJqwN93nhplcMTvA&#10;k4YvWlsjBujv64W7jRy3pHoGrdjoo9dBbsw+Q+dAOeAT4A+zdebsWQKxjDraY72Y06ltA1LDjYyP&#10;6RHJ/3ZQXCG37cIZqP0f3JMMnr9z2TbphDrMBZspJQ1SxKJ0YMp6hoZZN1VxcBVLowcgKjo/v7C2&#10;ubm4vnljZvYQ3WlyEDtvlYEzAwgB0z5qx3n6i1ptC7Eh0vHWd2TCDBpMDkwPhPJDJWINGzY9JAp2&#10;LLtXXxI4qAy6GIGJsvFd4W8S6uOq6+NM8/E3BIzUje7cmq0F2eccI2y3wTnAaytYqpxUvYMIJwrh&#10;guzSIEN1z1irSEWFL4/3NXYgiLDXlD58MCEbFyI4bt295KONMjLQUcZzVENyp0agIVj6JYxgFB9I&#10;zl5LByiyfYlU0sOKHejEPm688OKX/uBjy7u7D7/ta+nxsOC/MD9z/SprSpAr5pbGYOoH/BJWiT85&#10;UEXrFPTnIPBZwoHiIWQPvEaZpsx/5gt8kk8h2rCYnEIraAihJWGkqx2pToWRaqBjRgLwcUSpGiOi&#10;6WwSC43FSk8nP38N3uVDx/DZGZ4kvfaYt6gyLK8JgSVURi6RrE3Dny5cwchQhghVkfQhViPYZ4CI&#10;qjO2r1KT7mVv6IMh0ZK2UgwLiih6sWMgWx8nA98ZdlZ9rNIwtsxsALiMC/Zz7ZBPESXnXXTFM+tW&#10;VG4H24J9M3+qXB9vZ886pQ6qiRSQWattDAspFwtOuwUfx5HEqRqqHgKTbuFx1VQmYRIRcBtg16iM&#10;UvXno6mocyT56GrDxKRwMZxLFpOHVTBtxJAzXy/0E3d86pq4aK6WzQrLP7tRxKLBD26G9jkcQZnO&#10;1r/1/jfys4px+LVCisrAeZ926wn18pGkVPKiqADStQyQwbBAHhF5ysYamJ+7OXJyQh/myBXlmSCz&#10;ydIT2kT+DtCGH3XAQGp2RmcVpMes1KOt6+HvjnVFs7ira2lx2WOcKgp3XZwUchOZRpFDkP5svVdq&#10;t5puMgoUrnF8ZnQL6jhxF3F71jcdFcudpskZsGJlfY1HZfU/gGPZdzn61WtKJJc9mpURZeSrAmRf&#10;ZcxC3iwB188ImZI/2bfJdsGRGxI93FTFEfXrieltH4tHI0jpAmHTglBxoSFwwz5VPLylGOZ9bm7Z&#10;YAqGDLh5sGc7G3kAOIZ4EQibtUdeB/IzPDoKEQ8VEGk8FjMsWzlHbRQqVy/cKt1+6YnDCM0hxP/Y&#10;HMvy2l1A34BXZcqVtImHKo/FrhBvPK2vL08OcDlr29TjSx69T8MOkxzpZ7g1u3hzbg6xObvNpakU&#10;gc3x1BXy8/uFFbgJsxS+YR6T0HB2s2ahwehQ+dUncgxPQdw4FxPwlLbS7FuuWd+fukJFALgQYTpz&#10;fKFffp+/8yPSNXhBcuRDKMo+MUzxXtBCNymxtGMWgveilTqDAXq6OoYGBzTdJfFkuuCOpKOFrlF8&#10;vFI8TKCztxiJzVbQKtA8yEKeghQp+NCslSFXlKKR5W5Fv9Odj4V0JqiIgThAGP281EmCaet17TI/&#10;S9zRPmFY9se3b9/85Kc++eQTTzzy8Gsvv+7h5DP7TUuLT//ZFzFtMuIy9JwAB3yD+EDQA5n7jU1n&#10;gyt8oWCiEI3e2M4VOhNefOkml0HcwCR3zjuNjWhRYaoMOO0TJiZ1lnJVYihaslGURI7JdrXD3fT9&#10;KnV++RgmdOBlOYxQj3SbBgKJ2tSiCJPM2DSBrTLO1Pwzi5U1IUh0n2STCN77oDNBemePUwDRPLJr&#10;7Zra9AEQ6/B6Hou3jG+RtcFzFM/kt+RlZtKnQyOsQzBm1SncWWkxRDJYu4cyiMlzWsJTsp7dlpBE&#10;DZiEecWo7bfIpBYC/4jjaiY4StVwYGd+HH964lAlQC/WDgb7gWU2yWPFibJQqh0fG9/Qx8pF8ukw&#10;J3Go/EW3R+2h04PJKQOCRmuHm7XB+06UXKcLJ237hvIYUlT46doaYb1AH+X1GBy1qcNNULeg9Ufe&#10;+aCqD3cot9xqHSSrZORN5y8Mnz0NzV8aCCkbSqz7XKucRU4d4RGPDTWbNBWjfszh1FJwzBLaOFoy&#10;Wxq0hCZsXBNRe5ZHT28DgRgftEVjHTyVU3aLGpLswdSSn9TCeaRlECvWhtlyxZX/pJLi6AKJdeBL&#10;RntREg23j2vQB2auE7/tbousmItL1Bc6AXA8hZqZqduzs9N9AxB+nEtTlkX8IdaqXEKFAIEmoOWW&#10;XKJYcDBo90Zt+rJBGt/UIIqYBLHEbtKwg/AVCYXNZ3ylQiIZbm6UavhJooAd4pVsC2qHQ4NDvIMD&#10;kHmK5BaZYE6pDeYVH4dgHAi/hQro8NaxO6QQqE+Z6XdADfQTOOKutW+wn4KHhamDPWj2HDMBNzY9&#10;ToY0mSmVdDDGHBM+iDtV9BcRITuq1ELhXiKLFPJTWEsuap2QrG5ph1hmB+0kpZ1dWnr8+ReBSJo6&#10;e4UA2jKLWHhDXJj3iZsxd7OnIK0VrJmRRLVoFYG94pI4G2PlfHI5CN2VMg+2JvnxXDAdmNEO8Tzo&#10;kpXNUQMqLK8KACtdcJYeRidt4Un51dXOJ5ZgXMRES1eKdkWbbL0YTJT9XzZAqYHJcZQF0No6OT4O&#10;dB9WjqwMDiflSj+rtW0E9e/+fiKPwjy5BLV4A7Wxt/EEXDwwMNwhd1rU1LQyauCkTTmHXKIBD4NC&#10;6Db9/1btbUXsbEcdGiMCkx1rNn5qgiybUTNnHnwlsfOnfuPXOYp//s//LzdvXIfiOUylYmiQ4hm5&#10;Gmj74uLS1MwMRszuh1RKpbgbWNpv/8Jzz9+6dePNb37Dvffe9/nPf45z1dtJFNGnzcUlKO7qCQM2&#10;TfHWmBrAvDg5PhdRIBejlsL20gxvskoRvrjO3pMVEFjZZGt4tJmw89nkeFlSoJxpo0k2t5mBU5US&#10;PqZx2gpBxKCgSDg+jC6l4RHsOO+/urDEd6jSRYw6XI8W9ZFMjLacN+mGEV6n0GIcwUZJesqyJqoI&#10;Z6CYprS9KGzF9ranvsFJ45J4OlhSiZjMLlYzzpCXm7WRMlhC2V/eztiPJBtCIDQQa4G2kJdEIMfN&#10;NjGSKmPrIrg1rDZ/qW0vRtraShRu9FPcVlE8zSO+lIwH4eUizpqbFqHNhZXHaJyRJ8IF84sQzBI2&#10;KXiXeX0G4RbJIxra+jff+/okhYCc1itz+Qpk9vQOACUOoHf6lrdSoe3c3wWmAJ7jUbEjPRh8OX6y&#10;BTMnPSkhnCNlgAt5AnIrnKZi4ZRmWroqdpkOaC3R027TDTcDxCzawwWUWAfnll0kB8bxe0fjE6fY&#10;DnAMuJPQFt01YAdUgDnEUHe5QhcoOTWZT1Z5X/JanIEdT/HkwGKEFn4Sm8vRTk74K0xjdW315sry&#10;uQdf+da/+1OnHnrgy5/8FNz6yk4tuauqHX5xMGP8R9WKZUmlUMyxL7ufDtLoXYfql9XP92vXWieX&#10;D0Nqz8Mo9RieAE6UfQCKa/3KPom05wSyEL5wUo1JrgFsUnKH2FJz4JE6p/cQN8CycHFIJ+kMYpJt&#10;ojfi8tyRpnKduzSdDg5avkYxkRiBigDNse0tJAcsHWAxMk9C/PbcM1dHJ5qKhVw3CfiJ4OLSOL1W&#10;ycqZEysVUlfmNduhoedurSXtq9dvT9+Ynm/t7gNSDObWqeqvLzPkKqOg1QjdrbwI76RwUzyobJPs&#10;b8MuX6PnUbhNERafSRkUQ/gkW1WsruxBWx9ShI4/Gvv8LkVPtTwj7amB8CP4vsI7JQpaWQ+BvqX7&#10;VCYBjuLhUlZLbYQ9YPs3wH3yOR4BK+as2nxJJ4OBHX4RYSIRNLNOlcdRQtUrEZ+sMoB81oZw4QDy&#10;Ova32zktm5Mw5yCIUAvblZS6zU7JNCgQX1Zkig0klINwzEGAt8J6knwsLC89+sUvfOF3/+snf+PX&#10;Z6am3v62t0+8851Tj37pxo0b5q2dXa974xvPnrv42S988c8e/fKP/+2fePDd737s059ljXFURiRy&#10;Q/duX7/+2OOP/9BHfvSBv/idvffe/9Rn/3R9abkfqKWL1hYkfjcS7GuVfQRHJ45ZkcQSyV5GISnE&#10;3QYM5SkKdF6JOOcutVG1FDUytH/GkmpYE7HB/qzgwEQuRAnVPmu28ImuxepQlJQo2fA9ZjGDnNeg&#10;LTvv0GZH62JRDpK1U4a/Vq9P7DuXWvlE7TQfgE62MawmUxxMjCoATSpc3OioSKo6hzaX4aixuVWQ&#10;fWfyZgpTMrmG3KxZbKZUKp0dj2g6lNlTTFNn/5BsZdC8oBPf50b5DpGTnxFyKnsY32Nvp/QWdwvv&#10;iSIDEbxwVoAsvY6xiyG900MzJa1iMo4BdZHq1qQzPOfHSYiaBOcdiGqw7UIW90mRsnCNYqRyFiEn&#10;JVCqZRKqjrQAyePizZs+zfPneVSUjMlIIpRvRz7LQKoNU4uyPkFTRrKZwxn44K3Sfs7CmbJRu4TU&#10;NjAAsCSHwWEDqp3QPIdd29vZRG3bygR6+wcK4RpnHh9PnDl7+uJ5SKuYbcP/SAyz9U1kAkuRGWiD&#10;crTqbDTCQGKVO5B9oRZEhon4lGmV3RBWqNHEwcEatzQ49MBf+f6TjrGTkYn5k5alTQo7WrRKWAmO&#10;eSW7k3SE7/CXWvEslGAcbia5i7U7R6IyO1NU3egyNkiuH3UqEAKp0KIu8UgBqREvgoEa1EKog58S&#10;y3AaLTau2XZ3uLu3sbx65BQaAic3KLucrc/n4gbUhIHYbv0ChAehPamvYvEaSsIxwwqnlkN8Ah2G&#10;mGhmoYwXXFvcDok/hbjqmgYULg7rHZteHepdhcYWiuqi5RAF8QpsXZPKs/ixk06XJHcBScDgh54L&#10;Gc7EPMG+p6X8ShEHKs1iG1QCx3MsZKaOoqY5Jj41DpUm65865vgG7qhe/PI36zK4oFQaGh9XL/BB&#10;KBNioF2PpvAoyqANBDkKE/qPpCNYIkkieX9ZS0x3itBNd1+Gfocvwl/A00dHhpgoCQkCjYSK43h7&#10;zgN1WjY59t0nS7fBQQn3gzzgqxqfXpaFSDZrW0R1f9aoDFeHc9r5XDqCK56b1XuuTGfBr3OsIIlV&#10;5sqfo4N9d1+5fGpykgtDzG6gp+/4uedX1zZuz8wftnS88bt+oPMNbxv/2vd95stPghS0ftUjtPnA&#10;rllcWTaMzVQJ2tRfePEZ9BIufvB9Jx19dJ+3PfRqza4GqDC0boiYc3PzdMiT6FOh2N3cBTjiOUqR&#10;yaP0uMUrJ5sxcmLFtZvh5LtVrM/TyEB0p4etuKeSJJpPKZ7BUKHynEGFzciXCfQ56Y9mGXLY3s1N&#10;KmJ7y0gjMS77+GSY/nmaqpqaVpYWGJ5DuZ571zcEwkt4QbJk4Fi2grC6zjIrJtrB7oomuYm1pY7q&#10;GzC28CkbnmecNRdwZ0oajkRbjP4g8sYpI7u/Ei4o0ZpnUU/NLu5suWoJ5lBwCLEA3ALg3BJKAXnY&#10;BFi0aEHj5iK5AKyOM/WIikItwzwuLzOyHeMkh4U3FIZMxXFzfVUVrKIwi1Op9cJfxceKnHEnUFM0&#10;MEZeRlboGFwl4AJlaPQfvFz1pxSB6la31uYy+xcgMGAG5l564ei//3/b/+U3bjz9+N76KsaIh8dH&#10;gWnA4MWxC5/LJopOt6vnbZdNcXYrsS3AGJTK3t5RFC5tYdPWM8LetdMxuyF4Riw072A2wCQdpjUN&#10;jZy+chc1TWyJ1lzfW1rvEbFhfCbQGPN7gWt7tH0kZqw4d618ZlfmNfKk8VjUEdAdQnJHxoIWIaTE&#10;iEVEQoRAffjsBbwSpESo2639PUu0v8te4HFqBI1GY6f9S1redIfEiVHrQ/XfgiqCIabzKn0n1BBE&#10;DDO6hTkEhH4W32rCQUJGjjfk+eR09A46gZq3IpbfWl3nn7IGreEaom+urC3Pza0sLK7OLwIHUSrg&#10;faii8x8JI6eNbEK1pZam6vYm44szcMo3250mu2IBgkByBHllV18ftbTMdYDAgKnHm7bBNcYD8SDK&#10;apdNT9CURusIQNUSlBdsfBX7rF5cbb2Sr7rzm3q1xYVlvpnieaNPWMXNeh9K046kkWVeXpnvl9nN&#10;C3znQin5np8RKeNKKONI/FD+VC8wGa//le4NvTzAeuAMpXVR+XWNnYq4qbb1zq9XklEv0yKQCnd1&#10;jQ4PIj87NDDYyVwGyvK4WGpSHZw9As/Oc2fOjI2NAMt4a728XHKtyVba0REEASrIbZk9YML5LY45&#10;0SZQO+6B514fFy65IwcaWaORVTM/Y2NjA7jW6maoheUvdMeVZWF1sXHmCsoGj55+8NU9993Hwkef&#10;ogWx28mx8fMTp++lI+vC+Wefe/q3/5+PziwuMv7utY+8sQm51o6+4/beZ9fXfubf/lJTB6q6Tbdm&#10;b++QsDPMjl2wsz23vIhw+dkrr2nqknDiot58qeVEQ2xMFfyXGtX8PAoHWGy6hVQe4LqMckFy6Lzv&#10;7mMkrDl3kq7wxPLk5AlZkuE/KbAKi/uoqWUraNNyYocBCnZbW7NzC9AFr7700tS1G3O3pp5//kV0&#10;da7fur24uHwTHHdmnv9wAtw1T2pyZCyO0BhCzAQsYXycR0NbnZ2b0DQrYqgeRg4IHjr1MA4LxMUy&#10;uJAWnIdFXhUGOYJxNeSgXH72qMLBdRzYRV5/AGGOTMTK/CojpvX3+Wd/xv8VGsmicWu29MsD78aa&#10;Bb2h+xd4yRIahTTyNr9DrADZhHHQGxtLqytbu7AIN2/evM47IGmnCm8nHYtK43ABVubp/6gaRtpy&#10;eVClXZgnpiZshV8VSLEY2T/GTPwKN8KSzy8tt37kvQ8j+qYiDbSfaBvwYCEZAEbhYHs62xenbi/M&#10;ziB0PTo8jEskRlbTVmbpAd2x2KYcuX1shiNjMU6E8OR3IEiy8bqXqejPL6CLhgXd2drY3d60OoXe&#10;VlBRs7DirVj9dVLu5Jmz42dOj589N3Pz1sz1G5SA2O6Uv3EoHERiDp4x4AbBCc+sb3AIK8YjrElh&#10;+CXYkzw6MnNHHyScxE5A0E31WNUOLDHPyNMvT0bD9OL1m/c98IrWwVE27eLN5yDc9qPz20HjBPTt&#10;MHn7+sTdegeU59xVxCrnQQPIu6nFDUwkW8k0kAvgvaUhNoYz8x5iAqIhpnKdbPet1TXSoI2ViA41&#10;t9EFrnf2zJA1cwBBhBHSNgteW1h0iB67FTWYgAP9wyN9EHLhkpKBYeYQOJIWAjnMiVTUDEyH4UVs&#10;bU9PT+HvOa2Yt6HREUQsO/ppaW62vFOoeYp0XA87EWEiNxA6hSl/dXarciymdyjnmrIkHoWtzf4S&#10;AQutFoOXBotD9o8PvqVlYGB4dnqGtB4pnpeu3phdWYNLAR0Pbhwd5/b1RkEkqb/QWRk73JDzCVLg&#10;ZSfwnQRu7DRYiapwk2RKsc3G5ZHJl5Bmw1vZ4+XgPMziYRrBWlv6GKViPkGACUxHmkQlXwyXryjd&#10;6jGkoMjW9xHi16m4y8aJdjpeAJFrXGc3nSptamRybKHo3XP3ldOnJgHlCXe5TrthIhlEQBQ1ggO0&#10;TuiS1ZxHXVUAqrnp9OlTuA9WzDRUpPmQBkMSCMKMtOsTTiS3QIQHFS8q7VBHkjxVolCukQNfrovt&#10;x0FArofJrA5yOTp6+DWPdNx77/XPfX5rdYW9R7slbAFbf1uc4Rrn2ISC2LmLdz380GvOnD7Xfvo8&#10;FvFXfvEXd2/d/o4P/w381197z7sHerpf+6pXoX7Hod7c31va3n7quZd+6bO/f9Ixzg7/mZ/+8MFj&#10;Xz7f3sxhQ3WRmgpWewD9gD721CiBEMEs4iTV8SRK1teH3SS2pRAVLiP5WSfATTfksQOYOZBl7a0t&#10;I2sSRsfv3gGrQswGGQkbyRUu3J6hX47RXEsLC4898RTJx/rqxvTMLG3zC7Nz87PzLAdrh3FAi5MD&#10;WJwrpPbnV1fGULK9eLG7vxfNd6ItrGR6a/VA6X+gNWqwsFNEB9nfCBpjjyVrUDUM1p8bMYLhrzxq&#10;FQM9EKidW0Ehx+ZZ27huVOoYR6yWVV/wIuyiCjFaFblbCIsh95KZDbqTGGJsF3sKmIRfTIipcjiP&#10;iU3CZ9mi0UYeSSc/RuwIfQTCTBqq+KenEnxleIj7Za+xsQtygM4j1i+CVmP+qjvWsSi1f9gYmJyQ&#10;xIQjoiRIbdKGO+Va0ztC/N367Q9M8PE8NAmzJ8dLiwvIAVETIwQQLqXMG9lLSW2CEK1A1Q0Cgxw4&#10;jvBu8VBckajIOVltc4PqGf9DCwK7ERCRgVlQ0LjGogqk+VM3ZWsGNiX895GJccpZrDWXuLq0RNWY&#10;uAk2mMW3rXW2F2dybWOVN0uPURUAVD4qKI2z0Wv9gHDQiQ0sMaYkDoBGRB0jr+HpklbSlC6P3tJf&#10;P9dMIemFL/3Z2dbD9t7W3pXVV9519yYzblZWEcwGNaxGqo31NR41IXJUUVFJwhjyNxpf5ScE724i&#10;rMZCAtu5ciUtG3IRuUKSa/t4JWjbN8DQdnQfCIUyKhD6uaIX8gS30B3f2ATZIeNYmJ5hVjXWRwYY&#10;NLQtOaVjI8MIEGFWfNrtbVyYNXw6lQZtTGcPENaRPWCfuAx6CoYnxvABJPakR10w6oApkkVGG9D4&#10;mvet4CLgo+k/u0UqhQOraTBAdsapFXhETlEulrpFWnmRzD3YB63i/cjEMOOwuYkvYJavb26ubW91&#10;9fYxYm0ObSzIIYT8Df6kO80Wu2a6PdEeJwlXMUJENlLv7F23q8I+thpZW8Y1Apchrx/ymNGN0XeP&#10;cKuwXY2Mt8vZ5l7Ba7Fmo0QEvdWIbWW1eYyKGsnc5PX2K1CDiUdpheqPl1aFTcWnnWpG4EHzUCpg&#10;JzyKU3SCGKKEuFHofawJOGw0Ne0IJBZImks3u2o/3EXNyNXFK8LiEOuMhBH44ke8f3oq4jtisyPu&#10;TfeJbBwTrCRnharxF1psSMQtMlGmcnKNNE1GSF0eGyODXrh+3QzfsmFlTrhVydzEKOQxpIboXH7h&#10;c586uXVz6jOf+PLv/de+tubJro5f/j9/dmlh9gKc49BJOUGYaUJ8IqrXnD3bdWZkf2v52q/+yt7c&#10;3OmxsxhALMna6poBluPwwDxrpKWC1nXiSoJ+ZQ0xgdmEzgdYbdvIm7Ghuwg3s1Q8x4QE7VsbW9QD&#10;tXwnTSQBwE0sVm933/LSCr6BRzw+eYoEIeoALgUJCBubqjWABoUoVpLjPDgyzE6FITQ9O/v088+h&#10;f3nu/AXumfDbsMZyJjMDNqwc9PYTOfA0JdpZzCh6guNvuCP6rXDq9EjxtpZkD+gq4IVQjDB9Iio4&#10;9jSsGNKxUIvLDNBWP5EDpcBDzc9zdAzjch2SSnqOjTJCzZfTAmX65ckqCtTMWXYzEFNktoFpo2Tb&#10;fXuADOdFFkpuRHeeLJ8OCbwvgagePuqt4O3ofJBhmOU0uN0UVqEPyLeuUgcOrNJojm3Oi8CvOpLs&#10;4EzDrmJt64+84yFEruX8UmvFd8UEcMZ4Khm7GpKvE/VEjTnw2GDDkxqq3SAAQP6LjFpanLURds34&#10;nWj9owyBgjERUZpRA06xujGR0tYmz509/4bXA3jwKY2RzQyZUy46E7cjY8AnDQwNURiwmxYZiWNP&#10;CwE2loC9bq7tnEU1ZzyxRl94L/WDhZWUIFUIEJievMxo3ZFq6lNILIHrzTnfXH/uycdXnnt+BLpf&#10;Tz8NgrBjLdkkrcO32S/NcnTSSk682zQ6Nm71qA0+wAi3wwN0V+VIWw/M0+P/Q6XVCVVePzAwZBkx&#10;VBOpKS2WSbgeCjXscsVqcM7rm32eslY2L/M3LOOhpWra2AH0xHueO38e149DpVQqJbK1ZXR8XE4I&#10;mzipLA+e8zBEferU5Oipid6hQT7egrlzidFGaR8Zm5DWAvopaiTC6D3WJJacnLRFA0JECQr1U9Ah&#10;plr2E4fuKIkVPaX6rWy1JnhsdH34yu2dmZl5ThHAI+vT2TcIOHVjeopjTcLI7wY2M07hrklfvGWj&#10;IEPgghHKIblPIhGss2frRlJfEM5DgXVskAg5OFwJG4J4MARcxnF0YCDLmfGGGlHwjQBQ9GxR+4rJ&#10;sjCM28YTDNF+PkB7MpgZwTrxj+rfuF5QNOtH8HB7eyfGxsCgCTkyPtq44GWCh2R5GQQdA70E4Baa&#10;KxG0JpdZuHwEY2eI7mkb5tbYkxhE2SRBeCxbiGWJRPCLHBFPFpM1TF3Qd3Eqas1aiFeAx2FrGGYX&#10;K48VBjEg5wPJPT80NDszQ7RurcXPUVWL0A28l9t11POxheutTeZVvLi0ODc5OcrdPvHk44Qd912+&#10;6+zYOEtXHcLsHwAv4pRb165O7uz8/r/+N7deunbPlfvHxk8BSXBX4hsifgqccY4FW4Gk4Y+icKUO&#10;sY27MuV2DBGwfdjJQJr2jVLLpb8E1UQ09BmaxG7nSAl2Hzcv0XqywpAPp0citsETSMLk9EpjRCaw&#10;jI0RO9MPQ4Med2iZeHd3bGIcwIClI1O8dv069gxIjO8keCO33+KRNbK0pIxYKAn+YSe61H452y6U&#10;XAFtTDl8E9I4yt0yYFQ4rwnkgTxzy9DqjKat5Ft3DQPV44AHtSGO0DsUO5Xd7vAdrIaUEmWMJnZk&#10;a5s21Q3uiHcL8c+coFiKQwND7LKqR/L0WStwIEwfgYJiIYa2Mk8z0dquOvc4BR66QLBrERwLvmCU&#10;XKmwfcjCGB1b8EGSfHDbxfauUQ0EJByc1p/73m+CaU4WhqGxUi+qQyeIxFckUohD8Y1aORIfQmRK&#10;l/yyU2iYgcpTY4CBSH+A4hD+AsTqwWRQeeQK5fRvHsFENyFLk+uQ6pKmKWPd3royN4/hU7XU3DZl&#10;dOsLIuhedMYY8Cc/oPYOCdKqfDWqYPv4SUabRi1ZSgb/jvyhKoyVmqXgCY/Rur9kvDu2j13Lx3Fi&#10;MRPQqp2AvrVBDhKCW9HkmZ1tHKFbinwuq8m+BOazwKsqRie+CmCnmDBVPsJ+88M8Sx2+njky18jz&#10;kegQkUqGOzwkLPIJt3cszc1bOYBeBuR6cIBqEGkPx8g9ai+Vs9uWFpd4LR+NT2KtLWvfUY8BqGbH&#10;gBdGyw59kG7yANYKXENSJFDDwCCJl8q3+KHOTpxlN7OLzWfdTzgQXEuBdY1D0iaW6to2O6oJM64L&#10;RxOhwzDZk2FGLMcU48PigUgQCqMSBnEDY81CcsZpClheXbs5NcPETsdyMlM7y26o6+MLq4cBLxm6&#10;7VFJCNwoD8TNVH6ASdXtBJTTkdvWK6qD6TQDtPHYEmQ6niBZGonjZvgesKVbFziIpYgGTt6rBPIl&#10;71YzNgly3K2RLqcnPABtPoVH2OnKqIHmG5LYAM7NMkkJE2Hvks+6IXsp+BDIy0NoLw+PuwmLxvJT&#10;qauyS8AoQCrncsjZTSsTS8F3ClDqp4lcMEE3JruJ5wWYFqCd1Y6sRRM5aQo/u3BQVLwLu4GhQ4uL&#10;8zDI1EkFUss4DXY7r+SUhu5CId0ZFqOjDKMn9uhFcWocSQdG/oVKm9gONtSeDTsMrmhuWZjHKiz1&#10;9Q+fPXOROjshkLwOpKJ2nevCBcNWkDpk3JPBdbpAI8hKYhIJOVhGxXUdpALOTMsA6sGD4Ymj5S6L&#10;kYtcWjaz5CESlo2MoHFjHszb9Az0TY6NMUUxusPgYgM1akgorK///MULIJew0ei3wg7xgomJSevt&#10;CoJaFeZaiGOsWBRhRMvrPEGXJRWjVB4VeoLjILpADaGLgryBGyvMNwtEIvXj9dCUuEcQG5UXQIrA&#10;S5UVYrRBZBaYXARRpZV5RKRKSooZ9GTijSo47e3MlJFepVZE6xInnB4s3nz/iF4BHkhqDCa76p7S&#10;/7F/AKeI1l9ancAwgINsq+9ApEf9AjPXxLiYfo4z36CEYJMaXKCMSCrIscIIj5tkLfoJGDXmd4Is&#10;RvTTmWiGxxb5f+o7v564a+b27SJ0y9PqMFnGUZuJ7zMfjhF3YdpgOKx4pUVA5MNLNzXIV2oj6CVR&#10;O3X7ptuqi4CMP4UUCPC7u0cnJ1HXkwm5f5hx66niMu51g0gBKW0ejEzpyJ8pksU9sDQCSqg3lnJZ&#10;M3MBkSxXvEOckbs9dp4XiQLwt5UXxHJFsgowE1uoydfpKhD7s84eFcbUnB22HodlwYadxJWoDIw0&#10;WzGO/TJq1T46RFQogDEg/Iiwh9/lT9axxCf4EXcU346LbpCmsWB801EheQA+FeYTsMYMHaWjIsVY&#10;wqK5mSn8HpEVmaxvu7NlO7padUKpvJ4DQ47AnlDUEE+QVi9u0U0f6br4djcZ64+pgI/T8M3ORHZY&#10;CjsJVwpsSscTTWZEwGwglTujjsDZ41K5zcQLIjOYLnSbBPExfz0gA2GXBc0ovpaBfEa/4j3Ut1pe&#10;3do2LK1sCVyVj1xcXZ2am+8ZoK2sBzOBp7bTqpd6j/AF4QZvwneIjZkGkIi7pEn1Cvwk8Kh1x9J0&#10;JItTrMHp4btEezx35UMoPNO/s2O7hsF0xoUT0yT0MJdNiNQo3xFeZDxAr814QTbw/5ZjNbg+aVYe&#10;h42nIfbEIBUjI9CQsVXpbIfnRrZEMUnFG35qeSZ+KGCVkLHnA7IQET6DbpzwJXYcMCIdQM5GN16L&#10;UeNDsEGtZCLkH76P2JlxqzYVSntmPZFWGYw7fQxPc0gXLzHB5buuvOrBh0bOnV9bXIDkLW/do4YY&#10;baO1pVK3mnjqoN3kJfrCk6aRkQnMMSISAmUku+S1dvUYw6m/BO9CaXzjUNxneL0qyVuSjygZV4ii&#10;g11Gek62kB0bcYHS2SFKAKlJY1cQHw5P2DVpoVDFj6IyCC1ED2JbKf+6ZihYGHr+31xcEpL0cr5D&#10;r1gfpRYtiJ2PeETiHNKs8XEm4oyyQJZwDw5K4xqXY69mWjQMkdFMDKwnayCnifKCsX++wsvKJgkz&#10;QtKqNZ1OS8NRlhUOBdgMnQz7A3ebvVRxLWkzD0LhIM57EEtJ2zJEbC7kZRGqcV66LkFjiBHoJwDE&#10;EnPofuiHfujCxYs3bt7CUVJ1wEcp7WeycoC75Zrp9iDN4iSwUITKuF/Iu6hQ4BrwLkCABHmcvpQx&#10;TAVTHLaxt5RQsfghylMJsMvVGz8xWLSwJq3H5NUbURwI66mXbP2bb7kPmXu8HzlRbT7sgbVIx3Nj&#10;/uTkqJuI4jniDlHTBLhgc/Ojs+fOYdOW0SOyi7hqQ6gg9WrHGUcii0tmhSsFqNfXP3L33Yejo1vz&#10;c4SQRFQ2K0UMzo1uZ51NdxF9o0KjtWSVNQnR9bSLz3pLDw+WqBMLor2IO8nQG4NWCc7RmzAJoL3I&#10;cN5swk/vpgsXuURF2/0sI0RNWMUvRu4QlgYGq7uNb4pNhXHFW6GSSMJUnU0WrokgrCDYilzwnEXC&#10;w2NzCvQRZQobuIT0ktpNtNIqBlHqhENPY/am/eXkFOqBYcrhlslgdjg7O88ZW9BOlJkjtiZk6WZX&#10;8SDZeRIP+szBw2p3N6dJggMuN4Y7rYayhIQOapadQiROSyBgi/A7m2m71L6kQNBcY2jfmM6YX1Jp&#10;y7qHDARdHKsUWE/ivp2jNgHpPNXFBZEvWSY65lkQEQlUAnXApqtdPTNz8zempnH/nLEIcDXxiU7+&#10;47CpzaB59yjaTeanlAX0MhTOjXZs6i3mc5KUFQIqyB7bgDE3wNmhm9SuRm3TnSqUDEVSxCaKY7Ym&#10;2Hoi8GDTJfHX5NgomqCZYO1CEOvQZMuvWz4gGMEN9HRRJcfH81u512owV6+/bBmHiW0aYTTjaOE7&#10;dSiksJnORkaUTFFtHyxLdGed7ZxcwQXMQJu6OxBrZ5GCSOB8VFTdSF3PK9dcCRYLIpvQCDFXnHEy&#10;NDRw8dJl2dnnzu5NTsw++YSSZACknEBbkGSm56rFsqkwCCsd0+EIOY9E01ZujKZF9SaRAbXMsvOx&#10;wE5IJTAiFED5mRs8Ooa/yBGVP5bwLU2FMCNoxByoYjhf/EUIDgBQUAXFVpmKnH0uxyJnj0gXmSAh&#10;AGaHbmrspWpO8P3cvCZkYyNDHHpvNjk9i6OlpgvPUpwysWxGYhdKakBFeA1L4hSE6cnCj3a2k0xU&#10;/pewVYYJi6kByfuUG0hS6BePNUga76s6eHF/vTU6WDOzwoedkSUpnlmH4Kc1e8BYMwcgEJmulbCd&#10;XSElypn1UnoItKUEEvkRW1i+irpg7PX6xjr/+MAHPwitntyIbawamWrw+hhCdj5QFA4U0bqhWXh7&#10;B8L+u0zqwajQSpQxlyAcLNTx4vKywyS4ZKMogzQenEJGaa4Uv1X/Td9qwO0ga+I8Oaza/jRMKVwS&#10;qYrW733NBby8+heOCmpGRU7lQqomdgbI2mBr2rGKTCzZ0uYGKwVqYezWdHTplQ+uDQ6s37zBuoiv&#10;qJOMOR2EvKIyN2SM9nbSlgDK+x3djJUERthfX1gwXc2IRA6zeX/oiRgRf0W2Ozu+y2Fyxke2PSZV&#10;aAWyCrhk87e/lTnvROjcEsvNp4vhR+si0YfhSayUtRP0m0N0IVelK53ewnCq0nNUW4RLDQKsfqoa&#10;bHQOu2Q2YpBV8WKF2NQCM71KS4eryRdrow/KlC9C+u2tdTak6Z7pclEcTSQ91BCBi258dDw7PU3k&#10;Ty0dOIjKPjIFBhdtDlFg25hEJfGpP9llvJC95fEbG+EF/KKJWMJn3pn9V4uccIyAq7tmMgHqOavL&#10;uYw0/cpklbcT4As7JQFDhr14IqguP63HwZJlWbJ3fdwmHDxidk5GsKVPO6YcY6HsSHR4jN+JkfMX&#10;NrPE4JPj2+iBLS46FzMqk9WgJ3htoaIx+S+hUyb/RHlf/CRzDiRiuoKMMFP+t46K1tCZHM5GjYnj&#10;4uU7VTVYgDjsZHt2tJiqfVnQpU00XC/SkVPjE7gBIwSMni6/VSoo9Y8odLJDcAw8axspZLPLOcGp&#10;ZAKRivwKRkYAEuAoVNFD1P0IwUUGbBXxsvgnLy+RFcIaY1XqOgEWakMkWrVBhu2JBZH4hhXWrxh1&#10;RYIIu2MJJ7NKRCkrSivxOFZR/ujpU9euvrQ4PbU7M/Psc8/idRhhjdngRRTN5P6jkKpIhvcPrss6&#10;721jJXT/+ByHomh6tQdisAHo7GQLnVdgijysRQk2iAC5IvuV2JccRhwbG9VpB3GNWtTkL6KzafhL&#10;IZDaDIGwtRbMtELSSmASEmgW0ZnH01rSwM7FeloDJYAz2OaunYwtKysDkjCgBHBrDF9r5hgiu0Qe&#10;DaOsGXolORyfDh2oUreSgYi79WiHmWKh1Bkjbv1GoTQEZnxMo2olOSIHytqvxGTLUTy+2o1+35Fu&#10;20TlJaHBI+Di2dLy0e3asZJsBBoQ0uGzjKoPSOXdgdMCgVJOV7e4haItzuCTn/jkSy+9RLZDAEs6&#10;i2kqVbcif+Klkbnkd0MbVJ7Od1fe8YBr2Fjfmp1fRHVxeY3JVUhz7jv3fZ3OKN2WY8SS8RQg5hxm&#10;wRtiQQuufM8RaaZihlxkdGLamZTV+qPvfBB3WSq+nJpq7JLGp8iMYtHSRQ2ZrX8uLy7wjQvnL0yc&#10;niQGGRsaZpjZ4fYuRW00V4BfGAfG3tVsAXBtkzfI/+MpwKpmt01dv3kA54mpBj3dqrLsM+ZMpo3Y&#10;OmUG039LyiRaSO2AhyqEOTjc0gYXyENAQqRkSgT2oh6pwyDCNOKLvIaa20nksNe2i8ijsnzHjnA0&#10;bgbymEmkf5XfjTU381AA1sxAQhXbnbvhp8TgHGAeMc6G70DhJ+Uh7dVMy020y5GMj/4XVlakQleL&#10;Ys8elQ/SXJNfsWNBDOPcCtDYWzu7ss1gTZgNuUX64PBi3201RvIBjY9+1UYH+g04HPjFNJ51lnNo&#10;bBT+KNw9GVaQjRV29nYJSTQc0GNaW2DVFbneyNH+8i3+zj7mPnnntJxoXHR7ifrdBzUBJtp8HEh+&#10;kY1sf4pvglwXxsN2kNB0KeSSc1DetOKUWo5HiH1c/aUABeQxYMH8JlVWgOzbs/OAtXmgvSkSmWOx&#10;l/idWhasPN+pOgFwkANq7JWTURoMo9EbzBPk8hSCpTFllBHeFJBhKusqbECDFICpzQFgG2cGL/sW&#10;fFP9UYwfl9dH1ba7865zF4f64Sm6mdngeG7+NwC6gHJAzyMYftbp7ZZ3ZJsCJFpGjXQcpPkfBA9M&#10;EqIeGBMuif5ga/X5Ko1i0gIRmOER1npwkBDHfSjvSpIYiZG+QKdbQhrJTIFB1DWyEUm1WiI4+/MJ&#10;PD0vDp+wCRSxGqfa7RHRw6FEN2JqeopeYratTE0glyMTLJ39Mevj6mX/O+MBfF+6KhUjvY5yFw2J&#10;J8T1iACiK67+nMCXGoielMxg5p8k9oM0M9/Rsal0LZkZS02foj6AN5fjG8Xy7BC9QjAeO2wtgNnx&#10;Y9Gb2zx79ow5lnMCZQx393azbBgrB+pFHobme/u0WZxOuBJQ0jbY5/B0DeGlQDOShTQ3688MsEhk&#10;VoPVy30YbAZVUGUQiWHrH6igQEIT5HH4GpBLlJkz7UEhVZvesIL2CYH9pmEonFejLbEag0t5aBgc&#10;AY/06juw1hCbHsMhArXwyORzk6pyR5zlU2dO8++jAyTUWgdJNm0sPN5YXoKlsrm6QmeEwoVtbVQL&#10;9ENO4sRtCYHwpW+T9OzpLlAhIkX5m+M9XCM0KFWI3D9gSoQAHWPGFVp2AgTvscHw0k0AiAwWJcaV&#10;e60nKCi4WiYDdXa0fuiNd6+S/dnjwoNGHKL/noe/qulVr5p7/HGQR+bMsDfGT02eu3Jl8JHXs95s&#10;zdOXL22hM762Pj01tWkZkwBLyE+YZXcHHqrbwmUyDMRSuzPc+eICEQYVUJPxyiQyHxFau2iitcAB&#10;pSeIcAI/ImTX08dOIRHCTvQhwswYtXDpMoRA8M6p672q/+JCPcl4c0WrVOt0tq1+QoV0dhWmgROO&#10;+UzprAWkhGNggJ++Wb6grrKHjYYSJlR8AfKoUHbwn/SaW/cPNnDolOHNTewReR+mP6m/SAJuEheq&#10;yaDdcXlJEiqBFcAuXKz0VAO1MGNybWlJvTdwLWbSjI4AupHQsOMJAeiRkNiml5I3iS9APwC5UTqK&#10;L1y5AosCxIG8i2kKRAfzC/PcL44K+jZTmjAzUgtQ/6cAkEF6LIklCXAQU3tSFnVoSyXfG1UxtwXD&#10;J+pFWa/aLzPKTqhqFynyTS6bwgmrgTO08BA3WFlU6LxpcM/AReIGuzW7uhbYAPpth6i8dP3GBkAi&#10;GVZ3dzHQzEhbmbKkJC8bkcfkJCaHeNp8S6oIvkHgrQVRTzGIkgxpxFMF6ETJEdTdXmevciZYeU4k&#10;G42X89zdZbAwwV6ZR60wXBtBpiJORmQUrFqGMd+qenBy9EA2A4uouPJZBDuGijeMWaCeZaoX8FC8&#10;DW8Ezkzrg7V/OytJNYwKmep6cMiUXQ6WrYr23EgloCKjHF3NAddQGijoVKjIui+F1RA7IQbc2N7k&#10;6TO2LI23Rwyk3CD5Dm5isZpVqvzp4JBdx3tZaTw8nJmdIa7nzUloSDq6eAvlcdhpGQqTr5AGIxbS&#10;FtInLH4HvNh90hDgUBSGpMdgX5YHx+rwYHMdXoMSBXw/w9NhQ8JiLEjQ7K2orRbwABdCx3LMS4S0&#10;LFbLptsl7eA1MiNxQQf2nehORfhEFKfnZlVpDpXT4aXZePYAJQyvY2gKqFcwq+FXU3gwiDw+lLlv&#10;UGON1/SRhmTRaXsUfCJ8IueTpYu2lXdoWxl23BmiDDizfR1xTY6EFANqTvgnc8omMCCHoNHTw1nS&#10;cJXdZH1UTnTZ8T3Zw4oqtUqW415wwEqgqy/txOCohYMZSoTlUECzefjVrxwdHMQ20yHBnmZLgG0R&#10;SRjDZLI5H4Hv0cfvs24dBBahqe/xSk4KaxZenCV9OihIoCzyZt6JBW59FSjQEYHX1u7+HB3aG9sz&#10;C8tkFhQVTlrpgENbXt5kTxeDCJuWVla4TqKfEL1yvoIStP6Lj3w3aYmFoCRi5Lx0A9NVOfWVr/Cg&#10;GamHfBY2Ed3pk4W5NUbmnhzDBsOshojqslSgJ1mTub5JAu6UI1DyMynmEjMDzbmvpugNldMEUNoS&#10;txiGXykZ4keHZLUqjqYitGI4/kp2pKwk4b2E9hwnywbi147Mhh4Z0rGGu3RD9UaKg9qvAV/KXnnn&#10;hRHp6h1cfTcp7xcLLoOFizEHLpWkfKUNzefE7clcop0k7CCumlg48J/6glZdoDDbArhCJmxvnQ3l&#10;ug6r7vJJpDURVU7duoUPJ1Rz1gy9KqATBODAr+IT6ok6XIW2I2RjjdkgpYl44Rvg2nZjxSyuKoDO&#10;IjIUaWN9k/2EHgwYc8mZpuiSWkmSVZv1YAN30tDoKvL/lVEJ4ITibrEBI5iGQcL/WF2tbcT+eBTu&#10;E0Yiax8rR8jUQ34Ejc/0MV1ahQ9gsrZRndvnHB4gbsF1LqysP3/9OmoA3b39YK4CPWm/jw8idLXN&#10;MdFxK+bH9Mgw3Y/Eg/GGTFYunU6cDCZmUKKqj4bmEhOCKJGx27gpoW35prtwYkrvk8iL96HTrEQS&#10;McbMjCSijHtIbpLXs7FxhBggK2YJvTE0KQgfkkHg9qOTY+iEL3HrVZ3AkgbcBFJVRYfCKpD7wJUS&#10;JggG7jpbDe/WyxWnLcCPtGCL4IeYIV3eEv2aTtgDKZ5rr7k8lYdbjEKICvlFKR9JvlwDdJzSV5+K&#10;pZ47GVOyiRRaWDvgDgh4lWeksCG2ySfjF709D4dhTd2/RSZncGYyXTUZyr/yL0ZRDafl7xiyyMmo&#10;OiLrJhyXeMmHVXsNl+e7M3lwT8ugbSm4ptBrUTsrWLxVBQ0NfbfUAp2NivlOScY3o3EXTXXtbz0o&#10;7aUcqipV5fqx9VyrfihlAfwNBQnnD0ZzzT4+sV8RElnrqeFwvw04NwZKZ5ByLlfIDlnf3KjhCm62&#10;DDq2a4pjnI4l4mrLeVH/Z49hxTlbQguK5hL7JbWIn3Bwb5oZdY0htGnTGcM+NHzhzDnQFb4V7TIh&#10;wFDv2rEETB5OZa1krlXwxHdylKUp12iml4dqOCDLGQdJdIgP9Lt2OajELGqHreACgBA2uOhtsoEt&#10;ZpySgk/dnrKEKZ5ptS/j3TwJbF2tE5v1J//yB9vGJ5a3tgjIMx7yaGdlZf/2bTwS250NsUevM/NS&#10;kLyISDIPmwCZxYJ7StUbhA56YqJ+dzwr65wNNVfh8DTm5AmJArPEz7tzU/Kq2hcBT1UpQ8yCbhUN&#10;Xp+bmCW/RTxLnrgMMWVzndQNZ4hF58Z4GMRf4J38LhFxvTObIKJSPngApaouVtGMNxTeCDGG6xSG&#10;t8guXlbf4eqI86zZ3tEtyPd52LXjrf7TSw/iZPEdrNsYR1C1fIOJwgYDI3fNfRQcRWQGIqaF2+R3&#10;xJHMhYZ6awMBIT/CkCowSEBRe473Z8U8HiEBxF5AAIBktY+JJ2MYm5hgR2bSntYTj3Lt6jWiYAh2&#10;rJLybC/LaYRNzwdLMgO8tlzkV8mo2UIV68n7F7zL1jfpPzyiVMBlaJu4Zin/XXBLdrd3Y8U8O3Wb&#10;KoQEzNEOK3Irw+dlHUpZqu0dIAl47pdu3pqan8eFokAAeI7F0elH7BNkmP0Kc5EsxpXhMXmYomYR&#10;KrR6fPhdTZSBIr87MBAg1fqDEY33mEcVU1FPf4+Vsdc9InP8hfvChuCb/U/wFgzQQa+lFYPRp+ap&#10;sZBmLmextgeZHNaf5whGUM/X8wkZIR0zPFkkClhSukNibMvIc2wJGlgi5iQfUsXx+5bHG1wyk/Ho&#10;MBMpYZJJYspWYhpxWpxILJz9Ok7LEvdge/vMOGzq4eg5Nf21URMHBHW3is7SkMn6FhEE5WP0CqEY&#10;coDkmIawkF3ewNsK6XWnlbQ4fsUWTwdDBQrz9UVQ9pgoS5UOj7B46zJkfGXz1CUlnJM+X4oOHmHd&#10;DLmZjKnaLNyDp+COnBefxo+EodoUZ+T18oMtMiluyrs7ibZU/zT2pmvpXxLsMuxQiVF2bEVsTlhK&#10;/csHlJOeMRANhkwNcawjVlNJSpGd1ztOEbuXLhzeXxZDalFmIZGMTjpIddC4KRGhK0a6wF8S4TW0&#10;5wzCKggWd9WWUVhgW3AjLDPDREmswcSIIYpWzmNUxdpBNUKa/MH2NHUDq8iYJnlZYOYw6XdIXmGl&#10;wzswprFuZBctPa3M2nPKU4FR6v1oiMz+Oecp0zZRXGbLUtiE9SQRlswDbMNzxgorXZdKmJ3SMhK/&#10;90I3OuYbt2/nNB9srK3s7Wxj0QB8zUOtCVKy1/THnsj0YPgSZtTN0Soir+EIt6JCaUVvtJsCzUQX&#10;GqCk+pwE7bWRQ0Q/LELm5IMCCMdrKWxCcAYUWGmzJKJ0PE7NzoyePsPo3TUongnPDWzpcsCbtRBi&#10;GInIRUMAEq5bandcBkkId4G4ZhU/K7YqFlNFMVUu/p8GUdDeArV+IgdVskTYQc6OUJSUpwuBVTaC&#10;bYpRSydIrqn02/Qlr64WwFI1g3gg6fPqzzg/C/LPBjuDPj5GfiKspFpt9Jpg4te8J7vDjhFuo7Jo&#10;fZjzjbsFRZE0DBUPGJ1jFiVL2iy5fpaImBaKnmWmcgDyE3LkSrcHBNa2T2f92WASpiSGpgxKFTk5&#10;ZikO2bLIjYM14cMs+rW0042xsLBY7H9sgkqS6RrhVGRDh1wrJ1rKLH+B/eV6drTB/ePjXrp1e3ph&#10;Af4oqXZGjPlhMuDcxPpVthYPz4MTx8IuKSJZ+sfsx02Bz+3AybSkpkePUI9PiC4Q30avltqPpPiM&#10;HMg0K8slhvld3UojoCEBfCd7WaPg3A/yapL6bANBTA5ZWMJYeQvCfgmHNCL6xr9N8py9FYLAy2oQ&#10;ZYzsVNCyIzbHrWsBHeZugdRylAEyGwZWDOuI8oykFT+6CB9V35PAKGvAwqC6dWxaYw72JDQkC3Xs&#10;+QpTeBAaaLFiZd5jO1gpi9t0qGAydPz6CUcEcu1lwV1+dXcM0M0FQ5BV4qYk4RLvWG9Xb7qV2hJX&#10;ZaZhw4nPg3Wr8AJSVaIi5UXDO3U5sLZcgw4PGgg9cVSbbOEOcVN1YalbXkMkcbJX3QsJDqLWWZMM&#10;ZEzFODbmYNgR4gZL+dW/3GnZyVZy6TSDCkNJD+MUXL58lwyx3GwSAoJOIn3GkpuQiLDVwypeTZAz&#10;c33X0KYwN1J61LkwlfWUJfv/M/Uf8J6eV3kuvHvvfU/VqHfJluUCGGPZ2MIFSEJNggMEDiRAQj/k&#10;JPlS+XLyhZyQX/iSc05CQgohJJADIRiDjTG4yZYsWbb6zGj67Jndey/nuu71HyUbIY/2/Mv7Pu/z&#10;rHKve91LtECQSvxer0wklJsy7gTzKBQuzjd2Iz0lRHx8Oc+LXcT3sjcU/uK7blX+05DQgFJ4OiJF&#10;YoHSINmr6VgU9QpZQ540MSp/cNRlcjcTaEk/Ing+hQzaNM+OhkfZNElr3ClXaN+ZVpa3aGE5RKFC&#10;GDZF4U62Ahv3z0y1zTFoHqaBxQMahJhLrqU1fyJrC8IoW4Ms2FkCVjFxiXnkguYOcHeD6VsC17jc&#10;3KQktmzDct38mU8vzpnn1Zn1plruAMPz3po+5t9G/RjbgXsAI0IMa23v6K0//bN9D7xlqLvr7Nnz&#10;UFP7+we5bU6yriXDj9gqjVzSjan0hWhqGs38KDeuc4l1FapziCeS2eAaSLXYqVyYj9Pty2FLlHeL&#10;+h191yy0xHn3Cu6Up5tKPRGEVViCdfrUuSPdYwCBZNx6e8MEuSQqK+CXkIvDEfSNjNA6CbjO9DHM&#10;KKgSaipkXbSb4Ogyyq6pExG0kTFKAoBixduTVRXxGY4D/hxdJPXeQP8Ye6IHNS+og8cdqOYUOX6s&#10;hj0yFqOcPYcJwDkVhVj3aTRkLmzJBPIJ1bdo0AeZw5XuMRcS5yshvVttCUNdFNUFmuVKl2ESPM1y&#10;ieEqSaVk5fzSClphC8traE6QHdoXnNjZkC2WUcZFiB7iBnBJDVHBPZ3xlGOSskzYQ/wPmxV8wgBW&#10;iROze+xpzRpSxTFhZ3r0/CYnidm00cm9gP+UNa9Oe54Orq5cdRRDtSb82dZxfiCKpBefBAJgp1KE&#10;mpWd0Mk2FcQ5WAIAAlZbhFc1Cy2aRkTIkngNXiOkTCZ5WRUnSBNCtJZnOmgalCa+wmSwEZKJdyA4&#10;hIHEiYlp9hAFt+GppebqVQIO8+/ENFgZB13w/MomEsNRG+OyGRAE59a6tEQmo6qCmMqGan0Dq9Yj&#10;CPyXoDtuzGy10scaU2ETn5aFh6EbS4nZGTWeuqgxU8okLpG8S1hmP2hSJOunXK7GKJOO+F70D1AY&#10;pWrNrSkhlURKmE0RKoPMsqf+rZG3DzQvYBYCsPseLgW/y3kiikK5mkdQcU98mC0U3COlUR7B3Xfe&#10;vbpCDammubEA1RZub4Edl0zlVCPHAE5YP6IgtQI2IfD09aeWLrkMGH3uVVWtkq9qUNztRgEWMKIb&#10;H3zJ9+fWMxgSCEZ3Q6ih4U7+ZHiaQNojkCeIh3NiGRQsdoivVECU9Ue1udQc4Ook4Sb1hKJinCPv&#10;38K41ywGQxl5c0u42wn1UeIP1zYM/iLOYLcVahMv5X/Meq3kc6b0thbPzSAsFaR03/ojj502Hgmv&#10;TQ4JTK9O1n0Q48Dv01GdAmbYJkKdvrDN+nm6dp1Axf/IHgOloo3MkW+VJyZj8oCbnHJauIFUfQsw&#10;kduU0hkbGNvM51SsoZ8n1naa4AGjd+dW1x59z/t67npTc9tA28jg8599apTz3d2jdgXk5TBjI+gR&#10;jl1+vNUD0jTLTWEGUZdWACOyaQwHV5qwgqBCodKEm86X7GypyGFyF13d9knL6/ZRl/oF56XwCndY&#10;WysyQey8iEpKe+eB8HcUrIwRzClcWWzH8sISi8RzlZnT2rrG3N3NjagFkF7sLyA4Oz9PiRj4a3xq&#10;umdgeFDYpwsTGKXr7WKCciC9zXBYRYTswRF05HoCSRlEcF/Z/GJWbK+aVlEFYcA0rAgYYoYyYv5S&#10;BUv0jV8W1+7pk11wcAjGaHjY1EqjKTsMUgRRPWaSR8zz802afpMeu1eITcIR4RtIwuSsb+/cmJ+f&#10;mV9C6rq3byjTsMviIPevaazCYKVrWUZzL86JAkSGFL5BxDbt5hKO46t8ZDGOxhI5mm8QnxLW6QlT&#10;EG6yUUDmlUPoIubtex3wND4CTmTxN/uWz89WPSL7EUPQBNMSh7UBFqctJts4wtFGxkFC4AqwhYZG&#10;hn1btoGhOn+20m6jIj6FQ8QpZZeRkcQ3iyBze3n0wnXgxbqciI7YnikE5D7Uppm2xhsCc8fvVohX&#10;B75k9H1kHi1jKu1XqC+kydnGXnADcNJsyVrOdja3KJxdE8Y1OAHB/hAtfH4UTQw0Ud66SDgWqsKv&#10;dbny0RY6WAoZpfYqimygaEsfQKhWSl00RoQ2okN2Lz4AI/5dP/SDLzzzJXVNQkq2m6EwnZohLdnV&#10;6N9LUiD5gLK7dHBkPyDv9fejjTE8NIJVm5m5wflqxLwJpSkPQANh+CtN0yQJGlrL26YUUcczzIdw&#10;ZZgFAK6tNzdqAG5cMOk+Bd5UKSrlchqgHHsbXlQq5VotFxGJu3ujLOT3hmmVwmEUB8BSQ/4xv2m0&#10;o/IWjbFjyAKCaKTM2oMIcoR1+eG80ihUDZvKdweJ1eAktDdn1U/g3a2NVTTA1pDrSOjACrQqXJZP&#10;1slo12wndAYix1kPlvih/Ks8b2cueXZwACIwMRetP/PO+woG0e9xhJhmBEiJyIyt8B75qPRQeZPR&#10;z1J5cmx55xjT0QBsZlkymZ3+rtaxYSk48Nr30AcF7sJLcTK2h9B5gInTabFljcvxsnc8GUZ4whOE&#10;qetNrQ9/9/c0tY0RwaxcvHDhq189Pjzq/M/My+JKLBuobmK7RQZ7SHJgWbHXfF28jsM0+EgSNK8z&#10;+g0pgQqYOAHTXlmDbgME0UJ9utic0lSiu+nFuKVjEyWAdFTY/sfGcN5QJEqwtxEckYlcpI5MwEO1&#10;SWxaDVcUsNFzZTzO/OLLX315e1U+NJcKB9enIVzXNoWu0B23E+rjRoLe+hC4tTD8wJFQ75KCYm3Z&#10;Uk2vISQmgdxr1yCUio5t+oRCGYzFk1d2JgUDbBtBGgeb/2RfBsOgumVcAIpIczVNgYpVcfD3Dmau&#10;3lhaWIL0Qe836Mrk5KSYsnMEE61brFK+XUXaWzLobpKjA7gT5Iws3/zqxvWbc1gpgnlnUAu/0hwt&#10;eZzdpvGyUm2vlkYwaVjFrfyetmYddbJd2ZbK76hryCayJyiGRImMGKyyUL4/NGg3eEZBcW3UClIa&#10;NOeDgTk0MsQtZN5O6OXxTCwp/+vONMvsVJQ3Eillqvh8t2Iia5ENnLH2S3utSLljk4XFuRkHwyWb&#10;tHqcFn8Tl6CFFZKHCuSR1qw46NtvqS3KcRNqSBuN1wVOuLZeVkBTyL6ydcgEiQfNbue7eTTGm6FC&#10;OOGraD87cGl0WrI/EmJrhSDwROM+tK3SSTV0k0GfCWJYOxl4uWxTkFuDSHW1NWlV5ome1fzADglz&#10;rKoTlNyLR1sxdRmQ+glBd5OeQmK5QlgST7z7XaPve+/nX/hq6+y8sz5TQ+P4SyFLOBIf4EHjiXNr&#10;hPYcnAfvfwBzQGRBJ9Pc3BwPmf1Mfw+rzenTDoPXHx7cnJvFUCI6RG6EkVSZDYJJ2sKtGalBpEwO&#10;vyTSt7HRYrJxqqU+4wJIj9tM9NZ1OMeqCRlHn/thUnC1foM4tSj6wkMJQx9zj31LptjCVW2yyJVE&#10;ci92kGRYHospZSft1sU1r/yBiLkQsEAjvNGQXtflhZnHVy0kyku2RJSyWZJt0SnPYMLQwgJqFLbU&#10;jzActAdipz08/ep1CHocllKimWx8i0MWnLiyFl/W+tPvup+77aP85VSpttGJif7hIXghvAUOr21K&#10;PQwd66KmAF+ZdaLNhMjZ4hsVeegZrCs1Rg4YYywl6qqdbUGYImG0cUTZIUC1izwCmsKblCnT2wcB&#10;lDBRpQXWqdvRiewJbp42emj12EEc0R4JaHf3sdvuaOodaL5x5ZXPfPo03Yl0sEE7bGfUw8by2tr8&#10;ympbV8/QxLGt/aPrN25yF1V/K14FLtcFVYbZZ8R685AwgiZ6SeK4MCsiHmLf5ha3D8BebVXedO+6&#10;N97ovrdSbd2SjwoEBGuoi0K6SUNeI6WVYIobMrtXKs1qhBMHnT+jAHXP4PlXz146d2lvbbMPVJ15&#10;T5v2AQCc94+M3vXQA+OnjsNlc+xDWwstA5x9cjziVNYTwwIzUQNCS21a8Fhz+i2Iex3hmfF6PDjg&#10;OQb6wKjd3EbcyqhNTlRXx/DoCNmvgQB9O1297G1YSlzp0e7B1YuXl+eWMHX72/uXXr909dIVa55N&#10;UqcxlBS3h8cQQDWYVwcagXFjN3UW3VRWNU1dKcsSWK1ubLH955ZWrt2YW0UdxQmgJi9EOTKmqCRQ&#10;M3A72OPK50Sek7CUOgQVWgU8pLAx0ZO6v3Uzph2IKYN7+IcmtJHVrQvZ1KZW96EKTuKeAFvW8Wki&#10;Azjq7yVhHh2fQL0A8htYz9T0FGeb6+aEOA8nsIBG1skc/JgK0HPAH8C4hKai53MLgjBQIKVkMIZh&#10;s7PRRXKN4GPNoetRK7Ervsv6f9UeKnV+Y+QDgF5kM0oe8g2Cg8m0LOSIJ7LggYmQ0ZWCovKwNUY5&#10;wQLZW3Kaw/lifYTAsAi8mrdg7NYZ57JNWCoRXnI97BqX7IgIgI0oDCcQJwEJE23slQIYunvszLDp&#10;raLBzBVNMj0hTRf34y4M1ZHddgcqtGCh6A369YbzCjUtdpO1j4yPkdCTFOL1nf+sZdKXgHyeue3k&#10;yJseO/sfftUuKh5P/yCnHrE3ElV10Rk8RXza1DQ6MuI37u9fuTbzv/zQD5/8ru98/bnnXnruuQsX&#10;L7ExUB6iyAq+OjAAkQxzZIyH9DSM6u/9vu+/653vfvbTf4IThQWL+zGuR819c2tpbo7gBs4PNCCW&#10;iPcKYMg3Q2uEaBTi3MHK0opIi/eOqP6+41tCucadVJkwaBMnxghD/B2QnB4IdZQ7ZuZmkVw8duKE&#10;dpI+jyHGV0iKIpNhyhvpTGmCEoulzdgY3Yak9ja6xEBjgkQ7u0H7DnDvA6fRBbuykcPVBnpMrwm7&#10;gRYsmyAteKhwg7PJPDurnVWowO1xRxwE/s2Dxh/qPBwDwJw4qUocxvh+Wdv8FzCvLgiQgwjgr7zt&#10;DvaZYmQ17DfpsOge+rfEvJ1oHoF9WPJOQ3U0ktTbU/tzcHiQd8F95iLAu+xeo/6Q8DNRtteHN+Pr&#10;Kz3PfF1/nKa7TQHTCgxuI/2EcrT4bjTG2aRUNjBqKhls7cyfP7dz7uVnP/F7x0f6OywiVFl/Z2V1&#10;+frs7PpRy9f+pR/tf+jxsUcf/70/+H2Ud1DcTf9o2nNQcVpTyYd1TKtqpAmbIwkLCWRrG4wOU8Tp&#10;4rFJLQ0K4ZHjUbe1l23CHob3eER7nzFO1I8Nan0lJN4NTj7PB8hFzQdgPqrKakFhaptnrlwj8OdS&#10;jG3ZWFvkOYecV7ZjoTuEZmy64SnUHqe6RweWlxfRUMRkoMYLeZzLJ76in4wlte6b1JJzBH6a4djG&#10;lwx9s3zNKAzKDFSlTO/M8JKrpatDH2WGpDhPqIdahPVNpL+X5hd3N2g2bkYXDGeJDNfi0jJW/czt&#10;t508dWJwaIBdSVeMCunNR1wMz478wUaHwH1oo2NesWLF6eZwyhbf3cdjnb98FZNDfl0CTBaFD1Cr&#10;Xo0GQ0ii/fAv4QLtkFw4E0qVN1qfjMYRoabqaCHH6HgtlsbzIoRcrbY15SrRaw2bYfRF2ncFr+m0&#10;7Rvom56aYskdWaXSlhGrFdUUu0khK063etlEhRMbpJ0Upza95JJ4oPK37QiRxUadUwqHw+s7OmFW&#10;kwpJe6waWHAGT4fUZHTLnUHFvgjuJt7F3mETcuoI5JL6tpCyBsBQyskAJfApLADdAtFcTw+LaZhC&#10;9VhNdSbSjPM5eotAZBY84hvYS9gqdPkTXyvBzQ8joW6/4wwbiVtl1504dRL3iF2pOSep4lKrp/l8&#10;D4E8blotGQHVfUh6oOWAAISppGVsfouQid/ZNhAZwpEy+eAWqvRK3JxysRnq4MjQAw8+cPXatcVF&#10;gkVGLaLNGfgrRuPC6xef/a+/xThlLB7FfxutCcv6Eb/a0uM5ty466SobOsKFc3vffff3T01dfOqp&#10;l158gS3H/dtcjPRWaNzhOzgaUzzuYP/uu+8haH3pS8+iXM3jQDGLR0ZXpumOjOQ+oifmsRMqWAFK&#10;XM35JZFn0wpy3hId5aZW1lbZexT2WA2+lCCVG+GLMNxyucjq2Nhtss9XNlb7x4ZePvvK1evLW7sb&#10;jGuF9EHvHqkJ4ML46BjPlzPM3ipWpClvWTxGQK5vKI8vL8CHIFsgnQG4Wme27MJ5QUKDftYB6eap&#10;mvBMIi/oBG6cAe4k7C//LDnV8F6Nn0acKswtP0IiAJpsYXywgfVDliasSPuuyLWiCtD6U++8N5lj&#10;+t9TyyK3yBwty2sCzduA18rdseu6aJHrZuxtP8G+7V0p7fndxMtw+7wy4QOibPOicEv5PqIsL7EH&#10;1UByH+hLpATgITwaTzHvVWML9KqlbQ0x2/Ut/HXP8CB2BGfAWAewYQiaQ8iG9Yj5YsmAem3ioB1/&#10;YPi9f+UnDztHkJ4ghV1Znp2bmbljarT0ZNgKVaKpPL0aDkjvuURVjQTgRPF5BMvz8wltSLqZE32A&#10;VLGSEJw6RQQN/ggasUUEI1VaUNaGA4lW3cEhB0aiHntUarlnjIlsS/NLVgCp8xjZ8YNWUA9NceDv&#10;A7396DNhYO3X2tpZWtsYGBm648H7O6Ym6O4VxAs67IZDuB/pIaYasBEzrT5ax6aH0k+jn44PW6UX&#10;OsKWHDmGetOFjGi7RSQqjEy1BpZNiR5HzybwbUbl9HxuvcIMkPlFHp8JIuUr4lxmaIwMnsAHjAxy&#10;sDGi84vzIFSjE9FeVROFKpZ5vadrcNCeJhrrd2i+VxkJbqj6oUdHV28uXLtxwxZMOgkMKsWAq+Rb&#10;WCcBG6fdhDdAXKrr+w53dnCHPR8R080kYYdngHXSRZwuGu5LDUv9S4abiVRxqv2TLYdobfIzguZ+&#10;VxsCv/1IkBP/k0X3GobF90qWd/CzAGLk/zK2+RBBty1aPZg3aRuwQmw4BVIQPtcGdVEWhX+ZXD8+&#10;PAIEaWCY7NBxZuxS83TVIzh2kJrIfuyud6eRQKdnua19EPFq47L0VeoGwvlzWpb5hLSirk4cBu3Z&#10;bCr8AQGy5SsrdbKDsMtAQ/yGR+ZpbbFGRSWWsIb9OTExxTri3ZCFu+c97z5cWVlcWBSFC4QdYCqK&#10;Hw5eRhaoWzg/cK4FZNY5o2GtgQVDEBTSLhtP8LccagkRHVREhDcc5Y2rS9XXKVqJsZ1akZ6MU6dO&#10;Ms/MjJxsVqlLf1T2XN9AwBwon0iF22QDkD3j8jnghLHFvpeGkPr1XXfePTc3u3L+3MzMdXbd+OQE&#10;qyHBFC0gWKcW5PQEtr+BdK1v0M/42leeX1lZdgpI4muyT5aFkJxTzp9xGbOzN3DG+D9HvcIrWd/U&#10;KESYGqvHLmHLXbl2lTtUWzTaNvQhY7osx3UQ7+P1eaCYO7c0Ym2MGCSbPjuzfPzUyPTo2I1LV5gP&#10;fnr6uI0IZu2eSoI26lFahvRas43iaOk2EGviQeAXkeQA8yxXEeK7P0SWWD+egbNMUpQVl1VWiBja&#10;koCXDm3BqJPTYiEwQ1hwKlKZuUILwtLPAAhcW+sx4nWWaVMKEEviS7k3ybI//MhxaQC28xBBAPWq&#10;lMJLFXtQAQID3Yx8gplmcaJTKMDqVdEY5ylW67ABq3oYXe6NCzc9PMS3Q+J0wBtrGqyeZCqMfj1H&#10;I6gAX2BDYECW1zYv3bj5pg9+8O7v/t7RR79+6i2Pf+WFLxtpdraTFQ4PDoncZfAI97a0vLSyuT56&#10;5z3j996PYlhQZQuF57767B2jA/QYqsCrL/cyisObyhVTWeysMydy1oI6Taj/Xbt6hX061DdgWBqK&#10;C+QT2ujk58mzdoJ27rSVIwrbH9sEa4pwle08ODQssSGIKh6fkzZ3c35pdp5WJqbKyNXZ2PKhdnTP&#10;35i79PpFEBhBzABQa5sbNAXdft9d/VPjyCjtb68bS6IPwdHFyA4p+k8b6vzCAl6NE2X5gVa4gMse&#10;8kiIKI/c1aV6bReKfp0cm4itbdNaSCgKfG6WEH5IrpN1wHW1XLty9ZWXX+Fzpo8d6x8aJFtX3Lub&#10;6YN4+l52BxsXtJSRZzx9LJTzNDNcyMQvP6BfUXKVuJVNwVbuJKXgP6/PztPrSG6oOIeomrC4xbFM&#10;6pBAGcChKgFSK8KEY/tV7sX6c4T4Ck+QPdu+2iykWr3o6tQJYuqdni1SD5IFUNlt7xiT4U8ePz4y&#10;iPirRVQsH+thMUHSl4B+RisoDshXh6hiOmWcXrpG1LEkRjtyPSpAB7isyBcqwMkZrjoxZBgCNPyH&#10;0UZ+OAl6aCqxW9vYbHZO/BziUpsWpWxZNpx3Y6VpWk3p+EBcNSEgZXxDPCMpv9i6tLPRdXEcQ1k3&#10;kWNJdmUYTnqqZq0wggLRVIyQe0k0Tey+MdnTi4Gem5+3zqFkmOwPKw1FlCiWT/BovJczzbGG+mj/&#10;IfJjcdixwYLA8QWjOKQqbsUIYHqAFhUqt5BgzA8+xQYgQcQcT01MYtlmrl0/duwYj54rNJi1kred&#10;/mT3zerG+uziEs3nBL1YIo6hpi0DREULtuS5sXRoA5MBXLpymXufGB+Xm8/NO+uGgrESQE4VJUjK&#10;9mPTYyuEV0TSZRPwaUCWVnGCUNGjTvAFXIoinjBwlO+409WVJb5RUPGoeXN3e3FxQVzI+gdduvT5&#10;A6nKfbe1nsVMCspibu0drDUdXt3een1m5v5TU7/97Jc+9H3ft7izc/Nzn3f6G0J1PZjjA0rZfpRb&#10;Wm4LT2pxZTlS9sK2LDlPjRhCJIfp36EF05qXecNp+Ce8g/sXGoiGPmEBVpfF4UwZPXmM/IG3zQtS&#10;cPGhlPq0OFumq8tFTkSc86uzSehvHOxBC1ur9QcfnCA+BY7g6aaou0fU3tPXo+FOqFLVVKGesH0V&#10;4z46FFtPpBBaTgAIt3v05cOe5N2o0SnaeCAwbdlzf4c0J0GQkBmoiINjkCTsaOc5YHSA5WZW19/2&#10;5/98UwfiOVBRO66uLt28cHYEJXIFFiWlVYBJYos+IvuJnu3Je++llIlJcYsfbl9/5YXTg92AWRmM&#10;51pUTlDSoZHDpV4EF0iB7cAR0lddrlQ1ccIhHevJUYbjPHDNTiBwHLkvswrkIZIHgEI852B0Ypzb&#10;IHMUGpJs2c31UYAdGRxGkGaLq1zdYMrt9vrG/NzC8uIS2Ar7kpwVlATVhTP333XyvvsOu0WihOFS&#10;ZEsZDkRil9YUwh90BRjWocIdg88gvFLTqtJcBl3BjqdUwG7g4nGVZG/29DcfknozUpI0ghfwpKTA&#10;D+DqDpURbGkVfzg4vO22246fPIGcEdqbilJE4Z4hy1KVrAlYUFHoVMdAKUgbhCMphE14I3Un3sZG&#10;J1dEb4nxgqB8V69fQzqRTJ79zgeQuJAIkx4JDMYZGCGnu5sYKcB72pQSnxqRBWvn13Jh8w8leMJG&#10;iRCGe7oKOJ6qvxGpMBvZaJfBkzSfdSMrNIzCdvT+eCMmwrqrXkTCoh1Gt9o1nSWtCsLBABeeCQFq&#10;soa+IlaRMdxKclJg7ybAFy+V7BCegrBSKg3cUV257B+iMDveUS+IapNFoC2HeNO4IFev2ipFTcNo&#10;8idusVlR2q0t2ARF89XchvhP8MF25ZX8Lcb6xImTWBb+nLFC8pQkyFIySdBdG1vTE0r+/fffz/1W&#10;p4gtN+HCu3PDVpSN7swRycI+jE6IYfLkhH3sWZGA6O3Hn0mGIZ5t7SDU41fy0INxeeNp1zK3CJ2u&#10;KPMopszevKkcAvoCq07SJiJ5+MEH733zo5dev8DkMZQ53vK2t45Mji8tLejYfK4Zkww1ixuEgIvw&#10;9fo6IQ4xDT6kGpg5kh69EpUz6HTn2K9zdIAma10sy+d44tCAiKUwmdJYKKKApqKEry6Wfd/sZ+M2&#10;l1mbqoZiIDJlMYwOq1fAFA2/xWOCi8wjk3USaSO+afNgf6O5bWZzu6+96x/9nb898cDDZEr9I/3P&#10;/eZvdIObouXQjwalQQM2HxpC0tZWrARfxznlWdPcnkoT4YilHzUhAqEaCYH13ZpzpcEOF5wVYIHr&#10;AaV5W0yytpAnKH1Ogv9JAkI/0yNK/5WObKLnekapKawklb9NOJT2cYJm648+zhiKDCxUg8X2dIxR&#10;RAXSwEJW5b7XabN/THOk5sOaoBrsy4QdDDcpFDMI5ZZKqH0o4XRSld5XcsSAMoAyhhRflkTGzWRr&#10;D64YJSUa4Q4O3vrkN/Xcfg8Ve9I+jvyxE1Nbm0yR3CJ6ByPEqBNbUCUG33ng4Yeefua52WtXP/Vb&#10;/216oHvo5CnO6cWXnj28eXWUAIcFith33IOJZDlVzovudwuVIQYouve4RBtxbe9ip20AKhmZJvLh&#10;iBJEcyjSSXBAKre2uCzdgT4RTjj8FqcKDxO2kOey19E/ck4IIRhwK5FgSwfyiTeuzvCfi/OLdJ4x&#10;l1oAUPSOLoajzYO9ydPH7nn00ab+nua+XvBrFoFVJ9WiWOQwazQgOztO3ne/PW/pvKVyICU4RTxp&#10;PEYaBlMcHhrbnEsHAwHc0OYP0SHHXm5t4nVYdu6WbzdipL7J9UcUemxynKoDeYkHQBKt6MnegaM/&#10;WB7q7DKPBekzlS4hCcfHgJKFi+YzalVhlCq3x3abX1gkwrpy7QZuTbarZUBfRlmKt9sEnq1K5mQf&#10;Kfgb9SYieknDQdtrzB5xH1NeuZpMlIuNOgBIaGumgVZ0iFgcb40PSNuBR4PzDf4GChN+Ns6SGl1E&#10;aME0YDoGrra5WjKm6JbCEdhq+ksSZithTfaQK9Q23upFN2QG32/o10cIPS01RY/WAiY1A6xSSYL3&#10;Ol2aMQlA5wfLa6vYXpZPCV4gTdUjZOJVTsDRwVaGPOvZ5kZoEuQXlSqJDQYgwxzLdiAv7+rGbcOf&#10;YWMYSSgsLteQ7y+CEzgIGwN0++TJE3wqhoZ/z8zMOFahk/5Vu58C+8CWtvXE2BAjSDAoZIyMJNM0&#10;BXTLyOuqO/hYrR7vIm9QbmDXdIf1skOimgqTnsqrieaHlHYayLu7AaZIWHAMMpiJd3d2vvFbPnzw&#10;yKPnPvFJxmwMDw1++9/523e/9z3P/97vhTmjw2HnW+KkykIA5yNqoy7F7CNPKN5R1XfDBQIQ23rS&#10;EI4XoUyHDSHMkBCbuSPFYg9fU/Ft22J0HBGtUZgsXN0WyhjmUj7uFNPd7WwjRwCp4m69xJxJ68yl&#10;4O0ic7JR2t0GYSR/zR1rOwcDB0d/+Qd+oO3ESV53/txLr3z0v7OXB8bHmdsKuM1VkBxQFPS7yNOJ&#10;EtrbmbxD0CJFCnV6BqPTMKwhVWiGvcQfXViOT9A8bsrZmJG8FvNPHCPnO1kUryzcz+vPT+XrPI5G&#10;R3tEpTDQnkG8RTQMuCrCsqTiaT7wLDe3/uQ778FH2QfQ1MrQNlrIHEUckQN8AyAW34QnNB13RpMZ&#10;isNCaCBKEs255M/yEbs6WKm6ellrTTLZw40MZTu6CyEzOVjHrWNgDRSuyzVvamq5vr7+yLd921Hr&#10;EFcSrEda7el77rx84TXkx0jzOXMIdFydvdHa13/qwx+amJwaO3GGA/HUJ//wtU99fPP1l1tmb/ZC&#10;HMQlp/odwruegGvmWfIHssqdrY34OQIfKX1x9caYxHvYjXVO76FqMKX+KHInNnEQqeW9qxdfpxCE&#10;pNTm+hb3QgMwp5ejQlXcyQEdTj5aZhD06lrrYcsG8n1gK0srNqZCMcQphjjGsEo8MtKRg9MTp++5&#10;G7F8inusfHI3UV1wngWG3cMBmDpx+9c/cThybPCOe2avXSG54IHZXtSgk7tH2frbe1sAWCw+8nwQ&#10;hHAAxJPAd4RX9OAoUWKznjgSARQeBl80d3OGE2Ke63b0UYJaEOFjX62WOGpKYR8eFoKs1Fg0fK2S&#10;4uNQtVYKE1EjqU7j5KE4AMvnW1uzi4tziyukz1G9ImAMLyKjqbAjStUHJ9TetGb6TSAL6x/hgrr7&#10;w1YkkUe299TJ4xh7ueo5HjxPRbs95BL+2MIo0EGWAhRC/Riba/e5Y6c0WGXBOfjh5wt4Rq86kx0t&#10;lrRxvPgUZUsiicPrVRQBzK0O55CDWUZc962GWLnn+gB74UkF8jpaTzTqOZHpCC2UWe3P4HLW+dPW&#10;CwTGCVKxOfQhq5Gsnv2oCPQTaJva12HmS+wdceS6IABLVeDv3OysLlzTHxQ4HFa+ltcT8bGKq8sr&#10;J44dZ9rwiy+8wAxgyYKhlBoMVTMXLesxjlzbrdlqsiSd1ZMjKUE3JX1tkANbMqPQbDihQPrd0riu&#10;AwxHxBUwuNX6HuGSyRpBRM2W4JJWm1hT08mJqUvr61e+8EUC5RPHj937rq8Hon359z/Gpdv0lJbD&#10;dL1h4zyVgQobaqlYNX7Zx8AygqHtjdIiy+3sM2XG4L6ETxLIiBSlRu2HpByS2rtDFwwZoCbCa1Ay&#10;hCoU1CyDr7rxdWcn7TJbs+JoijMYXAxoysUOieNhERpqf+VhUxlq3acthNLmzdm3fuAD+Jlf+/e/&#10;fHTlYjvDJvv6KR+jpAlRpJ5LmK+W0Fk6jIt80QoKaXHFuqbV0cDUAlVyQrL6NEvxpMC0uR7TEc+R&#10;egrazzICDVZooPCQG6vwo7syM0hEK5JcPcKyjYPwCI+nHBPB80xbQZX6foNM6iEdnQxAR8uM6MB2&#10;FJlGBh3xBDLx5VNaD0jyAcNBgXKLhEkVZQKU4FRBmUaD4R0bOPE5EvwdpqOuXLHQAltbKXcaQDsh&#10;JJWvu7/2najQphNCPSVR1abOV159vnNtNTTbw6W1lZnllfd9+3e2jEz3Hz8zfOcjd7z1sWubq0dL&#10;i9BHRgd6xoeGiBYjAanabcpKLlzOuXuLbdKP2ZULF9p4oluKn+wzvpcSHBc5OjwKOgH1jTUy+Gpq&#10;wqauzs8jvUemz5PjToeHyAa6BYsiwt41OARlfRF5hWs3YAaQf64tr7JFia6A8GQOgFEQp/f1Tp4+&#10;OXXmxOSp207eeefw8Sn6d0mWl1CPiCCBaaoIaMsdb37Lsbe+86BjiO0HUDa3NLuxtEQfOhfA2cO6&#10;mesQ7KXsAcmMHUe7E6aXhdffoNssLVEiqTMPIlNFuFGAO/6AwgsGkbZUuaFKCPRQ8iZqqXAY0ya1&#10;GhKe0y1cIpxZZVeAYKG9lEaCfGIto4LiAIaOiLp49TplcKrtSjt1UQOXdB8Gh+OXeTA47wRVMuSs&#10;CUvwNyoUHrVzUYuszqtNkg6SIyJBfllu3K15I1whD5HLYk4VsOygdZgeJhLzf2hNiIaHCOSCy3ju&#10;tfmjo3NosB8/RHxKYmF0qURaciMJf4NuTjQtwA9Rq6BkqOiZoDA72WZUO21LvdLDASgFlmasCSGN&#10;kZAjo1xthfkcv5wQVRkU6KUySVbBAaEmzAkqqZ9gzeWo5LZnplURFStkc6nTdcV54QotxR0dMiae&#10;qoOlYhxDRL14BDWnU2u/py7x9PgEGD0OA8UxngVDXajago1gfojMVtSikF7Fl+I3QV7ML9FO55gp&#10;Fml3W1UvlCDN9NAK1GTER/BKahwzqJk6F2p/cTGFMmzXMqKynX2LXYRIeIPcZa39qOnll19eeOEF&#10;7q4E2q4888zMF74AnUld6hCy+StukztKRxvRAF1+zucQ/SgNWsgeWHA3dYPoKFWAQKbGkyGU0tfH&#10;222lJM9gwIvVCxrsHSwoccSwScHKdPsgFsDXVe0UWyd8vWLtBxr0Oi2v4GEcW6nDZmb2TgJRZ1Da&#10;uESAoGy4epi2XP0nP/Un/+b/+w/+/d//h2O7G71Do9Cr6aQhXnb7OVyxiwcBLgTyC8zIeeFSWSMt&#10;UqghEZhLViLuZKJc28O1CqkheB33olYIr0oyZwNBwlxjLAl0gLRhVHBH5SciuakKq7pSFXh57woN&#10;vBEfR4GKXjEjpdafec/Dit8i/JTxYUSRUjAb6gBkK/ae8M6y3Ur0JeDil5qAsLgkKsVDSFfplvbO&#10;mnMplVcK6/rj/laLDLxF+QcNdHpfLXzwV2yxoZ7uV//o48/+9//02Y/+xkOP3N/aNxxP0LR8Y+Zw&#10;cR4uJ2zua6ur973zXdOPfb3wkXRSiVBXnn16rKfrzuPTzCcnkMQNMkIcP6dHDNqQAMdYhgojWzed&#10;oVR399dWV+w2jVFzT7S2oRGNUXBQ3DYcu37ojJtra0tzsyA1fNGJk6ejedeOmLh1kSM6sC4p2Le6&#10;fuPs2euvnFu8OrO5TCUJuKUdJW0I6oyPG508Rm8ip61reHDk2HQn4evIaOdQT+/wADuaoa7zSwvn&#10;rl0FNh2bnGb0BCpRXOXQ8ZOdoxOoryc9annp+ad31laPwV/cQXIZD+SgYD6f5XUWj9qEDpGmkMjO&#10;iggrW7FVRYpQVaoWQmybQPIIJ8eu8nl0dg+MjDjzyM5EjJ+TF9kcFrBsx4epYsYwu7Dw0ssvc7SG&#10;hkdZuIpzcQOUEDGlsqRFJNW3mFtYmltZVWqOnFoxOxtkWG8bsUSY1AJKNc8m+GoEs7qCQnjUJQEB&#10;iAbVeVFL0lIFwkd8ArE+oS8hhpplOSG8C1BYxlGEuryiBFzKh5haRFFK8yyxmk062N9/5sxtzJen&#10;+qqMYBSblXplA1KFkyojqSM1eLX/mOyxtLxCzx1ASYj7fqD75EDZ57JZoro2TUZRmXcqMGh4xaeq&#10;KqoiixySyJl5eaQtqZajKEUiJUmUMM3Rjeq/RVbMrzFUw+DKmA1wz2IQxtZOxp8rSYEDcGKEvet4&#10;HWhgq0vLq/NLFG0GegbmbsyyIaampr/1z38EGs/S/Nztt58ZGhnFkL37yfff993fRQq/PXeTymR1&#10;Y7C9JiengMJFyVJxJYzlIesYglz5uKGyGMkyNQgjZnmMsqcOoAUOxbb1k5RhFM5luCH7IS7ER4Bz&#10;T3pB2sEM9/HpqZ6+AbveUYmHaulkukYVJ03lclpCyjJrt8LE5mGHoEtm8+yRLSxNKtaxIAN9Ayhk&#10;QkHm32wA8Y3W1qVVxMk2AWwlRzW3rIGEUpYLnd+mkb4+Hty16zM8dD4B04yhLOl/NgkD0nnOsrc3&#10;UQKWnseVv3r+wuIClTUmDDrUltVRyDCcKMDIvYPtlcWbjzz64J/7no/cXJgBtGKsJOR30hRLp+0d&#10;MF0wfavrKA60UKmGaYd+TGh4Zic1EzBKRwQlOKdGrxnLzrtDMGtRhsDStwGfMXYmgBbgkT2JXimt&#10;qf2bWzvJvdnVQBa6cSxa4eHm4mFDsaocHN7LM3XGQ+YbVuXMevhPfeNDnFEXJYkcES5XoCwhH0Ql&#10;MPquMoWi1B9SkHO1JB7kabs5q4mZL8O2OHsWwFStThIiftnZFrsfxyuOlXoyz4nip7kP+hsUKyIC&#10;hW/j5LSj2Nvbff+7njhqwwiawvARJ4f7Xnvlpbn19WMPPfz4Bz8CcrBy+cXf/P//4sZLX1748lMd&#10;W+tjilsi9etuoKOcpwsEXB10BrQ0AcKxWLcboBSMPZZ9vRx8NkfphSlEFSG96ttkZztCC++KXdjY&#10;YRgCh5qzx5PjlYBCfPjywhzPc35mjs6s+evE7Ktg1MSMzrpr66CSOIAkJzueQIb29YODqdtOH7/9&#10;TP/4KFqU2/TS721t7O0srC4CDT7y/g+PPvx1LZPHYc4xARYbd/nC+ZN33c1QqJRMml5+/ZWmlcUp&#10;6xYqLZvtEqdLX4nlSEiRwFqIgW/3YQdYzPbSmQi5CCY6RYB9U/6b2y/pGLWRSr5U6SuFdPl7DCUj&#10;WThNN+fmQZ/gWQ4M9rsRg+HwUUjMs5vFqR2vIUsVXOvilasA/07TFO6xJIq1CQCdJgBTSGcEWtI/&#10;OKSXqxiW3AAlDhWqOZ4su40PTiLj8TlhLJELM3BC5qyRIoL7wv97dmOBxjoaq18MkNyv8tEKrCqJ&#10;5txBZr9+47odmHJv1pRHxP7u7TJlz8jMfkQXU4sWUdiiGNBNxGI2PrBZe2eonjAqME41x0rdK/EJ&#10;/lYcvzQ4/WbDJkGtqJ8S6PvOmnWh47N+FgKC0y65ZY6GmGQiO16nP1BD2ISB4L3gIKkNqAsEvjNj&#10;aGoBQACS4UvtfRF4pSOjE2e1vr6ysLhofTgZx+jUFAHOynPPkepxYQF5dG/4V4A1NpVe084jhScE&#10;A9Xz0JWxseKq6ZaQahJITMTMOa3ccvQV3GsZpJ7WVn+KCMAfFCDZ2GBuz7f+rb/1GjbgyhWMOy/z&#10;xR7PkFb5ibanO7OcrlvAnS2TJu6EdyCxx+lOMYjUxCF3eRymL4yz4fQBwXMdlrVlWB4Sk5r7UiWO&#10;yiB3AWILp4iAXbtuOCI1k7+jtL28tr6lDifjftpER/Z2r91YpCeSm6VG0MNMRgQYnONE0GyleW1p&#10;dXtx/pf++FP3vuPtbxocfOpPPo35clcQ66iA5Qbj1kieoFOUXJs4D71ZzrCqO1afg0UIKihQzaYw&#10;04J2tcWYCsfDSAbp7k1tHNcrn6K2K7lNdQ8YcyQsWViYW1kTuM4v/b20C8+yekBC4pHMMwrHd+Zw&#10;xkLETv7lr7mbLRIdAokrjGhOdqvbycHwePAGNEGjOGSqhr2vzYbntMRZhsTDLHJad6uYR7Wqhxmi&#10;mOqtXh4uxdZfyrkR28IwcUpDDaYouoMiwcCJU1MPvfmoaShIFg+leXv22muvvIJXffJ7f4j526Qo&#10;f/jbv7F94woSoDxppkBgOs06U3MvjkZ6jT2TtdxmWCqAVDsXttWQkFfI2HHimW1N1cdf/gOEZ31p&#10;aW1peQO2KlPrqATIIJJ2iPWUwkwVhNTsiCk0uwBBGRh0eOzYCXROiAkoLXE0O/sHlzfXUAoeGBsj&#10;/b7n0Qf3MPLHphhXweev7TLCpXWvt+/BD3xL29ApAkHCw7krV6iH9nS07HKIr8107W11DbLdd2a/&#10;+PmOvS1mvwIuEzyGZtZBWGedQx2I6EEJvBjyWyS0KVqLxpGyfc80VhmlJJtH5Ary2kEzaOJlrWyp&#10;15ylJaKVbNqBc5u0/Dh6Js3truLExOQtg6j7h2wG8i5SJLtBLNVOgpmZ+cVlGaYZDoHTyngufwru&#10;x81IW8EytrYSZurVhIc1u3gFUpaIskUBX1E5Zp2BflghxjfrFmjlp+RDVBVdLHu1VPmPOpeNzqp1&#10;EpJjIyq89fDkq71gc1B151kB/lTGS25YcnCyybJLoepKhsbYcF+qGtwaSkHm6lsYu8gfItz90IMP&#10;TE1O6zjTXRgNPhc8chcyEc13Te2JlGPlrZZ56N2rt4RCuc3kCg1BZv6sjF3w3IRQkuhtBYoJlicC&#10;+U92p/U2zbQ0tk2PffpaiFlZLOil9ILQbGjz/8bG3MI8dOQbMzMXv/AFJluQbKfWQnqhOJ4kcn2A&#10;JXvhbNNK/Z8kdzr10FuMIpmWHh8Z/EpHi5UH1cmsytoiJg9Z1WARjd+ZgGf2+H333z/xlredu3x5&#10;+9xZI+YIshpJZlJYED33pzFlap4huejOtfUad9MsyD161pzqKmaU1bOEwMCfQGfl+yNiZ1rzhpxf&#10;hcMqRnhHyseKEecHxtIqxQ0cKYkd2S1BaFfvzMLywerGpy+c+76/8XNnl5bXnv8yJhqERy/FfFCY&#10;HauION981x23D9730OyXv/zU00+DU7pbTME9dupC0y1B2yotSplN7RI2xibbGW6Xcq7KDq3oyEkd&#10;amMDMCItSpSOwNqn8p9/31hYWDTwShTCNRdja5cqBoHA1gZ8AXyZI3/El/THpp5hi9i8JaNHwe3k&#10;FioUG05muQyOf/xd91ebRmniK6BWi5sF4mtqSAA+WNtqxpA6d3SyWJBqxW7sjOC/PoIYY7NCSzeJ&#10;H9O9oqxQRobawhatAr7RCnPIqfgcfCUXRexx/MFHGIVZ3FCM/Nlnv7Awc41ruv/tb8eIthxtz37l&#10;WRR8RgcGTkxNO4ov3Cn+4NnQqiFS1livQn6o59bJl7kYJWS/NHBkXQbJGMUbVA/lQgFYHTYzb3p5&#10;bqEJFnW4gzJSqMRiIHroa/MgUnHCwxEvv/76xdm5+ZHJaZAW+7soDHZ3D0xNDo6PbB7sENcPTozt&#10;UkQmUzuif6p5ZX7++s1rs4sLvdPH7nnifQettL+T/eyvXr28fOXi1vISu4zKEQIr1y+83nuwdTB7&#10;jSZR8CQFyLi1dA17QsRgJP7WI9PtRTZV3MAhVHLseFJK3EiYUY+F/wUe8RaFOJhrIYsmeaiLIL+w&#10;tY3+TpWxaXGC4ZCyAXXjxrBZDGvScKNsh8SxnirjMb2DTwOTvXDpErBq0fVLA7FMYc2HEcE8PLLi&#10;KyvR3qjU0gmdMNANHV23aPoBC7iQN0WkQAEDWYjubsrCGFwslx1SEpdVqAbHq9Ayel6GelIYrSSq&#10;NkhKoVxuonVeZv5BbBv2JxuynN8tNyDwwssiyem6GaCEda4NslTrvRSxXVZSZ+exY8d5CqvAiRm3&#10;WUQge18zKta+nirfBWZVazrlYi1dDGWwH9JQjoDUcOtY6cwo+Vjf6/T5iFmRXCInTrM6p0kYK3Rb&#10;ybLhRYXljJuBy293vWithsR0jGPNmUG8GdsB62Blhb1jQ1WGI9p0GsMdEQFHbtiiGENTtpyFwEXi&#10;wlPE8Aly/uuUcfm80tqJVxI5l1uip9XBg6HQYKnsVPyy9s6FpZvPPkspNS2ygkhpT/EMChJSdrJ1&#10;Q9cRKqjbrBxMZiDSj7lDWwCm2g9EZMVZjEXHLfMa0Z5gLDoDPz16fCHyZ8VM0xQOIigh2tCUaRMM&#10;26kQOsQYhC+Znh25zbPXb949MfnNP/GjCOvP3rx+/hOfoJLKNjWsyQ9fQo/0U888e/Orz//+H37C&#10;gkpvP4IWmYinuaXyhymcmpoM0K+B1cPF+PIhBehrADP/gEm8PD6O59oavRmrCkgQgm/sXp+ZPf/6&#10;ZVRmV1c9lxzWelgF+oOuJXnthS0GTDQ81E+hlJ599huTahSDgt3j0DeXAjPOkYyPt4T+Pzvs1p9+&#10;HzY3w62y6GyRuBkv2gwx7zdesknBmCAP1dZ2qBFsGvJy23AEMCMElkCsjC+vBMn2PIRKoXIhHMcW&#10;GBReg3aAzwlEZXptgG1Rhz1HrwfKCcOnTxJs8Ew4GM/98e/340t2tvs2V3snhi987Hea1leGYain&#10;bY29Lj3RgTBOLmQHsGPcnZlB5r8J0Ir3bb7jH/JIDGqA4MJYQJeDI1qylbLfoBRuLq8C+PDYWW76&#10;VrWW7WBKzqQ1oXK3WOb8wheeYorOsVMnGCsG2GxFrL9vnP+8/fbOkcG9jrbx0yf7psb4AqwgKQLd&#10;ZOwP4EykMgaPHZu88z5AmjpFBzsbF14729VC1NnBUtqq2tMFiYwscWiQYa0qxrp7TBKt3oMOcVjr&#10;odSGFr+yqZtysaoKYCCsD+GGwnyxCDy9EjS1FiSEm65y5Y18QZEaGYrJZuRpcLNSDyWTsGj6exFN&#10;WnbRJc1g+pxAkwnq7QAp1Feefu6rAoxJvjIQg7W3jhpmFnoPRkBaFGKIW1rExdzQaqeUmthT2Ecs&#10;i02d6Ss8LASd6TJnBWydTpkRE4/NwLyaAUiJ0GqzLhngxU50lAKH3fHi0Ubw1CnUnMt2qJF71Dt2&#10;8LNzMXgPq5aShstYfMr0AB+CgwXXEqepCptxLnwkmolmZyG/JwGy04VrDg4WQwlFRyHC0jip82WG&#10;zOVoTWJr3ZY5MvwoEhZQiY8yDHdJvC7COYI+DB8QA5uA1+CEDJ8LScmgFaIv35+2GCW8yAKZjqDW&#10;jWVzzn/YTW0ErXxm4KawubwC/9uneSuWZyG4ETZDtaIVWkjNzD1aUJu0UXNKo/iMLObuS1Ov/EpB&#10;Q7Dm+TMUJu6sv2+QjcI0UyLZTBs1NNB8p4DHR2nUxHPiJz1gChmxYmHyyEDRXQGyEuYnnbX0lTmR&#10;FpzRAiH7NIczGFVBwEAICxvQKfkW/yZkoc4D5oidzUhEE+lyBn4vqRWnZveAYCGjIFrJeen3/pa/&#10;+BcBzf/d//qzSI2jwUXeWb232CWvuatrdnHuTz73pbkV1YfIDbc2wYPDh3TgigAsKUHUFFy67H8T&#10;yjf8AdeckhXm3TNCXD8/v4gCDVAF1Z+Z2bmbc3O80xKBFTLjWK56ZGRwdHSYDhrumv1PmYdvwZEM&#10;M/gdmGSEocpIPbavrZQsjRrMJpZhHvKNLFryhiRwBdv+9PseLb9UFqGkQuIVONHAYUnR1GVVmvSN&#10;XMzwJyPAxPKy0IRpfF9ZpYyHDWBNY1Qa/OxCKMlS/q/qmdbMG+JuYmQSTeUbYbYoil57/cJLX/j8&#10;vY+/CeADMPLsn3xyrKttoKtjbX72xle/vL28yB2wDIl0bW8DFC9Q0l2VEjl/LkRVq9faqspVUIJ6&#10;Wbm9bFnblpR4iNAr3tSORzf7/sriMm1/vBdnOz41zhvwAcRdwrWKc4khLG9v0S/wA//hV+//c993&#10;4v0f/sOP/TdIoojeENusHu42DfSP3nPnyOOPd99178i994+eud1CC6J+HJHJKeI3UlGGMnYODIU4&#10;24I83rUL5yG+DfbwwDV5KrV1OjQqFQgNFr8hDaxoFwNX1rMSRq5arn1ujRNL8x1SBDVQxb1uo6PN&#10;RCYJzahDG+o6RD69VB7ldOESSjJpmZVx5GEVHiRi07zqHC6eHYVqjg1lA9KJfKdbxc6U9vbrMzde&#10;O/86ncWCg3l1I5PV8DrblxdzjLQBVjaCY4pWRorZBMM5BBrEW5uNi5FQAUG7Xw1ItB8yXkJDlqkB&#10;gt84J1qLww3h0TjPJEZWe8SfLXqF0ALw78SKqE6qbRjHE3FqkXfEmzxqRjFsYIZYgKex9di9dPHs&#10;Mkca0jebOUJ4XCkv0LhbYFzfWESySTOixfH8V4waJijl4x404h2kap0DBwC/Qx+lmYt2dADShGwm&#10;UE6kSTd4bU4T7lu8UjwPILVduJZYrIi5MUSHxHlM/4kBUWthKIKaH/tsFPAyzl1V1wM1Rf27Jjs2&#10;hCk1o3VGGoMHkgM1zlGjc0UlJU65dZ2EIOWqk4Ew1lmTXaY/kUJ2S2Ak7ENgMd0GFpbrUKKOyRyJ&#10;vNyKclq9cT6igR9m9EWqA7KbKh2I0GZD3YhNjG+z7S8awHCfuAbMX02lLrRHn6eKh4Cp3KGkVonz&#10;m3AXjm1o0xN414QBdpWY+hABY4ehkK5vKspGjmu7bFv7uYuXf+0X/+l//oV/eOPqzdvvOoUApWso&#10;vE7oqkcCttjcgyayRpVnm0la9JBu+eH4bPZTzcOIqnFmKecnX6iEoq0DR0eEETYA8kicQA4yu3Nz&#10;fg6AirafmTmU6iWPEmEy5np0bAT+G2NthoYGiE2xS5L7TVI18tyg/Lx2Blb3TE1OorkC48v5h7ZD&#10;mSJyKKPHpr6Oyest5NzdC8T3U+99uFioldlJJ09HfMoIEvJYLC6dc2pyIFTHkdL5E5nBESzMy8cQ&#10;ndt4chveKvn1/DMvDeWWfpR8bFDQc+BX8uzDZ01DqY/P6RZuAUOPZjTXaORYv3Jl8o6TMzcu7b7y&#10;0mB3J72jYAM+IYb7KLZv0UzjkjKIJt7PNihobPp4PAMx2I02u2fwUCKRihBZEUrzBFx0HhvdGH/Z&#10;mgqLTS3HNSsBdoKMjaGUBPHIhXKLs4hyIeAyX1xcePJ/+eGW2+4+Qje7rfs3PvafUbfq72pb395o&#10;mZq+/ckPtx4/1dzRf9TCFKduFEH7p0+MnDjZe+y2nmO3Td97P6bjM3/y6Z2N1alTdxYuusfws5nr&#10;qGX20deK1lOGYVHt5k5B2XlFmlzodRIktY+meoWy2rFHaTKk14E+uLWN5aXFGtCYk6lmp82ZObdY&#10;H2s6qadaS0CBI0AQmDJK1IxdZXaSB15NEsoBviOxpGQPDeseIj/SSRMaczEdRDGXL1+FeY8B9TcS&#10;Dk3I2BXAGii7gSPFKFlVCMDiI0tnqLyPOqtlTHyK+goLq4TABPXEPsUJpmvavLZhwRWHwLbSRxB9&#10;x46tDfQG6EFz8hcfjVc3B0L7hU6CLBA7HqckoxXGSQSOWAAoxyqy0Vbqa8g/TBg5PnwTwgOhn2hN&#10;sAtInqSTTdVrrk+gBtBGHip96Q4WVctUjUwpWBwhKVmhTXPLHHFdBdQ1iCUe2Tbi4WzgsGX0hSZA&#10;ZilGYPKPdWM14T39cHEDxlV8dXKaFoCICjP5PYOlwRVE+4DI4HpyOoBxKOkmjBdMKJF2Myc+2cK7&#10;zhMFiExhdFaoZ9O9nRIFp0YKht9u9OADCtsx2ZZ8NbX8amtlc4Y7VP1dbinNeGg5Nh7ay5IhzOqd&#10;2Nltd0g2rD/29+acJrJs1BiU2HJDCE+RifFqo/bmJh6BZVigcfn1mh4RipRVy44RlOQwiMK4B6Id&#10;yifRiJgcyBsp+8ANVhRr80FXF+cF5iTokMRrBFzlnrVsri/hZfiAu+6emhgfS2BE0cLaGGu2RQfp&#10;3s7NG9c2l/d+5ic+8g8+9juf+7V/s3BlFXFFIiY2ah+aqcotSzdnP3ALGUNm0undcdw2N3FLXAbn&#10;2qPa0jq/sHRjdo6cbB3edlD6/oHuM7fdduLEsRPHp8AGaEzDB9QpJlzzEYTOV6lVQf98vrJ+bW1j&#10;Y1RRB3qRB7X4YWYCxGo0uQmzoPEATKP54h9/4j5g2Kq0mL87YTjllASDsCq7ewe4cbX4dbVocyuC&#10;RsbJshY3IlFMrbuNiXKBLFZIBSvghXPA2+VL2Zys2q2VEFuxQN7JyMQlxbygAEY+gaiThRvs69te&#10;W9m59Pr6qy+iP8LlkP7gAbloShbmyFiZtU1iLp6oQYQAH0U8JA3U+3blk/4Y3vaofEvvERsHPU4M&#10;PcACdtY5G3D/+WIgSErAbISVFf6WVGBxZr7lAFHM4KmZ+eD8b6Enza3fZMNiywtXrz/6PR9pau+W&#10;Yd+0tbNw83BjBVGpwZOnH/yOHzhqowCAW260TBNvAfOBp1H0xg2R1w6MHbt64+pXv/riW97+zhwx&#10;RDaOrpw/2wdk2N0OpsvthPBjbSNEaircm1CSPMxhQ+s88lNOMWnmLqPHSGB5JTuCKMLCL71UNuti&#10;OJhvtcv9cqZdf/kr1FcUOIMxzRosLs2r6yDqbEYohMqmwbK7l+EXOmYHcB9CZMl6Y0I6GUhwdPTV&#10;F1+cIY21+bOTv2VvhKMZSh3acM2tY0PDpnEg0VsiMBhuH43DvzLR6NaPk4V4vSmLlNPyFfzlwCCJ&#10;sNEciBmbm6shVNja2Z+cmo4AKpaXjeSZxzewPcRDqQeIsqjDQUTqJqVKEUkQjTKhlGG+wtdOFoPp&#10;q+iDc6AIo8LfUBFc6Q4bRNqmJycUJdrPIJQktVwV0t8UQwFkKdWh5ckmpB6JhUUQCA86iNinfaqy&#10;g+gPl3XjUeqGe4ZvBQ3g1KiujNhXeyfYGtfGImEDuQ2hVNYafi0QE00lCst4SEto3QxVOZmDEggy&#10;Pt7cyHOW34+fw+amAlfC9P6YbR8cItACrsYto85NOZZ7tG0gXGQMLXDk0tJyLxFedKb4OC7TzIu/&#10;KjIMBVu0XuYXUE4tS1RGHB9h+xUhAs+uUnX/QXvG8c8xyx7F5YV5R861V0HRuRSO6mXaB7QWrrmP&#10;8FmZxXgczy/fC+RhaurMO1PY1FSZ3rpM8C2RrKWJJM82WAu9jDogXWtRDrqG77KFFFxrtMgBHfOW&#10;0eFhLkYoTGqbYLndMVg/rJDDs7X1HCIycqAkMlhUY07fNjU8Cn/6CHie3S4vzlgMX76/urkxd+F6&#10;+27T3/mD3zxq7fkvn/5U24uXpkd4xMPD4+P9QwM22mcuBZfHIyuwRAWO9XX0xDgdiOYS60xPH4cA&#10;Nju3eO3GzQLnkVK/687b7733jrvvuIODMzk2PDKkq2B7B9MSDLz3nnt1dOlHL3Fy3XTU5FlY6gYs&#10;HJQn0oixiTECGiWMUt1REU6yssExsZlz337ka+6USbnjhFXW0X2vmzUHZw4Qn7y2sm7UcNSCqG0l&#10;vnpFuwdkhXI/ZW0LiauYBffDvYgIuRe1BmwWDoCGYW+Hi1AwOVMUKHVlh0Qcl+eEE95ixGM3QD8Y&#10;gUqTnLf9Q24G8wFT1sNs+u83bm1ytKQdkBuSWFEM4/hzIDy3JA10TYuIHKK9zK2SSLIhMMl29Dla&#10;a31u9iafzAeR/UK04JdihLu7w/2DK4tLaDWvLS6B++KjUH5fW6HvZGVwcBghZ9o4Hf9tIAtd6mDj&#10;/Ovzr74yNNzFIb7j4a/53Gc+BQXh1B13jN71pgrz/+efpeVFLCFX98Zf3X7n/Rcvnrv/wYfSPHF4&#10;sLa8eO1yHxCCcyQUPCHET/VM11b/63APfHtvLzxdTiOhROkX4tGsO0XBHI7BMgp66J90d2ysrrLz&#10;qH8IAhgHChDzFozf2iqRxwZBF3GuSh6rSCSsqoKbY0zIyWNlWQCaeLTYMk6iQnh7Kr/zEFdWV0gN&#10;IUpdu35j5sZNc3xaYSEv0vBsOIzMtUPhAVXwLpw7ddXlqImSly5hAATSCzN6UvKw5nUxfC31Oyw5&#10;0QXuh36vRtIjTUqFEowaqTyJIaaQZTnY2wrCINAEhi7epa0JvwXICE4E2z1jQ/ginChSfywXcbpz&#10;rFT+shTBOuNtRR6YZcTMMoM4UWkUqNjUqJ1ETUHvaIaU48jdQFqnI4Q9/uSTH0Bj6vNPPUO9DhME&#10;5/X2O+4irMZHcLL1VUp2eizgFEos8AcOvkRyPtB1SDGWC+CuzCTynzw7COzY+kizKQgPsYR4iSIn&#10;a4UBZb0AqbSATBvAswYoM1+UCM48ry1MRjUAhg/VxSPmwbHyabCNqncicXJrDnZvVy+rQTM6i0Yw&#10;oRAswK/6KXg6xN8QQtlA9CJkkCY1eouqEKxZg5+4MAQklQcDLzvmNtgH0odJN7hs9dcwSYaFES5T&#10;PMOrMRtTE0JpEBxk6ioJ/aV72f0n0cOm8dIALszd8Z2W0U1nEpp00hbAb8hfQaBosuFO7cCg+wwe&#10;NiEIJw1hCbVPMipAQtfh2uY2E1lIBOPbDE1oleAp0zeauGobXyMlv8siAdEVi8g9gx2AwaLUdW/r&#10;9sm3Pvqr3/sz3DMzJ5t6dSQUCoTjjo4AfBBnlDFMlJA+FuS7uSN2L2OgYPpeuHDxwsXLr1+62D/Y&#10;Pz4xNj4xcvLE8empSaAeYBD2nrOqopKANaegzBFj/3/7t/8ZDKaPQw6ftR4T2uht8LBYdBlFW1sw&#10;l6ixLS5hxCwb5Ck1jl6Vr0SA/sa3fI2NSDXJxRiQhLqVeTUkz56PTMhhJLg5DsELUaFCV5zkKv8y&#10;OWSAEN4ZWzAqCWmJ/SmSgE2rAAXNVFSupmWF8CqOxKZ0KkAm2doZRA0MtM12M2mQRk+byjeyNyLI&#10;1c4xwA/R4scux1ElF04BBYVY6goVnTVlSni8fFkZ49AMtOJwAG/YnY/YZ3pMzCgdP8RHEmcZDhZY&#10;4eRbzNNR043LM/ubMEM6UDwfHRmXKh6sjkfrN7PVGHfMVkY93E6r5oszMyfvub9jfAJmx1ee+vRA&#10;T9epycmBO24nbIh9r5TaE4I075BVgRTfbv2SCHpn+ebB8kLX/va5r3wJEuXEmBkdgp6CJKlweiRo&#10;nkfjbZC5plHKtAwDoKnIgvoQNhni/O2GD+xoX5UjE9oURjZ7aLbMaGBoOTJNAH6soCEGgU/GfoD+&#10;m9PxNGOleHrKTdvZuc2nsao8AmQU2F48Wfg8BD48tPW1zbPnz0N8pON5ZGSCLyByl6cU/Vs5Xera&#10;YcsEQzPwBGtoeYfr19KRnIVqrBCCEBaRZuYMU5p2vIZMI7BgAQqHzUVXFcznQKlExLMpm0FWJ9tl&#10;f4CfDvUPOKbKXlYFe4N1S+03R3CUvL3T/MNN8t8sBT6DBWRjsMFZqBpKxWoF5kBf2rHsOGgeHqMo&#10;i8DOk+MUpMuaGobUQLizj9z/yNf+8F+597F3XPz8VxZmlzN+vPP48WmZVXR6E1uKlSnLQZ8qvpao&#10;k3V2FkKCX7d7CsvJ7hnR3M24FVbGawDE0EXtKLKtYrbgre3ZGdFeyAyLjHvIALVoWFIujoQyPgZt&#10;Ub6Fb48aPkCN7HIniAghKzdisUQQkjofcqo2gQCz8iwMFZO3qSDb3Ewvt5BZZo5CX5a8SEt2xI4M&#10;BG0rdMsZtLfRk2xIzi4iE9H4Bz3WiPvTjMvhuwJC+VOVCaWercrQqBj0QU9myScxr3eYSqT4D9sv&#10;aRCprdJ7HHAOAbfPBgZH5Xf2STVqkPCjdunvJVtKx5G8mIqELEvicaUfM8mH2r4zDY3a2SoR6UyL&#10;TvPYKPj8GIMcDS/k9dvtoQNPgwXhEV1KRIfbB01/+Okvnf3MR1+5trzR1gRjvau3DYjbXRRVcPkp&#10;PuHWhcXVG7Oocy2fPHXbHWfuZJVeffW1l19+5RI2h3JgT8+999w9Mjw0OTlWNWCeMrecCcUO2eCi&#10;nCqRnju6tuiZRP+VTjI+PBttl0PK4wazwTizkp7TjDFxa7UiS4UzYMqI12X6RSRrvOWfrRhzb3i2&#10;uk+7WRpzq4mYG2ReHlU8RIOKZy7Gk89RUeWNnDm0Nmo5XB0Iu+Gy4qYE4gieOWuFRZBeLaIkdGMU&#10;RqTmAXNCuRsUcVT+0NYqK5EIV5qgg+VKiYm9aw3BzaodKyhhbX2Zo2j3dsBruRC6lgNOEVEA+K4p&#10;ErkFrDjVyuyHCtlO8tz+zj5WzGCIG+Gqcq0cMg738uzC7PUbvIsJESFzR/of0d3lZfxAz1A/4qMY&#10;AIBYcd62FqavEDHNX7t4arD/xT/62Fc++6mBjrattVXg/jaV0WATqXLBkwTdffozHyd6HR7DGbTM&#10;3bzQ0237KlhB39AUYhGzV19/9cXn2w+26LbiaKjDXrFqyHwcUa48EZaavaEgS1iU7QQKD8QsGmfl&#10;ENkZ1lYh/o42uLCVSZifhpAu4MOg8P19DoFSUQIUzsa6fv16YdlVD8CEYT2FcUGZktOWqrODANO5&#10;4/ncP6QR9+KlK9euX+/vH6J2EyIvgBIIMWI+xL7i5lXqROU1bbECPpkKgGCyHLuklFoImf55gqY/&#10;3hdTcQJMqU/AVJagwDnnWHmF7Zz+2oXz4HbqHlkWsXXjDZM20A8UgoS50jPItiGAqsl6GFlWEAfD&#10;JxQC7v3KjlblkJwjfCTKri00IvFpXIzNlT4Fp4YRBrGF2RhMbd7dZyfv/4V/8s8BZZp7+x795m95&#10;6I57zn7lRS6Gl4NjgH9wy6leurxqcmBFSMNzhApcJTwMIGJRUd5RABVq7OSrmTHu4E99dkbA1/Xw&#10;lIjZuVfVn6ycOFkEog6VO2J3QgEB+T3njxI8soB9geywF9i54P77xGf0LlkOdEiy3FmPsxvEVjJF&#10;AMN0zHiLNiJ6Vs9OiA61YXqHB9/2Ne9gCgX7EwPEqS94j2eBpU7CYeYUFCiTLPf3SXDJz8BjHUq8&#10;ITbCV9CmWpxhbHCaMFwTsl5ezyXFuMnIdHpXRijX2Vdb6JDxseh19e8d7s4tzC2vLVO0olaiQBoA&#10;TnRYSS84Mqh9kGXY2CXfr0NzoMSQ4qMcbx6gqaxtOpTlGAbHBtigUw2aUCrzINuWn4tTk5qHto7P&#10;5wjzGKkt7K4uH+00fWL11Xd95If/9b/9xe5Vb6Styyo7SCS2iLCDa+BLZ+eX55cWla3oH+T3vPfU&#10;qVOXLl2+fn2us6fzxKljd91159gIMjAkG3BJBmw3cO6pSAYwCc6AcOfE8eOsCZfC+Se746YwdDAq&#10;bjt1irogV6fpt5Qh8A4J2XnvBqTEJl3AlVgcgBxbr9Pazkk1ciIn+IknHvR/ItbGM5ZdJOkTk26z&#10;MnB1tXLquw1QTUAqziqysIm5lGFiSce52KicZqJ6EubUSEiSl3OSW+gMG+Fd5aCcYak2QCOvdFaq&#10;8BQDm8Q9Y/uquojbspBV4IDQIVBSeFE8HVADNlMekj374BjiWo2BydKZVVFXLkmVBY1FAl1lEW4l&#10;tsYydGyjGxwdY2qLjBYgbxwfGx8bkwUMXkqSyMxOGJlQZKCK9p86SX2JTJ6jya7qhbbV0YZc+u3v&#10;eaJp+jjm7X3f9IFnvvRFpmcM0CvVDd9pbndjDXlvKoxf/Nwff/17njhsolRwNHvj4tmXXzx1+iQ1&#10;7+IO9Y2O7mwsrs3fRD6KaHR4esq2W+inQVTwuHaspBig884YnyyaQCwnJ3gw/ds9FbtpQwFkqU4k&#10;OWOtGIyDCxfycPSdzibD/AYABEAM8H8OsSbJo9IjfIxHtw2YXnsFzWMvNKMxuib1bczJgfKLHtLK&#10;3vb++CgK8iYUPPo16iGpd1XmUcYutJ/IVfKH0P/ZYFJCEZF3rJgARTDtEMo1eTIdjNmscclwBb3k&#10;vewuJWz1aiEgqq5sSzCBSCWRUAENG1paMffqi1FJ3t0xf4JQu2eCohaFYzNJktRgceafUSphNXww&#10;FDcd+uEyxkDLuE/ja6mkeHrEldGgA6kXJeACMFhvefRNR4MA0DT8tnVNTZ79kz8GCsaTQioUa9Jx&#10;Ro6X5mcXIkz5JF6Fs+vphSTMPASgmHgT+iaGlfoNkIyXHeqXuChqaGKyen5OiQmfg0hJnnsoVuCc&#10;+GgqtNgeogZ0bWVD4JCdyokQgMXSYlXwgLgkIrPUWi37c+IJ3XgICd794evcWCFxOY4CDwGKuLL6&#10;/T/4A+NPftNLn/hDs93wR3laBvJJX/i30YqbUNzY3Wtlvpvt6Jj1NiYyMuxhH09MCB9josivMlUU&#10;5NAEzBwOLtlOF8KEtLyYWtiWFLEheZDSYokYZpcXXr9+de1ge3l3c3ZlieIOHysuTVCB8UjvPbs6&#10;4wRTOLGPxGo5iSoRh60P4UGSyPJjkrq5iaI+pAmSRNww2CbfhOmRxhYaNzeWyIyW7G0SjrX51Za9&#10;pu/+az922Nz5j//ZP55YbmrnNvrautrhiTCTNRNHdnaWlpevztwYG5t49E1vvnbtGlWBs+fPnXv9&#10;dTokRkaH77zzzJ233zY1MabBa3QIyZtgFUlHaPRkKAPMq2rtBG+U/EF9t7V5cmKsr6uDtqpHH374&#10;9XPnIDi4ziUsobnzDBJh8GoCMkX2+9Gul3boKcBWh56bWdnS0pnOaLigS0xTDetkWAXOoPyyKap4&#10;cSh6Zfobe/cWQai6SzATKSHiVNVoyzZyjrcfGDCRN3JQ88HOpFV11wQCgp09qZwI5T+RZOEkm8tA&#10;kPBzVlYXsQ680T4pII70rOqYHOibaSKOOSRkpFWEuAYPBNNGXocpj2DkkSw2afjMnLrFK1XqwC4n&#10;G5GClbIWTJghh6EE2Dc0TMiPhYDTyzBt7AgQKSs6fny6q48SGQivbyNOGx4bv+3hB1EADQrcMjox&#10;+cRH/mLbfW/5U3/t7735G75hcGikaXvv+S984enPf74JbmVTx/TJ00kOuOCNnY35q1fO224ReaUc&#10;qPa77nkAj1qcS86BRHOlmsFtN9aWV1g67CjVi2qbNI7mwESsjb9K7qJZYROkU9cCUSSUG9A2X5xY&#10;RjgiYxzF/w52D5jxuTh7k5wsUsTwNJz+bU3HJ2SQzuvN6uMAeAoe7Fw3fwNGidCJbLaUECp+zFcI&#10;FpNz+AmWWxQ35WGxwZB4E3IAceoA8GULGg04omRj1QdXDzeYGEmu82JMg3B0UmiqwuEALFByYoTc&#10;i1Ei1ZQQRlgsElRgVAzW9KkT3f19lDF4fCwNcjeceZyV9Nm0ifBJVIBEqMMwyewluVU2Pck0MgDF&#10;FWvmMAk0w6tJCaWy8aUsPnxgdBoo5P/K//H/+7c/++NMguafL/3HX56ZvwqiQMmG8I9lESWLG+AP&#10;BYUl02103vj4za+tHOR2PEpmrnQ1SliWV83EC0G5nD4XI6QspwiAAqn0vs9CSxO22coFYc0VI1pZ&#10;wcSitkQFwX4jB3MWdmdhicRNSUAeHcnB9jb/+KQlfyX+lX2LpKzwnSknEizmIjS4mSJfuXxVvWE4&#10;j7anNfRmyNc82rkLoWU1QQwri1+OzWRDki/OzqIldTBEOXVgiD5rXkBLafV8mATxRfYmNAPWSGqJ&#10;0Lqd0lQG4mOUBoyOENaFJOXm9tbN/d1/9Dv/7Rf+4Pf3h4av723dIA/AC0g2YHYT3q1bxnF2puNV&#10;EmuEQ9WpMEuejjq1UFEg7B2Yu4AdshN4fXBmUSytDdYfGDo0ijoX/kV76y6WivO2stG8v929oLAD&#10;yN6RAywO0R4gvwGdIOGYXbQ2891/9s9+67d+K+7tysz1jZ3dhZXVyempxx57E+Ni4XRg0GCLDBAG&#10;YgfD3GVPsyQUifv7e8kS+E9axG09gGjjpGhDEvwklvL82XP828tOB08KWqpg1WQpn71PkMFWnYCo&#10;p09Onzx+DDpUv9+Kukhr60+89wFfl5MfYSUnUNr2Fcl4dmQdDOKzxPtmxCX9asadWI9fOsA9FHv+&#10;G5dNeJVRBP4t7yErcYqm8niYS9Xn4ycUYYbAwZMA82QLA3s5p6+znR0jEiQ6vcVLOSSU7+jjV4gx&#10;pAJPvoCeCDYhRqhWhjhOJewE/EErylcpF+KZQXHBuR8GRKHepwvasFTwMSVyjs0WeiabrhrFtNnZ&#10;m4sL81SoF+bh8zohidB8ZGL8zEP3kWuBXlEw5f5xktAbsYDM5Xj1lVf6mtvHjp047BloburDhA0e&#10;G73wlS/PXZu5ee3GzlHzvY89zq7p6eu4cemlvrbNhcuvXjv/2vzNGycmwYWGbsFHB1tz1/jWzoT/&#10;ESNLNB1lFew1zbR4dSXd1c1neZCd0HOnthlVRSfJOGaZyCaUfR9mVVUAM5QEAbButcmDZMjJbOoG&#10;78/enL1y+VJ3J7PJoMpoxFkV8TmyQ7AP4oUErSJch/usBofLaK6zF57J1atGN6j+DI+MOsqC/k87&#10;gDgshBDizmxKs/ju7pFBipngLUmyI7EJ3VMz4fbDtdgqUTzC2jlm15nYxXnglfj0qoL40b5e+0nS&#10;yLbW7kTrDctFns+GhBA4ffzY1/7ZP0fJZf7Fl6rRXTq/IZU7Fh9YgG+EDQjZMAVqU/vVzfv0YrH5&#10;uQlsuWY1mnehSFJt4godnGde6xRM8Ey7ga5dvzp34/onf/PX/+jXf/WZpz4Hg2NspH8IKQvSGbEX&#10;oXD75wHNnNiYbJiPBbQJpJ4+Mn9YutJ51TyRuTcr9lB0W0O8lEB4PVdCHsNDMcAySzHF4VsYKi4B&#10;Ch4HGqibG7xvbJx5uqNW5oldouyGHyXYFUTOXVRYl2xbDRm8k9gsG4mcPmCA5oa4bZPTzV+HEtva&#10;8tKLL33xv/22ZpHaW6SonEkij0PGh7NpbT00IBM9SMVOoSXUWXb3qDnzK4H7TLtKRwkbU0dLc1aY&#10;61ihFrw5eViUh3zoGg3lwuwkDU21FaCKsvLVpaV3fsO7HnjXu4+aex5429sufuUry2vU2NEslHBe&#10;qxrHBu8TM9ZBCd1xoO2MkpaQYmIRsCFynm4AbE3mI7jJ2brlEmzeS4u1Fi+BkWXOjI7YOtxbXtv5&#10;9//k//q+n/vx3/r5f0rFmEcI3ZD609jkFOXIRfpIGaxMS0pX930PPUCm8jsf/d2lVaoXbW9762OP&#10;PPgA45WMaGHokG2o4CWdPc9dJjTrNjExgZ3xTDnU1RSTW8rkbCOnGmdy9dp1FpEJOOZ5Qq8mZRxY&#10;2ZYpEcdINGTEaYygCDrQXKQD+wAA//RJREFUQ9mN2FpqPgp0j7IIrEd0ATv4Q3ymHRymZuH88Moy&#10;N+Ra/L9QZzjjZXoMaGpiXKuEQgcuRJUhnFS6lxWuQSHM7tzQFHLyHViakbrMxRQidH9X51vaL3x4&#10;6MgTuHEd1J8z1gZQyPgU2NWwNK1kbiJ/qBmWsKXXAoXaNpN0mWlcRLOqalqhCq/Ao0R/w8KDRdnM&#10;kQAbYTjMecr308ee+PCHGLly+do1LpVbGJ2aOHH76Q4GzLIhndNJyzQYyDpfdPnSReDcjb2Wr/vB&#10;v9Q0MEqVi2s4/6XPDtPdMTL2zGc/zRcTKp85Nt7a37+ztfiVT39y4eql0yeO0/CHtOfLL7/Y27I/&#10;ODaKIv3G+RcufvXLzG0a6M7Y3bQF6rpg3XSygzdh+XMGVJUim4qSK+vDTVeMyRbCwoEh4pgJQrhx&#10;ngnoi9HfjqMjWC7eCDKucxQL1jVgomAZMZhheGSYo8q6sxF50FkxHTlVOGuKqkIKLfJo+MxoMLRd&#10;vXqdchmRGlxMNLE5IrTOuX8JlOIMwrWjB6BlqA8BIUQcmTkEqmNKwb89cupn2ITFdkBW+lb2aYhe&#10;1X9RjZ5uWDEMg4NlmKmf/nR29xkpNjfBrYafxuu1NdL+xED4zWNvfvPAvfewY649+5zAi0uhlobx&#10;IKTJsPL5vQCgI6AV+uZ0ZGMrkUJ+wK5Ecc92l6gHa7jDM4nesom3TkXdY5m7FOdPnTwxNTp6bHRo&#10;rB8KOLNzJb5gLHhw7ZwCxg6jchlJCQyRDLfQFRSyzlhsPjzwa1Tw0gAsjhpvR1gA50nOjCwcETRL&#10;uE626dC+yIvF7vRwQwjOwQ+hNlBzrvsH+yaPTdk0YKjqgE8BFtu/LWASdlEiLTp/1dusnPpDh4SM&#10;HV7JNDc2FrpGvJGdw7lWWy3xAizj4YFB9TBVnkitO5A/16LIWhIXWf9h2vA1uAE+oVTHeSV3rm5N&#10;WhZsRkcYET4oxOL+Qe6WeoUQgrxY5ww7v7MKm9JbND2sBK6YHXbl5o2v+4Z3HX/wgcPm7tHR3uf+&#10;5DPLi8uTYDviQY3ugcBWihfh24RVYV5QYAjHUVZl5Fhg4/DtShJFW4wDDo9T1YMYFMwFrqAEr6rU&#10;rX1TdRO6S/vV+SVCp+964t3f/0v/7MLexqXPPd3f1zM0AS1oih147tJlEjrES6Ef/cEfferchQv0&#10;Wr/50Ye+4898+/HxYUpee5ubFHA4ingC6gEujmrt6dnmnLbDRRpgkxFwYGOJfUWzolYN9IT7tIQZ&#10;XgbNFqdPnYLpZ2Kt5oqt5HH0zBz00XiscH0ZGI4JiJ3kA+GUNzff+MXv1zpQK1a3Gz6GX6AB7ZIW&#10;zZ/xmpwDSnmV2FYVIaQC/TyfTiokHIFXsLDsluOH5S7QkKKhBYNDWVz8Bsee2XuBGvS87oDy+YEB&#10;NTT8Ldu2UtRG+r8vgtFwFUl+RUW6OpQ7DR7CLim9AVVOQcMjms3VFrIBfqStbLFWTEGssBRT9YND&#10;ZgTrMw+boYJdYxA7g3IeffzJn/45mhkxfH/7L3zHw309b7v9dF9vJzjA0gokgZolZD5O3krqNzA0&#10;Svm1f/J4/5seO4ItcNj7S//bj7UfHfzIP/j7bL7n/9v/c7C2imq+xem0JSKSe9jd9/if/o7D1oFU&#10;CJqe/uLH++evTo8NL9yYxSEzGe3EsWPgKhndjoKxk6/NB2/N1WNgvYnnGjOZ6Ssxfgyysd3XoyVV&#10;rvzgcHFhtoJWcGfud2F2rp6RkslmZiZrLKDrAz6OrQpfiwRNnCUfKAZtIfKI/We9Pc+s1hNIAbd/&#10;6drMufOX8L0BA3dvu+12eFbM5oEUQs2KtJdISH7+zi4jbU9MTci96eumxEZm45HMRqokoAI3dg4f&#10;TquOBBXZ7VDRtJUCLL09/NaOeXGbFLSJoBhmmzqBphB51/xwpjk2HHEmsDI+Ha6eBz5aSZGk1zsW&#10;yYraDz0DfKPpAnXUAsXzg+3leiAkya8omUycIrlRVDGyK2uKgM6Hz+TpzN+c5TcOk2pumZqYcBBx&#10;ZgQRRaEiY09bzCKAALnz5BSENBK/xiiCWoFGkSNZvEhpxvmi1wJuHeKTP5wjxiJyYPlYG9AqNosk&#10;DJthaWGh5ZCeRE8cQS9OAp/HopFJ4pAECogQExIV6aK5rQsI1LvLjBDH/FFcDeXIJ68rd0AmTouQ&#10;k4NmrSI9XMW/rAzb3ZKJYJmGCKpc2quG4dy+mq8lJtrR5UbKpRIV8F4umIRTu4EAH9SX/b25lRUy&#10;PAAA1E35vdsgBFLuF+vGR+H8CIO5DP7AEECQvs3drdm15U8989T83sHsStNAV9fj907cNXF8gvix&#10;u59rFmhV5gi5L2MOvV0qz3UWrAAlOiy/peZ5qD5clAFp+ueoJBIysJ6YFC5+dnYWeK32LQkcAA2m&#10;+tUrV2euzT1//XXmBxHCPjF4qrmz9bb77l5fcWLzLlBRq82ththNNMf133/vPe9+59cd7myhmcBl&#10;8QwKugiRz4vhD3y21Q6oH5bocygw6cz6pTeNVOxwD+t389r1Dzz5wa/92q/95V/+ZVCjsYlxZZGK&#10;2hSck6dQQZL0hAb73yspz80PZ5eXsbytf/WJh9LoHH1dVdWEDlyvFifQstfN7MzFrNP40J3cLS2D&#10;oCPpsqeBFQyDGG5J1Ieyt9gINUwRn8ZluT8SVZpO6oqVFuY1OCjT4YRFle84r8heOW9GbCtVvgIo&#10;WGauQOEdWYyOoLK0oM+oKTweLQlw4dLx+3QzihIR99N6Y1khWTDPVYI2lFvGX2zvELzRUfzy65cO&#10;hyf/1M//wyPF72zAfeYTH72PAUujDPDpRpABBpahJZh4by95l+miJC1kQzcoK8++/PLKK6/MPvcF&#10;ENneo4P1115YfPEruIHuljbY9JgqQlrujnhkb3uT+Yr0XXYwYbipbX1t9uDmdQjAkARHhkawR8J8&#10;Tc1sfapHVAJZImgbJbYlHZBpiI4NqPE71aS6B9kfsjzGnJ2E1wTBYrkkIsMxMHloOHLEhtjdye89&#10;0pxez7H0TaUuXXZwI9qnaa4mQ1VEGuuww4kCNyRCxPxIDWQGVlvHxUuXabQgFiYi5lIJf6DzUduO&#10;5r+gtDA4AGOGq0xPT+toip3D7nQ8QqPgVDUPj6JmDWkwpS8Q8RXuI9sdHk7SaWMfu40TXK3RrEUQ&#10;BZ9jrYOEmTQxoLhCRHb9+szKEpUVe+IxPfbOZJKMoZYYrCB4bRJKF3YZ2PvihBM+KrpHEYwWH4vV&#10;Mxf9H9NUMKzyypOrcpF2V5BVi6dl3ErC+YrcycjZotKdoKj2DRC+EafcftsZ5zMHodIF3rLm8TSq&#10;YvA5tg5E5hUBFGfqtjlJhs0MkRcJ7jp4IoHJNuyeCW2MdDVyC5lT6BSEXcK/Qj/soGLlI/vpYRFi&#10;EmlKNpkEh+NJ766lHegY/jbqT0fgg6U77WuocQUfF3KUnCWQHQ6bfC9u2o5ZZB7oQ9pAYYtduU4M&#10;A3kRhVooTGSy+GNkgQgCmSVjZJ3F4qUrq+vziwtMcIdEWFkC+wrJtRvz8y+dO3tx5vrUqeNf83Xv&#10;+PxnPzcyPj44PAQX8+bS3PzK0vXFm6eOT33wia/r3JxZvrjRst7UfbAJFsPFoA8PPhxA21YyHpMi&#10;OSLFWsEwy209YdnL7geFaxTShJSTrwQrS4Eam0b/kCWcEgEVHDDqJZba27+xtnb52tV3PPb42x95&#10;0/LB3vD4qBIMxIhDQ+gQKXeczuq777ztLY8++vB9d68szC/MUZwzFbDfvlUVOUHIlKN5vcyIEIR4&#10;jljXqLWm/BsMhrkdrO5AU8tf/de/3HfmtpP7e5/97FMINJJbF6jMZyaObyjrlJhcQhdNB39lH3u0&#10;mNxyRYqqomIyBnYskq3AQQ7CrQ9SHC6ATmUAFTlxNVaKGpNpxRzKh7Ph+CuQMk6UjzNhS5oJ2dno&#10;43F7bdRX7TYolDbzORMRmpTyG9NPeowzTZgV4nFxvAB/eAqSeOh3TYG3VMZE01JMp3QmwSCqEhUL&#10;1/XkeRsmB6M0ylHYMgVkybkqv8MrwHT4DHqxg5s7a09/kRomL95aX5gCHZB4w8wWy6/2f7It+E0C&#10;qdI4gaSO25Q1evX155/53GsvPIuQHC0FvLCXZuP+IVWCyXVkqrRjVbmSY6dPDz/yyNXVlRbGYh8t&#10;HG4sN+1s7cL/s4d4A6SlboF/w6upGp3eC5SKKlk7vItV1qGuwGi1EXM1IFFqHsmOagpVADG2Y08v&#10;v0dalcmwmDRBSW+f9dDMvRHBceN8kRxT9K4xbdAZQULSr0HVnSvnQW+ubfJnggjCXgxoxE9AAkMU&#10;gaEEfsB1trfZJt3R3s8wt4F+fK7BXQgrnI1lbMQWPDYHllSOyAUkrheIAFjHjlfIKU4hX8Uiuzxx&#10;2z7NTtI9F4F7hueASmU35uWWhSqChg7Iy2jVpspLnEdMUNVsvoXEq2L5MsGGg4YkKtqDyxCFOUUk&#10;9VvpSamHiTA6fNvwsCrYniX5Nu0YO/6z6vY+tRjo+mQuqL6oSnysmIGnokmNUXomqckG5NMHZykB&#10;7WxpZ6EYRCfujt2xUSjqHaYLKj7Qu0c9F55fawf9jJs8epAxnQxQhkqPWEw+3IbJg9STY+YwCSRx&#10;Box4VVVpSFMUz9teV9raazY0bNiLtLM5rDSifhpu8w/aOxoKekGFU/0uggA23ZLmLkK6K6+cfY2f&#10;e++9+y/+4A8+9pa33kBKDZl31mGLwplGjU+De4OQ7zMvn/3kM88t7jR1DAwvbeyt7x6AMOD4ltbW&#10;Z5eX+0aG3vfeb/yJ//tfPfJ9f3V+YxX6xEBf1+zSzUs3r64hHrq8+k/+43/+gZ//5//7r38MK8jo&#10;D+QQFzfXri3Pw9PETLOSfFda2TnUEuFIfZSSiiQRcSf/QHYmjsLU1FILA2UdbFdH7yR/xcGhNcMc&#10;AQqGnth8y0Yu5t02t0329X3013/z8YceJaakNIRlIxtmwZ9473tIArD4fT2d99x15rFHHr7/rjOU&#10;hrFmojySF9rJYklSKwVhL7GLCkGJ9o1PJ9G9uDmPgFSerVJKiCzmzuc/z5P9zBef4SwUHlNpbZ1r&#10;Y8dbNS3+07Qyni8mt1E6ZVlo1qJi/HAasnx/bW4PQETH2JJY2LTwBV5PQ1b9w3+WRA9us/ht+sYd&#10;huFpfRRg6etx5pJ7ug6bX187JtBw5ARU6bcO/UZtwIuLtCyBiYTixkSUXQ6f0pUWwLfNz3UCwrz8&#10;8KAACiRHB0/n87hzL98CjFInuWHLTpobQ2CBFKM+9e6JgOlYUYqVVjzGDGwszr3+5WcfPDF9sL50&#10;6b//Vvv68tRIP5Yj1XJmNXezCh625JKejoihrjnYmKl3+x/8qZ/eOTZ9/aWXCUgef/zt4+/5xu2r&#10;1zkf1N+VSk3zFH6O5wO5Gw5/x9gY7vXcFz5DsiDGitFJR1i0gu19lrsZhgxrp89LzBi/a5WtuCgR&#10;UmtUWTGccb0lKezzLhFpNjSt0eRAXLzEBKpkjqG2hRXQzDEGpfeCFdveSp+RmzwalNB+GpL0CWAV&#10;vcDdU81jtRzN1xu52UAHVKtk9LeAbEhiVLY6oTHsmuPTjCMW4tylohMJhNrcegebiuSBFRdWL06W&#10;EzVjyOaYZttovZMYHeumdj+ZQ2eifYjGwSK4ioSrjnQOGxX2jnlApA8z3LghX2eeWszFgmLzU2fD&#10;OmeKCikPpIkleJDRs+Gv0HnFGWWvza+R27JGZ4uDWXmMOy/Q0ICBNSEt4CB4/oq4UE267u6pyQnI&#10;+dxBMl2/I7wvA47sq4biN6ubwWUOQiACkNextwPcSlWA3i5eV0BZDITkQ09o7sOpvWUFVMSU3WBs&#10;ESodj8SmhKgDJqDXXkRMzsoE7tOjWoFIxp2qCwC5NkCxU+BvCQRxApRwtTDnx1sHJlje36MPf90h&#10;7VTydmeuXaEb7i2Pv+X4qdMjk5PI97NL8LKDwwgnDHMCIS7P3bh59uyFs69eh3Hwzz716Tc/+aFn&#10;Pvp7q0tLo6NjPMHFufmf/smffPKv/hXeNnLPnSjSPvfMZ3/ib//N2977/ie+6UlkD5AF+PIzL33k&#10;x38EH9Ld23n3vcd+7l/+H9/wPd//9m/+lo//6q9yYFltIpUwIkEUcTBokDDtUtAvFsltoIEC4DKf&#10;NN7OwWlYLfJ/nrhynvKalCM0CKD7ehNZUyfLcztKpZruqljDX7I5GG3LDmNUmQIVe3s3b8wMMIbk&#10;vnsfufeuY+PjcC3WlpYwC3wHmUblxDwHmydUr5JNWzRfk+CkJhGCsztPeXcC6KLo+vL9577ylS//&#10;3seu35hlY6Qe0ND0VRittK9L1in5b23ykKRRfOBG8FBEWlEm/ukn3yyHJw4kBdvw2QJEKMLb2PQe&#10;gxzdMG0kF/t9bI6iZSZZ1N5CPoJdpYEOs9trz8mKwWoMe3KlMcH6nwhhhWumbW/VqgJryKPwQZS9&#10;qAke9RnSDzxmChlaH+ZOeFRvnMmyING2tXrOrRDb4YVsRKoYU2ZbkiZVjnUSrCX3quZtUzPTX9Gz&#10;piRy5atf3rx8vr+dMbmdeF4kMLURsFEdTSXaXjO19YkQ6bZ3llZWl7d33vud33k0fXpi6szgsSna&#10;ERZv3ERr/Mqly8SjSaTkhCVD24cROHvxwtbS4ujJE1evX9+9dGmEZsIohpueNryX5UGZ4Jk5U7oV&#10;ymbbgVHTpgzsS6BUOVWHYZfM7z7RGabffZbqHFYNqQDokk4Pb7Nlj8iHE1DVPDd6kjljEEyXyEAb&#10;OUcVhwtpzfZQt5U/EN1yv0Siq+vbtv46xtkpHOZzUO6CYYmSS5iJlOHBPrqM0xMTbCv7BayCQmKx&#10;Rzscevvh+HQuP0Qvp8Nz2rRubCdqzCipReYanRlpBVEaYDUboY2uRAUxESfrKLY0giPZnEXoHeld&#10;SfJxBlhE2fcU6EJVYlU9+boj9xZ3R7DNBxkxZWR38VmLDWHoE3jljbS63lIQecgZGhBnoyaCI2/j&#10;nYqJit1FSYxyeoi9BIBMVrDuVVgtKY9hyYEPy4kimgBWIAZd6Ug6G4hpWYEUnzdoMlcng3QK1CiT&#10;xi1OpC8P1xjHn8l9DXKEpc4SkZRB36ktSGJks5Tu30ERrYoMOdQoc9IrShPXMjDGpkeLTecHXNPo&#10;gWBZjIVs0Q44yZDROeaboqmAL0KXbQFh+YO9B9762E/+1m+Nv/M9zXfc03nvfXe8593LZy8wEAq4&#10;CcbU0fbGtfOv33Hv/T/7+588feLY13/bn56+B03G5kvPPkOT4/Do4MrKwpWLr7Mv7n7kgf/9r/9s&#10;X9P+0NHh+37wx5oHxxkSedQzcNc73nbx85//wmdf+P6//L3NBMotTbc9+NBBWz+t8YwN/LV//s8G&#10;B4dOHD/BaivIE9EBzG5QENqwOcv2vlSM61Mj9UzVpUIEfl94va8xWm2i3cTzFYvF/ieDjGSfQlv8&#10;IxMFog3jxGm8p9VgD5ULpFx26Dw9NjH58L333n/HbcfGRinOgm9j4sJ0j4NK2dLAu8SG82P3SXUV&#10;ZG9HyW2P3cK5lsK3r74IjwaOg9iaYlz0WfcJgqcTNddvVdLxNNY5uIk2fENlFQnz/F/FTiyDeU5v&#10;MX9rDkFUPjSU1gWKFyyKV0GTWy0tToUaGYUZoDUU0DDcjkXNODAz6CKl5YxZL+gwqOEfzmetNcgD&#10;703PpjUBD9geU1xsAuArsL9OPOABsNXS7F7xTpbP62zs9WicJf71BaoNy0tC0LwhN1juh59GElMy&#10;hKmnyxPHj9H9kaYVDoSjW9tahkYGkf07NjXZ39VBkIZUIEWMwmq4MHaSMvZJrPgqDjZZsGw/epSm&#10;j/v71ubj9z905huefP7sa//x1//j5ddfW0a2eHEJhEdyPaORaAugrR95gIWFl//rb25//tPjzA5k&#10;IHu/oqHhsdjynKaKhgetMNmJ3gA7Bdn5w+UYgFcBs9TuCfJ05JlFXmpr9fhSrYLRry+JVhdxq5uv&#10;aqQeez2vrGhlPnidU3ntA6ggonG/oQ/wxQIUW2FbW/+I2Ljd2AFbcoQKhOF58+FcGJE2cLu3bNcS&#10;8nOJ7xmWo0uge4sqtoo6fKeragSgaiGRr6S/ZJxiEaqWNxTFvfNAFkbEKvSlySAyfDJW+5jlkEAk&#10;P0YSki3SV6UO7iENnx4jDoYRjeRO/izrCVJUXy86qx6PkD6N01UeDMckq1QqnFUQvUXfzsFL7TZ2&#10;lqvyrzLlogWZ4cDorYSOmunYTbOWuiqu3+4nt6itWaAQLRTqfDZloQRLO+2f4mvhYOEXnbbW1QHn&#10;/X++uzqhtf51hD3vSR+rhGtIu70trph6Y3g+cijrxaKEIcgXoGrGAy9lG70lBZfKMlo11T40nISu&#10;MjwjcwVSYka8Hmz/0m/8p5/76O/+5G/+Fn5+id57+rch3bb2HNFx29Zx+o47m8+ctu+JGtjyysK1&#10;WYzmt/3iLyLe8vXf/72KoaaQDZjb0YMO3R7N/ivLix/64R866Bv63B+/9lM/+Hf/z1/4P8GDaSLk&#10;3wSuPP+xwdHbpjr/5nd95/Yff/wXv+/PNm2uwLbhvnlQTp0S70a1Ih0AcZyxaf64e1MB1gRHjb9s&#10;hRcQiDuu0/NYTARpL2UJzRVb3KzWb9ooScm9rjGQtvsoc8Fu2qIRtRX2c9edp0499sA9d5w6xpeJ&#10;byObuLFOyOWUAzwzSX+NhohVLMdgLNIYX1paHU6osNAVlYTSh1AdANVIOvsHmXJyrEBywcbGiIso&#10;4PKNoVT6iCFNAVfJ3HM/FG0nUabpoyYdS1u2JA+ViFKlQP7hLPFSWCWWWXxpAzcsw1qLVUlo7Tmh&#10;A5xqHEAVBkJ0bOhdY8u5HWOcW6odGiy2H+izIBLAnPbPNaJHv+Jfw9WMdKi4LU11/D77Er4Hj1BQ&#10;GEpp4d28v3pzNFtWkpFGcUBrOu4kdeSaQ3t18mYnB49yCP9PIL64unH+4lXKPh09/ZAV4dNidqgw&#10;ryzMgtGw9BXzsvR1YOqZ6X5bqIhuLW9uPvgIA3+O5q6ee/p3/1Pz/hqVnnML125/7C0f/Fs/D7t0&#10;r7sPGbDl9c2JYyfuffvbwTu4KhJknq7K/sDghyYuThnb3FDWgJb9dZZCR+iSYsEcjuBe8bmk9Su0&#10;PCNN+b/RIeG5GPWk+CntT7TBWojUvUy0NwmwhYL2YALwPVAvAH0kPJsZA6fgqfK71gk5/XTjK8yN&#10;omEDVeT2y7YCS7sBVMFEeR+0Em0D5rS41AWyy/sK7VgDbaHbVGB3ZwMf4OABFzAHU+sNiATOsUl5&#10;hK/TAQjxWKdlXH00YfDTsf6txT8xyy+/7tClW1UrVodwG1yHM2nrid0Lyo3VLtKuQe1VbtMhGPyU&#10;94Jur2eVwiQy8/ADD773I39h4r4HK6qoE8GF2oOXtbUzw3hIdiuRVmPB4y34/RtGpGxrI9Lc3aMk&#10;Uq+s609JMPBRRUXh9tgqRcolAR+1pYZJL7vD1Tqqhf1BttTVhTBJmXUWp9vpFSgpcZ5Tcwxuabxy&#10;cGRzNVcYeJY7iYSHlSGHANM6GfpGPt+on4sBAekQW/VyKpzCFNQKGCg441oD6vnNZuOf9HU7rkBm&#10;B0ax6eD9H3x/07132V87OHrq7nuJPz/3R38ECYQcLOohqX9PjPJGNDXZvcsLi40ohm883P83f//n&#10;/9qT7/31v/f/ee31l1u7bDkkenjgnnuOhgaOYJbe1X/bqcEHH7yzdBgxSDw3ilgoXdx15rYrl68/&#10;+YG/9Nv/6akf+/rval6dad5b++ynPqmQVHsnB6HqAWWpG64unEW2DdiO3JUoOdcs7jci9Koz817r&#10;CpqqHaxd2Wg+h0fpwD57nvZoY6zKUBlolOGwGCCip6enH7n7njc/+OD06BiOC8XA5UXmjiGDz4lD&#10;oxAGDbFCPjMmqyIbH2TsmLs9QVb9hg5y+R2eG3t8iClzzQrz2YNi4drqu7uRtyseHHGFPF/eZEoR&#10;16jzq1K/YwIiElFzgX7mQ29j0jTKFdxsDRhwTCNdyGrz7tNWDvAHDZlb5ZHz4bQk4BORK1HTMWAo&#10;dikSjx2kQvR9cBalxWwyDlroTXUB2tmZA6w6awfewcIdSQBGwRhERSCiLkEeFsZjFxA8pQtq1/gy&#10;NWHCXuCW4ahUhRlPWTUWroHnxAcmVFc2wJQaqFr3aI/M0uKCekRZCywn0KHJjGviVAfEEs5fnblw&#10;c/nhd733zT/yU/d8x3de/tLza6srQ/19nAeaUOgT7gHU7+9jTdP/uM2Vdfd2w5XkZFMfexrNuIG+&#10;x/7cd9P/9gcf/91/9y9+cbL38OTQwWszS9/2l/7Xo7YRBARQMF+cn7t8c/ZNf/7PNY2NX3nlVWwC&#10;nVZcLYEJYFEKHyawlhD6+gFnYBpkTDWHLR1WrUiNIv58SA0U98w6wK6hbGJakD5rKyUZZwymvLm2&#10;geXAobO+mGQewe7mJkQF1gEWDR+WqcsIVbrVDOrAryCDdXRuAf3nGa0jTcxDpeaM28tUInYrdPjF&#10;hUUeK3op7CWwIPNfuttaW0fHxjhDSCTW2a5TwR8xXkPDzPGE3EY+TpbjxpSdjbBar8PUlFYnNUz7&#10;VdlAWduHR8dPnmAbhPnMKJJeW0wZHJ04oGIiWlH8LsEPoFWS3APq+b39A9BFxLJtkhdwtJOkXaV+&#10;Qctg/Cw4H4uthCQK55U2XMXLDpve/p3fBbHx5cuX1s6dy7z0TsJ59UtgObqjnOxBuK8coU/piIlE&#10;4oodXTws+5Si7mLumJI70k9YIlGFvQOWURIXs0SYprezxUK1d8Op845xjLhuW/oBDWgzQHM38TyP&#10;j2tFwkxiBMF4Kkx4Rj5GN+34aOdy8/zs69ZDV5dvC+R3OiIrhVGwAQ57TqiBS/wKp8aaOZFUdI14&#10;vqXWxvNFjFriMmMk2s05dBNiwXEVkPHCGLSohhKJwpyO/gbxZ9mv34DNeO2bvuWbRx99E4O8eP3s&#10;809fP3sWNd8rTz/71m/9IPkO90T8sksx7umneIQIc87ML60vrdy+ezAwe/PHvuVDX3710vTDI+fn&#10;z1+eOT8+MoAbIOj4une84+Rb3sLJ+MK/+ZUzk1P7q9uPfejDTYc7zJb79C/8w0/9y39FByjBPUOh&#10;xoZBJjdmZmZ/5Rf+78/91n94/uOfODZxfKx/uLujmzFEVYbJLCKoZQNdPX12gZhHInbrKRAsVGaq&#10;3SHkUAGTdGZOakqPUEgRpPGkKd4F+ohB46mxBtCi2PbYYsrgBPzqAB4eoIp4+22nHn3wvjtOnwDN&#10;6e1sU3EP/rqJB4aYPqEuGzYjXgRaiA10TCHhGGeRmRMh0dIt5RgOhSLkVXJmTebCTFMUNhJh+kPC&#10;iFR545/S74K+pJPybJ1RqI3ShTpd5Gl2ECUkELBEpDrs0JCkOVk//b7H2QmEomFeGjIbcCHeUrkE&#10;45kcrHO4vLLE3yZzkX5XyUh5Wt1ZqeTLINEvSdyMLwrG1WykT10C09PaRlYIOBzKRGaZiV3aPSJG&#10;rPY3cmAij0Hp7D/nIHGVqIBx+XR+catOvc/ICxMfWtgjFcKFcSCNR3EYAT3x/uY+yNsG0aI7KUx5&#10;lVBrYiWWhX2unPLW3shb3nH/X/iBpr5xKlpfeOpzS5evnRwfIhIiHujqQwuynZtZX/eLHOfioGxz&#10;Z0CGlY31ux99aG6/+b53PkFX/3//L7+K3f2e7/uelskTs1dm7njgPtUgj7Y/99u/vXCV6lnv3adP&#10;Xb94fu3ShcPNDXpU0CYaGRpiDcEquFn2qWBXWAr4ZpXaeu3z4PixZTEExOMW0imodFsGMMyHMcIc&#10;G5t2IW/A6tlGhUpINMqHPCa6D8mZyLLn5+ZIDqD68Dd8HScTrwaWV3kDnHd8D/tmdGSEP1MQVs9M&#10;e2pBh3tAcFShN2xNKjT8BpomJgnd2cGBQaWNUnzk0cTjwnhpRsKYfWbc2t2xDf6j7iyNSvaTE/4T&#10;u0flTUE6RE6NvHRJUrTdUiqVMk8tUl8KXukorNvnWRcT3zgovKNqfKk6GIaPnRyFPuMd2ECcCa4T&#10;nx01Y6cBE1OhWTa3Mje7tMhMLeiMeNbXnv7Cy5/+9NLZ1/g0Zx9BxxRscySqRWlqxQg51Ny+aksO&#10;Sw3jpgMIH5+7RhAmBX+RSlqEOHmO4Yi/J+JmH84u2NhhF1t/n1kuypeWLizwDCCE30cjm1VBomc7&#10;AOTj7k5SYhFwEOR1QHlOKbiNR6+8p9Wc9ItRQ5J9oYnhxa4POMWOHjRryxIxVoSsjEl8LYhpE0kU&#10;IiT2wXGHtZnT5JgUBmntGBcW95CbWlpcrqgLJXPOEWGBTEqgNqBC5Fg2Np/94lPvffjBpom+o/3t&#10;f/rDP3Tpwtrx4+Onjx0boPx7bLLp1Zd2nvni+nPPrjNagCgnMS9cOGrg//6//Orl5YUPf/c3/vVf&#10;+Tcf/I7v+NwffnxxdXUQQl9Lx8ry2nO/+9E//Le/glYU07ow2itfef6VP/joM//1P79+9uUV2iGH&#10;R2ihZg+i8IrjHIJh2916x/HTp0+cOTV9HCOUhpkDsvzIkdGdg9pmivOikWZRbCeFmp3fSlezNDBO&#10;PX5dRZnGQDF5VuzeDEY7tHWxtRUSFNaO2vgydWEonvSFIs07SIfo8MnjE3ffdcfdt58ZG7IgdLgL&#10;IMSKyfkOvWWXTVLPLia4mTYLU/CQwuWletFB69A3ZDKgM79pQVd4n0MQCRQz2xzJNdY/knGcNbUI&#10;ha68RttLValTv93HXTRh7mtufp5HnSlGdqeWbQ/ve7f1f/vmr5VR6Z6khII/N13BZYUiQTADG160&#10;34QaqVWkHWgIi/ZsDcoYHhmjTzg2BIlBuojdmTaZSiuRec/FUfJSMzI/YjXNAjscHlvSOHL7e9UF&#10;RgLJi7EOpaWuByMU1WRjLkeVTmvkZQ6xtSZo504z0boSu82tzrdRlr1L9S7pKG3MD2UXE7MkFSIY&#10;pGhPc6z2wjKIio/NVxcXr+0d/qm/8TchamtTmnZ/85d+qW93665TxweZ8SLDdADXxKbhjky2ENLi&#10;NptbewcGZrd3Tr7lHSef/Da+Y2wcIbnO+9/02Ps/8C3tg2NHTSOf+ehvfOxX/uWVLzx17rOfXbg5&#10;R2LyvX/35w8HRz7+a/9xnJ0b7GNzY1uxziiPp03Y5gCWXc5MScZbGT6iJYtNDABeT53lxU1yVkEJ&#10;R0bGwlXn+URkqa2VegOVLULmkgvlSaPUNDc3i2unjk0AYi+rQYCLRIZEMos3DXyE4G0/i895WGNq&#10;iurC9Mb2ZCfQpqBLsIs91gELTtc4S0SO6ERZ61N4WTCZjIKIZhn/hkRC6CCHJ2MCjbWRVRkc7OVZ&#10;MC8wXGYbctEVVr7CdI1NRV6D2FZpIYCME7+PhCqK7cDrsGcq2zDwyTRwrp8NU1IBwiHGTqpucGfI&#10;JmOKOXOsMpGNcuKtLbiBa7PXmZvz3ife9fbH3zx/c4ZghVINxpLVs3PCynMzdFiWiTsM4uWwJmR8&#10;8HXyB9PxrvIqNdhAQxJokuZrNfYgmeysrKz1osM6OATmYpOXmnfGN8Bd7kClttpQl7OcKzS0Rx81&#10;z58xG96X599Uj09WqJFoIA4glotuNdM5jm3xI60JWl90Zj2C3hhyTrvGIqqMfBf8GfaGuiwpJgl9&#10;1wA1aWe3qB/6HodEIlNG/MZjqonH8YNiFKwAphvZGd5Y+LJnNowlAiMiY3zDhXOvDa+v//F/+JVX&#10;X3wV2BkAi4TrxbOvf/EPPvEnf/TJ3/yN3zh38RIxrEK1uzvj40g+j/QN9C7vrAJK/p3f/q2jtiFs&#10;wPLFC6vL65Njk2M9Qwc7u3MoQja1I9gFMZ+we35pbhUiaYq7HHAYR7DOYxmMogCDJyamUdEfGIQ+&#10;iz4zQqrN6K5953d8+6NPvPf8Cy/gDp3mGzG+wvRMiUWpIUYvywNygKLpVNEEKna0ZzYlM7I2vvfK&#10;1auLaxuSuo6aiTB4O4EpD//E9PTU+MjJ41MwRvp7upRQVh+CXlLm3ljgqRGB8pGC0vDpPHusfIHP&#10;BpqqP7iFUv6MYHjsOzsk5DTenwHXafWwMic8pvmWDpDewNqBvBoqV2QcYX9R9JLJ4VRwAxcHEbIx&#10;VlfwQKpYyzVhG/zUB97KZ2MyVHWucrNTyoNRNgc7pJ/eRlEHm3D5YYJvsFNv3ryRSTBOo0s8aIsN&#10;+4/e0qBpduf4DyLJS4suWkQFIu8BvLCKHArrn7jWBcrvXdsKjddXiE2YJgjPHrrEWlIb/B60PIu3&#10;GYAjVKoqb0oU7ICAadLjCIJY08CgDbhWN2mMaJ0k+qrd2A4brJqaZ65fuTo797YPfZDUvOloa+PL&#10;z33ld//7if6e08en2XlSVhJh+Wmhu+A9bOdpa6ObjOvcXlsau/+u53/vd+989EGmM9jJ2A4jtIcp&#10;5w/de++NhdWW7oFv+4s/NHrs2Pr+4QNvfSs9Ei9+/jOTAySoXaTxHjKwr+0dmD3WjjJIUlkjolZ1&#10;MSGn279jjiQ8yO3zWnDnOHMtBTw2yNE75EylVZLWK2f8pvHiAPADvA0bMXdzhtWpXmUWI2ClHZWg&#10;qLYjOYOb6ZxNROki44B7WAqHImnx+ffC4hLDNLiMpeWlDJ/psLaXIpmVYiGR6mE4qsZ3s1fqN2SK&#10;QKLgWl2dhDTEZTgPFUA5o/SXmkUijIxpFgYkcgimwfEwChWGYaQBVW4zd/FckDoMUWWfGVuo5WWt&#10;qi+BWrL7EziLtQruiRvgeBPAOg06TAS+iHLEwuriKxcuXLpw/pG3vP1rP/IDXacf3R/p271ybVhc&#10;Wd1sJ60m3RagI7QPTJwdZYUUxEBSh2G/0Qwv49tyK/auc7W8HpjVjIp8awvJCgt07IcCV1fpNMQO&#10;9XSJ/rtBCfaN36zRpahLGDg/N1/dCbWNjcQz/KcUAXmarB4vwx06fVclGtCaLdA2nITJ5QHKQnxv&#10;HlFm4yitk5pHNUl50CrYN+7TOCnAcqvNzceYEiJyoXAL+AMrzIJmcr0pByE2q4StUbeD3wddcRKf&#10;U+S2Xz/3+trC6vHJY8wXnJqavu2OO7hrPobHB7Wf6btEa6yPQaHzLrq5H/CxrYPd+08f7z85RXb0&#10;L//ZL3LLd0yfZGd0oCTQ2zc6PjboKHkSe3sGEe7n7dx7X+9ARqixXWVlkdgNDo9MTamuYWfDxpa9&#10;FOZ2zQ+/+z1NZ25/8eN/QO5C40AIV/Ytl3JDegt2Ll++xh2hMIHn4DliNB3xKB/MihRC3KBAjKy6&#10;OTs3Mz+LryB652tZAcLFU6dOnJyeuOvOMxOgVGwhYDYi3bVVGV7OPhJIV9gmSZXYdrWzqFveUAws&#10;6x/mndsJF8Un8OHsNcjCakD5RFZZTIweURaaCGhMoThkSoQ2horuUpbT+ASvb01F9nBknaGdRnoT&#10;g8iZKMSXVkedIor06bVq/Wvf/A6jfgx5VE28gjQ0J8mg4N/JkpPMqsUYNWD2n4lMGiZ5NvEcNSQy&#10;wl6ZpcAD0wGh295ECrPKOSIgVOIGByWWts4fGPRc2kFuL620zY+gHNK5YGU4riBEOuZmECpC23f2&#10;JMK2jqjl1dwTfZXKJKxvpBKibwgtinoguU+GIypy1+hj4OCC5Q70DWrT0zPC+q6vLW+sLjOtZv6r&#10;Xzo5Onz43DMf/w//rr/56Pj05PDIAMZLjIkgzgQoVUEmB/VaJuGYcwKJugHsLz31+cVrV/Zmrr/8&#10;7FOnTh9v7mZgITH9QMfg5L0Pv3X45OnBE/cOnrz9gbd+3db1Kxe/+FlKE2P9tryqPNPZSfRCdJ8B&#10;og6WYSmQFTaRRIqWQWNQvBNBpM3EoBiIhsC6/lzAOkvPsvP6ONHgFbEx7icpUc0q+W2o1aHiUHSE&#10;+hi3LQXQc66ugwIDtG23QPdk4/JXxrByLj1vhAE8CCJLwhl2HtrmZKduIi7AdSbDsDzDLzBVQAUY&#10;aRvOFRnunJxAAAawG35wN/AFy0gYgpkTMiIFSP6H6S/HhoPgxnn0mYNk6sZGIjKKgLTVcp6sAVJc&#10;vuD4EfKWjoTkz3ySmUs7Ckv2TNCpY9ixb2UPhL4fiyP/r7mDKHUZ/Gzh2NTJ7/lff+6oc4L9/slP&#10;/G77zdkB3EAnc2yEZbT6odWHaS2hLmU9WGdAnRBkScvE6MtYe0lphzawyrMgQieaQ0JBhJc9n8nA&#10;GB28HevPJo00ZokCeNr5a5EBsyjHllVBsjLgCr0LhuWXyC9JiwpYLGhW3pj4ggGxdEw4QMIYnUtF&#10;r4l/2KsivVvbZHuhzNPLSkuBlxz2Uzizt9A2iwe3FN2FvOLgrahltHgkHyP7yLGlZ7CfHDriwQE9&#10;BhkR1NM3DMDV1U2KRxRMgPg17/iaD/7ojyKQho3oBwyACgVTQ1ikZWJklEEsdTyZW4JrPX/u1UfP&#10;HP+/fuEfry4sn5qY7Ga0sCuv9qVXmlF06sjab0HMhVgn9WB2DHCxtEweFsgnKYL1vD0khI0hBoYG&#10;Ob+QntfnFme+/KUbs7OBSbRU2reQwhOjHgD2A4CnmoOD6alOQF27esdgd03YVt4DbDo7T8MacRJ6&#10;RD6dgV6GWQ3fdebUmVOnmC/Fs2GLm7Y2IWpgZmZmD/VPwFYrrPZf7BK4jGlfGDH8Wx4XFoCpJ7ck&#10;wU3bmyQv4euMzEJ8NuzYp3VOO7a2tmnurjh/T8AkGYMGZ3msYOnqCVpodOnY0AQTQjsadDvtJQuE&#10;XwozhP9q/fH3v5nF4i8d0OoFR2QujWN21CR/VPbL/mXEtoy/wn/Am7WnC8NaZwkhcHG8kefBa1hK&#10;0QfoYisGibhV9uXu1sbC/CxRHIfOKDJ7PW8U+XHHc5fCxMjj1ZzkNCQQ6Rt3KqpuCJaYhavR+21t&#10;4aWJXPi/jJ2zAVgxBpnvLki6gtTMsKpMYNjeRs2TIXXkXatMt1hcHBsbmZ4c31pceOETf/CJ3/5/&#10;oEHg3qdPHAvDrgXUAiwMRLu0iPlAh0aBaOFjwRyc0ody6NzW6urTT332tRee34FtNDdz6q47kUWU&#10;qN3eTWKRvjZ45Qef/r3fvvHiC9P9fVwogS42nSPE3bFYHGOumRtyWEeYHcHWDJNtbtSmMZKzs9F7&#10;EuqOJX2WzpKm7XWbq2vsGO5TwTjnlG5C2+BxMmyJKBLon6McPUwaKWoalJsMFN2YipyZ0pmz4qHG&#10;7tJ7oIx7ukyCCzlciJCOneRrje6RxBriAGvIxGOAI026ChjkzIimx0vZPavM+P7QyAgZtDBUKDQ4&#10;OrYgW8UOkgbTsaHJLNCPMocTNGW5eVSUyMQcGFUD3RgQpKQrIRKXHLye16ufVlZVflGCiUO4eg6i&#10;IeeQP5c5azRa33bPvX/+7/2jlq7RZNtbz/zrf4UT417aMWG0ocqZ2o4EGHGZPiBgGiil0w7gqsq0&#10;QULulpppbXvOoZEjRIltpzTzwayYNHYZ0m7yVEc8XawnxQfYYywCez2McadMsxom4vEPhVrwydhm&#10;pT0FJ91vfIDRJUFWep2s4sQh8XonhtKysA1Hy7WXdlVluqhQ2M/gPNSMyQytSHgqXqcBEwUxF0y4&#10;1VzCFxEkmC5YkwTEMIsDIyjZVPF0pII9uQYllBnYkzwV7pwnwpADqqkY8en2rosXLqDuZVcNn4Y3&#10;OjwCcCNmThusRkC/j5j85sanPvHHe2sbJ0cnGQMM2csqF9iL85Aw9HYA8GKYZsTvliiaIMjjkxTq&#10;4ZZr6B5AIhOWJf8D7kENSPzEAs/coKp1k7UIJiMILzVTCZ30Nx4ezVy/Tq4G9kjkpAAb8IMDS7yX&#10;dQfikWOn7gztQdmIPZwQqCPzzJB3PnPyxJ2nTiMlDe3W3GRni4GDnDXqJ+kapFwvL0OPQqlBPqe1&#10;GlPnNZpOoIcyC6TBiuQZGE8EODIkkrZjOsjDvufuu0k0kaio5BsxQwYe8MiCAB95kZkslJ1vNRyb&#10;4HQNEsT8JKVN4baSPt0PGInikrzcKP0nnnzMacixa2bQgbJw0nhdFiqSkzS/6XftvKi2fJNNt0JJ&#10;ssgwC0jKPqpgtrIbqQ4K5ihvzsdi7Ph9o+G+q7Mm0aRoUlJWCPxq/RPkQhcRtbcSkOhbwZuIVppL&#10;ZqgefysQvIqYycri4jyWizHl7BQZQai8hQQlR8hcAYTPSXVkFT3HTt64fu3K2dfodN1cWWPjTh8/&#10;QZkO/Vg5YTu7U8ePnTx1ChIkilPD4yPd0ydahwdJO3F1hgcpvqu4axuJ459oG5mbuwmRom9s7PFv&#10;eOc73/v+P3n6+UcefwxmTTJvDyJnUH7+0qUvffxj91FA6+2CNsgSW7ygSLW+QaJTihRhBDEynslT&#10;m+wGpAKwCQFDPMzpWrIkXmwwUinOD5bEKXrSaUkF7DWTH8W5Qu0HtQjexWMl/+BcIsyH22jSaIpC&#10;JtLmCXrUbTs9orpFPZcTgrFTkcKqrXaJ2wCAIBsFC2ZXYHiYdkHAzrUQxbO2ivNkwylo09mQbDOx&#10;rfaoFpR1SbphdvbwRSD+FbPoh0D5uLH07Tijsty8/C5HispXSIhBusFdk4w44h2IJ4EVSI4oJ/oT&#10;GAh0kCxZ65SUXkK9y0mZ8N/oJFK4Au/DJ/P0NlaWELh55J1PjN79MK766GDzP/31n+vY2rH80DvA&#10;FfINdl2SVRBEIwDnuHkDIzENKRFeM1bb88a2zHiWkCmDtCag5o5IGNgg1NiBFLwFxdG9F8kL5V8x&#10;hJXnVdSVsgT/yXEOII8ds4eZ8NmGeSuEplA2fae9yNZYHIzJgF5EQ5y+Fku91AmNB20jT4tFiUXK&#10;8RN0C9Uk5Wsv2PNelFnHMNDzxHwbK342hyjIo9HiejCpJgKgHJ4uOqUN5EuTrjrj2GCyn1Vj0wlx&#10;w05z6OoBKH7xhZfmFubdeFp9qfG8xUHlzKNvbYGfhpVH0tzH2W5XzfTEMVIzUhHFLRgBJPvb1Jmz&#10;wp8tzxyR0xCRd508cQoC0goB0D5CqmzLVpC3lTUzQkI3bq2gzhgiR3Xq9RN3ipHwKfpbqZYYNaUL&#10;NjePI40FuYAWIkZgNgZWY44tIG9uA6AyrmoZRjkmHENwbHocef87Tp88c/zE9PgY8l5aQ+FuEkez&#10;N7nIEhzYOZJTKDvYb99E2GemjuIIySDyHpAH4rPldHKyqoqb0L52nSdFVggjQDo715GZ3eBct9+8&#10;uXh9ZoZyC1m1BBk8ixVwTxlx8NLCEmZHY2UM5TA+Ij1jGqwxNBkGktOL4CgXy3sgS+wZcaSf/fDb&#10;+WiCIK6FZ2DkBUfC0UKOaLC2bIk4FLp0xLFHwicxt5XnkCIzv2GTkGYRqBZwyf1A/hP6pIWBXU41&#10;Lzdb9ylhP32ZWrSKgySlmObnS4PL58dkWX1+gnF3j6xbUx6LE0yHn7l5g7T8iQ99ePyhR9C3YngW&#10;LxUyi0cVPPSfA6cOdTmWum1s7MqFyzOvvrq9to6zmZyaQvWY0wKUgkXuGxi+8977+sdGcLJOpGGo&#10;FkrarW1zVy842IT5dlFqFFc5wqVtMePuJJ2T3/Vn8Ssf+uG/dPIdT7SOTB31DAGP4viSMSwDA5Bn&#10;A7D/8j/4220rC29+8D52gBJvSBKqrVY07cb98mcqp6G6qXusB00nh0CN0mlGxawMlg6TyZ15Qoxq&#10;tT+srima03gS+tuK5DGgOkjwSY/W6uISwlzdRhmHdiRkrlnxCiRnW9QB0KDRSRERtRZ8QP4/5xdQ&#10;CLYcLhBKMVcBsgetRedtyJ/4JdReB5QG0JBXY1gW1Ahm5N4eSjXsQtICna5jVHwlRjNkOIxJRCRq&#10;xk5UJYQZKQ/EKLM/GRm0OL8oVWxlBZQ5zdWhKmX2suSWDInlV0k4LJ7zh75uBkXIjihNLnlNNC4w&#10;Aqin7/jDbyIcO/e7v/Pa08+S+Q2Pj4EL6OaV4dnjnrFW3ELQy6hvEulHekHMJHm949rDAKl43wQu&#10;TCcRd6qXQf+JlGuuSzq5hPtDq3P+gZ9jQ6+607H+BPUOK2fuSIijqszUYCVNPClvlIpjQBQMx2yw&#10;ISNWL1JOfslTkx5q53AT+AZv5NO48uBaibii8oJz55mUralQBWuYJla5AEmk1KjQkaSSIQAyMMCh&#10;290U3LdsFQCAm8WCSyIoqoO4bNo/Q/OyBY3KAf57Y50NBqkGJZISO0l7vHTUiu3Kr/GAsGK9Pf04&#10;K04jQC7XGaxCCFQ+boT8AhXKSzx98tTb3/nOS69fmJm5wRKk1cfOfzYRtAWJLaGciMqVJmAiFT5K&#10;0qNAqOr/hBssDcoCBBlEYCPDw8Q6pSJF+CL/0hkVhwRR7H8yXfa8+VcLnOnR++6889T01MTwCOxP&#10;koylBT4EoMYMgO8FwA+HrR0b7mGMVLtL7dCRozx8FQ4yhif/5ZhreycLWall59/sN4WSj4gR1y9c&#10;vEgSADBKXjI3z3D6DceAQzDTWYpXsK9SIGuCUkUlROMJzxU9+nWnzzqqHR/AADvLSFyb7HR2znD/&#10;IAmQ6NBPPPm4LFr6JmKLkSXA8NDDy/6x76AZLqoiiNwtp1q+0O4+MUKcQYskn0o/1Wr2MMhAti/f&#10;ehmfxsaCW8IcdO7Vga/76ukTeha+nJjDH4yX/mMbBh5AmPJQItcpnLuBcx6EOzglAQ0pWbOLFxn5&#10;3T3w/r/7C033vK3t5GNDDz/yOx/92GBn11ivpOyVzc2O7v7bn/zwSEvbpSuX2Uc2Gi7MQvZGoAq6&#10;+sTUJAEgJoaQDOvVNzQydvw4gz4piI9OTODiyDXIRXeWFsj3zQVa253IGBkQ2botrevY4sGB8Qfv&#10;7ztzd/fw1FHTECvx8lOf3ltfGZseY2u++tWnJqb5ZcvlL/7e3Otn7zg+CSWLPUvRnYMh8z3cR7av&#10;3SgM0aRFgP64QwNnFpxThDfVo0Dbbe90ZmHGhDg5QHjRGQMksOoEKN4TnfdI72YcBZEyLV1H1Ekd&#10;tsfv1XpDM460j8QC20Rq0yRFjCOnWPcRCBK7igoB26m0/BTYYCjx1g4BCIfz2IlTVNuN3AGRDt1w&#10;hEt+HcM9SBNAjrHyCv0jARuxw0BzgSm7xhm1YW1qHz1XuTfGLMTpWiBNVVgcLEUVSDHutB3TOTk0&#10;DB6qCCnTmG2uREgK7oqtFZSCzKlx/5w64VdQcoAjpnfZ59EFaYQCWsFKbDzugieYUVVEuINLN+c+&#10;9+v/+doXPn/jyiVMLmOluWajXvL5rR04SaRETqFMbYDTyK6fn52jYEiyxf7VqiYzNsiLS0j3t3lV&#10;sAs7HPk3bjHp9SGHkJNCZxAsTxhWvh3DB8zYQW1AY8fTxG9wvpxARaNAqX7GUmNkASY2mQ28uU1e&#10;6/BIDGJsHG5AcEkdbN0MNZXITJgiBGQ1lUwKq9mVTJGPbRy5nCyeA5fHxyKzUVSCcmz88J/F3fCE&#10;grkfNSFiaNe0ZQ+fLF9HbprpntGgTojGIvP4NGemQR5t/kyBF3zfj0n1kTotF8YvecHW7rYD5RNM&#10;ODcm2AhBN5fE7jYxzLwmmD0C1U7S7rT3hXHN6xuvvvQy2CzXqcvvZTyvSLUiGlLS0xanm7Huagur&#10;U9NB6j07HF1D2hYHNbN5zI+TV6mJSKAQYgAT6hG/W1xdn11YWFheVhm0s53ZR6dOnbz3rjsevufu&#10;6ZHBDjBRbBWaeyvLDvQgHc+sU7Ak86ekYphEPnl8dMQae344JgY6u9scGTFhCZgcGmd3k1XgyTmb&#10;Ce8OHADS0rzKt4dH4FBibnx7b2V9iwhapcfuHgAr48NINbDN2SakNyypO91c9IAsgtviS4gV5K6R&#10;V2XuIZYEf8D3oM0O0iig8zPf9BZFWsLBUmXAXq0GUGUBmbHAt3omDdjN3SluODuiFIr0MDsy0uSG&#10;N0Eu5os3CCL4Lg1TOLwRdk9faIiJ7CPiAs6SXWNs3DYVEaDQSy6iGyBJeDg1xhmwTET5M6rNehqc&#10;EmJMQkUCT5qwTt85/fjXsEvZiuuby+ee+txUb9dAFxqHBOV9d7znm46OH2s5febSU0/DBiAJTOYB&#10;FMCu7jER4HvN0jvpZyX4HBwdhgLBoxe1wCooy3Mo/hKNmlhYqRdpzCDJPuhoOrhx8eLrn/7j5Zee&#10;H9jb6uonIm2loe6e0eHXn37q1/7FP3r7Yw92jTNwbvlf/I2/edvI8G2Tx7ADQnjtwkHYQQIQgnNz&#10;AEmQIWOkbA7AwRgijmfydws2XIlFxjQJspiwGJzZkXYhywMVNx3YLOY4Z4eqOcQuIrIiclBzoBix&#10;sHwyLzaOy9DgQjlkOHBKpeWhG7qDY+HZYRVNP7t62VxLS6vE0WOTExhYgkYbbUj4nDiPFpCWzaJR&#10;6vUiuR5P5dBTYNAIEjqIIORqpatSTSWZaMyo8f3skwKpgz5vsyylr+c2aMLoADPSTEsyar4c/m31&#10;MDPhAxo1NRWGA0vuVN9HRay0ZZq7NRKUuCWDSgWTSfWY/DbYp7hFS/PY2LDiHGxO+3wOMfQ8eQ4z&#10;nyMcYbzuIzOs2fH0WpmvLoeoj6gfYZhv10uOg5YzEb2YmyG2prYFNK2wCfO2hmZeE77BN0UDii1l&#10;PhEUw+ZHu8v8O6dTp4rGonHjifkIVImaDa3wDF5Mjdus+Dcz4VgH7AJlOoFEsFysZEJ1LzDyO36X&#10;M/1qnHUGmsdPJO7WUBbYpcRC0g77NlJs09zmi+rfbEKeL76KRybyD8M1w8eVlw9pSmK258f2C7PA&#10;NCvw+UKFhwfDQyNpoThMWViQWYESU0MtjM6+UZwQdUhYneTOrmmLaVytrGTC/KTqShtknjkPAd8g&#10;FS3CjlY+0lzCJyRa9Scpm5dUOQ0/8rIMdHl0ShKQHeBpNnd34BoRNTLW/NjkxPHJybHhfuqPq0sL&#10;clVgSGeQNYvHheuQgm+yvYuylXW6pVuV2g+/4d/0C+dRZzKrkVEpdygu4p5BZBTLQAfA5tby0vIc&#10;lUjEmoBA0R5nKkzEBCUJRIOrjk89XFIjezEV4wmTk2SLRN8hzIIrbOHUF71fGwajyGj9iT52oM6f&#10;ef9bSvYHKkkWy/F1IelBHRE+KrjWswoUG7IqtZJIjAZxi2Jl+iba8AI6iEzRq7MnNyAKDdl51oRT&#10;v6VnzzJaajX01G1Eo7EhTez94GlMnTDRdGkqQpGo0cNhew4OJhqzpEnLs7MnuMSpoaP9zXO/9V+H&#10;93eGQOzo5G5tO3b8VNvtt4FhHn3lK5s3Z2hn4DMI6t2nzomm8s40192BkTHobOsgwgPDfR/4QMs2&#10;E+3nSC+FQXMNeFyFvL0C4/Hoi0ndzewwEkOgK8LU9guvvHL+6afb526AjN58/ez8pYuLu/vv/O6P&#10;NDdP4CBf+Mzn75me7u/u4w4y1BsEM7rQbm3L9B48B0ZZGxcEi+IQka8uRzU9Q0Xb/nkctLdjo6Nm&#10;YwEwzZNy+nCozjD3JEO9tXOdvXJ4sGEkS2yBJhpN8KjLBZQwZqMrTeI/fiN1h/b06FnB8DDzrAES&#10;oqywDOOWZlr6NaA2IeORia+6KBGYziglBHgBjIQTSWBCCQbefYxcIGkPb0gL7lEuWsGMMOQ8kDUa&#10;MGwuaQbbTrSVzCfXkg5zCDxKIGS0nOc8j0+6VPrMGPC0QSpCgEnLRWonxg9uHj2TpWNNT2IfjUXg&#10;WM0Q5RD7HyiNdDhzkXREJiumLPQ5gDFpVBT9/E+WWsw3qCCgKnBIGlkof4JpRD3Wgxy4Q+cq/dyk&#10;S51dEixsTYYQAHlzY+DIcWbycUJAMruItK2mLSE0lycskA5Yrpi2Iyx+BlQ5ep77ssVol5EY65wp&#10;R1DGausJYnSK+1u+Kgbfr9BrBbYmuom2JUvUqEvzN9VFXKEba5XJbsI9/FtHBP0pikk8QU5NkWHA&#10;eczejpoQ1CLhGxzoReqdK8Z+JVyDeKHRwYWx7EH5hXSMhQN9kD4Q0vLU7rvvPi4JZbF8oeUTlzp1&#10;IJFGoTMeogeW0yudgbTYjmvDRBbEnIlnlWuD81kOrNRlSrnT8mYMazG/azWAekByZOVKpjIZ5W9N&#10;5WC3bxHnqEq5CnUd1LG5aXxinOE5o0NDk+PjI8MMaENAhUgBoQFVFFlI/gozGbVBqqd8lSma8+Ms&#10;oJigh89OWkVwZDArBBS5F/UXmCYSmj/PqoAsHoFVd3aF3WRCo/pCaCBsBncjl1o8AbZTaFcppdXj&#10;s4jVxixxH5M5tyWQAOwALTag6e9rq8haLq+cOgoEXyG6H/2GBzNN0GNpmNneWnrxGBKPaNAG91G2&#10;gB+cj4MbICIWYIxv5a/WV1f5BOc5RPjTTSmpKGJzOZw5nw2l9bgEK3jkcVxlhnOlGTWCMCk8mJ9C&#10;0+RbyGIard6lr53hORAMWSF0Gl7+8rM7r766+OwXFi6e6+9oGWbKodL0zavz87vnz60+96WrL3wV&#10;TB1ODPl+ahIOaCVxoTgGU5Ekv1SIsWP9p47tn7uwujTH3iMT4CuKIJiwS80GVoY/V0TjX4TEog2q&#10;ullLG1g2m5T6FxJo3NrdJ04y0vho5sbKubNTw2Mli0952EMVtFVujJtVbM10Cy/rc0qXdAIZfbCp&#10;kf/ymUGHppjs6YXH5QgkJZRCrGLR+CBukLnw2jgMmZRc9zonQIaA8Z20Nqm967zGo2KKl7DI9XCY&#10;r0U5/rOoGrCN2WqLFKBa20bHxzEtxEeODwyDBR9mddTGSK7UleK+2I6gKIzDZGGgcpIdsnCE0saS&#10;fBvHvIlZ5CiWG1u8sUkkU0TAwHk7TGHo6qZuL6nJQBzTZ9TMtiAfLiGmFEcsFYyODtv+RjW1BZNh&#10;jaHiI/de9E0rxOHsaBldZAlgIDmkUix1kT4pO2dcjc3PNiPcmu8RbqKLn3ZLcAbB69rPpRlXRyM0&#10;OwGa4Kj6N/E6T7VtGfyBjRQenmWPMEniEQFUs9QaXHEMhxZgkr0XFkrvp/0qpbDKRfiDeZU21U+D&#10;xMa3CcpBr4g5M7B1QFAExmWRm0qwl6z5O2ZAZUNuhSfCk2VdikJTGE5qAFoOhTEQKmCdrWooe5l0&#10;nxQh4XpW1tTB3Kt5YWEOd2wvXhuB4PrqyioMEU093TnROyIVqN6IVIsdtcN4Eq6OigZXCxoDE8GR&#10;6Q3tHwHq4ghxqbxetN3RMgorEsRYeC8VZOhquWyhWuLfCKBxaTX4IUJDGqqgRy6LfxVh2urN5p2u&#10;e84V/xklJtj4FuHnFhbmGaJATQtpN9p+ujtQEp0YHRns6w73y2dKwwgKlRF2UyrRRD4CtymkqvNq&#10;QY/Azl48uxppoBsbHAYBrukOfGMZawszigcLjZQ/Fp+HO77j6Cc2gOLe0mQUWCG7ZpfJXLI6JCjC&#10;5sEcJDHyhwqX6iOpb0nccPx4sr0MI3ojb6g/JODAMWtnQvLuaf2r73mkCJc5Oa6NAZpqAbH90Vn7&#10;H4m8xVttR4X52Re+2e1vzCL/vGxWZQDl1m5lo4msazil0kuUL1ZIBfieKEykNc6PaoR1b3y4flKN&#10;RlMhd4YgqWcTbouKZJh3SkaEAEd7QwPoPnWp2k60Mjc/e/UKoN3hLrIw8MgV5CkkmqVsJans6Zs4&#10;doxO/Om77+l7+NH5184eXr2yurxAHGTKfEuZtXhQ3BPPtlKwRF5Wv/k/M1ZtIPAfkD6MzU74D9Ts&#10;FUUgsltYbJ+7efX5L1NMHxIxo5yo9a/oVbQtfpWkTzqDpRe3goTnDOXictUpTLsZf3DmWqTkpQpQ&#10;7pdtIqnfGI02t8AhJFjsGiBzjCkHE1AVFjtXrumwxiOqq7EK4S+daD44NrHEfH7JhjBC96gzj4wy&#10;ErEpSCMdm0Rw9ewKHmR7YM3DYTcGAYDiMjBJFlfZygltkJiHbsAmY/W9jQQS0t2FYnEhdBQ5wpf3&#10;UonhsXpqt8WvRkdHJscnVpaWo9COPdId87gxaoRjak5JVrNo1D+AZgPeK1XXmlxRoXFqxO7DZLp2&#10;cNl2YwAutcEClY11mhLCpYwmNrhKkJhBgXzqITUIWswdxG2I5uxzO0qakYzWblawab5PrOrZ6+a7&#10;XK61dRu74QSzqhvr4d+pBsbp5eIR5qJ4nlDU2MiiSy5UfyNlx7SbbaUK8b5VEPadIvu9fTzrzBRo&#10;d7ggoQkQIn53j+KBPR8eaEXDzU5yau1SrIBXM5LOkobfJT+Tpge32PJSIlnDQ8II2K1xl040LDEJ&#10;9e6TGfNBRLVA3fUhJu6q7kJFNzdlG3i01euXuWDogo4AnSuk+6CJmf4YF6nFnJ6eJASssTY0KvJ7&#10;ZplU2dyIOjA99p7/Kcm+N2iPmh5saHILdnKkdbRB7I0iQWnbVYxXskEnV3FA4i2ICpwXPh0Tzx2I&#10;KVFNCcgunL21ubq+SQ12g/Y0YtxmdzIbcmJ8tF860/hgb7duc0eZWu+XGSNsabG7zCmJLUgtOl0+&#10;Vk3MbPh7voa9d/rESdYZ4W72c3AF4b6UV32OCYt1sPLIyU427RLgtCY3PsCnkU2wedmbCgsiKoPy&#10;hI3KwmIL8/NyeSI/I2aqvhDZQIvFWAbRi/M3TkSwI5O8kOjknuZpiEphHrELrT/1/scqNfNRRbja&#10;yN2wIpcXPFHh9ayybJZ4mMSpjUEf/FkXl3Qy6UjSHJD9PNdE0OZrqWfaTZzy8w4XyGYgSuE3fKmL&#10;afLosawfg808yKoilnlknyQalQEZLiJUASaWQjuwjyYUTL5EQUVISwBPSqtH1BuFgzg55AOZItx3&#10;/MwdQ7edYaLE1upm34kTrCuCM6Q17K3w+wwzeajYaDsJElGab+q60yktdObGI7f1WtHKDmXLk2oL&#10;uClfr3hF+83r14AeUYtjT4s03YoIwg+SrcyScNlQswOD2kyQMYturPjFRmpFKoALU1ZeOQ3lj6we&#10;c95C/BcxkwPUIITU33KaBaDUWhSG9BjBN9/aliFHP7REbItDRiJ7NZRtB609XA/1T0SGlhZXCdko&#10;cbIKrl5ASb4AI8oRZenZpxLgwuNCOAS4JHBf0yatZzTXweEglsxwOuIHTE/patXmSwHNXkfulf1A&#10;OZRbdhdFJwvTSXTJBZGX8nzTpAPw2GQFwnZiTQQbPxgh7xI3i5aWjCfZ9G6nhviwdFLySxF/GZ/8&#10;Xw2wZGVsO4jdxFSaB2cZeRnhGMIDMHnwiLgBthd3RuUJ52IC3kFFWTZSxS45IuCwFiS4OJq9WWbp&#10;gOlKRt+ucDAONSvPIx8bn8DWsm3wWWHSWRvg1GWDqQVvtJG8hB8cvJlxF+11Ra2qyoRuDkQlLsQb&#10;we7he3nAySB5sg4yL2hFVD+lC6A2SY5hAQg4xAoYasQk4bxRY+IW2PLl4Sp6q00IfBG1c32elaec&#10;Sp91ciU2HjZI/MDSiEBH1ibxH7E/YllcnaG+vOQk0kqlsgKhqB2lpmhB25C/2iEVN2jEsJ4tkRMj&#10;IswfREiisMj4+/na0FSG+bd8aFYMpsGe4qBAarw3bAZbTZVmijlSvknoXJPFVTkgE54PVNHdnWUG&#10;bVKz7eoivCCsw3mMD42MDg/2dRFf0wpF4Z4mCVQUqVSZ0RSOwmYcGx0tOI4PEU9LLsaxjE1wqANs&#10;po3NdTrXDETSoaW9NglL9pb4OE+HI9uo6yZMybS7jBZaXd1kkCc3hRsQ2WMeX4iqYDP8G9kOcixI&#10;KDatJdMh2MQgxhjH3KaqL6UiP9575DhdoswfE7z5qfc/HqEx2WEacS9T52zWhfKzAa/G10qLJKR1&#10;y1PVfNhQN2xUC32bg2IaMhX1YQY88N8JcHbFau2pUThDaIRvryYxvgsZngBojHeIZOAtfV3DtGxK&#10;XYunVLah0cMtBKAKIPxk8G+OCzeAA5UiSaKgYZKuqnvzhuQCtrX2DQzCNoBiIjKzsQrquXz2PNCh&#10;jpREnrhbJ2D2gFmBXcA1J/gwFGKzEojXvedkRhAmdsfvSStPzq0sRtqa2N9yWJVXsqkI88iNhKfh&#10;IqgSJfFR3Mk93QDyLPXwy5wrvWe9hV0v1A7Tt9i37h4aVTyT2Tc+8DhJF1aqgF3EjKXd5OhgEB3z&#10;wAPakUWjIr4eogkQHE4AbyVuhEcbUsohwSxHCTa8cZnwl/FG3bueIDSP6D0oE8t71XRjPq17zkIc&#10;lwF2DDcmCyHjIE2htNeivC2RXi5zTompSZAZnin36MmWX9xGGAG+BBudL0Xrkr1NrsALsJDSFqGK&#10;U36gmZ5+zjAa2TnsHr1aZosVY6kqKDWmKji+Bcl6cHUY+HdOobiKqpyCLgZo9HhDU2c1OvoUnIGC&#10;yzoAI2Nxa/QxyxpN34a1FYfPLN/UVnGT3odbF0HrDHiQOWpdxjJmqNUKiqSg6OPUsKZQZHDHcjVz&#10;+4RHjQGpXEyZOd1Fch+/NyxMrt0helZINar60dAK2AHFH/WUJdg0NkrBnCXkk7kXthqRoEqVHkYr&#10;NHxEPCyywZkyfwvUrbXSwCTRzykOLEP4k+YsLAerTZDO4UqV0JPB0TExaG6iyzd2R95LiKrNZBt8&#10;GXUDKchE3wiQNCyPXpy3m4skFAtQ1BiFcisXN+blB99TFQteo3RK+K9E0xEEOcTNVJbAI6t7SarB&#10;YDKFLjEhfKyA0P6+mg3gojaLUVx05xAh+Zi6eo5PTDB7lS4Yx52vo+0R/xP1DimyHk8ZujxRJDQA&#10;neoDlfEPZsilq/HV1bmyskw3tQ2tGS3O50dJQeDBhPJWCqtfUtBgl2xeE0TYTiqQcgiGY3Zugavk&#10;RvidDeoBu6gS8cnwX1CN5BiREfCBmQJjgKWxTUO4eyZPs2L02k6Yn0Rpcsq5a0/ej737YeMa3DKl&#10;oUQZ/A3ZqKfd9MpOeT6IxwbU2Dg8amjsYhA5xunhUjbO7gUYYwPDmdhH5dooWEw5enCrS8vcsiPd&#10;k1IBKUpnDLLEJwO7s40MsoLJsGW96AC8nK0E16CXaOHhjXsqlMKiIAfGZUsfFOZ29C5lHpLRcgmK&#10;dezsYsPIFzjVvJibxEBxh8xU2lxbuX7xAnrthJnID5AgsreAXMsBkJ3hWios9YQY7ygDwDWxYngL&#10;eZ8AuG2tPAeCx+IzGFLx/IKS8cOJSg1SDgxGniqVhaDM/0n1YZ/1YdfyvWwjqbNb9ObsEfTL7U3R&#10;P8IbxqHg7jxdlNpYc0yXMM8u88J6YArzUV22yBNEr7AAmtnDQ/ivEsujZo4KpfNZEA7RyKpRtQMT&#10;DaYjrWQd3Qzf4zxjeQ2pODYy8dtvzC3MzM3jDxDWGxsbZ7sQJVFA87lQtqW5xOmVnA3RFrkgQO1p&#10;tmL15udJgTHfQzwULoyLVN/YSSA6g0qJ2KhKhR4eQOQn7SC1IWJVJwuyuT6dEOwA7Z3FuUUOLlfA&#10;CVtaWRFDp2uU1RSR0mbxlCUiowXEaIR0ydmvyr4qnCHl975+zgma+NpZgn1h8f0DuUxx7cYlwLup&#10;DKf9l/61jRsIy8zN9/QPnDh1htQDw42K0traCh9JEynbrBwbX7F3RCvW3uoqNA/CCRpugdQVIyEM&#10;IOnPTuf/rRkSjk1PTbNbSmmAv4rZlYus8cxoMPFV+9RU8zbJwyp1MpD9cPYmWDzO1ZkWKr6QoJBm&#10;Ahx3UW6hFMl5Yz/qenj4fUSCYD6JCskjeZetAEyHUNWyracduQ6jY04Fe4wv1bd40DTXiMMaQKQG&#10;y+NglXHAVlJRdqM5C18SngJLp0FJWhQ10iM7itPahugevEZaHWj4koIsg5aFEl9VU52J3LBxtrco&#10;BTmUW5OXJqwUUQtskM01PmoY59gDGa6cIBk20dTyMTFEJMyxbMJN2lygfrgBUrjHvUlPoACIaYr6&#10;bOIMBT6wMLOzC+bUXd3cOHQ4rjbjJ0HtFB8dJBWgjo0b6O4cG8aFDfB8mHtcJxcTNzExIfsILN6i&#10;rmx9/qnikOA+oeqh+qCJpakJ7d597z34CUAhdFKp/JcIvLFIeDtESxbS9w+4Q4k2sTBysdToNDoh&#10;7NDDN7Vgamic5kOnmUjTTYOhPzZNINQ4PJCxZSSOwmi01vFXNa8wkE4V55ydx7YEB4uPceVrDIZD&#10;O4hvqLYTmvzIux42xRaJMvqWt7yrZDEPJTUMOdBuJrMtA1VjBHp7MNwyPi0wCqCFZocPJOYr5Zmk&#10;sHbhVolMgE+yjBKigMJoYgBBEAARN8Pjp5m7WFOpMHjtqgG3maiahzIhchP427g4MYjJM8cNHQv2&#10;q7wRmQM7wMoSjXZVIDDSRDBnYxOpLx4S17a+uT40PDo2NcXHoU7OVFUwP84+CdfY+BgrBXNGp2xr&#10;j4kbl8q3i1MGJrb4HgFtLq74cOn8NPC07p+CG6YhGQ9QaWJwERLUHK3QskA2iaSuVaBW8jW4fXIE&#10;lZ9rb0dswDpTET5aWwglQuVwHgWhHwcn8m0k8juUngikwZTwxzREGp9HE4bV9twEGZB/eXDICrDa&#10;RY8hTCh5ONbThDqtOlwGkRRLFMmdI5j/hMpkoXRvspX5Sp4GqB8uqhIjYG7hMyqT0pRQKEqbXX7Y&#10;G9iQmRs3QTtl1BzsDQ0NwtblpkA+CVnYeBwrB4USvys5lbGLLWy5CntVV+VaIL1VQ2nRZkjQ0b+j&#10;txMyK6mJAHdqrbdSNBpOLdYplJQeBRYwzRSJZAKms2cgTcsv2FC91eMRAIenxjca+9i8Ih+fo4LM&#10;JD4KKzA1McH0OnhrAdCcUO6s25AaqYObBSLUkRNiSkTnl/2YbCc4uDr67Iqm+YVFs6KMx6KCZaAQ&#10;nERYxmyYz7QdLMbUeZ+NZMJAWA+hkQqZagAPQ9GYJiaMacYHWbR3xA1gHZdFOkUwkLFOYQCn602R&#10;GKJjVopIiLvmxHF5JQPCXuI31ucC2fHV0xOTmCqC35pszOJUWJ2cQIaLciIUn6snOYIWxRUm5mO5&#10;KSbNLazglDa29gCVFheh42+wbkAqoErsGdaYxigZwFEO58PZ83AHKjCyudpcvESe1BAjiPQ58eZU&#10;rSri5t/0J9U6IwfNB+IMJOaztrTnyG2zxZU9sbi0wmtY9cw7kanIdjCv3dvj2mbn5tYRr6Qk0269&#10;h5qhFeymg0EuqKN9FLIQ7f0ED1gABPD9fDv1WF72j6159PBzrCyjm5dU4y6cYLaTkGZQSz78vvvv&#10;mz5zx2uvvCQhnVtI6wNra09wpEp4UnLYstrBCWpVjYmrjsKbuG7WdmUZb9cNBYPPpgGP/RBVX2r4&#10;2pPgnJIPuVkuWJA5uuKVB9gfF+jMNZTA2s1D0f7oBmKRE5u0/vU//a70p9l2zO6JkkEHRpLTKPNU&#10;yoyUBns9CvsIvR3Bv3SiN36K4sYNeBuBFDmMOOpKl3hP/yAtvkiqIVif5tVAVDEfHRxaD9stBIZ2&#10;CWwHvoANzmt4BgTCchVMlwDce0k2kvfR62E2AdEc+0j0JJ5op0/zwCAj7caAhflwjBxswX7cxdDo&#10;0PhE19io8tQnjq8PDa5fu4r1GRydGHvTY+DZ8OUpyXKHnEwHQtmwbuOCuV5Ly8jIKP9moTPoypST&#10;EalYT/jPEqKd++N0FCJWLBBOiPeNjo1399FioNILm2N4ZCTCR6ySJhVAi/+M/qsYLtt4aHS00OFi&#10;XtKAQ+cJzHaOOB+FoeFAEgFhNxmeExXqDtBznje0EhYCTzYERSeD4FTQjBwm0S5MxgLQWBxES/gN&#10;jYRukeAJ9cgCy/r/DHNBXZiDrWRjF2HxAGs4PT2NGSO6QUBYQ2Csrey4QVCARFO07k5sFYn/8toK&#10;TQkcHn5DoWBycpLdAMPB2YQpFxNr4SA1JiH+F4GHfcZ7aW1DCIxK17133r26rM4iRwjlYee8GBua&#10;ERI7oBrixLqUbUzS9cCueX//MFulKlXONtAi6s6x73xF5NCb2ORlbWNbiOkdwGXipenpMHBubT1+&#10;/NjpUycxLpo/XCA6Ze1U5GxbLaihyBQkqRgsPopImK1uLTdLYSMxfiKUcP6Kx4R5EesVfQraitCI&#10;mhYWpsEj3LQHh1DeRodHS+sFTxaIUZiJ98FNOXHiBMtPAIYMiDWGdITgnmOaCeGPoEqQLAB7YzfT&#10;46Zsvc10crTsaUKiJRancQv6jdQSObmgFlgutP0DHG0zOZqYPR0ILYRoNDkakDkaz61CSF7FZ9ys&#10;BQwXw65mNidDe/HWciXhEBJSOEvHFE3Nya2txcWFUoS19pb4hq8pVRhODbEMrGHCXE+Z6L6WRkdJ&#10;/01kaC2htLYB3pNDi4sq2hEVyK4uSi+awhBJ2LrSvhsRcQsPjrwk1Q6Baw4vRfiLly5B6wzIBOMD&#10;cR5qmTq/4xNjIyiDI5WoLJgwq/lie9tAb79oDPwOnyykD+1SnqXRoalhGqcUFY67EsMJJ+H2228f&#10;P378+uVLBDgcBofGmtvJ2mI/iyBl13HvfmDa+owyYwTS5bbb3T8AOknQxaX2DdC2KaGL4wUiRM4A&#10;v6QqlEGVvdoCirnN6vz1+4i8mYOi2IIipax+YhHzKr50lQ5wx8QGv/nBtzMQTkCd7zZwiM5qlfvY&#10;DRn+2cankPyqusXENbv/ae80DzDpsEho0CE5dXd3aXHR5QtJlIuDtgi7AAtrPHRLVokMiBNEtTNi&#10;c4cbmcUjjcngcZMbI/nCIYacGolvONqM8E4GmqKPx5uAlKAYE2T/V0i5NI4R80bdCFGdYGGRM2Ld&#10;+odHYNfx9qWbzNy+OTo0sj4/u3D1KiXiU3ff1/rwo82ra3NXrngntygWbPHh4yeIqdjLgwzbMwwB&#10;ezUbIMHh85lwU8UZHgZJWbHdMc0KlJJRR2GKz5dJ4/Be2QyClFb2mzB4lBaJ+DPRV2waYT6KWSwR&#10;l416a4J6f1/lGfwBgH7Bx6wtT46FBdJRQAolH5B05bu3sGr4cfukYJdGDR8UAVyO1XPRHCgSeo4s&#10;4ShexGezZdh5mH6CT2oDZNvXbyDZiJznIG88dmI6Iy/Ch8iEPAfNo9SmlK0xDD4JHApXQdhKBrCw&#10;uMCjVPWhs1NH0t4O4g4PzvbRoJCaCyuWsvF4vqS4IgLNrdeuXZuddYoLVNGhodFz588D1jFbQujQ&#10;T3awBBitwazDJ2DoW/8HAs3Qx6gliMVZoONeSYwAChhdQSCcneDGwcoQv1dcbLZLDEGaYnURIbMu&#10;uK85IY4AI41goarzllvA8qWDxJ8DZwA7ajiSXwoyJl7p9pHZEWL+x87kY69cvRKMN5M2DBPtUXBa&#10;pT92CEs5yH8kMpBu6L42oDfRJPgNe0SUhrifK9c60OgkgF4K9YoCRU7jYAfqy8oyT8IyTug3jf5w&#10;6xuWZ/JKqcYCKXH/skgjacVikIrRq80ZYXVIWcikYRyvbVAhczqIdp8UAdQFLCRRuwK90YVmR9uX&#10;61SpzK9N3wA2iH/z4DCrCmrVZHZmomFkI9PEFUIrMhMNc8mCSWcnTeqh57VQRVhdR8Fa7ymcavES&#10;KSE7wnhAWMbFZaQjF1lR4bJbBLxIZzRxSFlYYRDUq9rVNeIaCJzn52ZnZm8SZ9CwWWmQqbYDLQgi&#10;O4b6ByZGh0AeIXXi+/lOIgzXmXBTB4+rMKtI7FzKf86/80TkTlM0E2INGT1jIjwazV39iLMOvPLK&#10;y6ILyGSRgUniNpR2A7qsPn09X5NoM3svg2P9mZ9bJDEEnOSjqGmL/jNofY8MDJoLI0bUjy3WAxYv&#10;XB9dYMEz8THWKthLFjBuNS3iaPH33JchCzwaOBcdNcIvjWM/+U2PE6axb3BtxB0JILBp0Ly0enw6&#10;J4LbJuy0qc2CrY6LHx5qUm+Fey2x2ACpYmJGkeDKLNFiKaDNsHdKcoT3Ikleg0iJKvn8krIwY0p4&#10;ZbzFDhPrPEyzlDERd4cTTOGxhTZgUwpLHY5ldFCDNASZJ07XiYxXGDoRiYsUvmVDw2Q5NrxUru7S&#10;Iu4S2J0HMDQx1Xb6tqMb1y+++hp9RiVfUwgD2xh7RlldHF/jweliI2YGT08v+EaJ9ZEIZCiSswS8&#10;L097SDGZ5U52bd6TIcxellwORPzxHOpcAlhzkz6GNoNiXim7I2FXocZF0UvvicxNchsElHCtOB58&#10;oel9RHLsCMkoUOIXtiqXgflw3szKaviPSu1XjkX0XSqVXHtBHMEQ6U10rDMaTR5B+eCtA/2DI0xd&#10;Qojt0GOv9cqwOXYPqDvPHbvPhuHXJTXBenK2eeKKTscoy+bqcxiZQaLJbJdPNhhIadpguXAG/A1v&#10;dHSEgQX6Ykevnj332vnzDLQ6c/sZI7cMk+rqJf8GwulmxDE7CovHlYiOR7uGkgNHtKgaEdYGVQit&#10;BuZfyP/ymylsgsagRudDsW85wi+4qAwGSZSn3U+K8EZbXFmrxnGiUTHoangQVhdizVu66SXR91BJ&#10;Yi2tD9MEHrcrAI0rw6d285VaYTPCok4YTrMoEMCDBhhXBn1l/46NjbJ67G02B2sIY4R/yEG5wdg+&#10;hwIp+gLFEDpTcws1Q4eMMm4JumQGyER4UfUknkix7ImsWBC1vjMYSlUom1ETzsoPDm0pnb0ym6Hb&#10;9fcX88rtZNzmttQ4xNzLcyea7u7CI3LZQ/39PBaKAVj6qlhC6BYMsUhlc299qf5SSXPLQbWpbDcZ&#10;6Oe/4exeuHaFmRLIWXHK5EcBLGcjWT7EHTpxoQnwi6BHENCFL3Vd4UE/Ksgq5oXdDlkvbAh7EsEG&#10;5xcWVtAlC9pO4sjaAsYaaYFaMpOnr6ufrJd8o53KllX96t7ITL0CcoXaoBRjl3hebol0Jgl9RFse&#10;rNUSQrQllKYgg2xvm19k6M65xfTWyBAOW4H78ShpOWSNs1UK+DIK1+Qi6d976tRpYkVqY8RnaRZs&#10;wQAinUalGAFU7j3N4pQl2AaoWCsuawOjTal7YKqcCIxJTbHmkjAaUqHQ2DFYExUUrg8WV5M86oi1&#10;/vQH3s6zqVSajwNGIe0iTS6UHPMZI2tYA+XhFoCOTXHR1SXKFuFSOM/sJV7GR0O3IkJBZyzJQTZh&#10;rKYgT5o9zbIzGdE+F7te01cV4QSxPPs8KAkoREEIyWJp36WTeQOsmtOoJTzYd+rr7et3arb9zKHl&#10;sEvmF+YA1Bx3x5TRbTMMlCFHxsamjh9f2dw+duq2vrvu215c2lpdB32/+eIL8zPXMd4ggrgNEC1d&#10;Ky4EqvE2mtMrYao5K5GUEVcQbyR8FlxfS5GozvnPnF7bYpVsZIBtFOpzXzE79o/wnFyHFEUwEzgy&#10;iw2WGURMGo0dEVuGBaugXickRdQFlOlnx3N1pEd4NdmXZBrbmw6rQgTCeHELXNn+BjkhGgJPe0Cz&#10;VOxtOzQ7Z0BNakfkNvYXeIlNcISIBheWAZnWOZZ0+AKkYI+4bDucdeE9SFJoeI1zgfha6RLgKRI2&#10;83rOM7wUDrN0K6QFYv2JMDxIchjkgEsMc16SQhdmPBGPSxVdQ0wwzBEklMaSv/LKq4zZO3PmDKq/&#10;IE2BZbc9Aib7XDKsUJVYuCSejoMbnegrO4sSF9cW4oSjnTII2tY8nLeQo8cvtCUwnAxvkjyd4g5e&#10;k/UoGcRC/9zZiRyN2nQp+zuwKCN4SbxItlDnpQ4ST93iuYeIJbK5mpJppQsQUWz2KQmgcJnYB2rI&#10;ZASKPK6M/UrXjl0q5phNTSwFVobJoxlf3A2uUEvGt8jcVCFFoIUaOCl1ZuQqRlv0M3wG1lnukAQQ&#10;SdWqs9BGFI1iDw4MIkMUbIHqUnyvbjURScZaWJU137UFb5cpC9XrV2OfJN/TX2lnT0PXSHlV7CNo&#10;Icc2ibg2NIrQJh+0VYc9VYW0gsIFF0WendsMMkmOy4a5enPmxuw848aAIzhM5jbBA2QK20zLYbej&#10;m+SIz4eSYIEnqKBVq8TRoliNsM8pp1wMVmiBKtPysqRVEflmyDbcLyAz2xu7jcNw8FzSPis6sZI8&#10;EQgRPPrA+iopsFa4WHZPtSWz2wltbYSK8JSuNN7OFUYvGuKG0xSQA6H6s4H95XO470JT8dYywZTe&#10;khSDr0XPGHdJgKLLiYYPXwFhgmyWbSYFFhmY3l4TZ/urCX81ItbQQ7HB4fEnPlz0f08OWMIFhYkq&#10;RKsLkICemI9nYNIcATeOIoCeAB2O+Ue+4WEWTeQ43af6tD1LvlQnSBIJK+EDsjrcJ6ur+Ygd16zE&#10;CIozRA4xwY5KEtxPgek5cmKy4hwivaCBjSF/asgkJuJpVgye7icpUwDKxLw+tsgWsircQPqCUpEv&#10;WlEkPHk9v8MrikWCxEH0djB6aeKR5+3jCTlYQihZKT5yfHK649hxxoOymwG/bOHb2p49/zqkCKKn&#10;keERBUMi4shjMliLSCOHgq2DYw/on+aGlHwZGO6opnCBVUDs6iK5xkxXvMKBYjcYUmV+MhYvg9Ws&#10;v4Uf4p7TUGpkZHZytHXUhsn4MwAub1kunbYMES5yhT3yasXEscLZpnLaAO4TnsGb0mCHek11k7kb&#10;7DleScc1mwbozoOeoInPYWomz841KWKlUd4RxmtuYYnLi15Ks/S4keHEDJ5G1R7Dr3VHBpEoRAbI&#10;In7dliiz5oTYgD8c5uoMT0PRIWkphhtBx/SNNDRo3YvtdHuQRvcRBGEbceRs1osXLnGdDz14/9jw&#10;EIgKIzUROHHU3eoq92v2kmZ9Frzh+AuNRJeR81mU6HAKJBeF4Y47EyFh39RMUIBps2AFJ9iwhmnQ&#10;ELcb7rmcdGG+5T7NJ0Ne5gyyd9z/ehVrqfRm8LATk1Jj60GtLxV4+vJsuXdKKfkjcCeH0ANu4KLZ&#10;T4P9LTepZeQfIZ2QJkUelAZbIPw15oT3RbSEt7Osac3ZfCLMSNo4qgdCXkY8VqF2Vvgd7NHgrbND&#10;yE8tHfLVVpKNtwztD45AMlOY9Ud6u29zC4mPyQrxUm1yzTwM1kDlV027E3yU/3aIU/ipwEoxTya+&#10;qcrolsKsN+nIQ6kyvq1MiUf4F7G5mBKHBfrJgQwLGJmlbpvkPoPTnaWhvoSxcyhVfJ73klqKW9Ch&#10;67LfctlCnjw1Aiy+iEoTeQCmmW/HnZEHCHvk7LiN0RXJ/ge6xkqMMjnHj/XrSumSlznNMsx6XhZp&#10;aAXT+CJsFBltyOvhbRvzC62rQKeMHZEfgSLVZjINqtZ7pUHk7YQwzWcSJpY5JYVNvFGcQGet3Jyb&#10;m19ZZi9xJVgh7hedVHCjaLH5rFzimDk2ZJJgoI4dzi82lPwT458+196pyWkSQE1xbEumICQaIvLL&#10;uBc+me1lnoQn+NEnHjGJCD0Ru2MbSCqcLAYjvTBt0DVA3/K9oGBpLY7t865Yy3Srh77CIvpnanHi&#10;HvI1jbzYS+UtuQHB1rgy/9+sUx6O5g9qXSYmNtwMrZxqXAsQiWdEn4vQgf3Gk8DiE0V3tmUQRxjr&#10;vAbTnoHX5Du27BLGEFzwLZxbK36BxnQukLSGBtpOnJw9d+7GtWtiE45AcSEwK0MqgPJiuA3pkrVw&#10;bE8cZ1kZSCk/4l2W4DIVRzAwBDxuRUGFkJqt5edkyXWj/5Z4LUwVrFE9eML6NzJZfUCIVfYrqSec&#10;Km4+B7tDTsO3G79r4+Dsq6An5TzJnGSkyEbLlyQWAPyR1UBWq5oCvk1xGBQ1aCD0jaZidacADfW9&#10;camNDqC5RSS+b1LHYHZjb3efI2Xa2sYbLTMGSxZCEyZT2LPLjO80yNKx8YNxVtjedJ4/HJBJFUYX&#10;ZRXVpxnNRvodEFxzpRlton5rKZWke3hgcGlxCd8Xpnbn2bPnsBh33nk7EdwR/b8MIGxuYX7mzMws&#10;387sX0ABG52c1m2rpHd26F0r53xE6iaTh4vGGRO7l0ZeVt6B70bB+uaM4knDUU4Uiaz0lTTl1dRX&#10;SzUqTLjtLb0QxUsJ09HGreKfsSNUDqo9jTxQiG+LU0xZUkYDNSpalDn70jqdasmd2zlBxdgOI4oN&#10;rp1uKjJw6i4E/OF7LXaA9UVJQnhHOQ2Z3MrJSeHhVHbAIaa4oqAhfTCQNVMd0EqGM84tC5ExgZyG&#10;CFtP5eEo4wOFl7yZvCoAXcQ83Mbq7AJ0hGCeYM602CzHYHOb/RAESR2q+megb4Cl56Szu9hsIKhO&#10;o8og69oSHvl0pYqiyN01hOIbS26Q2xRU8QyjBKwwElXQweHhzG6ST0ngpTGFCJSNzYdkesw+G4AT&#10;ipHhM6g4+RzT8cA1kRaZJkQhgy0HvE6J3XFFKDN2CgdZ+4x/Mu/blfjvF4mSK3gJX8g8wO1tkUbH&#10;VnFQ2FS62CjHhfjniLTyefyhjrAJGI8aMgIrmc4efk9XDUeDcBcTpw+AgZnoRO2s2mbpl+Jj2H54&#10;Wab2rm9uzRMWUSphbAxcg7BCWQ1ee0u1J+Y8dCP2SQQ1WA25vQjdA3ENQouQJUL8SrvJEZz44jJh&#10;QdJ/TUcUiGWPXeId7bjQij9af+6bvzbJjUW3kP0zHiGcEPIrEHFezesqPkpHv+tYhRpek8ZW4P42&#10;ICidlb0ykWrIwBDGw6QLSbIT3q6a18qf2bOj1gsd/AGOqZdKsJanRP7AnbPvMN4sN1k4v+DbN0CK&#10;sDXOJEnPcbrS5PBFSpOPVfPLAbxcsMFvcFqAF6cc85ToSeDb1xcXhki3YSlsbhGNGEW2Aqd2sh5F&#10;sqTEXcE4VsvxDxLCqfsiYLvKUXMX2/So3jfPXskgBuyFnM4FsAIhdRwAmMKj56NQ2GbBuH/uFd+d&#10;DqQa9gk3lL1OSijcgj8KAz6iRg56zEAx1sgmV2jjCU34VupynGRSVJFaybwc6TTQeSYB57iKnk7M&#10;q5OlN9c2xK2PmolKGrm57C8Di2gzSK5iJddpr9jdA0hdXd0YGhmfmJycmJjkSijLDYNW95L3p0k9&#10;3Uwx4OaS7AG8shLW6YRkG2DDCd1Jq6MjbZzCJUlzjtwYYtS8mKsGGRdn1wMZdfLc9VtU+VB2bGu9&#10;7fQZfjM5NYnh4DROTk/ZI8bgvc3Ns+cv0F+zOL9E9cE5vfv7SOMp4h+eaAW5xnKl1wpZ3uInfl0X&#10;y3VLELIfwtxa1bMUYNiPym06pDRT4PNcyrjY98SMHeg0GebjpAQyit09PC3RXPTzUFOXX2ddxwZs&#10;+1eWl1aoe/MCoNnM/dYHlYSOyy7WCl2qs+Z7iH8mwghJel/NBn0tsL92nFTJGY3tjok1T8AA2fOB&#10;xKxquChuURelcMoehmKshuU2I7CcFsfnS2UAGGyLanTayLkpzAvBFjYGtV0AT35P22qZe7YxYgvR&#10;EnQjYy22wrEmfOMRFuLHrGCgduwUHKFL16+j1czK4PKdnIEEKSwGTXKKB6qfouOmK62jIZWFqDFo&#10;hhlVCS2EMAMFReobkiSS9NUFYa2EvJOisbG55poZYAe58YUYPYeag8jGUAJdEske977smGHwzRXG&#10;i0EVZbAMmA3UvuMnTvJv9rzROiK7GyvAteMjDCuctBIbrAnyaOHh/MYHYwdfiUM35Fq5wpID04dz&#10;mAnFbASTXV0GzStrbScUn4DLlJuUGtjSOjIIoaOV50WPZ2b7RAzo4LDm90k8ZVvabLhDGw0ffY36&#10;wNbe/Mp6a3cPzTtrG9t8gVPME1O6Jrkq3sUGYAUsWg6gqT8yNjFJpsYS4llt/wTB200SEGa+C97Z&#10;fvq2MzxhbkTVMkuFhpZhYbS0/sT73hICvz+K63rSG85Ntxc5OT7XW4vYkyMpqXYy7TKwVzm0MjS8&#10;PnZBnU4PFRsk54qrtzvUDaGIr/lOSrJ1gE0by9AoQ+h/urJtRkDBVKJpQWCLK7NKrBKkKRUpTxSp&#10;eG3ifaLRhrQvHoXfF0ENa8WLuZjNHSnMatBv764tLED1wFza22U8gdHpZ0N092ZgMlqS2Ls0HFaO&#10;Uj8GWbdE9HRvgoZOxKSKWYBSktYI7ruLSKolfBQFO4dBJxFn3tBfSm5kWI0DS1lYN6CPdKC0gI8r&#10;X/rvjbcoZ2QcmjWXYrLtHsJFEFNFBu4Ao5AlxDk00z7mk7ILJEpHWUkBkhCrTDuaWoHzadEk8xM9&#10;PDi4+577CEI5DjBJ+DSTzH5aCo5qBEautknUPx3qthpn9FW5QDsKqd0Zb+rcTLNC8zaAKXqxTyKa&#10;a1V/bjqam5s1VNmS866sDX/X0Ulcw9YB9Lz77ru5cJwxu46XAVBz9LAXYyOjnDqaV1hLFp9cWLAi&#10;n1nMbgOcgEUhPJdCtQQevzTiCpUeRWrUTDSQXcMNZxvrUbJb9AlV8eYFIf57OuzyDZhbzVAiIM2I&#10;nUH60rDi67HLVXJ00aRXqQ1t7ZT5X5Ho4eZxG/j+YvLYgpMiPxeOaQC0jMRYMyUuOmDdoHFOmoBM&#10;H1pbpndwkTzYbICpEKBwHm+lbUMEb2hKe5uR+6/CMqwwzAmhEuGblCaymMCJjdFjscsSC5xirRpu&#10;Kexbf/bhSkpyF6T5wHVO81RaWYCUHeDudUaFNelmYspA/Ld2vhGepvbWBnB7C2CpBqP3TauzDyah&#10;IyGOlMAyvkW4rGmmoj9BHPMQCTb1dmHoB5JQiF/0jyht/6jXZswurAhWlk4y5ldzv1S1RodQEkJC&#10;dQDnY504BBM+DRKpEZ4EVlPzigit4pRaWjIOjX6ccYyPlXYpjjkFgktSgwg1OAWiI7IiieTUE5Vu&#10;WSkLDyVdkB5kb1C6k1IfmI65lZWrNyhub3T29uKD3X57O5xeWAOsKAFOWvr9YadxSUQJRJw4UsVU&#10;2rXJWL+RkRH3eStRdRp+/E4Sgp2+/sF3v+sb0pzYzCM26Qlsnr1w2Prj3/hYUMvqwrdXP+3mrcSX&#10;Vdx3H8Y6wzoCLhWuEiByugAvA5YqI84npk5g/03YAvLNY/gM1txHje5EwnVKrG4bA9OACBYBiU6D&#10;hNo2lqJTvIg3UVE2J1ikPk3FRgcmMWwXK11s1FTt2ze3d5j13Ds4lJm6nA3fZUHMj+SevRWXSVzV&#10;U9yFmZOTKKXHbwxXrLEUepf/IXRRpzrQkIKFtWIi/h5ghbvLGjq5IbvHVM4WEp83trjQM8ndYTvw&#10;ITFHNr6KllKmzlpVixxm0cWpXZjKJztAywXORjK+SwpPj66yKbyX0pzRqQRmBlVahiSFKRaT955Z&#10;RXwIz1UN6kTE7CHiJZLPRThMTqeBGmQQ19s7QHTAg9L2pV5HzwNzCCRisQHoWxEKs8Me/8ofuCKK&#10;ezwdrt+nqzpNzFlKF9wLtSq+3fDE8TXh/KnBqVEjodHJsW6ZMOrZ8MAr28m/b96YZcc//MhDJJpp&#10;DPRLB4eG+eRwSjkXMCk4LP5ZwYQ0OlVMZwtYlSXjL6v5S7BF7rZjZQX5Iu9jcMSBzBht9d8LqcuO&#10;tOt2d5daY0hE/vDIrNxKMfLdtXH5fAOnTJFdXkataNGUzi4XqagSLnKzbABbTyKMoclMa2HRh8qB&#10;FdbKEvFpGtwmNiE0fEdz16kxckc9jdA4/ZXlyLk2KYC6XJIMDRBxK1KBpd7hSYyvUjpzbx/mJe6F&#10;j1bCQGCKWIelF+jU8EU5gqgba1pRWooZAgBxroY23JHtt5TuZFJpBHSNHkNYxeYuPubo8aUrQv+I&#10;bcr4xkYeoE569MTq0YgMq+GgFJWvjlGQ6ipiRKjnZisvAqpjihb7QCwRiqx5Awso05dIQuxeYjsY&#10;C3mLHYu0e/T00zOPpVhYXDTcsaEa/jfdubQQDykwHqDcY+gi64KMPgN+1E9FpRVbsMK8mCus0+EY&#10;XUMrg+kyC564jIkm+sAWsVVqtBQ7XWAt207CYSJ6XlzYjpsHGCsDc2DuMTjr6s0FKmzHT57C/lJt&#10;SvCqIKtZhpUP2ct8C+uMG6DbBkfItwdF1JmxRD19g3ZgRHsfW2eJN5OrbVHpaOe70Fu1vJfkhhTc&#10;BJIA9Cff+yYD6gT1uRn24n5GERS7QGJMliUoebgjVopvoUMFBfIc4wn0Nqkulviic7ThZmC8IrdV&#10;b3cOGuRmiTcxiuGW1OjzW9SIeN2UvDRpglkMmUmzLl8Ubi93GMsMAGmjkxUzXsudDwyNsI/E63PO&#10;7WCSp2XlgzewpTI4M7qPmbCHGqJXkSgPylAVZjl2Pn7LCpaSshTuVI5BqSrWD5dU8wNYAgk5nNS1&#10;FeAggjTQJN1LbaaaTg61UbA2SHSEG4sh3k8fmfOnZAHbppsfgFfemxkgun/0TU0LQthKUQ7nLxvP&#10;zMB5ako/crPsVtm9VWeToebhCjMQ1jyactwKSgnubPoGUrZC5FY7CkETyEW0CFd0eLC0ssxjHUXX&#10;anTMBMVJBeF+xJiZUiSCNk+PXqEnJOGPf7LBWVJ0iv88dm2ULJSsgz6MK47IEic5fFk0FazSsxQC&#10;huk9unHzBtnr6dOnrdDaJiM9gCvhauEvYFDsReKTA744vNAETM0W/qB50gy5P+LNzbs9iuaZATlV&#10;xdlnMbOpzfvI0yMAlTOfZcVqgJPH5gtliUXkx0VLIVqTRoAGRJBpgqwnqXo4+/Am5T/Xt5O24q0K&#10;kZeDX+hoRGPKCmh+Yv3Nh8Qbi45hOYebXuPxO34Vfv0G5pz4ywEDhbEw5hpKcYglFaZ4ylNOoMcB&#10;TU1gfpgzGBkW00maCD+wzgqHyPAeHRuDJUgrNWuus6fMgwlLUFTFPN1DeESBPXwy4cF24DJxeCQr&#10;rINlYf86+y15G3djMqZpj4B35Gcrn+7uaUwpkDFjK4OYG4kdQLDV8hhlCXt5MevpB7ufYqEdK2Gt&#10;rQ47KyPZIardwCx8PtAtYtLxAQTXUJKgGnezLrCRiIXdDZoe+vgsmE+MDFsbqN45TY1KiGUNEx5o&#10;fHTMYSp6um1oIEWxnMtTEPvCCgWf0inWc4w+o6q0KYzjpHGmU5NTQOQcurL72kK65OhtDrOcEhR2&#10;aZ34n4KPoyhxq83Xbs7uNrV2DQzRYGGTAbAhqZtQIRupi51RMQ0YBtV1yio2iInNapy5ubGJCf6e&#10;InkJZRPG+ByTiIgyHAACL4IDp+wvYadS4brv1p9832OVbcX7edKLG1cOwC5NCbMqxkT8I8JYIj+G&#10;zwCMrAtv5LLsFgpNyNQ85WVbnCKFKr0Bgqa9uC6WTGGlx7rzZT5O4/Nbo0t4SwVHPgM1kLSf0WJq&#10;VC8SfjYmEDkQyYZMP9Njj/DR0HA1tXMlIKAUnqaOneDty+trI0MjSN5wTOXuJGoWzgJhgG5FLx/V&#10;c8SCovVoJT2Wwisv5lMl+05E0vFK6TEa9KpK34t4ps6PZ1iKjz6ePctaBEpi7Iwz7r27sKprA4FO&#10;EiHJMIsl5eusz4tXaDdTXkVWzLOULNIQo6JQbthatDQkuKoUgXdADFizRA7JZE2AsCIW5Pn8fJ23&#10;LKkfi5NhLE4t5/mmW0eu8cAgLoHvYiwl2x8defqiqdlxAKRRgdd122msWc4PsWiJaCb0Vl83fY78&#10;UTI+t8haiahmAzhYMSG55Mu0SnDZAvfyCFxgD14YNWw+BHP4ocRnqz3lGfljUSiG9kdJB+ohX5Ui&#10;HjaOM1XH1aA+1iNWXpZX/T4btlHIsTrqNE3bAsrssqRRRAiNUoVnwX+1FWjbCVDgI6MPM9g33AyL&#10;sKIN9ikQY6OTR0GVXL1IZVzlyRMnpiYnah3Evg1h8D3KuiUTCaYRrXz+LEMmNreSA1P+FPfYypsQ&#10;h/RbMryNO4K/Vas/S9RHxU8IMrtQFpQjTjEclEgZNbqeQStGzvBi01hMlx4JnNkKlP8OCB3WRU39&#10;k90Qx4Czcb+Q2XlOJPqFoVn0S1TBKeDRYkHwBOg2A+pwJGizdyRLmK2c+KBYBvcJ7z2kMqbKzCg2&#10;Lzzt8dHTeUxguCsPSwgYog7LHgqlN+pMVRyqjdBxABbK9KxFPPEDU/O33TKqMIgzLy8zhZE3dtDY&#10;T4WFgX/La2iLiizZtJ9YlZ1GlorKNERB9IU8JhbYIFpbyqpLrfy7vstjfuuaGwV2BtZGVnKgt0/z&#10;aPwJi0QIhCoBl1L2wbU7PALnZP1WVhb5fOpmgIfcHLenMHlPLwl5apCmsKwwUAeh4o35hSNItcyp&#10;t0AlJ4h4mDkJUGX7elQnLdohRwOKqO4k+gFereG/YZm0d1r2OqxyacGs2kU625CrU4WYYhMkqSoW&#10;WX4OWn/6yccl/zVG1hVpgnjTnCCE65QWHeciHuKxTz2Zf2eb2RbE7XBIS4mwPKrLEJq2XTgpvNRR&#10;rFJYw81qsKC6u2vKsuh7bzX0ay5zjOOBDA/KRVdoVruhwjrfExC7kMRhZGrmF/iF5bvt7cGx8cFv&#10;/tbm6zMQs8gHYzjI0/2chh0wwgsCFiWQuv5CbLgcNhnuQSXwaj11MeSB80sFxPfFSfm9aW2A3ehb&#10;IbklMsuvari8aX5LC5a2EdTk+kX04HVkq0FmjxTDAcktqAR35Dj12AW7AfIjWzR6L7xGmpYbG76Q&#10;VATpj0ob7dbAT4fsRGPENCl1i0DeBndiF909prfqCiKbxVHaxnhVYxj7k6BSdTTQtm6YVCOsMAE8&#10;bidRAoojNhMCYheP0JpvlqtMnDG+oK7boPwcG5W2woosOCfGGyZHwp1ykLps3TBaT3dWBuBIDaSl&#10;AD4cBVFUBFDJTqerDG43XmZRcdAc3CSaTEhRUlrpa43MQ3FU+In2TnrKsm/dXakR8EWF2tUuwgfb&#10;zefSNoBBWXn2zwtiVEzgnrEpZNeEgzkYSo421gTjyMXy1SQo1u56eiw/9vZBH0oXsVeSvFmjT72g&#10;cZ0BAPk0voK1qsiGgiDFQphFrD+RbJJsjItghY4wpVHXIYaGHQkaQlGBH1TwUNEBnqKIzMWDDJRq&#10;aeTbqAdCgCZU0wHwT2GPmoCsm/teYWD3NCt6KwayI8T8lUJaZM35K/gUfDg5CjV+rnxkdNTGq+hh&#10;pB042vKWymzCEuzFtlseTb0twTefErDBiHiIeTVgXzmKbEzDbu1K7ECxPP1PwZeGETDYJr1jSTP6&#10;nfeIh8nHJ56AScAT7OrtJ6LBTtn5TaXcac7aFxwgKbkVAgD3zg6GzBDYmnsm8XL3hjZZUVqqYK5N&#10;1Scq7sSFMKCDwTWEVpXjspS8xnUTWbVLRkQogZfuxFCF1VCwgpgGBpGjMY3bPJukrzC1KFoIsAuQ&#10;AIr2c1IRUVrd2AWTJU8qTpy8J/PXVLA1BUYndBFyLdUDkd2VJ5n97JZ2KRuAFX9RabFdz0SBmYHI&#10;AuL2/qdVlZNqZffH3/9YzEQ9MjcZX1bcynpm0rwS2rNMBinBaMoo178FreJ8skEVNMefhvPkps3j&#10;9DFbbYr/iFmx2arcjBhMC27N/xQsZceLpyevtPjs5mAliBpL6+wNJ5G/8Ic1qKPOtxM3ggnysZk1&#10;cjTJjIg779y9dAVNTU4y/MKSPOKtLEqYoJ5wSReRaqnEoq6kNkTYYYbnNdLZ2I3SPGzCoPyB/l0B&#10;/VNwM5MbK93NSBgTdYvH+lPrqWtx9XilreEKxkoDj+xS3QjPzJFRzSIn7F3rdZlNz9shpfL3iO8a&#10;fbNH2Cxp2mK1QSFUyjPpcAenVMN91QhDm4rZh65nisasT7ice5gOhVCI9AfAf52rzD7iDYD1+AYe&#10;PUKNMVgOqqzqCCYLrg+oN4vilk4/c1leTGEiHusC5ZXrPKcRpiFzVhGcYjvOJpIEGvcpyYIXmXpn&#10;BwBqcIEPP/IIRZ2llSXJabfC82jquE7uUtIpywO2OAkQNQamuvFyMJIEBQWuHcs7fQrRuXIzB9gD&#10;isVkCEoY+/AoI5yesIDPKXvheSt/zNNnhaP3y2U4ziW/xP/zyVJg0mkPDgfyZ9ATmULnkwRVr5a3&#10;ZHm2h+Ew6mLUg82MHf7MJdmdLq5i0aVcbAn4NI5edqVZyP4uBBlaNORVhJ1RRxKbBe2qJoXl+Qvs&#10;lM/muRTbXQ5IxTVRqOfrbebMPuQZFYW0YSXNaG0Nc+ShPYvST7mggeGhOhpsT7Iej0B4lZK/87lE&#10;4onXrN77F6mQeDWkI0RXPT2moz4bDIDH3JpBwrvqTr11O/pdbsPwmT3jGYfCbyDkOJtDKZKC6UdN&#10;PX0DX/POdx4/febC5ctLK2timEyYx3OoO2DSgb5VfzeDpLqqH1uEMCwYd2Ai6+SFAlB1SMu2VoTK&#10;rmGOMQxXpEbLqBl8ZF5V/iDw6Imj7Kf3EyY1qeAhIYx46PQewdtYVPmZVjSQruF4KSGV5IxaMaUM&#10;chznxIJLcMpSom8KhToNcSnOkxNzKAp+FIOL6Ehic610HTor7ZaEGvfAQ9ClRQAioZEnrnrTzD4T&#10;hag7/VPf9LhqPyHVxnZLnHC7xsq6tyzLMOgSWEyThllBoRfem6kJ3To1zCB0CD6AqKckGTBWEApS&#10;BCJYtpHBQJiPdSS9gyO0QcjSytBXRc+YAKGYoYFo9lHEsEopNy5Gi7Wn79UimUqf4Tclu+HTvX+W&#10;Mqzsrq5e6iF0ZnNV5I2j05OD08dbhkfWX784PDq+ODtnYuHHNvQ9sAola0w37PDIMF8EZif3L6IF&#10;9eHyzRNNQmuLKVQFnrWuh6EjBNgBoiHEZVyaKs1p8m5rpfmTB8neT5O6FTyDZfjtEQbh3ll2z7lw&#10;hFpa8E1SJ2jCxFv9ppE4u4Zc1GiUh4Ig8sYmZpT6cBdiEuh60vLWja6L87yK2e0RClBWMJ3WFqZ8&#10;MAfyPHYmGrkcaB4E5SyWHI4/PrJ3EIXOlkj76U1rSAMaUyio8AJNfM42VorMlQ9PwnSER2GPFeSd&#10;SS+RxGjjW3jidoTzFhg1SX5VC6CA7MCc3JRT47kX9HIxcVz53i60Pz4QCBHAAdgKn4TUBAU0LJ3O&#10;NTaCncNX8GK+nUFXBZsEnafmVJyF0EsqZYzoh9svyRC/MSaiZQF1SRQlDxUodUYg+IlFVJanQwW3&#10;FJNsKFUqUeXXCjKSxph2mHnA/NnbZf1xIRL+oW/71wL3ASHYOSq0O02svUPhsLCuhQv3ts2/m7kA&#10;h6GYPkrbcGPUh/MbviZzMsRnTCNCui+XVqq6cIEAf4CbsYQKFxKcj40B+uVC+pWpwAe0t6HmLXoQ&#10;DypVMbQre19SqODT+DtPd9p3K0TjcFHq4lsWFpYwyOK3oj34J8XS21syRkItK8yw8ylhp8ukwshH&#10;ozd9sx5Mu9JTVWLnWAlgah6pAH6Rm/RjOiTc2CvXTo20owu9n64ax5hG+lQbUqILUGQiIBuHZlXH&#10;yNjfQ2DENkaABGYBWRSe6NRtt+Punvzghy5fu/axj/8RSlI8TfwxVSvOKeuJM8cNjCGzPjLG6nBf&#10;VOlCuqcoovmyUt3EoFzqE7aIs3k4znh68zYUbTvaJ8bGZ2dvMjYjcmcAnvvKs0uYPpDQCjvRAfey&#10;imuz4U9K4IuPwqpkQIbhsDUUbLxpAd+V5orOnrml5bNXrsyubCxv7cHKAqKigAbdUQZ+wvG+fnb7&#10;zvDwyPjYuCFNRsfzXkc0ptkwArKJmluR+IUxI23Hx5osASNjdiUcLsFUDxWaVgUfidtgkb73MYNK&#10;ViRzLXicRJSe3rzQeYdsbinVSGb2ZYa4kv0gttmcgDDO3ODeEnEk0TZTDLKZQEyApdVhdVxdNSh6&#10;6Ow1tz7MBejZag51a0JmZcj3VleWtcfaYIPAysKKiViuz9i5owORDe7PSaeHCAHuMC1LFwpYBndd&#10;QePhnpExxgh3P/jg8899efnKlYHuTk47HVsJvkTVrWRaA7RnNe1UbEuopQ1UgbohL2PtxFUVQQr+&#10;H8KJZG31bdyrYKZk3RxpPzZ1JRfdEJNtH2GMaP7oNiR32yXLn3ljypuQByB2r1ViHsGDSLrs7YhN&#10;p3kVW0FaD88HaMhQiAiIgpjpitfOjVsVUI/F6XqVurHXk59hBeCYq17A9ZAErK2siKIqY7CnFA9N&#10;wpw0bDFVSsh8PDnZpAK2hbKz8nx7pe7B3CROGHd4RA/MbDLHPMTqAARKJSufL70kapFsMoRKM+8e&#10;cyTMjmHiAoCytc6WvJARhvy3XsM43c4EW22tN27M3Lxx3XWwIzRiDDj4WEPjjyRknHZVrEWxheM8&#10;CcW8Cpnt/6XsPeB1Tcvy3m/13vvuZfownRmQLoKAoHDEKEizRA0qGvUompPkaKqJxmgSa1A0tkCU&#10;poCFOgPDMMAwbe+Z3dvqvfdy/v/rWXv0d0p+J8txs/ba3/q+933e57nLdV/3decwMrMBBMY4l/qZ&#10;Z9hhAJQYYWEwMg9ILYBs3LMk1/pGPhtnxRXymAhoSwGMC+M1fLqMAjVFiqoPxQ7VDhyNUlvPKbW0&#10;Ez6YkgzBxLk2qv4esUhsqYcEXtGi60UIIepeHFljyhJR6fCSWJt/JCC14vPcdC2OADZYEbBaRoqC&#10;/8hbrGJEmhMfzBK1vwyGMpwqkZwxfoZ/4F24neYGJIBaFG3PwGSVuErXZ0RhWUzTMnrimJfJLNwM&#10;dXCvojS34ig6O0CC97N5/EUDMt0g8XA2r/aOPgPfVLVg8Bh/iCHgF4G8qHDy2zwLP72adgck/5R0&#10;LffOxuZ5WbSAfyEMZdKQWovRWWGJ8DKLFRuEDhRbUVNHOKIdtfm5pcWPfeKvv/jIlwjjMdZF4VXh&#10;y+oqNPxlp3DNDJaBfBE8nT9p3Au3Tf51mDz8YSbEshArcDucOJvRovCh9K8KZwhxskgoSWBqbYAt&#10;oWpBIKXDFYakwwFVfmbeBw+R3ZJ4IqvHQBT0fsu4CIh/1TUra5vTS0uj0/NLG7tYyY6+HnlKwiQQ&#10;bRjTRgMKl+9Q7q6ODqCRIjxOiy12jyWFCWIAlPFZHFT1xUjciD2t/yf+poRAKQjdJ4tS1nflOwWz&#10;KWki1+z1/+Q3Pz+NV3JsODta98AsJrPpDU4VwYkf3HPKvE7xJWxKx240p2DT0+iIAU2eCc4Q0oiQ&#10;EP+KOg2vA8iDzmwLflWFyiQO0nZnFeg0jn5iY3QLAknigXkkIbZTk1TLlhdwwUaCzciQqWLmR2XR&#10;U/hUsY7B6yVww5aDZcOs571Off1xyHPdL3zBubmZvWvDrU5iEf6KjgWdf9EuTmkIBRd+AjsXZARb&#10;ZuMypyLzQcJeRVWA8r2t6iGPVtE+CtubReM6c1Bl8kqIxGmZfAllpW2YUMscU122NEtnEqSjdFWC&#10;jZ3FtttaSYiXfjx2ifTKcFtLes/m40PJAHAAJFbMP6IYFUdsYxSvYw+nv998jp8QXGNhxQTzxb4C&#10;xiSOVM10lxbcFYhZLltTIx3FNfWNrR3t69sIjlbTR8YCOuS1ScGvgMsC2awwn8bJkYsZPiW7h3ej&#10;KY+TbhrR5LRkwo9Cds7AOCMBIgslWWqr2wmNI6qax73DIy54C2bNJ+noWgMxCv5d3Z0UPlXuk1y0&#10;Zbqd4enEaLKDMvmHt4axT+SOKnepNhdaU6y0ZerCtub1LAh6GxweJ+Ja4slcESgZpSYcNIAF4mGx&#10;yASwAmwqNXpTofzuU0pKZCO0tV9C259YS8sbK5M+c7Ud7OCkxRoeVAw6uxPTpoMvRLKgZGrPpPcH&#10;e6YeTtbByTbCUwEJhWh0bPyFTyx0Q2aV8BmQpNUtSDR35OhR8GK+sZsyzbHOQb4utCd8J3VBIpyD&#10;Q1Kapn1cN5Owl/5lLKoSb9cp/2xCNliCLRUIzISIS8zCJVMhGa6xloUi7sZlsA3MbLRBkWTRYSjP&#10;ZVmothq+AYVN4HoICKUhlHNkGuRoHKMGvX4qPVjikqYUAy1DT8EiekINsT0XPLXAZejcjY1NkD5S&#10;9uNgwH6qa2pZ2dq8dPXK9OzMxOQ01plirM1b2ztDg/3glVTjiPK6UL5saupqa+9Cn5YqYIOtfzau&#10;SdjV47IsWF5uYbCv32wpHbOo2eeE7lGZGBwcEDPIBHl2Mm64PCkid1xBZu+AEOrm1eZNUcRhXAyx&#10;SF8vPy8yJKq9hlZHXkiv69Ly2gh8noWFls5uphvOL69yEVgVmx+hV7FFqX12tONMDx04gOYK6xwx&#10;2gx6KZMydytI6BsMpYrOsih66pVoIbha5Zuc3AfjAzX4sDe9cgJoH25hXhgH/Ngr7qDkheFIru0m&#10;0LyWSY3hw5QJYDyqsgpIOQRZk/FRgkFzE4Q4YLBmTG4449gEKBlIVYtJIiMzN7/kJIChQ2OTdDjO&#10;YoyaG+jGMuNj06C0xQaiW4b6D3tNkMtN7FWzyYSWJQKK6mPREiGZbhvIqA0Q2p9YB015LRhi6mP0&#10;dUCD4SKnJyeYgVs5f75y4Tx2BasMNZI35MrNX6KQar62g3oaDSkCvcSrioeQVmhkrWmXwXKaG+Ur&#10;1J3mWgpQQEzojdNPVxqR7BVk8EWjD6AIBCHgETVouQjGqCtmoLu7UB1S7xLP4WUo6hApQxyi6gix&#10;jMfAXVE2Bbknml5bWSNtphOdhKzMqAMOs/tMCLIyPzNr9GcIYMllYRHFkhUMsyqbZAMgIY4bssWU&#10;M2ftyC4LilQw8eG00SOqxCcHlaszAmL2YUIb2YGpVCZKypSudCDq9qJ1TtrA55bU0rtQW0oaNYka&#10;qoqQ3tSMsdmNwEwdWbS4RTBt1kXkGdExJUywXUCibDmJ8I0NN95406HDh0ZHR7BYYAKsPOtg93TI&#10;C6V0ibE1MJUY5VQQloLjFX2/iEK7OwzABVIQajUkUSOBX1ZnQpCUVHKBgFNediIi8Ep2gP5bYTUi&#10;B9NrG7CBLt0b1sF1zzs78IR0gZFq17rbEGfcqlK3jZD7JpIrSYtyNf0apYhlBgJW4L1AfPKriDyW&#10;+EDfKc2YQqsYicEX06/QodR8rE0wuRCQLUxlA+QAoTwd5+qurvCoWBb70oFBsBRaoVwY08+l3Gib&#10;Cl5heJa/Ok4nRCBTilgoJS3B3MyPq4gzdHgZyFWMnXFlJp+Y31OPJfWkgWttjYs/duSILrnNnI+l&#10;c6ukeTAyY5iU/Z6pUmBD5pY6eAGsrHE5hwAMRPGTJHkCKj7P6mo+a3ZuxifpUHimdHBSJdHPzC6M&#10;jAxznjDs2GJiBwQGWGTcQHWtCy4oSiORErAIedUisIVjh31Jnzr/TIu4Kke7HHZScJMZVzgtqNnY&#10;QRczRCEmh41aEYhbWcHQ9/R0TwNJOcsWbZ8WHJ+1+rU17HJLo74ns+Go+BAhOUeTM2h4OuvZTBl/&#10;nYtXlxCRt8w3Jg4jwoHrxfxkOjW+5U1veuvb38UM5Ucee4xglCKQCiXsgWw4Gmjw2RgsLHJhUgkP&#10;pRmTh87DovdbjlDGjCv6UpvcC2u1ugp8qOnEdsnN/ftChA4y4u3ZfsKSP/6qe3Xm5OnNIZYhjE63&#10;gnhikaISWCj7Rm1bMFm7WOlCQikXwNkEOWhJeivsS3QmvIEVwWCAjrXVzUsjk5ttPd/4s7/Q9aLX&#10;7h6/4dknnmbbdrcwD0cFHhUm1YfAZTGP3lbJolyowqX6tj4aamvoCJUcX0oGHICWFtmyYVanv5fg&#10;gBJ9C5BeZx9iCcITHJnOzi5y9uHh4cxTa6AOgbmRmLG7w1aSOarKeiNxJpYIpN95ONh3pdO8Hpk5&#10;wZGCfqqikZDZqXua76yJ/qCZuafNpXFBbpwNDsTctVhYXoOeShbHBhwOMYasq4thXi2wrdh0ZiH0&#10;DTCMqQmFLCN9tia/3T84ROHWSaK2SYunO32FX3EqJDRHi5Zh+FHAWGOciMSb6+oo5La2I8aCZxCu&#10;KqoUvDWlESDjLkAYuFSrFLB6rOlhpGp6mOQTAjnVDCwAnUSWFh1FYqyKC4D5zM5D5B1P093VyeGh&#10;Uo3pN36MaDkACodBbSKe/sYGfhcDxFPEVYPLY7wJvvANCOWKg2i+zXraOjp50KwbBnpqZjrhtUMg&#10;sPZop2BXAh1Q4EHMypXHOJdLSlXARKQwTwq0YvTiZLRatIx4iBZFnUaSqYGA5kuLHAn9MsIDm44d&#10;FoRJywhfeosopRlkcewyMQojLnkh9QZsEE+cQ5G+AjcJ14G75WwrEJ0iBCvPYyrgDDsB3j5hqUOW&#10;Qv+ndIo71w6FMVHMYpkw5fgtjDImiaRBtQYjZWX9lUKneIBIZ2m5iKx/7DvbV5oOba6WgD3nJW7z&#10;UKDVZdxAAxouQvi02PQSFWI0+QYQlfVBywcng03nYsh0uTSsm0Q4ImVROCNKKxOpveOF2b3gpRyo&#10;JCyoEi1wQsyIsfIZH0Rwyc5kNVyKwJ6cVe7R9ChfKYEwwwfxX7J34VVuFvRalNjjzyVxepqElliD&#10;HfLg6ekZhEVnCPUy7rYZsGh6js+11j03u+S1RlCg1KUIomm+5n7aG+vaG5q7Wlt6kONpIS3owMjC&#10;weVploEBJSHI9t6CZZTFk89NCMiHF6UgkpulBTpylL/lr9FJU+aP/ewmYIoU9BTCkLBmhOY21wqf&#10;G8fLWxEGsMGIck6evPH40eOEQUBlPD7iZDpFFlZXJmbmr4yNvfKbX/eGH/3RD//xH5exj4BiXYhk&#10;sO3ra48fO4qxJiOE2s3i8AlgFJng5xcwWdLKCHRvWjVkRW3MS+WMV2GNoQ+b22V0Ch/NbxHOFVqE&#10;+HZdQ82Pf9M96Jrz1iVJLBgrvq6kBSWbEPEEfWtjqBnfSB4XYIrsRmk0k+Idsnw2mb1mvmy3anx8&#10;enp2eWRm5UX/21u6nnf3XnVjd8/gE2PDm+MTXdWqJmGHjFZCLbIoQM0g1TNV5AgwCV54JIhJLSxg&#10;G4JfV7gMPsG52GIde6h50Al1w+2373Z1ry3M66UpsLSgb7w8Oz934OChphe8sLngklbmUoKKce9o&#10;7+Abni4bS2pd7pF9L4qyCWsYcEAqdzn2Jehm03M2LY2kQ5JTwet1sybFVEwz6h0fm4HPxAbshQzR&#10;kSfDuceaExVZxr0eg/C7GAVXcs2JKBYqONIi/qs0A5DDAv26PpU9FNY5T0nrt3FcLBbvgwuVUr3N&#10;XHu8qpda0jj9a6QLWEmiKbr4iGWYdmMfKQE1MRWBSc4iuaCpg3xWCTwgKcRoIKdW+G1JB4KUradA&#10;l40dtiNIDwrBLjw5uaHsWvoj2WcsmqPht+FspD0PSTiPd1piOWYR6SPnK8+XtFHuZmWPWWiYEL5h&#10;sWmKAdRWgyX0RoekKt9lcZ6+IeuQXD+hkCVJ5hpRC7dhJ8Qfo92CMCTsjdiOcyKF4ErXm3zqtQ0E&#10;upNXqVzPv1D9EjNFrk5mN8kKawuhS0ob+0fmukxHnDpjOx2PQxWFOKnwaKU318HgXoXEmW1p+xj/&#10;qdQNdtHenkuSHZRe5UoyV7kDOKFCAbQSLs/Y6hFRAn9yU0bHMSfQi9lHmctmwdEz2GqCb7JvlVzQ&#10;T/FXy/vIT7mvHDaOaARV6+jm84ZlniJOjN0pOpcyO4ijeYmablEv4LNQP4NGZf/5PIdEBWN67paW&#10;xM63kHc2n+MMUDG0MxUcCdy5poYggF/kVKkai245YnTrq/hC7gw7zudqEEDVcorjzppCZJSWwWVr&#10;IoETMh2rUE6EN+2n8fEUjhWhL66YDlAunsjhxIkbqLKMTk6AnmAEWHmisiJVWYy4zfbVFfQo2wC9&#10;N1eJuQa6u5oaBJrsJ4skhf3zjgYS1gsW55cFvHS3FVE/R3YzaG9XRWjMKBOueCbmtvFNyeEZP+5M&#10;bOgbQQ7Kc94mG3A3xt06lDRDbG664YbX//N/dryvZ+LyxbHRYeFfm9H2FtbXpucXpuc2JmYXT58/&#10;B/r8qc8/iAHpbm/vJutpa9lcXcKPHxgYuOO22++/+27GUk1PTpYRzeyltHByjmBpRyQiuk0uQpa9&#10;sMnZ/1ZSlXJgZ2IPnDlWiABhpYlVygn6ydc9v2RkXr06LeEyJuIoCFqJvBJx+S/sS5asOIySPNJq&#10;gRkq/Qe6psRm9ERSoptf2mxu6RuZWzl65709N9+cWRo1F86fWhm9elM3Xd/qsRQd+DJMsUx1LEzT&#10;4rsI2TlvJNfaVjQdQTJAB++6G6c0MzPFk0CfCkM8dPjIFrQW8JPNTQBQjPVyGje48qaNNRoQVa3E&#10;fkH6BOgAVpObwN0J02P1lJ8ImpZI09vPxGZ1CEKNsNanD3f6LqG5uoBsHTyECYrF9gqILQFnmXSb&#10;JTKe5dN53rwbDyMWSovD5i4FWwLn4BVaNK1Vdc0cpQ5whvQ9FfXd0qQmc9EnKldhbyvKlKES8iay&#10;X2i0j3QHZlpYwGzbdMELFgRRRK8EMOI24X1KKMb6Q+3IDE7qAayzrFCEp9gZGQXBsS1BgJl9nBB0&#10;nQzbQpiBZbHeT7mUXZutZvwKIr9CxkyZPSIZPsSMlmPL4o24PFTV2DUg2mwRh2mlqc3xMxnYGcr4&#10;jllzNiEbypaR0JYKQZ4VifDvNskKG6XkQOzc5/YkLy3gA/GvsEy64vd78VgZBtMvLvmko+Mo7hTb&#10;xOHht4oT5RsovMYx4UYnVvY/PQ/uqoAJaWUIWmgyzkO0GSgIeyAp+wPwwgTazisANAn+gKNmp/N5&#10;bAkdmLCrp1fTkvqwt+y2sXaddhTVOzhTLI4l4mQJPDj9VVQn8bY64TKfI7KaiVesAUI6LLqb3g43&#10;dB3koehlBlwLiORMLn7uKFBzE9vyM99xnaiLc+B16qIAgkwKFqHuaDvkEhEgY2bZ22IgCDU3Nhh9&#10;J7qk9C7UrF5oaazBoMvL9vC6kWwmx1YEyGpSSzHm0qXOpBcrsxg1oIVckrH5+gb66uqk7jJcuqM3&#10;U2nBgiZnp7EkODCmxuEGuroAQIxLuAs8UH9/D56JIw/rrtN+3CZicG6Wg+yWS3HV6NMwRVyuwHRq&#10;QO3aIyZ5L2qVEdQhVhCXp+1/Pz3CHsJxMFpq6O3ru+N5d/K7cJnYIEhg8chk/dY5wIBnz2Xz+MDx&#10;uCFyga994QtPPvnE7Nysp6ChHoYZ6ATSjJD0uOero2NfeORR2CMkSBR0WnHGhJMrS4ikHhwY7O3s&#10;5MmPjl6bJTECD7Tb18WUd2rpaL9zK3pWYYiGcG+8J+oBO0vVUp5FOJ8B8LMr2HnZdVs1P/Xa+0Oq&#10;FTlg6X0eMZOWyoIFuadRN/WQuvHCJbd+G+OV2XIhFAqbkIJK8jAQnlpYuTy/+tp3/MDR73rX6cnp&#10;xx56+CWvfGUoVJvPfvxDHXvbQ60yJuN1/MMSUqkaKVnhvuHx8A0bGYtBTsOVQJiDNkH3YNudd2Hw&#10;FianFudn8K5sRDkcBMUR4cLALTrBfKOlsZk3mhoZAaZgHKZ7K2dDOUxZCgjNe79clXwAGSYkRkZ6&#10;7A95U8byz8XvvAfCnyDCoiiY4FLXKnuICCaFk9SH94eUEqZFJhOTt+5kbbkrrJpxg27cKlv0Mv17&#10;cLpCmsYlspJkr7J1FxadiaRuMN2zYSOnI4zlAnXmdxXboNrskS5qTq5hwHE4gogqtXCPTC0xTg/J&#10;HZiS0JQRUaLYYAIMgQGqoOkasl3krhjtJkmLR2z5JaSQQl9Jpdc3D6BXXDV7hHUgPMFIcYx4ZOwx&#10;ij3szlJ6YbNyLMXcXFatG++XbtYmTADPRKU6fd0OYRdG02UJ8JX9aJVCtxznrPJz2FYGbqriN2C3&#10;+Em4Kx690kNjVpqabXhMUbuSYquYED4JsIjzzPMNxMjHMZ9HajJcRhA/rjmSYREej84wtpIt7gYv&#10;U7rgz9gzJZmgDNMWiw9tgVq6i29UKwmNWyDI4h10DKkwGUvhBpohyElC5wXZ6obMQYGMfnJ3HrEi&#10;ScQHMtSBoIq6pZ7SSrPhGru8zB6Rj5f03zAuArfJBQ0jCmggaBZGpqEi8pNr7EMnduha5TVY7uLs&#10;FJQpcJaoCIvVafMwRs2COS8MdEaZ0EyXl8Fn54Ln6TSbn+dpdrTzntXoGk3NTJG3BcRnIGIRSaQL&#10;Jya9ZGxaB1NL7kWnFVa6F+89W0Q1p1E9RVFkvujZi+zHKo8b39bf249Uxhh1YSoDiqJyAkp0L+XM&#10;x09qvcL42wrEJzKv1aUlWg+AvKIl4zJgFF3/EAEK3OEcUGtyNaimA1mxdXFsPEHuOtoBpuBqQnBf&#10;lgMVZuCCBb6yDgC/N918C38fHR02AE77VOFYF2KhFXjM48Li6OjoY4899vTTTxEYcOg4FZDdmVc/&#10;PDmxAg/NiLWZWhB9lCBv7c1NatsyTXZhDiTk8NAB9NtZiMmJianJCe4bJ8qaBY0Q6GBHcqFGJFK6&#10;Jbvzr4B4bMaodvolZBBhKHjPnC4uwyebw6Vd4gFf+MXvlTAe+/IchCejP15ZGy2xR3zTNDGBMD8s&#10;tCJ+mLnB4hIGNUn3+QaN7csT809OLf7j9/3RXjXM6L0vPvj5h//b71VPjxzt7xjoa+3vbK+v9qT5&#10;PLbduMWK6UN2Y2uuOwawAoLJwYNHy5Fz9y0u3XT/A7Q8XrtymbyRV7JL2FjINnZ0dHHZhLiK2IgJ&#10;a1D4J9aoBH38xKgkvFV9piUNv3jnZCTGFHwQx4BEvmTQrDK/xb1ju6PG4e+WhSLY9udkLdKukKeW&#10;HGHQkXHqMuEyirIcPNi5mCE+HTSzsOgchuPqmbBF3UKB9YW5OWIiPrGxrhEBYBou2bn8I8UiahrF&#10;WaIpw0WaVQQr4NaUCQttlJvC50mGZAJMY+PYyOi5M2fYM5rp+obmju7Ont5w8yvt3V3k0zAf5NYA&#10;YVPvUb/CqgAXLJc5gyWIISl18JCK1ydj4GyXR5+2NrdHUaphMC13NDk2jtsOSQRvxlzAVsATIYgt&#10;f5h0cT+AAPhzU225zgApNppWVyGXKFYQDkZMLRGOEH9hKxm2l9FGaWRh3/EnELghdkTo9MT5cmIq&#10;u3/DwpJcHaMeClvEtCrIuv9JB1GwqTjwr2wSVVrl7aWjIgF+Mbs6QjYl+ZKOWKgqMrXuVetsuZ2y&#10;K0QmUyh2olw4J6XRn6CVSyqEnxw9By2xMQQoMubFNwlaEoxiX7c1nAxtdPkn962ZqG9IVO4TTwpb&#10;Hnocs7AYr/ShZMxfocbyT9ktssjV3TK9k4uV2ogvk9aRFnQu3n51bie6tjxtNaI21lF6RhDeQSjp&#10;UsQCQhUjCmZ7Z6rVXmdXDz/nNXw6jv/A0ADu1Y0Bu5tpXA2eMvIX7yW5uJsnbeF5Q0ep2OOVdWPo&#10;t2SQHR8c85TKzEtGamMElpfWnz13lmGMjGJ57Otfx8WTiBvqZHodd0oOXwZ6d7S1tpOJMpC5uoJA&#10;D3yhcPNUfoUJWM4jH8ooQ5IbcTDw8HXkCxsxX7xGBvB2mR6juq2jAKEX1tY5SG5r++rVq1xMGgPb&#10;uTZuhE9nZsbc/AzMF6Z74EE50YWQSpMBK8zR4K8B65T1NfJmOPxOZXF969zVEaWlSUSgAuOwK3vg&#10;QmSszXU0QDQSAnOITp44wf5HTBsOoI8v+BaBEu9JmUebZthuiYuXuYUcOezEJO6TT+dYJSGzY1eC&#10;A6fDkxih3PR/yAXAfL3nlXcVprZbtsgG+CSKYLK0pDwnnXg5/8VqFz9Rzl6sD11CDFtgSKTRH1E8&#10;80j3WlrveNVriOFwx4eOHHn2ia911Ff3tzb2dbQ4EoDVLP3MGBe4VqV7Wb0d5z6yZ0jQiIAJsbEO&#10;bbfdTlVobHTMGfEba1zB4vycjZeQTxNZWLHY3sWdelUklWs+hueu0IpCyQZo8IliH0aB0Z4uRe6C&#10;DQ9E89xBRTWAPcOahU3vDtaUR6opJ0SY1e55oz9Y+XJm+Lnd9ta9jHWi+mMTXHnPfJDtgkXEgmvj&#10;4QHsuC8VPMAWqDidYRsIMFBFJyZV94ObMWyJ1q56A/my/TguzWbkCMcYR6vfYJsxuEwRuaNWDw/k&#10;zNmzMs1BjVvaiTsseeGNULMixCZKaqzjvXjapMwcAMUMKFQQFoQLpC1MxpbCY7K0HCODzN10IJYR&#10;r/amuqfIGObmFyNFiYF23LAWL7BD2WMuxL6gIfaOqpqJUSpAQgi4vbK7YqldOitSZoiSxAzP0yec&#10;rkNNnNbQS9XKi/kWSJTr31FrhPiOy6BcwdXAhWfcJe+Gj1QOPWC9k5TCe46tjDHNYE1WlGdcmlnY&#10;gQS5RU8n2RJasPuU8yL3nUjGqe5qUkX2y/g3wu9l8XTxOYrFTJvulNfYZOcCa2/SAVR2Y8nF3L2S&#10;IczUeX9Fb/y3/RNnDw4A4PUxWGWrl69yZllkT1a2aMoH+zkWL7CjOx/sBVzfnNw7XWn8EByG7xG+&#10;SxwJxxGRIUYaUJJklPe+42eeNK8RDoqOfSRmnHnCsyMJtgjc0pS5YawYaYf12wAHVB8tV/opcmcJ&#10;GYm0dAzGOs5fcPcXyiw1Ld5Bl8wXV9behqDSM2fPXB0bOXXu7LVrw6QBzOYyZOHYmvBw1pxaqrQc&#10;Ubm7pUJ/RC8+BLooFXNSbl7hPF0rWxKvSQU3NzshknAjFRh3C8BIxLWpd+r+iaXocWEEMkJ+gEm8&#10;D+AmBglZJ0ojNDxyoUx1tNPBdWQ2lNPFY4hsN2Nh2IFi+fHNqZ24UEW9jTCe9jemTZpDsUtxQcB6&#10;MRXtjEXb2WlvbsAltLfgYxoZYY9nwoGUsMNNC1itCLa1SX+U2sU+nA4t20x4v0VDY26lS8KLRJ7Y&#10;Lr8JqMjVYU8S/qpK/fw8Ei2LETpRVUyDXeBp7Cz7r+wze3xKbFhAg1AGqW0mny1wlQ2feEBJ43VN&#10;N77sZZi1lDx3rjz11d7qqkM9LZSinLKWRlbuDbsmfznS33wcce71EX0srOSlwYOHqrp6VsZG6Qbi&#10;jsGaPSLpbIxlUbWK1SHb7ezo5vQjkVViqLLtvFoG6bQBuyF5XXAt8TU+unAGjDEzUIwXkj7LXEvz&#10;FH+ie0OcH8awuR5bLQJq0vzZ27y/60YUjY0m4lC/nuOuah5mLjC3vcQeVFt/vRIOMPUDz6u1FqeO&#10;AA1h5bFeVpzW1gsdgGfJD1kZUjuO7X7V3umhmRFGncpZSDYQqSVTa8EKEp8FIqmVYE1NMDguX74M&#10;34KgemFxBVIX5CuBGmxlozwrTCaILFemcEpiYqwXeDe0DG4nBNIkB1ADwWZy3IWG6awRoHczOPlr&#10;e7sJwkauUABkr3pycjLTktOUmsliOk7POwShdm6t5HYBhbXsVnSZHlhH0gnFdb/CJgwird/6h0FQ&#10;QEuWD+jA+7VqZf1EYxTpb3YDgL6MCwJF+9Kkk9IDzDqbSKXgQ36AnovpmkXdXZI1g7M0QntViVhh&#10;qIkLiSpZExbijpJdGqmsafPmJRSgqwWTV8x3IVBgazF8rAqmAOaVLrk8NrsvM5shbsA6P3+kOhoK&#10;vhs+sYWTGLQRMdvAIDaCcdqTRZQMQ0OfIQEFhmK/SXUtOpe+SCqHcRGejEu6LqCraaOBwzHj10Vq&#10;Y3GoQ6Q1ITIbpg6GyQ59dH9p0TCyiwvL0HWSIMaZJFIESSWKtAAb2VddG4guwVw2v8QByyo6odyi&#10;EF8pFRRfKO6kGIFoarpusLkgWjvSAjNJxq0YfMLdCEjf0AiQjojmyNgoYAM0QtufG00CyElwI+Se&#10;dtLbdqB/woASGVDzb2Vr1td32T5WtUIzRA4PdBLwE8hOHBRKMkRjINsOKt+jXYbioxaSx8TGosa2&#10;QllpkbmNa5SK8EbcWmlqGxkdjbwChVNV7fwfVBozEVMjgumHK2FDmdO2g6+keSLrzGpwU+CLUzPz&#10;i5Rh9mpoT9BaJtBhpZrrawd6OtuhjUKmaJZeRS4iaTvYgCZaAph1QbdovvjAnDW/2LMmBHAFbSBo&#10;4lBbpgoJu6S2ad7e4+HSg5Y1tI5lyPIT33wvXq1sQa9V2E7LVfA9f4hJpwEsGgz81dJ8EO0SgqmV&#10;YFFBb2XSFMVcnyXt+NMT21cu9e9sVKaHRz7/N+tXzrdVbbW3wC/UJ2MqfP+Cq+RLo84DTc5bztva&#10;OmmLlq+tp3tlehoCjAMhC6Yk0RBrIU+p9MSj8krWjA9iFWyKTjHKwxOcJEIu2G5Pdza9NyW+HNyy&#10;nNP9wybrmj4dSA7UXQl7ZfiRefK5ws2pc/LKgnKwTdOtZx6twwd8yPRXzihZqnrLrC2hyKaDJ3ml&#10;36Q45u3HCbmJfX3N2vIKp1fx3koVVTKMLxDHvrsvtZ2Ubqy5Z96h60D+aweZDH98g5RWVa5qcF1A&#10;qbOz80xSpHRvUkluC5mCakRDfd9AH8I2Gb3ERIdVg2NIe6QnZKPGy9XEilkfJc8cfRCCmoBvVDGE&#10;SkGJgrSy7AWilWpTXYPjkVCxo8Y4N1iK566bM+UbnoNHSm5enjLX47DR5lYYUPhEbSIHOg11yi1x&#10;gzRMBZvVqtrXIf2TD1aAxAIgCc82ahjsVMsD/Lq0bvo2aA6nxCItnB8WYNNvfP57rAl3YGuhYJ3d&#10;44knooYAWuL7wBNTpVlGGbYPalzYZWWvgpiVKETTlnC+hEcl2/MTDKOUUWErlStXOJhlTruqJtC0&#10;O1an6P6GgMWhFYPaP4cZDxXujauH87OgQo5YRu6I5OA8eF4e4305zEgPpSRj5pG+IS4bH2a/BQ4v&#10;XcTGr7byae9LUddCfVpbuDvqvWBBHAamJ05NT0O3LUVp9k/xTKkwAbspfJ0WVghRNtmaO1g1UUUc&#10;k0Ed3vHO+bJwVeoNgbZZugBERqNsay6WWFs9jMg180ONWjIwkgFePDO38PgTTzHv3iNXD0TTUZhj&#10;PuIdCGnNCMORCDSDukKF1N3ucZQwo7iBdneXibNjR+1GdKQXET2egLuC5JMNpeIvm7OzrZ1NhJ4E&#10;I23EM9dXZ2anqA5CeSg1KlyHjekkmDa6Y52WqLJg9LlIAhpuClDIPCkdNgwCpPYuC8tRvg5WKTSe&#10;otpZXdd09vLl+eU1m4ObW6FZQoXCufJWbXXVhw8MclYliUryCSZRJw5ZLIz+wnCqFJlokg9mXZQX&#10;BD+VxeWWiokwjGHZzbtqbTWIgE7MuO/AtTkCWkShhpzgXi07YkGSIxgax03aVmPUVuoEjMQKPiVj&#10;PcEDl8JJZndybeJQRSHdMFzMEfPL8bcEu1e1PDt14amvX37669PDl/ramrvJeXgnQ7x64qKy+Vg1&#10;3F42ZIbPXJd1dZtmgjZlKFg7E+MTfLCqD76BIRIKLLFPYiO6hHjFQstTCi0QrSoL2mItafCNsK3z&#10;yhLguJaSlCJTLDlFEZFS3/OcauXjpdJAIJGOhEZ1lP0ppticYtec8K6MkakbV27b3fUatcRk3Zam&#10;QvEttH8z4EXzlJm6sjgJQk1rLP2BgNmOkPty8GG6qxR3xKbk+jOcR8MAstkKvV1q0G5XRxeoIT1o&#10;eBGKaRPj41PTM6tiJPszCWVHtKAw2kmkxDVvkinTq0KroANf5Jmoq27VQpIVhhE7S5Yr1JXx8cXY&#10;gb2YD6WqGb5aiFZiejiJLcbqUt8maZN41wBEYA25EPWYyIrNUgT/elOebiStpOwB9WjNCpUuAJrL&#10;IAQvmxend9re3ZL8qkWS9InldGTbPsaSQMx/kMPHgVTXJNogHHVuTEJOICCn2rJBo3uqGEtBYDSO&#10;cFLYsAHlo+4oVG7/ZpEwQuqApjOfNZKtrEzR0ZKBFzepCWaSUIRpk9LJNMs+ZIMlUMusMf10SBI4&#10;G+p+JZhQaSJbUWppmU+Q3WWzaBS38AElwA+5PrXW9DGxPvbXxRLhxSP6giFe4xHR32tLZlSsuTRr&#10;jPtSvpxoI6SSBHMi+IjStFXgX3YygBCdH0YttFZZIPXTAhbt/0o6MtXYi46ANEKLkbEwc3M0Uvkk&#10;wc3pGsGElPINTkL2hHKE/tVxgWo4Q5xTvS6TWpaCeeyXKrl73ADdY4tLq+fOX7g0PAx7kOuW2JOY&#10;tyRnfDx2pp2kipoNDHr8qAyLFY4ufKG2xmb+rFI5AXMp0ZrXO0ME0fWYmwinWU3hHoG0WHnsvgxK&#10;YzXRQfTtmebEHmJUJz6AR014iXo7/stxXnj2dMvTWMPZIgQpuv/2duzusQ9xPyyjXoJ4scQ9MbKM&#10;/1zZ3BmfIUrbhkyGo8CskGsQVDM7oa56l/QNE5LO0Ahe2exWRGukv5cEMUZYfT19QzI29l7yA/th&#10;+CpgeOrzSktlRK70RXn/GSRTQmrH6STUoE5whzldMscSRyf2NB/fN5eZ7PGc6fTzAkQmjpYqG5Uk&#10;P4YbLtuLzzZpCs2XR4DH7u/paoOVG+58yd9jgU1PnrsmeXXsrQARvI97lMRlfX3g0NGhV37TmUe/&#10;illnDqcI7J55AL/uvaq9Z7iQ2/bLEyjU4QA1rtKkXTzXGxOuJMSzZy28K4LcML0C4XkqOaJlx6+s&#10;LetRM0ir0NWtGRSRoqKwneOa2DmoWrQGuQ4ug+muTp/n9FIullq6ad95yJ7C9HCWsYlQ5jO1EfKO&#10;1LcEziLKYiDr0d2t4nhkCIXPOGUZ14cbaWvtiJ8jHa4j9MCr03bDF/wEEl07LdbXZ8g9l1epWQgd&#10;VFdRAu0doM2rhx44OvCoELg2ThhuiTqV58qqUfYKFx7ZAsxups0UvRdTUSByu76Tx7h+URcoY75s&#10;sKQLGlF9rEAa4omMpC1rc+tqZ+ZmeZRJHYvlTQhTUumAMP41I96jYqdRxloVjZoCpiUCAtBwUCi3&#10;qSJWgDz+NeCss5NLO3qSJLdZoaMQwCp+H+YcCBrZQNSlYIHLdDSUkxHk9NN0D2iszEOj1WyeZXqD&#10;kLVz1fFwMfs+ledOhB09Nh6aNFkzIlSnUT8UHfZPBIg0/fxzmdjqmijl5HXQY6Y+REKu0jIJOFzA&#10;SfHJcDFcn6IDVgLqvLORkCgOKg72HJcjUyjg3BRAHLehtig/L7MYHTa5lgv3pJf40ZJvBr3xtgU7&#10;Yp+gJggKXh5r+q6dFlA8gdt8B2KnZEQ/Ogq4QVwTF1qi30SFRU36HSR3CDgQzlKx2jl69pBaN0pu&#10;Z0BTkirB0WUEPjNSN+4z3pRhLd3o01y4dJG+bhvP7FhS7dQyWSait7e1D/T18ET4OOIX9iiuBR9D&#10;uNdM4tvZPdjTw1BDytAigBYJdsk8kL4w+gx0actctBpp9LGWrud2FoXWr54i/9b4xNjI+BhktRtv&#10;uY08EheMxlFPT1+4S9KRWUZcSFtLm8FZCmlFp1OINnVH7ohdSOiQqaB7MPSgncHrnl5YHJ9dBAtr&#10;6epuaetATQCfjoGkUlG1u0F5wOYbF1nl/xR4bWCyRng9UHZjr69yF8kPrEfwDdEYR4nbLGNjtOEh&#10;3SVJtUhQcgInsWfwHC3IJQLWwfzoq+7c30YacSEITSEfo+x4ut/JrvAN+nJzt+JJPMyJ7oo55q9W&#10;yQwfBCt5QbTIPMxsEfZ6Ke67V9NUjHnKDXit5Yd2nntFcWepMy6vLqEzftt9z+993bdUegee+ZvP&#10;INbZnpGtTnO3Qc7TUigj7B0FUGPOtcKZ45Ol9MixrKkB7odUfKhrt4/Jwhmn3W4DWwCsFlsUwWQn&#10;tjew6UvSs38SouNI+C5E6HgKAUtwNj4oQ0rTlsBRcYSAHoL3sTnA+DrjaqNnR+qr+9yRIyvyZsFJ&#10;xRBVzcKCd45nXZ3mvhQRDR0NwwsTSUFeQl3115El2QXGJfyfmJjADTBOnbnwPK+MHd/khnl8xNuU&#10;ZA4eOnTw4IGu7g6H29HFmvYIzrrCyA5aSuhmO6tTi30QutKIrkIvYdihczAUiigVKktMMHAk2bn4&#10;WdhqoJg5hArg+zq8QWFL7cX158kJ5F1Tttr/4mWl4IydZA2kk0IchHQgQmNSWTBQ1TscTSo+kx5p&#10;OHkLLJg4IQEvj0NxBlv88YhUkmRpwM6LXhW3wtuKnov+18BWwuQrlkUFEfI4b0gSHGXT2HfbmFUS&#10;JYuKXSUdIbMB8iYi4d5l+jHAMiHkc3vJECHgb84heLoypV53zHS5+2J8yd6sxcjr8qtUZUrYwcvw&#10;YEkpJEHw26WgknVWyI/nwK+Us10g27gjHp/YSKlqmIlGlIn3xP1grYgIOLBgGtEJtR5pVO7HabtV&#10;QXKz7bLUAPIsb4E4aNYCTcqLw741U5Hugl/HDcSQp9KjALwl4hKhJxSwLAdFmDyJKiscaH4ivYoY&#10;MTp98bsZ8w2WYCeU2h4e9nQvYS7T6KRQK9aVltSLVy5fvHKVdYT3jBJWGGUVWfEbUIEr1FGdaA3t&#10;Z2VZy6vHxe6THNQyhYaWB7i3TPwgaksdyxQULDS6vJCkbX2Ais0jcvJMNJRkLeuQODTA6MszczNT&#10;c7NT06v/6QN/cte7vmehtWP6ySfQpoZ1MTo2jmQOCGi4SNSuZeKWpeX/uD7nfhDPMWisVQ5LQkyy&#10;rnjWqqqZpdXxmVk6tullaOvqJOguiB1zq4iyEMk5fPAga86FZOdrfyIvWvSCon9sjmxFp1Shc4jS&#10;PZ5cARCl/CIBkAQwN6T373nMQU81S7Y1D4iDIk2fjocfe/Xd+SSTZrxuZGajWcafjlZXtd84LgJ4&#10;CfSkO4Z1oBy0KCrmOMpZOozsU8o8ljjyT6wR6YHw3PISSQHIGvaFMIAYk/b2wDKyd1k+XqlpiSWV&#10;CE9u29hy6JWv3evtffo3fwd68MHebpATtC8d1MU048TyfCysMs4X55N8Fv6SchxOxFaGCSvq0NvW&#10;Nvwkji36XIobO4w7a8ezJODgOfGJpHgsAbaAP7u6OmmAxqbs+4yK4A8nJMcMgy6HShG9vR14U1bd&#10;ynMqGoRWCFEXqSb6tvoNjGMtpWpuZpIoGlhPE+pET1mBPCvpNbLhlktr+8raSn//QCvqWg1IHhYH&#10;UybFk7ATajWAwCBSgwrK6MjolStXGEfHXBQ6t6pqG7f2qmaXllcZdWTPcB3MPzLko0eOnDhxDHfo&#10;cYH+r4hhjURsf0UhdZrFDJrI2UFVter2USPuRuSKBVQ6oqZ6wa43Rxtigh20tKN3tKMwoR1QAGZ2&#10;dnoWmJnCbNmvohwJP3lMnR10MEHrIGvmjemGY4Puk48L7QENHehGxIVsVvtn2dz4S5hjTS1YQ0wX&#10;6DgEWaABrCanhU8pSmZUgZ1KNDfPEEA9kz0WVSimiH1zb+FRWCh2GORG1EgZvs38aos0ivI7lMbA&#10;oVTg7dHfsbZMbFtUaak8U1Fk/gyXh+vC3xRkhk2rNKm0S3rWwEtWUUZL7XwfvihJSUmD2GWkyFpV&#10;x8+24i1YRvpFWR3RZMk/wkS8vIBgrCqfmjmPO4pV0B1WZJeKH4g6CP8ZEbMszkBtPTAwyGpwuNkY&#10;165iQHdQa3SShfUTo7MkM/46RVKfNbhKW2t/fx+3UOJ9lp19xf1yLkgfFUVgw2kynPLHldsBDqsy&#10;UpchJsAUFvQrMaLUuMJe4wivb4DnmGHjnGxaobhiwI8fE9DY3p6anKQhQc4b9i5ZiSQIjHibwxWG&#10;R0Yf/vKXkCgz3YkXp4kAW8GDptDY09Z25MABYDpuBtDfSoncoQoXz6eQ5KI011AN0qiMnHEBchTz&#10;8xOomHCSOI9Jv/gpzCiM4NDBA0MHDvDxWPI0+VBf2aQ3YnhsZGRiurWj43Xvec9uU8fkxOj0k0/C&#10;oL1y7erpp59G+6O/d4BU3vqEqhiurNobZFRLDh+2UsZ+hrkB7y7VINJSHtby+vb43Oz04hqK0gg2&#10;EbOAO/HbKNC0tzVxIzfeeAOgMY7KnZq4PFUuDJFxp8E7WEMIbCWWF6ThTZaXibx0yVhR+nvAn1PT&#10;xturB5ISRSQGhIkK4iJyY5hOC4IxXs0Pv+IOthbZMz6gIEIBPcQxDOyFvlEPEMYhN+DcyJuUcbGf&#10;HYPMlgBKcCljUqKRZ+xg6G1naAZehr5WtiJDqXg9wY3Vmo19wcUyCJcsz0xjr4LCBoEad9b/gvvR&#10;Hzj1kQ+dOHxgaGgAS0ZdHI6Dfp7eoko1mzHosEwA+/o2ETFt4QDrV9LmzsHD/NFWYyZlbOsXD6wk&#10;pxy+NDCn6JcojkWPla+HC8wCaNlZeGpEGOVMVgIHN2lx7g1R10Zz9B0dNCe3l8ZdyBLa+pBDTMzn&#10;Z2dwblYCSKKBkiClhxzJJyGVEZ7gzuLs/PryKr8rNbhSPT05tba8ii4nLoRnDHnHQIzawa6NxCwQ&#10;kgBklOhbZSQegIea/sDwVO9MhnBEVod2NrbXB/v7jx07cpB5iluSlHg21lqcJoZaUovjpTgYaefB&#10;lrHV+F0MYlC0CpJHghf46WhBp9c4PLatYlZEb8yWFA+oRXt/fnaWJSk9qPwpK8aIIUQsz4blEy5L&#10;/o8AnXXCZITi6aXng5+nydafLC7OYZVphOGxslwoHa/RjsnAAPqwFCOIukapSQoxWMgze5P4JDsC&#10;A4EQR6bpqHPA95rvKEbwuIkGzNL4UHvBjJmJiI1uSKE82nQCiy6WkWR8XHNjc4LXXV4GjcSpnzEn&#10;JdAWw4mOvOQ36hyBsJugG9GUHnavMq7BD1k+0520m3G/TDMXso9xlwEZ4MZMyPHroezSG9XckkKD&#10;OogmmuZqZRejKcbmpIxUw8xpYpfpqcnx0VEeFlJFvT3d2FTLaNH6xy0XjJENr9RPnX/yRBhjgJ3w&#10;trlmiZ5UW1dzGUpFMf0am4Srpq3H5x6yLxfAL5apZzzo0r/GpWOaaeni/bH7VFkx7nmgrCpCADRz&#10;iOkB0lPEgZZKKYK/NUCQoMcq18nVQPDjjs9euHDm/PlLV4dFpZSkrmOKs93vFvx2GUWvQqcqUpaF&#10;FDTU/TqPzCGACJp1dBzo66OAAxCDGoUdcFCA4EFBI7YQhCy56Ka2r6YeqOfo0ePt7Z3W59kKdbWI&#10;3U1y/GZnxyemiAWnUAUavnzPjcc/+Ev/TnC5snfu7FmilhtO3njwwAFbGKI6VzJ+M7A1whUVp6Hn&#10;ZfIEFeW4YdUT6gEuEYpDg1oCf1UtgQkGixVBFoFJakLDdH41N44NX8MNsVYmGcSJyTCJ30IJEVjj&#10;g4jYS2OmE6H5Mst3/4AW83LWyhGkxCj4ZPNcO0ZtY2Xj0Ula5khjUupI6QyC3Wk/8oq7IN2WFKZ4&#10;gmJDeR12hd42J6tA/4f5lPKaOmjxMMmmM5XCCoZS3e7X6O8X2Kevp3dpEc2p3B/NE3UYtSUMIrsj&#10;uZjzvNRWxKSg5RllC46XqXRD88EXfMP24UMHO/tqbr750UcfbRsfRZTVSjeuwkzZuRz4CTnhMhn0&#10;mkJAxkHO3S70mvLmhNXsOWcVRKGbY1aCIz256i14bAc1xyLpsVhlvZqsjHVA29JLzM9JWknK6USP&#10;C5E1W5JiZoNQ9lqen2cTmOPYLSjykADOecJqQQdD4E80CQoL0G4sEdZdEG1Yh8RNFpfIrpQR2QHl&#10;ABYxP4vZxXCEEU0Wb4sfcZkddnMLBP9VtQ1NLR3opmKXcYpi7NCWcAi0j1dX8CXHjxw5fHCwpVVY&#10;g/fv7kbrreBCLeyw+dk5EjXPrYeulHnsY2at0CDjwLMCBZWKVK/Keo6wjrg5W7zgHhh1r2plbWpi&#10;mk9BCIHfIowUSASljQ47CqkF4mQ9eQEOhgvlBaWVL9BUqhHKpjoHlC0ELprmEpU5+YZEMRvelSfe&#10;4gWwG6iQUwOM0CcgeA09hgTyWDGSSodnARApDVQXLo8REP26KtQ4wVQLrtmCIqW8tmghL1CGvIxD&#10;2d1FcZpSjRsGfouCad4mayjkmlgsEYMwSdHYEZ+0jJQaMLcPcxcyPJGfe5JGQnXBtN/qNrLg2Cnl&#10;KtlCuS9rew4eUX9ZXj8/p6zKyxklpBNIIx57tGQMnrUQmXiByUFrKzuCij2v62xvY1Q9ZTnYYmmv&#10;22TBBUAoTqb0SyuPOUgNYzykbHAxMO7lEgKCpd+NfUsKha2MkWrH5/JPwke5Ta5EVMFMFQnoSFtX&#10;owhJRMQbZ8iB8QwJBx4TEy+nwFZhQhtzffJSC872B0e4YmBgACPD2xooNNSPTUycvXBpYnqGE27a&#10;VdfEppmYmsaYRhy+urO1SVACgrUtfsjqSXDgU3c21/FvPR0dfR1dVG9Vn69UpqdmqNtSViD0rqef&#10;Bi19K5T0Mzpv59DBI7fffjsy6FgVTt3iytLw1AR9wI89e/b0xYXJ+d1XfOM33HbbrR/8wN984sMf&#10;2lpdwKPT6TA5Psn2eN7tzxvo6bOohABlQ71S2NEijRCQiilOW0pTCOtGIB4XXwt1jTZLKgTz69Q0&#10;qqmqqXvf3Hjy+EmO6uriShMww+Ls6vhod31tZXmhdnsdiJDl5GgD08gfCTIPDBRAW5wvQ340ROxm&#10;LoCIOOqfYhtckhonROGZBYTp4hiUbVxsF4+JRLbY/Jofe9W9evv03/JVwL5c/basYbVFpXaHnmgj&#10;A6dCEkVEiFJPJxuQidHW2YXngcRCrRx74VQlZPbmZ5XU3xG0oYzJMrlxKZ05phNgd5W3l5CeL8Jq&#10;jqKbbGers61j8ezZqauXxh78fOXMs6RgWkk8m3PggH3MVDAEpgVKOZoD5lLNVJwUs8F4o7ShCmLs&#10;H+DpmSnLMvQxhAQdgFL6lCyLfSarT4tVYnXZtOwzmL8iY2meAr9xFIwtS7TiRqCRj8bKU7um9x3q&#10;9SLqRmD9PGT0OAtdCUxsmXPo8Y7GMfq5GyvrMkH3amYnJ3k9B5oL4KqC/VnzVIDMxvFGYBQmquBJ&#10;BTQaOYQB1vf2mOBy5cpVTj5uwJbgGjyfFd6SfLEyhcMAUIBy4W03nyT+tnFOQcS9TSypobFdr5QQ&#10;hVyTroUuyQnhIajrh0wQERyhAIGJRggIfpGynuiQH5RQn5QztB+ryvyJ10fOgZ/09/cbMxKLZMp2&#10;WT0rTbYyUYuz+ool2JdwsG0K9AbTrNKfcSs9cWhpmCwan5ixpRxBXsay2+g0vzg1zYwXWOGOOC4j&#10;IWVHBMkkrsRscmP+zt8dRdmW4i8R6jIX3ReDC52sFP9DvMNpmWMQCm9vITLGT4gwOK24SF4Wpvaq&#10;ziP1hKRwYD4oMW2l498SDh9KNBrJPvdpqc2yV3n+xMKlqMA94nNKzqquWconknDIdp1UpdIJf+H2&#10;SQiEgIssqqOB+VKGr4wSKdCB/LqlpampSZ4KCTFOiLNgRhRMH4/o0BdDQ7RY4FN6TKUFVymanexd&#10;jXfO8tj4BB/NLFOIoei1El5kll837D3stwauEWq1F6lTt4hgPbrQSVYWFZwqnF1yJfsid6xXlzpi&#10;qheW1tRYzRBKnvWJ48f7+/piCa0lUPF6+vSzz54/P7e0AmMhvR2NAweGeKDKpGc2FLfcigt18qgJ&#10;1voam5NO4WUrodtbPe2dXS2tjSDW9Ekp57WCPB4oM9cExwifz/Yg46FHgGd04MCB48eO4aHFsjix&#10;m+vnrl1ByaHt0IEri8ttQ13rexuvee3rhl7/rWNfepDNMdTXj6cyENytUHM7NHTQmlxQUKf6GFyv&#10;U6vjgdII19XTw89ZceKKZKi2QxIsM1pnZmFpcmEZ7VwU9aZBBleWOZJENEtLUDyWGa65+Owzdxw+&#10;+L+/77decWjo/BNfB07o7OpsbGkloaEAAKJLAO2Gz9wIqKYJa93AKbfoPFnhROdQthAWBHoCF9qd&#10;m50lsXPzmye77xK9LUd7IySCn3nDN8C4d0qO8pN2ofDYgnp5htVBhIeXNrmSNACLU7UvcZyzNlPo&#10;CxhHPM7QgcxAzoQdacXEPkruY8dIVeQalG/ccNAfo2qJvST45YFyNYRYJllsn6UFmPmUFrhj0t5O&#10;1MH7e4m5GPZJhtnX02dVsKqKAoAj1RCuaW1l4zrmkB2DHQL1q5Th2oIS2ouGeiBF3aOzxjgZJphE&#10;Omx1Gow5SOWucXJ4I6GnDJskRgtOWkY0O9meyI3jAUDkXGXiFIkfe5J8aqpl5hB7o/uvsnl1RzuK&#10;UeYNBfhi+64uLY+PTnDKu7u6CKEIi6IrYaE9zQE2LnAjpfUmqsWCwbyCjKGpydGP3D18Zwwuvf72&#10;Mtc1YlQyAVHok11PAihXAVK87XAbt9x40/FjRwAuVchJixPJI6DNyZtuRNJF1kRMcNy/YAhvkpYf&#10;Z9OXNovIL1s65F7I6mQMEpwWwrzt1PBew7fZ2tuQsmSJkkCPNeR7cDnCRGFGAoVWpXJ4QzyB+RKY&#10;eCZOkPUQY0hYShuSsNvGNuN5cQXoQ6U53pkqDt6x+9rhd0EvzfNZIt7TmENVauCO5nTdyaqUWcVT&#10;rIKTat2XU5iBQ8yKMJIy3PbGXTQJbLmFvr4+tzfqTDJDnEYA14VbQMeYNh/sDw6SdMHU0Vxa5hFB&#10;q1PY2O1yPv2iN1CIL1xvHrFNkxntYsrF26mkZOvl4NAgcrmONZ+f07+mnBYElejW/1MuxrcRIOGw&#10;EF/YgWInnQ416bgNLkTBhjXSFo3W2Dk6FWWT0Zk3uy3vTLUEB0C0qiySF6/hUA7W2QbVc3PUgOYx&#10;EwTtdB/wgEmGON48qe6ebhbHzscsNRvDwe4dnQP9/Rx0tqWNpYlOjEz3SBpSUlqYVxnJfEkhW8dR&#10;IJ2tnbBeyW2Aqxw9fMR5yy3cAa/ZZVgL84evXBuJukwLqJF03prqoYMHKflk2CIJOkJ3DTwJcyxr&#10;T+TTRI0U4Wr4Od0Axw4e7GxtQXuPYjLrMTM7u0TkFn63EibhInN6sHwHBoduuflmBhq7VQBIq6qm&#10;F+aGJ8fe/Pa3/YNf+Dff9cP/6M0/8APvfM+P/+6//Jdf+vOPksNguDgkbBIQMH736JFj0JNsZMlm&#10;CHuN8Mv5DZ7nonrgE9nr7u1hwe1Gw5VXVdGlNrOyQS/uJSS20QJobzpy9AD040vXxjltxw8fZd7C&#10;yuTUzz/5ePXBYzX3PZ9zOHnmVFdXL1NPYYlFKkI8lkiGdWbuB6eDXWSsFm6FNPeoYYofpsmXa+HB&#10;47Sya006k0rtE7c4mHLxveC6mh9+9T0SDdlZYHHmhjrekj7IAPRDNAqK9qWjtaQnvFfxDbJckP1x&#10;NGiRqhaVKv1iZUaj2EI41YYkTgjyHYws1lHZW6Gai2EBVDKTSjRB3I3BNdy2x0T0UDEHOyQJ7ZF2&#10;kaJLJAZbBlfsSAO53Tb9E33btqMdR4OeurFpGn9SnTMEc8gBvGOtXjgpUhIFeStVBLNF659z4VQp&#10;yJFhyifgMkkn5OIIgaIUdCsWbJccIQvipDrCVUwlZ1caUhaKxaYuZy09g+n5MEoCsCl0/EsEhmDx&#10;68vLi1wP7xbEeV8PQz5fuAH5dDfWoUOHqFhQjMUH8N/UOJ0VExkChdIu2s7oswtYzTMQW8KCE7KU&#10;9K6vJeq59bZb1HyM2QXegMCDii+JDt+TcPC7VB1CEMusBf2coWJhRrmk6ZB0X8dwMLWDp1PsC0kM&#10;0bTKZHThOTbH0isEVpZXtJSS1w7afLaquQGi6kqaJeFFuiLW30iS5XWavHATqRsNcbKGy4xIJR9g&#10;FtAJSU8//feUmsEXUvaX0IVU5K57lZoAawedg01oBy5M3dQDqBlwAJA+YA+gNMEmLk2hFEBNea/3&#10;yTtyI3tGRDQqCFw8UgcsO4gZL2O/YPLwJsZQupZIr7P4NZSgy8BFfk9XQtpXtpz7MV+ZdZO94uaX&#10;iWdfYKUyT/q4sja7uHjuwkVKo052Nplw0UooJ/sz3JGkCBuWa4ugkB+mG5PvGHCSdDX1UrJkD7qu&#10;KAaLYKjEal62ZSnclXjpdSwXeolTF9glXDOFUyNuO5wgALdyzar/J9UrZ584DtGGUlfACnPvoHCR&#10;4GW8gfQbXlawHU98AFKct/UJu6l9XgJPa6gq6P35iMHBQeVVqBiRGFUqI2MjzzzzzDhAZXMrpxSf&#10;I6K7ooAHk8J4z9GRYQNwQaFNGcpkrDoZa3g25dY1MHqgAwfQ1kxyQEMW+3ZiavzK8DAUAh4JTthx&#10;3BTnudOdrZtuuDHZgFirg+hrqieW5ycWFj/2+ccXl6e/+S1vjaqJajt/8K//7djwQm9nS39PT6uD&#10;+ZoPHTjUgw4mhVLzPKqVPloCQUyEixxJG/atuXmmeNppsec3ZtH1jXPrWw+fOnNlyd6IX/vXP/+r&#10;f/B7b/vBH3jXD/3gB//jf8TkHBgc3JxZYAN923t+pFKDtFGlMjf9lb/+a4SJ2PcIA/A+PhRs/pqV&#10;s2L02CT73gjPZOMRwRRkC15pmmteHjZqnqb1hoyQKWZZlFezjCYrXJV3f+Od2VqG8fadRnbGIDpz&#10;43gvx4PYc59ZnRG4la2lEJm5dhG5NyWhLpf5Yea5W9i1feQ36YW6C3GYwswUpsrkED4UrhdVeC8w&#10;Yx94ayBmjxGzOICDQWyjHU05lmOAAJFgDteYlbaYjj3SXFoKZjdbD3TiqMeAV/AruEe7VeOlUg+M&#10;nsweoL9zSiUF7mvkosYDDoDWLmmsz5KP5uWp6tFtt8FUJnxJkZnFzPINv+6WJAdUuFS/EpkXFThY&#10;AT6RvQ6oxX4qxxvZOKXndyoz07NSQOPnopku1MDmsxE8sao9gblammu4i+5bbx+eXbz4xBPknpSI&#10;ifvXNrZov6Jx0H5i4ujoqjYD61PLqaqQcHAOqQQeO36kq7OLMjMmoam9jZF9HCCeEA0FJaPnZBZO&#10;sElUU4s2tKrS298HsIbpFDWS7e58HrwDK8EMcS9XHF5ZEZAre8ciu0KuAioGLYglZcUwKUR8uF5i&#10;IWyYG4BggoENgujSaQoAorWSseZcMHlvIYaySqF4WY62Vy6FOOJ+3Kg67NGHSMuLPf2+Q3w2wbtB&#10;kJLLAl9MY/D5wpFFuzjKXPo5y1qafhsFGrnOSOU4zcJ5KRab6EWQuUR3KyGKBSfPNhB2cxN1YzdY&#10;BhkB0xg5ZRwuHFXNMjsm4w0wLpQKuRJehiqxYlh5RtmwYik8XC4Mojq+ir5c7r2tCWwhbfqlb8Ug&#10;zN5mD7AuwHiL0J2NmsYOr4EVLiiuIUWZN0BDb9rCY4WxlqCaWaUklqxrcXVlK7I+FhJT0bErraEh&#10;c5yaSObYIaRABFhqK8I5SUuaafemxQZaF9D9Z2uy9gwDBxIRh2QPUClphvxqywVfNIoGg/WL+8FK&#10;8OwAKnr7+ilsDw0NUVnBS0hUq2Ou7fSTp06NTE41NaKAgjeiFRRZQD6ayoQtJoTW0q+B1KuYiNlB&#10;6MfpQr/ShGZru6+7+2BfPxpzDOYk6iI+mF+cm5yaIOIhigEK4J7BW8O+3iaiHxwYuP3mW3oZkOcw&#10;xA1qMlD9JhdmxxYmfvVX/u2bvu3N5/7ms3/8y7+yc2WkbmzssUcfuf3m48eGBo8MDR0aGmAaJ/cV&#10;+q4sQdsbUypn2xswAcE7/YmZRYI1TN3gkZIMiClU7W1Wapb3qp4Zm7wwM0/o8H3f9Z3f8y//BeKo&#10;ALWAfJNcw1NPtja2bs0t/6v3/VbbsZOCBbtbf/Ff/vMzTzy129hc39bJcDJZuZmyGQHgfd1DtnSZ&#10;f1dK9OFuOTJS9Iym6CUqmEsOrskAV7aTxDynKtmVyQt5xGnGqq/5x6+7/7k3BWig6V9q+ybuTlK4&#10;p8sy5j4XSB8QOnkwSkcVcjJ5UdpnGOXoRpS/gvBkNG9TaVRj1r47Gy9JWKRNcvY5hjkdYiw4CIGi&#10;YKyACeUA4Jk8t75In2TSJStG+85e4eRjB1QQ4nmm392nkkvinbm3wrcT80nxwAwgUGwpG6SA4xfP&#10;qdhfWRUp6vJafsJvU5jlewiLAO7qUecgFd5x6UezVdeJibYyYRFMp663aeAa8BJcma1PlnV2iNhb&#10;unuHXv2az3zsIwx1xusANeBdxFgqwB0MLHWoFg+PJWJaGZdEyAxFkonap7/0ZYqBCjnEvePEKYZS&#10;qVCKw7OSdeYM+54NZO6DQ/0Muejr6eZt6UzlOEbTxjNp3ho3GTwq7X3xCuwSuuxxwNhATLDwoniL&#10;okkp8+n5tEoacQr7aeFiUim1LDij6NfPM1lTHJ9aJUeOYwB1AeNSSDJF/gBDRqZiK2x6pSQ0UCSv&#10;a5Dj5nTPzNihyjc70wwcBJGf+sd1hayIEzj5Gb9SuhB4E6iBXEMLtgnmm6XaCJ9k8IsTGVvbrQpE&#10;z4qx6Y47TrRuohYNTq15ZrXyK9hFCB28eWn/JvojMnB/lFbhzGdOnFeKRiBY2l+/XBNBRZbEXg1m&#10;sRXJub0q8ouFpWV8AQvMvfI0yQYmJhlJsoA+K2/G0+/ubAc/s12CPFjtbSJxNTB01aGf2YO2r48c&#10;p2k6YmOzxJJMo87chioHC6aIzfcq7EYfOf3gFm85m8Aj3D5LZ/3AgfPO2GKcnxmStECz6qKckVMg&#10;dxb7q+NxliSOdRWBT9yA55QajBAcCd8Ww8PNJ4L4WTSKGo1vGIIEnwsBl/3D/aHdD12TwrIchA1m&#10;zoinsaVPnX52cnqWAL2nrw/MjbcgLSzYGrr87JLVZTiv23ThsHe66OGSZgU1i2qe2CyTCDDrEDI5&#10;gGGQrc4vzDm+xoniDVgcWJyQrs32djYH+vqPHDxE47G1nAbpJzzJ5c2V2aVZBtG8+V/8SmXgwLWn&#10;T/32L/7G0w9/8dLZswf6ep530419kLBgVdgYK5Rkj2Hm3wHVYmXoF9ZXQSVPBYgTFHKaZRQeT6bk&#10;VWEcZzc2ry0sPTM6cettt3/6U3/9kre9FQNKmOLgjeqaw4cPPvbJv11b3rh64fKP/NdfV4DYDpDN&#10;f/EPf5COx7rWrp6+fqKp8DYNGAKq+8UalkCQA56o0sSXJ8lGJXiCXO5eTa8lhjGDbHXQ/AlcbCv9&#10;rqabzamdPPvvf6BkAcXSJQEVUMZIiAwiVW9jVEg4q04udVdBkgmqzm16KRpJ3DMs/tJ2q2Uhkkw2&#10;wE3ti+SBB5WrL2lUhmrpjbjDbE2MyzohvLCmjWNbRjIgoS1t2Krk18b1MUY245SR6JgoB1Fl6rc4&#10;VUcHJ7DULViVcjslaIqt95/4YQ6z9KccZHNuaY47pkFGTDveePwZbhNTdX0WklL4sp7YNHw6RQwZ&#10;fmxBKecLmKQcSIZRdrC/KQk0Vtf6NNXi4xr2Lly5emZ08kc/+desCD/50+//nrbK9k0DQ8rPXqfi&#10;cTEGZVaPbXF79tRpLgkt/ZGRsdIVgqlwTk5V7VLkuCVZtqO420hMy18H+voEcTtUawgaXsXLIAZp&#10;HRAITsCW8dZKj+0fXd7Ep2eRA2MhCm+eZyzM92WheAolrNYPBT807obCP7+IdBzrg9mdnYYUuAiC&#10;Z11BMEognWPAx+lCJMbv15k2t6ntK08NuuIbbu/BDA1y6B5FeXJheQFhIeu0TagB7vtpOqhV76iu&#10;xWtYLLPkS7iCFH7joSOHZfGGso0h4BFLkXAmTDOVi2iFoGWGbBmjwOUmcP2YMP1nmKZUdrgYejDI&#10;n0l/yyaBOKtyVEFNY2Fzbc3gAMJf1jwlWfBPuISktogfN0OFJ3AmdWP1eVIEQ+Pj42zhIq/GGk7O&#10;TLNKhEtGjpXKQG9fh2IhNqY21pe6N3Pushs5i7D90gtAY2qZN1vAKGi1mFg+RYIv0jrqKu8XnOV9&#10;yKvmE1GuV/hWR69sMsyiWX0kTn0FK+yx5depsLKSYCequlJsCtutRHW2aq2sOz+2zBEz9KF4KT+S&#10;xbGDlLgy2rrLtrjP6gtTHHYBcZwr6FlR4GkjHiDbA+HkOKbX0g44+UTbO5SIr10bIcfFKTU3tVML&#10;m1tacOPv7kDbh3fAslDKhaoAuE9OaRmSO8XOAHWiqEEeQ0TYBB+6wdB1Y5WxpEQzSDhwktn9iDrU&#10;NekgUS9GSujQ4MDtt97aWg9FBY6cz5SCEIElcPvswtz5ixf++Sc/w9VVHv3qL733Z44MDvb2d63v&#10;bJA6cqdsMF+c42DiVWsL/fzsNA/M8eON0fGtrT94+JAbeweodgH7XrYNccn0+vrSdlVT98BLv/k1&#10;L3n1N1cdGqBOVmQ5PHyMKF+a/1ff9fYnHj81OTv7teVZa5x7G2++8SR7/vabb+rv6ivC+4hCYST5&#10;YbHVYN8MvwyCor6QP0ltj6Y8zey2ErZiOVirMmoswiqcDGi1PLhkA8Fy7HeLvEHKWkJenEU9Tvgn&#10;BesUGCjyAGb45rZaq4SHhuaFxBZJBK8j3cXp7jVpLRBNOnJ1CeVUu47WGfdJe3yEWX4oKCBFIVta&#10;ZNKdKgBp+991QXz4zpGttwHYloUSvwiTRXXPxgKixf1uWS/Aa82t8TJuWyG5RP34baeF5PK4MP6U&#10;3BIJFK5MIiPgtUDh/uA2LlL1m3TtWxuIHJggGYyMlVXOh5yf6ApI162tlSs9N89sdWAy5wQglgIy&#10;tLDkQVCSwHF7F46fWEXGRIOL3oioiCErS8ltbe/NTkxdvXiJQGxpYXl8ZNz6m1qyTtblYasnzi4n&#10;VmhrgTM+0NfLkKb+no6+3s7+HkYCtyXUN9LmYXKygGW8a0DkolWbKLj4YxCuEhQXoR59wnUiWYma&#10;yxJxeJw9IdpITwPgyL6MsxkDgzYIG3B4qfwWT8/WUMWTcp26PT6FBCyaibJnCoqtfoDJQtq9pB6D&#10;d0F8Long332VpK38osgnHxq7o9NqbLKBxeYJox77njLPAKtREh7DJOAX6wGqC3A2SogkYrXHvOUG&#10;KfAmOm7d6MjuX2HZ/1wn71AupaTCBjcVG+VA4ZDvaMeToPhICG6ZV2xKM5q+Zb4ps73I/zDH49NT&#10;7NUXvugFv/OR/4EdmBgdwTrPLcGUoWqwymwwrjx2wV4QtO+EqiMxxFtJn0+sxmXE1FaoaUteSmpb&#10;EmIdyXVeaTluvB5HlTmLi/wkjSliX+w0GJ/erxX2PWwc4UEeLixBS49+oiic7d9B7YQVWVskxwus&#10;ROYqBkAgYMAFwQlCi4+gPGVXfoeB3m1AlLfedDP/URr+uzjMimD1zMwc7Amb0ZxkJ0PdSZnp3Ozv&#10;7eOHq4uLkOvmpqdQgIZATWNLO4PRCK52trAwsGSpwFPIjwBm7SzDXen6XZh3JUmYsLw0EDDGIxZD&#10;om8NVeLBPpQ8zLkhUK3yK8srJOoKw6BQdLB34Pe/8zs/9Lbv/M2fe28vdaGWxlqJoPst8aX6UqyH&#10;7QtqaFh9FJ1MYMLTBxXE6eEX55eX8Ge8EiDD/6LqwQG/5+47X/zAC0nGi/W/7gb8C4y0tsa6/g7m&#10;MXZU7zC/dvvnv+NtVEqOHz8JZ4m6OqLX8Fq4WlaJ58Ub+iCcfVJLjV0skQ/KVsHukmdA03UWW6YQ&#10;lsOVAiqqi5EAghyULZuwaRezRQaKAt192ofgG4X6xv7gMiPFxlooPFuCkWLo5SrZvWcuXjacXiHK&#10;Rf5WxHlK6F1+pVj2DMJVaIWfpxHN948KihxYQa608vN3PIUt+xtS6Dq6OrkfUkuyPvIozWCsho4n&#10;uCe/VYLWOKSAp8nLtF/2nYXqpoAinZAWM4t1M3O1Oh1FM3Nb1TQTORqrClsbR2AyeH4mFiWrMJeK&#10;/hm/Ds2zSB9kukxIdRADFhdO3Hhj0223Dz/5JPXwjsZGMgP6xXCbjKqAsEXT/E3f9m3CwLs7Z555&#10;pvPaNURb1hcWhUy8JCHppfmF2clpJswszy+h6MAx5pOhKnHsIU2me3MFDJXF6+vuOjQ0eOzI4cOH&#10;B0l1lXyLLikrhp9VYqFMEBQ23EYy3glUTOje4q73J9Q7WzlunmdZrAyGXDRgBfawj8PSTgijxQKy&#10;r4GAyDrLGbCcIXAvErAwh7RA7JG1x8aOzq7wFGWg+0yhCahlRLIcuYJMgBGDzoAt949aAD66bBtL&#10;owaA5qP+2HpVRCP5HsKfdRIJkeKWgDkp/m9BsCvBbJpVmsiPNawO30YdrIltEB9q3FB8W7a0AoWc&#10;sTxCEm0AbhXq1X+SepFZCPSFRSgloY+XGokLJzbDDQPBSNjbwt6D94B9pG5PSQTXYfV0Xw6Ia97C&#10;DUxNT73vd37rvre/jcxx+/LF88+chutF4Qc6nEpT0ZFPgYR6jEr+fChH1rIEXpzZI6jYFnEttq4F&#10;2LXe7l6ORqQB9mmFOVaRfolZT/RK0Qtu26Lq4ju7Q4OD2F1uQ8gOgDFgaRKs5BwZDcRbp13DrgXw&#10;R+pEsoCqa2aUpbPoLeAU5CkkNzcu1W5kHCKMau7Dc6TefpSGxkODoTaIDFM3KkcIcw914uqVq0WD&#10;PZQeBXMgLPG0eRklHZJTGYFQ4/HEjBSi5EYvJNNeV1cQycJQ93V18hhQesD6cRbG+JqcwDRUahsg&#10;CdH0tInyPQ4Mhg8ruLUGCHvy6DE0DXBpXPP45ISa7TbnL/F0LAs1tbANZubnGlob+w/2NyIJbPu9&#10;/UkseOFNBLBFeC6c+6y5Ao8SS7FsFKXb+J/l1Y3JSbpqhM3dadlbaBYhbEtzAaflK5/6273Fpf5b&#10;GeVrx1FOVuWjH/7Q6tPPALOwVh/+wH//5B//4cWzp+646eYDtKGrhl3BDRvIsv8zgoYny/ljqeVk&#10;O+mvQWGJCgp6pqwl1rGc5UBueaWETzxof6aBwwiYywrlhV/Hihim/8jL7zQVKENjKFUJ38Yssski&#10;MsEeLURSVqSEPGWsR3HyEbNQ+bOQsg33YhlLAPh3+YQRN0GT246zJBbE/ttkjg/VXVsXS1ZRYiJl&#10;UplVa8O0swFwXqxCMIdoIoWW56V71lROdg6h12dtzGyIw4TFv66KzvPjYnGk+BI7s/bNjaKMuqVc&#10;pMcg/CLmzPFODn7eWLUCzJvDO1QN2AEDkqaX0T4LzwfxZD9CyjwfDPG5qr5p4M3fuXvw8NhXvkb9&#10;jrrhPOMB0DbhCWztQHyDM/jUB//01qOHKgeGhoeHdx9/nMnCWER7JqmKy/F0HDnOgLtW2aWhEZY3&#10;BhK2DzqipXWbJ3LyxPHBASKF5sGBvoH+PnYTMY5d8jtQ4Je4L45H6QEsMgNB6VUwE6KpRWyDCKkW&#10;YRGDPjaEI0EU1tfb6SLTvivlgN4o+JcODjIhDNifoMOnQw6BvWCp7YDfqUCUcuWpvra31cH0i0+y&#10;XHl9nwStIilR/qEYViMp6RFuTkEMSfL8in0XfI8RM3tNCEITHXfOo/dMQokjiEatpKaWZWmERpz5&#10;glgw3pBdR589dh+37/1y2+hqmKM4/UBBgygO4XnVvU+1nJAzvgmfQaG9hSYpPkLtJx6xDcNNHR3t&#10;BXQqEBabxG4JO/SlJLGASWbqF1eXfQFUlqZGiqJu43UYZdYveC9SkdtuvPGed7wDJTk86g2HDh/q&#10;6r337nsnJ6ZP3nDz9Nw8dlBR9/QjKpcNKyGelV8P19M8Ff8kZgWpBpFdjodeMPOd9qdIqdDGbjQv&#10;N1IWxON7LlSwtLbu7jvuZLwvshyQuKRkxKmULpyCg8X3WKS1FBHBxKxMuj5raD7waNh05ixVn4sg&#10;alJ/PFlLazOM0tl54B2UKrpvv+22oYG+CFPbDGXK21CHu2C1iYnmp6dpR1fpgCxwr4JoLp6X7UGR&#10;iTTCyQEMr6/eoymDhlubEFMhUWyK1sjWViIn5Kep37r/HMS4Pj03C0OMGdxsIPz/blU95bH2ji6M&#10;mYo6ezs9He2gQ031qDc2nz1zemT0KgFDQ0cbpbDZhSUqupS84Uf1DvQ7RSOTt7VKEefn/blxAgL+&#10;xBrsR7eOOVsn/mBLd3T31NQ3o56B8mRrT+/4+OTcwjw1FcxLklUFY3Hu6Hg/9fTpj37kzyYunX/1&#10;O9+Kv4q1q/ri5z/7oZ/5uYMkPd3tAwO9M2PDVPB62lqof/R2d7L4mH7HlSd4tULAbzY0wP0inldv&#10;jaeTDkouDM1UUwGKWBmJxE4uWaMRfKy254y7CoyfxAV0DLoRyOBezbtf9jxa8tgs9l6Gx1IY05py&#10;fQUsNFiS5t+l1mDkmDFP+yH/vri/+LrVs/icgsk8l94rQR0YV2J+VFlCTDDhSlXCoI9dBZoZ3qQX&#10;w5E13lGPExUU4jjeregAQ97ICO+9XYYWKYfpoO0t53RHghUnABhSRgX5X6h1JF9luKOmf7/m7icW&#10;fClOUihJfwqNx4jK4bfYaMNLyTB4YGI+qO62m8knStWOxcE0wramfN1z2x3dr/zG3fb2L/3t3+w9&#10;faoFbwxAs7pGp6e2jegYOLahcfzacP38Yk9l99qffmD04iWQeau9gExLjiSzkZX++yasTzczbG2q&#10;rKqiwoaT5NhABKLmQ15MVzOQK+FXSxvNmZxMebqG1PCmmhrY0GAcipSHT4UpxECT3pcEjtvXZNv1&#10;oU/1JGdegntC8pXWlpf5cIswhxqOLjnmnh0tMm2FxgqqrBTxhB21XxxXp7gbBETOtL+eTKLE8hbt&#10;S2aZrPG5qLxMDOfvmNoIRzvRCe14CI5w0rn8MhuVJgjLp2zoKqsXCT8NeoFdpCdF168wX+mMxhUB&#10;0XJKee6cEzdC8kKr5QTpTnpK3ICMys42Nefp2TkiQlCmaLVTRisqJgZrgBFShEKh5grLs9ApO1si&#10;pIO0WXCdUGYJDsEHVBlJqcwiXjpC0ybh9dBYeoimlotnP/8nf9iwsXPrt77xwEtf9rK3fvd9r3/T&#10;/ccOf+HzD10ZH6cyW11f+7KXvfzb3vXOr33hiybwRSddEBU0eUnJCgYzoN/VRv0sHiuS6aW5j4/K&#10;J/rlPBbUqBRGNZelUvqa17yadHP42rCaMdePcKyGPJyiEQUbzj5nYTuZaXI/N1XY5yHx0GMfbAhl&#10;dQzyknkUITPKwvPzC0SYN918E44Q3VuBSVTVsOQaI6NOxDAAWNFTGh8fK8reBs57uwuUW2WXtgz0&#10;D0BT4v35FJ8HeYlKeSJanDtH8m1t9XZ1tzU3qHod6AYrOcHMF8hJa5sQA3CelFioiYN+SIcjtlpe&#10;pOh84hB6K530WFOCfvaZp9/4zu/51l/7tQfe+g9f8F1vH6+vPffQw9i73o5WiS2uhp9YYkQ2TYmD&#10;hSVD6uW6zQY2N+FkM1Od+LGmtWl4euLp82dvuOOON7/lrRevXKJx98jhY9gQxMTKZDpUNYTht7Yu&#10;XRxHyKJhauKOV76cQOzLX/jcf3rzm2/v7zl28iiAI1UTAHHANCRnCbSIOcph1AnRMARHiPZJkTTU&#10;n9QCQM+ALcLmXCS7Sd5g7kKbkfZ3Hz6JmXW4kX0neS8OM4amsF05p1g9ALSa97z8TpbZwb85wMKv&#10;6RjiLEc0SA2yzNfM0CKjPI1FSZZl5sWYaokivFgS2P10IZcA1YD0gt/QobGt0i2JZxo4ePTQnXeM&#10;XxmRU2+wYyu5zS+ZaJFcwe4ljVfIDMb81wcripjv2KYoImlQpmEzqY85Myim83N7A+OrKjkPktJu&#10;1BbJibhCzlWJ7/j1/UqylAxD2EAUFfj7bFQMd5AlhQ0UR93aoOjFs1FvINwVpwhYO93gMTfQtTA1&#10;NffEU6sPfZGuc6BBioZ81I1v+vbmxZVJSHJOraklD5qcGH/kk3+DtIgd1zvbPV3d8GcUZRJLoUxq&#10;VZOAl7fknqHJR0NZ+8tNdQNO22iHzKKyjqDbXDAeR34ip9cZL1RKRcwUlQo/BFUXgsfiAHgc4V8J&#10;f6XlOxgL6bfP1kYevkpkLXVU0aQMtGUvOjNSXSnCOFVNDFEZGaZaHFeGGLVVLLeGeKLcRZx/KDRh&#10;Cck4CiqkjmmEldRp43vbaMtQaGltzJ/K8IMdR4jQEbIfSaBuRINCRGEZn8LkdDSkcAnUQ8DF+FUy&#10;Brt5U6gk0qUbE5i+eAL6VEVIiCmhNgSgZJGx0R7ODCYDZSEupXepKExwu9Jni0K7XCaDAm7NeCqF&#10;Fm/K4MWIhFIB1y1ZYZNhqesdvbBYugGIpM8DtlzPjOXJJYLBX37y4x//0Ic+9OBDj33uiw89+LGP&#10;Dza3Dd15l6S4paU/+qM/uPXee66ND2PaX/+tr686duyLH/9Lrs0Cn9rurgy5EM8iqkGyeNUVCAwU&#10;/pK+NtS1CFaXNmDoSeExS/B1rsvu5MQk9ppDUc448WPxyqnKMO/HXl21hwPUEWxxEACqAvHRMqJU&#10;H9tMWkGkO3CCJK88YBJuMK7unn6k3I4fO97b20UhF/5IEaoKqALAvTg3M+2T8vBsk9GyjEb0G5sL&#10;qFJXV9GuhSGCII+x5oH5rBzzUsvh0hCJW9jY1dPR6rTJEhOsrk4hd44fgHNAxoB35FACqck1VPsI&#10;p8JUSejMNxw/RrithM/m2vTS4uv/7b/fq2+DU8YS3XrbbX/y67/W1VjX197BOcvYFxEOAjSyEbxm&#10;2Ycl8PXLUmUVHnJybn4TGZ6eLgIQVMDe8F1v+a5/84u1R44+9NkH18Ynuju78ZBO5VL6jTutASvm&#10;AuiCaGmoWRwbu7Ot9ewnPv7n/+4XUU25+/n3dA4MkqyRfpe6FKbPQCbRKiyD8smitWhakHbJX6Kr&#10;wj4YDo5Ehhw0rBMPy2gmEUnJ89gFpZHFVwTX4eLZK0rSRFpGP8Hy/tg33q3QYElUrk8zNrQPggxc&#10;BDLMuiudxqwDRhwkwkramOMHQzR01EhomXIactoOp9Rwmoj9SgOHA4/0rvqNmsM/+EPVjW3Djz8B&#10;v0SzI7NAUSDDH3UhM3UhATuGjI/i9tmOigXZ6SrHpkwEZc8U3KB8xb5LQ8IdcRe2v1fbP6UYU+Y8&#10;lHSnPFcujG1qEu2jwgObaslSsjdifwfjAzgY+DCndEUKSpg1SXQRaDVt39qen5weP39h4sxZbF4z&#10;pEaIg+tINawcPnhoeWICLIgTSCiURA8BK9Jz2tDAKmjFpBujhg1n1ZqLpMcVBoVW26IE/Y0TM1PA&#10;aIePHRs8dICqOCpfAheeyYhGp73D+Fd5NwxEyekdu1V2BkKtmn5VAZQBFxZkjBvNAUiNRq9NcCZZ&#10;l88lITwlfZaxgHW8s7FnaMhanLIrMkaVBcFM4MWxlXw5y1o/5IAn+V3WJLbSFqBJsigUdeUY4aJh&#10;7gF/LnrgzR3ekoG4YOo6/5BKHVOcZA20DAsLHQjfzzX39FL/a8dUyaPPdFLODikRR0EyEhuJS8k0&#10;iALG8qyUpiMTik6i8W+Un3kTN7vECk+gj77QzBgmk7i+1JPUlE7umJQCFIU79deJhfEEGHMk9+5/&#10;wf14FB7NvXffjc3l1mDolxniNjToYAEqwUM2m9rbX/f6b/393/vdN//DH+DKfvNf/DyN3//0/e/7&#10;yrkzSxcv3HjbLUvDI4899gTNLfIIqhV6opW0MOK0FB45Uf7IDgtkcYWl2RuDXuCLGBTxa54qdpoV&#10;hPHp1F9BAl/Puokhm2QXPXkML4/FgM4tFAvBMvKxmNQEZPvkukzNi6h7pYrxv/DTaJdEBuDkyZNH&#10;jxwiZ2X0rnszOrApLEoTyjC7XRSpuEoHDqf4x094DYEDXcddjKd3YusWW4cdSNGLrUXXGElFQy0t&#10;+igONQ8N9GeYg0N7eDqQZJhhAFeIPtKGto6dGqarbhKL4Nm4eBJKbBZNzwcG+w8fHOIXQ/lbHRkd&#10;ftHLXsoGkp3rXl778G/++mEsd2s7q80eiHeUPSUxJGuroSyTI9PT64bc2Vmgn7yzvamnC1mf73vv&#10;z9z1D95eqW2iGPCFx59onJnLeO5teqizUKkeGztW9XZ09nd3U3D+y49+5HOfeWRldevIjYeHTpxY&#10;Rd1nzZ1WypmYNVkqaeRaWVYFhg/HetCAVgxsRmDWKnREezM4ZNB1HD//VM5UKKo5pmEM2t2pNxEm&#10;dTQ38VYEVyw2R1C75sde8Tyu1R6c8AvpESFI1HmY9ipopOuurafLiaMVlSE+CXAAvEzqEbYsIl+2&#10;acCdI2pmvwZTMLYqe4vzYChAnU3uuf2NeOz+F71k7ytfHj5/nqwBt8+VcfUhxhqn089nRJnpAsoV&#10;RKG7prEeGRQ2rkmsYJERUHFIpbfCeD8Sw8srS5kKKvGYI1G6/4GSWa5SNM5aR087QJbgBomIQ4PT&#10;vaPiF2gsEtBWjLkqEnOtRhu0HGCibcw5DodWBXzI/NQk1aVVUNStPQo3FIbo5sDb8oRATp/9ymNP&#10;nT49MzuHqBZJb2tnDxufuBU4gjgzoZg19uXFBd6/FCepLgOZz0OdmJ264wUP3PIL/7ztla8ceMUr&#10;zmBTzp2PgjWuZIUoLIg9XrXKDtsanCXyCVAHDI35htMGF88QNUOb4+Yx/akOGbBXt3cqj1FyRpyr&#10;KX9RTaCcIw1eDVHLrWSHNeERlajTfmwhNFSbDYhFC9ZnZjnsM8Tp7R2dnG5+mWcdmHGfOJBSvw6r&#10;CGxEUxn1GNXl2GrU9nAlwMwYCGgt165c9ZI20XNSjjHWd29qfo5njEYaBZBBgs/BIfBkZS+I16oq&#10;qu/JlK2hjMZmoOcYxLmkfRxESq9FF44gq6E2LWY4FnhHqaS1trSxN/jGDhJlRJ0qgatg/idbh37G&#10;7u4eYidOHakqaO8uqrXm1GAFMrTsOKMyWV115z3PvzZ8hYyNazt/9iw2DreNoAwaDC95yYt5uGfP&#10;noXwwQb9vS8+fNtLX3KsuvqfvPMdv/Lef/nYk6f/+Kuf36uu+9THP/qCO+649/7nf/WRRybHhgXS&#10;9fnVgPtoagKFQVIupXWSNbwjzgxBD5slMyWtRELQzAIn2qPAPdN6maHrXLAS07ZS4v73nKtlQ6iV&#10;DpdIAWo3ARGDSCl7gevkHVg4/IdwLneLjEqRzKPhAJLMyjLCPsSuz7vzzltvu3VoYIBnRVVWJSWf&#10;yR6Ko1OIAUyOEzDRM3Gwf4AJ8iGkEBxvkMxF3aQBpw6DC7bo8vwirbzqVJBzgBRCjqJaQHtNQy2l&#10;/L6u7p72NmSDHOa+sz06Onbl6jWnZDQ2rO9Wlje355eWO3v6aJzEnet3na6wNtjXPdjbBbXaEWBC&#10;5+tPPfXER/7gg9/y/d9V1QBWvv0vf+qHd8+fueXIoa72Dk6Jss27xMrb6qIzNxfeF6aXjUeHvO5H&#10;PU+IW5Pry9PVu20nDtDf/I9+/hdabrgDrQ0j56qarz761eprY3RwGHzUK/YgN5BHyQoMHSSGYp7O&#10;tZWlpyaWG24YurS5vNLaud3QODkzC/CYLNxHyRkR2mIo0wLDTgAbtxhGSzmeUo7iJRquPSAxLAAG&#10;nRMFKhvGAXEYOncAlcpVRYpGllDJBig3Eb2qe2nI4LxMBxoKiHlOodZBdwwTil4YtwpxXLRKwH8X&#10;mfO5bQE+lAbQ9pTOU98LrgJ/v6SixZ5mC/mNSGIYVyb+NtH5xTEribbjeXe3zv6Hf/fMl79E7or0&#10;gc3jDj+q1Le2YZCM+7R3KiEDYpAcrfNxACINEJ/XSYUovpToXtwAMH4Ngq3KpNa8OaUARy1tMDUJ&#10;JOwxVpAgEqwCuBANkflcd86DgOQy//FNomz1iMy+IeeaFtg9QP8zeINqoGHIaRkJJLFfuD04moQT&#10;KMTtVi9Bpp9ZmJ+aIUTF+vf29hOMXb42PDY5NYXGFMJPpPPU9xublja2QEVnabm0oRcIi1ENa5DZ&#10;ObpEs31Dg/0HhyAn1jTCRUEUvavtNa/GX6FeMvXoo6uf+Isrly6MjlydY4YGSBTiE/Pz3BqllLQs&#10;wUOZ57lCnmHndfZ0gykRKZpRCvEk6Q13s7mpFRSOeEFszZXBL6p7zjPiTzA3LUhcLD6AXSgqks4/&#10;fhfJDDxLeaUQxPr6whyq21N8T5lHwB2j7nQB2QT6FGxqozQMAnkjGmfzGk6mzC/ZxvpDWna1zvkq&#10;iRrnDSYcrpZ4Q277KiNk2REONiHR4VECKfAoUafmuXDB7MwC9HFHvJV1bPq6lSJ08HQxi75AYRYn&#10;NZa2R6FTA5T84oYtV0ZvO1vLzDGfn4c9gzuho8ptRn/49jYV1wMHmYXVAxufLQI7y3JLhhXzOD76&#10;0Y8+8fRTX/jiw3/76U87ABoBn+C2wGFHjx1t7ekB5KIZ5fL5K1hM/rvv299YtYcaZeX4Lf2s/gd+&#10;41dr5ubf/r//dN9993M1hHz2oWQ4s9uvxs5n28gpESkpZ09DSbhj/wPw2JK2PwCOXylpXyGCc+9g&#10;64LO8hEhs6ywbmJhUCMczcvIT4+bnU4OTmXZPcykI+nNLpUVszQhXpzC+jr3ywM9ePDgPXfffeMN&#10;NwBrEjyROkvkpQvAL6ukZuei5EjsUFRG9FRRIEAeXlnsA3ubh0W/yAyCo0CsjNxhAJT7j23JuAJ+&#10;y6IxMRksHZ44pnxtYxWmEHuemADScWg5tVBhqH4skpkqLIq7qqLvna7KHlC81mZ57REp4oLpu4RL&#10;9cQf/mlle7Fme3XkM389CNpKKmqNXVjCuhgjN5pozKdpEe0yiVWy7SXz0+0szZKYqKOrfXVhngvc&#10;6x4Emkrob0NY29Ts+twioiUsVNGCLFgLf4W3SoPb1ObatbWVt/7493/s8Sf/5KGvbLR2P35lfGq9&#10;Mr0IzrpcbC+/RfJbcnSSEFYz+okN3JrNhvgk55ZuEzEDKXd0gWz1tHf3yRYCEjd4ospHSSzTfBOC&#10;cQ3sAcFt6i0pQMqQaG1GtLYoP9b80ItvLYZSemg1ZIlIEYTazIExOYMlrcCzh40NSADiCAZF3hpL&#10;D5rVZgQG5GXb0EjKlZE1Rtw8aTYN3eeKIy7rV4R3zA3rEbHpaO1giK4aYY0tGHq0Fw6+4hWEBuAj&#10;ViauA6y8D64GDXEuEfI1JBEbfcOLKCUKOCEI4CbiFOvgsqmRhoKt8qKAQBR0sQaOR8+4Fa5KkeqE&#10;UVh8vAXS3IYxLB2OFHcIAybpP46HhzEwODRw5x1r01Pw29RMrRG+tMEY4vTa+ujVYRSBUDVnmBE7&#10;8Xl33TO3uPTYk8+wePINKRpTn6ngaGVaGLZz4RHLIyZF2xJLC0bR0dVx7MRxSGwKfMNz7+qAyUDd&#10;eGZ58Yl/9a+f+qtP7m2soYDA0nIBSsg00lhbIWh32vPaBorqs+jotaDPQTXDCW58JfGP0KDQvWmQ&#10;WZMIW6Zdl/4qK98o31pSBUeVaW5D7AaF0WACfvG4yQLTk7Gk6F5SaHg8bFAk8S5dvAhzA+Zo38BA&#10;VAabC/dTpZDU34sTVT4kU7qA2FhmkpWgGWCGlEaE78McbWDaFYUjaRv1dR2d3QRhlnPpA1paklZA&#10;q6HTqGS4ckHuJYZGMXowBQbek4fFmxCjcNkR5nL+l2SY5I4CauoG1uEfCsiJVDOWrWTOKDnj9ECj&#10;qELjfNgOoBbsK8Jh3pnAGjtCyN9GmToUO+5qHztqb3N6JgN/MKKxySAqhkX4LbiP6+uI2l949lk+&#10;aOTqNXqhDlW2R77w0Ed/+7ehHv7kT//Ey1/+8oHbbvvln3lvf3fPK173eoDUT7z//ayylpMshOZn&#10;iue0vTnRMGQ9ogRQOPG1dJmGHpYcmBNZQHX5YAUmSqLgNXHrxj2ZnUBNIBRMzCVlA9/UcgrVKWfB&#10;Rm49qAKvLJ41k3JoZTIawJkQE3JTCJPceccdfT0d1rgc0ifEZDvMNgHsNBZTIRYQHmg57e2MDTC/&#10;JnpK2yQ3wcqwZ3p6u9FAJUXwZTToqZlFBkPwqmohVosyF/8U7pvzJEiFQQuSPyzUNrXD4aOVDtSC&#10;xQI7ZpLO1MI8VQMcFuFGT0fLzTfcQAzJPiRkxJefvOEE0T0587mvf6l/furyX31sY2r64NChrq6+&#10;+iabHtgA7C4rl+xzdukq552kKkyKiE5Ti8PCtAx00zl17eqlb3/rd/fddE8sjFuM3OELf/RHNXMz&#10;1Qo0cHVl6IvW1VYvZYq3x5ZmiRt/+4N/Vqlr6ejouXbt2tq5y0hN8DpunecS6MUvE7iMw4QS7dwI&#10;RwuYj3KVbnUKv01tjltrQ6zJ/LGUe7HIpAM6DBwDLOCUvoWMIhqNcS8xk1r0Qr5QDT0XNf/oZXeQ&#10;HTimg+QgLoG805w6iitWC5Pz0NDgzF4NvcV19heICtxuZlQhN87C8WKyGVlWqVVmnrgYOs6B2BR0&#10;hUshVCDAx6vQczg+NibXxcYUdPtQC1lC5KzjG1/5zMXL9fOz2FDsbLkxj6sSYKV0bJkCL4alwN+q&#10;mJ0CDsus3l9gMw+ncFDEyKwl2iJIG7BPMTXJ61DJLgkFFpUDD8uCXmVQHc4qZGdwAx/D+ubC/JwI&#10;/sbawcMHEfuvml9YWVzA9FMeoX61PDcHHWBibPzy5atnz0yPjK+PTWzNrkIvm/7CI4+vb1V4zggQ&#10;kJ4J44dYyUdjqqLlhW4zkCPq0wxy6OnpBVdhNBUhva1oYcFWw0GfPHv26uc+D3WVMwH0wtEIjWKv&#10;HQEWDENbK81Qm3tbZy+dW9nd6h7qn1laIVTG3wDv2kgpXCjuyXMtuyE+X/k3LLuOwZlWFNXWSsOR&#10;9E02mUPZJEuT4iiNBz+KwT670ifIi3nGGA6JrZBcqQMuLBifVlWjFkD4Txagvn4skjrRgm2Gfvwu&#10;H8c1iD7HoBAGlr5lgF0FLSSMtVBspU006tlVtMzwPAlj+C2wI9ybiYvTURzxauSOoNj2BlYmOjxb&#10;UAk1NcF5Ve7N+csgMIuyxldZFsIaNgWBMZdH0VHLGIqIQRMGT3ILo2loM7Zmx8OH8M+fpUILAjY6&#10;OQ5V1yY1XdEGh/PIkYPI0SBywFYn7LUqrmY7AJSDoNlvLDfsZDVfN7bGrlz5w9/7r0ff+q7+urp/&#10;87p249wAAP/0SURBVK/+Y3d/z1u///v7DgyNPHP6wx/7GN7uoU984osf+QhECPB22gbJN8j/eCtG&#10;WnEQMxNzl5UnRePkpBFjv+J1PfHVMUQSR+1fnlfRUzEmJRLhCsSdrTzHnigAxZ6H0UBoKK2OvZHR&#10;N8akpA7WJpioauLFupI7QMxzPhvFg9YGZG57ujuxlWT7vLNimJgnMj+SZj41BFO9Mv0WSUqUW1d7&#10;yiPMDsd/E96hEc0zZVOzaFgtggfyFLsdkMDq6bJFxkktbhgeE1mOyX1tPekGchjVDc0VxgLv7F6d&#10;nkQMYHR5en5nY2l3bX51luQckchbjx/t7+vRNxI/bW/agby8Sp73ohe/ZGZ64amnzywuM1iJAQmQ&#10;NYk3dN46Tqj6y6sOyAV/dNGk3XPR8vQ36UZsWlpe6DwwMDI1ef7s5R/9hf+z0oKKQ2nj2P2jX/uP&#10;w5/5TN3mKq3y0ERRFgab4H55V1s39naWN1evjo9uLu++65/8NO6YQOzTf/XXzbOLSBIgcQzu6gQs&#10;9a/UJy+RN8/MhrKlJeJs2oNBjz23NdVYDNZR7b866F4ZQmkSLA8yRUftnnGcgjao4DkQwoqbC+hu&#10;LzvfNDEZfM0/fuU9aRy2CzQ4gLkM28VDlWqtQHZUsQwblUyKtPquNUbsKstKliGks7aBwhRLRgrC&#10;v5aSDu/JO8j+LpPS6jT65GFdJ0/Mjo/jtezTiZpddER2uluatsfGCSkBGIhaiz6zhltgB/iKuN4h&#10;t+LV9i1scVq4mAziqSea4LXF4sgZz+wLPrQUBnisBQDhh9L7aPew5diR7kzUUKWO+l5Xl0i6ptAO&#10;3o01J2oN9As3L83PLV6+CDaPD6CKxW4gI6V5d3Z65tFHv3ruwibixW3de4AdL3/5vYeP3fD4E8/S&#10;xmFtz9KIA+Cc24HCHWyt6lpEE9tpqK4i329G++XEyeNE07TRNbe14Px5moTYfImkmcdZ4sN5CG80&#10;KB1DosAbEi9yeta218cXp/ZaG7/vP/zaje961xUkFoZH+CdaUiKRpMhwqUcQO0hUL3J49FW2MYab&#10;+YvyJqEbpcFZL1nK6QIRkhD2SN2KspW16rY2SK4svQNcCeR3MSJs262x8XFU7A8fPUrZ06i/rhaC&#10;E8EIyxgahrXMIPJWNXOotEEwYgPAItdjTwmWm3PAkAeVapgZQDka0YlCyhQTJxe2SQWnqcQe4kjK&#10;U9tcxj7PmDD1kbjsru5eg5ndve6ubmQvpWBhaEiArExWY0MJI/hJ8mbLRf7EMSMOUNDeqUJLrwWh&#10;XGokauIy64LbckKhetFUWhQHk0/FW8jkcQyIeDepBlL3JFWYNgVgU8AwvlaPjB5SHJ5YzBu//Tv2&#10;+vsf//jHT51+ijSco9jZ1tLZ2vr0V7/aQVxaV9fZ1EJdUQn0vQoIICiQ/C+0kMid4cM4pdlc3HOe&#10;/oZCrUvgbNdH4XBZQmhtZXmLhRIcYxqScZ315g6GJba183JZv3vYuFUqvRb6E0KyDlEosvOLy2Nf&#10;KDNj/5gdkuzEQwcGDxwYQqGTiBAhhDTkO9JuF2lycnalJH1mLAVPKrm6+QBpE9dmB+iGg+1KYwct&#10;s1JvlRGsIiizQuMiVzMmCXYKGYL1y0yeKwgVV8IKwJmco+mytp7a2/TK6rmpian6ylfoWt7e+J3f&#10;/eVXveS+8WdPt1S2X3jXvUjUlbHTBXzPpKW64ydOUuWG3NTZCV27B3PqetU7xlw0BmfG7a+u8VPF&#10;wQhVMTFoyAvyOBlCgTxVr2eQFr7h+NEDdz7glqlU/eHv//boxz9+uAHxkLquvq6+wQEMBVsNW+Yy&#10;kkECcG1tXR6eXl2pfP8Pf68oz9bun/zkT7cgu9TZxinBPlOZsSe5sYkIgKo7z3pxiVQHUd4tCix2&#10;2nJNpDk0vzVmCCtloepqjk0J33niGH3+1J47Na9M1mJbixIGrVftsCDDpRFhH8n/8ZffGV1HJ6AC&#10;gpMj8sv69lAm9BtRWUhw50hMFoXHVrwFIVUp65qyUm0ifySiIDcJfLnfq5w2xFSc0B3ShJPJdR47&#10;DqOGUDSBqiwDzhe4YjVchJERMGU+TI2RQJPguOwrTFRaYKzbY9a5HAX2BPvhtMl3lOJivUXVQbvy&#10;VKO0j9Suybgi6b20iQnxVcwnIh3qUQ8zl0hHNJZ6DnAWlgWuxew0PEUOIaIl9prRpby6zqOQ50uD&#10;++T06PDIqdNnHzu/cd9LXvjDn/rz5ZtvHXvkoe/7kz/t/7ZvfcWP/eip//FBVpO2CAutGEQQ7drq&#10;PnpFOhiGcRCDdmBogNYwwDqKGVTHeDw4c2bT0LubqQ8CN1rPDPBiwY3O0oKX1wsGzGM315bGd7bf&#10;9N5/Vn/PN1XqOk7cdMsnP/JhkmHSbFwlOs6YTqyelOEINJkW8KAzg1tsPrrfrIJcAqVSxUx459LV&#10;FcxXanYITmpdlb6QkLtbFucWp2mHHgcQWz189FhXd5f9lkaGlHV4MCrC87kkxeGwSiAWPNRWySLN&#10;/DwtFCvMp6uinsl/PAUGDuiiaAijN7ho/DLHtLeX+Ke3owsrDAcXMjeeA2vCpxBqoPDDMmHlKeqi&#10;+0bYjtXkQr2GgK18g7ApFhWDRWiZkRK0raJsTx3IZJJiINEM85XYyZGP3MNkkpIbFZFGkASsg845&#10;ja5gTQr5sZkV5lEKmMZsTk2ZAs1mdGPVqvUNjpIIxNcLpq2ufvoLX7j2zJk//OAHj5w89pa3vOVF&#10;L7z/2SefPnHLLVMXr3L1mCt8Hrcwyx2SM25ttbcImhXCEvkTjlT7jr4acrlgnsz+y7ReKyWSv3cd&#10;/OJITsKpOi6AYQ/W57Z2eUx6P6XIHb7rUwi4RHhRmmZERjEYuSMeva00SPRYQrZ7TmIvFYXVVYDS&#10;Y0ePIiuqWDdApYWfPZJ9hlLiJ+Siai/VJAfylKO8C0ELXSYly7gRe/dTbmSfOZ6e81upxmeQTkVy&#10;0dHwvAnzBiTCGeSyqqYIqurtKZGNQ2W0mVRAIr+97TnY2EP9nc+/8+L01fd+3w+9811vO3jLCya2&#10;li989nM3HTpkzSnyO84ajV/EaEJaYYOxnYgDUYvl/LMg0kQAPDmBi4u2zmHT0jwdNfQlsilpIzR+&#10;0uQFd1fShFjE8JlzL3vLW7jSqu3133/720+203BeXa9YhcEoLlaKDQaHyQRzCxeuXTv97CgMc3bO&#10;xKkn+jZ3/vDf/uLi3GxLsyENGwRDzOmenEIJg2F5UEW5ePVV3Ajb28zAQeYV7+RD5AQ2c/ESL4sD&#10;KF+UekvwISuSrNSPkuXFUeKdIPYWqDDzqTmYHmqhK97mh198e/x0+AUBgrh33svKYWKi8p95PYT1&#10;jPgJ6c44k96NMptLR5M5xh71fCnfGkFQoqnwsq0f4iEKmNs/NLA8O1eAGoOFDN601Al2yWP301u4&#10;ea7HwqMjoUUb+UTu1CGL+XRznOSzJernxRiCkpMKO4T4FbQNhqt5BwEyj15wICkgfpWzxAHA/uB1&#10;uUKPAAYXF0gCVOOcRRoFwXDohZmbmQUfbKxrZEfD20BDYmpi8qmnnz11dvk13/bq7/ij36KB9ff/&#10;4PdGP/f4He013ffeR+x95s8/dHBoQOi7Zg/pLLt19ipQ5TD9fSgEQWfoaEd/whPAQL46SC9qfpIb&#10;NbS0H33RC6kBkYdwPTge9kRgUp8CzyXhFQZ9g1ItCfzVtY1v/Kn37lV1ECDOzI0++9nP97U093d3&#10;Eb0Q6GXRRMEpB0RDnNPtmdyv80eAgZjFMZMkmQ2NJJisEgEkZpH1gwvE6S2VqzDp7SMizTDZ30IR&#10;c8Ux7nuVgcFB2QvW7SkqAHj69jxJ8RngLgKr0LQCbbnNON6iMZafbPfD8oNjpCBsHcXQmelRJO2d&#10;nTw5Y2ER44YmsrFmQkITJvB9zoyzX2A6b+8uLq1QcAIp4mBjsOAWObtRbpdNcHw660aOwkaEvFia&#10;KKU1OyYXc4+Bc56iBA91/CO+C0EunYZYC15PJZKBuD4AeBrSTx17ghUm5uVzI4ZrqG7SbX9lbZHe&#10;syUUU064XUOK7DCy/qFBXvTgQw/+zu/89n333MnDv3zh0iNfenhjYZUJRFbpKKSvrR8/fsMb3vDG&#10;p54+RbpGurBfjMwhJkvDDkUK3mDbQC1VPSGg9PznGkUD+BL6i9m10a9IVzqqIO0dwtYZM0jJxJbk&#10;UkayhkdQrPW3yUOhQ25uanIKo8zyHhiCidNNBZDchSCQowO9kI4mfLjAAnspYTeRNsadvIiNRHIZ&#10;c2ysXQBSe8Q0Ck6tUbKb082WyxPhDHosVdGQusNNOFCTrgJnzfpunR2d3AgRstxCm8lXR2cmPvrh&#10;P3vr933vz/7oz730ZYTnrfCeHv7i59bPnxsy3kdc0gGTpQpFb7l5UziEVF5kM8v3dz9zAYQvsDCs&#10;MRJLYXRR57Z7XZyGaMHqZ4Q14yPZgDC360YuXW4Znzy2s/Pb7/0ZhO4omm9DgUUEHnzbdhP+Vjs1&#10;tzQ+v3hmZOTC6BJGrbWDqK4yNjL+0IOfmhgfHRwkuepKKzrGz+YDNiQlcktOCqbpvWCdeBckv7yz&#10;h6bBohEN1VQCEy6zyeGSkhab/Wf0HndE/icP2CHSzlkEZRKFDceSN/fT7OcwIiNaqvmRlzyvFAY5&#10;Bo51yVBmmwLRaOOfEzkKn2WAKkaZWg8P2FneYfvH2RpImpskvgYNDbZo4TjdXtGeszPXeSbsQP4d&#10;y00Bp7QxULwsgSceD7oLN2MgDB2Q/nvFUBuMVZPeKlyaupjBbL7T9TU0SoaKthr3z697QX6iJofT&#10;a4CWwilXVeowXIB5dIpQ0Lw8Dw4LVbaMH9K/QRWUzcpPkI0bvnpldmqWsAFGeU9nD+uyOLtwjcrA&#10;5SsXLi5CX3vPX/85ypmQKz/67nfvLleeOXXxm/7Ba4nbdy9e6O3uoCgz0Nc9MMBAx4ZOOMswJZjr&#10;VAaSCYtSODXoINCgc51bFolaXBk4chRiJjV2XkjcBBUAtCzmwGlWLvnWJnO3Z2dnRiZGrg7PdOyu&#10;Hbrnbno/PvlL/5qIt7+jvZkjxZzYtra0764rAxgiKSeAKDulJ0N13I/eNKIUmEFWD/whiYiKYLEp&#10;FJ0a6d0hl7LaH9+sjpDFsw2E4EdGR3gEiEdasaIktadecZ5HhqOqHcQjrmeb8kE8JFY71TP3DIug&#10;ertj9tZxxvFXhN6I2qpHy51q/x1V5FcyXBPTQNmbWHb8hGa31kFjBPXApjH3tF9uEbQaqvt+aqEA&#10;3djIhhzbrGwrMgOurbg3AyX2ti5AfSR2I21SVCOxE6ybLWVgrBgIIOZVZGE3cT+iLwHTuDYdCeqC&#10;CnqD1ehWne5iK79liWToDekGsnxKNP2Gb3kD18/4rZe/7buXh6999jOfPXfu3PLCMowDpRWVcV6u&#10;r6n7wZ9+b+f9Dzx76Ur19DRGUqZTmbFRXcXw6iiIScw20TFadLWdTxsNn0SRAuum/9f1dyMTXaBh&#10;PYjHJ8CXR7XMGQ+MwF8hpVAq4xvSJCA5rhwvOTUz097W2gWS0t2NPnNo5qVGThctIySpKttiIoxs&#10;rzvzjRX35nrZTgSyfA4PjZCLSIAYkcCfNM7xAGyX/eYFbQF7VnW8dPlZ7YPObllE0qQIBoPxgJ1t&#10;eFaaGkUHKmQbO+tXh9d/4N/8bKWeOgrbUxogd3rp4oW1q9e65dFZc5XDGTpJrtudGQjRAcsB0o0J&#10;iN8p53AcYQTYVmGncfXU5CT6fRhG3gfPEcoDgksyd4V+edAbm1948Euf+Ku/fObiSGNX0+LO9hJ0&#10;KagdyvJL+OVqL8/MXpyeGx6bv+veW/78zFNv+8mfWjt/+vQTZ7pYy+amg4zjGRxko7LmHn8YX+bl&#10;WlSeJu0apqrLq4rPWCb0i2w1M85rVJrbkpVHm7Xwkf0g0l6KlWAfFFIDOAlIuyL2RdE2eBlLAcSz&#10;aqcCPV17NT/6sjt4GM6uIsxcwTozL1S1UGx3mdmSIoG9gcbmRVAodRUlILepHErb2D9RoRsVZIrV&#10;FWnK4C3Ww9oU7QYuMGisJTtcMH7B/ARtqbZO1ERbOtptIFK2WzzKqUkEpc6gFwspwV3JEopb1qnE&#10;v+VU2LDK0uA1+Yvsx+eunCcaLJWjqMdK0mDqBEpgEcY6qlC4Df0CxFw8MYxc3mVnL/ueLS13vPDF&#10;3W/57soz54YvX3726afPnzs7NbnW3lkZHGi7u6Vx9anHHv7tXx+5dPXIkda77r/p5m97A6Jxj//3&#10;/7Y4PtpYXwVtjmIvSQD99OSTJI9LyAqy7ZbQX5lCs+za6NjQ4cNHjp+kPEBmyl1dO3VqZmICRXTG&#10;TMxMTmWKls8SPYPYcYTXq2dXFs+NXJte2/mOt7/17tvv/Znv/M5zn/xY5+72EHIULciMIc9dhvdW&#10;w9wkFD144kR7Zyc6aBglECF8ftGoyYm1iuOc4fB8cNIk0GZUPnF81SokMNNBwt6wUUGKOfb4oavX&#10;rhDL9yF/NDhEwAI2ByDu7JgiN+RzLzmiWZwBIMRZQm+WwOTTE2iPdCg+amI7qVhMjDgQnJLjoWGW&#10;9tZUMCIpTPHi/JwpVDLqGLURWwYQwWPimZIQ1O7tdjNupa6KqXig/0L80H4GD6ACjVKZbCIYKcjC&#10;UMmwHl4h1OU1eCB8wMTkJKU5SiKQHvsHBth5znM2nYJEIG6GlIKgM5sWbTIruM5kxoZzTvW18RIi&#10;XTS4bDDIsysdWp4guvA5H0xfwMFz1xcfe+zLj3yZLY0Nwo/SFgBcEpGDavqoH/rbv1k4c6ZqfpYP&#10;VZU+P8+sAgVFcAhRafHLuyP5ts/Rx6n0UAaQJVM39bF4GDBYyI6KmocLXTktZAnyUkrfQcgT2wr+&#10;rqb6uvPCOJqCDTnORw8jCXAIqR8K8NSjbXNjaKL0audi2pCsgzYXJ4WFtgn1M2iu+wDoDVdJ+ehA&#10;P7K5fZhOYk3YGU6Mih0hYBf8EXX0Rqx4m4oZQzDlApYESRX2Vz0PYjUldWF81TMrGN9f29yyWrN6&#10;+stfffk9d5KJUKY0VKxU3f68e4iULp4+RSGgqApiPTlH1mBD7sp9YessjgOlsbdhLdrXhuGyeKkP&#10;wJ2MjF6bWZgjwDcYx0WZTsmPYL8JV1VXE9v1Hujeq600tNT86mc/8y0/+hOv/Yc/8JW//vTlq2Nz&#10;K+tTC4tfP31qcm1tZHaWSsfLv+mBF33b62jvvfDQp5dmxo4e7kd4lcwD1+tRrYITRbew3ZRY/+k5&#10;etcIqS2GoTVPyYXbd/6BmW4F4Tz2wBy0U+YQUMlPqTi12DI4zj+UHczzZdHwJ6YCbs4QTPeqmdG6&#10;hg0H/qvsXp1Zkkgnr0B1ZQBN9WJQvrSwGdFQHhVPpTgAfHGprRsnZoKHD1qPoMgViKGNxNF304eH&#10;26MYhOhbGRgpA5qjDQZhiAdNlMqKEV+zlEraH+IVS/7IpfMarfyubFQ/MbNueI1b3EmWhvkhUO9r&#10;4ZKklzaKJE/Mv/QKI67rTKny+nI8kgDt63GSGpVSufJK+VJwB7qqMnDqszNw9fCRYxQ6KqfPfPXL&#10;X370kS/PTE8TWw8MtR8/fvwoijFfeLDt6GFO2803H73llltOHj9ReeqJx3/l389dvkqjIlst49Y3&#10;55fmKaXZzhfQHzuIBaHtZmJq6sgNNxz8qZ9uuP8FJPatbU6KlfZLHI2k19Q0hgMWs2uS0TF6ZaLU&#10;3e3Fyu5qe8d3/uzP3vPTv1D76jfUHDi219jR0zcElGhXJmTfAC/0lRMpQ9KAqwxfCyufyMgREJRV&#10;nnuOpTbI+xtBpAWd33W1EVyyOdmaPpkTPy9dr3xjQrqyQhrX1zcAkFiEvu0Ci1YP+8D4S/NjhyKP&#10;TzSgtk7pXmhK+WuR90kJlggrzVAgcl1d2DRCAD8dmA5GAFV0HEAwjeK3MOJcJ4cAVjEv4waZQiyl&#10;nZ2mYbKjhQ8t768UpRo26XkWLKx3B2ebclqU3zIiJrDibpgrBTfJKRMGB+Aarcx6ayYV7+6hPRaS&#10;Es5jVY04GFsy8yXS4KBRg8Kz8r2sra3NJcam0z4JdhEgq9wIjpyTST1jcUV5YahTPKB2RDAVpFKm&#10;vb2tk4TdzBUYpK7+3Jln6dTQiFOxTFcBt8y7JfmW8E10tt9XHLENNbVt+1LPksdbsgHezZ6JmAZz&#10;YMLAqCGVSC5G068SCpSDwyqVOIlf9/nv7CFzSy+CetDQxkKmlFQTWS3PNsyKpYVEk/ToNRJQh9cU&#10;5Rag3XCyvWaCQGgaC4tQDRX0Tau5UR31DMLm1DLTzZDNEGnrckkElcQBpQrq+6SVhe+5RjxTf2fn&#10;A7feijLXpVOnE4j6xA3Fq6re/CM/DiGEQg2tRfbPpWUVy+J7BlEoE2e9U8YMwM1ZnKe6xffsA0hi&#10;zD7DwmpuMU1yX/nWADULi3IqLYaSUGzIrK1h1k3fYE+lo6VS17pT03CxtmpkZPjK8MihYyd+5Vf/&#10;MxZlZb2yWFv5jQ9+4v6DR3/ota/5/Q98pK23O1pPJrvsJRch6vdcGO9N1YrFKXMhxSosNoCmQtx3&#10;hiPEDVbLrsZQRakksy6kgURqGurrLQX8FYFuCJHKTldVkGYCZaIxFwRmfmWJmqFaypW98Zllxi4q&#10;I0XWhDjU3OxspKP98qFc3yLFtRctaU2Am9JUrVgKo4zr6iLlV/JIre+681Jj1CWA68U9hekPnYaq&#10;l2taElW3LKl3ysElZ8dPKIpeKwtq3/pnLUorksdbrpFEIFXGbKUrdGpVknIeMi9w/4Ro4rmOkkZ4&#10;F/ZY2ubo6lviaODGcWek1gyfFL/IXHKMY2YoN+3UNV59+swXfuO3Hv7MI1cvz3GMDxw8/Lw77jp+&#10;w41dfb3Hbr5x76UvOfzuH3nxa177Ta97DaqDn3r/H1x79Gsnjh+GLIthBzLGlqU2YdkQWwnKS75K&#10;cmkLdUPDze98B/HX3rVrk5OT2CzOEryO1qZGolGsEzEjBC2MnQ3XyWAWmBu5tTMNYHX8llu/+3v2&#10;6vv26ruaDhyAl4e4hE1VoYRbZlS0B3zQzU2Mw96V62KaZRMGkU70izSTZYuXrxJ0e2BofIvymo+A&#10;fm3hNLFmHpDgqaqF9gSW15cPVdEMKxNN0+A/hqW09ZIKLM4vKF6cOcV2mYXRj3WwMyMCalqZnU1l&#10;b5T5UzmKB1caEvkwrzNUtMKNK5Fsuc3yZMtPCrE+VswutuL2HC95fU3wGeQTQnN8elWFDjXcCVAY&#10;L+DIEfIfPX6MQJQDhn4Rn0v/NjBUarZOHiJvSOleVe2ygcvHkcJKyOnstNpcUwUj4IEH7qdmh9qM&#10;ZOgqi6IMFCpDjkszOQ23rKf7FL9bJw2vnDueIJ94YHCgt7ur8N+0OJlgDH2LRTBg2rH4X9xD+kEL&#10;zOXBLgcQy89T4qOTT3iidQbASgkSrV0v2fTEX0uExOcaY1Aew+6EXQoaJjbd2DgwMEDKDBS0PLew&#10;MD3rVgnKb2cm7FgMwvYWjRht1Ijt6MnQCaMBqSB8GtdfcFcnHMzN0YroiD2hlWowO/JEzhr/AUS4&#10;LfM0oTnsB5Qm6jCeaB2TYUjIqUauCJSzjFrb4Mh1Mlqyt7219/ARPePf/6qtveXeu5jz+tzP3EKJ&#10;HfkJde7ieHBZ9plubtkAWQW7jAIYkYcK5x43pfFIN5FscQBZyaG5gMnpafh99K4SYJOIQXuamJmM&#10;jKx529zY6MjIErjybbfc2vPNr0ZgpL2x5viB3oG25vXlyle/fN5H2U4Nw1IWJiiHziNDJIHRxljw&#10;NEWWoomSMxT6TKWaPVketMDAbmVydo5sAktP3kDcYscAwBpwK2J5xvh7zL2orm+Ck40mBz3K8xAb&#10;yH5omMGLwFVC/q/MUBVWs49sfwJqCTzZZ85CSbmME4RtIkJICMBQaQW3+c+83h4Wu/mNMhRDNMou&#10;UBeBQKni6tZqagh80r0F+9MDXLJavwGN2PEd+HKrF9w/rqIkIg71jkooS1B+sfie0oRMqMkBNvdx&#10;s2RmXpm5VjRTEjjsO//wYfgjY8hguCJfBYmU/k+jD54ERp8akbVQUidEBei+omaFzUZ9D/iiUvn6&#10;V77ytS8/CnOEKb/M3rjj7rt6+vtwuX46/ubylZ0L57taGncZrVNTjR1H6kTMIfK2BDbquPAd/ZAU&#10;6GI1nCGMzPrQIITLytTU7l987P2/9EvD5y5GHUwjVawtt8DB4CiyF0EJOfT0bWE1Zhbnp+ZXXvHG&#10;76hYKDYuYdyHA20yctHIPX1kuWvPOW1nCfA4w7pn10c8QZUCFQbzHN1t4SlrxylGFUGz9Iq7C/Nl&#10;iJv+Ui3IHvT5FoSVrB4nsyznpBiXkm0QhOJNuaTyhEmBLvB17pwNeqpRuf7FFJa3vXT56oWLl5Pa&#10;emKBjIwPLFYbEFFbLw+03CPvzyKXtrISnRFBeKQUyKTea5vZcy/GnbDnkXEFlUXEL5KIxEcQGTIb&#10;Il94/mYeoqObKHTXcklE8T7iwNb8kNCUAMRkCEEopCnCvTHeJDCpqjzwwAN023JESA2//c1vuvsl&#10;L9ZwI07IozRRCBe+DHfKPqdE7jmSH5VBCC2qcgn/F8ojaHiRCo+fKPENb+jI6/T9YK9K5FSeEZse&#10;N1xOU3nuvAkbuxxqvhShwgOhd7e6MjE9hX7sfn5A++02iUKRpRFD57M8+7RqNzTQOIaXluO+vGxy&#10;RwWV5n/ntqGxuAslAYH0Q4ODNI6xmejKxrThEsCOAh+pCF4cNm8bF7JLUwyYA2kQ666Ldd6DmqZq&#10;WdrgAmUWiSdrA1yzv8LQSlUXO2FPsnDFH/uAaujbamzvasNW9h851nb7bfEE+xFh9uw6ZRylIy1k&#10;SiPjI/ipJiUJR4yY8pfuJZ2bqrsliuUnFHi4eIYmEo+z9cqgPXxDSe+IFRiWRmmaYB52Jwjy5cvL&#10;FYo92/PVW/OUKThl7QNdXz516qH3vX+Svku6Q6prj3V23XV46IEbjt1/853dTa3QTTkXzsxAIgIc&#10;ImI74IdJLlEwMslGfDQpLHfgyXITMvWIIuH0FDK6PCR+ETnuNdaZMmpNPSVBVA3m4MBtbq8QBe7u&#10;wcmeoR0BBV9YZ/xHPssK2pWNb6ueklXnV80/euCmYjGD8UGlYEauJ5MoWxOZwe68Vppolq8815Rj&#10;rTPqVCtKs1F5x5dJHjcWcHxVEdDgm0To7kueM5B9SOSwyAXdfBihW5SJAnyurQMKqBHQiR15Ait7&#10;s/NzDICdp1kDlmcAbpnU9mHoScuGFhEKyl+Gq9jdFmNR4tzQTKW3MlqGzaEooDhfxRKQp7OK9lkO&#10;t4ot+DQu01FsVT2dXcMXLjz9uQcvnj8PcoCwLW7gRS99KXAjDE6MC7nZkaNHrjz8pcnHHpseHV+Z&#10;mmLjSapnvrYjfbwpUguuAz0ooRbSdqNW15T4CSCIv448/tSjn3+QjnIo8BQV4NWNj43PTE2iW8dx&#10;pw8BjKK7p0egE+hDklrNxNzCam3DG3/2n1ZqWqr3Nke/8JmJx77W39LcoQakghtW6EP9BI0r7XSm&#10;boLO+9KBPp9oERcfTExUEg59qNNtit5hLQUkfsAy0gbnbBoO2/UTNUkf3fa2F5ZeIWmTPNTmJvZJ&#10;KddHztOKK7GXY+5b22TjbW7OzM5Ssy1DbKKgZSsAESjkzwxLaKC1ogyxAdhITLAHSAoCwz4xJIqP&#10;t8artIa9DkFp2PaGALBhePCQjSLgAW3M6gJkT7YQsAxIjkxpmdYWEnkO4nAZbk6MyhGQRmkJ3S3k&#10;pso4bi4JWIH7AsFHGgNDoOUvhDpvXMl+Ei++rly9ipwOQmwnbr7lsYcefMELHmg5dnT84qVSuFbF&#10;L8S15/wrQKybXhYG4Wo9MDFFS1nU4fyxOBh7x5PH1qsjFiYPxivleZxoWHmhiIuoSD/33PG9i58h&#10;upa196N+S9/F70oGsQjHwSRG2c8JCAkxpjnu/iLrdACiEIoyOBh6YxkWJpCvsab5i36xvt5e8jmq&#10;YERdRYWFXI9EgV8nRLP0GJiwpGVsEqFs52hpbdV3yldiXKI9mYwkvpwIqji4EX4VkQV+ETdAokbc&#10;Vhgf7A3ekEZN3pdAFZWlkYmJ17/zXTUHjhCCFqPGp375yw9+/Ff/497sDMIVOdGikcUmcLVaBQys&#10;3V4ovOITddL4MD6XwGNqZppHKdkJkShRAXIauYisuLglVosORFBK9gakTFZDec26rc2F3/rXv//Y&#10;J/7wff/ql4ZHkP+qfPrcUy9+83f88b/75UsjI0Y8lG2bm+mpHoRL3gEpzmcXPTYhDYI+Oj2oFAJw&#10;Up8LHUc5Ri/A8ZMkVVpPHg4A+jNnzo5MTc1QU6zQfgwgCYGLaKSCbSTeX9nY0DahdcHZcYryNhkA&#10;OwPVbpXSVPO041JciHEm110nD1WsiV0IJvXchIEYScMKI3HLfcra6WSvDw8xI1UBVm9gzLIflAVW&#10;2pOSj3dzwyVUNIHdNAbkX/MTR6baG8dYweZW0gcL1EEGfYgxTCkSuGnZnVgJ6jbXxkZwZW3d/ZdH&#10;xsbRIFxaLDSFEoEaiqqCI2RhoIRqSga4q3ITTrpeQYluz135IMBnT9fG5tz4xNzkOOFMW2MrkXVv&#10;R8/c5PSFs2eYMzM7OXX21DMIhyGk2NbRdtMttx4+dpTjemX4GmnZjbfcdsPNN2Em5ulujWskXvIe&#10;aVnCGTCxD8FIPjBdp0jPM9YOi4Y1JcUjCgOjQE8CiwgcjCGmveD4iSPs9UhgrpEE2OWgbo4dEKSi&#10;VJz2M6qd7a7WphfcdMPe8mJldeLJ//zLD77/vx7paO5vb7JvTf/t1E9eXLC7SApe15JMiF98ABbJ&#10;0hykyVgxHmjyvTjyKsWzcIYFZisrrNcvaA9o8rr6eiAXpSAhry64UwkpnsNMnOGiaJWgLI+d0ij5&#10;DfUVHhyf6OA9xZT9Vz6UwcjFYzlpkvOK44khK4UcDydgkWR0pR7MjzNDqtgIt0FtFZM7i/C4l9RC&#10;H1xbfXMblo650qxpYt79tJI3I4aV1Js6c1dPN+F22ca8GxsHsq1AfBX0ZcAr2jK9EnwAZ4uAB34D&#10;8JoUDmOS2J7qyuUrl0hreLdz5y/+jz/9k09/7rMoc9V0dhUI1MVx+xXL79gcMBE9TqjybFHidLoN&#10;JpcWZ1dXL46OozA1ASsRuVO6Z7LIpK32N8kM0aMUkdWSVLE1yl3b0ZaRBnwK2A31XercPCT+Or+g&#10;xi1fXAm5lE2LAc2KZzKXzPEs8DfZAAI91OqdUSeybwYJYqnWRnPjgYHBfodmt1tYQocq8ypy6iMO&#10;RUe677k/RbwQPfToPFDlsA04DDQDM0ZV3i8uPtGj20/jkNXmh3gC9ox8XPpRqBvLKQrzmCmb8CaQ&#10;iFpdabzxxr8HDSmA8Le/8zuTZ87AmW2pbYKZbj0gU3zLTk55AEtew/EvZ0SfZL+LIDvhNqjLpSvX&#10;UPbiuZKlGVVFqydeyyAJshqGa2JmlnGVK+vb/YMH6xvbUMpdXWi/4eghmo7VW7cDomZqZlZ9FPuH&#10;oSkyfqCeTHrfN6dXqMxyQWWIBFQdEUrkyvM4UySoI3C1xxMCLCzAS8PDXz91ijkVwOfVKPlzeHkH&#10;PD0LEjfA6D7HO+xVAe2tbu8xSWeNQ12pCaJkAqo9T2bjtPt9QankBD/4/BtJRlhrNbMSsOguYl6t&#10;p9ESFW1rhaftBRUX4qtsoDDl9mX61UwHMhMvUbEgtyqAxpFLrsAVUE+WXWduq8YACq4IBDH3vIj9&#10;FIGUNApkjKK9HrIU1mbnZuZbOr7zV379xDe/iU7W00+ewhpgrITYUhMsOylgKfUxS1El4C3IMm/L&#10;fpItbmy8b9H8V0rM3BH8X/2UYv0dLW3tza1QyRBQpHGbOVwXz52/cuXKwvLm4FD3S1/+4sMnTiyv&#10;Mad0GYr7A+94R8PmGuy6xfl5bAfBJtCwRxGqr93EDHavY1xNKuHWoQDoiD0GhgYnp2YEjBXbsWTm&#10;oELAaH6DhmnJRaBTW2wCOLVoYA4OHTx0/Hhza7vxIFgEwQjl4i00KuqpHS89/vWnPvJnl04/PdTd&#10;cWCgm+wGLycpO9aBq/IQxvCwKrDRpJcJObrDWIy4XdJwkjPFOk2o7Hrcg9bFz32TBAziEkb8Kvq7&#10;rtsKk81MT+Emu3tU5efJ8g4yEjLwr+RhxawQe7OnnQJGklkhxFb3m9DPZ5WEEgCNV0jTRL9+frGQ&#10;H5QJ0WhWYQUg+YAlO7YIcykJ1dIxv8gJXmbODz/l4usBUioiJ/7cEggPweNEhyoaCdonZab4XE+D&#10;xW+lvA1r2BMCF8zAkpho9Yh79Pxxr5YcuJFm5iyhbUVtBy5XA0oDK/Siq8uDIbHYQ6KmH3Kn2aCU&#10;iWZyKzmPTlkZOX2a0KEURI2OnfmponXguwz8EZRXFIgJ7FBALo5MXRieqGnp3DThtyDGx+OoGECE&#10;ReZEGOGGZu0TQU/UKRGltJYMTJlyYy9cehyf0dscYHBMtJaXkJNLpw4J2Rfth4w32NevM4yr4hVQ&#10;RcNlCuPbOXo7mGS8CXmA7NkauPa4TzNpy8WLIrSYVB2GuYvPnqfmXt1vStWjX0d7tmT0mo35mVLG&#10;6+pwSzZoK/eAoLujF5CpsbZjukJuLlNgbnaBx875IlJxbINoNHydeuaEza6tvfi7vosGoVIxBjz7&#10;6B/+wcozzwy1tg50dmFK5ETLtiC7NSEg8DQPZu2oYBM6S8REHQesiU3TzDa9ePkKIfbC8rp6vWBV&#10;NK6jpmyy5f7nvFAKWt/ZHTh4YK+uenIKAfLp4fGxH/ypn/np//67b3j3D73qe9/9+u//3gsPf3bs&#10;zLmxZ85+7osPE6ClcRq25BbTKO3Ic/a3uEypHVLWxtVxuxLaIyhS6lj8lAPIZobFiJQZjWmTMzMb&#10;ZuY1Le2dnAoLP6mGsiFVMbVEx+kDfalRaScW32jYbe8kS8x2OgLsKpxcgsP2d19VT/z4t/M3krLF&#10;FaPsIgXDthYGDYOb1WEB3egQUTZWxXOi2c3GKp14JmsaH2XdCnZkdxsUvUJTycgBVtO6MZG6LTZr&#10;GGFg8jj/pjKEpHwKT7pAnyWGIhqanpm4Njv/pt98f6XSjVFl3ap36nenJv7yN/5zf/1OXzvHUQaY&#10;VcSEeyA8ogHJZryRBEeEEKSrIPgFVPUjKtU333wzVafxp54GUOjp6MSWQPlenJ2bGp/gNSPoC1+7&#10;urqxBdxx/wtf+PwXv6xy771n/scH+gZ664A5vvk1qBlc/C//+dknHz/Q3SMFNVgWCwgI2z8wxDcy&#10;XmB3haBNPeDwPc8ntmYK+9gTj9dsrOE2F6an8ZtSStJxI23ANh/HSRq5QKxqauU99QFY3xRBRWm2&#10;2KAG6RRUcS1QJ7t6+whFlU1NbYCl5mZpVWdNiMFZbR4RaDXmm3hZjIhRHoQY9U1Fq5IhX5xi3b6D&#10;2JCTgrtiyzlPxMIS+yvRNPk40RE5M11wJKYQI0ADcHiUSRtbmyHM4NoRYVb9PNuADwIZ55I43gZT&#10;wdm1etkw3PI6sr3VSlFio2bm5kfGxq4OX8PiU3Rt7eiEvIGBoLorGOIcyko6YJw2zLaWu7JHW4N+&#10;BQfA0YLpwb0bzuMH6GqELhfYD1vIZxHoCcSRKa/QWcpW4Vq8DLFmkieb6RqdLriKAul8uU6VGpu1&#10;HcQWBIFWbpHMnF/icGKX2Zk8KWbGcYM8Be4X5o8E1sS5KVx5nrkL+a+V6v7+fhy5y5jEHxeljnS1&#10;N0JzGcy7Rea+be6cPnd19Mr4hz/9+d2BA/z6f3jb268++eShm/qP3HikvacTaRNyAlk60X8sMZmD&#10;Sqj5paqPFfG+9pziwmXwBBcWrIQ7eyG1txIE6IXYKrvSu/mCOCqyGj0+fhG0x/g3/QLWz2qqsPpG&#10;tIrLWVAki2V92FC8Iep4C7Nz2p60eQqj4fgjSlwGSXkM/RS7i+Pdda7oWRU2B3/V2bMDremo3soX&#10;l53URRohH8d2Ffcrcjh+hLuXhJBYhrjv3OTExWvD/+ZjfwEvnQ3A9X/+t39z/sK5LgmQdU21Jqlc&#10;mztcJJlBNbYZctkE6YLU4EErkBf0mhSRce3Pnr9w9sKwddx61CDR1Tg42N/JDQJeaq+QS2prRZjz&#10;0vzcXv0ejb4/9s//adXBE3Yz2HvLNZioIRT03le/6pFHnqlra+7qaCGpLAgVyznQ148zUJ+xyALu&#10;bjP3mF1HQGgOEYYoR57nBWWcDQ9RjIsZh8u0vOxwt5oGQmCn0itkY06cMpVACwlNOSlCHYh9wB4O&#10;Y4I7sfE4I8dNHxGp3YB4asPa3//SrHPY2c2mXaGOFXaHIEEUQUt+QPfT1vpKmfDOexm5k1sGCDZL&#10;JT1kCEagN+HCdLWxB2xqJzXOyTf1LiPFwMtUsJG7wnaQJt8kuMxHU9gsniBJuvkHhAv1nzldu7Ri&#10;4yGrSTSq+3sRT7CBJ4GtO6O0v2WjcfjZdkqNYvsiMeSpQJXIlucqPoI46vbn31974sQigTXopFfQ&#10;jBuYHB2bn5nl+i9duDg8chURUiLam266+diJm5B3mf3CQ6vz8zzO4fNn1z71ycrnPjN+9TKhGluZ&#10;qQmEZjxITW09U62XSBP50l4zInFpsaG9C/X6vRe9tOGBF67c98DU4gLTtH1UKetx+5w9bBx0Ue4F&#10;PyrAwg1CFV1BBZr3IS7Q7onSOYKBdSOqQv+Vemkbt8Ak00LxZEVYEL4pj4A7YwXk3igTsIodcZoX&#10;+yl5Lpfq1Fay8gytsk2JUnzR4CWlWGcgZRXhZaISHQluAFSZ8SCTI2M4G5neWPlEahiAthaGTq+W&#10;sRAe8tB5+RvPkwvWTuWxFp0Mtm9NvbT4Qg0Sm5JraL2X41LwhAIxlRsJYgZMLH3bEWxVVX306aEo&#10;39lGLECdvtg4DAT3rp9r1E6RsakqwfCyZtoPFdCemZtGrFinEgoKDqOgJXG9YRvjwv04221YTEGD&#10;cE+dfJDpgC4UQHy1RYXkV3VcBW7DsCx1XUIxwjreh09hk+OMqXZiFqVImXaQSW/ZsbywwG1mYAOt&#10;/zs8x9qG5oX1lRpe1dlUXb9V1bBz3w+9bbNmbWfTAu/VK9cIG/lQK+SlXSPnRWh+zRFp/JnTxeBi&#10;FLqc5U3pIgPlPbPAfXFmTkey8UJJLIggDiJ1l4ajxTtQF0E0muXgInGwbQ11Xc0QQ5vB9rgFPtqQ&#10;x05xV2lrdR3z3wvRh8bfzk6+4T83MxQT+BcbSkyLw8iClXMl65QG8hVMjRVH1fr2IF42S04FC6yi&#10;z2uFZKy9q71vsI/YxcIlDPJaTQQ7jeWi+UaXA+5kHrSBGm53Xd1AU0PV6aerNuYf//Rf/eXP/VRl&#10;9OoAVSJJbho3Z2nE7PAceYe4QG0FoQj/4CDkgArEJaPjE6eeeebqyDjFMevR2NC6BvSi2FFk1xhR&#10;8U+lUqkWVNNkgD19z//5C3sn7thr7N2tRvlDdlm+9s6dfvaJh5+hDtZHtlONy9+n3Yv6y4lXSdRi&#10;Q4YCOBsuStq4ASuLTpiBr7EHTgGZmkR5At0b9OfpxG7tpNlBsAEOJxFKoB42Z4nO+VLhPXujeFxP&#10;YsX4T8NYJCSC9P4/3QD/xPTKu/w1w8Hr8yALbZxWmYi88642VgcmtlYWrpGNlFTn1pzqSUBsQSKK&#10;3vgx5wmb+tldzAmhk58ygXPsAtRwndTxgD5AHGgboRrieGWVikXEsFdF9DjgKfoTfjDgzROf/OTn&#10;P/KhSxcu3PaCF3uDe1vDX/sys70ba1EzN59Q6Jh1c6hZs+InvAOsFaYX6WHVKVLMLl3PCytrd730&#10;5Xsvfdm5+cU1WgFqanrau2Ymxi88e5aQnGABoveZc5dV7W+uuf9F33D3ffcT/k2Ojk5cvYzHw8Kj&#10;mXXtwuVnv/o1MIj+vn6V4IRmQaSRW2CyqOctPhUdTRqkV3mEt7/oxVUHD1dBVvvaV5efenxpfJQq&#10;HM/RahSYb5VDXLlNwzeHCMqi5N6JF4Be4VMS35T5M9G5VXEvoyJTZZSrY8YGKhX3Sc3LobL4BMRB&#10;BRCVHHZqWKkcxsLyK4GYVRenPaowviIgQdTjJE1NINm+NMAc2hAH9hiDwPpcOnthbGQEHsqhQ0dp&#10;xA0awW9xJ87QkP/Z4KBzggDOMtlLYSqBx6Z66EbFFZQ0iJqOzZAZD4vUGigKOwhUjH9iAZ0tEVXz&#10;wDVOdY84ugQbfoBhUgMuQ2zkdNpmDAvA0ivsQuqKmCq69lkYdVMo2GxtHT9yqL2zg4ou24/V8Gbd&#10;vE6GSGOwqbTMBRhumZvY1g4l1FIwpH+WBTg4RpCckm6yNex+po9Eu1tmivYGP0t4RtsUSAf/8c4o&#10;oPChzlBmfXAq6XNxV+NtIPWyRHV0ha9o3xvqJqcnRkauvPP1r64MdLITjh0b+LPf+/X2uqrBI8fw&#10;KAcPHMQTF7XdrB6Tiu0D53P1mhTbQ7vQhwU+CnlCuRfjNjQeIr1nFpgxdlg3tX/AgOSDMtFzr7W5&#10;iXAVDAzdPiZE9nbgZzHXCoAZq7ANIrPHn+weommuhO4KaTQELhi1Hb0FC1L2IQ/O0MSD4EAjqQFR&#10;Qcdf3HTDjRBkVW2qkn3EkeKNOcBElyCkuE4+DqoXi8Y32G3ek0oiB9/cuLoC0Er7EqYDHmkUGvbO&#10;P/H4yCOPXHj4Cx2NzYMDA2jDsR9I3VGA4hrYIBxV2/pDIXFQWkYNKj4vnbSeoBpw0ibyza3mtg5s&#10;hgPdYDE1NrajIGTn7CbLKJM49VPrqXVVd951z81vfGNVNeS9QrATm7K9b3PjR1/0DdsLmwNDAwcP&#10;MtG5h2HmWiRWuKVtAPYhJfHNdVWhlpeRpyb44sBHyx0StlEZHoqDRPbJlQxPTmwK71bTq00rBF4k&#10;k4S16V5KDH+gQmkOBAHFE1gLyOxrJynEMSRK9vqGZ8ye/59fNT/4wI0i+KnUlXDStXOct2ks+5UD&#10;w0KwrzPymz2zjjNgdeA3+bIUCdVHzHZ0JZIFRwu4xmnjUgWCEkbSh31E6cMR6Sx35MnY14U1xD2Q&#10;JxqheGDsjnfYem09iceZs2emRkfnZidf9qZvIfof+9QnZi48244g3QoUBWuS+KSyBGaVyuTB8DSd&#10;5CwC0bAteC+l0dY2sDQ9D7yQAcGX//C/rY6P9Ta38iZPP/74AuoOa+vjE8ycv8Z8hPbe9le95nV3&#10;veWtE53tc6dOc7ZRLQEq5V44EtwkNuDA0AGunB6TEl9jLEitWBP2rayADF62Jbipeeit312prXrw&#10;5//ZY5/9VNXyIv0LmQfgFVPgyWRQVUFCTihcWKkrPDntcn0dPckKNCgdJMgbvIgoMgqaNkxtApSz&#10;m4lYAcTBhahOv+y1r+l87WsmL15hSAj3ZQdLyPhcKs5yFbm06B/Qm+VA4230t+ej6ymaqUoAMnDM&#10;k1BSYhPsxQZBjN/K6ti1YfshVzcgCR04fEhwc4+G+KVSBkwXlD16dD7ynPkNHqtyftE25yu4n3eB&#10;IcZYlEmozlNFU3pmBgdGKCHE7KykGjwBJo/EuSjGcHmRQSRWSvAbAIrHgZunL5ZXFpoQF9Dd18fL&#10;oPHHsqtUw22gzf8t73j7iZe86MIjX1bNsamZX+FfVQfjRKq3jFsqSqUYEAt+YlPb9DdYpbBi4nJX&#10;Q3xahAK1uoI5kAgn09g4JMJFGwTpuB/KAGBiNCKURgbeCkURbCPbBnvIU3YIhPUxqtwsODt8i2sA&#10;3AEAuHD60tmvnn71276JUYgo0Iw989jIxUvtvf033XhLX1fXxXMXaO3GAbABeNylUJ8oXRU5/lfh&#10;FTDShJwE1XhoBWOSK0T0KT1A6hPtAsoFT7Jpgv/F8+EF2JJUgWkFtrPRbn9UtaUTmT5YPhSBlalV&#10;asKSyncJ7HiKuAjDB45ZJkBx6jGyFuFC6OKuOfhQeI8fP3Hn/fd13HIjVnd2ZFizyVAHp2m6FXAz&#10;HAmE1VlgjipvSDIQZaRNVeOWlzmen//ig2cunJ2YnsjMbxg7iG5SjmPk8jIMH1p4HNq8qiotLo3l&#10;XmYqzcpymdom9kBrbpFgKhOtTTrX0TMfn5yYJeEgqmxr5wUoY0Ch6WoXhXOUIVBaaLUSHfcEYKsa&#10;a89dOAe96ei99/wdZ2lv79QTj/3j579gdXylZ5A6X0d3Vy+90FGMcNIRkTGLEOetzURHjwJOZkcb&#10;PWP5sf3UirD1WHyYUZhaK2yYhDo7kAg0tWvXe8iLzeREyz7C4qdNrER7OoPAfay+iqSB13j92OzC&#10;/6sbMCf4iVfeaz+CjE/6NkWEPdLMUqfhPnJ6JZDne34OsGDng1Cjxg5WIoeBh60eTuoEeqOi5Q2S&#10;i46//bCWazjzhnLcg8O4qTdsNLa2UuLi6FJRKDGgqVOo9xw6Elh1KBGKofVvefm2O+9645veuDQ9&#10;/uU/+8DlT39y+uL5nqbG/r5uQD4+kAcM6qxMxa4Pm0u16V/6rY3bvIDckrPB3/gGPGX29Kmpz312&#10;d35+sLt7nebC2TkOByfIvm2mTpPmtdS84pWvvu2f/Nx0W+vCX3ycJIAGeoIyvpGHqthR04FDh6jy&#10;48qgVijDWQY+BJQs8bVjGyp7iMyxj7afenzyc5+ZmxinWQgoQfCKlJbbbOX06oVpIkPon6hN5akq&#10;FdlMm1LtsePZqlDqwJY6djAxieLBASyQCHGqRbVNa+zJm2+enJ0ZnZu743v+IQoMz87M716+xHmT&#10;BEIMGHvMshhBVCC5ItRRWrIFHLl4WkkJ4MAdHEuQ6hEkD4cAYueY7wEkUt8UDcFNYjcwMSAVlhhW&#10;lSEtld7tPRVH1Z4Ua5ZHeF0HMA3jcs0U4gsxAfve1dmD0VQpZGeL6Z5cQ1//QGsznqCmo62DLTMy&#10;OrqwMGetDxg42icZji2gF9xe3XJppQlfMOJh5dYAoGDmsOz8KwFmd3eXFPTtzdtPnoBI+NRjj5GK&#10;A5LwW4WjifkTvRGMaCyCY85pIGRbXWUujdmwD6IOfIPWPzBaJLjR16Bu7FhriyXA3OYf9bUNHe0d&#10;A/2D/f19NruFCcOGdzwk5KgM2Ag4UAVOQeDHRqUwy3uQpijgwc9XFrdnrlWtLL/+B9++19DM3n3+&#10;a77pS//9z9AtACwdHxmbmRxPprtNrO6dqsuGOhuAciEHI8ngcEqbQszV+GTG6TjyC0NuAGenUn2G&#10;Ftqbin3CLWM7WLeB/h4UNuADwbNN1oLlAX5U+zjH18FyUWqhoJXae2SjsF/GXw6vJ+lscBpLtCZL&#10;l4Z2CgkKBeUsWb3gjW/sOHkcgampp58avnB+d9tZgeI22+vpg2aLe3lyZb10rP8C4HeB3aamJy9c&#10;vTLJRObtldae1rsfuBuvQL26t7fvyKEjgOz4etqrSRnt9lhZgdUKf4IyDg6KY0nKzGqHxYtWkU1F&#10;ig/KiK1DZmN2cd76FgQsQ1KlJ9CHPKxUcD98OG4GayyjmkPLVF2wKWx/c9PZC5f+8sMfe+v3vquq&#10;ifkEAKnrv/yOtz/yh3964sSJIzcc7+jp4Zi1drbPLmB8pW/ga8ELSjmQ88U8QzSmSBr5Cc+DZ8FN&#10;4AYwfbCagEwIRuxT4THQvFkno4EwqgzgCxIQ0lcK76YFVpHNJvhfMYOkKDHmdngUsZbpxaXrDbj/&#10;7znBLbxXgel5wxKysftBl0kA5PyEkIClpBOzkOB4fBYAY/X4vWxB/yPF0/9blTV8YlU5Wrm6ajw8&#10;MBFoRGjTTNm1ViwZq8yCICaMuCBxL5Y5WRYTBTyU1NwW1re/4Z//fPXJ52HEn3nsa7AHejraujvb&#10;uQg+1OpZqtxcP6UzlprrBBHmsS/NzlLxoA6lwGddg514dfWqay2vEMYgbIma/NLcvPp8zEJi4orB&#10;qcp6x46dfMkrXlm5847HPvPZ5Sef4CCwsciEzz3zDFPpAbR7e7u5fhuXECeguam9TVXuVBoDuYKH&#10;bqQJE5ETxh6tTIyN4kVIJhBzxx46ZYFeEnt05cuz8wgZ9WEZdKVvt+4KMYbFTMCZfIs1JbZoamnC&#10;T8A7V21frXYsOCPptyhFHH3Hu6rvuOuLZ86NPvn0MchIt9w6Dh3usa+1KBMU7gqZmKO6DaNAk3hD&#10;sGKVMlP/d9rUFhpts2Zpip06WMQiYU0tUZoS4jIUqq4Nj4DcS7vs7uLKcF1hKMuZU90XWuEWjgNi&#10;9CohTraVdS83jAggqIvyhRg2lSoUUcmEjS2aDJxqiwuRY5ReFlygYXtEkhcW593vPMf0f3CoVMFD&#10;oQh7sewYicRrEm3UW21sGB69BoZA0RdnwOqtoPC8snLqzJnz5y6QivMmKUtYneBfWWFYZIRmjkpl&#10;Nir9paC0pBqE3tS6GlFG2V0iSg3Ph4P73T/2oze+/g19t99+7UuPcBR5Gzi+ADY8Dpji+N3UYtZh&#10;OvOndl8SvWyoiF743LnyMDoM4gTc2ZmMMZHB7rDWrZX5a5/+2/XTXzv+wP1s3c+8/48Q6cBOIJkL&#10;ZA8HMUMXGGACZNGEB2KATFTnSAXI77wxKGr33f+Ca6TRS4sqx2ZYkCczyFLRGOAa4JXySEhQ+ro7&#10;e5lJ3061YxdPYyd5DaUxg2F8nd1vygnLTMHUsnsjIcjmNzq2SL5jIUdWyi7d7Mso+DkRmTjXnQy9&#10;1d9Gaq1pd3v49NOTly+Pjo6QhjkPp0JMCTrKhEDAVb0Loa3aqNVODGZfJRdEHWHnyujIw489/cBL&#10;v+m9f/GhV37fP7rltW/eHB8+9bXH2kkEmAlYVYcGDBGnQzwQ0KVYvZneIDW1haUykKoyiRL++iqS&#10;Hc5MJv9y5uwsTeZsYzu5Qo8EfuchQRgDxuGtWC4cGY8Mx2/JI5ppBEdcGy5h6PChxx76Qt3i/BOf&#10;+ptPvv/3Lp4/RxgAKERxkoFRs4u8OwOo51B3xoQSjcG7tYKyLQN7dHxMVXZQShif66KjYFPy75oa&#10;Ya2h/USjmboHYCoZS15I1YWExlaJuqIhezTnTFZspjE/1ceX4ryRfuR2bIZg6t+yiMX/Z07wQy+8&#10;FYMgr5XfsavGV0Z82NHbHAknPlbVcKZUJIu0JClb+SRjRufWKUrIcqcLyS9BMfHoqNNw7Nc3iHAb&#10;WlrFSonlAvV6b84SCKWZ8ejU3IIwBNG2ROEQrTKDkUnQ4Oy7WyOf/xw63yeOHMl0YrsJCNkMGQqj&#10;LhJJDktUFrhK7BI8Ia0DOGJC+ObOHsh9hMEUG9mDs1OTS0i3Ly1jbJWlnl+0oZSh821tQweHWMba&#10;s8+MfuEhwjcMKTbFJhSJSU29fQNkUXmEhNW1FMuw9Ry/kqxZJqUtTqhWK8+GE5BpdGwItxJWhseI&#10;vZUOW3LQGrQOILARyRovVNPeAvZi44wJFnQx1HFBPKucMYAtxeSMowvS3PK87/v+joGByUtXSY1z&#10;ctb7W5umr165+NefeNW3vvHIW97CYAfE1NZPnaL0VwwWYR5kVawAUR0LbpaQcaaa6GjQU3ThoIP4&#10;WVVz8qTOnt+1MpwS7rXhUWIZw+yePsiyOHWbMNMtDyDCZfBMw7+2SikwYlRoFOlAwusEUyu6fEiI&#10;g2x9Emdyc1guksd7e3kxL+BmoXWwXLBB2XiccFCa9Ml5wKPEwvJKY4a2pBMwy5Eg0NvXNzs3yyHp&#10;QTwZXQcx2Q1xWOTveUYM7AH/IQdHf1/gtwHRSKJF8MMIYq8blKQVFtidCI5dRcQNNQvAoae7B6/P&#10;IXze0SN7Q4Nf/fDHLj7xdWOe6mpACTaeQgWKa7HnYbWYxIjZGzxlOmBa2XnExBxwTlgAdmkpvyWV&#10;Z5gBmDs9KI2wf64Mjz/66Km2xfmq4ZFzzC3o6ELHnDWE0yj+m74Ek+dskkK4YHEIJ6EWsaQnbjz5&#10;4ne8/WRHx7e992dXL1+aGp+0fc42LpuT+XUHDtoqvEmUcPzo0e62FjT7FIjZZWDnIFV8RVQhJuK/&#10;mS2cVIanL4mT8CASp+H7gjVRbxd8ECZqEAv1BFFXIahpaYMzzJPhjEjSIbLZ3Z0cH3d2siA+jDKr&#10;CCw7Z4l0FqIHaSXvnPd3UJXeizutqRqZGj979dxWZeNnf/5nKwcPOph9Z/vCZz89e+3y7gZzStQR&#10;YoAR431YTbqXLQuxgWBk5DoNVUN5Z9UyJQVNGSvkfEMkTqe1OoMEL+uGBTRMcGNgAFwYY4fLWFCR&#10;SS4Ebjeqkzo2NluVxDlmrs0vfumhBx/+woMo/73qm77x4MAgGC0NCZMzU+wkEhd8GbU78gCaRpGf&#10;4RyxASgRszXwPGYDJgM4ItE8fAxYMyx7ifbq+ilUQ/FVfjfuLn2OGezhlyc6zfZankzRMabYRugA&#10;1TUdQ2aGu0O4hfGJmUIr+v/0BO+853g8ShD2TeA/7TIc11SC9QQZCU5nrJ2kdN8nnhN3tkmHF2Z0&#10;jL+yp4q1eyIWOaOcK6mBmiU66gDrvy0bDxNPBBlgt4h/KTGofA1q2nCiFEa355NYnrQggeR279L8&#10;6qmnzz7+GJ1TKPpKWDNlFIcp1L3yXEt1sgwot2s0oSInH88heRz7u7QCFZk6LG6A9jEqldwusweQ&#10;qLT7obqGxH9wcBBrCBbK+ccvEoNh6+lyJCWGCyaKxd5PKRiIn+8X5mnYsc/f2NLUWLfNCeFYldVg&#10;L5obOZVJqp0hoDT/eNwwXzMImmRWQF9d8Nw1nsZOECws5NSMzaBziootmey5K1dI/245cIiOu5mp&#10;Gfv/V1F22liZmn72Sw/D6XzgXd9TQcp4Z+eJ9/02WQanCcPDA00HL1dSzV7UIpit6UFljQOMhqHJ&#10;WUp+EImVBCCWEKI7xYJcvHiJdBUxJQyr9Z5Q07CPunwn7dmZAJullLNCFjIYUdTEZlYzAwy8xKHU&#10;Mw0y2SSMnZqdYZgtES7S9GxojIXTKcMfzfM3t8AfYGLI79g5qpCSAjqakTEyGhouwMQyNFk0oumP&#10;AeXncrgAy7oKHUMxcuYzJQ9sLvUuSOI8AGB6Vo9b9h4p/zD9xjiElFLDnYuvEMHxp5CHzUEbTF+f&#10;ePzx0195lIJUMjmJEtRLPDuALQYlMkJ46uJCqaWl59pgUyeneppLSwIQZBWBI9V02MkoBbK1IKx0&#10;9g81tDY98pVHH3z4S8dP3tDW3kXsy8cLu0fsV+n5KLHb2ZYufcu/ioXUoTM8Nbswfv788NjELf0D&#10;j3/9a8Mj19KAYGxodLLCxI1F7N3B/t7Bvh4GBXImKQ6Dqscr2SHM+rDG7Ah1GDMFoRTzCpjJ38gY&#10;LEgwD7zJkg8byAiAhpKQXLkYDUNSLgM1u3nt24g8NRvPLoESJWADEfgjmzE9St2CX+KOgpnQHLux&#10;ur1x+uI5stT/8KlP7x29g9/9i1/7lcGFqb/+H39Wv1cz2DsEKsiKA1CS3XISKTVz8eb3zOJubiY7&#10;Tb6E2nmUjFMBKpsTY8am5b5IEGY5xSChDASEsYCFqeXcWdPkyUoiYtgASD3SZ9IkQWkkJHKzEGBt&#10;SpLCvnvD8ZP9Pb0wfQG1uP25eRsgWE8iCVwsoAJMYv5OAzNNshC1CNeBXRATXcN0EPEBCwMkWgnI&#10;BIBMZuTjBFWLQokT3OqdnqL6cnQB0jxQ4HTcrYY71UUh5TR2kTx7p3u7nFzv83/6VfXYT3y7HxY6&#10;YzgJUhstSqR+mLOh7qN1MfLBMK6o1fAn25eXAUCazltLj6R4qC/ummx9CvPlrJYGTgqqSXBkXBCQ&#10;GCXB47a6EDQwUAmd1lLgbX2q4mzIW6FVJ2PKia8LYTFMMr09P8ml1lKTcGmClhKgzQP9B+82Y3X+&#10;VAV94PWllbmpqWWK9ctL/LBEvvDs3Cgiuk4Rweh7RNmvmDBwD6vWtJAMdp68YeLMM/Cgeep8ign+&#10;dfkN6VUyR9Lq4jVk5mpK7sq3ZXSkBjV0KovkfmnjUvCU7Cg701J/LfEJAJfyQUSqFgzwHv6cy0t7&#10;x/bU3PzybuVb/8vv8mmXP/TnD//VJzubapiC9sIXfcNffuwvOrs6Dg708/rp+QVKl9hF2/dDcASl&#10;xdNkUJdvWCj/4UJIRizrxoLA+eDvvB5rzk+Yo6vwZOrtoF8XLl4cn5pmo7HVurp66KzhNSy+aRC6&#10;m3SVG7bUgVpo9TJVQIrLurcMDUUAIZJQxg5Sp7wvJ9kuL5+/eAnGJzlnT1+v8kHXEyx1x6rcBiV3&#10;IQrTDRQ1clL1qujsOxLVbSli7TjyZsIOTl1xGGWd5Qwws5qS/rq/Lopd2QUBJ/3HM2V0p9sPQKxY&#10;ardcmruN2QPyWl2ky8zMWMkgLClrCERGkGH0UvrU1PbxobPvrL3DxYpGUAncOCnY6jz8fZUtaybp&#10;2WbgD5/LotFCwbHRsAIsEmlkxXh2uQtPdUQENvZlX6W3StQpmajXj60WYpWYiPdSRi3FeR5fGJy2&#10;13mC6ur7ensO9HQdGRgAtzOMh8riwJ80iub481tFedSFjVo7PyzZgJtZc6HRJxDkXzlGynnti9dm&#10;Ou6WKy/ZPYX9YkxYHO4IJBCT6uC3tJ5pJSJWwsFnq/AmOYzeFP/Ci9maz14+i4ToD77vfTv1XfAG&#10;3//uH1ofvtbb3onlpV9Q1HMXoEKImOcSRJEGJza5QyxYLi7euIdnQZrJBYTezWMiYwYG4P4ZiezO&#10;aVVrlvNSdnW5Zrv4aOXljnRm9oRDN0gNxifL+tgmuYeOIZOcRfDZpWS3fCjgDyeiPFMHKG2DF0G+&#10;W5iYmuFTsBeQRMGanBsDb4rsBPpWSgIcn33jBklXKsD+II2yJrgrgmAFSNKYVZQ3/XlYNjGhFCxr&#10;CZh4H6WKEMubmtv3fv9TT1Dz7hffXh62T1SQ2mdfMCZu122EdUtPdsj7wgUOdcosbaJ9zrtBAkhx&#10;xCSEq9Tb0TqI60R+S23wMvEmAs0OmExJl3fmf6WcXJ+ngfvK651NNXjgkJMygCYMuvQHRnDJ9RLe&#10;0mtlcYAnpeRRqtzli2DQ3uQVuO17EbKQYIcnYxrAzOQE98LPeT/2r9guYgK4dQ5SfS1YE+AIRgrH&#10;VKgibB9Y1mK780hFoNEh0a1UXfhX0xrHyAm4+/DMna1ubG3QxmICzwmzRmqzpnEQ35eELnIxpIO2&#10;U8qB8UiIEY1NjF29egUICXiKaIXT7zNmp66uEPg0tbbPLS7WtbQdf9VrwCgnn3z88pnT/O6rvv3N&#10;lZe8bHFkmIw35gBw1KHnDkOzq9bwKo17BKwOJiuxtsuY6iVXwuV58ll5HhLxXsJwg4PowxTJRuCR&#10;4bFxeSPGVtVgWRrSau/auE9naIGSteHVJRMqiSY0BP6J99f9KLRiVUM3wNXYLmSDMRMWsdRw6pGD&#10;5h2KPfLawmXjTew+AQGOGoSIgdPxoAOmdaCJgxo3ACQIYyQFeVvZUzcTJt7dISYCDnJYEjVJwMd6&#10;fTazSMM2ZsZLPSg2Wtl+2A5QHi6DcJ5issYIu8Rdc0kydTN7y3glAv9EKUaI0TLhWDoISjKlljUt&#10;mUzKNAq2ym2+vG9nsXui53j5DDPgXij/6CxptU1fN8vOT4yr0q5FxZU9qQt1loPf2GdnK6qH0cJ8&#10;CN+qFdGo4VSSxD9Oroeqy0ACUm1zMegSB4eG+np6bjh84IajR9Bz3tumUuVoVfj/6gNY66J5igIM&#10;N+ssIxG5FLS8x3AQhRqKfGkSgjx3QwcJxIXGHjMiqdt6IcfE6J+1yjhiTbwItMVNVZgzYcKIxOtU&#10;H4Wzbxt2JgxxDZTz5Bew5Wbnpl905x0bTVUf+smfWhoZG+rvh1NAGznbInKOTniFNVeOJE9K+YB9&#10;DQR5jLhzQ64wR7kwIkjdLDfgHNzQqZsaAcBjahRNUVZVdwVRQJyW3SbgCZaF807Al9qnAoksPSNO&#10;uV8hXL244uSpD7NbSJtltYLZgEKlKuOhw5pC16KlHPuoph7/EU+bdVnn53edIMakxay2iFZcTna7&#10;kVSJAzLqJcy0fGl1k68FCbPSppVy1sWc1Mz/H1813/fATaX/M7mFKWBxCTIPYrawoT4/+ucMh6UY&#10;ZUa5MGWMWkrKadYol/7cMc7PqemhbCMZmIcrepWswq2wr2mRZeXAiC977m2wrq45ceOtjS966cTS&#10;4vrEFFabrLc0avFl21EYeDxOgRcUBVjBKG+V6MOwjngqLUUcbz9sr+rCmTPTE+NEZZmI5AAEDofY&#10;EWr+wLvxcNHGsemJbwwW6O8DGyHMQDctlAwehzVeCoByn6lueR0ldvDY1DgMRz57c5OteVbBg1TS&#10;UKoMR0A2d1UV0ICAQKJjfiqxZ3P1wuVL0Dbf/Na3Nne2c2Xwm4vDAyYbPHT0yMteutnft2VZrNI6&#10;MdbYXDf88EO4HCb83PSud2KCtnp7Ni5dpb+INacG6Oea1GvNLWlEUU69B+gxCt76lPf5LQFfcKg0&#10;FgGMqNXnmYmsCE8Nt5HpxdBmxicnIUpxz1jsXmjRGFTZf3pN96Lxo6oPRSyk3F1JOOJfJO0Z5Co9&#10;bQeZ82lJuRsbyc0pl7HCto9QLgvvsADoQUULEcJQ1NoADHE3o1iIxBUizRZqGJ56rpqailNN6JAP&#10;nVcHTGQKI2ALOW4OOZqSSvRxvmTKWsaELQ8mhjC70Y/9pqtUMp26vMhILFwX7UuotjixFaqP2snq&#10;8a8iVc3QSrxsdUmAjOj1Bx4ijyMJQV19OwWYbALF7uoMh5PLaudKNxOnhnOBi5W0GlSToNVBMQKP&#10;EGqbrDQ4XlHTXOj5yrXT+xNaO++Agy8z1EhL0JMAbxayzDo7URLIlOorkp+tLQO9vSePHTp+4MDh&#10;/l4sHp/tLKpw9KMSAUpm9FaaTkpyYMiHZwr+IIqYW+OHOn6wcgMpuad/z+zY+spBEKDX+bkH8Cvu&#10;o0illtwOJ6rnhuNfEq+0yxl2hqviRkJqaYVsRr+Rt8I47Jy/eP5DH/hA/ez0g5/5HPMjmPLFdMko&#10;VCB8xEaSUE8pgsNoS2nuhQtWlsbygLCFk/vEXtPcgJ5xhH7lJtTZgMLzYpaU2oRm4WnFYG0IIiNc&#10;ptHL4CZt2j7a7q4vwACaoICcOOTxiQmAx0LnM53IgCwuhrPDJtey6bIoBOoGKJLQ9kYxHN8eapBu&#10;wE24bntBgT1UAIIIK5Ti0lspFKj3CnSnFujSGZ1j6CRXt+KO/D1LYpW1zfWljb8nLfQ/9Qc13//A&#10;LRkIZ3Uo28vc0IedCWec6ZISFm4opk/NkORzPDkt4AZCKH6VuKmc+WKyeZMSFLM0+olAB5LqouOY&#10;CXxJydMlweuTEpO+rc8trZx45av2+vrOnDq1ePEq4494hLkas2CORJlPacUpOkIZi+bUU2OBpibq&#10;t4CFvL6lHlmh7bXFlfnpyZnJyQ6p6m2smnlWVTX1UqiQbBlb2JjxRcAeXbBMhquaW14Eb73zvvt6&#10;b7tlfHwCHhX1IiyBDiC3WThLbClzPWtQKoeT05CRHLj7XuZiz09NEPpbeWPrEzrxFyT+o3lSdNB8&#10;Lgp70S5YmZqbujg19Z3v+fGmN/5vrfff/8hHP0I+T1sP2Qnw9tFvfOXuzbdNXL6yNTrCMb167tzq&#10;lUvwKCn3EfvOPPXU0AvuHx0ZbZiY6Onq4niYzNpwK/ZgtEPNIJhD3HZZb0to7Hh5urocR8fwwwz+&#10;jVcHc6NOS8AlFqM8CyxPPCK/Xd/ceOTYMRpLiyewfJeKMZ+YEdOZB5BeCqs5Jf3PF48s/2QZ1V2e&#10;SnLxBDB2nPJHxB2hAtsErtOindDQBKXYnc8xVJJonxShQW+jAG6qo0wCp5hmIseORpkuuYWsRw6O&#10;oVl/n26VXerOUQGJtnP0k3lR4ruVmdnpqYnxMXgtIyOYYwIAyJ3YDXAC3pNbJfgmRoGSxK6DScI7&#10;cLU4BvNd2UeW6YpTDM9BMIc3sUsPQIlULAgv/3H98qojD469w+oF3AWRh/yO6MQa9Y+ou4ILK+cZ&#10;45jM0k4jn53/lLkFHETekl+CXYlpw09TA5ibnQv8tkUCBfp//ODQfXfcfuORQ631tWyYgf7e9SjS&#10;Q9NP4WYjXHA192U3QVFNq6obAPibxBfCN/TQNPBpnyQCsKSW5EqQoaBY5ldjMBNEIjcA3ut5FLoz&#10;lCYLpChoYMifkIUkfPNy1En5ecSgMd+wiQw3GxsW5peYnjZFh+f0NJBmXNH27Oz8u9/zEw+8+z3z&#10;Zy6i59Xd2WPJ2hkHdCn5iPly3ClhQTJRsztFErxFPm9jxYm8vEYfqQaMhEWLWPAFaHXmXEtysZxm&#10;5kPKBZkirBBWAHfDUmikEyKXncmb82ATvqtQ6/jS2hr6gTF3bMIIAVpYti/amQ4zegC2984OrTaO&#10;V8V4Uv7lHZzsZO3KMmyhvWjH5GRqS+VMw2tywUtcWCxz6dYU3QWzSuLGz3mBjBJ4EekX4TonF/5n&#10;ZKH/m1+o+b77VdPkSatYm1jG3SBxlPoP5IfU65IW8JsFKSt7kQPILueCuG5TiLwwTsF/ZbObKLqb&#10;gxKEO8E7WKknqITbF5pTfI1f8O3mF+YnZyR1obF3wytfSXHz1Ac+yO+0ERvRgKOOjC3ohBGCEo5F&#10;86GESaJ0dgk/2QSE6JwSh56Q/C2vXrt0Ea00JhdyKlhQiqVx7CbmuAE9kLw6E2OkF3hc3CoRFlwz&#10;ztPzfvg9Dc+7e66nb/LxJyAIIgPkwS7x6fVGtgBohgYm0dvbqAA1veLlS8jpPPm4VUqIkn5ZavNI&#10;qwfiYmJnsXYcFhJIjs3k/PS17aqX/5P/Y6+uu7pq7RP/9X3dSOW0tbLaGo/FxYaRkYknHsdy8Ity&#10;M6wnEwUIeDNqYeYrjy6ffvq+++5bbmtfGZ9gVcDU01GRgUIm/YSW+/MbOH4cfmKNYqGEepxxIS/T&#10;bJN2IBtBDO0d3ml8QsP6ztTU7Mz0LP578MAQXE+AVBa4UDzL02QLsj2saBlYMSQvGHEWSn/v6O2g&#10;5w22K8cx7CJRwPccFUh9GDkcUhkO5YIluWTb4LB1VEnJ+SHb3XIuf9aDzAhlINeKXiY3ZTNRa5t7&#10;KRMu0+Fo95xxIsUnVLD4N9UYzXvZUnojohxJ5XtTk9Mriwvk+4yVJ3VX7Rys3ITTwYp4AtAj3h+H&#10;wX1waEkwbNXWeDp+mBXA/7AdHYSSCTmsA//hhC33GZzae1wsCKVM3rkoqJtvBq02DHfKiXm2ag0U&#10;P6IoxpLajx1ohZeVsKMEIjF52yo4ZePhTdFMDFt3m1bhge7O22+68f47b7/x2NEetr4MQHBCWxWJ&#10;z2DKcG9YJJxNiA7iNmYANXWEynho0BCuIaNwbSP1kZXWExiNzsmRbmDKkPEMLCpvwDUQlfsneCAz&#10;KQ2VJEqUuy7Wo7BLtLkkfyafmwQDWIL4fsNDrO/k7PLV8Zm61p6Tt9y9V9tMJx+/vLqx/fqf+z8q&#10;TR1LFy8RmPBEwIRZW2GohCAqNIavWEpxwEA8RBw1pV7MsqtEBBnBCa9BIW6bdazJ6cLRO2DYssVI&#10;0wtvrRaYkaPHTsWylzypwIClHRIyOj22UeQxTOazVOZPA7aa50EmUKbjofDUMPqkFUC7M7PzWzBr&#10;+AUAdvjl+W0eCTC4jFttaxx/qOR4StuSIqpmm2pMjp3epPUhJvCESmAqdybGVmSaJt90ckzMMoDv&#10;/2bt/2d/rfnBb7jNVCLNPgWXxCgUVqhkRzLhNQsXfCWJ81LhsxsMBlEpWSQUbMEdyEUaAqstHhHq&#10;5tDaJNbYscH7Eo8R35k3oTMaLXXuDexObu/CPEcafA7Rt+M33jhw861Yo/EvP4pSJYI2trlkFDuX&#10;GRjHiXdUKIr9pSBTsG/hLGxNOFWGtLV145Dfl5fRUDR8ttLrRuRlM/PzzmYKqmMnAWZR1YFmpZao&#10;y9fWHj15sufAwc677sHz4uphLkHj69QTYIncLqVEo43f2ZWTx1tjkpg9Uqnubmldn5tdunRZ4QY8&#10;f443n1uyK8IN1thwg4Lnvko2dPwtJojeedvNlY6Gx375F1cmxg+gFVGhn5b0UXbN2AgdCYsgj0Q9&#10;JTVkYeVucgYQyVhbBREauue+axcvr01MFQGMTI20HF38gcIeYsJFcDSxpdX7HIm/F6g6xSGEFgHH&#10;EFXAHAhXJ6cZmr0I/NLZ2d3VpXik8gnbYNmkz+EFpDzFpuFdzXsSv1hpCLSoEU7XCS63cMYIZnlw&#10;PL6VpVWaPIVr6VJMC0wBNmGSBBGqA8HDNnE9LH2hMxlxo7WVJ05plC3BwyEbI7jjDenXoueOXlxe&#10;AHjCozdCVNZIAIobc46uc1cS4iBIuQyUssij4AoBD4GMIMlC6CwMlvDrLTuT8nGwOSIEcQygxABx&#10;d/beq/xVuKK22BJjkIJwqyjhYQypq7jgPjLHFPMrNChPTk6RCqjWH4dZ7kiSgqBYcm7E6TYYTbdi&#10;BlfGnXL/0HwzOo336mxrz6ChPUJpmhdYsRk0B+vq7r/7rrtuu/X5d9154ujhod5u/ZVAbDVKcaaD&#10;VdQzyLLQ8bY3QhyDi4ubSWhMMS9jcNjUJlr+v4huykgcN1wv8hgplAgwitAFyE7lRhcOYs5x199D&#10;wXpOxjlnU0VFvI4tOGTkbi75IIyJRxLKyQcOjHL0aQU9mO2RubUf/+8fPvKNr/r4k08tXR7GkWNu&#10;1i9dPFxXc+Hrj2Ep2XyA+3wsG0a3KnZCv7ddn2mAEL1gLe3PWFdVUO5G8ElncMWO8FEFTE54IZRX&#10;0lmrQVh0bDrzoq3NsldVbXdzhGovsxtPsLTE2/JKzguXwUkPlYWo3LyNTQhrw5YajCQUsr3K6Pjk&#10;3PwKN8/DJj/iVDvplOrF9g5uPO0g4s+ct4KmKFmXGbF89HPZANY5WbgweunZ5FueEd9Imt3awVzw&#10;7HBgU7NL/3+qxH/fM9S8+4W3x50b0BVwypCjcL/2SVemIcX2eYBT8X/OecQP1xmTOJnSWd4ZkeI8&#10;EAtrcRV+Hu8msF4CO4n5sUZ+FKcBAvji+ubLX/8tN33v9zJY+/kveOF8e9vohz5EMyvTFdtS7TTK&#10;S22TE1LUktX7DiRljYXSTcngqGTAl+cRV9dMjTKJYcE50MyMRuodAnXU6BwXQCM7o5ECfOImCPQQ&#10;+jF+l5BSc+TkydYjh0cvXd68eLFjfnbk859fmJqen5ygrZOlAm2mniClgO6KJKFWulJHMcAE/ltc&#10;nD1zjn9QUiIiPgBWdL6EQuT281zV0cpkUKQm5+ZGG4Nz62rPPvro0te/fvncuf4eps60kvAfOXby&#10;8PHjqKUXTJYk2nfg9xl+EMK+xUFceGPjPa97w87Ntzx1+kzd/DxeIUd6AzsYrTEfZdlhxXPjcTGa&#10;Gi9d2b6CNFvKod6YclA41UGsCjq0b3sPjXXUuXn8hHlwogm+CW15yAXOxr9Y2edYQjHgo0UeBPHF&#10;AgWg2JMW9ETtLd35Mq65zM1lL80qOz7nO8B7KT107JY0o/BQuGVnryvMYhTspDR3TuZ0U8c2P9/q&#10;6O5DCZAXGPplnpYx8uKilOWMeUnrBvKirRxjqCPEK9qmzGoFncU0UoxmFo70JMrsbQ6b49rzZFXc&#10;CEdGZJlPRCcOfCG6HkrjOYCBjbcDiIprTjQW58eTZlvSFwlphy9eyf+Hgm1lqFTLEnXZJ4w9Uox+&#10;O/fuoRBwc2PHCvBDw5dE2TxN6gA8TMbuTkxMPvHEE4wzwpKgiHDDsWN33n7rzSePHuhj5nJbI9Io&#10;aibBqJQ1hG0nbCmy4ew636rM3YS3FogpLUh8qJBOya/ltW9l7EGkzFUj1RjqfuLlLdJ7rRHQFSGi&#10;QMXg1c4uqyLpPSoLWEKBkkPzoQBuLKk/qamiqC66LYFCjwSpamu3Zm51a7mq5sXf9VYO2VNPPb58&#10;7lxvJ8TOprHha098+VE8igc1DSulizb/Y0srF2NgsbzCNtfx5nNLfcXUP5mTreeRt9Fd1dvoygMs&#10;CWhplYUeRr5CFILVldKQXa33NUBRbYEijvV3WLa2SaqvE1E1JD1Sz4+g0+z8ooIfLLdkUPQz1uaW&#10;VtUUa2wAElGrVeKcbyopTyq1IRR3RR5pwCTqx/86PdALyxn3z1wJbK99WSHCyszekcskGSeCNLs7&#10;dFGyRf5Xv2q+974T+ph0Y/HcLGflUlS6ksSmEGvJ7MiLMPG4YvZvkXEQ38jFldnK1NCaW9kHaluy&#10;G6wRKa3VTJqbbMMNrY5gnLOtRbYZb6KGPTy/0Pv8e09+x1v3apueOf/s5JNPLT/+lY3FWeax7FID&#10;MN5KnS2yRrIao9WDB9YPkgt3dvIwCI7YSgrmbm5Pj4w//fjXaTYm6sTcAPiCvcLHSCMx8y4CDjo/&#10;vY3h0BLi0I9rbRYsEvQQQB++cHF0ZHj06pXRy5fXYdSjQHfpyviVa2OX6d26hKYlkfD6Mor/7gb4&#10;GAyzNKyzyW6DwfGECRSKE8o5JZGys1hBpnQRMhALTM3Njk5NPHn2DGORQeX6jhxlVIWzRatrX/ay&#10;V+AYhqemb3/Bi4be/o6aW2598lN/CyDKqHsue3lj/YY77205dqy9oWmK0JJhUqoB1EBRWKmtm/3s&#10;53hu9KJxMEpTDKulVTI15lFa849nlusSC2lJWYsQaFFxdAcLy5VMgzR40R6LdvnS5anpKc7QyRtu&#10;OHjwoLhao7PntOUQP0ogj+/hGaUQEqgDQqeioWwY8hAuCdNZzAF7A0vExi7hBdQ6uEPgcpzAQj42&#10;3ikMDZ+9JwgHwO2gcC1wSjiJ0pEtzdv0HvcNHBgYGiJkY8guybFWCUYsNYAISMB3oL+YLIaL4e7m&#10;mSoMZyMsIt7eHLFSQQUbtM3oHxIRfWdplsbuM6hEsx1lIUgCPjj6xnEJkBfgTKekgXdMkkqTitO4&#10;wOgtYjF1ZHllfm4eWqpRm2fUbzjqkk8c3icOwtR73I5zOGTpCPLycLikCOv5XwgR5rIC31Ly8PLc&#10;AfjfxOVrV2mCgT4Aj/Xmk8e/4YH77rzlxlbii7oakixKHg4aS+WfyImCuRFIpOYxHAXbdBOkImBY&#10;L1KzQcxAD5RxOt1Zof/JpEHchyNP08Mq7qSKWgTNmKVqyPHnZMiTKWUGOAgthCjNQE9YJPtSw92U&#10;QeCgJFmP3BGGEteLY4G5bxdxcxOGGX/uaD+mZDQ0jczOXZmYfNV3v41D//n3/97Oxhr06A5Op77c&#10;ig0fwf84SyE9sPuga3J0sSnIm+trkib2qmampkukL+ctAFGCELAp6YJxKOKXRekSLXSC9/rGVvVv&#10;OAsis5Gcuj6TVea+mVCF9wLU4+7C7XbGspa7to4x8dNMxltdgwFhNIze+Ob2patXV9hlyEnDgWYU&#10;AceqzgDIkizHQYKB8SIrY+0343TyaGQeZs66sgWeo4y891cUr/Z7LsZCS4GUMv5P81JTPU2zwv/6&#10;V83bbj+KQfAtrhd7CXOFtAE91tY8S8YjyJGqwUuBNtRNH5sEOKugNjnoeN0dkS8teKhkP2WbaPhT&#10;Zi8hA4edOy4XSVjKLfCLKgIxi6Orc+iuu5iVfOEvPrQ5M1G3t91Jj2K6nIic2I77Oag5q0VadaSJ&#10;14B06xqArTO+ww5FuFoXTj8LTQiIFloea7S4tIohRuiSXg/a/2Gvg0r39PULg9oP2WJSzFjHdPGR&#10;1nBHcHttXauuYWQHQ8qx8x1tnWDQBGms+tjYKBpBlBetUddUceKQJeaJIXFhrpOBawRHMWM6bK6T&#10;J+sQDPIVywZVKxurqNpOMT6lv/8d/+U3el72qoc/8CFXtb7hwOHDQwcG0dth8vedr371Xm/XzOzU&#10;xU/9LUkZMgOa0YzzBcWs6u6dOH8ewBpjxRSwZ5544iw92OTvjQ7bI8zDNXo2uMjwIRqaGngw5vu2&#10;vCVSY55fSl7YKWEJQLdw/MRB416khMliWhobG2dzd3V23XzLzZD6k6JxSkxKwq1O/BJdqZJTYuWt&#10;ryZUwRawRER1tOClNsSKCB6RxhGF83o2CW/O7jFLS4mMtRJ1qTetLPofHE6mHyCMlxDvOt9cOHiH&#10;KJ58H78FUCifJDOhJB3jihE0pTgUvi9YxAK1wtXVwi3Zx1sYUNrTY6Aq6UsRBczFFFLP65tAYaaJ&#10;VOUZq0cYSjNyA8qJPEfgTfR0lRXibkVpse8ZSmPgH/XsUirnc7E4KbwFcAgNUfNSTfxYYY8xGyso&#10;h/06BXrwwCcD4G35tcLkKSGh/nIWDRtsL4DzArbx2KFD99591z1AiseOSoGSlUaToFJCJVX1Gmpk&#10;iD3ns0ERVSUKKsj1Y1JlgtvpwpdGgJy5lHlZJY9eBimLF9kXsu6sJ1AyEvH0Z5les69IUOnAp3LD&#10;zmPwfZjU3L9cu+jTkbDzQx6uPCppFVCZOSD0aRIRWJAgHVSoOEbDSIKi6db6l/7iw4994iM7S3OH&#10;BzoGOoEGkmBG2BIzlIUmlBHt5E6LD+AexAzWZItIvaVKuKISCQuIRSaWp6Kyj70IXCNWKIInEuI1&#10;MAyYB5ThxtAfUnG1Uy/UKf40JAj84BP3GRn7RxKYnFvGLe2g45Oz4If2m9TjBlqIOthLs3MLtA+D&#10;6/N4DFwFwMqUb5PCyGJ76EDo5A2HGONDsYPBbsGCxET9yadk2A2/OVrishxDpy6eI45q98rs0v+6&#10;F/A3at5513EsqsCrX5KV7ZXlcSpRqcWXcnmdBELwLGGeboj96VTmi1yr/kC3x64HMVAqMlCTCjDa&#10;Lvwq0Fj6Lfmpb85Yrtq66dlZJjPDu4LCsTk788xffvTJD32wE4YDXZYo+tY38ijiL2UE6ZuoBlNp&#10;AbPj/rUoGlmQH5w7UwJINZlrc/X8BWgH0EI6GQlQXUN8QIsH5ejJqekFyEDbFQaCwIFoBqG2h2i9&#10;taPVoRt1TJ5aBxOx4RuwW8FO++XLtHROBWo//cwPO3yov3+wiFOurpPuUL7mwmdWGaE3O18mMQk3&#10;2dxEGblIhMv/KkVO4m9sAtnsDPtle7PlwOF/8Mv/aa/zQHNb31/+7u+TKQwc6L/3ta/bXV/7+le+&#10;ws45OdBz8a8+cfUzn6raosaIkmgbGwRJfnDq9fl5DsbY5UsQOhuaWofe8t1j5y5R+2YaYwkkKW9a&#10;S2+B0i4dqKgABsEo0z8sRrELLbAn0fa5RAuR+2YHWupUNI2yW4380fEJNsXJkyfIPCigGY8LLose&#10;cYwtM9C5XXAqsU7hMmr7Rriw5WQGr4WamZ678Jek9FTXZJpxM9sJgU8OCTZFXOi6eeWjZcCobwOH&#10;QBk1OHUZZuDZ0Dzt7aXmXFleXGC/om/MhClKuxL92CGpczjTpZ5mTjJy0aQSDJajUgwuD4vrJlFg&#10;P4D34AD4RPO52lqeOBp5Vi+4NuaWtKAX4sMt7Qumt2mNpN+C2JNg3FitBHdYFpJFMB8so/0xwfGK&#10;TmS0gam8MK+YpWC4BfdbNLq5MH1FDkixxVKAmJgNsMmwCBpSHWvT0gkZoKnp+ffcfeuNJ44M9fcA&#10;nDQzPU8tB8d7SQjW8Xi2xalMWVhwropDKh6R6WwwUSwy2f0ueMjKFyNOQs+TyvJ4VRr0eCbdQIrh&#10;okzWMpNIU6RC9CdqdJopORH0nZA6mD9ZbqSW20gJWh4X9H9uyjuy2kkk83919x9glqZXeS5cuSt1&#10;5dA5zPTMaGYURgllCSGhSBAyBozAIhmD+WVMOPY55nLiso8DNhjbmGCDSTa2SEIEEQUCZSFpZjS5&#10;c6jqyrmqq6or/Pf9rF0DnOuA/fODQdoahp7qXXt/3/u97wrPetazgOAOMyoBx1C9l4benqBdLreP&#10;EXE7m127W+eOjZ4eHeGWQfnUUiXMSie80VUGC0c9M1hQ5qerReZ3IUrmVrEk7T6h7dHugXLb7naL&#10;AR4TbkOTZ+c5Dx3BlB6NftJm3sKW5oFKFbeWq2mUk5Y97FHiESvU104sy6yC6dlF5fZQtR4codMR&#10;aszU9BxgIDROdh7d5PiQlH1l/vhoBHWU9TGWjgAGcEIyFTR33Srsfx6UoFYmKUk2S7CFG7YVMrUB&#10;PUCIXoX0np+DvPSnfLV+7QvuRu+TZJRNKqRYmlyb9tCW40qC2CgTyTvEX+MMIw+SoyS7I8AoM7bQ&#10;0W1UMDw/Pi3tICFB2CKieEEgHc06u4Q62iyaZ6BDLCumh7IkEO3o8KgofJpvFVKKSjPu3VXT7nfR&#10;X0GCCvJTs8jT7W2dbfrCpUuPPYls2IkjR1FWh4M0O7cIYsDQY8buXJ1YXNnY6R7se/6LX/LCl734&#10;5vSMLFhDddQcWxhmTw2HUmjkBNQ3dnukG8UbTM8zITLaUuR8SBghSkETFFA+S4EVm48/c5oGljcF&#10;kmCtsua4cWIHtmiGAaBJsL98a+064zE3t173FV/dc++zm1r6oBP/xk/+xOGuQ2/92q/bv+++lrn5&#10;xx5+EE3IFcaqLC+Bz/CLzvxRmlz5/5HxI5eeOj934xoUUjbCwNBwz73PXHj0U3DKmJTN3sokUYt+&#10;gbgzHboJ/2KZJKXCFgyQAztjfeT1Jt6hso9BxIzZPNHSwh1VTnD+qQvXr19Hgvuuc+fYySmrKDIi&#10;25qYJUq0OAZ3dlJeN4VQppIL7BY5S6khF3qm0WiEzM20gbHKuMUbE5NEEYd61FVmrzOYJUobssNY&#10;OskC+3vzc5C1nURZUk6YRc4qoWWRBfjMAzW0ffItz/Pujh3vCXLl9e/sorRq1QE7YGwuqjszP0ds&#10;zh9W6T+nB8f5r+AtgzzZ0eERKKpUxSECMNVLavIW43ylc7JYRBI4IflsTa1Li8sz01MkHzqJ7BsW&#10;LWpLbC068DlZxWt0kFmFxfRAoQc+NDyUSrhsV2IGngSgCraDSJZ6NTdIOxVgzOTNSYjhWNnh/v7n&#10;P+fZz7zz7P3nzlIO7qNtk/jXX7TnzlaPClrj4ur8VmWY5aETkLMcugC8Feih4aejjJ9SNx4uuFpK&#10;9NIHzBqN8ghkoYHECWHTrLRv2OcPlQon53SLDL2BusppYkZossHUoox7JBYTKKjtJCLfygEppD7T&#10;ckgHkZzakEAc30/eWsMmONoQCseGhxl1cpj5aHYLifgHhkJVVU9JHSK0AveSaYoq9A4854kHumil&#10;ksM1kwQ6nPs2OtWb6sNXQ4S8IER/TTMCeKhiqStK5ZJ3OI6mjSVqxoYUmFauMa1Wypqim42Ius80&#10;8OXVmxOr61sgDRSrADDBy6fn5haXVqFdkw2gKMcXOBncbaqDDFTgyeLbK+HLUruHqx8zw12EWzk4&#10;4ntONEoXTDyBrqgYKAoUmYl6cS3Nj08v/imdQH6t9Zte/gCxDAG4pXZIXSViq9g+/xI5ZVHYQ+zh&#10;lCuNIs2vJbdaomF9EziT52EieqO1LTerNqWTitMiZKa534x8sbsUHYzVpSeuX3nRq1/5sm/4+vtP&#10;n7gxOYGFBfk/ffo0h4eokz3Gl8KUUKMt2nvAQbyDg2QbEeEAaSRPnVkWIc8sTc9cfuLJhZkZGgXv&#10;OHMWHHriJvPBneA6xanb2Ojt6+kfGXr5q1796r//95te8PyVT36StR0ZZwCWijEsKJHRsePHuGz6&#10;UenvtxKVZBODxnHiSfQexs9hCJBv4/bboJxatvXxMdJk0E5Cos7WFuJce2IAHFN05SUN3DCMc6go&#10;PO5pcnbmdlfv6779/2hq7beTf3/n/Ht/47677zzzRV+IAV/8xCcoo8M9pH0mg1yMPv0gSAhBclB9&#10;B/jOATZbWllavPXYI+h3Y+dqv/HVFD+JQefnF3r61Cxj03OAcbcsHb/CiG1KOHbihJTJPuBhqeAb&#10;wRMMJdO9CKL5fCDdTz388NLi5rOfde+pkycDMTtpmcsg07HI4IRIt2OlbzwmfAm7hk0SsjMWvh32&#10;PStTIjzJflFF6lRUIOoT/N+V69eh99MSbe0ORrbyqEZG8qMxnmg5bKxz5tB8ZtgAMTV/1dHdd/zk&#10;KdgmxEzDQwPIS4hMMrweAZJgcV6ZHTACSlSP6WKJOLNa1lxGESerZEfwg40giRkZGqbphLsQXCIK&#10;y1wBg99W/KKinwvLVqHBCc9RLzl6DCMzPTM1NzvPqqDfYzRXlTOPvP5vbWUNcFQTDH61BUK1VpGQ&#10;s306D6lUQZSw44Eq1ffKeKQYbG2j9Ifp5Wnz9O48dfqus3ecolg/Nrh3e2uI9WlhJqtiHAQJfJkt&#10;I0hZwMGVBUcAvY96Dp/JkcSZYbBIbgJ2KTBYd8fX4fDCg1QzmCCACJ9TRfhiDSkc3LIsiwsLSVNa&#10;e9DgArHv7WEngYIRlXDmsZA8b/M/SA2HDlGWj6anU0gFr7elxBDAiXuk64hYevTIURK9p65e4R9U&#10;d/hbd0WwRDZFbqeLAn6igaRTMcdURx2PWKl2UERJ92lHLXgTY8SKsezg+MqRtbcw1YDqFF4MGg/m&#10;JTRxHZgGtw121m3iOXFETH8nA6CsEOP6nLvJUwk4wu0XIq81szvBEi8bmB5ELgtbTP2Rq8A36hV7&#10;+/BzjBpGqJFBp5B4kGciTwQL83urrWqfOrB4/MBAn4I3aS7h34WnOQ84TSIhtgjNWfmIJ+BUctn6&#10;7chMRaApIxNC65/EF1mD/tO/Wr/y2Wdx3JhVil8EM/ZjkwEBWgl3CvcQsBO/kJJgE7ES6ZVV6quO&#10;ExseSR/OcP/ACM8R8d7KFWydMX3j/mUL4GzIiMUWfXq3b87evH3kyGshCB8+23z66Ob68tVHH8W3&#10;QLW1wRu9fjD9lRVgX5woBVh4G/Ln9neW5ucl46YsKaIF8a6peWl2/sr5i3PTM/YKMRdldw8m7xST&#10;ZzY3J6enl5aYHdb27d/+d1/9xjecevtfX1hZPP8DPwDgweEHxeEskdOwcYn3nZyF7AFiZNwm95v0&#10;v/rgSXL5MzVkoWSKgcuLmFHONjYOw0o4g8Uhm2a7o5egxlYAXzOJ5P5yrmX3788SSyzOr+62vP6r&#10;/8bYM1+AlAbL+DP/4yc6Lz3Zd6i5f3Fu9vc/cuTuO7dm59ZXLXfzK/TUIFcbpBm5J5kkJ++8k9Ug&#10;crSdIBT78rsgH5Z/w+xif1NNxeoReMhoIkBLzzOFe0pqQP81Ma2RPqPGuioUYAMR2SdgDgJnGVMD&#10;9vXoY48PDR4+c/q0sfmubZlsxMHhAeavSoPZJ9tYF3JFpSEjd0Cyq1OEA2tgHgo8DTW4USq6HEwM&#10;E8NDqHWn962NgOIGNXYrM/zZUkrYHWb0yLVjOGhFgpHC8CeCykqQuwD1EoM/rbRl5buNeY0AgBxh&#10;Qy6eI2EymLr0V+gCTA0nPWpuolw0uzA3PT/Hc/f09vSOjYwT/uNjuAXuCAA63eZM1lSKIEhIM0aT&#10;HEh7BQCys03rE+nmtRs3eJ6cC8XGUftiSschRybwbXVKybZTNZGpjItiwxBPU9Yi4FOHObO7uU7q&#10;WBQwZFhITFFqkmoWzUr4h7MnT0EKuo907NSJnkNtDIZFlHV/l26v6Cs27WGJmOuCj2H3OnDNirS2&#10;RgAtvZYYdz4Ve68nW5zLGJKILxHesYH7B3nKWMyiD93etD0YC5wGLFuCeaEwSEXH7stWCiQ2DwqL&#10;g1bT6Le7g0q5PRMGuYKQ3hHuDdISQg6WV52kVHaDGgYkNB7QOkqiUzMPXjq/19XH6BaYfLDIze2Q&#10;4UM4AGomZXONfIq9NuBAp6YvMq7OobbGOjItckJr+ilU2mSR6jtRk96ELLvG0GlaH1KooxmCh91L&#10;yt4F8JAmZ1EN3ufQC4Egm/aodRgZsAciYAcWjb1VzmCVPt9bfAh2jys00XYAG+nsGq4GB8B8G/4N&#10;1AHj/Pyly3QRd/b1dkDcYEEoCwXbIKIgIwPl13VZhwDekUUccFWNFslO6dWv1FHjE9119UWZ/OMw&#10;n2Znj6dN1XwtIJKQyX7L1B8dT/+ncAitX/GsM4SKokzBQypxp8qOCQ8gnmxFTnFDJV8nqeKKRM3k&#10;WrQaHTty1z3tfT3bSDymkZLrMyhzghF+0e44PqeymNb2FuLi2eWFr/jBHyDfpToFK2Hl6tULH/v4&#10;uDMHh8gbU8KxvmYljVAuwshAv8WwCx9HgUlUgslgGOt+NW6AeXigzrgBbAxajNOzc3C5uC+EGR54&#10;zgPPevnLmj77Vet7W49/7/cwLeDMyaMAPByikfFx+wz7+8bP3LG/jTYd9RZViUJXskM4fXRMEO0F&#10;KnVCg/7PaCHVP5BN8tQ2diH7nJRFUJprd9H4sO14Vl60LltB2m+na2Zlt2f487/pW+/4vL+KahYL&#10;/gs/998f/KmffOAoPKmOpYUZvoMuaioYHG+hnaaWc/fcd++LXnqotfPYidMzC3NDgwOAY/Exsra5&#10;FkwJfCoq83ZQh7pXaCweSEZEn7GhwHGMjo3pxho+6gpXmQRkk5RCGkAEni6sNTkzzntxbuHKlSsE&#10;xfc+414weIp+hP3IOXR0uyvwSswftYuMDAAjSoNxUniKLT4yAzdrA1wJzhIeDjEa8IK5ZpUHqZ+H&#10;YI/5XlpZ66aRx4pkoHIGNds6u4EmBy5taHiUwj34Am7GGJMRuNE9BjTTvMQC4vWN/W5vV+cgqDB+&#10;RSmDnV10SckYkIYnJp5fXKCppa+3D178seMnoGOp84xtjbqLmzZtko6TjaoAVw8QydRO8HKsIahg&#10;sXIzFGAd7WHqyKdOnRodGeXbuXKS2oz3CbSsFCPoNobJniY+HECJZxQOezR8hACaSICM7m7fxh/Y&#10;p858wK7useGhu86cecadd95z5x3D3Z09gNFrK+ij+uT2DcJgWADVmHzCyr2dOICknIlbCCVziDIl&#10;wravcGn6Bgc8euGDgvHwj0NCsEQ5kiYBVL2Ybs2B3dmjhI51Ie5ggxGWWc7pPRwoQ8fDUnPnBHjY&#10;U351emYG08nGUEQ3xHbbiVRbUhcp8z2pbyELoSdYWlzAymztb1+9eWN2ZeEf/8vvesW3fNszX//m&#10;h37lVwlGh/pgANrkSHIWw23kTtho/w6FZWmpWgV+yiWJa4WakWqw9fbiaNn4jQcK0M8eEOaq4dgS&#10;p635BxVD70g4hasjAqBiUfRcoBalwyCebkuKKwzTKbYYtNScWFuem7vs9g7jNGBxYYlJMg/3D1HD&#10;41FMTEzdnGVB6MPvFnEDgFLEyRIpH1UYrBxI2B+93dV4URF9GfRiyXMlgqoOobJNjT/ZSx3xWiw0&#10;YU40JvI7B8SEJ2cW/hSm///xK3oCQVTDJT7Y8+nYoAPhF8d8034M5SCFI5ZeVx1hBlKnEhLx/DHt&#10;i+Gh8/PQk1lW8Gs4DiZo9AepMq1GtJvWmzYGX1pfeeZb3trUfLi5ablpcf7jP/0z/a3tzHnr6mQU&#10;NTmEB5wvyFFC7pS+kn2CJPY0e8WdTGm0tw9yCNn3pSeenEHQGAMTXUYA39VbtxnfiBtA8XX82NEX&#10;v+glTIxbW5jtmbz++C/83IWnnrznrjtGhoeUkxNx0RpRRpyfukkWEvhCaWI7whJuw5DxAWJe1UOl&#10;ldE8EYCGLNtiIyLmiCMR0O3u0pyCZTGz29penJvjwGQIItGlQzAwseu7u7PrW0fuf+4zv+xte622&#10;SnF3P/Ev/kXv+sZ9J4aI58EF0XUDyohemUWK5s6e01/8ZXtn7/wEKqRPPjUzNYmxVuIggFWRVayy&#10;ZQPxEFFuYBFqi2C1uSrcgCV6znzGhXJ5rBtfzU9M7qI45CYLnkDpW5kXRwdLYbw5gfjC5JHxo4j+&#10;W/Cks0koieiSjNiGQfYuIRI2gtskRGLz8FfY8uD4dnkEobENBzKF1eOIHUlJpBnKRF8JdZr1WSsg&#10;P015VEghk/EJhHOADyB10kEx6xZFVKMD0CNH43AQ6tL2rDKXA8qJrFeXVpcdQ5ZRvawASRV9YsSN&#10;wbVtSSU/YsUG+/vYEjx5Njwl6xl0CTNt1HukEmaZZx9+DLxs7pHYz3Y5exoaer9QRUWuU5RmQcAF&#10;mFWMq/OGb8tXAZGQv+ljMj8uWTc2jzVk5okzDCcdT9VnQA2Mx2SfMDyFQ52I7A9095wYHTk6OtqF&#10;HBuQS/P+Jr5fcipDjbYj9MCuc75juBsl84kbsH4jakGVmDwAafEwvPlMt3j2uXpBJYaIrNutdW6N&#10;LMTnEL48YRNLBwuL4D31Dm1r8ZdsfbKjxbyWBWdZJhj9ffUa3BgQKPSgpdhqNMD0Yu6kE+gOpZOl&#10;gE8cPDszrYT+5upDDz1y9M4zL3jH395vpUjW8ZF3vQvcxAHvXqDACLAdHjTbU3Zz7BMbo3ljnVzW&#10;RKGsZ+AHr5OiF3+GKQqihYdma5sRrG2YCXGDlhLUjlBfU0BbgDR1Lf0NVik4jwqxJHZB2DRV7GSo&#10;ZojYm6CAOwGjpezBXSjvsboe/seh7l6OPPq7OxcvX7k6MUnugnYNs1g4+aHUGVg4KnybshzhowRl&#10;loJVNUJM9lqokUD0QU+lRzg6laxkDL71gwCzNgnWPHNZxfxHa+tDEzP//7sBHdJvvf01VRcFRmaH&#10;+aF+fcT0D2wEm7YajHM18s+MK3MwuCVJYCQyEZziV0wgcNSbpTrQ6LLhDriZmvXIEVm7tTZ8/MgD&#10;b3jDI+/9nY996IPjQ2N3nDqNwQys0VUVNptXqeCH4IbQBLgEu5wABhvAoBWu48JT5yH486WE4VyK&#10;obGv3RXYvhub1PjuvvsZr33t5xAaz85OA6RcuXKJsPTcuTuolzJIWhmDXJXXffByEmtCG24w0q+5&#10;X+uEKvSTZ0b8jKk5OnmhcEhdG/BAlldBIJaXMo6mFeMlVYGgTMT0EKkyqCfNxxdmZlf2Dn39D/7g&#10;XsdQZp/uTUxc/LG/93/cP3D47mMDdAOxblgIDEmCEecODo+Ok0aeeM4DtDXQ4To6OkL4D0eWNxCt&#10;hXaW+WeE9hCc923tYX/Vr3MxqOfwZy5DwkaYdjneOHub4ALf0SQJd3cNg024ura0LOd60yALS/wg&#10;gx43N5nNcOL4SUw5n0mxBqvB5wyODEvNj+qOWyaGo5AQEfYwykTis7C8zbJbDJN1Bp3GHqk0/zkw&#10;OLywunzhylWwG2a7kKdjnuQewCNl1nFwNrqszDIz5TTPpYlTTfsFhHpIsNwLV17hvGar3dus9NlV&#10;EuQFc9TVPR0/YpKrt8PwMJ2PXGFVnrEFnlTQtu1Az7tSWvHYkOgLt0UsWg1OND/EIbV3VSMpMeHa&#10;OZxhPzniK15MrsUsjTlcMMoZdJyQMyx7euQwAZqD0b7eE8ePUyJDzYhtbyUmzE4+E6CLX9f3oHKY&#10;09o/2M+XqWtvfQZlJIfVaEOz5NiixDSqQxt4NisEyU9kuGY/aExb8UlgkKu1K0CDaHvG3OM+WSqj&#10;7/aOI+OjDjFmymm6xrS/UDn29ml1fOT8U+de9KJXff038XW//QPf27y4OAYYgg+wCr1LyRcPxMqA&#10;1RDWEdjCcLpy+fwGONTq8rVr1ygO/L1f+uX93iM8qXd+w9+EGQORyMcXpXHTF+Zga9l3FXt3zlG6&#10;wxihGpSi+sUQRKclorgP0T1pYdZI/Sd3SkSFSydLHhkZc60MWByUwi9WbSz71metZjLnlCcokiM0&#10;Lz1xvxmInFqMTQMqpILTLjDvemmVQG3/1KnTWuQWZlDvTM7O3rg5A5zN3DWLUV2dJF9YIbY5H0ty&#10;xAXXpuLrarc4HurAExSlissrKTn3lLGNL4VHBajdJ94+BCcKOek5x8Kwxz5xffrPxA14ML/m+Xe5&#10;4/frzJCUS2BI8uoZrv9X+5t9xh/0+DneZFnkLPwhGj5KJtUnZKiIvN+wcT23+HUTKgMfJ7qQhXHP&#10;0xM3PvV7H2B+PHvl9OkzxN4Wi8Jh59dZBUIEZ87p/ayf8+1cClbHAjXo+ezsE596BDSzpyttUJbj&#10;qJkwvWRtHcodBerWljvuOEvT6NUrl9njpJYEUwN9h0+eOskuQZpcKb+cM9YdRNh2dddBVCipT+wp&#10;eUNmJyRfsjAl7B6cVAHiDCBUe1vtINuOIHrjHwlaGXEsxMyDJdSBc9m0PzU3d21m4b5Xv/L0i19O&#10;oMbSE0//wvf9q6615TNoxBxW/8Q5jjYW7SHpcN/LXnlrdR1i1dLCwuRTTzELg+ieYWGHzpxlkkik&#10;qTAg7jCCO/HZwBFYfyRVXMYYgjzDxnoqEOb7NQechOLgEt9pJm5tl+QZjbBo+PDQCc7oTrp+/Rom&#10;GWhFbpuUO84nks2M7YQ81ooIKE/IoM+dKdSRtF36f0UAfJvd+anvudKy2FMEC+2Yn3BK2W/YI8hC&#10;6VBo5xew0bCh8NZGalGziMJ3SoMppsUetUL3xIpxYWA/fIPDzDqR9BLfB0+0juVoV9UcHYYV/LoO&#10;le4WFTl6AqyNM3tZ7+Ioq6yYUKAVSBMgLWZAM32IDEWoqjoMHXwGh0UbwOIKV6bORDyBN447DJZR&#10;zgPCKHiyLmcfki7Nv/JAvC6Cd+KJznYa28YHB0dRRUdkf2ebRaFTRsnv9GqxIS2WBtfAzujRmvYH&#10;h6AqsvcO8ZUOiUrLW/UNeBdFdAHoUDs2t3yLGd2rZO2eYgQzbJ279ciTj03PTl+/OXXs5Ok777uf&#10;vv+hs2e/8Fv+zv1v/WuTTGqauolRZCORmfHtJGyGyTCCN7enoRB09nzRd/zDplbKJy0PPvjRVUTR&#10;V6gPeVPcJs6HCMVQg6MUOW6WAz8hmUfd7CaEKZ78xV/a/tQnlj/2IWSD+6hCK2goWcWhwRo7TZy+&#10;HByrel3DAy5LWktt4RUSo4xEczBO1IrDaNnCsiHwitj94eFR/q2X8MACVcETVeuM3afMQU6EuFeU&#10;N1kWE2hSAOgSsXW6sX1Kg2vUlmaY+QEuDWjT2Tk4OAYwBH7JVPqJmzN4e4BcUgFyUA4JtYWMe2cc&#10;G0AFhlFsx1s4UGvXtJaCSDGCEo6U8bGTR65dLGtcSKXsFd9Ux2V5fRUvHN/wZ/PSEyQ8caZdNSz4&#10;Z9uKJEIWKFRxnxe9D2vQorZtdep60+WL5qWWIARiPaquIqVCti8dQwKIyfGkMKqwsXPq9BkQYTKr&#10;vsMDAOtDg6OgdXnYPgx7FzEJaahz7eyvNNfjEPYcsmmIXBE1ofNPPgUKMTI8gg8w0wYrRGgaE2W2&#10;TShgMQNwfnFh3hBMGjimQnURfk5/LxtWuBaYKyKBHGXT0ZRbJc52q42crda4jHB21Q0138u4hTrk&#10;bnHmnKJXHBwZY0RCwM5jSxO0sw9iBNuWVzeuTs/f6uz/8n/2XU3Bhchof/u//sDEJz567sjIAJS2&#10;Fn1qBr0hVHKoh161z339Y1M3t2/cPNwD7K7NokhZ81W2UswQMU9EmKkD1vax7TZzJW30LEX5QLvh&#10;9+n18ge3XUFGsW8GQECrPD8lGxnlEVYff4U8BhEWo73hVxAXWxWMDg+XRwps810yKje8z9eta9vg&#10;gTy13ijjc90nyu95GCs74TfcM0Fv4Ttcn4L4QF2qk/4tltsZA0gKQgrcZoy2miKKNUJwtKqh6CDn&#10;hSIKYl5gt1jzof7DGALgBPauqUlrBGvT+Mr1VF9oyqEuVs6bco8OtksA6LZLlGPBVDtb7GwD5zph&#10;arqlPgG6VcEQy17nwhspsMIKlnmAHdcZKZYH4s1iucBNaaLmoyqxZrWxqowE6O/txdwfDmY0yM4m&#10;36JWeWuFPc9lKrqXzCYmBaCsm+qcjxSdvr0m5vBJUlLy1bsQ/okmIxdXNyhx4PYOvQjIHJGgErFS&#10;bPzsz3kVqd/0jRvcJSN8jz7j7i/7xr99z/Nf8Owv//LRB55z4tix+77gLU29A/utPafvvfuhj34E&#10;TyINAK2k9bXLF85PTNxYXRHHQ02zY3Dw3le+UrR3b+fqgx+bu3xpa3nJ9o54HY5HGEGJDxpQhi7B&#10;+o19xT1M+6XsjyzCzPQsT9ySe8CrzMJ0EqfNDXnZECMdld+9xfLWIyjraQsF4dCeJTGMtVpS6kD4&#10;mHBHYWcN9DH1k9yopofC2S0l0XLX2trSdbAb35SRbwHH1oT5cFlJaOJ8NmooruTGLTYhA+VUsUbz&#10;eOv21YmJS1ev0ytAFktoTDZAkEu0qP7PgdpUgv2n7SeOxAbjMi+J08KGzcshp/kvA6skkfxZFxbi&#10;LB/r3sufC9e9sPynEJX4Y91G61c9985KpsyIRZ8Nw/3KOjkZNZwZLGnhw9ao5L4Hk8woL3MyDZdU&#10;7zIPKF/H7QAdQNKYnluEVMT+FLrb2WX5XvLyV42+5nNubmy1ry6B7XusglG6LkmIbL04+DPXo1ty&#10;boY0GRgMvZ1dly5evHj+AscSrB8btLS0QhmQFnyiabIBHg/BDqfi9OmTGGXqhCyvo7tSMGRdUdRj&#10;nxDUeSarD1MTJdMu5C6TGOyNtbxcVXlgT7swRfoHrXnSp6OIFc/DPpFQSnB2UgyZgEpnRpgVcuIs&#10;qDRNL65eXtp84zf+7bF7n4fFIG76Z9/wVdc/8L5nnzx6x/FxLByYL5gMCD7WEKOPqR29td48O4e9&#10;cIQerOrMEaPJvWnrFpgP4t2OQLEaDxFNqgEJWGyYCZRuVTxXombFUMrPGfwoD1P7z/AtsS4ouO6f&#10;rQnEtLTEH7Tvm1vT09NEW8i68fRPnjzJMwXN190TcQsDG8TzKSk3NAITQaeDSKdOU8Ev9cN6voY/&#10;zU4qZ9PYqNHUdGNyGj6u9THwh7TUYkcV4jygWofdJ14hOELVanMTvWLuukYuc/FYSaqaPBtK7dZL&#10;4t9CvdVz882JM2Qe4+2MWlFCRD6Ibz8AzTQKjpmjBdIN7EMABklvrWg+x8OyB1icAJTljcQBXmpe&#10;iYRq2G+H00+QKE8SzMfyIcBJvLOideI4DCW8gtHBIergpFRw3ckDpJEeOrS1ucazrkhQMlR7G0Kt&#10;xAfQXkjOvBqTuJp8KtjWEBDPGHCbflLtw9oScgFi0VfP/phfXu7q7Sae7e7vfeZXvG3omfc/9jvv&#10;o55BivAF3/mPm4bP9p48jTncmplhZmnX0DCOmxM5MXHtv3z3vwbhokHL5uaZGegBr3nD50GhxaWw&#10;VaDZrTz2yOm7zqxtrz3+y7882Mv07+OnTp1h51NaYX48YaIFgnCAvGRkeRwYB/DBAMHh/uGRsaNH&#10;GV9MgYPnjIAg560OGv+uDv+DjZrJNf4FdQgVtJz6af6ziePEy2B35ufmebiIB+AI+H7cAKQwCi5I&#10;j6fMIFfKwK7VVmGTxUgihtMfkmhyVus5kJIz8ow3u60hfa2soGiPD6CRmlZzQv66ZtCcm7Ozk9Mz&#10;ABFIUZEBkTxiI7DXGSABEGImWkaf2+eYVB4jTlDIs6G/oJPiDDF6If6ZGdR5sQSYV8XW5TO40MJc&#10;n5pe+pPnEv+xJv+P+YvWtz9wrpo2pfcYKzVSWktASpdsSxOChBBXrIOyHUMlskRDDVvp5BoV6n2Q&#10;0vj2m1Hb7R898vlv+4rjb3zz+ub27PUJDModd987/EVvIdu89vDDLYuLmPdETyq/q08SsxvamUAQ&#10;gT4bye5ipP4I8Du6SKUnrl1/6vEnCMoIG7Fx0zOzEOhS7G7n8EFV5NTyEazpm970xmc/+9knzpxx&#10;2kVamu0byKpzfgICmHQTj/DwdAYJHGpIQ+w+F6MT5pAYVwqYADL2mD2kz77SN1yjzi9t+lyzoW54&#10;04RhLBHuhFAXCzVJm0lb11/5ju8AueDzv/e7/+X87z/4vOMnTo8NQ2Z2TMqOFQJuFqvPDsSYLC0u&#10;SpNEVIOsn0HHesyGEA2UQTXvEpkWTSLm3muIMdL4NmxuJqYlrGjn8zGMNogkMK++Fof3CmqT+0N/&#10;2l1dRvqvDwoKLN6pmzyydlQ5EQyAlsIJAXlrgW6eeSl8JjdYwDSfWdFu2cSAjUFF3e4FDNHhFeJE&#10;4DXeZMKndI/NaDALqbx5N4IukrWceHKQEXuWkqp6s6gTb9LntYoXhKIzMsrQlV5WjOcCUu5CxCLj&#10;6RUAsHKl4unT0jTRr01n9TaSWuwuXywdptZmacCHfG9tAO6dy8cGYlgpUFVdnZVxBB7QR812zTmv&#10;CE5Mt5ll3MzZVmOSIjbJZZVKol+bAsbeLqOD7zt3FxQiUDmOUE9Xx9jYMIlQzMI+SKOVmCh+c/HE&#10;ufgvqxoH45rFrJIxqF0tp6QN1hT3QsMDpV7HmaHltbY6g6rjxsYbvvprufLnveEND33ywee85EWD&#10;995P5PbQb76XHTUyPnrny19BVRIz9Ylfefdv/9qvHjtxauDoESg57LR3/+gPfeQ3f72f0ksHmuhL&#10;L375y17xj76z59kvGXvh86fPX9qcX8RQMLP3F374xy5/5PfvuOfe137TO06+6tXSImbnKdqQQKXW&#10;azRfJGYtA/JqaRTFbSuSWMNBMxrPzvZYYgIy41/jTid+44J5HGwz8XEwJSFojaOCj3hd84gWswAH&#10;U+kGsuuIU+mioEVAmUV+vZLR/qHBBD6VuZqqiBCxzQ6cesaOUptx2BgPAmuA9785NQHOAztYUVvS&#10;gUF4WT08xUeffOrytcllxl6Sz4NohRmBRwHbxpiaQEeas1ghbIwysKaSAcvk7tW2yUHl8sr98/Pq&#10;7+M/y+R6JUCUOdSN36KX+PqMlPw/01fr256NAp1WwXwkGRf03QyAMsEMdN5Q9mh4AhTMRWSU7qqo&#10;mTd40VKwvRlWEHh35fbeM1//hsOf+7rWvoGP//p7pq9dp6j14le/quno0ampqclfeY99MQpIOPwT&#10;/58cqoZ4COYqPKC9UKudpQQ44BJnJ6Y/+eAn2NnDQ6NE3LgB/LvCgHiw/X0KrYzrID996UtfAtuE&#10;3Wz/cPP+9My0gkIR55Xe/nSPH8i7/sxIwaCljBcmwKzI8CREO1+N4DSCqpxk3eMOzajOeayUoiyv&#10;lA6HeLBfwcHF+3A5tljvbEMkev5rP/fIA8+Bq3Ll0mOXf/Hdp5r37z51FGRDQHEPOj+FO/k/9pen&#10;oRpWwskTJ6ExL88vwEKxBSxC6mbECSuq545Imq+zTV+xuU3AVjPpFD85KVxXXX/xELB6BrMWjSVl&#10;a83DWzD43fad3DmqAEh9UNNj1ifnE/IoL6q4yP+J5HZ0JuhiOlgPi1M0xArY/0iAnPUUR0syzt9y&#10;Te7zqpilRMOCcbC5mPnFxayjPWiGjpY//EwegXVLO7z2kZEg50O5CJiFGyTrHx4aTGsoaVx6duRo&#10;6YkTrRe3QhuUoR/UWhnQKFzETmGkuJOZSx4KdSPS7eh7F28Yvwv5BGsDuEEgBEUno9zkicEY13NY&#10;V5S5HovvwfHbcSSl0YLN6qDQjXKH7cpY6x0VQaF4yS5DKvHM0fGTR46ym9dXlzZWFjk04G98F2Yd&#10;qyfpMHSMUPjSAEWCYpelYUpCZqXcsGOECOakmWqippeyHwYlDGqeWVpaoD9hb2/o2LFzb3jjyH33&#10;N/UP/MJ/+28IStz9gud94Off9eSHP4KRuvPcPR/+5V+auXAePvidr3jtc17+qsFjpyYunj/M2OSm&#10;5me96MVf/re/6ZWf/6YX/7W/NrO29Mqv+7qm9iEKQCzsY7/7u9THKX+BEd2Ymf+Kd3zLfV/2ZXud&#10;A02tXQ9deur6Iw9T2UD/yAb7AiXZilLm94nZzbwx4u3UNth1BI27Jmqxg3WITMatg5BA+An8Qddr&#10;ElaKhBp29j2OHAyRGMHxDiskso3BlGx0aNPYazyiCuRRCRWkDb/DydQ5zLXIFGwi9qmGhCQux4W6&#10;4Fwks2WuXb9+8frVkOn5oXJfUEU50chIUDB/9KmLdJpx/GAfEl9o4iOJ1Eg0GiBkES0zrifATsPO&#10;5AZDKRIO8ZKSXHpklOzV7vOsWZBG0Ja/8vYTfKCEiYT6n/krgfAuccSebfcH4wbjfpL/hljW6LZI&#10;klvCk+XBsCDELDyL3ImckDqItpXtbDz24fc376w37W5+9L2/NTd7k+kvT33849d//EcmfvLHm3c2&#10;+Vy2dlVJeK5aK6oumShZyRF/E2YYG8LNsTQ998QTT5D88QT5UuKfrnRzQBQmG6DqiEun35Im4rvv&#10;vpu63NzczOOP0xT1yO1ddBEwCcpiFx7of7Za1o8V09xUbMi/K95gl1JBKLiFj61Ql3+LJ2BDeVtA&#10;h3qEPGU+hGFrm1yciwmi7f4z1JH2YDw70Nm6+vjvN3/wN6++8z/+3j/8lpH1mVNjPcN9nbhQdBUJ&#10;J/hkOBtJJJl/S+DZATw5Pz2zsbAcmCpsFiAKC5tS8/g2zoyYHhFEKvYNVyqyQhzXRcCDoSxEorJs&#10;a7e0B5NgbCJI2UBs/ECeHYJxdKLSYX7I1lw0Oi5evFyRPmcDn+aQJXZCs0i3IgrEoZGlKh/Jt0ME&#10;4lhz4hWmSZhcWa1cVXxAVNu1a2z0wJ1clbBvpxU8bhwzjF8Lt48DtQ8IxlV2URZCPSnzufgQW62W&#10;l0EIhwfhldLJVXpQkvFJ1e0pS/zI+23eCK2Ll7FYyK9um1ub9PXBwpUEzuKkjscTwtUxx5yf1P7n&#10;4rFZU5M3URMCslP7j3VIJVnMJ8U63pbsxgQm0nXZ+UaCLXhKzjcio0T38NOcartxi4c4Mjx4fLh/&#10;pK9vuL93e30ZYrWzj3q6KMTwfNWwUwBYj8U/JaXHi2vzewXVcFcZYNDOjWNsjVvquTtlr8XMDPLV&#10;1fmlSzPzz3nFy//6/+cdsB13kSRBt6+lbWlza2J+iTj18vWJ5bVbhweG0Th58JOPvuKzXz9+4ixf&#10;7KymnfWf+d5/9e7v/1ctTQw1Iz7qaR86s9t6eK6t4wP/4781Ld5o2lllCWiANlvRzrY+8wXPP/qq&#10;l8ORqe4I9htd/awba8hjbQhFJFoS4A0pnlftHGFWrairBzXLfRLwsM4aj74Sr5jJwmyd7YXdcdOi&#10;j2lHxzo8ch4/lXCYQrUl1KeStGOQx77iwRnf4iNhRuHyS+zTilOzMU0KOfXcUQfg+llSPrbIPASQ&#10;yBX3UM5UjwgRZUY2t1ADuHL1WorDvTQPGxNYPw3J5Q+l48rsxPQTCtT9urdza7UIxjzVch9S39O8&#10;r9wym6ExoPhpi1+/y53SlPHn8Wr9kmeflgnT0QbQPgGHY3X14uSNiYXZla0NcFtkD3ShmOWa/LDj&#10;v9mpOHLrv8RBypbBpugEvJuZXXji/KWJqanrKJYtLn30Ex9/5Ld/55O/81sv/dzXXJ6bhbtLy9LN&#10;G5M0oDEElidg47uDL5zXURKPLBYPg7vFdjg6EZXpdkYMdk9cuHTxwlPAADTUsOHo6cC9JwlYgZnH&#10;wD+M4Ste/tlf9+++9/bw8Ime7nN/5x3DsxB/J7DJtL9Dw/bD09hZGRY6PvhxudUYrNub3AJ8DoIm&#10;rA97QqdC8r67q5OjAUQ/ojsGmsSIKd67BcQMa5AMpgk5Q4IzdiePliIBpmJ6dga/1DcwTLiaMdpb&#10;GJLtlfkP/PLPTz32iZNj/fecOT5wWGlSjFhvN9NuUTMdwHqdfeb9gEUgvBwrDhIztlHAThFS2EeZ&#10;W8QjEQddWuba8Gg0WMDVwxM4Pmlvx7mVXqpXzp85KkDUmFc+Px2SDjnisEVvgHOii2BcEGeJJI4I&#10;vIZOIaX3kY98GJbI+NFjR0+cQJgCHRGqFzYSOile0IPIpb8Pbk8pcUrBCb7fKDwQNSvnl+3uBL9g&#10;QawkaJIAAMaOGM3qi/NJCCzmF5ewqppYZ5A5dcRKbxTc6GIzoXc8ALtmDUHTI+M0XQ0yxc6Ry9je&#10;lubeQaRBjCeVf8PEZ1Qntx/Mx+diK+xtm1QJ27nr4aERQBvADVYhI1T3gigmR6opUagKLy4SbdDL&#10;huRnjbblBBh2mme0ajaS+0NPoPIg29WofxMnBsUQ/ivSsDy+y5evXHjqAq741NHx59x959jhHpqY&#10;ISDDoWHhKEWAOdM7zfEiR+GUCZhgwhSFNbfhlMkgMDLADGk16KtGpt8M1lZwMzmwOXuX19fFptua&#10;FtZWf+cTn/yCt7/9WW/5kv2R0WvXrvyj//uff8nbvwoKBbvk8978phvT0z/7Qz/85i/8gjd+87cu&#10;9fS2zi/d83mf/5Ef//G2iauffOd/e89/+J6P/Ob7v+avfwkM4kNDfc0QujrbHnv44d/6vn93+SMf&#10;mv3Yh9quXbr6m7++s7pCox8RPeLO5FjPesXLMLfN+xyyrcc/+oHu6cnO3W3OLJmleKlNoA6N5r4Y&#10;B8pBI8bKEBCnGdrA2LQPs6okcI3MM5TY2Mtg0E1KkBFCTUvp9BlNOzWaGZmqIbEI/JxalWNoJSHD&#10;pqUeyWd38WTzaKSAkxdgmNmIwhjyvvw0HiPxQUJAmpaEK0ndLly8cG3yOpdEkxHQaP/AEG6AzQ/k&#10;Pb+0cvUGJeKJ6fkVGklQmTY/kcQt64m8wsym6NTBSAkeAGxZAbalUXXCBUIWQGWHBrIThKIyK6r6&#10;GI0IispkPFzugR9HRNINcOX6zBRh+5/Pq/Urn3s3dgHrc2NqCn2e+55z/9HTx283707NT7ceYnIk&#10;wz1k1Ws9peKmmAx30DPt/9i1NKNzl7TLTE6jcjPYOzDMALMFpgSfPvMd/+E/vujLv/rU81640Ny+&#10;NjHd3tLeg8tGmcBuF3sFpSMVQSrcau88c7KIiTituB8Ct4W5uauXLhHSI7fAxdAIjo8nBMDxYJVY&#10;IygBmMuzd5w52ds79bGPDj/jXPOZUysf+zCaEBLgBExkhmGPKhrlG9lzpTVO9SItb1bIeYPvyTXB&#10;i4llE63iOamZk+lOFPaCYFpWKqAp2br4kwKBza3UcqnF0Y36jPvucyyBaUS+Wqig8+zZOwYGGahL&#10;1iwmxr7XasPk4Ys62nuHRmBD3rh+Y/zIkZEHnj+/dXvp2hWyCyKdO+64oxWtIWsGav4YP2bDPB31&#10;h6opxgpx0KRGAQkYH2txDzVcyreYgbITQ4iULRUCpWhJhiXdWt+kqZiRikRktMmJ/mdSo0l0zhXv&#10;oSOEJ4X/w+KbE6C1CxJSrww9qZKmYlvRILNCG+IHv6vQitCpU31S1CXb2Jm4Oa1mZ8RNDcpEqUT5&#10;eQ/21NPOUO8N9CybR0YZ4MMTEC/iGlQ0I+2Amhw8mvSCx4rtwJwEk2iw9Ngv1dPPL3Jf0WsjNZEt&#10;xvNlz2M7CElwA4d7+ih1EWiyD/sktPRzVC3SpqaXziAZStxm6RpZWtdPqRzA95qc7CL1bDs61MLJ&#10;69eoo95/7tzdJ0500J3b0oQ5Jll2uiqeOPfJGlWVroSA+AQlRpRmcTa9I23Z8847EiOFXgRDEvEV&#10;KHlG3KiPsFvTlR2Xtnt9YnJqcf6zPvuzh87eiTe8+7kPTE1NPPeeew71D975jLtbhoefvDLxQ9/z&#10;7974+W8++bwXDI8d+713/8rixz5649HHLjIQZmFqYWX5rpe9+LPf8W2Hxk7TgvH+T3z0t3/kB9/3&#10;oz9yPxHB8Ghfd+fKwjJPDR4GW5drHh3uv3ntUvvizFjvoe3Vxad+/meuf/D9o12dY8h2BQxk83NM&#10;OOycEFk9mOzNW6RfVR7gAeHLnAbByJeUr4S7ghFpUhGn1GiWCA/UauZtMEb0EGGjgfzWlk2+qHmg&#10;NLdzm1oRtNqoHmR0NxNS09KR8UdyRoVZog/Pw6KkX/LX/iMOLPWWBZycvLkEwIGDASFR0AlZkMFW&#10;1PraO6AN3UTNGI2RdWRHnYXd2Ycir62slQpU2ioe0NgVsddBj9M0n0AyaaWtNIWE5/ya8DSUTusH&#10;jTHiRiUNOVIjV64VpcspB+H8eb1av+qFz+Cz5+amz1+89OYv/pLX/fN/eu+bv+izvuTL9k6OTD/0&#10;UB9PyO5MnpxChtxOwRRs3wYhug1t4W4YVjNzc6/+iq95yT/4zvu+6Itf+GVf9uSnHoPz9cq3fSVT&#10;/DjDl85fnn/8wkDv4UFIGx1I7UOGPCSyClFa3yLGhm+N0vEeZ5XYXMHuzc3VpZWLT13A8vYwSIii&#10;5a1Np41XR4xy/+olQN+kPIBtvHrhAjNMEH/YfvDBS5cv8aS7D/fwjBNy0hqDwBm2SS2w6HxZlvAw&#10;YyYw/S0gHoK5BWsUJyrhTAN7kRavvbdzgj/Ubq79Srxu0icFyHG1HNF77r3v0JmTN554EhY0Nps3&#10;YCuQARgZO4ILxEwDuXJ5XAxcN77RLlYAffbY1hYwL2Vb1OA25mbXM4JRoYLh0d3+oduIEC0usj4c&#10;jcQQQrBsIDab457q0aTipNI4xCNrj2kDNKaQhiSTCS45MLJhKeGzlGqlQ+Pz5klnpqcxtlWQhON7&#10;5Og4Zgjrz5al254EQGV4NamUEmFDgJFKFgGIF4ly6HzY9gKd8iCDqJhO1QAZ3gMTIXMfZfqJybai&#10;Cyv5UaK0y6vtYP5t6hlcNkIUt7Z3qJcISzGMwdshppM3wSVh+gliyhNgj7kSCYX0omeWrNl3M6OV&#10;bQhXbCDcdqrxQnj8o6ouo843iOIzlQvCSwTswgUgOXMiU3n6FHPV3WvaJ8VUizkNSqyz/Yzhj7GX&#10;TSXJm7e2rl2+fPH8+YGerld81guODQ4eat1nbA0Si7hbIhuuyhAqQ1hhyprNiKbJJ2FkHv5H7pOB&#10;VhPKK6ww3X/YB7I0qkNzc7OT6LYyd2FgBPMHk0fCPt5rgwmgi5M3b/79n/rpgTN38smpnndQ6W3t&#10;Ofy7P//TZ46d4ON6e/p++sd/+B//m+9u6u5jfPUz7rjjJ7//h+48Mn769DGeIztg9PTpu1/xORSk&#10;WQo6It7/879wamTsrtOnGAM+PDCglhyIHLndLnXB/QGqcbd3ZiavP/p7v/vRX/z5m5fOD3R1njhx&#10;jICc4JptJjwSZQFZQ4i1rSzjISi9au/rlWgfdJdH3ZhNVMjzns3bdJZJTulg0jIAozkrgThUt6gS&#10;7RILormEHRV6Au1zsnQbH8ces7G88MnALzw7AsGCgIrGU1CwMeieeyBDuW49fv48nsrf74U5PcBT&#10;PoyyL8Sk5RV0sW5Oza0ThJFMkMvaVWNfYQWvT8PLkr3zkl4cop59FZlprIdqdHm7sQtH0i8p9NUo&#10;kZoKJ/01XGPALf7JipSmn588Nv+nV5z+X/EerW973l3YhZsTE2y1r/uJn2jqHdpr7Wtq67nj3JkH&#10;f+vXd9nBHUwmYUPKKKtolFUzgLNksON4ZQz0yioyX6/4N/8GCIiRg9RiHn/ssd/+jfd96df8jZZ9&#10;Feh+9p/9a8pqp0eHe5r3epCy2mHCqIMmCE+1qrgCA4E0H1llMoZdpn9/YXHqxiRSiKNDQ/Rw05pA&#10;My/kVEagU7qkgAPzh33JBJVjR8ePHjmytr6MkULId25+zrFQXYywZHNoZ/C7vJO/xY6FoGR45oME&#10;386YNu4xbQnpFwVxDvTRgDjs9q7ZJqYvrEAohoJj7LeaUF92OYEAGHEvY983Z+evXrlk+5kDNnwJ&#10;rqrayPgOT7jUW0u+nYbkOBUGtszP00eGsdhYXbl2+cJIyDkhmzXTO9/O5aGpsLiMmDPXyQVLwE/Z&#10;ttDOmj6t3cor03KCejCBMvGmVX0JHQZHATGVpYt0V2q4TS1PPPYoD5aolr9FQml4ZOjee++ZnZtB&#10;MNzAyua7Diwp62OAbzq1y4+4MbDBaiawoYZIDLmIbcAelsvsmEiczRNej49cLMX3H7LvZGd3dn6e&#10;U+LUsEyDCN7eQayBFeBJE/qVhDKkQDwTl2GlCvkXhpGtrhj0yaoKVqvea0vGqZsmkpMkU/dh1+RL&#10;Hh8f6Owq7sfPF5cOK6wjOpT+LUhLpLjV0OU+lSfLNE0WMNPdyS2U+w9H1Pnbhfmy7DDO1dncpqy9&#10;tLIw17q384L770c+GquAdrQ1T4932v2aGJKxgZGw9J6gskJFtj7WB3Ca5WMxuwlc2hRw5WIwrJ5B&#10;PBP5B/Of+wcBHjOYmtYKoqJb01Oz4K7QqV/2FW9j4//qz75zeLC/6/DQrdU5nOD3//N/+oHf/I1X&#10;v/a1qB/empt7+Vu/BF0fLqOjv+/J3/qdU8PDgwOMTmvtoT17aeFs8+0n3/uesfamid/93bbNrTG6&#10;mQ8fJg/SCqP9lYQYG8cutSRD4p6R98hh8T8aOYl/19dXaYSV6oYmYMRR7Pulr2JG/TsDdqXciAMs&#10;zknh5wyGkM0/pVoWDndjnEMJKPHT4kGgH1B90XgCboGzQLFIOntOH1dIoZ3DzodEj1rOqNoh23RT&#10;GqkYpNOQEQJPqrIS6EksJiYn0KwkBhkYGrOBBn+PfFZ399Ts3JNPXbx+c5ZUAIdTbZO4muJ6FiqA&#10;J+BDeI6YI35YKJCPNCUB/jZN6Vr2cgDeYyYiwNsq0nwdWAI1t2WS6zJE1Q3Dp33i2pSdL3+er9Yv&#10;f+AujsrNyZuDo2MveduX7x+CIMFTBInb+o0f/c8DLW0D/cOdbebjPFf+zblQFIicqDF62x5LfMPS&#10;+trz3v7VRPYeyb3dR97/wde/+BVnn/3cR9/727/0Xd8N7ezc8fFR8N39272duj7AOrYRztM80SF0&#10;DtuiTshhIXhj69ycnGBINzZOw0QUrAmGrsAkyHWgeoACth7xBVaGzuFzd55DHfPKlctwMqWLJak8&#10;3NvnwHINOsVPGQ3SM5DSJQYkkWxugczGxxJ9lContogUiEdShMtwbwy9DfrsHNolrGRP4kBUicLY&#10;ZTdnqItBt/EsZYb9fSCpheX5Bx/6JP0PwyMj6Otm0LldE0iYwUdGsM2Rp2I7xImyLTn5cNE4JcOj&#10;I+iFESFyqcePHC3Jo9BqBfQxXXy4m0ngPjGGWKNwY5SdCENa4NUo/CIHRwQSmIdAntaKZHI7KCx5&#10;yEJ5ZKk5iHhxHiE7j/7MGwAag4rys1zIEDGyjeW9ehURuvomLTIUTBy3KqcFenK00oHMt/ueFOhS&#10;bXPnEiPzn2DiZvqp9Um8Sfe1/Om2jpVVtMO3CDRpnwYFTzuL0mCGHgDl+L615YE+lnEMB8fjpmgR&#10;/oKlCC6AKNeELN4j465IKO1p8HHkEGbcn27f57iNkCSQer1MOaoA7tgurHMA93ouFCFEadItgSVT&#10;Kc/94IQiPi60XrkMFXjyXex/xIio6wOAMF4VfbvnP+uZ95w9TbZFspAZNgBibUQu9qAwKa/vMBcM&#10;A08FZmsWPkQ/TXFHBN7NfiTjx+fxODAiJV1HtkxpQZ5VBkbyzDfWkF7f4Hfe9IVffPcDz+m/49iP&#10;/IP/8/u+//v/5t/7+yzkjWsXB4dH9zpbfuvnfu6L3/aV8II2bk6efeBZUpJ3t9/5jnfcMdDPDlXp&#10;tpPMHwCt6xMf+/0LTzz+8Ic/trOxA7oFeS/zi4mb2F2eVNaaI67odI2Ab2sfHR0bGx/nRhjkwAQD&#10;thzGIV7fkK7SQUpQbD+ik4xisxyO5IfKWu4sN4mSveFN2u1PbyAimKHcCKzI0VDvnZx7acnKSFgq&#10;yP5TxupVUzpVn+wZlUr85pSa8bTFt+FDQhJDUWmT3lg+tHppOV8UY4CZaL/rHxkGETpy9Jit76ie&#10;7O9Pz84/9PCjqkaSXqFUqOo4zxE9QGeQlGRFI3bhCcqwRyNK3loxXlRmjNzs03kDN8VBK3MhYB12&#10;HO8NbOWLTVkDfzxExknwVpoXN2/Ph+325/pqfeszTvDtREM0lH7Oy17efGzMAsbO/Hd+/uuvfGLi&#10;pc9/lsP2GLtDgdf02cCZWg30XbY0glC09lE0o5nr2o3rt67euPOOM+/70R/7++/45r/3nf/kzte+&#10;rql1/6f+zXfNnn9ifKjn1MhQd3vTNr/jMOFNNCBTb0itsnhjW45JsZpDiZwe7us3WvdsUmd9CQyN&#10;5gQHl0kmeAbUEhF1GBoYAJuiAX51bQWvznswgNDMOTa21DdRvVgt3Y8qRyf+kobA/0fK0ScUhFdB&#10;oZxq7kx8IyUgflKPpzJt0OdSgUbyNgZa65mT0JBaIiIhfiHsgoL5yOOPRYGk+9TJEwY+II92Obaw&#10;evqhzk5kLLXEgjZSx2ywQ7R54xYS+T2IWW5uo1Bw7J57lubnsE+FXdBET2xI5KUQCph16ElcHsZa&#10;iSHk0shOIv/ERapITNXMKr1dTvycUB5TyLdx8+RdimptoK/sXyG9R1p2+dIF9Hu00EbPCIXK7Zi4&#10;cYPb4HBGdttWLGN+axvIwrC0Ijxx0opYQOaouZf8enGw+CSujXoJ8TunNIG5L2IdBY4IaZ0+wxRA&#10;a84OF1XOYAeRvNIFotJBpsAwIlebKW99WlJQcsB9/Ae7hsCZciD3DGqkGDKAHhe2eYuPlfSlPMvm&#10;zakpu4TsVF9X7RJ5Gxx2hgikJ46NwSo6XKhKL7Zc2BXF3FMo6jgGwRyb5jJtColDcWoyj9TM6L9j&#10;j7HxoEaz1ADPgELnTp48dXRUMXtjJv1yxaT8eqlPxw3g/7rVJoqCQtIe1crCZ6TUZFO9xRJlpTgH&#10;XL/ZiRVIL3uHRoe0fravbdxe3dx601d+VefLPqvv3gd+4T//u5//8R9jn77tG7+ROJ5hOGz3s3ee&#10;vfDhj9z44AcnP/ShSx/76Plf/pULv/LuR37mnUx9GhsdoDEelRN0IKRvbBOx0sl/eABkpO/wIYps&#10;0SVlr5J6RIsv80iiE4f/Yy3NWTXXFL1uL8wvMjkDfJ08QF580G7PIL3rVAj6Blht4xgrHO24jare&#10;FeTI2xjLyp7joaywkSi5od+XFiV+XdiEdH99HaSg8NiyoTh5rYfOwt4U0AiXO1IbmFIFDiL0zztV&#10;oxHVlDbOk8Li2DA3O3Pp6hU2A6Wb/qExpAQdOtLaPjO/cG1i8smnriyubVDogNZmDuBwt14yNgfu&#10;ssPbSIVlTzw9M8Dsw/AuVFRxFGYL77A3CktUi+wPzU1L36F1YO4Q8QIFZT1HZs41QUIogYi2ve2R&#10;yT8bjbk/2ZG0fulz7iJBYwTHpatTv/2eX99+4lOLH//QD/3db3/ikzef++zxZ5y7jzBTzqKsbXki&#10;lear/M7+R517b4du18n5uccvIeq2ujwz0394CL9///ETHeNj+x/8vY/96nvOHhs/MT6KNjj9JDT2&#10;dGIJZXAKTCshihvXx4K4MyAUkWQkJZc3Sfy3tqAMlrxv35AbGh4YE72LWsdagwihKZxRo83p/kEm&#10;AWnJTgIUTh9a5IL+bYyRsfIp3T9aN/yizGKP6H41dhaKnelR/AFELxFwlGqqeJVJkOB9iq+Rv5dY&#10;t/Wg5AE8tkxYFNgCfKJKi3UYPHL0i/7Nv7/2oQ9BRUDwF2/BjBXCTGhR0me2N619oT8cFTMqn5V/&#10;KECVQIuWCzYvLU9EkdwFMkYJE3RXESCEOstJYOk4Dp34Bi4bKA2OecbtOr6Rn3AgdQuhmYd6nnJW&#10;+yHOA/cCaKOcrIPh9nADMPV5C/1N1GOqA4s7r8Fk9mp2dBHwYC4dgCOC2YGJkY/P20kfomLEQ/T6&#10;LRXrU/kry3R7u/SRsEpBaVGLM4ziLpQr5/oRSUaBADE5ByhbMDSaSmGfX6GJrLHCkGd4CocZKdzF&#10;RTqYAfmQzu5RRhBnAq1Yfpy00SZhc6djDIK0OiVcfTpA5/U1nuipEydrXA+5v53baWui/ri6rP5r&#10;9KJQU6eNxhCP5UlHmKvBmjOp3AVJZqlEbTrUtvjp2jrYBE8ZgeMxqaLDY8MDxBHsTO690XethKSE&#10;KIEn2q9ubRRuwGoUAmnJRPyNRJbhdYht+FCkz0HOs4sQ3to2CCH3haUoyduwhLswmkSsd73l8wlB&#10;+bAbj3986urlM/fc+8q3/BX6fDmpP/c9//zmr/0yMxOcFwzDlfI+w1APtQ0O9J2+8zR9GUQhIeCy&#10;z/tU/oPRxDBYW6hotkD5nKBhm+daI3a5ZgfsEFtvbAhkKwt0CPcQSoXWmF8HFYx6mC1vOuONW/LL&#10;W9ucXWyfprIKEhHBK8Hc5S04QYgbNyDKuC6WCZ4UQAEOw1ISzl75wmY8DTqgJIVk2wQqHHa6B5SC&#10;D+XZWqbaZTY2GVG705Iqcl5YHDg8cgQEBQWeGTCBrfHTmki4RsaOIeeNpeeAkQqcv3jl4uUJpkzQ&#10;VIm+RCUcdryYBzghhxiLxKVgUgsSYfQeqD01AzeVWAj3iAfKoBEDR+6aiiaxJ1YNTgz21JXnKmmq&#10;DzpS0ZL5tI0O5tYfu3bzzzUVePrDW19zapjMaOLmTahgFGgvPnVpgba6jVt3nBq9+857yAaIJam2&#10;5+qFbm/OTM0vLU3OLzCkA0HbW3tNF29MTk5vvPZNL3/Hr/z6M97w+Sde8tLnvelz3/k9333+F9/1&#10;vve8a7C3/dSJIxYvrd3bZAjJQb5KVHmhWTWaivf2GTeGf5y8cWMDvS6i+0jaGY3u01kqBEvgjyoD&#10;B4BNjC04MjqaMTKiiqXUz/6QogwHhkGD6ckXi4jkGVWNRgifVBRo3WjrkGTW1GMYS+KsU59Em8My&#10;QxxvNPslAYgKppK7ZhXYHuK9SJSadRZKyO1B7ZicvDG7u/v2//TD+z19H/yVX0fDnvPEXvXcdjIY&#10;kliSqBpGIyPdmZLh7NYtZqOsr5OGgIbxDzuBFiR75VBYizojny0xQcMke2d+YU73x4wdBzLdIlnm&#10;yoUVIpsTBXkHRYiiAOnKre5EWo7oKnUEs9qlhfkUOVgUhwiB5k3fnLLqLlVSpDJSB4B4eydPn7rz&#10;/meyICjRc9z4dZWQqWbDsAhxgBWjgm9ilx5R3mPmC6MuLGmcIovPDxFNIpdXEUHauJs90Pzu0uq6&#10;0Xgl8HBpwEYyeoxjRyZdRsHRqp5mcV5umYQy4I6xoKkSmVnISpwolosUMmlclfT9IWaW/HF8bFxA&#10;x3wmukJCzD0SYBGzYyzS6gqfOMD0m85D1Db5RpQ9iCiJMrl4DDcrxw1n3g3fT8a2jJgQGKYZGEAq&#10;ZhHh2P7+Z9xx9sjYaAcJHnOZ9qRC2cIbDkyiCsrCdiBeunQJGY86hIIh+FQmyJvsdi8voTWfLUYm&#10;kXaEVNEPEQMtLi5gjqHqWdBCo5t7VNN78dqVy1vXL5689xwFhUvvfhcB9kBr6/Puubult+PGz77z&#10;ff/jv8OFYAD30PAAgz6I9I8ePTI2MgrjObLYsDbbiFvBfemetZljQy8lisJ9MsgFboXlJUdXBfNR&#10;8d99lU4gYToUEIFrVkjtKAYw+J69jY4hHUJ2k5Skh9LZ/GKaIoN+NMEN5f3kptwFj8Vj7rRkJhR5&#10;GMk1bQJvVV2OX2RDqnnPcHh4qOHqOGCol4Z/egztLKGVJ4wBQhiTOaJKy7lOmoPnpjCXgnTphyer&#10;pq4+Bw9oaYmwqg8lufGj/nPkCNnZ/OLyxNTME09dujG9SKDeScQZahZuQP1c91zmuEn+Kf1KUSYR&#10;Y9tluAXzfkO9DPJyg6Y4rL9PDFqAEgaVaEbUN3I0FRuVZED9lhwkcbWmj1yd/N/jBryGb33WyaHR&#10;0Ze+8jUf+NCHUBSxDf1wpzOcutuRMsF6e31KsSu0Y3Fyd+vqtRsI2L/5rW+975vewUd839vf/rEP&#10;fvRH3/eBvbvv97r3d6Z+8zf+4z/4v4a62k4cAz8cZySsBZAKooOrYuVrwiXHSxDcYkAPNpiE+rFH&#10;HoflbrquMDV4eFeBaxTZlB1PR/jA4T4EMo+fOOpBIncmtU8wLUxPL9jWJoGNHcLp0XCCZjwtG45K&#10;khlZSLHwKNgv7WnxLxSouCWNWg19zmG2YTQ4fnWSiVesMoW7ycUnuPbljbBlm5qnZm5eXdv86z/8&#10;o/vdo807a9/+qlc+68jAuZOn7r37rsHxUZSldSqeYRqpHECWmBed/Y0QicUldJGADBnnwpVjNoy4&#10;hRr5ulsgJRqU1nYiI7iTthrsglesstGoBCSXIQpOg7vPAWuyA1/SKOlAGqiqDlwtmefWBscMInoz&#10;M+sdIdBBndb2JamWFB6cx9B17OQJhhNMTk+By2HUWFUDnBqhl8YxZd+zm/k3z9SQC0sRt1DvEfRI&#10;w2RYQ3rMwD4b6ta3d0xOzS46W9RxlXB6Umuxv4y00YR6k6aTDmwSv8K0P+nhJuZwwRpN4KweSFFi&#10;VSe2Vw7H0nFhJAT8HN/MtQG8c1OMM/KTHewlqhY0xvfXFTIEtJs4r9XfhUOihBlX4jrq0gIeOpLI&#10;eCJtClBTHaERjIgdeHx09HBX5wjUW9LeqHH0dFkS5w8EDWlbEQTnkXELVKyrTii1PO3Zzqn2nQYf&#10;LGNIt5HEoZYTNW8eB87WR5xMsNY2wHjbwvLS+Scfv371GsVTxmqePHMWqIq5dEB//CIpEcUnhKv5&#10;Mx/bkylDFWblQfko19ayhkRRzrrHlUqHYP3JaAojNVRaWxf1Jvhb32APWBDuOGSB5GDMH11ixfql&#10;RltFKW+QbCDF1RxGjbjfboVDZc3aHkg9p6LjQ0l2rsK2Z0QOki9a1WoUiskcqVyQQx4oV8/d2WcQ&#10;PxAaSIbXMTzqln0JtFq7H4JlKfsHrevaFSvvGSNDKkBrKjAY3n1lY/2JS1duziwiIMFy9zjnkvc4&#10;X4tHIP6kA/OEmsCZ2ZEDhR+aGPRgh9hfVnFhNkxDNIJoQepzdmZNWBOwSrWAPzgRwb1R9so/l//4&#10;8JWJ/21uQEP6rMPtX/Mt3/b8b/iGF3/xX4WMhtA2kn0ycqkiUd+1MaStxpDaoSMLYAvKLRf7uje8&#10;vv3uu3DvV9//ARrq7z95tvuuZ1CCmf6lX/gv//SfdTft3H3XHTRm2CkZXV+PaYm0GKyn96+GrTvn&#10;xCIgsDfkmZmb044xlHOFtlpD0s6CUvqQ01aikGQmQPW7jhnEqhJuwJ9UTX1sklwz8Vg3FveTPC5i&#10;+pkmSlctARHnk59U9Y97LPk2871gi/ktaZoEBdbvgs9wI/WB5epzWw5xZSmcI9jc8uw3vYHg5/0/&#10;9L2XP/6he8+c7u+2jRYiC+EemVHtckIKYZz6fHZSchA2N1kGR+QQK66nbHQt6hvIVLRuXWDpN2fn&#10;thibQTNEZy+mZWljfXljc2BkmJLc9PwscyHtmMMGsVuBlXXgOiBPoC9lGVhhTrt6NfQHkAwR/SLF&#10;I5gLk2q//zDSXSy+Toi/4QmiYwNjj19Loc+qaXZwqKn+0QVzYVNgr+oF7+GHRZMv8jEn1P67xO/Y&#10;Qo3j/t4SwQc9cTQuWCHypZafg3dCs8MIllyP45edC0T0Cvabg2RJXy5mXv6E5833hoNRjTrsFnGm&#10;lN+d35ACnebVWodGMHkDO6GDvmU3g7xmhYhJi5Q3UM4T3M8uDIXR151JqbSYRCIFatKb3QqelvEI&#10;bQg2EXTDTiOCcNejqeCVNQaW841q1sp3h4STxot4eusy8F+VOhBPKDDK+1YlPSMZGgPgtPr8Le9s&#10;2CNJ3b44pxjHYwrAnR4aHadgy/bG9cFaZtwbxo5Uo3Re7SvMVRFVOCvRkphzFOhBUfZVgWuTVJlO&#10;6aopH8+DCMpYQpAVulLwBChjThH1QtdcvrVdJhAfc2ZhiNn25ZOi+BcArKGzb8yVEdaczEwAgZeV&#10;Sp6CH/7Q6ryTHEkLNhYYRTQ/F9Kiz07ibDdQbdSrnUpN5aaFaJ+mQhwaq2fhCowoE3Ki8eY+4Gdr&#10;G2uTjKJyJuh6dXH2DQ712Fw+iLocutxXJ27SMMYIUCAn6ryAZDCF5BohXo3JZ146W7nLjn3vxDNr&#10;Purxl+ziy8uLdktt1yS5jaE6JfqiobN5wsoH5o0Lq6WoV2Axf1I+/vdv/JkNHvhfdCetLz029OX/&#10;7t+2tHfyTM591gue+MjHFM3ZhWSCvm0TeS69TllQG6gASUT3bt+mgZc62f3PffYH3v3zHWu3EBh7&#10;3y//ysaHPvrJn/zxX/2p/7q7uX72zCkIyJFTdgdUqcQRJdlebCaeLXta72pRCOgSjmPL1StXsUYB&#10;KA3yi9yJ5dCfQ9XPzABzBSfq9Za3cAPA0RZoNbznw4VQcBjU9NSmFgvioVThKBMvrCW5X72X7cxU&#10;97fUjqu5CMnWeW8VFvjcovqllct4Vlcf3KncQEUBLDc5BGdra331GS97UdOhnXf+k39wcqDn5LFj&#10;nAR2C2gyxfGnwwc+jJJD8g/pLbhYPw242T6lphMnT/YNj3AG5HaGcmNlohmFzv0bUzMn7rr/1B13&#10;re/sgi51DY0M33nnC17zupOvfxO18skL5/Gm3KQwdqQgY3mVV6ul4yd4+frGqEnvriytzi0syKre&#10;9wixDpQ0OKLobXGgCbiEg9va7rn/fpoNHPCrf8qpjrBdNn0j4it/k7CXwpIaDxg7wfTA62L6dgWm&#10;31u4XCohURtJu0bKKbgeBkAjzxhFb8cY8FeSZHho4H5OparW0JSzgW0DUajFyncIGMHCiq2XSgtR&#10;j9TH1rlt0DCgNn8eE+NzV+zEJk+HNau0lb6nCKuqJ4XjMf/wbUYSdHGvbUBoLV0tTgeNErS8IIxI&#10;HtAXiQMOum3rLgUpCBAwLabcoDgyD8DoOzsz5WI4V5mSjTgH+81o2Aimpn0YOXYoim6nCLWiQJTe&#10;Y6rWvJWdCDSPlcRhuVyBDdljlKHMCIO/C1piyMhlM26ehWXFudFI8kmrlDuUIMn8hvxDIw5fqUvf&#10;GzxO+S9Qnq1twRmDLQ9Ptrw8b6x81T+FJWMB7RTJHOxAyGLiLtXWNthKwqoDRlmOTJVG+C5MeUUG&#10;3nj4X3HguBhaXtaB8WemYTBv2Y8NBc6BElh/zVH5Qk6s/WK7Rvk+NdRM7dvPvG7SAkruyd7g2YIs&#10;0Yrj9u7sGjlyhA5D6jb8s7iyegGCx8Qk/Cu2Du3ExAVW77wE7zW1HGL5IujZJVMWic0pu+VAmh7W&#10;X3EhHHeTuETpQ5OhCGvK0fDGS62ZFytihwqMFdM+5VSzkRuA0mPTc7KI/ve+Wl9159HP/bqvBQ6N&#10;nvzuox/6yC0aQLbWO1ubqF7TNUvFJlR0ZIVAPB14zXkCm7546eLGjWuve+mLO8+euf7oI1cuX5mb&#10;4bFtDA0NHj+GKMAIoZY0lJpMknJoCq2+fIrpdKXwlLyPwMHGIvhC/KEyqcrfWVMHCHP+7UuiTCoU&#10;w08oW/FX7D81raLFb4kmWVXysgif2Q7tyNwaaWFzCgcMVgwlQWjR6kNkUnFcQZ03fyumpJxKEYe5&#10;MLkl2jioym7ZqJmZ1Fd6m8Ct2iTbdrbWH/3VX/7Ef/+vw8Gmh/qGQ5lTRIHtwdkRFdXk8Wmd4F5a&#10;isZnhnydOZSjd97FCZ68eoWL4GoSWtJcvT05Pb+4sfOqf/hPe+595tSl609ev3b6gefd/Xlf1ELf&#10;EGOMx8amkYy5fgW7YrFPm6KiRubYKLTg4bQRRgDJDh0aQVbX0c5fWFqjmhj6XQu9mtCyNkJScpxq&#10;Qphnv+AFnV/4+Rc+/CH4QwmRomqXwonrzy0chELJcnx23JdgUaYhchpZAkyChqaGa8bFshbUqBxL&#10;mG5kSnCGRQ5A5w3M4CUed7qkIhk+TXv64p1Vxq4J0sKGkKtIGN0heVQhAZudWBoCTlynH4W3CN0a&#10;KgpAm4OjwBBAl8QIi4PMNagdt+OWy5QV6BxwmtlC7BNYMrQLsJedJAxEhsRFFxrP3erGQSWQD6uL&#10;YU35RLqSWGn8u/OnAhMpR1jFKJib8YUG3YGZa7/VlmNVzZmifG4OmmA8eXBQ74i3U/6356+jDXJU&#10;NhRhipFlNZEIzSMN+QezTcx3CQhKuIJ5zBbCLb0YxZckPxA/S0eVAjdgDpQHpAUP5pmNqlGLNTcS&#10;xEJSNKIDKTrThk2xlR4x8SvKF7QOgD7eYqy38qv1t2Wd3TahWFYIVdueb+FB55Th4dr4j3r/4pzO&#10;m2vj6zns0RHp4lq4ghR6UH9TxirD3vXV9khGDaGquFwY32lWgRzfyircFjuKUCrrPzw6doQ/UGlh&#10;1tiTFy7OL60urW8iXNpEQoN3p6OQjneLZT6y2uq6qwPJ/aftcwWFiWw0CDhGp+5ad2wtZnkCo4CH&#10;EjYSM0rudotqaqLnZsSQBDYDfnQV0yvrC1bI/ne/Wuan5ijYWfWPvWGTDXS29eCrw4M2BvSo058l&#10;AlPmkvQTBvGJY8df8qKXNr3is4++4hVkvoMjfefuQXb67tOI6gwCI1pdATIWJST+Bf6FBpCGQ9lg&#10;KIlvUjttQCUcch4A/0n2x0GXZ8IehV+cZhPnicJ8aG8fZIb9KB6dGRc9QoQD/ZKXnGFgk1tZgUqo&#10;edWlisqlB0xKYyx3MdvMwR3qwew7yXCWMf9QLgxIYqQv1sFeN6Kq08j2wvfUF2V/NApBpvOBFNiK&#10;R46c6IUH2jt8x8k7xgZhTHXBxABxttmllf0GGwq4iZALR+KOT0yXxmbi2c5D4JaDw8N82wYSI3JU&#10;BAns3mpqZUDS4trWHS98SXNHX1NH91RL68T2/l2vf+N+C1QZKlGchK77n/XcjtGjcJ+h5igPfhB/&#10;8XVsTWBfj5mdPhnxtnWbBt71TQp6vrieOthZDaJRQksxV1Lm5hPHObUgzdxz6BNVB3MHa8aS1mQB&#10;sXRS/fL0dZMlSuh232vCSLlyYIz2eBtbzc4t1ZPSlByMkSl/DCPXA6MGf0DVTLJjnYkK64z5FqxG&#10;YGhd+yH6CGXfcfHkDUuZqg2UtL66jqlg8DG61RY5ydrAClYkFJIagOTA/CV6p7GqB7IsWAChHHEl&#10;xOSNNSKO1ZnZW1RIpqd311fplGFcYU9H5wBmk7CckFIR/aZNrIxj6JWudeAVPtZzrwd1HAIJRLPp&#10;ERefxgbdJPfCtuIph9DghdQGK1KDxVKjdeeM8tyJ9MM0ruZkVWv4BD4NyNF0LRAc7yFhxk88vUUb&#10;/iPwCPEZ5V/zBcGdltrzXCOD7AFVuZXyQ+w3trEKJFhqNLoj35YjAC0DhxeBzLTUxd/7WGX10KdL&#10;7kPfL9FEOZLEcLwgI9X1FIEKe+1VwcKErLVuQd7SnUagUT+geMBd8wSB8mbm59DExC7Q7tt7mFGd&#10;is72DfRTE8bNklIBaZYbwBTQLsod5Twyk6qba6tKO9ASUmobLC9bGVbTwCA6QkAExB9zKysXr95Y&#10;WAHUV6EQOQHOu0Nqk5llYUOliFB2uYHadfWqlecP/jyQbyFRZXZqwmjQAnYj0K7VxDoj1TTM+8vm&#10;uKQ6jPTTxfdfX1n73+0E8n2t53Y3X/n85x0+d5cncG/nw//jp/pbm/rZt+G0VeteymLuCohblHaV&#10;D5Y8Rhf4zum+viufePDG40+A3vRC3+vkhhnIR68WIRRbc4fwCs9flVV3CY/P0SiAm44fIuGzu5tu&#10;2L19FG/YWyZ0Nl/uLi4vk6GVrYTsBcY6PnaUfkLYhEPDw3w1YQuYURJNR+gY6KVTMdTAardPu6az&#10;6TkM8oL4fG6T7kSzFRvgEi9LOykisFVKt7rTtkhC3ewwOgzGUhjkaknp2S0N+kkgwtoBIFr8bRpY&#10;OuAiwsMh5Cd2wbBzWjB99EXzEeee8Ywlxqvu7o4fPeooKeKXtlbao2BGuY8lvNnGtDo3h/AmFsLu&#10;3ABWRB2In+y3d7/6r3/1/sAI3/kLP/czZ+46d//zXvyH9w2r+uCH39e0vOLji1ylXEnEMjOIxqgc&#10;mCirCgsG/0pdwGCNlIVcyn3skwLlqJIgvm1geJi3wBxY+eQnL1+5wjEDXC1GvP4g3W3F/uKSalIV&#10;80Q1pnQvgzjZ8WuggW1dXl7CEMbTpCthZwdJL5YC/xeoJIMwAy4xStWYoaIqjyEN2MQlKQUSbzt/&#10;QqiaSJ+LzyX1JRGhxuNoCoIrcq80V+uoEDbBCPb19bIVBWLSqYQeNcUww9qd3cPdh2yAaDvENWe3&#10;w5NhwOXq2sICq8P8Oe6rq70TngI5Kc2HdSIclGa74Q44Ut9hNKuln6Y0bYDNCc92MhzUmJojhI2K&#10;stj2bRyaSbZ0OuPEArT5k0xlpPeEHagrGUBqo4NChNOVsVa8vxW81KHzguFAJaCjESwzUbPchcm2&#10;wVaLHglo2yu3qP+306TZafmNq9ZOEXFzSSUuW1y7smWp8Vin8c+eDSEXTBcMKzKwcgPBZwwavCmr&#10;FcHp4dgEh4w0vyruFT/x/ir7l0kFWinWbEXH9iukgMcuJRm9dPnKxMRk3Dp6DzS3HVbgH+sRpX6R&#10;rcw1FHBJ7p7rNCHgi4CUIoahTwUPunj1MjGQjOHu7pHxcZRrUYKZXlj4/Yc+9eTFq6uEJoyMJbip&#10;qgDvjFqq96h6CpwOlyJTTulKM5HSEpgt8FxEJkMWioYANxvsKL4hKsU1DjCGHtZg2ZbKhKRTZA1D&#10;bBN9KtfCO6emp1f+HLWF/iQX0/rSIyNPPPipVz/w/Cd//Tf+x7/6rk99+ANDfX0nRkeUPt60p8mo&#10;LBKAIb2ainHCeRScFh7Yh9/7O1cefphDj5IizWIiEoRtSS2TNxmHiA77ezIKqnzG6lH3I5Qzm8PW&#10;3rp16cpl2k1ZVFbNbkOlbNSnpCmJprKqBo+Oj3f3yEVERBijgI2LYj6lI/W5PBKqvhhVSVvOzmOj&#10;YWR5itUNUBoDFqsqOw4B2M4ONlam3bL7cHN2EvP/Ql8xA5dBm0lePucGjqSypTjVrXr8bogEVvZG&#10;wbfTy8t/xW4Kp0K6vL1LHXj4Wc/pgfwKUS/it1wPyT4falJZ4tKgGqDn1kW3KRpLG0eD2M0tQ2p5&#10;fu2Dv/m+B970eTyO3/zFd7/9b3xNR0//H3m8zXtPfewjTStL/QDHPI6MjCAbw6yRBwB04NrJsAyK&#10;mUC5scH4QMIXHpKBthfTanEb/lw3Gk3hS3TYt3XmjjsWlpfn5uelaarSiuKTo8HKAujPIljNX0m1&#10;YgdkEDTfhWdSZSxdl5BlfSLWCmWpYvtR9bIPTcW5TBLdciBJaJcWllhNHgUPs7qo469lv6QHwjZ9&#10;Ylh+xFcwQwG8InIy0hb5t40OOckmo4YCtsTTa4himfQ/JpsT0yHC4UhVFbUzC5fWPnoUV9EzWVmE&#10;IXqLDACrrq3sODTQj6ZOJyYsEXH0svalJLFiTJ08DLKsXqzVjsE+qiyWNkQw9JdUApzI6K5TFVX1&#10;bC6PrSXyisVgJJ8xtyaGzIYHHa5hBpUoSWJVltPDRwkmB6xJjyupkhmGUXHJnVVRTQkz8y0WnwXE&#10;4fprO6jGLBLFqOpKYygD/uBUra71Dw076iZTrxVmcFULwbP7WpNdMvVIKtnVKDGUJ2h1XMJMShoJ&#10;rbjUsn1eh8Be6ScY4epCHHmiOltx5EFR0kqRkMN2IjhyhozSZJeWbk5OCpG1NNNVTtDX2zeQWp1j&#10;S4k+zB60SNb/+PzS/OCb42woHuiZuASe4c3pqZuz07iNQ2D//QMUh7v7hthyEzMzDz32OAQhxk5R&#10;NyZRCI0XjSkytmpKgUm1RrZBEFYBPq9kzDXvVpcTRizOhmA/A2QCIhnuSDTy3OQxGCZyMWJ9ucLK&#10;llzPoGoajSTWaiySWFF+39i4uG7F8S/k1fpXH7hnY2Xp5370Rz76vvfSMj9K9/mgFF3OlVw9RIOX&#10;FmYXFq5PIdS3vri6SlAE6wu7SYsvewiEEaVo9HJHaPPBOh8iNaMq4yA97G9FB0blkegS3W1tJxJR&#10;zX4bGonwIlq1F86f5+AALGL7CJCREBJMLAgSfBxiA0PKenqOnziOYbXRPAwijJzBhTPu5R2CeOK6&#10;2VxglJzJ1OvbtH3xBwYjFgklaosn1hPOM8YTRD1NrLVgTR4s+4yMs0gdRqaZaewg1ow+x8RzAWC1&#10;a4CDhCQRZ03nob7F6AzUArbyAF51AKUspGhIZmmIHXn1a9vvuGd3aHjp0ceoIZPTEnHIvdvahsdg&#10;JFVcHOErmB724hJMYkSArdeWNxj0uNsz+NzPewsW4Ed+4Htf/vKXHB4Zl56ikTQ3WZifvPz+3znV&#10;3XPnyRPcErjt2uKqyHIEsMB/GUCM82TLAptMTs3gqaH7yYWxD/r2nWdPwcgigiFhgE+NAAbmgbsY&#10;HBpegHS/TIt/IDJDHLu/Uw8womG3cPvs7FC8mlDx9FNlHhhDVMdZhYd0z7JcJPgQSZeZLB+FcwxQ&#10;w/wBLBBkQLSNsc7ZM3PGtmC/bA0tJQ3mT8fYKtgboQi+ncNnoZIpOt1d8CnZauAVaVSiMwMVBASB&#10;lrgi3iBjD/sLvIRLpiJKVzN2c3cfRZu56emF2Wl+aXxkZGx0LN1bhxTYSt8JphmLj3Qcbc8mhEx0&#10;ELFqQyWUDyM2N2NOSzDtTqyL5RN6FW18hfFZs5zpM99EyUcigJC6Vhs3QD8ze08Fqtw4NpNnBN4k&#10;BS6sNr86Ez2rNMJ7bOmgKkCBB4oEwML2banHVCJB3lj2IKJtjEqljwTl9uVVboorZ9I37oXSEGeN&#10;Tj12GtDu05hPYSzFAeVV36URTFk4MWwbwimBLKHbWhgQ90sLPU4XG+fGaFPfF2dpkG7/BSIPZP+0&#10;iSDxKcxl3zQPJmQNgpHFxfmbNwHtZ+bn52wz6+xEqpG9lOkjBuk8YvVgPXdxVnE0Ffjzw0q/WATl&#10;qamlTU5evnpllroOTZdjR4bHj/f1DxHGEnZcuHb98aeu7JBfdB/uONwDpAiNjvownyaJoEYZNhnM&#10;ccuYGh6WSlJxOIpmy3hX+6hxJeFSl8WwVz8Igf1SeU5aGYFoJTH4dW6nvFY1JOs+t+2bc7UTs8Lk&#10;vrD2F+YGNMVf+ZLn0m157MjY2TOnT59y9i/Hzp669LcQ+NPPwj+YRUjlMwtzcvd6ujOmBPZLRy/T&#10;Yrq73eJ6RdbF7VICDBwG86lYNQ4EW1nQxvG6ZvHCvuFxk8SV5+QL2SPqIR9WYQ0LIRV6eLiUZPhp&#10;VZJTRUACiARcoI2v5c/VqcZ/CtmLHftF2kY7fz1Czixk8hc9IJDeSgvQYEUfkJNmyY+nlaPasgEn&#10;Okye6gQph1Gp4tPoHkHK1CxNdsv33n//iVMnqW3hUWIfSSupDfTzcWBEveOjiMpxQhAg4ESMwMic&#10;nBicm1lbhFEKsusYhhJxU+9etqg7pliteDjrcgW8RkgdX3PuBS888oLnUW155Hd+6/b8zL0vekFU&#10;DymHwpCZ+rXv/mfNszMjOGRK6xhUPAxcrE4c8zYgCQcZP0psOzs7SzugU8/M4DqNalIzP3fHGWj7&#10;fB15GlodA4ODyr2hNADVbl0RNJw+kRxemRARC60ASZVMArIViOFMFYB9+5edAm/fTQPNF2vUykgW&#10;0gNRysMeERyEuUtZuEJanynwIn+WxmIcKlUJk2TEWc2uhm+KdHC47FBi4itJCc/S4BqArp19S5WK&#10;N1o0XFuHAcrFCG0nvWBxuFze4xewi2LzLGpiCNfXeCJHx4/QboSD0hBbj/S5i2rfIp7VwnPXfBrf&#10;h/Ia2TCAkjsu5VBqXZot6ddKcvLZthUadTqcvUYd4F8qfSEvFKYPWBQpStPT2oZcj4bd9xN+m7DW&#10;aFTCR1lqACnrNG010jK3r806zfQZKggWkh5AJ2eHhICI3iEiDQIoiBkZMPFTj+O7WfBSdvNKDEQM&#10;2x2RLVhnrRv7aNM1JS6zBHa1oe4+3DOoB+wFebFRMRInSc7NmVKVEjdhibA6PKju6s55pgZ/xtTR&#10;FuW3eHb4AJsTmY7ec5hWLxyAE0lDtDBVjQHVvGhSeoQTwxkzS0ZzJeKJLBjxJc2PGBNk+ChY+FFD&#10;wydPnyOgBF6YnJm7OjG5trHt3HkmJ9PyoTClorl8FxuH2+Hugk6b4heaHf+tNTPfdz62ZLMDIAvf&#10;ZtkqxYSwBzMNGVPPNQsw6wlsj2YNxckrPUp5rFIN90p2EXcnKLJhUPsX+Gp9412nuCxXHtRloB+r&#10;RHXJJL4ewP7O3PRNIuC3fPFf+Yqv/Zp7nvNMjP3MwjyWFeKHysUY14yfNk6jwBW1Sw8wM21I+bUI&#10;TujFWmlbhWZUE9DQx7PjfkuXg5CjZiMHTNslWPYEYuVVqERr0FeVaCK9km6gZMW8nz+bFVa/foYE&#10;ZP8lTjaIUzS4vt2jdUD9jORL+NSh08iBS5bAZ4KG2o0Q5x8sK8RwISCZYUQGGB/+YmJ6uq2r+1X/&#10;4B9dnptbvHSZz3dYGOeCgKKvn0KgI1GbWxj3ykk4efIEXIinHnpw8uGHd9dXsDGcQLnbnIr9PRQd&#10;wsqz+u3979nWgFNU/dsgz7HD3giLu7N9/MUvanrwY5NPPNZ2a719frrn1mrz3OTCw5986F3vXL9+&#10;4zAYFwREIDG2JwNqpGqosimcQnBGDrOzQwDC/6OAbVlFNT03K/HsUURBent8s0M/OuAVUo8ZG0Vz&#10;vpPcnY1vOSSCX+RD5loaRSbdU4P5g4UthrTRevgQoSFqawmOiJhKdh/kFm15ykEFuSQLEvMtSd5i&#10;4nOzLCWUEe4dWmqExFPGSN2btcIQFK8Un0Pozj8xiMLNKLY6/mVvZ20FacRVdprqHBlui8p6QRnk&#10;izIaMikT0+nAhtZWIo+RoVH6hNlYfLgbgtHk7JnQB+zUy1wE+2MQ7RkeITkQ8thFbPkwq2FdKrrl&#10;mUwopYq/qxi26HMKgFtOFwBEe4qToiyHZCnld+weowAZJoIpVerk3KXUL+Ikdguya3hiwtjAMDWb&#10;yIMRMSKENbXISgyqh6zyjvKriKRuMpNUIIjjECUffp7YQ/1k6VgKNFlyIxySYOX1V/EzJ5YAS5gb&#10;NKZGE3tEZSHjaagCMtAxjDKPoSQ6baU9tDKzU9Q5OHTeC2Qt5KEy6ZMHtIzqA+0CFooR8qTcQzNr&#10;r7gq6EKmoXCmseN1LG3Vpot6SyxB6CxTN8jDiDgX5xcnECeYmKDxBWCTgXEgQr2kAi1t9IpdvnF9&#10;4ubUGt9CAIHwjPGcHGhpoRmOzYvDV2FN+fin6YuJ7Ywf+CFX4YIfKEGUTajyDP9yWzppudFypBgG&#10;1NIQBKq/wfa3LKbVLr9Gxfg4jOZPTS+mWPAX+Wp93R3HtHEIq9Ifz3VDtqyOnoAqPR1ts7NTz3zJ&#10;Sz77H35ny513Dz/nhec+53OBijj8KKpa7aB81dJMlRCnDbTtnAUjTKeqIvmgOYi0XFR/PICCkjzO&#10;DYI44EUOI8AsMjLwhUXleIMSFMKsmnhz4WT9QJN+DrVNJYjRjgf0F7L0nCY0iMWOQ27ITadoI1lb&#10;py1mG+6aDzWdSsIISlE6dU+qhmdHBLZKPNy4k+/8NNkEfICuK5AoYVzNMV5cX5/b2v7qH/6x3Zb2&#10;d/70z966em1IfRs1WPR8IjNOVASORbBPJ7nLUNx1SN98CNVLr4Do2IouSCantJPw0COaNgZvJh4o&#10;ZULvRa7LLkW/VvCLx37x55765O9DGBoZHAQCn7txY+rSpZuXLgNMMPOwn+bp7h4uMZRwwxAHBFrw&#10;gxWJS2aIwi1GB1ND4++c5BWXzwqMjo6w37OkVuOBVqUDbm2Oj40RdxHjsQIytdvb6PnmlwTxjT3F&#10;7kkUvVtJsThvq7HZ6r50seIoaELoa5VwIJrGE6ysiuAJINzCvkMnEl4zBWjq7kCrVZegy08jq/xf&#10;8AesoPVgJw+pOhEZOPYYF8aX6ilRA3WQDjIDkNOkjQEvUtH2NFtWdbfUxchcgBzlsURSmO5moMs2&#10;Vg76M2pUhOJEqVi89CWERGDib6gId3QI2XoifQRxBweoxJIpEKVgxzQhnCCqiP5/KsPuGaHFJLIs&#10;hUFSokVuDLtGDYxGKVR1j4wfjYB+2mvNqDBPRpEF0fhriaHwFoba25uShUJc1RdbHuOLmWK9zvoC&#10;i1G7ilaF55BfX15lOpnCghWoGomm3JCVkEdgkJHGKM2i5UyHPyeuKhPscQiR2o3i9XjIAS0Vb/fX&#10;95TztNxTrBvoW2CSa2tcE3ssQJNPtSws/8na4wywvAzKppEFIyAJhE7fwUFDv4A/WlWnCakyIhM/&#10;bsCcLHZWCiJiId09xJoqqWxtPf7440s4vG26zzrGEBNldFX3YZDPJy5fcbTA9PwtWlNswD/EWGQJ&#10;UBaEuxLbtQqx2RbqN3P9KYCbzPAup2bQvIZGdNImH0KsiohokL4i/pW1Yte7vAeFd2pX5EZsUa2W&#10;zYNhjsbIxJ2EQRRq6SM3Znb+ot2AS/FXn3sfy2FUHpa38jTpeOZhdDESYHNtZnnxC775m3vuuA9I&#10;bZ+2g9ZDZ1/0wsd/9/1GCLv79NYT8LCIhFSk536UGI4sFG8+VZFojVAKNhdj/wZcFr3RHCfqSJ22&#10;IQGd6N/4nx8eGQMEbzQAu1ZELOb+MkItZScbEMwhTBB6Eiuowm/x0xWADLnFmDpxlls8bU35T8Go&#10;sg6eCgXIum3oz5Bb6E8YOTwQOL6BbSvd7YfTqrrCCEk+9Mrk9YE777n3Na/da+36+e/+l4Nt7aeO&#10;HsETcNsQnLgpIQKGHGSel1qMSNLv7p+7+27+k0SZlIPEFllTIheyoYosuAxCXp6A3FH+kJCh0kme&#10;CDfSydTjbi+M+Hd0aFCVytsMt7ktIfH2JoElRgv9MhIpkTrzYvcYloIoUmO0xwb3m7CtqixxKJ1y&#10;QzONQsjjI8NIFGCOYVoQWCvXzH5IGRbogEDLRVNiRUFNLgnbEQOlhkTKYnbAMcIDqT1VNk23DYRY&#10;dul+ejSZqQV/cXmKJgkxOYqO+6R+gKIthSaeJBqqmG/L6X6Fg5czGlwiECaJGJ9rgFkoskXiguFO&#10;///trQ2eNmkPBXHl02nxb2uH8MPn8wdj5DQ38IDYKgK+CVpzCw7xHRwYKrYPoVAtO9s3FGKl6FJG&#10;cYy7U5S7uqEWHR0dZ+cz3Yg9zZ7nV7TygglcV5oxK0Mt8qsNw0oXII+H4YAIxy6ihsTHD4+Nj529&#10;o2UPWbo1lMDTcujUZS4Cu2htWodnRcQSlLV0lNXlNgto7O32ocvNKlmRVnKc86BqFotwa11CXZNR&#10;VE1zUzgoynrpfBGeIjKwnhGPLVOH/a+p9aTw6Gwpt8VPzhY7364OdXwTNutBBYUIe32axv56jRKQ&#10;4Huxrnk68APZngwYsB6bqMtWDwRCoIdAJOWThkZG2Uqwwx01E7wJTJgLlngWum04HnHh8Jgp4Nsj&#10;5ABdfpcfkt1evXrt8tXrgJw0D6PZzbIykge7Q13z8rUbq7e25QXlCeAMWHDY1are5RPqMbE1nCIX&#10;9pHevNWcQ6/Q3mUJJIQOqY8JCPQE5K+BgoX4S6CwIRBpmbDa5VgfyTUwsOXpiv6Zf+fUCPGlCwHD&#10;cnFidvUvgRvQE7zh3EnuKrVZ06X52XkeGE2SNmO1tU7OTJ2/dOmNX/plXcfPVk0yfJv99/zET+6t&#10;rpO191Gd6+rhJ8i28LdIp8GyaKxXjL5QIZGvsp9dnOGUX+x1XF5cIBvAdmBheR7AfHaBwc7mbG0w&#10;yokYcffEiRM8GfZM6R6jvZU5UywvgsY+lTgSz7NrHU+gb09IVn5e1f6SQLDg73QPg36jGpN3JbEz&#10;F1RMsAo+1EgOdVB8pumNWAyeBfkD9oz4ghDNYZn06HYeWltfYVLCW7/wLa3Hj/7ID/6HnstXTqA4&#10;Q4Niuh+RQVUAjg9PBp3QCiKW113YMLcjI4WoXC9k0Idily216baF2IGh5w2wXUt3xSiJ4t7BjHiy&#10;CAR+uUvnAkZFia2njnxqIZp6oeRDnHxwnoycZY4xtQ+7HzHifCyBeRZYniL/c8ZIN0xRVhKZ6A3s&#10;tTqmonzYQMNGIlF6rzic4hvxWBpQISumVrSDzNYaUpFOYgf6pVCz80OA4zVB4s4Yc1LJwoIggCI0&#10;zj8mPq2iCrbnE0ZA+EHyiIGCsvT060LhPjolEBS/i3Sdly1rwONE2mWSB9FtFT1RRaRXF5ZYjarr&#10;CeCCg2UroqB+GOCAsbRkXiYG7hAANKJL2sEsOa6vUO5UuJhjHA6PUA97hMjOz4EOqBgVnom9MjI8&#10;wmcALWJBMBYRPQvnNWCQmUc4Ts66CRCDCL4HqAWFV81yks89don7amVdL0Vhl5AZNCRvq6qGA+PW&#10;16Ph6qxHQ7R2rtPwH5nGSJiS8bQxe5lSMWHzEkokigDsQMdk9TjXeuWE/GGgueH4KwAY7j2l0WiI&#10;RjWT36pueeRkQP/4FdEqPaPbMl2GPnKqxLH6pUC3xWMklDcutoFfYiGfx+gF7KsNegxgcLaw40th&#10;AbLHaPSbn5/lPYQaTprCMnR3VndhuoiVp+UG2KXuHDsVtkw8RWgjzVIQvGMW51CAf/SxR5+6ONPW&#10;1cZUkpHxozhYO89b2/k7IKHZ5TVqntRnKAbwb8kdmZItQL2DjIqj2cw7sewsEU3HCq9qE9j8LJGx&#10;i0mY059whPwUV1Eu381zIFcs2kOhApG7IHT8LrCnbPnwWfh/BQdZNy7YI62yLOkNmExa1L8Ur9Y3&#10;33Paw5hLJEljq5v6cSY5MGzfzc3J2cW7737GkQcewGXmkpvXVxd/67/8l+ODh48PDcGdAJ3FPOPz&#10;QWAJrNTrZCHSUtjiRAORFv6NfCMPssi0HNfi6Xd39uBards4r2cXNSsagij7YCRA1RHV4ucUsdUB&#10;jyqupPWDXhUv5UDmSZeTXraGs0riZsKeB9+Hhq3VMDUv+dL6ResSMExg/RvqAvjDKUZzu6GBFcqy&#10;kIJoUwvQ2TbcezaF6U0glJGBoRMPPGvl/b/7+LvedWJ0+Nj4EYJT5NENsTs9ckaVZOt9YiycKL6M&#10;YgA9Z3x3ud4k42H7cW1tDNrsO3769OCd52auXmPxSaDTiMRNQUVl9PlAzqFn20pvi4kOrkXeiAiG&#10;UT9f3dffj2EySIxcYkWLnGt7JIOLFha/sGRHHkp2GH0EmeGbmhttb73prX+F1NBKXabupKPbvjM+&#10;Tfn4aFBjALjgqIAZTnmeWcdw9jntDPvhUOFpcCI5PKbzuRi/OnGiWwZvRVIiI3Bf5ZaGdliaxnlg&#10;NqcarTt/2EIxLV1OirFBPWW5VvCEqJ+E5YJ06BZjwTBfqXnuqE/JWSdA8ZTvWrkN0rkP5gMWp3QB&#10;ItVrdpzhXqDxMLKY0XfYU4ZecBeyiA36FEryyiNPgkUHE0erlPXkPceOOaMRc4qGmS0kgMLdsPJJ&#10;85gUpGQ0+Y6BRUqjJJRsq5qrQbxvbtfdjcQ6C2tQqmSmpWOcnfJtanW6siwjH0hnYgWS/m4H4T+7&#10;thP+T1A0KCvMwd7h9DGgAziLRABXUhwE0guCL2ojNaXHwkMEQrwAU05b3op7zUZiqAA4C1dIvEJk&#10;YX5gXquj5WU4HJEi8z94Rhl3wYeKfe2pj5uYnXWm9G1MnTTLoJiVzC4FCm5m5jDTK0kFVlaWcQNs&#10;VAJ/cNHePqaBgrRJSOPi+faEGQAGKM5aiWZCDlhAGqqlirI7hNrbMaM3SAWYaj8w0jc2fmRoZIQT&#10;RLK1urF9/vLlK9cnuMTbxEjAlWmCSQkKVXlCDTJyYQ/u3QbBaHmoVpwKjcK3cKfTbSdSkoljvCOI&#10;XEMrlKsxs08Fns8RMs0frHalx8ITnZeGNQtSvWaaBTlg0twp+F/a/AuuEv9hF9T6mtNHsFMEHTwe&#10;1KB5iDxCHhebRjBk4zYTYq4+deXVd93XPDaq7Pft7e//qq9qXV7o6ySVZ8oYQCmEcYn5fQNM/DmK&#10;E71+/RoekROuDxf20CYy6YLiUrlZPp8T56QWw4dtDB/PgbMhp00BxWYYpUSt9ECi6RbwVJ5PsH51&#10;iTNGxgchQzCxvBUkH0wrbmN1ZUndJDzZgRYg7+CpO6/KTNCGjlIUsWkrbTvxTT7sFCfNvt3QqUyQ&#10;YAMtkX3wcw55+Cp72wxY39m9+diTD3/8k4N98IOOYLPst6Pg0dODzgkxvuJlUq23Ca+OHDtGEBiC&#10;UBvezmMZJcuSG2JfEkRwAUMnT3FpSzPTmD8uDLNVzg9LhZmTHJUhz1ysFMnUSx0X0XCQ4nKSaOEd&#10;MRKHeYdUI0WNZV7iV0Jl2cTLosuOY1uYX5KDy9ne3nZqkNa25Rnf+ndaLl2cmWOcZHTS2yyiWDTr&#10;PISIMbtfKpEiFtQJxYI01jz9GlbsOdDFSslV0tKWG75aNNsYzgyMr1MpvrmVgI7HnTGztltLnpEP&#10;6gnn1higQ2GDB8X6SEs1N4Et1uvytbSTmdnU6vSCJtoIyNTcG/tKTtIgpygFWyhgrlwebkKsI9F6&#10;sihyCCZFz07dJLodwh7hohvPnTWTQylMZ9Sn7BmFLGNSI5tNMklgN57pyMgQli+dc8LeBRbLpFJe&#10;RQ+tz97bY5PPzs1x/YElHaoldz79KNw7qwdNdXXVkSlANBD9+V52r22AEeSgFcAScfjXdRj5xpAz&#10;1doBak13gcAjnsO+g+0dcln3fJSO4maszQnuIRkZMU5PfoNf597TpkdwBa+fWMrJsWI84VwUPyKh&#10;kcGuxwbd5jkHawvmC6w4sC8XjGos3ISGZio3buCllOwGzGMsA+EdCZkdnaYm+HEmjxwG5BfUzTxU&#10;HLyKIbfg8TKT0lJZhqqmemdXmYxEIjFOCl5zIjzRJ5+8vLC6xaTCkbFxqC40B+w1t0/NzV+5cYPJ&#10;w2u3bje3d5Lgc82oDNH9Y9027AASEZ6azhVSoimx+QxBJMCUIXxKEaXpxGO1gtVI4MyEK7nhd9Xu&#10;TkhauG4FlzmtKjMW7mSXQLZuqq7WwbE+hnHpyX9oZvEvRS5wcBHN//7NLzdAzi0Z1IRhCe+kmNTU&#10;5bjumRkIRFOry4unjkPO7SRwR/hBGKj/MEFKnRw+hH18+uTJiYnrM1PT3CsLDUwvQzkBBVFbxOvc&#10;fPVd/IpheQ302djC/IV9DjvGzlfjjAxnP3369Mjo0I0b14VcDRyCk+bF1QIm8TmR1vKlfc+zQQPM&#10;BDZPSAcOPhA/5NfRcry7YxVa9LqoLv66yGAk+CV0ZxSXEZOxjxKDNv4nVvWvNrf4Iq6EOpYK2EA6&#10;25tn77wDntO161dJDgn42cqOe4sLuesZ9/C7l85f4MMJrgkSFFfKi2/0CuVF6plAgTDWvI0mA8Ox&#10;lFl4Qx3jSvNxAKXcq8Mg8MKMZpwetyedBvVQyRe2tUL93FheJQqBVsv7QWzm5uDYWU3kyVYT1tDA&#10;8JGxIX5Ebnb/s+4jxgbBBc7m/Nn9S3xASpHRY6vr63ws7tAO4TBEAXQLoCtrWAfJK1T8C+arxEHz&#10;7vZ2qgBZWOlDrP9jTzyF2PwhAurUlnxSpbQT4euNFFfqA3lV/sS/cSX1Q5AuzaX6s/uk/QykJ5bj&#10;q6kMk6nQM2X3UwBcWwFC7tAWm0sposl4Pn4y0Ndnh9eegB4r3Cjqptu8aGS2GuztgQSa4CKN1SnF&#10;Gfizp7erBJ/ZDqnlOI2d7MoQvq+vrhCrKEM0WlR8uHs1lBhJqXtISG3xBx4xiDaDCsB5bt6cKNEO&#10;gQmX1P5tviVPvCGMyN2C/nGa2DZeW2y0JL3g5kBz0IQqw1bANdX82ttOfNqTwlfEBy8DoANlJx4i&#10;LRHkQ+g/w84iwojWiJ8QmRALOXm5PwP0GVQ1ubC26Cf2V/c3H+4DypHhP+ki4CvYn3CDeLLcCHaf&#10;pWO7co5k5hDhk4XlFfzJdjB+l8NiYLG9kYdisZCggpWkeKdA0ub64+cvhGNNXtg3NDLGtzOqAEvL&#10;rK2LV68pbctZV52wjYClUKzCxyx7WIVGDESz4N5gr8YKkYJViAN87FTUbGneXqajXDvXaWFgG8El&#10;+qXaV5bX6XxiicpNsjMrM6h9W78Y5ImXpfWStqdSzSYhiHhwChD+L9er9U33nhGgP+iI04FlPKEF&#10;jSYpcXgC+r0wWUQC2GaWrq9fmr/7L2v9tEvkTdzc7PS0Zz5VFDgM1Pv0LtKw671a3pwic+ryPUT8&#10;ZBBsM/Y2zlYhKqO86ExZ8GdzQ1U2+OV366kE6CxhWO0zn+wSC9PZmsS3M/em9nSJGRizh9Gdt/kp&#10;bAIwBCIjQ6pSqdsHEDA/qF40Ltdj7DqIWPueKMgHnuHWIeU5Yol/6Crmt+646+69I0fmL19x3iu3&#10;cwvlEwnRFLQ57T2jI9cvXybwIQo6dvr0c17wApD7pVVIbw25PQUD0utAhs73OcgzfHkPbSJNFqpA&#10;UmfDWi2U5lhSMtXLYpWCpAQPV5ObEHQkfl5bT/BIT4CTIn2eqmVUo6MgMtATBp07hkir7pOSuRpQ&#10;dS3T12NCFkxGE2k13tiHS+KJqNaZh1tGgS81GCy+UJ60lGleDRcV4VW+v61jdm4ea2iUrrvgArWn&#10;m7e34I/yKE0WwaZJDXl6Nj00HCrxcBTQtteWl9U35MgzGrrnMJuAzC5Dvoou4GXyrc4vCrc/36MX&#10;p9k7Iqy3wwXwxdvIzYxDnXcUQc2SyaP5E09pB7z9CsALBLIYTUTMuFPdbAqqGs38oeoBYtAZXpSN&#10;UZIMGcjB2AxAEu4/o3V4PxvG5lLcdjulDhX0FOWN2K+bP70wPkR7AtrFmmOz3PxgrqqGWGkICygN&#10;VwQxQed4jzPBtGo+9vLQYUbIcOWyjWMSjclJK0uZ2obKLo1BrS67Ni5qtRYRwmQrXT8iE36PIN3e&#10;SYuirhURd1QO96rng/ejmkAfH8YdchpQk7VcoMXuXrQ4VEkVtgJ4OUQpSoRQQLlxrvm0zChGmZWW&#10;9UMcO/6KEjgKY0whnZqdZV4uAkKU2Wk/7ieFYop1a8eVG5M3ZmbmV5YRam+nXAckFgVW9Tyc1WEW&#10;w2dqWCy3MC/Lqq9RnRigGVtI5II2YpV1y8o0NsRBWTEfOupZiR15jqyrAxzjtnEtZf3/EDJmglsn&#10;IkUN2yNxumUqH7w595fLCeRqWt9w18k4/YaYWq5VCRf+jn/DO9DqNtOH0k3gcOzE0b5ByRjDGV5Y&#10;EJhbxEFUkmaxYhgfbCoJASuOzeXseQDI2VG8opyQvna+0C7VqDgR3rFbDQdUyYeHukcezTKm0bSZ&#10;KrEdNwzzi5KBksUi9Yb/AKZcQx4bHA/8io+W88AlhQjRQ7eXDe2djDwMbTRC+TyS+jNXwi6soUjk&#10;x1x9WbGKDlKQaCeWM55MoYxto1xtOrAqoYkqVjPBoPugpeX4seO3u7uWb9zAhJnTUBbuUs+EaZoM&#10;e5mfRmF39tSZs89+3guH3/rFTefueRRrePUyJbNivMbnegtMDiTuxohXxFGGtYoEtYFSwpWVyCVk&#10;eAia+FuZx5wYyofp/4KyqqSPxdbFrq4VLsbfmSkDA3a0oRGEcloekMIg+ASCF+5c0pHAbGa5iD1I&#10;PvQq43Hr9rme4EuNrEqfAbfSfldtsTG1EIcUixAWhSmwlHqCltb55SWON+8QCAhyKvkHiC9RVYWb&#10;+nsoZD29HEhk7axeW0BkuyiVPNw/iKmgMgMSrj4drSGC1D4WDBlBaCEL6QqpzkFxD7RLnMVIV3CU&#10;PKrkU4vM17GffLcy8rYZ4G+qR5qsbPwI05t6Aq9LwHcvJQZJrJCZJOUew47zgyPYI9x0EFSSJ3Et&#10;bjny7BD5eSgUWGgskFmg1mKjEqtCi7hQxpuEYVLRT4oHFRDIkiiFn8D3icYAWFLmdUmDYlvgOFCL&#10;k4SaFC2VJ2Fb84/4b5+L6nluKm29PdLaZSsckUUT96M1Go2vDFvXtikJmK3okAm/LsCXsRtoJCgQ&#10;oyEJFLhmsigzX+oBjLknyWS7InPpfQn/k1PzxIgnnEno7YsV43dxFnW+2DYETwxJpHg4NTvD8Lj+&#10;kdHh0XGqwxZU2juW1zfmlxafunTl1tYuSQD/gHRZ5Uo7asNAB/KKKbelzgdnGZABqB0GiNYCLaLA&#10;6c4chKxqDEDFNzmdeI6D3uAA0VxccgEdd7opG5jE0yFRtKSqJBlmdj6K1wRKF9Fb/cv2av3cO47p&#10;u/Jc65HnBtw3PBhDp0OHsPQGGq10spBi4wgADyDPWlhm94j/5Cax+9gYLHV02pt5vPwb2w0ZjgOJ&#10;BBt+Ir2Ldu1Trozg2iEjoxxFEGf+jeluRDlNLZTjhgaHgancx6ovhBrEKYI00kq1GY7X9vrKCo+C&#10;y0zaQXM94b8Kd0himJQpY5lRa25twdzKQjRwun1MbWOWvbdcXeyNoEBcpp4fv1LBHUXmRsYdXqkH&#10;O7+iQ8oYgxaAldW1QMxQboRfMRJnXvBCgsaPf/CDXOd99z+r7eTJ/aPHWO/5333fyuw0DHkWjjqN&#10;I8wSnR27846ekdH5mw6uC58nc9bydMr+WipIEpqgtkMdeSfNOoeEBZWF5WxedzXeCDNp+xW8GlUW&#10;aJ+GDeXcNI+EGhqG7iymWRTQrfM101Mn11bGSNZQeZyIbZhLZK6l7rZxSXFU9eeyp6UypG8ToNM+&#10;wJZh+TEzCS7xnTszc3StM5otnxNENRbbGA74Oh9YiIqgENcAxmzJQWn0PaoayF8QnpulKrMA7Ge/&#10;a0jLHnN2s/1HOYrBnGz+lQMuGUp5DF4J2/1Ln28qtEl/3c8ha+pyorRD4ytDDBHA6XGkV5qtPCp+&#10;cmLJfEj9R6EuBtEppnPL5BPlNb2jlLb4gzR5atEKB/koFV5OmsWVCIg7z84jILwm8AJUEhnzmsJU&#10;wgZmtPFJJaJfHZd6fPX4BKAkB4vy46e10eaIQtgGrfG0dnsV6zqFhATmPil+wF+w4CU7kYQ4pFJf&#10;krYb0UiG5JinKvzXGIJEXwg/hQ+GJgHfVuxVRN88ZoRotFmp3thGaIwxsa0kiSNbynpL5R8pPnFN&#10;JjFBikiaECOamZtxokMLaMRgz8DwwOAwQA/soGX6iufmJqZpk5RcJNho+KJEgg8xXlBUMK2Iuu3M&#10;hvKOIngnD43HnXir3MDTdjzG3+dcB40bJ9AsB6FXaHa54I/kP/3E8gS+OUhGtbLWd/GvoubzE47B&#10;9aW/GKnR/6njaX3VqVFpAFaHfNWtipilWiUTmXO4gbGm24hQkc23l0Ixkg/2W6bbYwfyqGi1QywC&#10;sybuiAWxxawIuQxcxf3iGKLz5/h4pSCiyb696QCpnC83rDU6vqWrC81RKT0GMrkwmy6NdrEqxP54&#10;mqmJ6wuzM06ObKbExOcAOBhZO9hmY9397TjG5INRziprVYy37E83tOJ0NkjLg5Ya7AkJhT8Qf+RW&#10;9AHVYiZEnrisPspEPj6AT4C8QQGTGBz/5ECY6ow/1DH4WS+iMebiJx7i97c2NheuXV342Eef+rX3&#10;bK8sMOuKUgrHjnqJ1XJSMRQdRkZZhuW52cKs4uFcluQx0hPrGZWL8mwrndowJTaF0e9HVQY26OoK&#10;VUJxv20bcXm/OC9Ys5CHfFD8eiF1BG3EyOCeqHKpyK3RgDymYD0OVe+YUYX1gDgVCRZolYjOfsxY&#10;Bd11PVaPM4jKa9bBWwHyUJA+Kk3qLJobkzc5/OB+mcghncmVlyNoDMZqW1qkkBsxF+Tw1eFAfQS7&#10;0tvLZqM/QEHpNDEKYoKqWZYmGRN/4eHA1RXYTRuB6uh2bWve+DToO0kHSR8dIYLvcTZGyobU1SEp&#10;SGNeNYxAp4KIh/YIEKGUvVWJ4O5qEULHqi2kea3ZFQVzB4MJQJU+O95TKLPPKSIZ7J2al+BpkaqQ&#10;YaU1HSHrGE/gC2NYJ6q+K8JHttmFoWuKIO01Ei5QtLkWO61K6Nh24pT3093GJ7MHqmghVVQVBL+9&#10;3iNYqEIedsDLS9TkYJzGkYxQfNTDnu6u8rljnYv2zfuJ7nnK+ACbzwOCiQV191QIhRtIvVQJS8yi&#10;oZjcDV/2eSHnV/8R78LTIpV3ajRjIXhBJ02th8kZo0ePZSxV8+Lq2uTM7DSj1Gmw2N6hBE0XDRFK&#10;0ggTdOEmmH6kBimcFILfCPUOcHyWn/UU6C/nLqgoK0/kFL2vGrQZDCDrZh6Q4J6qmLlDNasGknBW&#10;2kEc4Mp4KnNCLdQnzC2v8OiUfOu/nK/WV58eNzIP4l/WrfZ6deFTsVQeAJ0pJa7UAmL7wVAxDqVo&#10;ZplTHVCfgYbS22VXwBXjGMSGWkjhM2EFlEia0ydubVIry6anZqWyOX8ruZpMsJSab20BykKoqFJP&#10;XoVWGb2ywPwuCcHM9NT05MTG2gqHBpKybJkmooZ+N3TVD9zXdpTX4C26E5ZWlkXqc64qWOPysDhg&#10;W3a6GtahouUzMzysKXRIilYCgY2LvkXSGh1AQEzp1SDwrU2tNJQRBrgRA0yzm3AM9I/2nLurmY37&#10;+OOm1p7ZrcnrNxCvGx8de94rX7k3PLh0Y0LByMTgbiBOxvoaaWesREK4vLiG+jO0LPh+osFNTJaX&#10;mqI1YlQIdblQ1zNbbqvUKG+trdZG1BkQUsvRbyYEQg+DU8pzp+15dGQk1qp6MayfYGhOnj5NZE1K&#10;rhGEmWPBVty/itVcTIGnrF4iOzOAmk2Wgp4rE1NjWybvpxihUw+XFSCOjJ4bNWfCuCSqFos7uNPA&#10;I0bo9h8gKEhyubuPEBCiykGcfNVJ46Udz/PMcW2kTVTKAYUT7JNU6T8BYVaWF6WQ0plB0bOEJyts&#10;dly7fa+AOXbMrq3xn8JlLU3QRjFngGZ4SiGyGpmXMkDkQgQK9CHuCk1z5CjMa3N8UvSOq5NEW7hi&#10;vKa/2Ai0jWz4XWMR8sjElXxevEg8a1yCKg45nNpfLC8MadDwAEe8k4ZqSDfAKtwoE4mr+0tETgJr&#10;Y/5Sofy1kVR7TZbM13AeK7NRLyR5We0WvjpVLi+BX4wnOASuRZTDrlHhg3MOzJXrYWXnZmc5uOUV&#10;SPUGB4ZlIUdK2kyNhxsqdpVMK3djQcg8jBtiMfkWoS2i+FZkCldoDWa6QGTbSbgBWTsHR8c6Onvg&#10;ElB/QERoAw8AROPHAyHCIJVm3aiy5ODonjOrU4+ZZ1GeoOHLc2pEwiPpkcPV0KUsUy4/MRNgcRBc&#10;VSnB8OMqHkgqtUJezf860fIcEbdMUhBOYxqZGgr5D9/8S1cl/sM+qfVz7jjqngguIYifUI7/hPjD&#10;PrMoyinNvtZIuHyIPZBkEQtskTLBY3YpDUyswbAuWHPOYJbCdBLzYTdACkpSIhL4sI5sf/6Kqbx8&#10;DutYgjOYaWu5bW3Hjx+X+N1oU5Ryp211V+m+cfQwLJ966vzs1NzgQG9YcLJgExUqU6W+YCu0Mznd&#10;JAe1yYpE7M1yecoY0E22Tx2vGl+5BU6BldJwPQ0iMkewwjSHyzsD8nY1vzS6vYguA2nzK0SavC9K&#10;OBv4S95Esw83fPL4yY611esPfQppMwI/b1yJLkaHtx45fqz/cz7n/Or67QsXHOeQX3dmE2d7FYV0&#10;LSkvLkAkgYthxRDY6XTceQTbqbJo+/IHXUDCrBbcAMIDkvCCUZigYCDsOJUXGL1G4JdWqhrYe8I2&#10;3IDkUwW9eaDODMJKYK7Gjx1Fdw77GpFRUwQ/0FjXp8wTIA70ceYYl5fi/0w74jg921WBdJzyDgZV&#10;6IF+8kOdOF2aRjg9fJcCEVjAJKAee0vKjnFPXUHiI0E6f0dnL8T/ot4m/A/40GtjPKuEc6pTmiDO&#10;oaQ4QhatZuryQSUVw6PPRG4welRPYM266DaSRU+Yz3EZHPbLQ9VSQznFe6Exp/UkSkw9wMcRQWY+&#10;EtQr7SVyCsQdtcyZdlHhrXRPcVc+H0fCw8T16nkO8ChqaRgKrpzHztmqyN0NkH3umTNU1+VZFUj3&#10;L/cjlBodU/3cLkMaVgsGT/CLSpqz59y0B3PldJaBmxIXQ1uKBnBeWjcfQMnbNZwol8G+SlbgIB22&#10;IXMssrUUfmBtlRvq6MKqE+jgQGdmZ2bnZugSINVzKcxLFI/jfGmk1ZolQbRe7WY4SBw1OFkl/CcX&#10;lgy1C0/sAD3SAKTBl5dkInccopPm8OAIpeaunj4IQgybZObw3MKKcB49CKSPDEqR4kU3qApjlfdw&#10;Jew2j1uqBdZkBGztsOFZk6g9XcwX1M2LLnd2CH+Q3+6EQ9MVd1TEPsp1sWj8mD9o92kSjAZ+NUUS&#10;M8orifH0mQqa0QhRPr3locm/jFXiP+IJXnVmHCNIz4fhQ7TmnafK1k8nZ0YIqKEokNpuY44YtC0q&#10;tMIyIHSDJ8EmYdvYhbSnrLyqtG3MADEm4lSLSedVhHEZxJT7W1oRXSGdZAtC76X9SmzUJPQ2kCyj&#10;ecmXI9HDU5P6Zh8TyWksEaEOC02D4fnz53EI4FdIfIAMiuzB00K8hXEccjEXTUdSMuSZsUvgsK9s&#10;rJOosgnM/1Lw8YR0YOzEc9ktdUIqelKdhuyb2oBBryL7Cm3bNpfYis6K25jcdXttcHWminRKr8J1&#10;gdsQucQ9pA446Fefempxagqde04qvgFcmM1C6Rhvt/rYY2uf+hTIL7yUu+67TyZDe9vG2gYgNUeZ&#10;t9kqFRUHbgL7qz9zpqPxMscq/2lqYBcP8+LxPTvbRliY422E6dWQAtObmrp629fQAABTV0lEQVRJ&#10;e6dK1CQvqyIex9BmweY2N587d44PAfFUfLgZpvwYDRREA8tra489ef5FL33lib/2tid/63dZ5mT8&#10;hkkYYAPy3T3OKreZvmtsjfHRxi0lr1UeBKyLkgHQEDsK1ggR9/T0DDEEtoEjd+HS1TbKP+FKuphJ&#10;QLEX6u0pgtYE3Dx1c4olpe3rztNnOLjAaKw9n2dY3dZC7o/cGI6Iq+KpZLSL7Ug80wTSKVKTtYD6&#10;8ezT4Y3ppHYvC1PZREvndGJjvQ3PE0GzvR2f4OwBqQfSKLT9lhf1BIlUgF/iDEp31iENflIGyES+&#10;wd5DpFv5fpqoDJAPiky4ZKHwsIPIxdj16nlYVdDC2zac7n1zjvRA4Jjh4NO7LIZmJ7OFYmUepOTt&#10;kTfDfExWl/kfqqATfrWF6ywrDzMdXpuvxK0iTNq1VCAqHofK44HlMzhc+80cSXY2n8XCwjGm06Kq&#10;JlU44VJVCVtew6hzDh0ksCG1n4TefrRmJTdgdiJg3t8/oGCLheJuI7yQ9uXpJKdlZcRMGDPGPVjT&#10;wsmBLTGfYPHCxQvLa+uECGu3bp04eaqnl08a7Orvg6m6sbV9dfLm1Zs3F9c2Gdmh6DFuoKs7sZNn&#10;IF7TzVDWzcMSscIy3J5XIESACmT+gAEYPc8vZjAihx1cVMbkjjeLDXeEJd7ArgKsFv4SfT1pYNqE&#10;g6DHAjdhH2FrmMqJ2Zp5wKVHa4kicoRakubmhyZm/7DN/cv559ZXnBnnOPF4uHn70dm76QqpWmho&#10;FHR7SeHPORTBD4O4gN+9DvZLT3cabWBr2L+TReTZ4UIxcSLUHFxWPKMQZb4r/J00mZPA79pxwwO0&#10;K8fAkP0agQ48RJcbPDpNDHSsgMIGmm2aV9k9u/Nzs3bBOmeCLYd5Us8HY+R3WUfkqim1qTiiUGVX&#10;19GTJ/BpbE0+J7yxNNGkIcigL/AiiYis4dhc+wnU0d3nAdN/AFKxzjpkvoYpAw26W5zP/f6BPqom&#10;hhJtLTZZ5u8szypovrUwM8sRgjlhJSa4P95r7NjRo6953ZWV5Ssf/6QTBHd3lWHs7ppmSmKwVxek&#10;0dAYTMw55tqM+oOQl/etPSJv51ekPCLaU/Vf+plpL6D2sr0FlRbrz8hujj03zomAfE3bR5UwkZw7&#10;evQIHWskdnw6Ub9LQBKgyM7u7MLy817x8r1jpz7xrl8IFY/lLT5PI/olmeMxOp7FyrkIA4YDo6/j&#10;DLkQBpTla1sBZO7aFtfZxQJeuHiRzirGUQkJBjvnpuib4tO4Gz6EJkQMxvDQIBNSB+hElbCrrH8R&#10;/zXOfG/sI7fhmJFElwCNWFv+luoLp9oKsyi5GQCbAbuDbx6HzuucSbJW+yILqBFyycYmlE3ddQtX&#10;YkWaFjk0hdDhSC1b+EncCppiN1/HfRHEZJ9sQ42JKZAaREHAyiSt+HRcsy97lbkPZcukOBBp5qFb&#10;PqW7mOqWtSi2mZq73FptS3FEFBJtVQn70H5POF4R4MBXUUxuJ2XRzMnSKKjW/WBGlSSAtMjY/wDs&#10;5hIUfLxNJ4pVU/MSuUldNUQ23xiBIWmUJiICsDiqZA/JtDDf6ZHKsB2CgIWVpekFulPmoVBzrADx&#10;R8aODErr7KBrjGwhtWzpIVZyeBJBmXjKfJrpS9QjSqpW0fvNLWbLgA8ob4yv7eg4fvJkK8z1ji62&#10;CHHJlYnJVbY4t4p3Vj2M5LXTOjO3bEsn84LktuTcWEuvnECULK/0TDgUjL9Ne7wBPiwlXJCmCKEh&#10;xLviNl3kVOb5dTeD2pEpCx2Mla6E72nElp8nDtaEybhr8IXMAyrQ5C+mVpzn+pf81fqyU3gCGXhs&#10;4tAP0w9qtVdM143Og19aSnmVY4ONMMCPnJSmXIEXm3psQg+C4sx0JTgc3WD5nkQv606sgW6BZX2F&#10;0aGKk6AlnyXpTnMp7VCe8ORWzn6xDFYBeHgXmhdbILVhOnZkZFYJo8xeB/sHh0dGE/+0KWASjXgO&#10;r7OoQAnAuxjFNTR8+uzZY8eOnzp1emlpWUhKfNCNxw1yI/WwG7ohJuw0eVnWlkQB5ebW1jXikY1N&#10;DBrhCVyY5MGMcsH4CxAnw5V+x6GSwphknKlgdiTCc09sEhzfaJSkp2NwaPrBB9fmF+TFt7UPDQw5&#10;cpyhu7ehWskINQBJycLyV4C1p6MSrEwN/LMRF+vj0WhbXVow5Mw7ode6MqA9DMi+eXNhZp7lUlex&#10;vR3BItpB6OQcGBi859576dZhEhm+MzXadtUKCJXQikEk6tYWCoDd99z96Ht+hSXtxYJ2aihD9HBs&#10;OjeudmQELAtaNCg7BK1AXKgMKyuFweX9NAUEo3PY1lMXLtBnBMFchDVov2XCgi+A6dHU3N07MTZ+&#10;56mTCBEQbRNp13vqGZUVFpH1P6W6Jkug5cLvVRRcOTZo6cs8I8oM5na3twDWEeQA9mcL8YE6Wkv0&#10;CrwVSF1GlqZi5De4eFlzXfJfiSH4CvIb9mJxbIwWMyOaYFrYKU9fvTxbYYX4CMrtwullsh6F0058&#10;l40g2TDhSejVWAf+bSVcTksDvZHhG6PsNdMoF1lGm9WtnNtIJvhteVxAiGPldD89KObLWIqInmwY&#10;LNVyfeBp334w7oKDVoUNC0gBeiPBZSUvKWYk3C18GcTw7HjQ3KmJNVnpBvXbLSRsCRogEcQBbK9u&#10;OP2MgHpodHzsyBHuAtfIYwEDXSOOjiwr51cvldvmOBYOw7ewXOz3jChfn5qZwUoQHKDKy+yLzsN9&#10;CMmBzC6vrs/MzU4g3r24OD2/gHhQR3ePfOFmqKsNWUYMvJriUa4N/OWyFEOEi9cNRc6I51VsUO6U&#10;RSiKdqX+qiU5NdPOuFSO0o5XtB+ie/AiAdFGJ5Mxjlq4ih/HIqaTJntSfC8IGD+JrglwsT95/Mas&#10;AfJf+lfri4+PqiMmT8BbCtciWrUeNTdvBtJustNoHGOv29cJdzl8lopiUiaqQ6jGSU4X/yPXps+z&#10;DZk5NpwxeErwvCy1hQbHz00XwYuCxecBSEfBe2OWeCA53ho74lsuRpQflpvPS0QWijFfRcw1Pn5k&#10;ZGyMVhTiERq1IO9j2dNTtYYUBhfPsKsqwPX3Dfbe9xxYacuzsybUJjw2UlZng6cu+CjvlMBgvzFR&#10;pmPF+aBb+82f8/o3I2hy49o1dreiLikSJhhPbzadCkhdRk+YqFwplgaJu0Hzry9iJJ8jOS9fYkwu&#10;OxiLwwuWlDPBIyhfIZh61ArSmfa4UNK2vW+tsO27Yjt+PumXHUMahQReYlhcFlV4sgHyo9TSEZwg&#10;k3NgnJo6tMLd2hg7On76zOnLly9xj6Tt7ml7u3asjZpgCRFwjk/c94zphx9kGQb6Oea9PIKiABQw&#10;LTyaM6kDkjigKecnIjNW77YJ0sw302KmPzjUSU/ZzalZrLhYeHy8HiI6tW4krMbu3vjg4PGjR3o6&#10;iULUJE8tPfM1Lf+qilNG0CjZZpegtBiC2D52h7HY/i4aeBKIb6OGj2pbByp7A32H6xHDLFKls7S+&#10;9/YpJgvHs0RQG+hjjVEgyAF+iGAiOgQ8NZVoPdF1wdJ3Ha3TCCrdvaLSPDXHQIaOxUu97iDF2g4b&#10;l6ID0cKRMcku+qYUKZlN6gO6dPE0QS51uhUBaNpsKrZrkhDWMT70WMCxDPHaH1W5IszmKtt64hJD&#10;1C3b7ZYivNvbw+DpC4TSyY0TxlAu53ED2xizJ0vG5vPmtVVs/m1sNnnANI1daxuQBREp3OBobTM9&#10;4hBjJsFwICBwakGU8bpsyngjm5/5hBosyIuegSjsel9AZ1Q4UF5xhKrIZHNP3wA00DbG1HT3dnb1&#10;3pyFHjp9c25uhkmiuy2bpD72NzK+2MYX7UbsL8gwz7cCBe6Xe2/gFkUWTniIF7cikgmgvLPK1OxA&#10;gohUznHSugfWuerb4hL59UyMsKjGfzYeTWi4koviVIrllb4NemMbI83Nn0qtq2n//PUZJO8/LV6t&#10;Lzo2HLBVLppNFhm2UBQSa5iZQWz8bsxOTXWfnDHrIvE0/G/j52q5lGNSnZYOWpIeoJU5mA9TXce8&#10;38NGUKbKq6g7y1kof2RcsEXOokvnB2XYQ6yvQFTkIYsQoO5rNK45sWxGanpMkMcfcG7VlJY41kEc&#10;iCEj0iNEotLKVobeAPGHUsHh3dsLN6fpZck+8Q5MIfVuIkXcdWlUUYSGxlQ+DOxybmXlc7/gi058&#10;ydvvGhp95BMPQocciQZRyB0eX9XtQu7GttlrlANpZs1sDIcv0xKh/wNYABqamJjgDJDTEpBgb7Rf&#10;FGDF1CF46AT4ECwQ6PzTblJVy0zu1gxBj7Ry45QV0i5LiHYesG6O4vLchwizurRMzIafNdYDCsBw&#10;F/UwZHM6NNn0LAhlFlJnHAvuAZ7GC9/8JvL8KxcvEB0Tzg/tUF1YhrarsFpefDXL/fTZy9wSwygW&#10;ilZ05kTKBxXzFvuH4sU6wCpXS4ApGB2dUwy+W1pKM6f9gOQzTG7GGvIJSwuLvBk1tJNHx0mVEM5T&#10;8lzYCoqtzW56HWxPNLKiT2UdhbVmDaksG6K1NIHvG7OzlASxUDDJkDoO2d/E7PJAQHXSnf6b+brs&#10;NNaqQkisZcwHQ3SH8Yj8UenW1WUnZiOSxtihGm/XitSByomGnFElSUOf2KBUpcgOW5mklTdtaGwM&#10;e9xilC08t7QSCGvC6AhxbGrJ+5gw4RmNhxIDhSDgTijsiHMnkTc9XLh0IClIsQD+PhFm3hG8V4d9&#10;+hmw+Ry3ItQXGiPhjf0TyqNBNEwKpj4wFlhVEncxZ4+cTyITt9dGzcx43raKrdsW9JjGwXYCHccD&#10;hfK9DAnh1uapM2cY7SOi03EIZwBgUImIuA34O9MM41d0cjY/iLfgAFhwFGuwwqGA7TJ5Z2B4rKt/&#10;sL3rMAE8JmN+ZfXi1asrAJc0XDe1MAIQo0LVDtY/Z6oohRqWaNfzYBTdC+AcG6JSjhGnRHajh0Js&#10;yO3MEgIZYU34CXmrTMLoHmr3MyuXaCYRP12TaQV3w/ArDWfgidb0hx8RC8LnRFYos4zyRfUECYUn&#10;bswufZq4AeOJFx4ZNLdVZdPUVY1cdInx20jHaJScBVbldY4iCDLY5eIyssY2IIGEQi9hqTi3bNAw&#10;PWyTKUYNBDXiXDUpnHCi2m251lBaYt5ZVkTE5J75CrHHnKByuojGO91IdJWEgPF7OeTUmYyBaC49&#10;1Im2IVRS3o+F5ZBxwNhebFHiF/YiSStBKL/LsafigewJhu+pp57CSJTPJ6xTfNvyA1gHZ9I5SBB/&#10;uEgHuITzzL8nZqYuT059wTu+uWn8TNvp43MXL81dvIyKMQNhAhEAWKPA7r2w2bXL6dYJmCgcKXCJ&#10;vh5GuQN1GnMOrtNxu6bS7iucHjYLB8mvbCgCyAzV/kwPMpFKxJ0owyYPMiqnjfOsiPcL0Aio4pPC&#10;2uIaWU6oTlh2/oyEkeXcLmZ6oGfXnZR/k2ND5zZ3zXAPQCF8Kn/ricQHd/ce+6Ivxjs+8cEPYvpP&#10;nTq1ij9ZWkK4Bn0RXIVQjqtCDKUqAGuVZfJ0FT5GrIfZJLRnfS130+hHEZX4d0sJKd46MXlzeXWV&#10;ViDRDAC6DkoI+9SQWR8uHXt36uhxxmITzddScOBIPQEiMmRN+qbxZmQ1VchooxyKx9U/Qf/n+am4&#10;twereB4xH1V6mveBw6heEMtwwRUU6wyib1xttABf8azpRdGeNB07dlQ0fxsJJnTU2fM0yToXxaC+&#10;0VFs2M4ec/MUyN4kKEEzN5wmwRbpxZJ8dNbJgJ1vwBQjSzCAV5JqLHTjh6IoZUSZ4UiC4XHtKbUY&#10;+BTW4XbKfAXzmNtsIQSlkYBGuzRtjym8RwbOsY62pDFGAv1z5/G1k+By76ZKSfOTDKnR725MSceB&#10;o/ZiCCByPcA2TM7gw2VJ3t7meTGldXEFnt/2+tZtjjyhFRdDAHH27FlTcKLuLrSEE/sbG9W8M8sV&#10;3EuVbbkfPpAIhQxsamoybsBSLRvn8ABzBfrUjcCUg0VDuUatYmauvasHqVUmo9J+RLt+xjb4qjQ0&#10;NZLIkks503ax9yv6ZsPESjukxH7SOABTfFP+HYTRRZsL/8nxEWwM7qyfSGsx/I9UlKmeoooWBlpc&#10;SOQ0bLmwZunj0SNw45WRlCeoX2fnTFWfwqfJq/V54/3cpeGU5BmGaEPRkQyeABbOcqLmwChsZdly&#10;IagpgFWalHWfUh02iQQtqJWR/UOj4BI/0hBrowqLzlGp+T78uSZWloevHQ/Uo9iyAjiWnbmGIuoZ&#10;KFkl6oz4F5auhaZ2UEaeNDGjcl2ZLE+aDE5NK9LI2NFXvuqz5xfmL12+jF04efqUDW6GOkwCYXMK&#10;QAEES9Gz+opLkAgsBuOAJJ8rRElRRFPsfRR1ib3PvOJzIG2eOjLy/t94L+0GTDwnWAaAxsp4ipJ+&#10;E+dzAo1BAqZx2QsLSyvrqwAgxuxEWzI3diiVc9nuG0aPjR2BscOXisV3M2nDCfI8kSiSupyNQCYb&#10;lwuDn2O5hv6gPQqbjmwMuQiYa5NBNuQLeAiO5sz0LPaCKjQ4UeaL7TDpwV4nJA4ysRb3zSVm4/q/&#10;gMWtLdeuzj35FMeVryb4WlxcYolGhkcp4mkjBY6lORL8wuCueJOBl9wIPCqcGdkP5hhRccfdpFtZ&#10;fG+/xQbmNr6rWdmAmWkY5jwF7LEP5TbT3EDy1hBFv/PMHaOjY4wd5nMg8ZPecRkYJbIKD60CWTm9&#10;NEW3t/OZLDwLgT2zphx7KeWhuXkeevvGJh8yNjwK2sVzsRsr+CQXbA8E70vBWb6QzBPMsgPayG54&#10;D1YXVJNf7B9EZnGIOKO3+zD4hJSKgw5ew/CEwDUujc9lB8JdwAxxYSyG+9mI3riy6GoiSuCXgN0e&#10;GScvak2seYqCCmHLc3V3anoU89iuP5f3qhtUS2rdHjE+37RDb2pOYKyQoAF/7EzQgHgNuxn0lf8S&#10;WDPaoEtjO8zhVBfUZDNet6Mn6cj2LeWkbk5OO0zIMi0Ufhw1NsEko0zn0aPj999/PzqUJDdmoeCi&#10;JPe01xHMYRAd8yKGw/VYyLfSs/vE448tLDmkjHVgzvDo2DgBAW6goxcZDwaitC6srCImSqC5tLpB&#10;UALZnOtjogQ+ilWVgxvzXWmBn5wwhLwlwuON8bTVEOfKNCmRkJmXOuNypdSIEwKKRorLSX5XLYrP&#10;zPAMsayEA44LjD9o5Nx8pllg6KH8rtBt2G4Nf8MGAJMovZBUmy8uwzj6dHq1ftbJcWIVSCaiz+qv&#10;OQ/LptNeJtWjor4RwrEHUKwzeCidR5pdzZ7pJpGm62UNDYSUxJBCJT93vlK1cbEe1jwLf5OPVK25&#10;EgpCDvLHhe4dPXF8/MiRqA+Bu1n9Jc5ky4qoik1Vh2ZaeJqaAYIrMa9dwrOcmZ0Nq8wzcvbOO09/&#10;0zfefvTxj370o/iMl7/spXy+wXiFXQZ0jslUj5Mirdmit2b2kPTfRmUMAxk0QhvN+ytryx/+2Iff&#10;8De/0cmpQ/2/9OM/ubKwrIiZuq0ZZUPwawPtHqfUIH1/H/w0qLqALyejdPSk2Mu+MOuvqI0q2djY&#10;UewjMT5VXHwk18lpp6x9YNrsdXJ6bEKhtE8j72oLaMnoE7UT/DoLM8Lxqv0jB48u5eKSXfSgqE2O&#10;A2Qx+diR4SEeBBeD/yJQXacTG5bh7W0MHkxUnP3Va9cos0Py4VPAAoJ62wjKAI/iGoZNq/xPHJM5&#10;0NrqkisV0ezoTTEQOF02UuKtPbkESoC0wA58+NFHKVNjCBg2xscidCpCjes61HnyGAMvhmjyprLD&#10;erJcRIgVI/P9jsdS+xX/J+HItd1yd4n7b6wjsyrpi6pjRzu+GXUK1pdhMsePHU2LmKQGtdZDxjWE&#10;PyCG8+yo1LNFIRcBXHDulTvUwu5CGUi06Ffwn9wOOagxkNIUpGsCAnhWzKnrkII2B4U8mFSM9Shp&#10;nhIsY+XRzGGzj42NKWIRhdEUNqRX8hUhW2+xReryKtzkANaHs3RiIJ2dKytmTmZhooKafuNuEqjo&#10;khr+a5StE/Atok8ZLQBQVhUVOwAc+8ksPx4lkg9QPFMnV5n8MBufqB258jT3Mmd6BQyTMN4nhEcw&#10;iDe+RpR7fHzs5PHjzE6AesBzTj5pMCcI5J2oLci9iwMbHmxMTt7gAemZPMMVC3YjdB69207ko/nN&#10;q5MTl65dVZBqB9+GELqzzQGLpT8FEpAbncC8Erty6k7GIiJJ+C+Cn5bP4lkcWB4vTOZ6IEH/nIJb&#10;oLrMmg9HyHuTGWxQ6OdLMKUFx7mH5kxuADwBy2Zs5zqIbDilmcsgQNFVxwd4JPb3n5pekn70afVq&#10;feb4EHPHQF1N4qh7uOetYNmzmhYd4HrQM8IWAipPt+GV0oNWlfX5QEbo2UZ7XgqtnDZWnJYxkwki&#10;5dRhtIPBOngIaQBxBAU/588pgdr0Aehx6uRJ9Np4WrPzc0phQjuxMVGumOh2qadVv5KjENVvgYKC&#10;G7M2FYq3e8WOk242xJnurouPPU7by7EjR9705V/52Md+n7YJ4USaJ91PSDxSnSNeKkk7zBd7zjFb&#10;nmBAFWcauaPJSwcO92yurv3au3/5s7/4rxCUPP7hD87NEmsvtzXtjA31Q2BISEIbl0qSlluM0B0/&#10;whI6TFKWFVwCQ4naoJHc4d+HhobHh86eWZy8GaHQNo5RdbjYKpxZDjENnqun2a4pV1JKIXcRWRMj&#10;Kg3LsD44binxrXGA5+fmMMEUUVSZbm8dGhlCZe2OO+9k0XhItmZ1Os2YZZTx0t4pb4mLONTR3dfD&#10;qBNXBAgV1CKYQ+qcTrIhCg+gRPQE/mP1QqYsIXyDbKeKgi1a8lycolzyRuAq07NzqEYODtMsqqog&#10;N+cQ7O6eI0foYzuegXf9QCQyfEH81RR0w9AqGH1vk8iK5gADSJ+EcWMpWCVHTipTukkzxcrSkgqs&#10;zfAyjdA5paCWXID64Yj0hUvu/sFmO+LNuFuVJQa9oaqVBNFQFITOsUuNkSa42cTmdpSELCAnOEVJ&#10;TAn3mJqBjAlhiXq+1votopoZJdyR6cilpoCUyTnChkbMIO6NprY4+wK4tPZ09nJ3hBrykdoUCQmK&#10;KBBHe3YqBHK3IvNrVpGslD/zOCytdzgUHh+OWlhAVuEjHrDnEs6epSO6R9nqTbSwYO0dLDy/cPX6&#10;tdn5BfyWtOg2H1MGyFgcYsjzs+5/1unTJ2umntWInDjpZKgAFAQfRTlk7Pm02dlZ5tnZpuBIzq7h&#10;kXE6DqgM03TAxHnRd+KG/eZPnb9w6cbNJZyUlrWLwgJsKp4Qyt30g/BNDXwJ4AZKgqzNYIPKF7q0&#10;i0uLEr6rlsujZT8nQvXPKVtyF5qFrIVUvfTIBc8R5JEuH8QpTZopWEa+O5CAZl3fo8JKY2pxRJKL&#10;WdRwNsnyTfiEq3Z3H5v59HMDZloPTi88/8iwcldW0sHldK309tFo3aiHZKgW927gnI6BGtErw0Gg&#10;xoCF+4d6Es4yRXmjJPY3SxjURw/NoZALT4BkCSFSYcEayoJXGksmAusdXIi9vra8gpnzk3ekuMnc&#10;ynADq5OpUitiBUtSMMbpY3b3SWlUXkJSRzNNQOuXn3oKAVCAjhPHTx598YsvfORjIN2g8xayELGR&#10;DO5MLr4lmcFt/sp62oEeiwl1kvfYxrbVtZV3//qnvur//AZu+CWveeVrX/7SRz70wc215ZH+voNg&#10;3KJwYe7ss6fLUGJp5svS6YCIHM1BKp0CAFYCMKDvcP/k9Wu8gfAi4YmmmW+v3IK3FUTgVsv2FSRQ&#10;JMfZKVjAqhZEWaHBZkO5kT4dysXAYqwIpbwMg2kHlh0dH7//xS+5fP5J68MpkMjNtRU88EKGkst2&#10;TN+qSVIK0cnyqTGiMWAV1MxJ7rwXYjSAlaHRtwMRPTyZnX+hE+uviwploMrkkJbmq9eu35yZUQUk&#10;OCxhGv2DNItwa4NCPW0S10STiD2jqBynXKFcCd2VHzUiqZ5PB4PgknyIdslqq3fgTZHwYXKGhgaN&#10;1kmiNhi57quSFQlFTlCi5A7O4Gw+faG5pFuueqKcraaAIHupMeGkEWJ77KP4ZEWh6NaiDTy2Ax3S&#10;8PqbHUsSNp3D1/xuahiOQpTvyDJmbxvIJlh3tSv8T3TliYhcXual7Dn9jedHDUbHz0CWiKsbcWYo&#10;t6CQKSm4h+OAQlX1XLp0aUlTUMMiASBY8M4UJIpRynMiaLhx4waYE0igc4YTCSWuIk5wZqo10/2m&#10;k6dO2zEwPBTd7yo2UAXMkPBgQWxX/kw+xGlaJF/ntHrMwRh7gHgEdsndO7sVINIU7FNyoDuVQvTU&#10;/AKVYUwP/k1VVDgOjdAsDyw+p4B4vyjTflirHCCPRvg/UaoHXkMm3TJ+A7JnJ2oWkra4qgd9zlU8&#10;EF0INF2xvAFNivlZdpMwC8dpA3G8TJrAn9YcM0cokURX1yqxpJG9vSc/DbOBSl3cLt/3+49TjrOW&#10;FW10832HQjSmylQ2hP9FNUt5nMAUxZWsXet/gqGGQu48i2DfBBQaxOi14en5t115CtKFkCv7QAmH&#10;nGo/KiLwt6joXr9ylTBJ6KPYS0kzXfGoSoJoVhOlyjHM+06cWBmD5iGZY+r8mlEalIigsAh3nrsb&#10;7CCNggnPwbAZjd2pUGKNNOGWMReqPGL3o4tXGah3FFKBhk/1U76Bcsjt/a7e5rvP7nW1rm3Q7wJe&#10;o6gLiXBcmiQN9kmw+8ZeMTCjWphpHgV31t7FAlEMmLh4iZnxtBVw2Yb7arEpQ6QHAsYJRMD1FC5c&#10;C5KNbRk/1QivVq+e99B3RIzGx5Za/bHjJxnxyt9mFMFhxi7u9RyCEl7/FO9Ii1ZL15iZEyujObBb&#10;S/eWAKy+FxSFpFk/cVvuY0121OgcTCmpnaBLy3oKW3AiKT7tN2fELhbX+JqbwidTlwbaO9zpPfJF&#10;cSDYK02njNqQxdyWyaUa1jyoNz9U/SaoPd+ec2vjHkRemgsxz6HwtDB1zPgmRVE3rXCXDXE8I/sa&#10;CQf6DtcmVJiVKGYfcXvlmKz8WJIhYhhQZCZf6jjDhI0FxfBL3imFDlKfWKI8OM+F4PsBjdgfSllu&#10;Mt9Mlcg7ItJx0pGFq7JxxYBM/TMZaqZf8CEWsZpb0DdczbjjxDHAs65MBgOaeNsf4AhQ/Q0jWgQu&#10;4iHyyHg0hu1gRG6PkheLC2eHELYDmvEt9ApQGYZuRUhFZxztu2kHs7RCPstjokcuNNkdeCIVo+hL&#10;clg8mLdvY0Nn5skFZhWVCgmdMm8vTcKH+8D6KaBQY+S48g/B/uzyyuzCPD3Dk0zoY8K2sok+XlY4&#10;+6xx8VGAkQ3n5gxfsZ51lUmsSfDOeGP3YcQe6nUw8j7PIg3W7mc5WvqtCiz4u8q5i9/BD6vPrk6E&#10;gE88RP27of1SB+PgpeHJLq1TeenmggJtn54vvKIX3nby7Ni2MnD8l1FA/GeRZ7ASgiaGD1HxhfWF&#10;QYU503c4Ebo9Y7xYUKumHQmI8rIil1cJH/o4Ghmc4snOX9TSqORTWXPFQ1U3DjAXDEkWsPNG2Flg&#10;6B62mFdOQL0TCexSlKgHpi2DdIRyANMOe7sVQWrveOCBB9b3miYefpiPylYrFNGHR/VUP1fsYz/B&#10;uSvlgRJrC/IGN9teWpzfbFt+4zd8A5OUTAz3N3/vv/8kEPvR4RFm7LJE7KhM6LVJmA/DtYkhltI1&#10;IFsQRlmDxIY0wkSyDbPggMZ1m+80N4kKeRtgd+L+RiaRnY64NH1tGkRMTVGDAGRdEOEgDrlMFZ9E&#10;RrdD3OLumBBy7u57cqf7WD0eG3gCePnk5CR4kb2E9oEaddknCDkvoJ1EgAOhrvAagR0MyG3Mhfla&#10;ZlM1Tf1/7fwsnbXERkBwUN70x9RZqLZFzHVy8iZUUZhLtiS2tY+NjtOizr1TKichwDYWuCFBVjBS&#10;FR1XL0/BB5Z8nNWoc1uxMzuYnYANhvDIm6ia4AvsBFbwDpPNX1rICTRvFyG/wlLbItDbG5DjUDDf&#10;RBsVTiog6JRzogYunUchidkkQD9eO40tXTFjtZjpAYTIeDQS6pMEhG+oVpX4On+sQL7ugqfvouWj&#10;6pJ4HVQIJNcSSgVQstvcw7W5hb3GiUWyhMRLfFVnmc/hVeEaDsxH41eYKwCk645TOq6CXA50483y&#10;jFdXp2dnlKLaQXxik3OMBSgWZtn6Cpbp1KF+Q2zF33PJhucl/S9O4FFFMI75lItUFlZX8Uw8nsy8&#10;QwyMPXaI5JEVhsWHJyAWBEpeXl+fnJlZorUM1A7OFVkOvXW2xkDkVe1VQwAqdWCgXd0MmCojnnTM&#10;SdG1B2oR6t+ejrhAOVfGm6rHC1OnHmC1MumkTdtZogSRfkJtXRw0j5LN08gVDvKz8na1GuVpquqJ&#10;WePaQA592s3N11Y/DXqJ/zg/1fAEE5NTI0eODtHt69gW7b6Z5v5uUYDsPkwvYhJZS8ScInjfUHes&#10;JDhgK3F4hjm4RfJv0ZvgmNn9hlSx9XG5mRYfthwFqNHjJ45LTEvRhydJcMRWSwisaElRs/nFsLYN&#10;/IuabUNc4r4/7IZ9ovnNbGW7Y6g6wmpfunCBzZoctgZsqbyt9wJDtC7Nvwt1UiimYF1ChHxb6bNu&#10;rayvtXR1vPRLv5TQhBIyRvd3f/hH+9vbjw5Z2KC8bYezgb9gugFdOoEbpxScNAhPaSVih8wakAOT&#10;0y2rAXHWEFrosJWpWcAo8YrZEjKuFZVkmo37WbEBeJnba9TrQtiFI0SRXlgJ8u7yMjMbcBIo9tCy&#10;T25OFA8uhM1jWZaWl+FTkYODyftEIqsA7UEpWRQdUh9L50czFPJ0L1NNsb4doTbXJXIbpjXOB0so&#10;pGGMNFs5VN8VrMauuAj68yD4HMKqa9ev01HUzwRUpP1aW48fHcc6kVUTWjiYV0QI7y7/3qweXVic&#10;NIXs0AH0MY3kQ3Qy6DEEswyKZQ1DVmed6KRjjx7uAWWUQ8IjTinKpmgse+0iPrBYBlxwDLQAjv3u&#10;6arhV1JuJZhgWWTHY6eIbrlBzjxfG2hd4bxEJNHziQoID8Lbj5ioSGUyD78buD/q9pqSAz4Pb648&#10;poxL4iezxDgka06CD62K9eLlHaurEKyz0jwl8T16ZUtTYebkJ1rDHA3XzXY2Q6JsJMMsyccZfw1l&#10;l/idnUBZmCEwcGbssMX9qxIK689oiVVSb8NSRyd1uL6+/gplvGW3ri/ryLfsOMNLYdMx1O4CpMmQ&#10;iyCnR92Jsa+Ot2xDEoTgaXXj1grViOWlm7PTGzK++KtOgiisKc8fOpmBUePklqavzQ0sBF/qEtlB&#10;WQOWk+0FLyrL0LAqB1rQHjpOb2Pwovuzmv/drpEgK9PPZxamVPdFOaaehSKswVqDSop6V4DCiwQz&#10;REqrceUG/PXgIg9+OogL/XFuwCNcOQGvi9Ozzzwy2u3kSMGxBDQ24rGGRh9polE3RrlEEUZIx7Rr&#10;QUzkz4AuTtTTB2iYMOXFjuew6UAtX7lk5bfLqEWWyiiSxHNwcIgCbMBTFTd16aLDeNq0Mcu8jO6r&#10;EhTBo0qjIORXFdlyCHVFaQ7SMISzP4vth4FjMNcGmTL9aMIsAVsiJKJ0pCIwMnlkHWjtLG3mo2jg&#10;RN0O7gOOBSQFR7WxMLv92EPzH37vD//dv/fou961s3prBMZn/0BJDvKByChy3GXnQdbehtx2iFql&#10;vEbL0eHC5qga7SrRgdVr9F0rRtbWypXUjTzdJ1llAO86pXLiXLc1WHAazeitE8mMvCvrychibNjy&#10;oq3XYFnHjp1AXEEK5mFVcTjnqEwLdLa2wGARNU705Gd63/aj6oeiK8X1ABBWkJWYOn1Gt8Hl7Xr2&#10;wIRjxd8SdBpB+9CUP1OYOgyvPB0PDcdbCSbVR5qvXLvKHyQRBhdK0uNOA+AyCixqRz6r9qQ1AOuE&#10;zqZ+OvevXeQmScyqzEkCCFaJgehUyg+1N7qxLGEkReOLcBvomWHRMHH8A6yAY/HGHZYnuMfNsNnC&#10;kgEppq8etTXzqo6OLkyhZPM0XWKzUjAUFikTIEjyh7Tsy036xBSD8pNxkfxQlKz03uMvDWUqej2g&#10;BgUPlFLEWzIzTjUnFfwQ5c4HVnDDV5YRrIPrpmqg3k23nTquywSs54ehQDdAxfouziy/jh9QNW5z&#10;iyEM+AO4gBx0Z73wBSRqY2OYcNo1oQ7jCOhArEVgg5dgMGtaB3x2bhrICh8A+mf439nFfRJU0dWm&#10;iC9MM/IPHpQ+poWQ5/LE9dlF3MDC0tq6ZB7wQMuusFEsMhbaxu1UOpL+gS5OiWHEgUo5MUjtEC6A&#10;f9eqJrDzVUvhashxSCPqwQ+JZsILceX5IV0C6mXlbxEek6PYprpGw4wElBPTLlQjD7oSiEZCIAge&#10;iRQ70YxXPt3dwB/xBPzHkytrd5Gmo3Uc0MCAyF1vJKL11NxYviMmN+VM8M6pFeEFObX5SXYz76fw&#10;69taLMeB0z6d/9Yhx5/qY0vEMZadpBLtSU6102Ip5NKBFWy3AhB/hZ0amMimB4MiOcvJ5qROFphT&#10;2X3QCQA+ugrgL63zOF/zmte9+KUv/sAHPkCQA5mEIDKouwFsokl736lSEFrZHuyA1p0VRo+trxsZ&#10;QWNv2gP3ZAYN4VJ//8ji/OqnPvH43nbL4Y7DJ48cGx0cJTi1I852h1YopHws8ZTaN4bSHkYFr2m7&#10;A1IXUXcuB98YAWk7JE2/8AHyp27DtHObHuisxTlJkHf72ouEFQJLIXSybAsEJNLlW5rI0kCBF+cg&#10;0dtbh3nlkyGG8h2I2fNkqal5fpwvRGhMjiTlQxceKg6GDRNKdicwmGIsz7TKDCYfJunODa+GHe6C&#10;ZxpbpqQBcacHTr9iEp4BwEYPsiqpW2TwPa4Ri8OVg0XYNkGycvz4QRqhTTSP96QlREg6zyXxCdWm&#10;5B3JCNDD6B7CIOSdqAnxVsej2r/SQUMUUS6oE3uoQKo62FwqXqdY0ZaFtFBeJAwRHjepAy6ayzSY&#10;39tdAAMkJbVWvoPcFhL8KeT61RgLHLyZX7gihWi7654uscTnWHNSwVCUQ3OMGRVlYrNFqDL3Jc06&#10;kFpSCqOQ2upJL1rWNyCPycXQDzY3Q26FQlHWkB8pO5Hfqpa0dFsmHTSFMEcxZbH3QtLNgfspxgV2&#10;f2V5CT23NcSdFoDRcHg7SIyIwUVuvWPE+eRKyUoVdHprqYUDsSkdz1YEdSQD4IWskwMCzNzQiSMD&#10;gAoBHIRmMNBK4j4hGn/WjtjD7R1EI/jGxVX7K83BpSlnaB4M0V3xelI8GdAJcbhsRVaxRCKELg5/&#10;8JmV/o8iItmrmKD01gmH5f6N+rOyIec2GnGioONIdt8jtkbTpgQqeqRtAM/L7Zdvx56lsJXR8+HN&#10;V1DiGEJ+KOfqD17Z8HuP35xVt/nT/PUHOQE3gkF7aG7lnvGRrfU1y08kp6gxNzfR9c2+z8Be2KV7&#10;eGu2BkLHbBeZeQmI2L7EBRRGpZ2RzUb3TRttFi/aUK9q6eKg2hPoRG+olqsU3bD2VTE7cuwoHB7j&#10;dObpuikz/1KqXCvsHdvB4dRDKq8R3lu3bJaxr22bBIA3s2OkEjXRGbQ6NDz09f/pP4++5jWt27vv&#10;/7VfY3+XpJfSFZ4Z40QpR6q6y08Bh0hdpI3GKN4Dt+Hm/NwT16/Nb211Hzm21to+ObXQpWb26DPh&#10;0p04g8gp2DquS4dScvyOXaGeAS5BjGXfr0quyruGXx+UiX/DyiAupWBLvZJGGnYkjZpk6FQQ8Vaw&#10;KrkMQtNM2dFJCJxJYMA6gxftwX8v3i2NavYUgIFu3bp5/fqt9RXcGqeBJODY8RPlHtnQK+vrz3/+&#10;87FjU1MkRvRa99mV1tyE2+VBUCXEDbGs0AAoTxspI9fswHGoSjzx5E1NMLu6hJLTrFGjDbnrOHJ4&#10;m1QmNoERanYCX4uDwV3BFqAsHQTD9A6qIowA9tWgiv86gKT5alLK6d7VBRaEVVGhAVegEr7UZm+a&#10;E5W5BdHeYPIsYBLVbLQgGFUFFLY0NwdWSdUFo5SDvUcdqwJA5kJnUkrboW5FLtOI22gC8J0mhSDp&#10;xUDUBlFtJ7fDK9MDdscdd+ID+CFbxUqJCnoGodiUzFS2TlPBbMU0KQJL0GHdrJEG5NJ3kglBjjwY&#10;JMnoAtoDvXc8mT1ZPG5bQlhfAnacOutAX7dHcvs2JrToK6GWIoDICkfJiiNTIUXgKdg3fK8jQiMD&#10;ZVLrlZiyMKTn+o3rUIonblxfZZ5BWxsD4pkAfKi3n88dpMdkdARyPm2JkeUA5BctLDMHDwvPwYKQ&#10;3dJujj+h9kagxJ31Dg5SiyM+4eArBuRMAoMsy07kIrv7i2ur82srT168xFCBFZxP1OwxwwQ1dial&#10;CskXofSkNEnqt+mzQS3FKMQgKfNLC+CSzMJQBPWsb/Md4Z6wyLh2VCIcoKaDpwaQNLAigMpodXGh&#10;eLKdiIXYigJ21cgdlczqRZCBQv4dTWlRkIQRFXFiJZJUB66IcEhxlvgQ5s98BriB/2dOUF6N2Sn3&#10;9BAzqkxSkLcbEQ/p6A/2bprubM1HkVweDqsTrQjkiUASTYr5NweAbkmssuYP4j+BFdGNVoS5uIRl&#10;4o9kvqJwQU5IIcriEHlRCeWpw17SzKSHyIgwdBp9O2xXgBuHB6A/ocynmirg4zAFwZGS8vPX9Gph&#10;mxEN6N+49Ts/97Pky0dGmdOpjmmAEYIkzV81YnGXtJGqWU0DDaQU9Jbb29e2bj1x6QLw59/4W9/0&#10;0m/79ud//lt/88d+St5hRzuiCKoXW88w+idOipyDNOvItji2k2iTDei89z0qro5Uqc1J/4NBbuBv&#10;sdG0nh7q7nK6QLGS80rxGbTN4lgBDvxiBS+kSEA38C+lmTNI9vYOYSPwmvkE55hmip4+0h+TmMHB&#10;+ZUlLujEqZNkOQsL8+xgCjw8qTCyaZS2hMhJdh20aoGz96Vw8GkgyCzO6OgoM+14fFQROFSKdKaM&#10;ASkwYkqhDxs6GabzD0QWKPIgvmwhOwwDYRvgtbVD/eZJGd+1tGJ0sLxltYVEDPltYSuLr+y7z11d&#10;JfaATi1zMlhv3kozgXhWyCTt/CiNVHAkqZwbZDQ19ff30apGObdKAmK7Bqnqj+JWzVoSOapZu8c0&#10;tzWzztQkSRKgDBOKY1J5y+gQKtaodDQUsHni4jcOM6GwJKDEahTmU+AnT5bogLpLDS0pTEaLoxVr&#10;sIbc6LXXEzqTkRraG9CzzGhNm2pQNbFnkJLPxhoONXmJvibsRoX/CF/LJ5lnNzO6bh3Hq61KG0p4&#10;nmZ10fqkbGS1OXEVougRGMHu9/aOjB8dHRo6DLOHTr9uivemR1aGos3JQqncRJsfACmZH2NqHN0C&#10;FNo6MDREJYBpBDWOBovMFZoKx3mwyLjKtVubKxsbcwsLUIMIJ8kMpPyF6g05tdK+ak21VLavAJeD&#10;nTtrWLT+O3G6L34iz5u8oRPFIU+TqVUihkLDBDBFkJ2YXS07PPcy5dqNtB1wOxkymCpLXmXueHPg&#10;YlEEnwpwX9rE6vH5qcYkDWSpQLn6BH7+5OxCxq9+Jrz+SE5QN4Rlme8+fKKF1nlrg9msNg0WxRvX&#10;qHSxO8M8jqUnfIKSLF5GEUkhaIkcOXfOIvdJJ/oz4NKzY0EQh+gATHLeWbrD3DqRRWMDO1LEBho1&#10;UVRzycDHYtGw9J5C0IOqE2TcI5lKyQ0RQIf11MQc98UVsocWwvUbEzdv39p48oknuYARxNMBrNhM&#10;6Z6rUZQpH8n9T+8bnwb3Ywcvsri6dPHapScurP2tb/u6u7/m6/fbehhe8qlf/jUo0P0hpVBRYhty&#10;YZnuqYnMFmmwRGxvSejBvguvgJKpL1HMvX2a/RGuR5cZX1UFWxYKhJtPKGyB62F3AucWQ1/g2LWz&#10;YZitCkjBASczM4jc3FqleQdJ6tANCV15QEhw42mrLZX+Hq6KQfawxVkyPTcCOh0dOE77M+KIYasE&#10;+S6lTIaoIAbZVZgehoFz67OzJG6LGUw7D15Q6igL8D20AgmuGHNlkK+2PgwWfgjyrk5cJM0JTnlq&#10;iR8seBiveWI9nOlLl5JkPQXEQHkeAbcq4/NBSOHid8AF+BUW04RgjRnLXI8Gb21lobSt4mt9cf5B&#10;wcgvNTRUr+mKgN8lqgA6YbsRz6V0p90M9pa3rEH8VcSY1KHLN6PAA7tcOSwRPXyWRoftDQqBI8+A&#10;+8LofdD10rNK60ITlwXg53V82NM6A3JfCzvOAmvwcPiFCKVx5dp3z8iWU9Kp2azJ8RWwFuoQg0qC&#10;4Vfba5ZXHrr4N4aSVcHMhi8E57KdHUInDfI9QEFrG2sEWPyPLUchzujWOcOsKDopWGeZX4AxFpnx&#10;qZsR8ZWusEOjMVaRbce92LulDGVqyP39bMoi67BnqD9JexNCMRvhRN2YmZmeQ0N0d5PAzOIByA8r&#10;mjEk7CjmxWZ3lXmp/gd2PP4Y185WwwBwBMyRJeiqI3BQD/CIFdRWtl5wHxuShkgcvxl/TR+pCQR2&#10;yLPxWKUI+saoyz3NajfKLUkdOJIl5+dByL7l7vLllGQ8uSJR4YXzckc1N0+vrM8zRPYz5fX/4gm4&#10;NepAjCg5ur9N4sfTgx+JB+d5azXhfdomZotpigJyLbD1tmcmciFlKk/AbmaDOu8ihSA+1qaREDbc&#10;cJxbuy8Jrw5ZhzTgk3tUfQFFYSoU21z4EBkik3Ayk+hg/mU6vzPjEGVRRpXJSbfxEjye4OUrv+qr&#10;XvQlX3rhkw+zd+lYzuRIy9ea47CJuQyh3ggdE2sY1qUxVMPd2jq7uPDo44vso2/76R/Z7+4DHSF+&#10;/8hP/HfKbWdOHIXbzPljgzfaQTPgjs/heLMg4RoSQIUXG/qz2x0hZXlvOCpMYRSerRncJgJl+wqq&#10;7KucldR2H70ETAS5cArgpTXvOus0o1QPJUXZV4UEwIpgZGg1NEmIOrS20/7DBXF+sPWIuLjR1VTZ&#10;wvBpGaOKqt4ymQc/6uzEJfN+SaX0Qx1wtGyF1eT6E9wGSZQPaB8ZVrdBA6mPNqSmGTHocDwTiDVR&#10;qbasr13ThWlr9ptQh11mZgCS/Rihnm4enETPdO/VEgEcOdva7BNbutnTQ7pZzCWp7ULGUZlvhIHR&#10;AuH6EKqbn5/ls2157epJSkTvtPVGafHIH2n42F+HrHUjbBlpWIuHjjmjnkHETZ3lkCcfFhyVStil&#10;9Iu0tYOJz1MXWl5ZJDBAS1WEAJUbdK7saad9GfeA3YyYT5q0fTw11OW2Mrqqj+DMrEqHRNCm9L+I&#10;h+F8A9GOMeVf5VFYMUpNKbk4JkxNCLA13X+mgqtK6ATKMKxNk6vBU46NbIguVpA4BjCHWZKzyH8z&#10;I5QZkOYMDmwSKiQ3FQb0fNrNwoygNIXxvTittVtrZNrAUyQEHEO+RUmR1lbyS/wzR5dty/LyvEuu&#10;R36Y3ZHuAeA627LoKXNS+SaDZVY2twDkSVviONsVFTWyaKCCbKpcuGaXU2crR2p3bBquRNTLqo1A&#10;TeXBZYL5EIu+kZzh8FY1yB/E4NhTEe9SRZfYosavV34gIcrMI/In1f8UFEF+CtrzedV3eZYPlC0q&#10;rJWEmmfkY8pfPT678JniBbyP/3dPwF+wk7oHBkeTQhGeEaVgiSrUql5z1wumcY9diFVhBg7SqZaM&#10;tI+FaIAjpsKXewBfnSPp9HAKdPR2H8xXqnqcffwOabKHMHGhD1josMVvpMLslSgP0JBbEV05oLGL&#10;q3ggfWhsZD7nRd/xHc3Dw5fe+9uXr17hlCKYrDxWws+QxIWkAyZGxSGbSTxaQls3wS1zaSamV57x&#10;/Oe87uu/Yr8NxNb21fd+z/cfatk5dmQUVwiMwkfBoBBPvy35UhZ2xj4VOZ0NxiWFiQSqi5rQPoKa&#10;KaoJwQemMCwyDUqsgTWqImRloKyhQWI2dH6oKYStixEhBIbDCOxiv2UyLeI+0NvkN3RGtQ8MDssx&#10;bO/AIljzZHCKo1P8PxIyPkeCb5syogwO5QER+hEDcm2ZNlqqCWoEFRee6yE8L3deoVYBphxtJXSC&#10;aKFpaowqzw9VmS6nOKJlayrhZAJ2DuvDo1tepfJpQSFBWVvfYJ9aF01iLHEteTrRqyGAKBk1FZ2L&#10;DkDsiRRMGLShFDl2OFV6UGxaqcE9gK3UiiCJAfqgxM3vYrbYd9FvCz5E+ADCHsoZn2MDjYC4PFGe&#10;BNJxPf39KXu6QaBmkRCQTlGyxRei3Ac/QfEZJKrTrwCkL3QTWm35s8TvRV5gojXDt5XZIoHmZpS3&#10;a5i/fQJ2H+tB46GBf3pBjDdxEum955LZ6jxWsWuU8iAvpGnf1kp7+C1B2fKT8fQ5K1LOpmensf+M&#10;g6eo4wBquvb6+yn/4Hy9cRyibls8Mvuq2VxHRY1tyg8qR2WilBsu4T//AHYRPZBSKYTLqY9WI9/K&#10;XeMdePGwmDBMJAHDcn51dWJmhvrw+m20gzpwU3bd5U4LtXN8XM6vJxc6tJr3u9XEl2bVxkhnZyUm&#10;EhelabE2XsXIallPdSHw/UH2WbsU7y+dR2ESydXxr97K044Bb1pPpwpCVQ8vG5IMNtM1cwDNdZLj&#10;5gzWl6anJF6E+/rExMxnkhv4kzwBf3djYenefkcgsSie9s5OaozETxVOOjPOVweoujGrSTF5pMoD&#10;jdiwtYXYj7/A7rvbUCrGcoUeyspmFnljJF4ZZbYU8+qoTiu8rkWwHwR8n4cqeyxk/NITdz+RHsaa&#10;J4OWgMhw9vLV5LZc8PNPncI2/P573kOWzZYF7S3zYcd/sXHgOClhT3+jTDvMB3P4zO+bmpChbu5q&#10;e9s3vf1r//137Xf1sZfYtT/8L//13hNPHh8fprPCoPJpkrLdK2a12K4UAqxAYiqrY8XtiAgPTigb&#10;K7EYg9V0rVp8o2z0ERmhpeqGrTTZX9xPfKtb1vxJkFRhMsA3CnckC0oMOU5WSS9OPrm4WxwVo9Ej&#10;DurspZg3CEZM4ZPdyyqpqUADR4alkAdoAtK2wzF3rFtcaPhwmM724dERPsOGI5uEQxJPE4YuYXeX&#10;6Fi/mO500xQlAqHYe5056vYkgkvI2wvsymdbewGO39yCjQNrhNXjc7DaFnUOuDQiS4zDFdMVhLGd&#10;lczHBJRFSGdZkykmlosSPTAiSR6rzSStpcU5+ElyYQMRYPRU15BYsgcaooxEE6MvNuWFWAxscBDD&#10;NtF+avGzJ9DAYHh6Rej4VV1GRycDanwWba2Iko6MjR7ICMoh4RGzpV1P+S2OqAkJGDDBWlQtLx/F&#10;hxOkU38ugMgcSEyVgEZd6DJSBYKz4OFQbDtiITUlHDy/yFVKylSASE5LxmmZffKeCHQDmEnPAxth&#10;uPzE5ARanhhYLLjyW6YvxAGe3kTdyFU1ZC1S8OSo6TBY1vJM3I7mkrqVtQN9Dxaf5JXt4cONPnPS&#10;R0W8JW5wkXaHNSELfHNuHnro+uYOcZYziMjCpIHuHz16VDQyc29YQK6CoMfaYfIJ1orVcKifxYkN&#10;7qPSTVsFE/yxRmnRqHY5dVO1xYjNhDrlnjQjd2yD1+bsUfwiFx40If34/An/zW/x4cB9TwdYmHlJ&#10;1cBZltbNTcsZVx7sOcQJZWJKNdMYlySN4Kvnbtmv95n0+mNzgrrJ+wZ6iSHYHPAvWSMNUyS02D/J&#10;wdUBdT6ZCmjbW9Z4qWdqOiKU2Ab5EqiPw4ClQZAtI2ERHYH1T59Rernkn9gWQO0PoebCSXjUPEPK&#10;0TyqIA+ZxRhlIXYS5xOTgapiz+Ge0ZFRoGcfT1q3KlPhzPMhjz344OUPf5iAuYfKrbqPmHuK1c5G&#10;4L7STa2fl9mEhmWUctm4FEWn56bXN1e/9Z/8k5Nv/eK99gGCVz7/337zN//O9/3gZ91z18lTx/gG&#10;VSS5bDvciNo2KGCyDvYEeMx91X4iBQKqcNR4xIw8aallUbJjiTQT6f+03zoop1A7CsP8yOJKY7Aq&#10;2xyUQ6Kqawx3y/Z6M5Jd8CIexq2pqSk+Bxt+4tTZgZERLqXOUuqE2wTHR44c6ertSeGdipzRN1dY&#10;GD0WDeIQX8obsOk0HzB4ZPzIMViCHCqzkLyUBc3gHew8R476Ip/PDUI2R/0fIKFCWr93hye4yUlU&#10;rdOGztQu+QKGyWyCP9zSjAlTWBXQ96fyVvq1GCben9KpdQU7CapbLVqHbDJiD+rkPC/CeC4PPJvt&#10;uLw4h0lzfnBnFzN2xsbGiX+F5rHFsTUuabIZ7CLWgM5WPhJ0TtMW8EFpk3bBZYmMum879RTl7uwa&#10;ODyAfh/pFBLKJ46fYPppmQg+ln15a3NDraRWeESb/C71inruPHhCFosuIUeF9GVZ2GcXeLr6tvze&#10;KJ3wpLBQiSKUieVqazJ2ks5NrB35jWhJ+C0VuLBE1thMC0RQEI1GJ3V2bo4WL64WUVvKuTh1Vdyj&#10;esRH8UUJavk/o2xoDrYQgtxQZE4IA2GMf+P99NWomBhBS6mo/SzVFJUL7aVBPfQhFbS4c9oXbOC8&#10;tbQGJdV4B7fGjAE/wZ3e+fznPheSAgRfjAYyhcYN7kOPDO69gS4YBxhxZvn9Rr5CRkYsAN+uq0st&#10;q+wSR8Yd2AregD9W7Kvu0UtNWmZowxioLntRuTkeU9yCFqwCrAr56WUoYkI2SEPHxegkPUnuujgJ&#10;FrzyuUoXHp9atHvwM+v1P/EEjyyuPXusn+cjeIfa7S7ZOtKG8gSMHVQ8P2R3ySrVzkbPF4+wVIwo&#10;qgquKSwlXccqFXNfVV13Jpq5oQ235m9MlyyLE7reIWxqoAafvCiramsqSFebLp9pKUmZxoYAugdD&#10;bXSBVAkMNp4aSxeIr9CCauZuX1/KCmoI0jCym/2KW5IrYr+MnPT5K5fPv/7/+j/hVNIlxmfype/6&#10;T/+p59bmmfFR6nAK2QOkWjtMPXCdViZsZXX6NEIVj715aORXyWYiP5BP0mJiLokJiQAVGGh1Ziw+&#10;laNSu63ojLRtJlTVHNcetWoX1hZwPokTN0hOw8lERxInw7SAodFRKYOrK3ypYsA2N6iVnZ57i4rs&#10;b9wdnwabszJrg1jOBuPGDvdKEUloPDe7MD01WZiVcRxHsYUnqGJ72nxcE/6qWsFFq26p78Z6mBfY&#10;7muar4kM7wsimMTQ9i7uBX4UJjIgjYUBroFflIzU2UPwBdposInnbOf6aeAwbufWqnDK/nGHJUNC&#10;LQdRKbwgi8ZcBOhL1CSZqQ5vGF9F3xSEeR4A1CB2C+C11jt1Xb609Kv5Km4cej3hPE8PwI07qopX&#10;LIBmAv8QvrL2h5VBXpcMmBgWw82G5KeooNtMt7V1/cYNQxD7jo0fcSQVexJrhxrnlOPUz20vR7sd&#10;F8Lfcl9GyhFLL+QB05ndTiWGAJldhvWT62yqLUOBWQIQc9eJ09kaSEaTNFDjmZqeqX9mF1YoBCOo&#10;hdwPWBkgLNpQ/BZrzYfxLbWRoJDxgUZ1RmNBRaTS+qABy1jjyENROrYglBMDw003UMVeG/JZq9tb&#10;y+urNxgos7QCtYitQ22Yf0gM6UjuRoqG3+DZwfvMwBzulPuytlFBA7Jga6vuyUwRNz/hRDiFzVeB&#10;Y1xYpQW2YYZBxLU0UFOdU4OeIDgGCyAOwMKbVFHDf0pqHIIKeuSxZERaHbEkYYaq3nswDK1BHJ7P&#10;3hBRDi7f5VY5YBkZ6jU3P3ptOqp+n2mv/4kn4HYfnl2+d6gnjG9J0NSK2JolXAq3lx5jm2ndwWnc&#10;twE1sU10SUGTrAeoBFtNZEoX8dcOJ1lbZeNDc+zt60uGypHbpfMvraaS5Y2e8hQjnmj/vcCLzSzG&#10;btGzdLigaotpl/X60lZmtIthiHkNKqrRkdF4IEnP1uYD4/CRA+qkPobt4PP5YhgU3R2Hpieunxs7&#10;OvDAs9kJPvDdW7/1Qz84eqjt6MgApcgGCkR8lL42ybLWWr1CWRbQk3pojqMTlQPvizNcVi87z2pE&#10;WCjJG7CJIGb4lk206amFIOHgnHiYLQHBYeWD3ABqC7ncRlI4cJCjuCgb6kq3IW6xXLSAnjx50m5U&#10;J98KyLDxiblweAD2Xl4i857uwzhyjkFjTZqY0wIPpA/jBQ7OGr7sdW8YO3P65uWL9CWMDlMk8kmK&#10;g8hPcS4rXpM38438vKBbolJXKNG1vVM+Hhjm0C4rDEivUIaA4gAROCC5oz+VZCL+AAlPfOdWKKLK&#10;bfJxUewgBAutsw6nXBEpNHwmlHf2CT4ympS79ElxYIeGhq0DA0U2pGA0XmQGVbBiK1KgduJVqk9E&#10;4yxCtaFg9Uw6ZT610KDLkpLt4hVKzRgK2dwio06nHnrwYfAd5jk89eQTyOuwFKRW1s/ThYD74NcJ&#10;cQPCk/pQHoAYgd4Oe6whvqLTzfw+7o5F5YFy14TV2dUO6sLiEz6HgSHJGjtOfsZXY9TQaq2aKI6N&#10;5yu7f3GxOHu6AbwRD6BVSAexWZ4xTWIsI/x6jChwBgo/K2xxfD5l7du7+EibPkmv9RndfBXKAd2H&#10;+zlUtMcEMXN0SzXS8cGsCg1i1o4oI1Gvbm4iHrx8HVHZqYmZue6+QZrFAVBAkYjF5tZWOBJHjx97&#10;y1veAtuJLgSxwShLGsiHKlvUuMqBKt7n3jDZBT+a9OMYnEjhQlklCPFUA01R026DtLsqY0bFiOdp&#10;ZE9qmJTJJD0YoQl3qJ+pT7B/hNUa5NFKbZ/OISocqZqN1iY1i+S+trPpZg7KVHzUJ27MfPpqzP3J&#10;vut/7gn4/UfmV+/po8pnR1bpxRLeyi/iwER0N88J62YbAbvNA7APxCaKKgVQIlB0Zb0WVtw5BwAm&#10;LPS5c+cwYUDPzvmS60fU41Mqjhr2KPIMSjHzi2KxIatIN8KUR9nNUxATr05ZsXcyXcjgNEBDOXkz&#10;ay+G6Cd2mYAhcU5iQFPBiuJL0BEry8yB4899Hrtubmrqnd/+bctXro0NjRzuxnwYIwGP8UGkAWwU&#10;gsRGtsHcNNtP0f3vYcoCsuyFMAbg8lAZ3SQWSwnQrLV2oWTZyAeFYOJ2ZA3MIEholLpk9BUu0OiJ&#10;P1Dqiqy8VGcwHJq2sC+E1egIYblq4xrcZaIn2TFYjVzJYFMwJ4T486VC6ngsZe7buHl8mE+kreXW&#10;wuLMzIyutFTwVHiUYSkE6CoZ2noLOXYhmIiuMN3LMl3xQfnkTideOGrYt0VbraUF8Q9Mgw8g05AM&#10;e2F/0t8kHiJSxMfKIN6swMIyUZyJZ9j/jB6FQUAbEzHJObfwK3S6QsAfGB5yhkG7plmQLYLyppOJ&#10;Z22eOJDDcp8eiFmazyH86U0atQSMdp+4o+LkLl67fvXKVerFpJb/5Bff/ayv/1tbly595P0PU2UH&#10;yCK7wtWGgyMTAksaHCIoA2JW4oSBCqPjZNKp0qolU/0qOzanpiDE9DCrgctDEruRJIO3g0yp7haf&#10;bI/vNhzcZUwq+RABbfQeNqlswUvaIV0DcWVGKW0WaZgwU6GoBu0Yooet2mD2h4ykYugpp0fVor2F&#10;py/5O/ylCLxztSVCZbKuJdUllHQ59RDEzvErV2/cnGaSwfIy7GmFJZjBEGFy2Gz9g0MnTpwaHh59&#10;6vz5yZuTmOtGn3kKYHKjw9zj+VoJaEi3Oq+Jffu0naozInQWFonsfmXPbNcXKUARGR5TEM7EIiJm&#10;EsrTYFxclQL9CC/YoWkS8LQlFIsCoLxHvU5wB+NW4WURp8yvl4D0BzBRDmpAoaamxyZmP1PdgHv+&#10;ad2hP9ljPLa4cf8Qgv4S+lk+ol3l4bKzTb2iyGiwv2X4KqeyIQ5DZzzj/cRDdQIHcjE+MHlEapcT&#10;TM3MzjE3PCxEH3mD+ZWwsKadcVZt2Q2rIdWFst3O3Isg4h88e/dLdfMSHdhzWORszUi5q7SkC/2z&#10;RQy+M7SynneMszwZybIb2w/+3M9d/NVfe/+P/ejUxYvHj40jdq8DxJGkKxJbiZ313Bp1qilhvl9D&#10;vlraR8eOTGNPCUTTGVC4Vm3x5LjGVobSOW2mnwdiMjCPqAaUbnPt3fpDJgXoGCT2WxcjeFUih7+y&#10;2yv0U5tsib5Lr213l6Ix1wYeY3+fGa+flgq0dWCsOEkDTFiOzhKhXGwigpIUmbnQSopZENWGiJUl&#10;CLSBkkMRxL4HKpdtjXok3qrzkH3mAfS8QD6HuwYGwj5YlSEqhEXT3o4hU43qYA84Z83SN59GCZxQ&#10;kjYU9o+AXqXt7oYIIsV14URJyqWDAxiRitlDsLrCw+ruozw+ErOC/VJeJgF0GPoRMy+6YZ35WlIj&#10;9LAeatNyR5qGqNU3Sk37e1Axr125QmLzj/7jD77u//4XTcOjzW2HFq5ceOLjnzx6fEguVEbTENNL&#10;qubph4jit4QRFzE1oDaDA3aaDXMBuvkzrgN0Xd+T4IMPii/x1/UireQ69iQbxNDBsyO6QlQBxgUM&#10;y7njqS+vrBHvUBriy8BDVU5jz1GEa22XLJwHTDMtguncVZhADgtl43PjkP0sh2RQKxafr7SBNvQ/&#10;P0bZCYp5IXOjD1fitYwgBgDY2gYIQkf62uTM6vrWm974um/9lm/92Mc+xtuwo1QLiEVe8IIXWZTq&#10;6nrokx/nW+8+dxdZCxCcMYT9m0Y65XGN3quJl7Qj1KAy3xUt8W/jei4+uLSFNA+N6DHPMEG9L8la&#10;FZBEGtpfUYm1wfIUlM6rHnrsO9/s3/Jd/Ly+rt5vBJPqmvW8REu1PapSxdvOX5uy3+cz9/W/6glY&#10;gYXN3ZM9zJnLeJD0MRXSqKg764vQWGsbOyb94roCLZz+2bYgbIku5KC9u3pYMEfwfHjSAK+J6RuF&#10;1sIEYlptbPa0WAhKnyiKeCilbDnRULaLZE2JQBXK1WMLv8JuLM42J6qIGfElIuM1q6RUE0r2p05g&#10;IzqwpUTOOOJcNEnS28XHYGePjh/hN6HERBDY6WkYOxOkqPRwZW4dOQwwhdwvQ8PDzGzq7zssgqlS&#10;kEyN2pTBumymwSKZ/8Zg+ROD6ipYypvietmA2EfCQYwxdwpapEUDXXG4rC++vaTfihIu/MoNRiEO&#10;0wPvhfeD+XKbKTY08WEY0OTLUDCp9nQZN4GxgLlvbxf9Jh+nNdUUVH9smrsYrXzizOnpm1NeHjRZ&#10;5antyijfJrhLNdtf8sXvQBQgdy8qETaYYAEaGJxIHUyEp5DW89rtJYSkhDaRvU8W96T92L4r4OZj&#10;VULGWF3KGTLT+Sor5bBmreNRlETB0NJoUhXQhZK+0eYKPsjdYhGqfcmdmqCbTwgebZJE6C3KwBoe&#10;8GewOHOzU6PHT/7td/9i88nT0g15Jrs77/+v/6WjefvEyVOkVJjs6jyKy4J6kBmumhhVizgXqm0U&#10;B7f+TVEqc1j5S8pRPO2DBv5GZ5ns5kTlInjUIVpbMKNsOYoOuH13DsGvagcdq+BRbYc8YNDVqNCi&#10;+aW0lOE/URm5BoYX16dQjso8YUY5ddB6FnxS3XaUWQ2OIhnL5WWWsX2Gng5hPvEh2ATrm1tzpHKr&#10;q5Oz88sbt6ZmZplxzFJ+/d/4mpe+7cuXz1+CG75CDYAZU93dVGqCqM3PT8/QtwZriHifCMCZP3U8&#10;k5yVIQ7fQrPA1q1/x/ejQlFNjtkBpXebqBzwzdU2gZYukYmIxB8p55rViQJV+KJfN0TLqaw4kIEN&#10;+WEjrjrwOu7Vg1dlhDioBlEqF1mgAqzcmYb+92esK/j/wROsMe64rdkxGZH0C+OCApV8Y36CHeSY&#10;CdEpzpwQLO6dtWV38lB4J09U9ksIklilqgSWiUxcrLHPJ8SJ5MSynfUE8EaqHTFRYkYHh/KRfsui&#10;A/HuwgfdZylLYAJQcyGY4iFix3kXuzPPPlQEqtM1i/wAk7EkztbEJIG/0JKAZhkilCgKdHUhYSbH&#10;Y2nJQ5BOXS7S4D2kI2yYsoseeAMfTjjh9joqSQcdQ8S8RT/QjOba2G0Kudt7ILoWBJuCsFl/OUK2&#10;PxfDQQI6E12ptCaeggiLlIC3cZmpk3u66nFYyQeMDo5vk/MOyqDRemL1mlqAE4rEojAGXjCj5dAU&#10;Hj8yDtsEohfNVwp9J0eJoJeisJgk/s1gSU7K3NxCRWRl/igbePHqCar6KcZgN3gx3EtOHAIx/JB2&#10;NP0mpyS5V2woYMLPgZ5tQDGHtLEwghOe+hhEjrexpIrWWBDTT+XvJKFvR5QNZFlgg8oBpY6+/n6W&#10;OBB3CtpO5BaFyOLIPZQhkwwgItkNOU/+VLF52qQPJk2alt1enJl+7Vu+qP85z+UZ/tsv/bITM1NP&#10;/PzPX3zkkSNM/hkcwhFSltWjZKtztQXr8QdzKJIhn3KF9iyCctmJVyQ7CBtRgKqB8kE5SrGDy7Av&#10;jPoqz31jA/OKReU/M9+NcL/79n6LRX/WJTYaE07muEUHAI3xsHvtHpQupd8FInMgnRiRkyV3mQFp&#10;VxV3H65cTehsZxemhQYtILXtfKC2EaiUxTSx9a1by2sb1CEmp6eW+APyLXtNw2Njd9x9bmb65v33&#10;PeOBs2fnpqfwNNeuXad2TUGYQGFq8ia65+x3nhQE7kYDo/iYMXsVhCvqMkzJ0OaKkHSWqQpUZMbP&#10;2VeRxVbqQ9/QEMOOXc9yVRrxdHZVAT5/FXw1SGX0rDLsQbSutu7Ttry+pdxG/ZaRWYZU1zVVXMOR&#10;ubD2mdNL/Me5sv8vhjHGsHvkB5wAAAAASUVORK5CYIJQSwECLQAUAAYACAAAACEAsYJntgoBAAAT&#10;AgAAEwAAAAAAAAAAAAAAAAAAAAAAW0NvbnRlbnRfVHlwZXNdLnhtbFBLAQItABQABgAIAAAAIQA4&#10;/SH/1gAAAJQBAAALAAAAAAAAAAAAAAAAADsBAABfcmVscy8ucmVsc1BLAQItAAoAAAAAAAAAIQB9&#10;595f2EUGANhFBgAUAAAAAAAAAAAAAAAAADoCAABkcnMvbWVkaWEvaW1hZ2UyLnBuZ1BLAQItAAoA&#10;AAAAAAAAIQCCZksJ6HcFAOh3BQAUAAAAAAAAAAAAAAAAAERIBgBkcnMvbWVkaWEvaW1hZ2UzLnBu&#10;Z1BLAQItABQABgAIAAAAIQAsnricAwQAAJoTAAAOAAAAAAAAAAAAAAAAAF7ACwBkcnMvZTJvRG9j&#10;LnhtbFBLAQItABQABgAIAAAAIQDkra403wAAAAoBAAAPAAAAAAAAAAAAAAAAAI3ECwBkcnMvZG93&#10;bnJldi54bWxQSwECLQAKAAAAAAAAACEALCUbQJUKBgCVCgYAFAAAAAAAAAAAAAAAAACZxQsAZHJz&#10;L21lZGlhL2ltYWdlMS5wbmdQSwECLQAUAAYACAAAACEAV33x6tQAAACtAgAAGQAAAAAAAAAAAAAA&#10;AABg0BEAZHJzL19yZWxzL2Uyb0RvYy54bWwucmVsc1BLAQItAAoAAAAAAAAAIQBc8puoc1MGAHNT&#10;BgAUAAAAAAAAAAAAAAAAAGvREQBkcnMvbWVkaWEvaW1hZ2U0LnBuZ1BLBQYAAAAACQAJAEICAAAQ&#10;JR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2053;width:29956;height:26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zgLxgAAAN8AAAAPAAAAZHJzL2Rvd25yZXYueG1sRI/NasMw&#10;EITvhbyD2EBvjRxTh8SJEuL+hBzz4wdYrK1laq2Mpdru21eFQi8DwzDfMLvDZFsxUO8bxwqWiwQE&#10;ceV0w7WC8v7+tAbhA7LG1jEp+CYPh/3sYYe5diNfabiFWkQI+xwVmBC6XEpfGbLoF64jjtmH6y2G&#10;aPta6h7HCLetTJNkJS02HBcMdvRiqPq8fdk4Urz5wl5OrSmyrCnPablZnRKlHufT6zbKcQsi0BT+&#10;G3+Is1bwDL9/4heQ+x8AAAD//wMAUEsBAi0AFAAGAAgAAAAhANvh9svuAAAAhQEAABMAAAAAAAAA&#10;AAAAAAAAAAAAAFtDb250ZW50X1R5cGVzXS54bWxQSwECLQAUAAYACAAAACEAWvQsW78AAAAVAQAA&#10;CwAAAAAAAAAAAAAAAAAfAQAAX3JlbHMvLnJlbHNQSwECLQAUAAYACAAAACEA77c4C8YAAADfAAAA&#10;DwAAAAAAAAAAAAAAAAAHAgAAZHJzL2Rvd25yZXYueG1sUEsFBgAAAAADAAMAtwAAAPoCAAAAAA==&#10;" fillcolor="#4472c4 [3204]" strokecolor="black [3213]">
                  <v:imagedata r:id="rId13" o:title=""/>
                </v:shape>
                <v:shape id="Picture 5" o:spid="_x0000_s1028" type="#_x0000_t75" style="position:absolute;left:49176;width:26924;height:26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e+3xgAAAN8AAAAPAAAAZHJzL2Rvd25yZXYueG1sRI/disIw&#10;FITvhX2HcBb2TlO7+EM1yrIqCt6ouw9waI5tsTkpTay1T28EwZuBYZhvmPmyNaVoqHaFZQXDQQSC&#10;OLW64EzB/9+mPwXhPLLG0jIpuJOD5eKjN8dE2xsfqTn5TAQIuwQV5N5XiZQuzcmgG9iKOGRnWxv0&#10;wdaZ1DXeAtyUMo6isTRYcFjIsaLfnNLL6WoUHL6b6b7r+L5uVu2kOp7jeNvFSn19tqtZkJ8ZCE+t&#10;fzdeiJ1WMILnn/AF5OIBAAD//wMAUEsBAi0AFAAGAAgAAAAhANvh9svuAAAAhQEAABMAAAAAAAAA&#10;AAAAAAAAAAAAAFtDb250ZW50X1R5cGVzXS54bWxQSwECLQAUAAYACAAAACEAWvQsW78AAAAVAQAA&#10;CwAAAAAAAAAAAAAAAAAfAQAAX3JlbHMvLnJlbHNQSwECLQAUAAYACAAAACEAsY3vt8YAAADfAAAA&#10;DwAAAAAAAAAAAAAAAAAHAgAAZHJzL2Rvd25yZXYueG1sUEsFBgAAAAADAAMAtwAAAPoCAAAAAA==&#10;" fillcolor="#4472c4 [3204]" strokecolor="black [3213]">
                  <v:imagedata r:id="rId14" o:title=""/>
                </v:shape>
                <v:shape id="Picture 6" o:spid="_x0000_s1029" type="#_x0000_t75" style="position:absolute;left:12053;top:26975;width:30067;height:29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UmsxQAAAN8AAAAPAAAAZHJzL2Rvd25yZXYueG1sRI9PawIx&#10;FMTvhX6H8Aq91ayKUlezy+If7FVt74/kdXcxeVk2Ubd+elMo9DIwDPMbZlUOzoor9aH1rGA8ykAQ&#10;a29arhV8nnZv7yBCRDZoPZOCHwpQFs9PK8yNv/GBrsdYiwThkKOCJsYulzLohhyGke+IU/bte4cx&#10;2b6WpsdbgjsrJ1k2lw5bTgsNdrRuSJ+PF6dgrte7xRYXk2x6t3t9+KpmliulXl+GzTJJtQQRaYj/&#10;jT/Eh0ll+P2TvoAsHgAAAP//AwBQSwECLQAUAAYACAAAACEA2+H2y+4AAACFAQAAEwAAAAAAAAAA&#10;AAAAAAAAAAAAW0NvbnRlbnRfVHlwZXNdLnhtbFBLAQItABQABgAIAAAAIQBa9CxbvwAAABUBAAAL&#10;AAAAAAAAAAAAAAAAAB8BAABfcmVscy8ucmVsc1BLAQItABQABgAIAAAAIQBJCUmsxQAAAN8AAAAP&#10;AAAAAAAAAAAAAAAAAAcCAABkcnMvZG93bnJldi54bWxQSwUGAAAAAAMAAwC3AAAA+QIAAAAA&#10;" fillcolor="#4472c4 [3204]" strokecolor="black [3213]">
                  <v:imagedata r:id="rId15" o:title=""/>
                </v:shape>
                <v:shape id="Picture 7" o:spid="_x0000_s1030" type="#_x0000_t75" style="position:absolute;left:48513;top:27440;width:32321;height:29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VwYxwAAAN8AAAAPAAAAZHJzL2Rvd25yZXYueG1sRI9Pa8JA&#10;FMTvBb/D8gre6qYKtkRXif9AkB4aPfT4yL4mwezbkF3j6qd3hUIvA8Mwv2Hmy2Aa0VPnassK3kcJ&#10;COLC6ppLBafj7u0ThPPIGhvLpOBGDpaLwcscU22v/E197ksRIexSVFB536ZSuqIig25kW+KY/drO&#10;oI+2K6Xu8BrhppHjJJlKgzXHhQpbWldUnPOLUfB16zer7Y9OshD4zv1hO8nys1LD17CZRclmIDwF&#10;/9/4Q+y1gg94/olfQC4eAAAA//8DAFBLAQItABQABgAIAAAAIQDb4fbL7gAAAIUBAAATAAAAAAAA&#10;AAAAAAAAAAAAAABbQ29udGVudF9UeXBlc10ueG1sUEsBAi0AFAAGAAgAAAAhAFr0LFu/AAAAFQEA&#10;AAsAAAAAAAAAAAAAAAAAHwEAAF9yZWxzLy5yZWxzUEsBAi0AFAAGAAgAAAAhAF0dXBjHAAAA3wAA&#10;AA8AAAAAAAAAAAAAAAAABwIAAGRycy9kb3ducmV2LnhtbFBLBQYAAAAAAwADALcAAAD7AgAAAAA=&#10;" fillcolor="#4472c4 [3204]" strokecolor="black [3213]">
                  <v:imagedata r:id="rId16" o:title=""/>
                </v:shape>
                <v:shapetype id="_x0000_t202" coordsize="21600,21600" o:spt="202" path="m,l,21600r21600,l21600,xe">
                  <v:stroke joinstyle="miter"/>
                  <v:path gradientshapeok="t" o:connecttype="rect"/>
                </v:shapetype>
                <v:shape id="TextBox 1" o:spid="_x0000_s1031" type="#_x0000_t202" style="position:absolute;left:8512;top:984;width:354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ZmsxgAAAN8AAAAPAAAAZHJzL2Rvd25yZXYueG1sRI/BasJA&#10;EIbvBd9hGcFb3bXYUqOrSEXw1FKrgrchOybB7GzIria+fedQ6GXgZ/i/mW+x6n2t7tTGKrCFydiA&#10;Is6Dq7iwcPjZPr+DignZYR2YLDwowmo5eFpg5kLH33Tfp0IJhGOGFsqUmkzrmJfkMY5DQyy7S2g9&#10;JoltoV2LncB9rV+MedMeK5YLJTb0UVJ+3d+8hePn5Xyamq9i41+bLvRGs59pa0fDfjOXsZ6DStSn&#10;/8YfYucsyMPiIy6gl78AAAD//wMAUEsBAi0AFAAGAAgAAAAhANvh9svuAAAAhQEAABMAAAAAAAAA&#10;AAAAAAAAAAAAAFtDb250ZW50X1R5cGVzXS54bWxQSwECLQAUAAYACAAAACEAWvQsW78AAAAVAQAA&#10;CwAAAAAAAAAAAAAAAAAfAQAAX3JlbHMvLnJlbHNQSwECLQAUAAYACAAAACEA59GZrMYAAADfAAAA&#10;DwAAAAAAAAAAAAAAAAAHAgAAZHJzL2Rvd25yZXYueG1sUEsFBgAAAAADAAMAtwAAAPoCAAAAAA==&#10;" filled="f" stroked="f">
                  <v:textbox>
                    <w:txbxContent>
                      <w:p w14:paraId="389DA736"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A.</w:t>
                        </w:r>
                      </w:p>
                    </w:txbxContent>
                  </v:textbox>
                </v:shape>
                <v:shape id="TextBox 7" o:spid="_x0000_s1032" type="#_x0000_t202" style="position:absolute;left:45635;top:26554;width:354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Tw3xgAAAN8AAAAPAAAAZHJzL2Rvd25yZXYueG1sRI9Ba8JA&#10;FITvBf/D8gRvza7FFhNdgzQIPbXUquDtkX0mwezbkF1N+u+7hUIvA8Mw3zDrfLStuFPvG8ca5okC&#10;QVw603Cl4fC1e1yC8AHZYOuYNHyTh3wzeVhjZtzAn3Tfh0pECPsMNdQhdJmUvqzJok9cRxyzi+st&#10;hmj7Spoehwi3rXxS6kVabDgu1NjRa03ldX+zGo7vl/NpoT6qwj53gxuVZJtKrWfTsVhF2a5ABBrD&#10;f+MP8WY0pPD7J34BufkBAAD//wMAUEsBAi0AFAAGAAgAAAAhANvh9svuAAAAhQEAABMAAAAAAAAA&#10;AAAAAAAAAAAAAFtDb250ZW50X1R5cGVzXS54bWxQSwECLQAUAAYACAAAACEAWvQsW78AAAAVAQAA&#10;CwAAAAAAAAAAAAAAAAAfAQAAX3JlbHMvLnJlbHNQSwECLQAUAAYACAAAACEAiJ08N8YAAADfAAAA&#10;DwAAAAAAAAAAAAAAAAAHAgAAZHJzL2Rvd25yZXYueG1sUEsFBgAAAAADAAMAtwAAAPoCAAAAAA==&#10;" filled="f" stroked="f">
                  <v:textbox>
                    <w:txbxContent>
                      <w:p w14:paraId="7F36DECD"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D.</w:t>
                        </w:r>
                      </w:p>
                    </w:txbxContent>
                  </v:textbox>
                </v:shape>
                <v:shape id="TextBox 8" o:spid="_x0000_s1033" type="#_x0000_t202" style="position:absolute;left:8512;top:26819;width:354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Gw7xgAAAOAAAAAPAAAAZHJzL2Rvd25yZXYueG1sRI/BasJA&#10;EIbvBd9hGcFb3bXYUqOrSEXw1FKrgrchOybB7GzIria+fedQ6GX4h2G+n2+x6n2t7tTGKrCFydiA&#10;Is6Dq7iwcPjZPr+DignZYR2YLDwowmo5eFpg5kLH33Tfp0IJhGOGFsqUmkzrmJfkMY5DQyy3S2g9&#10;JlnbQrsWO4H7Wr8Y86Y9ViwNJTb0UVJ+3d+8hePn5Xyamq9i41+bLvRGs59pa0fDfjOXsZ6DStSn&#10;/48/xM6JgyiIkATQy18AAAD//wMAUEsBAi0AFAAGAAgAAAAhANvh9svuAAAAhQEAABMAAAAAAAAA&#10;AAAAAAAAAAAAAFtDb250ZW50X1R5cGVzXS54bWxQSwECLQAUAAYACAAAACEAWvQsW78AAAAVAQAA&#10;CwAAAAAAAAAAAAAAAAAfAQAAX3JlbHMvLnJlbHNQSwECLQAUAAYACAAAACEAUXxsO8YAAADgAAAA&#10;DwAAAAAAAAAAAAAAAAAHAgAAZHJzL2Rvd25yZXYueG1sUEsFBgAAAAADAAMAtwAAAPoCAAAAAA==&#10;" filled="f" stroked="f">
                  <v:textbox>
                    <w:txbxContent>
                      <w:p w14:paraId="7C8C8D97"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C.</w:t>
                        </w:r>
                      </w:p>
                    </w:txbxContent>
                  </v:textbox>
                </v:shape>
                <v:shape id="TextBox 9" o:spid="_x0000_s1034" type="#_x0000_t202" style="position:absolute;left:45635;width:3541;height:2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gxwAAAOAAAAAPAAAAZHJzL2Rvd25yZXYueG1sRI/BasJA&#10;EIbvBd9hGcFbs2uxRRM3QSpCTy21KngbsmMSzM6G7GrSt+8WCr0MM/z83/Cti9G24k69bxxrmCcK&#10;BHHpTMOVhsPX7nEJwgdkg61j0vBNHop88rDG1LiBP+m+D5WIEPYpaqhD6FIpfVmTRZ+4jjhmF9db&#10;DPHsK2l6HCLctvJJqRdpseH4ocaOXmsqr/ub1XB8v5xPC/VRbe1zN7hRSbYrqfVsOm6zODYZiEBj&#10;+G/8Id5MdJjDr1BcQOY/AAAA//8DAFBLAQItABQABgAIAAAAIQDb4fbL7gAAAIUBAAATAAAAAAAA&#10;AAAAAAAAAAAAAABbQ29udGVudF9UeXBlc10ueG1sUEsBAi0AFAAGAAgAAAAhAFr0LFu/AAAAFQEA&#10;AAsAAAAAAAAAAAAAAAAAHwEAAF9yZWxzLy5yZWxzUEsBAi0AFAAGAAgAAAAhAD4wyaDHAAAA4AAA&#10;AA8AAAAAAAAAAAAAAAAABwIAAGRycy9kb3ducmV2LnhtbFBLBQYAAAAAAwADALcAAAD7AgAAAAA=&#10;" filled="f" stroked="f">
                  <v:textbox>
                    <w:txbxContent>
                      <w:p w14:paraId="010152B8" w14:textId="77777777" w:rsidR="0053790E" w:rsidRDefault="0053790E" w:rsidP="0053790E">
                        <w:pPr>
                          <w:pStyle w:val="NormalWeb"/>
                          <w:spacing w:before="0" w:beforeAutospacing="0" w:after="0" w:afterAutospacing="0"/>
                        </w:pPr>
                        <w:r>
                          <w:rPr>
                            <w:rFonts w:asciiTheme="minorHAnsi" w:hAnsi="Calibri" w:cstheme="minorBidi"/>
                            <w:color w:val="000000" w:themeColor="text1"/>
                            <w:kern w:val="24"/>
                          </w:rPr>
                          <w:t>B.</w:t>
                        </w:r>
                      </w:p>
                    </w:txbxContent>
                  </v:textbox>
                </v:shape>
                <w10:anchorlock/>
              </v:group>
            </w:pict>
          </mc:Fallback>
        </mc:AlternateContent>
      </w:r>
    </w:p>
    <w:p w14:paraId="154C1EF7" w14:textId="244CB9D5" w:rsidR="0053790E" w:rsidRPr="009B226C" w:rsidRDefault="0053790E" w:rsidP="00B550EB">
      <w:pPr>
        <w:spacing w:line="360" w:lineRule="auto"/>
        <w:jc w:val="both"/>
        <w:rPr>
          <w:rFonts w:ascii="Book Antiqua" w:hAnsi="Book Antiqua" w:cs="Arial"/>
          <w:color w:val="000000" w:themeColor="text1"/>
        </w:rPr>
      </w:pPr>
    </w:p>
    <w:p w14:paraId="1BD761D4" w14:textId="19AD44E7" w:rsidR="00B71AB2" w:rsidRPr="009B226C" w:rsidRDefault="00B71AB2" w:rsidP="00B71AB2">
      <w:pPr>
        <w:spacing w:line="360" w:lineRule="auto"/>
        <w:jc w:val="both"/>
        <w:rPr>
          <w:rFonts w:ascii="Book Antiqua" w:hAnsi="Book Antiqua" w:cs="Arial"/>
          <w:color w:val="000000" w:themeColor="text1"/>
        </w:rPr>
      </w:pPr>
      <w:r w:rsidRPr="009B226C">
        <w:rPr>
          <w:rFonts w:ascii="Book Antiqua" w:hAnsi="Book Antiqua" w:cs="Arial"/>
          <w:b/>
          <w:color w:val="000000" w:themeColor="text1"/>
        </w:rPr>
        <w:t>Figure 1 Endoscopic treatment of diverticular bleeding.</w:t>
      </w:r>
      <w:r w:rsidRPr="009B226C">
        <w:rPr>
          <w:rFonts w:ascii="Book Antiqua" w:hAnsi="Book Antiqua" w:cs="Arial"/>
          <w:color w:val="000000" w:themeColor="text1"/>
        </w:rPr>
        <w:t xml:space="preserve"> A: Diverticula with fresh blood nearby; B: Interrogation of the diverticula reveals a visible vessel within a diverticulum; C: </w:t>
      </w:r>
      <w:bookmarkStart w:id="28" w:name="OLE_LINK6"/>
      <w:proofErr w:type="spellStart"/>
      <w:r w:rsidRPr="009B226C">
        <w:rPr>
          <w:rFonts w:ascii="Book Antiqua" w:hAnsi="Book Antiqua" w:cs="Arial"/>
          <w:color w:val="000000" w:themeColor="text1"/>
        </w:rPr>
        <w:t>Hemoclipping</w:t>
      </w:r>
      <w:bookmarkEnd w:id="28"/>
      <w:proofErr w:type="spellEnd"/>
      <w:r w:rsidRPr="009B226C">
        <w:rPr>
          <w:rFonts w:ascii="Book Antiqua" w:hAnsi="Book Antiqua" w:cs="Arial"/>
          <w:color w:val="000000" w:themeColor="text1"/>
        </w:rPr>
        <w:t xml:space="preserve"> of the visible vessel; D: </w:t>
      </w:r>
      <w:proofErr w:type="spellStart"/>
      <w:r w:rsidRPr="009B226C">
        <w:rPr>
          <w:rFonts w:ascii="Book Antiqua" w:hAnsi="Book Antiqua" w:cs="Arial"/>
          <w:color w:val="000000" w:themeColor="text1"/>
        </w:rPr>
        <w:t>Hemoclipping</w:t>
      </w:r>
      <w:proofErr w:type="spellEnd"/>
      <w:r w:rsidRPr="009B226C">
        <w:rPr>
          <w:rFonts w:ascii="Book Antiqua" w:hAnsi="Book Antiqua" w:cs="Arial"/>
          <w:color w:val="000000" w:themeColor="text1"/>
        </w:rPr>
        <w:t xml:space="preserve"> the mouth of the diverticulum closed.</w:t>
      </w:r>
    </w:p>
    <w:p w14:paraId="11A07662" w14:textId="27391847" w:rsidR="00B71AB2" w:rsidRPr="009B226C" w:rsidRDefault="00B71AB2">
      <w:pPr>
        <w:rPr>
          <w:rFonts w:ascii="Book Antiqua" w:hAnsi="Book Antiqua" w:cs="Arial"/>
          <w:color w:val="000000" w:themeColor="text1"/>
        </w:rPr>
      </w:pPr>
      <w:r w:rsidRPr="009B226C">
        <w:rPr>
          <w:rFonts w:ascii="Book Antiqua" w:hAnsi="Book Antiqua" w:cs="Arial"/>
          <w:color w:val="000000" w:themeColor="text1"/>
        </w:rPr>
        <w:br w:type="page"/>
      </w:r>
    </w:p>
    <w:p w14:paraId="47B1E186" w14:textId="10E27EB7" w:rsidR="00023DDA" w:rsidRPr="009B226C" w:rsidRDefault="00B71AB2" w:rsidP="00B550EB">
      <w:pPr>
        <w:spacing w:line="360" w:lineRule="auto"/>
        <w:jc w:val="both"/>
        <w:rPr>
          <w:rFonts w:ascii="Book Antiqua" w:hAnsi="Book Antiqua" w:cs="Arial"/>
          <w:color w:val="000000" w:themeColor="text1"/>
        </w:rPr>
      </w:pPr>
      <w:r w:rsidRPr="009B226C">
        <w:rPr>
          <w:rFonts w:ascii="Book Antiqua" w:hAnsi="Book Antiqua" w:cs="Arial"/>
          <w:noProof/>
          <w:color w:val="000000" w:themeColor="text1"/>
          <w:lang w:eastAsia="zh-CN"/>
        </w:rPr>
        <w:lastRenderedPageBreak/>
        <mc:AlternateContent>
          <mc:Choice Requires="wpg">
            <w:drawing>
              <wp:inline distT="0" distB="0" distL="0" distR="0" wp14:anchorId="3B282D68" wp14:editId="71AA4482">
                <wp:extent cx="5861656" cy="5668587"/>
                <wp:effectExtent l="0" t="0" r="6350" b="8890"/>
                <wp:docPr id="1" name="Group 2"/>
                <wp:cNvGraphicFramePr/>
                <a:graphic xmlns:a="http://schemas.openxmlformats.org/drawingml/2006/main">
                  <a:graphicData uri="http://schemas.microsoft.com/office/word/2010/wordprocessingGroup">
                    <wpg:wgp>
                      <wpg:cNvGrpSpPr/>
                      <wpg:grpSpPr>
                        <a:xfrm>
                          <a:off x="0" y="0"/>
                          <a:ext cx="5861656" cy="5668587"/>
                          <a:chOff x="0" y="0"/>
                          <a:chExt cx="7376067" cy="5878138"/>
                        </a:xfrm>
                      </wpg:grpSpPr>
                      <wpg:grpSp>
                        <wpg:cNvPr id="26" name="Group 26"/>
                        <wpg:cNvGrpSpPr/>
                        <wpg:grpSpPr>
                          <a:xfrm>
                            <a:off x="0" y="0"/>
                            <a:ext cx="7375136" cy="5498153"/>
                            <a:chOff x="0" y="0"/>
                            <a:chExt cx="7375136" cy="5498153"/>
                          </a:xfrm>
                        </wpg:grpSpPr>
                        <wpg:grpSp>
                          <wpg:cNvPr id="28" name="Group 28"/>
                          <wpg:cNvGrpSpPr/>
                          <wpg:grpSpPr>
                            <a:xfrm>
                              <a:off x="293727" y="8330"/>
                              <a:ext cx="3334407" cy="2751959"/>
                              <a:chOff x="293727" y="8330"/>
                              <a:chExt cx="3810000" cy="2997200"/>
                            </a:xfrm>
                          </wpg:grpSpPr>
                          <pic:pic xmlns:pic="http://schemas.openxmlformats.org/drawingml/2006/picture">
                            <pic:nvPicPr>
                              <pic:cNvPr id="29" name="Picture 29"/>
                              <pic:cNvPicPr>
                                <a:picLocks noChangeAspect="1"/>
                              </pic:cNvPicPr>
                            </pic:nvPicPr>
                            <pic:blipFill>
                              <a:blip r:embed="rId17"/>
                              <a:stretch>
                                <a:fillRect/>
                              </a:stretch>
                            </pic:blipFill>
                            <pic:spPr>
                              <a:xfrm>
                                <a:off x="293727" y="8330"/>
                                <a:ext cx="3810000" cy="2997200"/>
                              </a:xfrm>
                              <a:prstGeom prst="rect">
                                <a:avLst/>
                              </a:prstGeom>
                            </pic:spPr>
                          </pic:pic>
                          <wps:wsp>
                            <wps:cNvPr id="30" name="Rectangle 30"/>
                            <wps:cNvSpPr/>
                            <wps:spPr>
                              <a:xfrm>
                                <a:off x="293727" y="18840"/>
                                <a:ext cx="275897" cy="308303"/>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1" name="Picture 31"/>
                            <pic:cNvPicPr>
                              <a:picLocks noChangeAspect="1"/>
                            </pic:cNvPicPr>
                          </pic:nvPicPr>
                          <pic:blipFill rotWithShape="1">
                            <a:blip r:embed="rId18" cstate="print">
                              <a:extLst>
                                <a:ext uri="{28A0092B-C50C-407E-A947-70E740481C1C}">
                                  <a14:useLocalDpi xmlns:a14="http://schemas.microsoft.com/office/drawing/2010/main" val="0"/>
                                </a:ext>
                              </a:extLst>
                            </a:blip>
                            <a:srcRect l="24598" t="14268" r="24253" b="3164"/>
                            <a:stretch/>
                          </pic:blipFill>
                          <pic:spPr>
                            <a:xfrm>
                              <a:off x="4040729" y="0"/>
                              <a:ext cx="3334407" cy="2751959"/>
                            </a:xfrm>
                            <a:prstGeom prst="rect">
                              <a:avLst/>
                            </a:prstGeom>
                          </pic:spPr>
                        </pic:pic>
                        <wpg:grpSp>
                          <wpg:cNvPr id="32" name="Group 32"/>
                          <wpg:cNvGrpSpPr/>
                          <wpg:grpSpPr>
                            <a:xfrm>
                              <a:off x="293726" y="2769937"/>
                              <a:ext cx="3334407" cy="2728216"/>
                              <a:chOff x="293726" y="2769937"/>
                              <a:chExt cx="3810000" cy="2997200"/>
                            </a:xfrm>
                          </wpg:grpSpPr>
                          <pic:pic xmlns:pic="http://schemas.openxmlformats.org/drawingml/2006/picture">
                            <pic:nvPicPr>
                              <pic:cNvPr id="33" name="Picture 33"/>
                              <pic:cNvPicPr>
                                <a:picLocks noChangeAspect="1"/>
                              </pic:cNvPicPr>
                            </pic:nvPicPr>
                            <pic:blipFill>
                              <a:blip r:embed="rId19"/>
                              <a:stretch>
                                <a:fillRect/>
                              </a:stretch>
                            </pic:blipFill>
                            <pic:spPr>
                              <a:xfrm>
                                <a:off x="293726" y="2769937"/>
                                <a:ext cx="3810000" cy="2997200"/>
                              </a:xfrm>
                              <a:prstGeom prst="rect">
                                <a:avLst/>
                              </a:prstGeom>
                            </pic:spPr>
                          </pic:pic>
                          <wps:wsp>
                            <wps:cNvPr id="34" name="Rectangle 34"/>
                            <wps:cNvSpPr/>
                            <wps:spPr>
                              <a:xfrm>
                                <a:off x="293726" y="2780447"/>
                                <a:ext cx="428297" cy="313559"/>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5" name="TextBox 12"/>
                          <wps:cNvSpPr txBox="1"/>
                          <wps:spPr>
                            <a:xfrm>
                              <a:off x="60365" y="17980"/>
                              <a:ext cx="354090" cy="276999"/>
                            </a:xfrm>
                            <a:prstGeom prst="rect">
                              <a:avLst/>
                            </a:prstGeom>
                            <a:noFill/>
                          </wps:spPr>
                          <wps:txbx>
                            <w:txbxContent>
                              <w:p w14:paraId="6E13EFF4" w14:textId="77777777" w:rsidR="00973F4C" w:rsidRDefault="00973F4C" w:rsidP="00973F4C">
                                <w:pPr>
                                  <w:pStyle w:val="a9"/>
                                  <w:spacing w:before="0" w:beforeAutospacing="0" w:after="0" w:afterAutospacing="0"/>
                                </w:pPr>
                                <w:r>
                                  <w:rPr>
                                    <w:rFonts w:asciiTheme="minorHAnsi" w:hAnsi="Calibri" w:cstheme="minorBidi"/>
                                    <w:color w:val="000000" w:themeColor="text1"/>
                                    <w:kern w:val="24"/>
                                  </w:rPr>
                                  <w:t>A.</w:t>
                                </w:r>
                              </w:p>
                            </w:txbxContent>
                          </wps:txbx>
                          <wps:bodyPr wrap="square" rtlCol="0">
                            <a:noAutofit/>
                          </wps:bodyPr>
                        </wps:wsp>
                        <wps:wsp>
                          <wps:cNvPr id="36" name="TextBox 13"/>
                          <wps:cNvSpPr txBox="1"/>
                          <wps:spPr>
                            <a:xfrm>
                              <a:off x="3727684" y="8329"/>
                              <a:ext cx="354090" cy="276999"/>
                            </a:xfrm>
                            <a:prstGeom prst="rect">
                              <a:avLst/>
                            </a:prstGeom>
                            <a:noFill/>
                          </wps:spPr>
                          <wps:txbx>
                            <w:txbxContent>
                              <w:p w14:paraId="0DE948DF" w14:textId="77777777" w:rsidR="00973F4C" w:rsidRDefault="00973F4C" w:rsidP="00973F4C">
                                <w:pPr>
                                  <w:pStyle w:val="a9"/>
                                  <w:spacing w:before="0" w:beforeAutospacing="0" w:after="0" w:afterAutospacing="0"/>
                                </w:pPr>
                                <w:r>
                                  <w:rPr>
                                    <w:rFonts w:asciiTheme="minorHAnsi" w:hAnsi="Calibri" w:cstheme="minorBidi"/>
                                    <w:color w:val="000000" w:themeColor="text1"/>
                                    <w:kern w:val="24"/>
                                  </w:rPr>
                                  <w:t>B.</w:t>
                                </w:r>
                              </w:p>
                            </w:txbxContent>
                          </wps:txbx>
                          <wps:bodyPr wrap="square" rtlCol="0">
                            <a:noAutofit/>
                          </wps:bodyPr>
                        </wps:wsp>
                        <wps:wsp>
                          <wps:cNvPr id="37" name="TextBox 14"/>
                          <wps:cNvSpPr txBox="1"/>
                          <wps:spPr>
                            <a:xfrm>
                              <a:off x="0" y="2751959"/>
                              <a:ext cx="354090" cy="276999"/>
                            </a:xfrm>
                            <a:prstGeom prst="rect">
                              <a:avLst/>
                            </a:prstGeom>
                            <a:noFill/>
                          </wps:spPr>
                          <wps:txbx>
                            <w:txbxContent>
                              <w:p w14:paraId="499D55C6" w14:textId="77777777" w:rsidR="00973F4C" w:rsidRDefault="00973F4C" w:rsidP="00973F4C">
                                <w:pPr>
                                  <w:pStyle w:val="a9"/>
                                  <w:spacing w:before="0" w:beforeAutospacing="0" w:after="0" w:afterAutospacing="0"/>
                                </w:pPr>
                                <w:r>
                                  <w:rPr>
                                    <w:rFonts w:asciiTheme="minorHAnsi" w:hAnsi="Calibri" w:cstheme="minorBidi"/>
                                    <w:color w:val="000000" w:themeColor="text1"/>
                                    <w:kern w:val="24"/>
                                  </w:rPr>
                                  <w:t>C.</w:t>
                                </w:r>
                              </w:p>
                            </w:txbxContent>
                          </wps:txbx>
                          <wps:bodyPr wrap="square" rtlCol="0">
                            <a:noAutofit/>
                          </wps:bodyPr>
                        </wps:wsp>
                        <wps:wsp>
                          <wps:cNvPr id="38" name="TextBox 15"/>
                          <wps:cNvSpPr txBox="1"/>
                          <wps:spPr>
                            <a:xfrm>
                              <a:off x="3764133" y="2713627"/>
                              <a:ext cx="354090" cy="276999"/>
                            </a:xfrm>
                            <a:prstGeom prst="rect">
                              <a:avLst/>
                            </a:prstGeom>
                            <a:noFill/>
                          </wps:spPr>
                          <wps:txbx>
                            <w:txbxContent>
                              <w:p w14:paraId="33F060B3" w14:textId="77777777" w:rsidR="00973F4C" w:rsidRDefault="00973F4C" w:rsidP="00973F4C">
                                <w:pPr>
                                  <w:pStyle w:val="a9"/>
                                  <w:spacing w:before="0" w:beforeAutospacing="0" w:after="0" w:afterAutospacing="0"/>
                                </w:pPr>
                                <w:r>
                                  <w:rPr>
                                    <w:rFonts w:asciiTheme="minorHAnsi" w:hAnsi="Calibri" w:cstheme="minorBidi"/>
                                    <w:color w:val="000000" w:themeColor="text1"/>
                                    <w:kern w:val="24"/>
                                  </w:rPr>
                                  <w:t>D.</w:t>
                                </w:r>
                              </w:p>
                            </w:txbxContent>
                          </wps:txbx>
                          <wps:bodyPr wrap="square" rtlCol="0">
                            <a:noAutofit/>
                          </wps:bodyPr>
                        </wps:wsp>
                      </wpg:grpSp>
                      <pic:pic xmlns:pic="http://schemas.openxmlformats.org/drawingml/2006/picture">
                        <pic:nvPicPr>
                          <pic:cNvPr id="39" name="Picture 3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450" t="11521" r="19289" b="4060"/>
                          <a:stretch/>
                        </pic:blipFill>
                        <pic:spPr bwMode="auto">
                          <a:xfrm>
                            <a:off x="4040729" y="2760288"/>
                            <a:ext cx="3335338" cy="3117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B282D68" id="_x0000_s1035" style="width:461.55pt;height:446.35pt;mso-position-horizontal-relative:char;mso-position-vertical-relative:line" coordsize="73760,58781"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KAAAAAAAAACEAQI7NeOshAwDrIQMAFQAAAGRycy9tZWRpYS9pbWFn&#10;ZTIuanBlZ//Y/+AAEEpGSUYAAQEAANwA3AAA/+EAgEV4aWYAAE1NACoAAAAIAAQBGgAFAAAAAQAA&#10;AD4BGwAFAAAAAQAAAEYBKAADAAAAAQACAACHaQAEAAAAAQAAAE4AAAAAAAAA3AAAAAEAAADcAAAA&#10;AQADoAEAAwAAAAEAAQAAoAIABAAAAAEAAATcoAMABAAAAAEAAAMEAAAAAP/tADhQaG90b3Nob3Ag&#10;My4wADhCSU0EBAAAAAAAADhCSU0EJQAAAAAAENQdjNmPALIE6YAJmOz4Qn7/wAARCAMEBNw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sAQwABAQEBAQECAQECAgIC&#10;AgIDAgICAgMEAwMDAwMEBQQEBAQEBAUFBQUFBQUFBgYGBgYGBwcHBwcICAgICAgICAgI/9sAQwEB&#10;AQECAgIDAgIDCAUFBQgICAgICAgICAgICAgICAgICAgICAgICAgICAgICAgICAgICAgICAgICAgI&#10;CAgICAgI/90ABABO/9oADAMBAAIRAxEAPwD9z/8AhHx6H/P4Uf8ACPj0P+fwr2T+w/8AZNczear4&#10;VsLprG6vYBOn34YyZXT/AHljDFfxxX9Hc6PwlQRwP/CPj0P+fwo/4R8eh/z+FegabqfhbWZmt9Lv&#10;rWaRCA8ayAOpPQFGwwz2yK6IaJn+E0c6G6R47/wj49D/AJ/Cj/hHx6H/AD+Fex/2H/sn/P40f2H/&#10;ALJ/z+NPmF7NHjn/AAj49D/n8KP+EfHof8/hXsf9h/7J/wA/jR/Yf+yf8/jRzLuDpo8c/wCEfHof&#10;8/hR/wAI+PQ/5/CvY/7DP90/5/Gk/sRv7hpc6H7JHjv/AAj49D/n8KP+EfHof8/hXsX9iN/cNH9i&#10;N/cNHOg9ieO/8I+PQ/5/Cj/hHx6H/P4V7F/Yjf3DR/Yjf3DRzoPYnjv/AAj49D/n8KP+EfHof8/h&#10;XsX9iN/cNH9iN/cNHOg9ieO/8I+PQ/5/Cj/hHx6H/P4V7F/Yjf3DR/Yjf3DRzoPYnjv/AAj49D/n&#10;8KP+EfHof8/hXsX9iN/cNH9iN/cNHOg9ieO/8I+PQ/5/Cj/hHx6H/P4V7F/Yjf3DR/Yjf3DRzoPY&#10;njv/AAj49D/n8KP+EfHof8/hXsX9iN/cNH9iN/cNHOg9ieO/8I+PQ/5/Cj/hHx6H/P4V7F/Yjf3D&#10;R/Yjf3DRzoPYnjv/AAj49D/n8KP+EfHof8/hXsX9iN/cNH9iN/cNHOg9ieO/8I+PQ/5/Cj/hHx6H&#10;/P4V7F/Yjf3DR/Yjf3DRzoPYnjv/AAj49D/n8KP+EfHof8/hXsX9iN/cNH9iN/cNHOg9ieO/8I+P&#10;Q/5/Cj/hHx6H/P4V7F/Yjf3DR/Yjf3DRzoPYnjv/AAj49D/n8KP+EfHof8/hXsX9iN/cNH9iN/cN&#10;HOg9ieO/8I+PQ/5/Cj/hHx6H/P4V7F/Yjf3DR/Yjf3DRzoPYnjv/AAj49D/n8KP+EfHof8/hXsX9&#10;iN/cNH9iN/cNHOg9ieO/8I+PQ/5/Cj/hHx6H/P4V7F/Yjf3DR/Yjf3DRzoPYnjv/AAj49D/n8KP+&#10;EfHof8/hXsX9iN/cNH9iN/cNHOg9ieO/8I+PQ/5/Cj/hHx6H/P4V7F/Yjf3DR/Yjf3DRzoPYnjv/&#10;AAj49D/n8KP+EfHof8/hXsX9iN/cNH9iN/cNHOg9ieO/8I+PQ/5/Cj/hHx6H/P4V7F/Yh/uGl/sP&#10;/ZP+fxoUkL2a2PHP+EfHof8AP4Uf8I+PQ/5/CvY/7D/2T/n8aP7D/wBk/wCfxo513H7E8c/4R8eh&#10;/wA/hR/wj49D/n8K9j/sP/ZP+fxo/sP/AGT/AJ/GjnXcPYnjn/CPj0P+fwo/4R8eh/z+Fex/2H/s&#10;n/P40f2H/sn/AD+NHOu4exPHP+EfHof8/hR/wj49D/n8K9j/ALD/ANk/5/Gj+w/9k/5/GjnXcPYn&#10;jn/CPj0P+fwo/wCEfHof8/hXsf8AYf8Asn/P40f2H/sn/P40c67h7E8c/wCEfHof8/hR/wAI+PQ/&#10;5/CvY/7D/wBk/wCfxo/sP/ZP+fxo513D2J45/wAI+PQ/5/Cj/hHx6H/P4V7H/Yf+yf8AP40f2H/s&#10;n/P40c67h7E8c/4R8eh/z+FH/CPj0P8An8K9j/sP/ZP+fxo/sP8A2T/n8aOddw9ieOf8I+PQ/wCf&#10;wo/4R8eh/wA/hXsf9h/7J/z+NH9h/wCyf8/jRzruHsTxz/hHx6H/AD+FH/CPj0P+fwr2P+w/9k/5&#10;/Gj+w/8AZP8An8aOddw9ieOf8I+PQ/5/Cj/hHx6H/P4V7H/Yf+yf8/jR/Yf+yf8AP40c67h7E8c/&#10;4R8eh/z+FH/CPj0P+fwr2P8AsP8A2T/n8aP7D/2T/n8aOddw9ieOf8I+PQ/5/Cj/AIR8eh/z+Fex&#10;/wBh/wCyf8/jR/Yf+yf8/jRzruHsTxz/AIR8eh/z+FH/AAj49D/n8K9j/sP/AGT/AJ/Gj+w/9k/5&#10;/GjnXcPYnjn/AAj49D/n8KP+EfHof8/hXsf9h/7J/wA/jR/Yf+yf8/jRzruHsTxz/hHx6H/P4Uf8&#10;I+PQ/wCfwr2P+w/9k/5/Gj+w/wDZP+fxo513D2J45/wj49D/AJ/Cj/hHx6H/AD+Fex/2H/sn/P40&#10;f2H/ALJ/z+NHOu4exPHP+EfHof8AP4Uf8I+PQ/5/CvY/7D/2T/n8aP7D/wBk/wCfxo513D2R45/w&#10;j49D/n8KP+EfHof8/hXsf9h/7J/z+NH9h/7J/wA/jRzruHsjxz/hHx6H/P4Uf8I+PQ/5/CvY/wCw&#10;/wDZP+fxo/sP/ZP+fxo513D2J45/wj49D/n8KP8AhHx6H/P4V7H/AGH/ALJ/z+NH9h/7J/z+NHOu&#10;4exPHP8AhHx6H/P4Uf8ACPj0P+fwr2P+w/8AZP8An8aP7D/2T/n8aOddw9ieOf8ACPj0P+fwo/4R&#10;8eh/z+Fex/2H/sn/AD+NH9h/7J/z+NHOu4exPHP+EfHof8/hR/wj49D/AJ/CvY/7D/2T/n8aP7D/&#10;ANk/5/GjnXcPYnjn/CPj0P8An8KP+EfHof8AP4V7H/Yf+yf8/jR/Yf8Asn/P40c67h7E8c/4R8eh&#10;/wA/hR/wj49D/n8K9j/sP/ZP+fxo/sP/AGT/AJ/GjnXcPYnjn/CPj0P+fwo/4R8eh/z+Fex/2H/s&#10;n/P40f2H/sn/AD+NHOu4exPHP+EfHof8/hR/wj49D/n8K9j/ALD/ANk/5/Gj+w/9k/5/GjnXcPYn&#10;jn/CPj0P+fwo/wCEfHof8/hXsf8AYf8Asmj+w/8AZP8An8aOddwVL+rHjn/CPj0P+fwo/wCEfHof&#10;8/hXsf8AYf8Asn/P40f2H/sn/P40c67h7E8c/wCEfHof8/hR/wAI+PQ/5/CvY/7D/wBk/wCfxo/s&#10;P/ZP+fxo513D2J45/wAI+PQ/5/Cj/hHx6H/P4V7H/Yf+yf8AP40f2H/sn/P40c67h7E8c/4R8eh/&#10;z+FH/CPj0P8An8K9j/sP/ZP+fxo/sP8A2T/n8aOddw9ieOf8I+PQ/wCfwo/4R8eh/wA/hXsf9h/7&#10;J/z+NH9h/wCyf8/jRzruHsTxz/hHx6H/AD+FH/CPj0P+fwr2P+w/9k/5/Gj+w/8AZP8An8aOddw9&#10;ieOf8I+PQ/5/Cj/hHx6H/P4V7H/Yf+yf8/jR/Yf+yf8AP40c67h7E8c/4R8eh/z+FH/CPj0P+fwr&#10;2P8AsP8A2T/n8aP7D/2T/n8aOddw9ieOf8I+PQ/5/Cj/AIR8eh/z+Fex/wBh/wCyf8/jR/Yf+yf8&#10;/jRzruHsTxz/AIR8eh/z+FH/AAj49D/n8K9j/sP/AGT/AJ/Gj+w/9k/5/GnzISppnjn/AAj49D/n&#10;8KP+EfHof8/hXsf9h/7J/wA/jR/Yf+yf8/jS50P2SPHP+EfHof8AP4Uf8I+PQ/5/CvY/7D/2T/n8&#10;aP7D/wBk/wCfxo50HskeOf8ACPj0P+fwo/4R8eh/z+Fex/2H/sn/AD+NH9h/7J/z+NHOg9kjxz/h&#10;Hx6H/P4Uf8I+PQ/5/CvY/wCw/wDZP+fxo/sP/ZP+fxo50HskeOf8I+PQ/wCfwo/4R8eh/wA/hXsf&#10;9h/7J/z+NH9h/wCyf8/jRzoPZI8c/wCEfHof8/hR/wAI+PQ/5/CvY/7D/wBk/wCfxo/sP/ZP+fxo&#10;50HskeOf8I+PQ/5/Cj/hHx6H/P4V7H/Yf+yf8/jR/Yf+yf8AP40c6D2SPHP+EfHof8/hR/wj49D/&#10;AJ/CvY/7D/2T/n8aP7D/ANk/5/GjnQeyR45/wj49D/n8KD4fz2/z+Vex/wBh/wCyf8/jR/Yf+yf8&#10;/jQ5h7NI+YUtfCH/AAkOsQ+N7/UoFtZ7WCwt7LUPsCBHtkmkZsANIzO+Mk8AADvmaV/gNbt5c+s6&#10;yjYztfxEVP5E187/ALV/7MNz8WvH/wDaFzZ6m0SRxPbT2VhdXkTKYUjdSbaOTYytGchsZBBGak+B&#10;/hL44/s8eDpvAfw3tbNtOm1GXU2/tvwNe6jcCaZI0YCaSJW2YjBC44JPPNfRLB4VYCFenKM6rbvF&#10;zcLK/ofl+N4pxcM2rYSrRrQpRWk4UZVE3ZbWWvXU+jIoPghNtZNV10qxGGHiFiOffNO+CnhjS/HS&#10;6snjDUNSkj011t7F7e7+yPIn2/U7fzJWjA3uYrWLJ6Zycc1+d3jP9jLV/iB401X4geKLXUzqOs6j&#10;Lqd99h8Oala2wlmbcwigSArGg6BQTiv0B+HHw9i8L6BHY+NNN1iMTWkUlqtrYz3bJi91GUpMturm&#10;N/LuYjhgOpGcqa5OI8vwlOjQlhqqcpL3lFuVnZaX9b6o9fgPiLF43EYuGJw9SMYP3HUg4cyu9k0v&#10;VrU6Hxzo3gLQIprvQLfxZPYadJdDXvEd2fEUmh6YtpGskgmvtN0y+Qv8wUhchOd5XpWr8LPDPwy+&#10;Iug3Wsrd6g6218ttHc6brl49rdRS2tveQzxG6gtp1Dx3KgrJEjBg2RXzl4z/AGfp/EniS5vdP1LW&#10;7bTp4b+0S3OhayHS31SOeO4DKiqjOPtMhQgqCRGXVvLFfQOk+Bfhpo0E1vYWfis+fO1xNJdaXqtz&#10;K7lFjBaSWN3OERUGTwqgDgAV8Dh6eIdWTqTajrZfM/YMXUw0aMfZxvJ76I+ctea1b4y634D8Ra9r&#10;Vlo+i2LSad/Z+oLYTzyNrWq2Qae4Vd0u2CyiCjgZ3MQSauaR4RsPF3iC88L/AA8n8e+Ir+ysIdQb&#10;TtO8VoL+5hll8lmsraXZ9oEDFTcbXBiV1Yjac145+0x8BNX8a/EAeILzw/4kudKvtPkNlLpukXeo&#10;yRSJrOq3Wy5gtI5ZYGa3vYXXeoB+ZchlwfOfhf8ADX4g/BTUdQ1v4T6X400TVNQt4rQ6zD4G1eXU&#10;bSGNxI8dnNLZskCzkBZyI2Z0G3cF4r8N4oxWfLPqsIxqfV7LWLl/KtkvM/rbg3LOGZcH0KkZ0frl&#10;3pOMNuZ7t9LfPsfUVtpfw/8A7R1LR9S8SeKIrjS9Qk02drPxf9stJJoQpk8m5jQLKEcmNyvAkV1B&#10;O3NerfBDThr+ma9aXF5dalb6V4mvNL067vJVmuGtI0ikjEsqqPNZTIRvIyQBnJ5P5s+Kv2dJfGXi&#10;jUvGGs+FPFEF1ql015cQaV4G1qzs1lcDeYrcWrrGHYF2VTt3MSAAcV+pH7GXgG88DfCi7sNa0690&#10;1brX7y8sbbVLeS2uvspSKKNpIJAJIixjJCuqtjBIGa9Dw7xeevNMVHFQn7JR93mcnfVW32djy/F7&#10;LeF4cPYCeCnTeIcl7RQUU17rvrHS1/0P/9D+i7UluvFGsS6DFLJBp1oF/tGSBykk8rgMturrgqir&#10;zIykE5CgjmtqCS20Z10Lwzps9y8Fu13JZ6ZEpMNsh+aVxlRg9hku5ztDEGuZ0C71C28GXmpaZH9o&#10;vDf6hIVYFiXF1In3QQW2ooIUEFsAA5Nez63o/wAN9E+FdpDB4puNNsdcuo2vNct7czzatK4I8mQo&#10;jNGrY2CNdpUDyxjkH94xuM9mlZas/IMLhPaN+R5jrPhrwx4302OS+RJleMSWt5DhZo9wBDRyDke4&#10;6HoQa8ds9S8deEtQn8PS3ZuWtNpQzKGWWCTPlyL3BIGGAOAwOOMZ9x1W48K6dpSnwt4muNRuVmto&#10;oNPOjywJIjzJG43+UoULGWYHIAxXA/EaOVNSN1Y/69PDeqyqoGSWtzC0Rx7M7Y9cmqVSNWPNG6f3&#10;GfI4Ss3cj0HxL8R/FLM+lQ6VBaxO0Ul7dLMwZ1OCIo1cF9pyGJZRngEnOOmfUfF+ih7zVFstTs4z&#10;++fTY5IbmED7x8hnmDherAOG64U4GVtXn0u1sNJ0d1g06PTI/JulsZtQ3suFVdsMke3KfMWOc5qf&#10;T9H0Tw/4U0PU/Dt0Jr67uGtHtls5bMX9jG5D3ckcruwkh5zcFsTcKcsVIU8TySjC71LhQcouR02j&#10;22v+NNd0rw94FbS5JNUhuLtLrUZpUthBbxCTcrQRyszNuGOAMd69BvPgt8W9Px/aGp+BbcspZBNe&#10;3yFgOpAa1BIHfHSuP/ZuSK3+Lem2kR/0a2n8SRQ46LHsRmUeyuzKPQDHavnXxZ4o1nx/4k1eGw06&#10;68TahcJPc6hc6dfJCYjHM8axAy2d0v2KALsWJPLJwXfl1Y/n3FfE2Ywx0Msypc9eorqLsowimuap&#10;Uk9oxuvOUnGMd212qWDw2Eji8avcu1pdtvpGKS1k/uSTb21+s9J+EHxU16B7nRNU8C3ccchid7a8&#10;vpArgZ2ki1OD7Vqf8KG+Nf8Az9eDf/AjUP8A5DrnP2Etd8U3fwq8TLrTpImmX62elXq3MN0zQxWo&#10;kMJMckpCwSs6xiU79hAI2gYf4U/aS+MupaX4L0MaNpD6nqEWkS6lc6jqZRb211LSry6ilBgs3WCd&#10;prNi8YV1UbQrNvJS6uOzTByeGx2IjOpHRygvdfmk7tX7Xdu7PWyijgcfhqWLw9CUYzSdpP3l5Pa9&#10;u9joP+FC/Gz/AJ+vBv8A4Eah/wDIlH/ChvjZ/wA/Xg3/AMCNQ/8AkOn+Cf2pPGN7ovh8eK9A0t7y&#10;90PQNV1e5sdWVERteuJbSEW8EluruVeMNIpZAilsOxQBvVb/AOJ+vXUNxrWmqipY6Far9htJYruK&#10;41vWNn2S3S5QYlWIFTvQhH80MThThLP8S/8Al6/uX+R3PJMN/wA+/wAWeT/8KG+Nn/P14N/8CNQ/&#10;+Q6P+FC/Gwdbrwb/AOBGof8AyJXwx+2T+3N8c/AF/f8Ag34VzW+mReF4fGujXevNf2Fxquraz4f8&#10;Fz6yHbSJbXbb20dxJbyRTecfMZWEkSRFfM+m9F/bv+ICa5ZeEvGPw+t9Lu4PFs3gzxDfHX3ubK3v&#10;m0/T9Q02G2mt9MPnXeoxagipFOtpbRyxyIbph5bSSuIcT/z9f3L/ACLeQ4e1+T8Wemf8KF+Nf/P1&#10;4N/8CNQ/+RKP+FC/Gwf8vXg3/wACNQ/+RK808B/8FB7zxNBpGkeI/CNnp3iTX7oaZpWgWms3Fww1&#10;K1vPI1fT7mS60uxeK50m2KXVzsiljZCfKkdAsj+NXn/BV/WtI+DN38S9d+G8Frqr+GPD/jbw54Zj&#10;8SSXcuq6NrtnqV8f9IttKkW3vLaDSrqSSJkMHlgOblCSqv8A1gxP/P1/cv8AIlZHh/5PxZ9Yf8KE&#10;+Nn/AD9eDf8AwI1D/wCRKP8AhQvxs6/avBv/AIEah/8AIleN2/8AwUU8U61rmr6f4P8Ahq2sQW0u&#10;r6boMNn4hgfVtS1PSdLtdWMcmnrav9ltZIboJ9o86VxIuBA6vGzaXw6/4KJzfEb4p2vgnQfBb6ho&#10;UHhez17xP400bUbmfTtNnvrS4uoYYUu9NsppoSYPJaWZbWbzmKi2O1jR/rBif+fr+5f5DeRYf/n3&#10;+LPUv+FC/Gzp9q8G/wDgRqH/AMiUf8KF+Nf/AD9eDf8AwI1D/wCRK6Gf49+NvButt4H1PQLjWbnS&#10;tCj1rxFq8lyllDaSXUctysIVYXj2IqGMM0incFGH+ZgWX7U9xrGpWsNhoMaWF1BpE7XcupKt5FHr&#10;01xBaYsjBuaVDCGnjZ18rLKCzIVJ/rBif+fr+5f5CWSYd/8ALv8AFnPf8KF+Nn/P14N/8CNQ/wDk&#10;Sj/hQvxs/wCfrwb/AOBGof8AyJUPg79qfW7fwRYajrmlx6kLXRLX+09R+3RwXlxqb6L/AGwdlksG&#10;0W7xja0wkBVycRFAWr0Lwl+0dqeveOT4S1rw4dNs7PTba+1rWzqCyWmnyXdqLyFHd4IUaMxMoaQu&#10;pEhKqjIN5az7Ev8A5ev7l/kJ5Hh1/wAu/wAWcH/woX42D/l68G/+BGof/IlH/ChvjX/z9eDf/AjU&#10;P/kOugv/ANqi4h1PxHY6boEVxb6FPbtHqjXs6WcljJcXFtPdTFbF5oxBJbOrCKKdSejgAkF58fdR&#10;8XQa3oVvazaPBFFro0/WdJ1O0lvGfw/cpBMzR3UBt7ZJt6GOSUyDG4Mi4VmT4gxP/P1/cv8AIr+w&#10;sP8A8+/xf+Zz/wDwoX41npdeDf8AwI1D/wCRKP8AhQvxs/5+vBv/AIEah/8AIlaU/wC0j4r8Fvq/&#10;hrWfD1xrT+EtNtINa8QR3KWsFzqbwW8pUK8IjjjcXA2yF1JcH90qfMLuo/tS6lYXWm6MPD1tNqFx&#10;rk+ganDb6m8kFnKtytnDcJOLPbNBJM4UlhE6/NhHYYJ/rBif+fr+5f5B/YWH/k/FmB/woX42f8/X&#10;g3/wI1D/AORKP+FC/Gz/AJ+vBv8A4Eah/wDIlY/w9/aO+Kd1daNrfjbTbCez1Lw34WudTTTr4CKy&#10;udcv7qzE8CvbrJMzsIvMiYosaq212bhvVo/jhc/ELw1r118P/ItL/wANCPUnWDVdG1UXcVu7PNbO&#10;mn3l28ImjjdAZBGwYgq2VIprP8T/AM/X9y/yE8jw6/5d/izgf+FDfGv/AJ+vBv8A4Eah/wDIdH/C&#10;hfjX/wA/Xg3/AMCNQ/8AkSrOq+L/AIr6zpei6x4J1m4/4STU9NuvEQ8NMlm2mwaZcRSvaLdM8Yl8&#10;3d5UcJWVd0ocsCisV8pX4+fGfSLLWdE0157rT7LSvFM8Wt+JzBa61HNpem2Vyn7m2tzau1vcXEiY&#10;PlhgAG5Qlp/1gxXWo/w/yH/YeG6Q/Fnpv/ChfjZ/z9eDf/AjUP8A5Eo/4UL8bOv2rwb/AOBGof8A&#10;yJTNX+Pfjm50+GJUg0q8uXfwrGbe5h1CBtX1OztrvTLhJfJQeYEkk3w7SgcbQXBVm5eL4o/Fjx5q&#10;fh+PRb3XGgudWuNFvrTwxJpNvcPdaNYJ/aDNLqaeWI1vWkV1UhyEAQdcn+sOJ/5+P7l/kT/YmG/k&#10;/FnV/wDChvjX/wA/Xg3/AMCNQ/8AkOj/AIUL8bP+frwb/wCBGof/ACJXVeI/j/oWpaZcaRqFxqmh&#10;Mlvrc73mkXNs+oLJoepRackMUc9vKhe9klXYCnBO0ZJ3DzvVPFHxL8C+G/7H8feKdeuLzRvCp8X6&#10;hLo39kLqN7JLdSLNbK1zDHayQadEqK6oqySMwJYEqGP9YMV/z8f4f5D/ALEw38n4s2v+FDfGv/n6&#10;8G/+BGof/IdJ/wAKG+Nn/P14N/8AAjUP/kOsu1+OHxA0rU2sNdvDNDrHxHm0zw5KIoUka2tL54Lj&#10;Sm+XaX8hVkic/OV8zLfISOtPxh+IniUaFd6RFDp7+JtQl8JXGnRym5Oh6lbsbh5nee1t2aVbRJw8&#10;ex4vMjjCM6tuY/1hxP8Az8f3L/IP7Ew38n4sxv8AhQ3xr/5+vBv/AIEah/8AIdL/AMKF+Nn/AD9e&#10;Df8AwI1D/wCRKxvFvxR+JMra54d8MeIzbXGm6xpemaJfy20L/wBpRX+sxW09w4eHYy2pLWL+T3y5&#10;wWjNdN4V/aH8Z61431TSbDT7G/mHiLS/D8uh3l/9hm0ydrKOXUBGY7W484RN5kpMjICm0ox3qtC4&#10;hxP/AD8f4f5DWR4bpD8WUv8AhQvxr/5+vBv/AIEah/8AIlH/AAoX42f8/Xg30/4+NQ/+RKr/AA1/&#10;aZ8cX/gzRrHVtGt9X1rU49NWxuF1OKKO6/tC5uLUS3XlW7LaFXgLFEWUmPkfODGKXiv9oP4geLvD&#10;FlY6JpGoaHeapdaRPYtoOpWNzfz2k9+9ldQq1/BHawSCSM7GcurRkHKPlFf+sGJ/5+v7l/kJ5Hh/&#10;5PxZqf8AChvjZ/z9eDf/AAI1D/5Dpf8AhQ3xr/5+vBv/AIEah/8AIdUta+IXxMvtL8S+FdUv7/Q9&#10;R0rWtO0Dwm2nXtlLqt/e3umwzrHqYeyktQEaRppngO0IjhTtQM3a2mgfEPSfixpHhO5+IHiK7iPg&#10;q61S6kmh0s2019ay29t55jSyR/LbzWcoJQN2OdoxR/b+K6VH+H+Qf2Jhv5PxZy//AAob41/8/Xg3&#10;/wACNQ/+Q6P+FC/Gv/n68G/+BGof/IlOj1vx74r+GXwq8Up4v12xu9evtN0zWZNMXTlS7E9rPPJI&#10;yy2c2yQtEP8AVlFAyAueRe1H9pjWGOreJP7Hu9M8O+FddaxvdXuZFeO/iguJNPuFkUxL5JWfZIpj&#10;kclRltn3aX+sGK61H9y/yD+xMN/J+LM//hQ3xr/5+vBv/gRqH/yHTk+AXxvkOI7nwcx9rjUT/wC2&#10;ddx8BfHnxA8Ya7eaB4xuQ9z4c09bXW41SNd2oX0zXNvvCqCpSx8rAGAd5JBIBHzF+0r47+B+p/tM&#10;v4B/aR8QX1r4V0rwjbXmn2WmXd7BBHrV1cSiQ3z6fh1mMCRG1WRsHLnByKr+3sVb+K/w/wAhf2Lh&#10;r25PxZ7H/wAKF+NgODdeDf8AwI1D/wCQ6P8AhQ3xr/5+vBv/AIEah/8AIddx+y3ffEj/AIZws77X&#10;Yb/UNQjfUzoEXiGRra+utMS5l/soXsjI7RyyWwj3MyFhkEivQfgn8QPiX8R/Dk+vfEnwZL4JmS7k&#10;trXTrrUUv7iVIiVaVxHDEqIWHyfeLD5uBjNLPMV/z8f3L/ITybC/yfizwf8A4UJ8bO114N6f8/Oo&#10;f/Ilc74i+GHxW8IQWmpa4/hie0n1CCwlFhc3nnr55IDqJrZEO3HILDIrkPjpf/E/41eIviR4F034&#10;gw/DvSvA50jZCsUCzXULLBfzancXEgaZII8MsIgKbpIirMQSK+mNf8S23jL4G+FfFljLeTw6hdaL&#10;dw3OoRLb3M6SKSs0sSgBHlHzlQABu6dhpQz3FuaXtOvZf5EV8mwyg2ofiz598G+APjH498NWni3R&#10;E8LxWt8jzW8V1dXnnrGsjIPMCWrLu+XnaSPc10x+CPx36f8AFIf+BV//APIlfIX7Y9hqeofsIeCo&#10;tJ1W10eVdet2Nzd3psEZdl9lBIOpPXb3AJ7V8h+Ffhl8Utf+EnhO40fX9PulTTr+GW5j1vcjv/al&#10;43DlsthWUE9iMdq/CvHX6RGc8E0KuYVMlnVw0XGKrOap03OTS5OeUHHmS1tzXdtkfY0PD/Jq/D1P&#10;MMDmlOvmDnyvAw1rxp2v7ZpScuS9lf2aWq1P11/4Ut8cv7/g7/wLvv8A5Eo/4Uv8cv7/AIO/8C77&#10;/wCRK0P2nvjf48+Bfh7wpqPh1dC0/S9QvxY+IfF/ii0vr7SNGjWANCLpNOkilhF3L+7W8kf7PbkF&#10;pcgjGJD+3X8GdGlGleJ7vUb+7/t+fRbq68PaFqEthpzyeIJfDlkL6ZhIIhNfxtbrMWCStG8yqkWA&#10;P3/DcSValNVOa2ifTr8v63PhP7Ghb+H0v/XzLf8Awpf45f3/AAd/4F33/wAiUv8Awpf45f3/AAd/&#10;4F33/wAiV0fwd/bH+C/x+/tS2+Gc+sJNp+h/8JFFJrmkXenxXemme4sxeWvnBDcQLc2s0TFCDuT0&#10;ZWbmfhH+3R8Evih4i8P+ANOvNUudY1uHToE1SHQr6y0SbUdQ0KPxFDbR3FxvWOWbTnNxHC8jOqqy&#10;M28YPS86r3tza+i8/LyZEsopqLnyaLfy6/l+o7/hS/xy/v8Ag7/wLvv/AJEo/wCFL/HL+/4O/wDA&#10;u+/+RK5+D/goF8L9PufENl4y8P8AjPTLjRPF2v8Ahm3s7fR7m/uL+18NRpLqGqxRwJlbSCORGmY5&#10;K70Cl2YCve/Ef7R3wo8LTwW2oXtxI95odn4h00WdpNN9vsr+8g0+A2u1f3sjXF1AhjHzL5qMQAc1&#10;nDP6slzKemnbqtC6mTwjNwdPVXX3Oz/HQ8k/4Uv8cv7/AIO/8C77/wCRKP8AhS/xy/v+Dv8AwLvv&#10;/kStXwf+3F+z9431fStF0e61uKXxBqenad4clv8ASLu1g1dNVa6SzvbGSRNstlM1lOBPkAYUsAHQ&#10;nqvg9+1V8Ifj3r0uhfC99Zvjb6FaeIri8m0y4trOO2v3kjtkaeVVXz5TDIVi5bahYgDGbhndaSTU&#10;9Pl/XR/cTLKKa5nybefe3+ZwP/Cl/jl/f8Hf+Bd9/wDIlJ/wpf44/wB/wd/4F33/AMiU7wH+3v8A&#10;s7/E+VNN+HE+t6/qjeI77ww2h6Pp0l5qEV1pkVtNeSyJAzxrbW8d3btLMZNqGVUPznaOgvv2yfhH&#10;baWdZsLLxdqNvceIH8L6DJpehXVyfEGpRC5aeLRgADeLAtpcPNIuI1WNjuIxmVn1W11L8P8AgBHK&#10;Kd7OBzv/AApf45f3/B3/AIF33/yJR/wpf45f3/B3/gXff/IlbNp+3B+zff6MPENnrF5LZ/bLCw85&#10;dOugfP1LRpdft1KsgYZsIXd8gbHHlNh+K4Hw3/wUE+GPjr4geCvAngHw/wCNL5vF+qPp8lxe6Pc6&#10;c2mwNpS6tZ300Nwiu1td27q0b5XCBywzGy1Szys5cqnf7v8AL0HLJ6aTbp7K7321f6M6X/hS/wAc&#10;v7/g7/wLvv8A5Eo/4Uv8cv7/AIO/8C77/wCRK+zs5/8ArUHjir/tiv8Azfgv8jL+zaP8h8Y/8KX+&#10;OP8Af8Hf+Bd9/wDIlH/Cl/jl/f8AB3/gXff/ACJX2dRR/bFf+b8EL+z6H8v4nwpqPw4+NOma7peg&#10;Sr4SaTVWuVhkW8vtsZtYvObd/omTkcDHeumj+Bfx9mTzIl8JMp6FbnUCD/5J1754q4+IvhD/AK66&#10;t/6RGv4GPj1478T/ABk/4KM/Fqx8dz/2k8X7QGu/Crw02ozyOn9pRT3NzpMN7ErRSPosdrbm1u5b&#10;SVZbFDHLIFQp5nDj+JcRRine9/Q6cFkdGtJq1j+2ib4HfHmDHn/8Iimem+6vxn87Oof+FL/HH+/4&#10;O/8AAu+/+RK/nE/4IcfER/8Ah4xN4L+Hst9p3hHx5+zhF8WY/D9xOZo7a4u9WsbOKCVt7ef9ikW7&#10;W2n4MlvKr8lya/by/wD+ChniWy1IeHv+Ef0t9RTwlefagJpvLi8aQ6q2m22kYzu8qZYpZj83mhU7&#10;jmjCcS16tk5Wbdunn5b6fl3LxGR0qbfu3tr/AF/X5Hv/APwpf45f3/B3/gXff/IlH/Cl/jl/f8Hf&#10;+Bd9/wDIleW33/BS74Bax8QLL4efDDWtK1W507x03hTxtPcMyQ6daW1nqs17dQFXJP2e50xoX81V&#10;4LEKw2tXr+s/tw/Bfw7oWl+IdcsfGlrDq2nXevW8Mvh68NzDoViYFn1m5gVTJFpyfaof3zjcd/CZ&#10;Bx0xz6rJXU/wXZPt2dzOpktOLs4dL/K8l+cWUv8AhS/xy/v+Dv8AwLvv/kSj/hS/xy/v+Dv/AALv&#10;v/kSsDXP+Cj37M3h/UdUsb1vF8qaNJri3t9a+G9RlszF4YuxZ61cRTrHskt9OkdDcSoSoSRGXfk4&#10;7fwj+3B+zv8AEX4heN/hP8ONXbXfEngKyvrzWtL09BJJI2nP5VzFbhWLO8c22I5VQXYbC45pf2/U&#10;tfn6X2W1r3/UHksFJxdOzvb53tb77Ix/+FL/ABx/v+Dv/Au+/wDkSj/hS/xy/v8Ag7/wLvv/AJEr&#10;D+FH/BQP4Q/Efwx4L1bVtM8T6Hf+LtC8P61dWVzpdxPb6GfE7PDpcWo3kcYjhF5NG6WzsoEgAdgi&#10;sK9Ij+J/xh8cfG3XfA/wxt/C1p4d8D6lp+meK7vxCt3NqGoXF7ZQai8WnC2ljjtVgtbiI+fcLOJJ&#10;GKiJFTe9PPqy+3f7vn0I/smlZ3h279dvvOT/AOFL/HL+/wCDv/Au+/8AkSj/AIUv8cv7/g7/AMC7&#10;7/5ErkPBP/BTf9kD4lhT8Otc1LXg2qXGmr/Y+ny3mVtrSW+ku38kt5VqLaCWTzJdhwhBUMVBq67/&#10;AMFQ/wBj3wr4Ej+IXjDWNW0OzmvrGxs7XXtMm0y9uhqVgdUtbiGG88rdBLZK0yuSMhSuN/yGP9Ya&#10;n/Pz8uu3T+kX/YkLqPs+/wCGjX36ep3P/Cl/jl/f8Hf+Bd9/8iUf8KX+OP8Af8Hf+Bd9/wDIleU/&#10;ET/goPpFpZ6nqnwe03+27MWOv6L4evdVtrqxttU8Z6TdWtrBp0EjgefazPc5eWJcgQyFS2ONfwx/&#10;wUJ8A3Gn3HiLxfY6ilhJbwS6XbeHtOu9Vvytjo1nq3iC5uI4Q2y10s38MEkgAIkDLhmwKcs/qq95&#10;2tve2mtu3f8ADUlZRTai1DfbXfS+nd2/Xsd//wAKX+OX9/wd/wCBd9/8iUf8KX+OX9/wd/4F33/y&#10;JXn3jL/goh8MNB+MfhnwBoUN9faVq2sa54avdR/s67M13rOn2tncWtjoiAD7fJN9qHmbFYKuDkAO&#10;R7L4P/ai0b4oeOtB0f4ZadfXWiXut+I9A1bWdRtZLVEudAiYP9lJbDqLlHhcsByvA71azuu9pfgv&#10;8glk9JR5nHSze/RX/Oxzf/Cl/jl/f8Hf+Bd9/wDIlH/Cl/jj/f8AB3/gXff/ACJX2d04oq3nFf8A&#10;m/BGSy6hty/ifGI+C/xxZgofwdknH/H3f/8AyHWT4K+GHxr8ceG4fE1iPCMEU091Asct5fFwbS4k&#10;tmJxaEYZoiw9iM819zx8yL/vCvEvDvifVfBH7LP/AAk+grEbyO61SG2kuFLQwyXGs3MXnSKMFki3&#10;eYyjkhcCvLzbiiphKMq9asoxjq27WStdtm9DKaM27U72V7Lf5HmI+AXx4bhZPBx+l3f/APyHTf8A&#10;hQnx2/56eDf/AALv/wD5Dr4j+In7Rmp26LLp/jB726tb6R7rSdbdtkvkbyzXL+csCxzbdv2e3SMx&#10;7hhmYHH394u+PXifQfhT8M7L4XxWj+IfiBp/naZe+KoLq8s7C00/S21W+uLu2snju7qQW8ZSKCF1&#10;eSRgSwAIPkYPiXiB0IY/F4R0aFW/s3J/vJJW1nTcVyJp3XvN2+JRehjlcslxterg8LU5qtNJyS1i&#10;r32mm1Jpqz0Svs2tTnf+FCfHb/nr4N/8C7//AOQ6P+FCfHb/AJ6+Df8AwLv/AP5DqhpP/BR39m/w&#10;74Y8K/8AC0PEunz6t4g8AX3j+G+8MWN4+mX1jpNpc3l/JZQXBOoKFhs52SOaLflfL3FyAfR9a/bH&#10;+G0nh/WdQ8Ox69aHQrKwvNY1PWPD18+naVLqBtZYbK+8tonW+kt7uGUW6sXjSRGfAyp7v9acX0l1&#10;tt1/4f8ArU9iPD2Gf2Dh/wDhQnx2/wCevg3/AMC7/wD+Q6P+FCfHb/nr4N/8C7//AOQ6+hfhH+0l&#10;8Hvjd8RPGvwp8A30s2vfD6+g0/xPYTRhWt3uWnSJlZGdWDNbyjBIcbfmUAqT8T+Mv+Cg/izwhp3x&#10;702Twxps/iP4c6rNp/w00v7TLHH4qHkRxxLPJ8xjeG+LLdmMYitmjlOMk0pcV4pK/P0vt00/z+67&#10;LhwxQk0lDdqPzd7fkep/8KE+O3/PXwb/AOBd/wD/ACHR/wAKE+O3/PXwb/4F3/8A8h0lv/wUY/Z4&#10;0OCLw98Q7q+tfFMHgvQfGGp6JpFhLfyNDrs2n2cK2cUJkmfN5qVtEquqsQ+4bgrEekeCP2vPhn4j&#10;1s+DZJdQ1HWF1DW01CHSdFvIo9FsNJ1G50559WMzuLdY5raWFpi22aSKRokCDAJcVYtJtz206EU+&#10;HcPOPNGn/X9Nfeecf8KE+O3/AD18G/8AgXf/APyHR/woT47f89fBv/gXf/8AyHXD+D/+CoP7PfxX&#10;8S6XqHwb1K113wgPD/irXPEurxjbc2qaBBpt1bvbr5oiMVzDeu5MrKwEYyEOa9l179q21+IPwg8A&#10;ePP2Wzpes3PxU11dC8JX/iFJo9NtvKt7y8vLm8igdZpRbwWNxthikQyyBFEqofMClxVi1rzdunfY&#10;b4cw17OHRv7k2/yf3HJf8KE+O3/PXwb/AOBd/wD/ACHR/wAKE+O3/PXwb/4F3/8A8h1534p/aR/a&#10;7juPCWheG4vhlZ6ndfFSf4R+K/7T03V7u3N/FaXWoJqWnNDqNuyW0ttbp/o03mSRvIQZmCfNv/H7&#10;9r/4nfCz9s/wl+zN4Ss/DV5BrmmeHL+SwvrPUv7V1NtZ1a8sL5bC+ikXT7Q6fZ2cl95d2rNcJHJH&#10;H8wyCPFeLfL7/wATstvX7vPtqV/q1h9fc2v+GjOl/wCFCfHb/nr4N/8AAu//APkOj/hQnx2/56+D&#10;f/Au/wD/AJDrx/4I/t1fE74ifsS/En9rDWo/C1xqHhPwvrPiLTNB0/Q9e0y3t5dMtrmdLa7utQlZ&#10;dQVjAoaew2p94Dkrj0D4NftrXuseJvDXhn4qXWi3cHiXRba6s9Z0Lw/rmhh9U1DWRpVpaf2frLyX&#10;ccWTl5pMKT8y4SilxXipuyn0vsuo3wxQ19zZtfdudB/woT47f89fBv8A4F3/AP8AIdH/AAoT47f8&#10;9fBv/gXf/wDyHXoVh+29+zxq3iTT/DOlXWuXTX1xa2lxqFvo129hpk2oajcaTYpqNyEK232u9tJo&#10;YC/DFdxKowJ+xW050zuU8dcjpg1a4pxbV+f8F/XYylw9hk3FwPz4/wCFCfHb/nr4N/8AAu//APkO&#10;uS1/4Z/Gvw7rejaHcr4RkfW7q4tIJEvL7bG1vay3RL5tASCsRUY7kds19I/GL476p8J/Glv4OOmW&#10;V5JrNvCugTNdiJVu2kETjUA3MMALApIud2CvXp1nxSglh8beAGm2+Z/a+o79n3d39j3e7HtnOK1w&#10;/EuKlNRc/wAEZYjIcPGDko/iz5c/4Ux8cSPv+Dv/AALvv/kSj/hS3xy67/B31+133/yJXMftF/GP&#10;U/C/i+bS9Q1ifQtOs3gtrYwb1Ek0sPntdXBieKWWMZEcUCSIGZXaQlQK88/Y9+Md94y+Muo+ENQ1&#10;P+1hJpV3qdrexvudkiuIYStyqu21TuEkAdQ67nUlhjHNgeJ84x9WtUyzC+0w9F2qVXLlXNezjTXI&#10;/auD+PWKTuk5STS+arYrKaGIpYPFVOSrVdoR3e105e9eCl9nR33sk037T/wpf45f3/B3/gXff/Il&#10;H/Cl/jl/f8Hf+Bd9/wDIleAah/wUG8YaXqH9h3Xh3Svtlt4b1mLUlE0+IfGFrqs+n6XpipnPlXsV&#10;pPO2T5qqExkHNdl8W/8Agob4K8J+Ir74a/DxbTVPF/hvxPZ+H/F+lX4dIrSO803VbyOeB4ZGLBpt&#10;MZAsm1ghyV+ZGPsviGra/P8Agu9u3mvk0z11lFOzfJsr79LN/kn+W56b/wAKX+OX9/wd/wCBd9/8&#10;iUf8KX+OX9/wd/4F33/yJXxv4Q/4KN/FnxM/irVpLPwkkXh+/wDB+nQeH00fXvtMv/CSDQDNcvrb&#10;S/2ZtiOsSiO2VfP/AHSFjgtX1D4e/wCCl/7H3i7U9Q0rwv4hu9Qk07XB4bZrCxlu0l1KR5Yra2j8&#10;je3mXUsEsdukgjaVkIA6E1HPqzfLza9rK/3W/r8tcRkUKUnGcLWdtzqP+FL/ABy/v+Dv/Au+/wDk&#10;Sk/4Uv8AHL+/4O/8C77/AORKZ4D+JH7ZbfFCw8GfEvwToUmh3Wo3Ru/FeiCe1t7OwiF+IUe3uLq4&#10;la5kaKyIdT5ZSWXKqwStjTfjd8SNZ8U+KvHW7wjo3wx8C6nquk+IbvVlvJdbuP7Fg8y/voZIZFtr&#10;WCB8hYpIJ5JUjZ98e9VU/t6slFuVrq+y0XnpoZf2NTvZQ10W+7d9F3ej+Vu5lf8ACl/jl/f8Hf8A&#10;gXff/IlH/Cl/jl/f8Hf+Bd9/8iVxOvf8FC/hTp2paJqCpqGl6IRq114tk8T6ZeadqOm2Vno39sWd&#10;zDasu6VLuMjZgMWGVAEgIHQ+If8Agod+zr4Ptg/iiPxpY3UKatPqmlT+G9Q+36TbaElnLqFxqEKx&#10;n7PBBDqFtMZCSGjkyu4qwDjntV2tPfbbo2u3dP7h/wBjU7J8m/8AX/BNX/hS/wAcv7/g7/wLvv8A&#10;5Epf+FL/ABy/v+Dv/Au+/wDkSum8E/tU+A/FPjI/DWwmvNe13+2dZspoPDukXfk6daaXqc2mG41B&#10;5XZYovPgeET7wk7o7RIEBA+fvjh+3D42+AfxE8bWvjDQbSXR/DOnWt5oHhq1tL4+IvE1vO1lHLqu&#10;nX25tPltbae6kguLRYWuYfKErsEkQGZZ/VVry38l2v2/r5BHJIOUocmq0387fnp/SPWv+FL/ABy/&#10;v+Dv/Au+/wDkSj/hS/xy/v8Ag7/wLvv/AJErn9X/AOCkX7J+ieNNe+G91q+pS+IPDdzp+napodjp&#10;8l3qC32o3VpYxWaWsJeYzpc3sEUqlAqsx+YhWI5qz/4KWfBe58U6rp82i+L4dE0zw7pGrf25LpUy&#10;eZqOq63eeH/7Ia2kCPFdxX9m0JDvtZ968CPcz/t+rolPf0/y/rTuH9jQSv7P+v6/Xsei/wDCl/jl&#10;/f8AB3/gXff/ACJR/wAKX+OX9/wd/wCBd9/8iV9KXnxO+H+karoXhvxHrGmaRrHiVHbQND1e7gs9&#10;Tv2iQSSx29pJIss0kSkGVI1Yp3wK/O+6/wCCgOs+Fv2tfGPwn8fP4ZsfBfhHUL+11G5NjqkOp2lj&#10;p3hm28QSak+oSsdNu8vK1v8A2faxm7CYnIKI9Dz6qpKPP36Lpv0Clk1OafLDt366I98/4Uv8cv7/&#10;AIO/8C77/wCRKUfBj44k43+Djnj/AI+7/wD+RK2PDn7afwb8T+LNI+H1jaeLLfxHrGoT6dH4d1HR&#10;Li01G0NtBbXUk93DMF8qDyLyCUSAtlXzj5WC/XPlup+ZT19K0jnddq6l+X+Rg8spX+E+CvCnw8+N&#10;Hi/RF12zXwlDG11e2nly3l6W3WV1Lau3FoRhmiLL7EZwc10f/Cl/jiP4/B3/AIF33/yJXvPwW/5J&#10;9H/2Gte/9PF5XqtN5xX/AJvyEsvo2Xu/ifAPibw58RvAWp6RD4vXQZLbVryaxjfS7m5kljkitZbk&#10;MVmgjUqREV4bOSODU30r179pD/j58G/9jBd/+mq8ryGvocqxMqlLmnueHmFCNOdohRRRXpHAFFFF&#10;ABRRRQAUUUUAFFFFABRRRQAUUUUAFFFFABRRRQNB0ORS5b/JpKKaYLRWsLubrzxz1rHt/EGg3eot&#10;o9peWstykfmtbxyK0gQHltoOeO/pVDxfqN5pPhq81S1yPs8JmndFV5I7dPmmeNHZEeRIwxRWdVLA&#10;AkCvpfxSnwDtrTUf2b7fQ9VsZfCugyeIYPEtnFaLILrT9PtpmmRhKsj3DQTRCQPGIpfmRjivAzfP&#10;fqk4R5L338l9x7GWZR9YjOXNax4dWTquu6Ror26anMIjdTLbwAqzbnYgDpnaMkDccAEjJ5FQaJPq&#10;+o+Hre51LZBeTW+5jGAVVmHyvtywHBDFAzAHK7mHzH3H9njwX8KNc8L6rP8AFC+uxqWo+d4EeXVb&#10;63FrcS3McU0v9mBYoXSV8plW3ujKFDHknfN84+q0lV5b3Jy3K/rFRw5rW7nlZGPr3zWBqnifQNIu&#10;hZajdRpcMivHaqWkuJd7bFEcSBndmbCqqqWY8AE1HptpLBr+qfZJ9V/s+C7l0+3tNckgnv45rOaS&#10;GZ5ngiiRSzLgRgNtA5YkkDs/AEfi9/8AhN38EwTTa7GuhvYoIbSW2W0E3+uh88sDqiZuhbrIgGwL&#10;t3kkBY3NnSwscRGG9t/Pq97BhcuU8Q6MpbX28u2xx2leK/D2tXJsNOuo3uUDmW0fdFcRmNzG6yQu&#10;FdGRwVZWUFTwQK6AAen581pfEJfGCjwRJ43huYtdkOuPeJLBaQwNaGQDz5/s5UDU2xbCVY0I8skv&#10;sOAc6tcoxzxVHnlFLVrTbTt5GWYYZYeraDvp6b62+R//0f6L7e4HhfxHJpd+DHZ6rObmwnYYjW6d&#10;R5tux4wz48yPs2WGcgZ6M2+vaVb3+n6FDZ3Nhq0bJf6Tqiu1oJn6XUSpysgPLqMCTAOVYbq+qPE/&#10;wk/ZW8OIlx408P8AgfTxcyny21W2soBLIvznb5qqGYdeMkda888Xn9gvwD4Tm8feMk+GtholtcR2&#10;dzqs0dk1rDNNjy45JEVgjNkABiM5HqM/o9TjGlVSi6DfzPh48LVIaqqkeSwxHRtLRb+dzHawAT3V&#10;yQpIRfmeQnAGepJNct4bS516+uPF88Ti3uIltdMjkUhmtVJZpSOo85myoP8AAFJHOB3cPxZ/4Jfa&#10;pJa6fb6j8LrhtRk8iyhW2t5DdOGKlIlER8w5BGFzzxXv2v8Awe/Z80/wDqHjfQvB3g+8it9IudUt&#10;HWwt3hmEMLSp8yryjY7ds4rWfGcI2c6DXzM1wpNttVUz49tF1nwVCdLuLO71DTIjiyns082e3i7Q&#10;yxAhnVOiMgYlcZXIyaOmmdFey8D6TfwyOqwi+1WGWCC2iX7qIk+JSiZJjiVRGD3Ar7a8afCf9ln4&#10;daJceJvGXhrwlp2nW0iRS3c+mw7FaaQRRqQkbHLOwUDHUivnXXda/Zd1y6t9F+BvhLwf4q1Bv3t1&#10;aWekRyzRQNLHD5ixSfZVZUaTfI3m5EaNhWYjGUuOaV0vZP70aLg+rZvnK3gBoPh14t0O9/s/UdSs&#10;rWz1KxuhatbicteQgGWRrme3jO992478gnpXCeM/2e/gL4112TxBead8RLOea4W5uorCfw1FBO6q&#10;FVnha6ZBJtABlUCVurOx5rpfhf8AGL9gjx1oyv4l0Hwp4c1iHUrjR7vSNU0qNX+028xgLwOISskE&#10;rDdDJkZVhkA5A9J/ak0b4F/s7fBLVPixY/Dnw7rM9lLbW1vZQ6ba7TJcyrGHkJMYESgksQ2RxgGv&#10;HjxNQWP/ALRw3NCqly3TW3Vea9TbF8J+1wf1LGRjOnfms4vfv6+nzO8+HHjD4afCjwjF4J8E+E/E&#10;dtYxlpJBJLo8stxLJgSSzyPqu6SR8DczE5AA4AAGzL8SfhtcLFHdeB7+RYGtmgWS30BhEbPP2bYD&#10;qWF8jc3lYxsyduMmvC/CXw90vxZ4csfEcfgf4YWwvrWK6FvLopd4xKobazR3DISM4O0ke9czqsPg&#10;XwR8SLTwh4v+HPgHUbK50x7x5dG06O1uY5N5WPC3cjRsuVO751IzkdMHCrmdKpN1KnM29W7q7DCO&#10;NKMaVLljFaJJNJI9q07Ufg3pXjJvG9j4G1FLoWUNlaRLbeHVhsxHJcSPJbKL8GKSU3Mnmsp+cYz3&#10;z2lt8UfANlFHb2Xg7WYY4btb6GKIaKiJOieWkiqNUABVPlXAwBjGMV5p8GJP2L/jpqOv+HvBHhrw&#10;sdZ8K3/9m+JNCn0+0F7YTsoZPMRAwKSKco6llPQHPFedSeHfDt5d37aN8PvABt7bVb6whD+HriZz&#10;HaXMlurNJEQhZtgJ2jGSRXynE3HeVZPSjWxvOlJ2VlzefRM+ky/I8ZinajKL+9fmz2XVdU+AWu+J&#10;rrxtrnwuhvdavrT7Be6xd6Z4Zmvri18poTBNcyX7SyReU7x7HYrsZlxhiC7VdX+A2u+ILbxZrnww&#10;ivtWs55Lu01S90zw1PeQzzQpbySRTvftIjvBGkTsrBmjVUJKqAPBLjw4Y8+T8MfAEn08OXQ/9mrh&#10;fEPi/wAKfDa903UviZ8KPBEOiXF8LW/u4NKNm9tCVZnuN1zuRliClnXglQeRXyeX+OXDOJrQw9Kd&#10;S8nZXhJL73GyPTrcH5nCDlLlsvP/AIJ7/oGj/BTwr430PxT4V8HaxpOneF9Nv7Hw14S0ay8Lafom&#10;mT6q3/EwvbeC1u4nFxcxqI3LSNGE3bUDPIzdbrt3+z14o0mPQPE3wrtdSsIorOGKw1DSfDFzbJHp&#10;+/7GixS37IEtvMk8hQMRb22bdxzf1Twz+x1pvwxT4xW2g+DdQ8OXFrFd2GqaVYWt5Dex3DBIPszR&#10;Kyy+a7BUKkhietfP/wARviF+y74J8Nahej4XW9vqUGny3NlBq2h2kMTSKh8vzMPv8st94ryBnHIr&#10;7jGcW5Xh6qo1puMnstL/AJHnUMhx9SLqQSaW+/8Amdj4W8CfsyeGdX8X69N8NJNVvPHF7cz+ILjW&#10;NN8LXUs1ndJCjaaXN4GewXyEK20pdA2Tg8Y7eQfs4Sapo+un4T2Yv/DtlFpvh++XSfDK3Ol2cBzF&#10;bWMy34ktoE7RRMqDJG3BIr5+0vTdK1bVYdEsPDXwWuLmVo4x9m0K4lTc+3kMt3kqCcZxWH+yz8dP&#10;2Q/jrqc3w68f+BvC3hLxrBrt/oVppN9pkUNvrZ0/Je60l5VPmwkA5UsXUjbya9l4zDreL+9HCsJi&#10;H9pfifZus/EL4X+I9Vg17xF4DvNQvrVDFa3t9a+H7i4hQndtjlk1FnUZ5wCBn8656x1/4TWPj26+&#10;JKeC9WfVLiCGCKWSHw+fsnlGdne2b+0A8bzG4fzmDfP3759YP7OvwAT5n8F+GSACSF0236Dr/BX8&#10;+Pwr/wCCsX7Nnxa8b3vg/RP2dNBs0s5byL7XqWs6db+d9kiaRjEj6aAw+XBwxK5yRXVh+SrGc6cJ&#10;NR31ic1dTpShCdRJy20Z+64+IHwtW9XU18B3guUsDpSXAtfD/mrZEYNsH/tHIgIPMWdntSX/AI/+&#10;FeralHrWq+Abu5vIrQ2EV3cWnh6SdLU5BgSRtRLrFgkbA23k8V/PTa/8Fm/2cbjxmPAcn7M2ixXw&#10;P72Z9b077HGCIypa4Gl7QG8wAEgDI619Mzf8FBvgHo/7U2l/sv8Aif8AZ88N29zquvR6DBrNlrGn&#10;XcCSvs+d4xp0e0DeMguPwHXsq4GVOSjKlK7V947dzkp46M1zRqre20tz9b7nxb8HL03Bvfh1JP8A&#10;bLpL6886w8OP59zGSyTS7tQO+RWJIdssCcg5rP8AC3iL4V+E/wC1pLPwbrE0+uXd5dard3MPh957&#10;pb2eS4aCaQagpkhRpGEcb7gq8c8mvN/2XdX/AGWf2l/Cb31p4E8I6V4gsLayutc8OxJYambJNRja&#10;WzlS7tk8qeGdFZo5ExnDAgFSK978P/A/4E6xcarDN4J8Kp/Z+rNp8e3TrfLIttbT7myv3i0zDjjA&#10;FeT9ewyesZf+SnqxwVdq6kvxOL8c6/8ACf4gwXR17wVqpvLu1Sxl1aODw/8Ab/sySLJ5IuH1Bn8t&#10;iuCn3SCeOa3IfHfwntv7OFr8P7mIaOCNIEdn4eX7CGIY/Zcaj+5ywDHy9uSB6V3f/DO3wD/6Evwx&#10;/wCC23/+IrF8RfBn9mDwfotx4k8W+G/BeladaJ5l1f6jaWdtbQp6ySyhUUe5IFL6/hf5Zf8AkpTw&#10;WI7r8TGsfiP8NtLg+zaZ4Gv7aMsrmO3tvD8aFo5TOjFV1IDKys0gOMhyWBDEmuhb46eH3jeJ/DXi&#10;EpICrqzaIQynghh/anIx2Nc54F+H37H3xQ0ltf8AhppXw98RWKSmF73Qo7DULdZAAShkt96hvYnN&#10;dTf/ALPnwNtrGaew8C+GbmdIXeG2Gn2yGV1UlUDMmAWPGT601mGGX2ZffEX1HEd1+Jwuq+K/gzru&#10;oQ6trnw5e+u7e2Fnb3N5YeHJ5YoApURI8moFljCsVCA7cEjHJq2PHfwoGnWejjwBdfY9OEg060+y&#10;eHvItfNUrJ5Ef9o7Yt6sVbYBkEg8E0nw18AfspfFvwlB408D+FvC9zZyyy2sytpkCTWt1AxSe2uI&#10;ym6KaFwVkRhkH1BBNfwD4E/Zc+IUuraZpPhDwzHqnh/Un0nXtKm062W5srlRuTeuzmOaMrJDIPlk&#10;RgQeoB/aOG/ll98SvqOI7r8TV0z4l/DfRbCLSdG8D6hZ2kF19ugtbS30CGGO53FvOSNNSCrLkk7w&#10;N2e9X4PjF4OtWSW18JazE8c01xG0aaGpSW4/1zqRqeQ0hyXYct3zW/8A8M6/AP8A6Evwx/4Lbf8A&#10;+Ir8S/jf/wAFCfgB8IPjl8Qfgrp37OZ14/D1m+26vaxadBb3saG2V2thJHl2VrpFaP7wwTjBBrfD&#10;1aVS/s4S01+yc9elVp255pX9fU/W3UPE/wAFdWuLy61b4cNdyai4k1CS5sPDkrXTKVIacvqBMhBV&#10;Tls8gegoXxT8F10u00JfhwwsbC5N7YWa2HhwQW1wes0MX9obI5D/AH1Ab3r57/Y4+I37JP7X/wAN&#10;LTxxpngDw34f1GazF9d+HNQtLOS9s4jJLGDNsQKuTCx+nNfQHg3w9+w78R9XufD/AMPIfhhr1/Zq&#10;WvLHRH02+uIApwTJFAzumDwdwFZ1cVRhJxlGSa9DSjhq04qcZJp+p08vxa8DXMQt7nwdq0kYumvx&#10;HJFoTKLlyxacA6mR5pLMS/3jk8nNVdI+J3w68P6fa6VoHgjULC1spjcWdtZQaBBDbysGDSQpHqSq&#10;jtvYFlAJDHnk560/s7/AIdfBnhk8gADTLfv/AMA/nUB/Z4+BJbA8FeFgBjltNtySO/AXA/P8KhZh&#10;hukZf+ShLB11vJHOn4p/D8pbIfBepFbMYs18nQdsALrLiIf2l8g8xFf5cfMobqAay9Y8a/CPxDfj&#10;VPEHw+nv7oXC3a3N9Z+HbiUTqqosoeTUWbzAqqobOQFAzgAV3J/Z4+AwOV8FeF2Gf+gdbggH6pg/&#10;p9KUfs+fs/GZrb/hDfC/mqNzRnTrcMBnAJGzOOD+NDx+H6xl/wCShDCVne0l+Jx2lfEL4YaEZX0H&#10;wJeWLTXKXsxsrbw/AXuIhtjmYx6iN0iDhXOWA4BrRT4s+BI2iePwbqqmDAgIi0LMQVzIuz/iZ/Lh&#10;yWGOjEkcmukP7O3wD/6Evwx/4Lbf/wCIr8Rfi/8A8FA/g78PPjp40+CHgv8AZosfFk3gvW59GvL2&#10;wu7SESGJ2RZWh/syUxhypwpdsYPJr1cqwjxvOsNTb5Vd3cFZXSvd2W77nm5pi/qfI8RNLmdlpJ3e&#10;9tD9dvEHi34NeLbp77xb8OpNVnl2ebNqVj4cupG8tSqbmm1Bydqkhc5wCQMAkVqj4k/DVdNXRU8D&#10;X4slsn01bMW+gCAWb4LW4i/tLaIWIBaPGwkdK/Bhv+CqPwt0fx14V8IeO/2TodAh8V+JLLw5Z6jf&#10;ajZiMS3c8ULMo/skbzGJA5XcCR3Gc1+88Hwn/ZyT4fj4h6p4J8NQWiaJ/btyi6bbytHCtv8AaHAw&#10;gLFUBHA5I464rPMaCwjj7eDXNtrF3tvtdF5fXeKUnRmna19JLf1sGkfEr4b+H9MttE0DwPqFhZWc&#10;/wBps7Oyg0CCCCY7syRRx6kqI/zN8ygHk+tQD4hfC4ahf6t/wgd59r1RFi1O6+y+H/OvEXBC3En9&#10;o7pQMDActjFfhZ4e/wCC0v8AwTr8X6Lb+JvB/wCzf8X9V0u8Qy2OpWHw+t5be5iyQJInE2GVscGv&#10;c/g//wAFK/8Agn78Z7nWNI0P4I+MdL1fw9b2+qa1oPiDwlZadqUOjT+ZnVYraWXfdW0ZikEiwb5V&#10;2k7CvNeW8xwt7Wl+B6SwGJ/mR+wVv8cfDdrcTXlr4X16Oa5dZLiVP7ER5WRQimQjU8uQoCjcTgAD&#10;oK4/wV4z+GPw8OpyeEfB/iC1l1nU5tY1W48zR5Jrq7nYszyyPqrM2M7UBOEXhQBW14H+F37KfxK8&#10;J2HjrwF4c8G6tpGp263Vlf2VjbSRSow7EKcMp4ZTyrAg4IIq7oXwL+BGrajq1lL4I8LIun6qunxs&#10;umwZZDZ2tzubKdd07DjjAHeq+v4brGX3xD6jiO6/E0j8ftJ6f8I94k/F9G/+WlKfj9pJ/wCZe8Sf&#10;996N/wDLSv5vPG//AAUJ8U6H498R+HNE+EvwS+xaT4n1rRLNrzRb152g0zUJ7ON5WS8jUu6xBm2q&#10;FyTgAYqlF/wUF8eyeH5dd/4VT8CR5V7DZeV/YV/z5scsm7P2/t5eMY7+2DX9o4b+WX/kovqFfuvx&#10;P348dzfs/wDxQ1m08R/EX4a3Gt6hYqFtLzUYNDmljVTuChjqnKgnIDZA9K6Hxr8SrTxlpVh4d0nR&#10;NXsli1S1umnvZNKS3ihtgxI229/NIeyqqRnkjoOn83Wt/wDBTHxvoOkXWt3Hwh+Bk0dnA9zJEmi3&#10;6M6xgsyqxvWCkgYBKkDrg9K/pX/4U78BpdJ0LV7bwN4WVdYubGNkfT7djEl5H5hwwjUFl7HAB9KU&#10;cyw0ZJ8svwJq5fXkmnJHzz4s/Zlh/an/AGTvCXw+u9VuNEW2uk1YXcNqLksYWuYvLKM6AZ80nOeC&#10;OlXfh5+wnaeAPh7pXgGPxFd3a6Ytyn2prBYzILm5luD8nmnG0ybevbPfFbP7S/iz9i/9kHwnpviz&#10;4s+CmNhqV8dNtE8K+Ep9cmWYRmU+ZBYQStGmAfnYBc8ZzXxb/wAPLf8Aglp1/wCEF8df+Gq1v/5C&#10;rzfErI8Jxtw0+FM+wzr4H2iq+z2XtI3tK8bS0u+tj57hfh7DZBxLLizL5qnjXTdJ1NW/Zu3u2enR&#10;a2ufqJ8Y/gF4U+Onhu38I+OLnxLBp0e+O7tdB1e90hNQt5Y/LmtL4WkifabWVeHhkypr4w+MP/BP&#10;KHxR458Lt8I0s/Dfh+18RW3iDxZP/bOsJd3i23iL/hJvsi6XCPsF3Eb0v5LXUo+yCaTykICrXhX/&#10;AA8v/wCCWf8A0Ivjr/w1Wuf/ACFX3V+zlrX7Hn7VHgM/EX4UeEYEsBdzWbW/iPw1Jol+rQttLm0v&#10;YY5hEzAhH27WKtjpXryn7Cmk6Lilb8E0l+f4ns0YOpKShVTbX63/ADt+B6J8P/2XfhH8Lnt5fBem&#10;XdsbXwp/whUJku7ibGkfa577yf3jNlvPuZW8w/Pghc4AFYngX9jv4F/Df+xx4R0i8g/sHWLDXdM8&#10;y9uZfKvdM0IeG7Zzvc7wumKISrZVm/eEeZ81erf8KA+B3/QoeHf/AAAh/wDiaP8AhQHwO/6FDw7/&#10;AOAEP+FL+2qbd+V/8M2/zb+86P7Mq8rjzKz/AMrfk2eD+Nf2G/gb471fUtd1iLxPBdaprV7rtzJp&#10;eu6jY7JdVt0tdTgh8iVfKtNRjjT7ZbriOZkVmG4A10Hjj9noeN/jF8PvFN3Z6Pb+G/h0lzqOkW8I&#10;nF+2pyQG0ghMYUQCxgiIlALFzOkZCqEDV6yPgB8Ds/8AIoeHf/ACH/4mud8I/Bj4K+IvCek+Ibnw&#10;d4aSTUNLs7+SOOwh2K1zAkrKuVzgFiB3x681nHNKKtaFrW7dNEOWWVZXcp3vf8dX954jZ/8ABP79&#10;nvTdAm8PaXb+KbVFvbC80a7g1/UlvNAXS5ZZ7K20S487zNOtoHnl2QW5VAsjLgrgV6Z8Iv2Uvg38&#10;DfDd14R+HelXkFhf6JZ+HryK9vLm9aaxsI5o4UeSd2cttnl3vncxbLEkA16H/wAKA+B3/QoeHf8A&#10;wAh/wrzz4s+Gf2SPgV8ONX+L3xc0fwroXhrQbYXmsavd6cjw2sLSLEHdYo3cgu6r8qnk+ma0pZjC&#10;VqNOm3zaW3vfRer1t82RVy+olKUqmm7/AA/yX3HmHg3/AIJ+/AT4e6fplt4KPjTTbvR9SXULDW7b&#10;xJqa6qiLZ21h9ia884ytYNbWdrE9oxMTCCMldyg1u6h+xF8H7zTLvR7W48a2FvJ4gPijSY9L8R6n&#10;af8ACP6kxuPNl0IxTA6aJ1urhJo7fajpKylcHFeFeD/2t/8Agkv8QPiD4e+FPgzX/h/qHiLxXcRW&#10;vh3SodKnEt9LMu6NY2e0VAWHI3svvX1/44+HP7L3wz8Iah498faF4T0nR9KtnvNQ1G9s4EihhTqx&#10;Ow57AAZLEgAZIrqzCdXCzVPFYeUJPVKSaf3P8+9+pjRo+0TnTrJ97Hj+o/8ABPz9m2/8Q2Gvppeu&#10;WsenWlrawaRYaxf22lSPZabPpFvcz2Ucohmuo7G5kgE7qZCpGSWUEdxH+yH8HLXxZo3jfS7LWLLV&#10;NBudLuNOurHUruFgNI09tLt4ZQr4lgazYxzRuCs33nBYZr8O/iD/AMFbv2b5/F1xoH7PPwHtPFlh&#10;AWKapfQx2j3Ea/8ALWO0htZ5UjPZpCpI6qK+pP2Nv+CgP7DX7UfiqH4YeM/AOi+A/Fd1IIdPsNTt&#10;7a5s7+XvFb3QijAl9IpFVieFyeK445zTS0i116epPsG217TdW62a10v8z9tvs9x3R/8Avk0nkTj+&#10;B/yNee/8M/8AwOBwfCHh3/wAh/8AiRXlHxYtf2LPgRpEOu/GO18D+G7S6kaK2l1S1gj810GWCKEL&#10;NtByxUHA5OOtUs5i3pF/18zSWUyWspKx9M+RP/cf8jR5E/8Acf8AKvws/a4/4KM/sQfs2/EHw98P&#10;PBfgHwh44n8QeH7fxRbXtndWdlaSafczvCjW832edJmAjdmG5cYC5yTj9Wfhl8Pf2efip8ONC+Je&#10;heDNDhstf0q21a1juNOgWVI7lA4Vhtxlc4OMjIraeaKMeaUGY08v5puEZptev+R2PimCb/hYvhAb&#10;Wz5ur9j/AM+Rr+VH9pD/AINsP2iPHv7avxJ/aj+CvxK8IWGl/EfX9U1fVtH1+HVre6uLLXZ/tGpa&#10;TcS6cm4Wk+WgcwTRSSQEqzDcwP78/G3TvBnhH4kxeAPAPgr4eRPb6DBrt5f69pLXYIvbi4toooY7&#10;aS3KEfZXZ2Z2zuUBRgmvLvN1X/oW/g5/4TF9/wDLGuLEY+nVSU4v+vmEF7CbSqK58jf8Euv+COHx&#10;w/Yt/a98X/tf/Hvxt4Z8Qalrng3/AIQbQ9A8GWV3a6Zpml/abWeO2hjukjFvbWcdlFDawQgqELFj&#10;uGT+tVx+xj+z3da7J4lm8PSG8l+JFv8AFlpBd3QH/CT2sH2eO6CiQKI9mS1uAIWdmcoWYk/J4l1X&#10;P/It/Bv/AMJi+/8AljX0L+zPp/wU+PHgK+1/UfA/he11DRvEOpeF9UFpYR/ZZbrTZAjTW4kDOsUi&#10;srBXJKklSzYyXRx9GnFRUXp/nf8ANIqnB15u1RX/AOA1+Ta+Zraf+xB8CdP1KW4az16505/EFz4n&#10;g8M32r31xoNpqN6l4l1Ja6bJIYIUuBf3RljRQjGVjtyBjMu/2D/glqWg6N4d1ebxvfQaHBc6baS3&#10;nibVJbibR70wG40a6nM3mXOlyG2hzZys0fyDivoT/hQHwO/6FHw7/wCAEH/xNH/CgPgd/wBCh4d/&#10;8AIf8KuGa0VZKL09P8zqeXVZauf9a/5s8l1X9jb4D6zpl9o99o12bfUbDxfpl1Gl7coGtvHV1Hea&#10;4i7XBXz5o1ZCuDCBti2gkV0Xw7/Zq+H3wr8V694n8Et4htofEctxc6joEuq3c2hrdXjB7q5t9Okd&#10;oLee4cF5XjVS7u7HlzXcf8KA+B3/AEKHh3/wAh/wo/4UB8Dv+hQ8O/8AgBD/AIUf2rR25Py/zKnl&#10;9aTvKd9b/O6f5pM+fvCn7B3wB8Gah4dv9EtvEu3wzZ6fp9nZ3OuahNZ3dto0ss2kx6jbvKY70aY8&#10;zfYvPDeQMBeFAHpviP8AZu8BeIvinD8Ykl8SaXrO22j1RNB1i906x1lLM/6Ouq2VvIsF6Ih8ieap&#10;IQlCSuAO0/4UB8Dv+hQ8O/8AgBD/AIUf8KA+B3/QoeHf/ACH/Cj+1aP8n5Ef2VUu3zLa33bHhvg7&#10;9iL4JeB7S30nSIvE0+naeNRi0XStS1u/vLHSLfVbWWxubXToJZWW2tzbzNGkSfLGAuwDaMN8RfsO&#10;fAnxCbO7htfEGk6jpq6Umma5oOs3+napZLothJplsLe7glWRAbOV4ZgDiZWO/Jwa90/4UB8Dv+hQ&#10;8O/+AEP+FH/CgPgd/wBCh4d/8AIf8KSzSj/J/X3lvL6z3n/V7/mecxfsn/BdLTRLS40m6uf+Ee8c&#10;3PxI0uW7vLmWVPEN488k91I7PulWR7mUtE+YyW+7wMcJqH7BX7Ol34TsvBmnaXrOlWljq2v6skuj&#10;avf2N1L/AMJTO1zrVrNcQyiWWyvpGHnWzMYiqIqhQigfQP8AwoD4Hf8AQoeHf/ACH/Cj/hQHwO/6&#10;FDw7/wCAEP8AhVSzai73hv6eX+RMcrqq1p7evn/m/vPEfE/7Dv7Ovi65s77VNBuornTNb1TxJo91&#10;Y3t1azaZqmrx28dxd2LxOGtpkW1i8hoyDCVOzG5s9X8Ov2XPhv8ADHxtqnxI8Pv4kudc1rVJNX1T&#10;UNX1e9vnuZnthaIkqySbZIYIQFgjcFYuqYOK9D/4UB8Dv+hQ8O/+AEP+FH/CgPgd/wBCh4d/8AIf&#10;8KpZzTWqiwlldRpRclpp8j0LyJR0R/yNHkzf3G/KvPf+FAfA7/oUPDv/AIAQ/wCFH/CgPgd/0KHh&#10;3/wAh/wp/wBt0/5X+BH9jz35keixwTb1yj9R2968f8OfCWT4x/srQeCg4i+0X+rhszSW+f8AiY3i&#10;giWIM6MhYSIdrDeoypGRW2PgD8Dgcjwj4d/8AIP/AImiL4AfA6BBFD4Q8OIozhU0+BRz14Cj614v&#10;EDo5hQeGqxdm0/u1X3Ox2ZfgpUZOTafT5M+V9A/4J6/H/wA6Pwh4p+J0qeEkkWV7bRDe2t5IS2+U&#10;qomEEUkhJzIi9SW2Z4r76+KP7Ofw/wDi54U0zwt4lGq2j6HPHd6DrWh6jc6brOmzxxG3MtrqNu63&#10;EbyQM8UpD/vI3ZWBBrzH/hQvwT/6FPw//wCAMP8AhR/woX4J/wDQp+H/APwBh/wr0854ixOPcHiZ&#10;J8vaKWvVu1rt9WzyuHuEsJlfP9Sg1zd5N2XRK97JdEtDz9/+CYX7Jj+VAmk65HZxeGpPCraZFruo&#10;pZTW02nXWlSTzQCbZJeNZ3lxEblsy/OWzuAI9Q8Q/sU/BbxN4j1vxBfpr8UXiWytLTxBo1lrN7b6&#10;Rfy2It1t72exjkEDXqR2sEX2nb5jRxqjMQKzv+FC/BP/AKFPw/8A+AMP+FH/AAoX4J/9Cn4f/wDA&#10;GH/CvGU9tdj6Pkl/X9f1dlL4ZfsP+BPgt8TI/iB8KdW8RaZa3E1zLreiXOo3V/bXyMbqSztI/tMr&#10;La2dpPf3c6W8SbWkkViR5ag9bq/7GH7PeveIZ/Fur6ALjUp9S13VvtslxMZYrnxLZLp2ptGd42Ca&#10;2QIFHCH5kAbmsD/hQvwT/wChT8P/APgDD/hR/wAKF+Cf/Qp+H/8AwBh/wpOSdrvYfLPfzv8APXy8&#10;2clpn/BNn9lrSNfuvENnpet7rr7CfsUmuag9jDJYXGmXSSwWxm8uOSSXR7FpnVcy+SA3DMD3cH7E&#10;nwPsPG8PxB0S31vTdSF9rF9qB07V7y3g1Vdcv5tSvLXU4Uk8u8tDdXE0scEqskRlcRhVYiqP/Chf&#10;gn/0Kfh//wAAYf8ACk/4UL8E/wDoU/D/AP4Aw/4UOSty30CMZLb+vwOPt/8Agm5+zhF4Ut/BFyPG&#10;F5punWF5pOgQ3/ibU7htEsrxrNzb6ZJJOXtY4WsLYwKh/dGMbMc59Tk/Y9+DsnwX034ErBrEek6N&#10;e/2ppGoxateLrdlqPnPP9ug1USfa0ujJLITKJNzB2U5ViDzn/Chfgn/0Kfh//wAAYf8ACl/4UL8E&#10;/wDoU/D/AP4Aw/4Ucyta/wDS6/gvwE6crp/118vN/eztdA/ZQ+EHhzw54a8M2NjeSx+FfFDeNdPu&#10;72/ubm9uNdliuYZr++upZGlu5plu5jIZi25mB/hUDQ8dfsx/Cn4jeJb7xj4osrttUv8ATdI0uS+t&#10;L24tZYotAv5dT06S3aJ18maC6nkcSph2B2sSvy151/woX4J/9Cn4f/8AAGH/AApP+FC/BP8A6FPw&#10;/wD+AMP+FPn8wUJI9Js/2ZfhPYfAGf8AZitdPnXwZc6Dd+GZdN+1TmU6dfJJHPELkv5wLLKwDhty&#10;9iMCsL4r/sjfCD4y3C6j4wg1aK/h0qy0iy1TSNTu9PvbKLTrxL+1ktp7eRGiniuEDCZcPjKk7SQe&#10;T/4UL8E/+hT8P/8AgDD/AIUf8KF+Cf8A0Kfh/wD8AYf8KTku5SUle39X3Mbwv/wTz/Zx8HaroGra&#10;BZ+IIjoEdun2Z9d1CW21R7K8uNRs5tXheYpqEtpeXU09u9wHaORyR2x694I/Zp8BeANUsNY0K58U&#10;SzabHHHbjU9f1K/jYR2EWnDzY7meRJT5MKsS4JMxaY5lZnPnf/Chfgn/ANCn4f8A/AGH/Cj/AIUL&#10;8E/+hT8P/wDgDD/hVKpbr/Wn+SJcJa/1vv0PonVPhj4I1ue+utZ0iwu5NUtY7HUZLiFXa4t4slIp&#10;Cc5VScgdj+FeRfGewW08Y/D6G2jIRNa1FEVR91Ro14ABx2A4rkv+FC/BP/oU/D//AIAw/wCFRv8A&#10;s/8AwNlZWl8IeHGKElC1hASpIwSMrxkccdq0oV1Cak9bGNbDOcXHY+UvjT+yb8TvG3j+f4j/AA18&#10;Rw6JqDDKm6N2yu2W2OPI2vbyRI7Rh4mYPHgOvBJ9W/Z9/Z78S/CafUfE3jrxFqPiPXNVSOGd3kuD&#10;ZW8cZJxDFM7kuxOXlb5iAAAAOfWP+FAfA7/oUPDv/gBD/hR/woD4Hf8AQoeHf/ACH/Cvocr4ijg8&#10;uhlWHjalG9lZXV25NX3tdt2ufIV+BsPUzCWaSX719bu17Wvy3te2l7HlGqfsb/s/6zr134m1HQJX&#10;vL34hab8U7iQXdyqnxJpUCW9rdBBIFWNUQboAPKdizshZmJ4ix/4J9/s22OsahrX9ma5PJqGqvrB&#10;hutZv5re1neTUZmS0iaUrbwmXVr6QxRgLvmLdVTb9Hf8KA+B3/QoeHf/AAAh/wAKP+FAfA7/AKFD&#10;w7/4AQ/4VyrNaOyh+Xl/kj3nldV3bnvf8b3++7+9nm+kfsnfBfQ/h/qXwv03SrxNF1bWNI16+tje&#10;XLs97oa2C2UgkLl1CDTLXKghX2HcDvbPny/sD/Ab7OdMkHjCTS4dWl17SNEk8Ram2m6NqEkjyrc6&#10;VbGbZZvDJI7QGLHkk5j28V9E/wDCgPgd/wBCh4d/8AIf8KP+FAfA7/oUPDv/AIAQ/wCFV/bFK/Ny&#10;u/8AVvu6FTy2tK957/ruehLBOMZWQ47kHNfOWtfsofCnXfHWr+Ob2PX0XxFBND4m8O22r3sHh3WW&#10;uLZrSWa/0lJBazTPAQjSFAzbUJJKg16X/wAKA+B3/QoeHf8AwAh/wo/4UB8Dv+hQ8O/+AEP+FKWb&#10;UnvD8jOnlNSHwzSPnqz/AGBP2cIvDZ8Ma3peta7E0d7BNc+I9Xv9SvJoL3TxpbQyXM8rSNFDZqIr&#10;dc4hxuTDZar8H7DXwE/sS80bWLPX9Wk1PRNe8P6tqutazf32p6haeJUtI9Q+1Xk0pmlkeOxto45C&#10;26JIwqFQTn3b/hQHwO/6FDw7/wCAEP8AhR/woD4Hf9Ch4d/8AIf8KFm1JNS5NvTz8/NlvLKrVudH&#10;lOj/ALIfwi8NeObP4j+EYdf0bV7W/wBS1C4uNI1a9tV1H+1r6TUbm31CNJNl3ai7lkliglDJEXbY&#10;FDEVT+Jn7Gvwf+MPiTU/E3xH/wCEo1OTUbCewispNc1BbDTDdRxRTXOl2iyiKyunWFczwhXzuII3&#10;tn2L/hQHwO/6FDw7/wCAEP8AhR/woD4Hf9Ch4d/8AIf8KX9q0rJcr/rQHltVyc+dXf8Anf8AM8Ug&#10;/Ys+DsHiG88QF/Fkq6hrGmeJL3S59e1CTTJtZ0m5tbuDUjZtL5Qunns4pJ5QAZm3lwS7ZytU/YS+&#10;Bd+mrx6cPFmkDXtMvtG1n+w9ev7IXlpqOqXWszpMI5Nrf6XfXW0kZSKeSJcRttr6A/4UB8Dv+hQ8&#10;O/8AgBD/AIUf8KA+B3/QoeHf/ACH/Cm82pWtyv8Ar5g8tq/zr+r/AOb+86Hwv4O0XwZ4b0zwj4ct&#10;Ps+n6PY2+m6dBgt5NvbRrFEgZsnhFAyTn+vzbr/7D3wD8W+P/EHxB8XafrWqv4ne6n1bRNR1W9n0&#10;I3V5paaLcXkOmGT7NDdSacgtmmRA2xmxyxNe4/8ACgPgd/0KHh3/AMAIf8KP+FAfA7/oUPDv/gBD&#10;/hTnnFKTblFv/g7k08qqQ0jNI8Bh/YW+CgstGsdSk8Y6mNG8SQeLTLq/iHUb6fUdUs1iSzn1OWeR&#10;nvPsiQRpbLIcQquExk59V8F/s9eCfA2t6fr2iT+KZZ9NgFtbrqOu6lfQsgsrbT8zRXE7pK3k2sbb&#10;nDHzTJNnzJZGbqf+FAfA7/oUPDv/AIAQ/wCFH/CgPgd/0KHh3/wAh/8AiaI5xSW0Wv69fIbyuo73&#10;kjM+C8Up+H6Ha3/Ia1/se2sXma9V8mb+435V51H+z58Col2ReDvDarknC6fABycngL3PNP8A+FAf&#10;A7/oUPDv/gBB/wDE1TzuD6P8DP8AsWf8yPJf2kopVufBuUb/AJGC77f9Qq8ryLypOysfwP8AhX1l&#10;L+z18B5sef4N8MvtO5d+nQNg4xkZU9qZ/wAM6/AP/oS/DH/gtt//AIivYwHGNKhT5HTbPLxnC86k&#10;uZ1Ej5Q8qX+435f/AFqPKl/uN+X/ANavq7/hnb4B/wDQleGP/Bbb/wDxFH/DOvwD/wChL8Mf+C23&#10;/wDiK7P9faX/AD6f3/8AAOX/AFPl/wA/UfKPlS/3G/L/AOtR5Uv9xvy/+tX1f/wzr8A/+hL8Mf8A&#10;gtt//iKP+GdfgH/0Jfhj/wAFtv8A/EUf6+0v+fT+/wD4Av8AU+X/AD9R8oeVL/cb8v8A61HlS/3G&#10;/L/61fV//DOvwD/6Evwx/wCC23/+IpP+GdvgH/0JXhj/AMFtv/8AEUf6+0v+fT+//gD/ANT5f8/U&#10;fKPlS/3G/L/61HlS/wBxvy/+tX1d/wAM6/AP/oS/DH/gtt//AIil/wCGdfgH/wBCX4Y/8Ftv/wDE&#10;Uf6+0v8An0/v/wCAL/U+X/P1Hyh5Uv8Acb8v/rUeVL/cb8v/AK1fV/8Awzr8A/8AoS/DH/gtt/8A&#10;4ij/AIZ1+Af/AEJfhj/wW2//AMRR/r7S/wCfT+//AIAf6ny/5+o+UPKl/uN+X/1qPKl/uN+X/wBa&#10;vq7/AIZ2+Af/AEJXhj/wW2//AMRS/wDDOvwD/wChL8Mf+C23/wDiKP8AX2l/z6f3/wDAH/qfL/n6&#10;j5Q8qX+435f/AFqPKl/uN+X/ANavq/8A4Z1+Af8A0Jfhj/wW2/8A8RR/wzr8A/8AoS/DH/gtt/8A&#10;4ij/AF9pf8+n9/8AwBf6ny/5+o+UPKl/uN+X/wBajypf7jfl/wDWr6v/AOGdfgH/ANCX4Y/8Ftv/&#10;APEUn/DO3wD/AOhK8Mf+C23/APiKP9faX/Pp/f8A8Af+p8v+fqPlHypf7jfl/wDWo8qX+435f/Wr&#10;6v8A+GdfgH/0Jfhj/wAFtv8A/EUf8M6/AP8A6Evwx/4Lbf8A+Io/19pf8+n9/wDwBf6ny/5+o+UP&#10;Kl/uN+X/ANajypf7jfl/9avq/wD4Z1+Af/Ql+GP/AAW2/wD8RR/wzr8A/wDoS/DH/gtt/wD4ij/X&#10;2l/z6f3/APAD/U+X/P1HyLf6ZFqdhPpl9EzwXML28ycjdHIpVhxzyCRWNc+FHvbifULu/wBckvLu&#10;OaG81B76Y3VxBcRRwSQyS53NE0cUalTxhR6V9pf8M7fAP/oSvDH/AILbf/4il/4Z1+Af/Ql+GP8A&#10;wW2//wARWNXjTDT+Ohf+vQ1p8K1YfDWsfJkNoYIUgijZURQqqAcAAYA6dq5tvA+hSvM15atdLN5y&#10;+Xds0yRrcP5kyxKxIjDv8zbcEkDPQY+1/wDhnX4B/wDQl+GP/Bbb/wDxFH/DOvwD/wChL8Mf+C23&#10;/wDiK0lxzQla9F6f12IXCdRXtW3PkDTtH/sxJBG11M80pnmmupHmld2AUlncsx4UAZPaqGp+EtJ1&#10;e4+23du63KmJ47qFnjmjkgYtDKjKflliJJjkxuTJCkBiD9m/8M6/AP8A6Evwx/4Lbf8A+Io/4Z2+&#10;Af8A0JXhj/wW2/8A8RU/67Yfl5HQ07f0i/8AVWrzc/tte58X6V4P0fR7k31rBI1y7zSy3c7vLNLL&#10;cMHmlkdj80spA8yQjcwABOFAHQhJP7p/T+uK+sP+GdfgJ/0Jnhj/AMFtv/8AEVdt/gN8E7RDFa+E&#10;vDsak7iqafABk98BaqHG9CK5Y0Wl6oifCVSTvKtdn//S/or/AG8/GOueGfjx4A0/w9JHHdX3hbxG&#10;4lneRI0S3udOd8iPkk7gB/hX4yftz/C/xv8AtQ/Da78Hr4j0bRJTfaXqGpXU32iSO7ttMuDIlu0D&#10;yoJGLy4VgGZQSMEEiv08/wCCnGsjS/2oPhJCzbfO8H+M1B7ErNpZxn1xz+tfhN8cLPxf8RviDr1z&#10;a2yrZ2WlDRLN9TM6WzeePNnlto42j86UkiMFmVIwDhmLHZvQxSoyU7vTZLdv56ffY1p5bUxl6EJR&#10;jo23OVopaN7at3skopu72te3hn7U/gFPD3wQ0a68KJpenav4CtnutM1WxtbWO4hkOprfh7Z47GKS&#10;Nt3y/u3iBPJ3c1/bR4WwP2Q4QOMeAp8f+AclfxaaZd6l430jR/CvxNX7VJqWvWel6kkieSLi3l1N&#10;Id20EMoliIbBO4Z5Oa/uL8WeG9P8HfA7WPCmk7za6f4Xv7S38w5YRx2sgXJ7nFVVxc6kIwqbq/42&#10;/wAjH6rSpVZujJSjsmrpNLZpSSaT80n3R4f/AMFCZjB+zB4hm6bL/TDkdR/xMIfp/OvLdP8A2fvg&#10;54U1bVfFGg2vi3SLsaNbX89/p2oLaafOWjhzBbgWz7Cu/LjB7HLEnHcf8FLLgWv7Ifiu4JxsvNKO&#10;fT/iYwD+tWNZ+NviO407T9F8M6h4fk0ldGtYZYr2W2l82VYgW6zDA6KOOOuOK82lVpLEyhUsrx0b&#10;dknd63/Q6asJqhGcLu0tUldvTb/gn5D/APBTX4Z/Dn4Zfsw+IvF3gOLUo9WuvENjHdajfXYuJj9o&#10;t5mYRusMJj3HBYAkEjPBr3HxNLPq3/BC34V3mqYvZZPAngC4mkvYbW8JcwW5Mjfb3WINk58xiWU8&#10;gE9PKv8Agq38Qrrxj+xHcpriaPb33/CVWbpFp7w+a8KRTrukEbsTjA5xjFewS6Bq/iP/AIIXfCiz&#10;0SwuNSmh+HngK7aG2gtLhkiht7cvKRekRIqDkycuvVQa5sBScataDadmtU7r5GmNqOVCnKzV09Gr&#10;P7j9PPgdaRyfCrw55fl7f7HtceULcJzGvQWn7gD/AK5fL6cV0PxH8H+E9f8AB+s3OqWVheXNro18&#10;Y3ljSSWLEDsMH7wweRXH/Brxv4J034a+H7DVNX0u3uIdJtY57eW9s98brGAVb7OwiyD2Tj0rjbr/&#10;AIR/T9U8TeKptd0KaG+07WUihi1C3EiCa3YRNtD5k3H5QnVT0Br2kz4anCNj8Vv+CPiFf+CtH7TC&#10;nt4U0gZPPAurf1r9ujA0/hBk/tT+y/8AiqdePmFZW3/8TC5+X90ynjrzxX4m/wDBIcBP+Ct/7TSZ&#10;/wCZW0nr/wBfVvX7HHXvhtqOl3PhrxH4k07Sruz8T63LLb3EsYlXzL+427kc5AKkEe3tX5p4iySj&#10;h5PRc3r0P0Dhte5ZdkbunaPbmZHu/FwKBgXUJdglRyQD5h5IrxD/AIKN2Wip+ybcTaFNLdWpg1gJ&#10;LOzOxP8AZt1nLP8ANwfWvXUvPhBoGn3Wt6b460mS7trO4ltoVlgDtMIm2BcHO7djGK+CPi5bfFT4&#10;sfs5+MvFfiDUdWuNG0fwlqV3BHqErSI9w1o6F1VhxwzAYr4bG4vDU3RgrycmrPRJantUaU5c0npY&#10;9A/ZKuksf+CNvwFvJgCIvDngiRt3I41GA81p+M5vF/j74l67cfDXRrTVb8WGjedczw2Uq21vDNct&#10;LH/pnAMu5cbeRjJ7V578B7v+zf8Aghz8Gr5mCeT4N8HSFmONoF9Ccn06V6h+y5rhtvBWo+MHZHk1&#10;7UZJ0dOcwQqIUG4dQShYY45rzuNONMRlXE9ONCSjemndpP8AmXXTVn0OQ5JRxeUyVRX956XsdF48&#10;09D8TPCHjLw54IvtJi0PVLm/1GO3l0eCWVJYkSOCPyWAaNXUsQ/IzxzX5cftN/A39oy+8Z/Bn40/&#10;C/T7DTZ/hF4k1XxTqza1dQzxXEd9ctKViSOTJxGxGGIG7GM1+wGpajJqM/myHjt0r4J/4KL/ABYh&#10;+D/7JPivxJvxNJp720SKQHYPw2z/AGlyDXzdXxZzudRQoVU+ZpL3Vu3ZfietT4NwEYOU47K717H7&#10;jfCf4xfDj46eB4/Hvwu1bT9Y02QtbTyafcx3S210iK8trK8RZVmh3qHXOVJr+BL9kj4q+OvDvxC1&#10;zQ/AfhjxV4kms7vWLmVdAncwBWgd5PMimtriNGSMFlMYQseG3HAr+nz/AIN6fhd4t+HX/BNHRLrx&#10;W0M03i3xJq/i2xeF97NbXoggTzc/dkMlu+VycDBzzX4qfsnfAb4gfs7fEzWbz406JZaDdSJryIuo&#10;XNglxMmo28ttAySWupJI6eZkOJk+UA7DnNf2zwxU5cHiFVau4x8rvrb/AC/yP544hpuWJoOmtE3+&#10;R+WfhT4u+IrX4/XPiBNA8UvqGpFYf7Hiubr+1Y1hWH5nEsTCQEAfJJEY1B+RRjj9FPEvxG8e+Ov+&#10;ConhCD4geGdb8NXtt43iaW31K5kubYyOsYKWxWKG3KqMHeiljnDNxivG/Dn7OvxAj+Pt/wCLdX03&#10;RF0qby0tbya80YRBo1h3N5cOq/aoQdhxIjGRv4gMmvtf4leF9S8Yft+eGPjXof8AY8fhqx8VDWtQ&#10;1ObU9Ltlt7VUTLSPPqMk8jDYfkVNo6rk19zja1N1oNP/AJd236nyWDozVKa/vpn1V/wRT8c+I7b9&#10;tDxV8Mo5k/se8/Z68D69PAUUubyyaO2hcSY3BRFdTAqDg5BPIFf0m+C/+PzxJ/2M8v8A6b7Cv5gf&#10;+CLLK3/BQ3X9uOf2YPCRGO4+02fNf0/eChm98SY/6GeX/wBN9hX5RjJP20/V/mfpOG/hw9EdxX80&#10;v/Bbn476doPxy+HPw08d3Mkfg59L1HUdr7hYXGtQzRxkSn7kklvCy4HOwyHoen9Cfi7xhHCE0PQZ&#10;le5uVJknhIcwQ7ihZByGlZgVjHZgSeBX4+ftMfCXw1+254P1b4I+MdB0vxfpeg6vLcap4hsoZGj8&#10;N28bKi6fo9xujlu9UcBmuZ9wRGd1IYgBeOVRJXbOhH4Pf8E6P2krvwv/AMFdvA3gz9nu4lk0fxcl&#10;7pHjiwsiWtJtPEDSQ3EyKShe3mVCkhGV3lc8kV/dZnHA9v0r+Xf4U2f7Ff8AwTI+LHhnVf2cPgp4&#10;z/tLX9bXQNb1jW4nvtVurW5QpGmlu0js06SYcwgBXQMMg4I/qGjLSqhAYbwGCsMMMjoR2PtXn4LN&#10;KVeVSNJ6xtff9TzMDm1DE1KlOi9Yb79T8KP20vil4q/4JrftWaV+0n4JxeeBPibK1v458HrKI9+q&#10;2SKJNRtUPCTvCysXAwzBlf74NXf24/i0/wAOdE8Ef8FTP2TtWtbq0nWz0DxZpzP5UHiDSLpi1tFc&#10;x9ftFtJujzgyRbtw+VDnzH4u/BnxP/wVN/bZluFkmh+Efw3ZtATUkJEeo3kb7r5rc9G8yUCMMONk&#10;YOcHFaH7Y3wb1T9q74z+Ff2Av2ebVdM8CfDkRX/jG+t/ltor2ZAqQs2AGlhgYlupDykfeGK73Pse&#10;o4s/YT9mL9pj4aftX/CWx+LXwznY29wBFf6fP/x86feKB5ltOP7yk8MPldeR7fzb/t5/Brx18IP2&#10;pfin4x1TTfEGp2nxQiuZdJPhrw9PrBhgZ7I5uHSxuQrBrdlC7mUhshAVJr+mn4D/AAH+Hf7Ofw5s&#10;vhp8NrOO1srWJFllVQJbmRVw0sjdSx/ToK6PxxfeE7a387U7Sw1G+VhbW1tOqOwldTIFYsCY12gu&#10;Sf4QcZOK7sHjpUbtdTkxOFVS2uqP4pl8YfEH4Gfsk6rNBp3ivSdBlv8Aw14Q8ValqOk3ejtJp8n2&#10;2edBHcJHIttLLLFCzEKJMMuACRXxV8cP2mPD3wp8e+B/iL+yze/ZfG2ma7p7aE2jtiWWR50RrZlj&#10;5aK4U+U8ZBDgkEda/sd+NVnB4uv9U/Z2tdB8P+MZPFWlKJPBtxahbRTOSJdX1yQYEFrEqhLO1Q+Z&#10;IMtkH5087/Zi/wCCFn7BH7OPi3SfitF4abWfF2mYuI7/AFK6nuLSC6OSz29rK7JGFJwvU474rPF4&#10;l16jqPdlYbDqlBU47I/Rr4waxfXnwLbXwXtrmezsbsiJijRSS7HYAjBGCSK+WPA/7Q/xD0K5gsNS&#10;mTVbZpEiKXnMqgkD5ZQQ2f8Ae3Cvsz43aLe698NNQ0rTlzLJ5RQBSRhXBP3QTjA64wO+K/NVtA1j&#10;Q9UtRqcDxq1zHsl4aJ/nH3JFJRvwNTCRjik+ZM/n9/4KBf8ABb/9tbWvi94z+CPwnv7HwBovh3xN&#10;qvhxLvw+hfVrpNOupLXzZL6bLRmTZuxAseM7SW4r9m/+CA3irxP44/ZQh8UeNNT1DV9Tu9R1t7nU&#10;tUuJLq5lb+0m5eWVmdvbJwBxX8lnxw+Cnxa+OH7bPxV8M/CLw9qniC8HxK8TmVdOhLxwL/alxl55&#10;jtihQd3ldFHciv7HP+CKPwC+JH7Ov7NFr4B+JdtFDfwvf3c8lm/2i1U3t600cSXCgRyuqYLmMsik&#10;43GsnLWx28tj6m+Nn7aPin4Z/EzWvhr4R8FDxBJo1vbXE0y37QtsuIIZNzqImVQHmCD5uTjua/n5&#10;+E/7SeqfCX/gpX8cviHD4c0/Xry48XfvtC1DUIrKOBLtbwyyeZKp3iF2VDherA8cV+tGo/EPwR4Z&#10;/wCCl3jSHx7quk6VYwWWjSPNrNzBbQHba2DEAzsqswBJ2jJwMgYFfnD/AMFGf2RP+Cf2q+JtU/aH&#10;8LXPhvxt4k8Z+NGudV0yy8Q3b+Qt6ksss4js775VDoqjCKg3Yx0FfRZDmFClDEUcQ2lUildK/VP9&#10;Dws6wFarOhVoJNwbdm7bq36ndf8ABYz4m/DP4i+Kv2XJfAuo+G7i6T4vpNqOn6DfWl49qDd2KRtM&#10;LZiVDBcqWA9BX9AmqJLL+yzexRKzu/w6uEREGWZm0pgAAOpPAA75r8fvhD/wQm/Y+0qfQvip4bs5&#10;rPUdP1KHV7FWvNTljjubC6MkJYG+AcB4lJB68iv2m8Q+KfDvwD+C1z4v8b3MzaV4O8Nm81O6toGe&#10;RrfTbfMjRwJuOWCEhckDPJwC1Z5zjMPKjh6GHbagpatW3dy8rwteNWtWrpJya2d9lY/iG/YM/bB/&#10;ZX8J/sb/AA78L+K/iL4Q0zVNP8Ox2l9p2oanBb3NvNFLIrxyROwZWBHQj3r6L/Zv8WeE/jf+2Z8U&#10;Pi18Ir7RPEugeE/gxod3e+I7W+MFpY3Nlqt3PKtlq8YaG21SO3ctAGLKSwSVDHI1eUfGjwH+wv8A&#10;tDfFLWfjX400r4CaHqviG7F9eaVaaDo+rLA+xVAe+k1+0+0S4UebIttCjPkqmOW++v2GfiF+y/8A&#10;DnwPqP7GPgYfCl7fxDqX/CZeC20SK10S2fxZpULXSxarZW2oais0SQW32iFw4EnkPBIgJiZ/maeH&#10;SlzJnvursj9Ef2Cbe30H496la+Hbq80uy1nQNQudZ8MRwfZNMu9SsW0mVNZhsif9Au3j1A21/apl&#10;Euo5ApIAA/VvwZzrniQf9TKn/pq02vgf9gP4TNdx3v7Tmvfa3OuWP9g+BxfhknTwxFObhr6eM423&#10;WsXe6/nz83zoOMYr738G5Ot+JQef+KkT/wBNWm103Zmz+JP4heF/FV98UvGl3p9nJJDJ4/8AFZjd&#10;WQBh/bd6M4LCpLfwj4x/4QK7gNjL5h1qzcLvjyVW3uQT949CR+deU/F6eNPjT48RgvHxC8V9R/1G&#10;7z61WtriMfDS9YBf+RgsBnAH/Lree3+fzouxCfETwn4vt/AWs3FzZSLEml3Lu5aMgKI2JPDZ4HtX&#10;90dmT/wh/gf/AK+tE/8ASev4AfGU8TeEtSAC82U38P8AsGv7/bT/AJE/wP8A9fWif+k9K7uB8Cf8&#10;FkP2ofGX7If7GEvxc8BPpyak/i7SNGT+04FuYSl4txuPlsy5KFBJwQcKecZr+bz4g/8ABYX9o74Z&#10;N4QvtVvvBV/aeJNHa9K2WmbZGJkuUjuIWkYK1uWhWMk85LEZIAr9xv8Ag4X1FNK/YL0q6s4Zp9X/&#10;AOFp+HU0FLXzPtIvnhvVDW/l8+asPmlPceoFfxyfGfWfC3hfw14evrNbrWtFvfD0Z8TWlys4tYIn&#10;v78W0l2wkY28iXoysDgEkHOA5z97w9gKNSnQ54XvJ3+4+LzzFVYTrck7WireWp+ndx/wWM/ah079&#10;ni1+O1xfeBZlOspZXFmNKK+Zi2S4ktEIYgXWCxALEBOT7f1RfsV/tM+C/ib4LvtX8QwaP4burOeP&#10;T2u7u8it/tyoglLKszLtAaVmKqWClz2NfwY6lquq2X7P0Hi9JNal8YR6wFuNGkjna7kaPSImljkg&#10;37xbta9Zwm3YQnNf0Ozf8ExPhx/wVS/Yn8XfCm/vJfDniPR9f/trwBr8E0rRabfyWqKI50Vh51tL&#10;GBG+7LAYZSGFcef4KlCjKUYJWm1p6Hbk+KqTqpSldOKP6hz8UPhh/wBDN4c/8Glp/wDHa6fStZ0f&#10;XbQahoV5aX1uzFVuLKZJ4iV4IDxllyD1GeK/ya/2RP8Aghf+3x+0H+3RqX7HHxC0jWvCcfhC/jHj&#10;zxFcl2s7Kwb5o5bWbOy4+0pzAUyCDk8jbX+pB+yp+zN8Nf2PPgD4b/Zz+Ekdwmh+GbBbK2e7leae&#10;ZxzJNI7liWdsk818cfUXZ9DDqPrXEfDPj4Z+Gv8AsXNLP/knFXbjqPrXzp4n+Jp+C37JkvxeFl/a&#10;R8M/D2DXBp/m+R9p+x6ckvlebtfZu243bWx1welb4XDyrVYUoK7k0l6vQipVUIuctkfRqxyP9xSx&#10;9hmv4+P+Cu3/AAV58XeKfhR8Z/2LJfAel29m/iXVPh43iBdUna4EWk36Mt19nMATfJ5Iym/C5+8c&#10;V8Kft8f8FQ9Y/wCCiWjtrmneFrvwIvhKFtKaG31t78XhuZvM80lLa02FQm3GGznqK/IfVpZrj9m6&#10;ynuHeWV9YuWeSRizMTjJZm5JPcmv7h8Jfo9U8FKnmOdLmnZtQ1ThOLunzRlZ7duup+N8UceyrXoY&#10;Ta6vLumuzWh+g/7Cibf+Cmv7MoP/AEMmj8/WE1/R7/wXJ8a+NPGvjf4T/sieHLtrLT/F+p/bdTOS&#10;Umne6hsrMSqPvpE8rSbehbGegr+cb9hb/lJr+zMP+pj0Y/8AkFq/qB/4Lcfs7fEPxR4V8H/tYfCi&#10;KWbU/hpdSzanHbKXmisXljuI7tEH3xbTxBnGPuEnoDX5t9Kv/kd4Zf8ATmP/AKVI9Tw+b/s6q/7+&#10;vpp+h9DftLv8NP8Aglp+wDrknwP0qKy1COzi8P6bqEUQ+13esX4MIvby4xuZl+eXLnAICLgYFfi9&#10;+0T8Ofgn8av2AdG/aJ+GvjOHxX8UfhpLo9n4+8WWUE1tcXTapKfJE0kkcTTzWcxQRXGGdlVgTyMf&#10;sL8EP+CnX7DP7WHwgs7L4+6l4X0fVDDDLrnhnxrHE1i13CMmW2kuUNvOhbLJg+YmcFQQa/Mj/goL&#10;+0/8Ffjxp+lfsL/8E79C0u7bxRr1rea1eeFtNTTbW/u7YkWsEYWOIypG2JprgjYqooBI3EfzCz9F&#10;xDjyuXNpbY/oB/Yi+MmsftA/sl+Avi94jwdR1jQIm1FwMCS7tma2nkHs8kTN+Nfzd/8ABzv8T5/D&#10;fi34SeHPB8dxc65DY6rf3EEU/loLOWaFF3ptbeWdDjPGB0r+nn9mb4M2n7PH7P8A4Q+CdpKs/wDw&#10;jeh22nT3C9JbhV3XDjvhpWdh7Gv5Gv8AgvRJL4q/4KA6dosz7otN8LaZCobHyCQvMVB6gFmBIz1/&#10;CvQyyHNVRxZpVccKubV6H89XxQufH/jX4neG9a8TfbrGU6PDZaXbi4kU2ttLcO0gjXACq8zySfKo&#10;G5mx3r+3j/ghf8RfHfiTwn4u8FeLdV1HU7XSbXSf7PS9neZLZVWSLZCrltilVXIBx8o4FYfhr/gn&#10;FL8ev+CU1j4B8B3OjQeLfFUlp4x0/V7+AI0K7o9tkl0qmaFWihXLKdpcnIwTX05/wSh/YX+L/wCx&#10;p4V8RP8AGe5059S1k2sEFrp9ybvy4rYuxeSXAXLFwABnABzjiu3FYmEoTjfU4sBgqsKkJW0PXP2h&#10;f+TjrwD/AKEDROv/AGE9Wr4J+Jfxxm0fx9P8O9Eu47KeztoZ5W8pZp5XmGQEVztWNBjcxBJLYGK+&#10;uv2vPEB0D9oiaQNt8zwDo4GPbUtU9PrX5I/tJfAeL42+LLL4geGdaXRdXtoPslz5sbzW91ED8u4R&#10;vGyOo4yCQwwCOM18rnNPFywz+p/Fp9x914eYvh+nn/8AxkjaoWeqTdpW926W6Ps79n343XHxXbWN&#10;B1aKFdQ0OaJHuLc/ubmGYuEkUc7WDRkMMnPBHXFfdf8AwTiH/FtPHX/ZWvFH/o2Kvyl+AfhDSfgf&#10;oFzZRXrajqWoSRyajqBXyVcQgrFFHGC2yOMMcAsSSSSScY/Ub/gmNdG++DPi++Jz53xU8Svu9cyx&#10;VvhadaNCmsR8VtTyM1xWWVM5xTyhNULvkv2uvVryXY/R2iiitTW70CiiigLsKKKKAuwooooC7Cii&#10;igLsKKKKAuwooooC7CiiigLhRRRTuxBRRRRdgFFFFF2AUUUUXYBRRRRdgFFFFF2AUUUUXYBRRRRd&#10;gFFFFFwuFFFFId2FFFFAXYUUUUBdhRRRQF2FFFFAXYUUUUBdhRRRQF2FFFFAXYUUUUBdhRRRQF2F&#10;FFFAXCiiigLsKKKKAuwooooC7CiiigLsKKKKAuwooooC7CiiigLsKKKKAuwpQCemaSvgH9oDwZB8&#10;WP2z/hh8K/Ed94pTQrjwL411i70zw54h1nw+txd2dxo8dvLO+jXdnLL5SzyBA7Mo3txmpcrNLuVH&#10;W59/4NJX4Z+C/wBp346eDPFV18JvhbYTfEC80O7+Imh+DtV17Ubq6vLuw0HW/D9jGJU+2W8GqSWA&#10;1G5hJmYXly1kIluo5JpZG8v+KH/BRX4zeEvi14G1lrmwv79IvFfg7XbYaVrvhjRNBvrm68MC11Lx&#10;dompzPc2iacmoElobq5SVJUaG4jSdjFpSSnycu0ldenK3r+CfRPqRK6ck+mnzv8A1br5H9DnFFfB&#10;v7THxx/aI8A/Ff4b/BH4Ln4fjVfF/h/xXrGq6v4wgv3s4n8MWtnMEtLa0vIJNtxJcsH3zMYY/wB7&#10;mTyyknxXp/8AwU6+Pfiv4faz8YvDPhTQYNGOqfD7wr4a0KSzvL3WH1fx/p2lXiXF3Kt7aQtbWLX7&#10;hYY443vP3SrNbk7mG07tPZpfe2l970KaaXN5J/L+k2z9xvrS9K/Krwh+1b+2P458aab8D4vDHhXw&#10;p4vi0rxL4n1HVPHNjeWemalo2hXlhbQG2sLTUrm402S5+3jznuLq6+y+SzeVMsibcb41f8FCPiD8&#10;Jvjt/ZOlafpGveCLPxmPBOsLpuj6mbm3vf7Gm1Rohr01zBYyXqmNN1lb6fcqkLqXuVlJjRSaTjrv&#10;f8NG/v09dCldqTXT+vy19NT9bcHpRX5A/FD4ufth+IvgN8M/Hr6r4D07W/GfxG+HuoeHU8OnVIbW&#10;DS9fDyT2esQtdtJfQxqR88M1ul5tK+Vb43V5FqX/AAUN/aGg8e23g6w0PwXL4vXxIvw4vNRlfV4t&#10;FeceOG8NvexacL5gieQBcKjO8wcGH7QYzkaRpy5nHrdq3pFN/ml6iirxU09P+H/SLZ+7eDSgE9AT&#10;9BmvxV8T/t+ftVWegfEXQ/DWnfDZvE3wh8MeNfFPim81S31KDSdci8MXhtrWHToVvvOsDOgL3Es0&#10;92IW2oqtv3L+t/gfU/FuveGrXxHrcumganbW2o2cNtbywmGC4t4n8uQyTyea4kL/ADqEG0qu3Klm&#10;dKlePNfTT8Vdff8A155Vqvs7KX9f1+p//9P+zn4n/CD4ZfGnQYvDHxU0Sy1yxt7kXcEF6pPlTAFd&#10;6MpDKSpIJBGQcdK8Af8A4J8/sZS/6z4e6G/+95x/9qV+Q/8AwXH/AGhP2svgr8TvAWnfs4a54t0m&#10;0v8AQL+bVIvDccksck0dyixtLsjcBgpIHIyPzr81P2iv2yP+Ch/h/wAEfCe98JeK/iJDc6r8OI9R&#10;1xrSCZnlvzqd9GXnAhOJPKSMEHB2gcdM/a5bwRUxVKjVVaK9pfd6q2uvbY+Ux/FsMPKrTdKUuS2q&#10;W97beh/U/bf8E8v2KrO/g1S1+HHh5Li1njubeYRSF45YmDo6kufmVgCD6jNfWHibRU8T+HNR8OTS&#10;NEuo2NxYvKgDMguI2jLAHAJG7IHev4sf2vv2y/8AgoX4P8UeEbPwH4s+IVtDd/Cvwlqd+tjDMyvq&#10;N1pyyXUkhELYleTlx1DdhX9ffgSfVPEHw/8AAUmvXF59ov8AwzZXWoS+a8U0tw1hDI7SFcHcZCSc&#10;9815eb8OTwdKjVc1L2l9nqrdz0Msz2OLq1aSg4uFt+t+39djqvi78LPBXxw8Bal8NfiFBJc6Tqqq&#10;txFDI0MivG4ljdHXoySKrLkFcgbgw4P8/wDf/wDBu7Y3F7LPb/HrxdEkkjOkZ8MaU5VWOQpbzBuI&#10;HGcDPXAr6D/bK/a1/bK+Hv7Zln+zD+yl4Z8F6jptl4K0nxl4k174gavqdqoGqX19ax2dqbOdSrst&#10;ixEjRSqpbJVtuxv07+H3xI+D3xFv28LeH/FWnX3iCzgL6touk6+L+W0miCC4jzG4LiF3Clto6jIG&#10;cV8XLE4OdZ0pSi5q107X1vbf5n1kcNioUlVipKL66203+4/DKX/g3StJ4ngk+P3iwq6MjZ8K6T0Y&#10;bT/y19D259K/eH4GfAjw98FP2c/Cn7NrTnXdK8L+ErDwebnUIUQ39tY2y2u+aEFkBlVcsoJAyQDW&#10;F8QvH3hbwRqr+GLNNd1DVRZG5CQ3TrbQFh+6FzM8i7N/UABiVBPHGfFfh3+0DpV/o13rHjW7Gq2c&#10;NykCar4NuJp7eHCgXCzxNdTyZib5iUJOzACFq39tQpycFZP7j0KfD2YYij7eMG4r8vI8K/aC/wCC&#10;VK/E7xNZ6v8AAv4seMPhPptvZfZ7jw/oFlbalZTS+Yz+en2tw8RIO0qGKnAIA7+Dr/wRl+OSnK/t&#10;W/EpSO//AAj2l/8Ax2v1L+LPxn+BvwSvLDTfH2ta/wDbNTs59SstO0Gz1nxBfPY2u3zrxrXR7a8n&#10;jtYy6K1w6CEMyqWyQD6r4PHgv4g+FdN8c+BNXn1jRtZso9Q0rVNO1CSe2u7WZQ8c0MqMVdGUggji&#10;u2MtG1/X9fofMvCU4uzjY/P/APYL/wCCYmg/sR/FLxv8btS+IHiL4h+K/HVla6dqeq63Z21gEt7Z&#10;xJjyrcuHkZlUlywwBjac5r2v9r79i63/AGo9CT/hEvGniD4ceIo7iFm8T+Go4riWa2hV1+zz28zL&#10;G6ndlWBDKeec4r67PgmNSqs+rAucIDdTfMfQc807/hCFLlN2rblGWX7TNkA+vNZVsPCr7tSN0dFO&#10;ThrDQ/DM/wDBGD44np+1f8T/APwR6d/8eqXUP+CM/wAe9V8P3XhbUP2tPinLp17BJa3Vk+i6cYZo&#10;pQVdHUz4IYHB/wAa/cP/AIQy3MBuRLqnlg48z7VNt/POK8z+L/i74bfAbwYfH/xU1HXdP0v7dZ6b&#10;G9rHqWpXE11qEy29rDBaafFcXMzyyuqKsUTHJ6DrXGsrwitL2UdPI0WIqPTm/Ei+B/7P3gL4Gfs9&#10;+Ff2a9EjbU/D/hTw/aeHbX+10Sd7iG1TaHmUjbuY5bgfLwB0r8sf2iv+CJnhP4vfEFvGPwe+LHjr&#10;4V6VJaxQt4V8NxrdabHLHkGSASzxmIMMZQAjcCc5OB9zN+1v+yxB4a1vxRqXiHxZYxeHZ9Lt9X07&#10;VNE8S2GsRPrc/wBl00x6RdWEWpTrdT5iheG2kV5FZQcq2PTPhN8WPg18bb7VtI8A6p4jOo6F9m/t&#10;fSNesta8P6lapeB2tpXsdYtrO58mbY4jmERjdkdVYsjAGJyfCYl3r0Yzt3SdvvNKOPrUVaFRxv59&#10;T8Uf+IfnxZnj9qL4r/hp8H/yXWRrf/BuXa+MII9I+IH7RnxL13S/OjkutMvtNtjHMisCybjcsU3A&#10;Y3AEjOccV+yPj/8Aah/ZN+GGgeMfFXjfx4tpp/w91jTPD/jW5iub27TSdS1gwCytZxbJK3myG5hy&#10;qBjHvHmbMHHqaeNfhNL8Yl/Z/i168bxkfDQ8YroaXF0ZToxuvsX2vzAph2m4IQLv3nOQu3BrnpcO&#10;4CMo1IYaCa1Xux7XTWnbVP5mlTMcTZqVWX3vvb+kdP8ACD4S+AfgT8M9F+EPwtsE0zQPD9kun6ZZ&#10;Id3lxKSxyx6szEsx7sTXyJ+2J/wT98KftW3dl4j0PXYfBWvWqpbTatb+GtE10XVsm8iKWLUrZnDA&#10;tlXWUAAEbSTkfcw8Do0hiD6sWXqoup9w4z0z6VwI1fwAvi+PwBPqep2+sTtciz0+8lvLaS7Wyihm&#10;uZbTzgi3UMK3EQkmhLxo7CNmD5Ue3Tk4ytFtM4HG61WiPxvP/BEbxLu2r8bVH/dMPCP/AMZqNv8A&#10;giH4nP3fjgB/3TDwj0/781+6P/CDp5gi3atuIzt+0zZx64zXgXxZ+MvwV+CfiHSPCXj3UfFp1bXb&#10;a8vNK0vw/pWv+Irye308xLcymDRbO9kjjiaeIM8iquXABzWrxU47yf3szWHh/KvuR8u/sUf8Ez9N&#10;/ZF+NHib9oDxD4/1jx54m8ReGrHwgs13pNholnZaXYyJJHDFaaeBETmOMKcLtAIw27I/SXRtGTRp&#10;tQuI5Gc6hqTakwIx5bNBBBtB7gCANng5bHavO/hvrXw5+MPgmw+I/wANNYvNY0XU1Y2d/b3dwoZo&#10;3aKSJ45AskU0UitHLDIqyRyKyOqspA7xvBcKJ5kkmqhScBjdTYz6ZzWMlr7xouyPmDxn+xf8PfFP&#10;im68XaLrvjPw3PeiZLq18O6vLa2UiXL+ZcL5GCE858sxQqQxYrgsc/SfgbwN4U+G3haz8GeCrGDT&#10;9NsIVht7WBQqqF7nHVj3J5NXz4GUOI2bVtxGQv2mbJHTOKyNd0HTfDmlS6zqba+YIfvrZm9vJich&#10;cJBbpJK5yeQiEgZJGATURS6FRi27GzqvhrQNc1PTdb1mytrq70ieW50u4njDvazTRmGSSIsDsdo2&#10;K7hzgkd6v6nYRarptxptw0ix3MEkDtExRwsilTtYYIODwRWSfBtsiLLJLqgRuFf7XMAfXBzXg9z8&#10;avgDafGOL4BXHiXUF8VTyfZo7InUfspvDbG8FkdQEX2EXptlM4szcC5MI8wRFOacKaUttzOMUk5r&#10;+vU9r8CeBPCnw18MWvg/wVZQ6fp9ouIoLdAgyerHHVj3NVfA/wAOPB/w6hvU8KWaW8mpXsuoajcf&#10;emubiVizPLIfmY5J6n36kk+J3Xx7/ZrtfCnifxsvjI3Ol+DfEH/CJ+I7nTrq7vTb62wg26bHHbLJ&#10;Jc3bNcwosNsskjSOI1BkBQWPh78cP2e/igY7fwp4ovvtsmunwydG1Y6jo+rx6qLV777JNpepRW99&#10;DK1ojXKrLCu6AeauY/mohFNKxpJWf9dD6d69a+cfjB+zB4D+Met2/im+v/EWhatbGJ01LwzqD2Ms&#10;j2+7yGmUBkkMQdgpZc7WKnKnFe2jwbbsQiy6qW3bMfaps7vTGTz7Vxvg2/8AAvj+PVJfBuqahfLo&#10;2uXnhrU9lxcoYNT09glzbnzApLRscErlT/CTRy3QmrK7Kfwf+Cfg34LaPc2Ph03V5fahcteavreq&#10;SG51G/uGx+8uJ2yzkAAAdABgAAYr1+uZ/wCEUsRwbjUv/AyX/Gk/4RSw/wCfjUv/AAMl/wAaFa2g&#10;jp65LW/A/hvXWaW6twkzuHeeDCOzDnL8FX/4GrfTFTf8IpYf8/Gpf+Bkv+NH/CKWH/PxqP8A4GS/&#10;40MaZ5V4N/Zr+FHg24urxNOt7ya81CfVLgXEEMds11cSNLJMbWFI7cys7FmkZGckklua97VVRBGg&#10;AVRhVXgADoBjoBXM/wDCKWH/AD8al/4GS/40v/CKWGR/pGpdf+fyX/GiyG3c+LfjV/wTz+Cvxy+J&#10;mpfFPxdBC2oaoYDOWS+J/wBHgjt1/wBVqEKfdjXpGo9jyT5hF/wSf/ZyhkWWO3tgVYMP3epYBByP&#10;+Yp7V8k/tMftZfHf4c/H7xp4I8OeMLzTNL0XXIdO060S0s7gpCdNsbli8twjyOzSzyHJPAwMYFfL&#10;vjf/AIKO/tKfD/w5J4xtvGE2rGyubQyabe2NnHBcJLcxxPG728ccqgq5+ZHDDqDWioN6nhVOIMNC&#10;t7CT1vY/p98IeH28KeGbPw605ujaxlXuDH5XmM7s7NsBYKMscDceO9a2o6dp2safcaRq9vBd2l3C&#10;9tdWt1Gs0M0MqlXjkjcFXRlJVlYEEHBFea6PNNceI/CkszMzSeHtXZ2Ylix83T+ST1+prU0rTbPU&#10;IZLzUbu8R5NQuIIwLt4lYrI2xEXOM7V6DnAPpWd+57Z5sv7Hf7HyDavwj+FYHJx/wiGjd+f+fWt/&#10;wv8As0fs2+BtftvFXgb4deAND1SzLNa6no3hvS7G7iLqUby54LZJE3KxB2sMgkHjivRh4UsScCfU&#10;ueg+2S/41Db+G9JuoVuLS7vpo3GUkivpHVh6hlYg/hTa7jtrZnTwww28SwW6LHGihI44wFVFUYCq&#10;o4AA6AVnaRpCaRe6jeJIXOo6iNQZWGAjC2t7baMdRi3DZ65bGOK5fT7Xwfq99daZpGsNd3Ni/l31&#10;ta6r501u+SNsyI5aM5BGGA5BFaD6Bosd1HZSX14k8ys0MLX8gkkVMbyiFtzBcjcQOMjPWi21xH41&#10;/EH/AIIXfBPxz4913x3B8QvHemjXtbv9dksIYtMmjgm1G4e6mSN5LUuUEkjbd3zAYBJxk4Cf8EGv&#10;hNHpcmip8UvH4tpbmO7eP7JpHMsSOiNn7LnhZGGM459hj9qI9P8AC08qwQarM7uwRETUyzM3zDAA&#10;fJOUfgf3W/unGl/wilh/z8al/wCBkv8AjS5RtH4X3X/Bv78Eb6B7S7+Jnj945VKSIbbSgGVuCDi2&#10;B59iDX7oQ+Fo4tI0XShM5GjSWcqSbRmU2cflqGGfl3dTjOPej/hFbDtcaj/4GS/40v8Awilgf+Xj&#10;Uv8AwMl/xoWmoWOb+Lfwr8K/GTwRc+CPF0CTwTBpLd24a3ufLeOOeM9VeMSNtYcjOa/O7/h1P8ND&#10;GY21/WypxuU3cmDjnnj8a/TT/hFbD/n41H/wMl/xo/4RWx/5+NS/8DJf8a6IVpxsosxqUIS3R+Z3&#10;/Dqz4cE7j4g1w54JN5Lk9uvXpx9OK+wP2bf2Z9B/Zt0zUdN0C/vdQXVLg3t3NqM0t1cSXUkjs8rT&#10;TMzHIZVC9FCDAAr3H/hFLD/n41L/AMDJf8aP+EVsf+fjUv8AwMl/xqJ15yVpSuOFGEdYxsbyWdnH&#10;dyahHDCs8yoks6ookkWPOxWfG5gu47QTgZOOtWa5j/hFbH/n41L/AMDJf8aP+EUsP+fjUv8AwMl/&#10;xrNmh1A4Oa8b+IvwbsfiL8ANV+AV1fz2ltqvhR/Cj6nHEryxxva/ZfOEZYKWAG7aTjPGcc13n/CK&#10;WH/PxqX/AIGS/wCNB8KWB63Go/8AgZL/AI1rh8ROlUjVpuzi00/NaoipTjOLhLZ6H832if8ABtD8&#10;LNF0bWdHj+L3iaRdZuI7l5G0KzBi2EnCgXPzZz3rPf8A4NkvhS/w6X4dSfGDxO0SXjXaXf8AYVlv&#10;BbqoX7TjH41/Sj/witj/AM/Gpf8AgZL/AI0DwpYjpcal/wCBkv8AjX6j/wARw4p6Y+X3R6/I+bfB&#10;mW/8+V+P+Z+FPwU/4IF/Dr4L/tHfDn9oux+J2v6hdfDrULS/ttKm0e1ihvmtEKBJZVnLR7s8lQcV&#10;+/UscU8bQzqrxupR0cBlZSMEEHgg9CO9c3/wilh/z8al/wCBkv8AjR/witj/AM/Gpf8AgZL/AI18&#10;XxLxbmGcVo18yrOpJKybttvbRLqz18uyrD4SDp0IWT3Pzo+LH/BH39hr4s+KJ/F7+H9Q8N3l05lu&#10;x4Svn063mY8km32yQqSeTsRcnmvoP9mr9hX9mH9ksTXXwb8NxW2p3K7LrXdRka91OVTjKfaZcsiH&#10;HKxhVPpX0p/wilh/z8al/wCBkv8AjR/wilh/z8al/wCBkv8AjXzh1LD00+a2p09fmt+1b/wSx/Z2&#10;/a5+K9r8ZvHF34g0zWYraGyvG0meIQ3UMAxHuSWKTY4Hy7lPIAyuRmv0C/4RSw/5+NS/8DJf8a+T&#10;P22PFXin4NfAebxr8PdVvdO1P+3tI05byV/tQjhvLtYpsRT7oyxQkAkHHXrWtKpKL912FiY03Buo&#10;tEfVfw/8C+HPhj4F0j4c+EYmg0vRNPh02xidi7CGBdq7mPLE8kn1Pauvr+Y6T9uz9o1XMY+IGocH&#10;GP7O0z/4xX3p/wAE0f2qPil+0J458f8AhH4i6j/ai+ErjT0stQaNYJZ49StfPKSxRbYcxMvysqgk&#10;MQc4GHUpy3Z5uX55hsRP2VJ6/wCR9d/tNfsdeG/2k9SsvEX/AAkeu+FdVtLUadLf6KttN9qs0d5U&#10;hliuo5UHlySOyuu1vmYHIIx8of8ADqCy/wCiueOf/ADSP/kWv1m1DULHSbGbU9Tljt7e3iaaeeUh&#10;UjRRksxPYCpba5gvLeO8tWDxTRrLG46MrjIP5VmpNbM76uBozk3Kmmz8lP8Ah1DZf9Fb8c/+AGkf&#10;/Itfd37M37Ovhr9mH4an4ceGtR1DVhNqd3rF7qep7BcXN3eMrSyMsYCLnaOFAGQcADgfQdFOUm+p&#10;VLC0qb/dwSCiis6x1bTNSnurSwnjllsp/s13Ghy0Uu0NtcdQSrAjsQeCag6GrGjSkY61Lb/8fEf+&#10;+v8AOvPfA0jD4a6bISd39m7s55yN3OfWmlfQTdju8+xpa/DPw98RPj5rXhnX9au/G2vJLaJBNYiM&#10;OmBNc7CpVbWUPheAUY577Tk19l/skfG7xTrsFl4J8Z3N5q19LZS3b6jdkIx/4mVzbKCm0EELGM/T&#10;pXbVwMoxlK+xzUsVGTiu5+gNHPoaU9ea/n3/AOC6nxm/aN+FCfDGx/Z58Z6x4Pn1OfXJdVk0lHf7&#10;XFZwQuiS+TBcyoqliQ6QyYP3lK5IjA4N16qpJ29SsZiFRpupLWx/QQVIpOtfxg2v7Uf7YXwV/an0&#10;N9d+KnjjxH4Yt9DfV9Q0S/ZnhuWj8L3OqPGZ5NOtUVjPEGQB3P8AeVQNp/qj+BvxuHxh+GGk+Pxb&#10;SWZ1CytbloJJBIyme2in5YAA48zHTtXjcWZhDKKFPE4n4Z9TfKH9cqTpU94n03SZHvWLpF4b2xeT&#10;OcMy9f8AZFfito3xD+PeuWvibUZ/GmuxfY4pLjT1i3ps/wBMEQUhbWVXCrwCrEnuoIrfJcRDHYaO&#10;LpyXLLb8f8h4z9xU9nNan7iZzRX52fsj/HDxfq3keDPHF1faxeTJd3H9oXZCMFjvhaopTapyA2Tw&#10;OB0zX6J1216LpycW9jOjUU4qSCiiisTQKKKKACiiigAooooAKKKKACiiigAooooAKKKKACiiigAo&#10;oooAKKKKACiiigAooooAKKKKACiiigAooooAKKKKACiiigAooooAKKKKACiiigAooooAKKKKACii&#10;igAooooAKKKKACiiigAooooAKKKKACvG/il+zz8EvjbqGm6v8V/Den63d6PHcRaVd3JljntY7vyz&#10;OkUsLxuqSmKMuucMUXI4r2Sihq+47tbHheo/sw/s56t4fsfCeoeCPDMmm6XpFxoOm2X2GNYrTT7q&#10;aG5nggCgeWJJ7eGZmUh/NjWTdvG6s+w/ZN/Zk0zRH8OWvgTw0bKaw1TSriCe0Fx59nrYhXUoZnmL&#10;vKt2tvCsu9mLLEi5ARQPoSinfqO9tj5F+Mv7FPwT+O3jvwH4m+I+nWmo6R4A0fWtG03wvd24ls5Y&#10;9Yjs4Q5k3iSPyIrTywFyJEldH+UkH2DUfgH8EdW0HXvC2peE9Al0zxQbU+IbA2cYgvzZQQ2tqZUA&#10;Azbw28McJXBjWNNmNoI+Lf2k/jv8WvhB+2h4QudL1OQ/DvS/hzf+IPiD4eMcZRrOXWLaxbV0fY0o&#10;l0xXErKrBHtzMCu4Kw+d/gF/wUN+LEfwNHinxBpFv4wtvB8bav8AEbxJqOqCxv8A7BrPivVdK05d&#10;KtILOWK7e1trIvKJZbVfLVFRpJGOIjNOlzN9/wAHb0NJQkuWXol9zaX4M/SLUP2Of2VdW8K2HgfU&#10;/AHhm40rTLu5vrKzmtd4We9IN07uT5k32ggecsrusu1Q4YKMX7r9k39mO++Iy/F288B+GJfEy6jF&#10;q6aw9kpmS/hiWBLpF/1aTiFFiMqqHMY2EleK+SvhL+2V8Q/BX7BvjD9rP9pyystRu/C/iDxlEtl4&#10;ReW4a7tdH1270yyt41e1tishMSQgiNiygSN87Mg5Hw7/AMFAv2gvFHirw18KNN+FEVr4p8T+J7vQ&#10;bG88Q3HiPw74ckt7bRZ9Xa5huda8OWeozmI27206R6eQjtGyu6scaypy53Bbr/K7+dlqYq0oX6P8&#10;rtfd+d/M+6fCH7Kv7NfgCLyfBXgbw3pi/wBq2etr9mtFBS+04ubOZC2Sn2YyOYUTCRbm2KMnN5v2&#10;aP2e213/AISg+C/Dv9o/2p/bf237Gnnf2h9v/tT7Tv6+b9u/0nd1835utfmzf/8ABWWSDw94F8c6&#10;d4R0qfTvEVl4Zu/EWkR6pqN7rmk/8JBqqaS0hi07SLqygtoZXzDPqd5p63e11hBZSK8hb9uT9qHw&#10;1+yzp1t8SoodO1vxXZazqHgjxxp+oJeahcx6D4ntbO6TUbFrKKC0MtldobcxS3G6MMJPLkwC6HNN&#10;pR7xS/7edl+S9UXVVr83m/u1f5tPtd9z7j/at/4J2/D39p6I6XHdaJ4f0rUI9Xi8SWjeGrTU571t&#10;eeI391bXjTQS213Ose1nk+1QMdjtbGRA1fc/h/wb4Y8K2RsNEtfJjYoz5dmZ2jiSAMxJ67I1Bxgc&#10;dK/JnS/+CsuoaxY6v42074Y+Jrrwo6avB4V1iCx1uCOS+0/Ul0q0i1a+vNIt9ItYtRuGJt5LPUL4&#10;qikSKsnyVn6N+0L+1nD8Xfih4W+Kl/a6BdaD41tdM0/R9CvBqmm21m/h3R7sfZbqaztJ3jkmuJZT&#10;50KOHdhjaFNduUYOpiZqhSfLdOXyTS/X/htDlzHEKjF1Zq7T5bfn+Vv6Z//U/RH/AIL36/8AtvaN&#10;8UPh1H+yX/wsz7FJ4f1E61/wgUWoyQicXMflfaTZKy79pbbu5xnFfl3+074x/wCCp9r4B+Dr+A/+&#10;F5fbJvhhFJ4l/syHWTL/AGp/al/n7YI0LC48kRZD/Ns2npiv0Z/4OFvhP+3t8Rvil8Nbv9jfR/ib&#10;qdha+HtUj11/ATX6wpO9zCYBcfY3UbygbbuycZr9Vv2C7/4+/DT/AIJ3/CTwL8SdN8Vp8QbrRrm0&#10;1e21iG5l1O2mS7uJHa7afPlv5ZQI87heRyeAfvMVxPDKcoo410Y1eTm91K8nutup8VDh+WPzKvhu&#10;eUFK3vN+7v0Z2Xwc+MXxZ0f9jr4daDp8eo3/AMQZ/AmjLfw6tu+2f2q1nG0sNwtwUP2lm3GXzCPL&#10;GWfnAr7ZLatHf6DJr/kvfLb3DXv2IN5TTiEb/KD/ADbSc7c8/nVT4feAbbwdYeddFLjUZxuubkZb&#10;G47iiM3zFc8sx5c5J7AXvFN8um6npt/IdojF3hirMocxDaG2AnBOK/IuGsVmVanPE5rFRlUk5Kmv&#10;sR6Rb6vu9uiP03NIYZKGDwT0jo5u2r2b8l5P1P5bNR8Z+Cfip+1J4+/aP8ZeIJvBrh7WXWZZsLfe&#10;RpsW20jnhuGMMMFpFGI2hHDS7mYO0js32D/wSh/ad/ZX8VP8OvBfw01rQbC18a+Etd1/4Z+H55hc&#10;avJZ2V4F1G3Z23NDPbuzebA0gaTy5GiV44nZfxOuf2E/+CsfxE+K3j6PxF4JtrfTfiTqk83iS51y&#10;+0+50y4DStMx3NPdXSRM5ZUKoX2kA4PI/Uj/AIJf/wDBvh+yp/wT6+Mfh39qbxN448VeL/iDoEd9&#10;NpdssRsfD+l3Gq20trdCC2jjeafEE8kQeWbax/eeWjYC/mvC+SfXeIM0zXE4adJyq88OZu3LZqMV&#10;ol7qstFqkm23c/pXxe4Sw3C/DGQ5fl+e4fH3pcklSs6kWowlOdSzlZzqOWjk/JJNJfrF+2h8F31H&#10;wj4j8b2WuXkM2sWU2kwaHbWe83k9xZvCsYmjbzN5RCY+FAxjPIx+c37Anw98TfFzXPEWheI7688M&#10;S3Oqz37am9ojnxBODcGeE28roA0McwQlACI7dBgfMB+un7Q+q6rrtnoJ8Gi/vY7TUbi41Czs49hk&#10;U2kiQFjKYxhZSCMHIJ6YzXz/APDPSvil4S+IXh2716C5u0ttTWW+1aWNGjisr2xP2tAN3mBkuGMY&#10;2qxK4OTkmv0XF5epYynVtot/O58Pw3xkqHDWJy+VVe0nrF3V4qNtLdb+f4i/tMeArfwl458Eataa&#10;L8ZbW50Lwo2had8TPgvGNT1CIQuudI1bQDbX0NxZzBRPFLcWs8UcoKq0D7Wf5btfAn7TUnxM+F/w&#10;08d289rd/FDwvYeIPiVbaSY7KDTZPhvNLcwn7FauYbWTWRd2NrdxW7eUJFkVSQgz+13/AAmfhoj/&#10;AI+Hx/1wl/X5K5+Cb4YWnii58cWtnYx63eWcOnXmsR6eVvp7S3Znht5bkRea8Ubu7IjMVVmYgAkk&#10;/RKlFRcL6a/jf/O/qk9z8Qqz5puo93p+X+X3abH8/Oi/sv8Axy+Dfwe8HReHPh74t1WXxJ8BtG0r&#10;4s2dy+qahLceIF13S/On1K0truK61G7srJ7tzZRSq1zBG1uxMRKH548MfCbxnpfjzT/hN8Yvh58U&#10;Nbt38N/Fq/8Ah54b0fTLvR5bOS8vdBOh6n/ZMGoTnT4UnmkMDyzuNPd28zyDuVf6rv8AhM/DeSfP&#10;fn0gm/8AiKyJNU+Hs2uw+KpobZ9Ut7SXT7fU2smN3FazukksCTmLesUjxxs6A7WZFJBKiup1f3sq&#10;j6uV/mmt/JvTt9wpNOKXa34aP79/M/E/Ufgd+0vpP7Q1rr2n6PrviX4g3tpawXXjHXtIv7C10O7T&#10;Qord9Q0rxZp98+nzaaLpJGbSLy2DySSPlDlSfCfhD+yN+0tcfCyHR7iT4o6ZrVxrXw4PjCE+FbXR&#10;Yo9d0zXY7nVdcgutRvdVGq3sKCRptQW0NnNCUY72XYv9Hn/CZeGx/wAvD/8Afib/AOIo/wCEz8N9&#10;DcPz/wBMZv8A4iskv6+f9fh2Rm1dJf1/Wn9XZ+IPxX/Zi/aRXxZ8R/AfiSf4h+ONX1vxV8N9W8I/&#10;F1bfTDND4V0zxDDPcaQYLayh063vdGkM920j2bC7hlWRwfLMa/pz4Q+Ffgb9nHxrefEzxh4m8Y+M&#10;PE3jnUNH8HyeJPFH2W5uUhhef+zrFI9JsrCztbVZ55nL/ZwWlmJkkbKBfoX/AITTw0Os7+/7ib/4&#10;iqtz4k8GXzQSXxSdraYXFs01rI5ilCsgdMxnawV2UMOcMR3NRShyKy6vX00TXldLV9W7sqr70uby&#10;08t2vN6vbpayPxj+P37IfizVNF+P3gXwB4GuYNF8Y/Fz4Wazp1ro9mkUWoWVvPpEmvX0Spt3mJ1u&#10;ZLmU/NuV2OTXkmp/AP8AbA8TaprXxM8U+D/Ei6nL4Pn8E6ta6XJ9mvNU8NeG/EHhy3ntbSWOU7Zd&#10;a02y1Oe1iR0eWGUKGV3r+gH/AITTw1x/pD+37ib/AOIo/wCE08NAYE7j/thN/wDEVpSfLDlvsorX&#10;+4kl8mlZrZptdh1Xz25l/N/5M7v53s0+ltLH4ReG/wBkHxT8UfiHBY+J/A3i60+Esdv8T7zwR4R1&#10;s3tiul297b+H10mC6sTMsts0uoQ6ld6fbTfPACHUR/Ko+f8Awb+yz+1/feNdI+K3inwh4ubx6PBO&#10;teH/AA54o1BJHudI8Sah8PvDFtZ3c1wxdbSMapaX0Uly6mOO6DF+Wyf6Xv8AhNPDfUzv+ME3/wAR&#10;S/8ACaeG/wDnu/p/qJv/AIiq5mtuzXfeXM369PQXP7qTX9WX4aX9T8FvDH7LXif4h+P/AAvoOg/D&#10;rx34b+D03jzwlca34O8TC8s2a9svDevRa/e3VvNMZWsri5m0yCeViYry4QyLvBLt9xfE34ixaL+1&#10;X8PvjP4b8KeO9e8M6B4Y8d+BNUm8KeG9Q1eaw1MXulJFDLbW0bzLG62spil27HVcg8jP6D/8Jp4b&#10;7Tv/AN+Zv/iKp2PiTwbpkBtdMKW0TSSTNHb2skaGSZzJI5VYwNzuxZj1ZiSck5qJScoqPnf8LakR&#10;0mn2Vvxcr+vvW+R+HPxD+EX7Q/hrTtN+IPhu11Xw5rHxu+JXijwVqPhl7lY7vRPDPjiW2lh1GWCN&#10;2RL6xj02S/kCEvE91LGzFtxqhL+zF8a/hTbw/F34a+BPFmq+L5fiH8YYdUtV1S9tbnUPCl1aa02g&#10;WD3SzhoLKedbI2bRFWjldXiZJG3V+3t7L8LdS8S2HjPUrKwuNY0qK4t9L1afTzJeWcV2FFxHb3DR&#10;GSJJgiiRUYBwo3ZxXR/8Jn4bH/Ld/wDvxN2/4BRGNopR7JfKNkl56J3/AMTNJT1k2t+Z/OV7vytd&#10;NeiP5sv2e/2Qvi/4n+PGneFPGHgbxdZ/Ce88e+G9bv8ATZtBv/CGjTQQ+GPEVrqIl0ufULu6+zfb&#10;HsoZzcsjXTeVI8RVlkbqdd/Y4+PPgL4PeD3+FXhXxrH4g1Dw9470Txi8V1dz3slpBrli/hu1uWkn&#10;Y7IbSJhYjrHCrKpCkg/0R/8ACZ+Gj/y8P/34m5/8cpT408Nnn7Q//fib/wCIq5TulFdFJX/xJ/kt&#10;EONT3ue3VP7l+r1fmfmd+y5pVv8ABXxZ428ffGrwT4+t/HVk/i3UvGvxFkhu5tD1bRzq8l1pUdo3&#10;2gxX7rp/kLbR29vI9osUkTGLcVk82l+Dvxa1b45f8K9sfDmvGyv/ANpex+PMPjkWxGif8IumhRw+&#10;U16cqL37Qn2QWf8ArtjeYF8vmv1v1DxL4N1ayl0zVClzbToYp7e4tZJYpEbqro8ZVge4INWx4z8N&#10;qMLO4xx/qJv/AIinOd6iqW2/+SUtO2qX49zHktCVPv8A/IuL9dG/6R+U9t+ztb/D/wCFfxu8In4Z&#10;+JJvDN58arDxF4c0b4fTnQtYg02DSdGQa14fa1aKSS4srqGWRI4nSSZ45FG9jsf5+134K/Gr4pfF&#10;DwL488a+GfHfjTwn4V+KVhJ4V8RePPDcGm+OLeG88M6lYXVzqdtYWtlI+n2mpmxaK8ntYpVDOzb4&#10;oxI37s/8Jn4bznz3/wC/E3/xFH/CZ+Gz/wAt3/78Tf8AxFZcjS110S/JX/r/AIBtOpzScl1b/F7e&#10;n6eZ/PTJ4F/aj8YeC/h74X1jwD8VDo/gX4V+EPB/xW0y6tJ7ebxCul69Ytr9jpuZhJqTS2kLyF4C&#10;ReW5eKGSRmZar6L8Dvib8OtA0zS/hF4c8Z+CLT4ufFPxl8LF0HXZJbS/0zwlr19FrMGti2kkZ4ha&#10;WdjeLApIlijnSFghG1f6H/8AhNPDn/Pd/X/UTf8AxFc9czfDC88TWnjW8s7GbWrC1nsbHWJdPL31&#10;tbXRRp4YbgxGWOOUxoZEVgrlV3A7Rjb2l5czW8uZ/Pdej28rvuTVk5Rkl2X4JpfPr6pdj0SGC3tY&#10;UtbRfLiiRY4o8k7UUYVcnk4A6mpK5f8A4TPw3/z8P/34m/8AjdH/AAmfhv8A5+H/AO/E3/xus5O7&#10;uS0lojqKK5f/AITPw3/z8P8A9+Jv/jdH/CZ+G/8An4f/AL8Tf/G6kR1FHPauX/4TPw3/AM/D/wDf&#10;ib/43QfGnhsci4f/AL8Tf/G6Bo/lH/bv+LN58LP27fHWsWK20slt4ntpvs93Gs0MqtoumhldGBBD&#10;DI9R25r8/wD9p/8AaN1D41rPdy2mn6TY/aLCDT9I0xESONftcLO8jhFMkjEd+FGAPf8Ae39r7/gk&#10;V4L/AGsvjzr/AMb3+LeueGhrt1BdnSLLQFuo4Whs4LQ4mklQtuEAb7i4zjtXzPa/8G+3w5hvILq9&#10;+OPiW7jguIrlreXwzEqSGFxIqkrODjKjoa2jU0PjcRw7VliXXi1Zu5/Rfof/ACHvCWf+hc1b/wBG&#10;6fXw3+1N4BsdS+PH7OXxHuL7WTcaX8bb7S7XSo72WPSj9t0XW3kuJbNCsctyBEEjkk3eWjOECl2J&#10;+5dEDL4g8Jo4II8O6uDngjEun1saJ4g0XTYZrTUmKSx6hdOFMMj43SsQQVUjoe1ZQfLOM19l3Ps+&#10;bRrufmh8BPix8Rv2hvjh8RP2f/HvjnXk8IjTtfs/h54g0WO10q98WWI1E2+qX1pqNtEHjm8OyldM&#10;ja2ERkV/tbGQsjov7M+j/ESH/gixovh/4Fi9TxPH8Gb+z8LCzkY3ovltp0tfJkcljPu27HYlt+CT&#10;nJP6iL4s8KJt2SY2AhMW8o2huuP3fGe+OtPTxj4YiUJHMVA+6ot5QB9BsqYw9xR8kn52f9fiNytO&#10;6WnM3+FrfifnJ8APE/8AwTzufiN8MNG/ZssNG1HxjB4cutPSXwbsOoaHpgsQ13/wlwgkSWIvNGsP&#10;l6ksk5vmBVA6yOnxB+1f8RfiDrf7XOsftmeFPC/iXVfC/wCzv4u8PeG4fFGn3Okx6TZ2MDSHx+Z4&#10;ri/h1CQfY9SjhY29nMnmWX3sodv75w+JvB9tLJPbMsTzHMrx2sis565YiPJPPepf+Et8K+W0Xmna&#10;27cv2eXB3dcjZznvSqw5rNab/fe+3bp5gmkpR6NJf1v/AMCx/H9pHjDU/A2qL8TPANxHFqOjXeo6&#10;/omoRpHMqXNpJ8Wbi2mVXVo3AdVYBgVYdQQTX6R+Nvi3+2R8P/CnjfxMPjH4g1B/CHwI8G/GK3gu&#10;dE8PRx3Ot6tNex3ljL5enKRpMi2nywKRdIXz9sO3B/dkeJ/B4G1WUAcYFrJjHP8A0z9z+ZqQ+LPC&#10;hBUyZBUI3+jy/dHQf6vpz0roqVFZxgrb+e97etrr7i/aXkpSV7Wuu9oxX/tr/wDAj+dH4wf8FGP2&#10;kfDXx11cfBPxRJrsc03xH0mPwPqb6Pd3lhceGtNupbWdfD+mae2p2cMM1qXga/1Zp9SRXYWcSOpT&#10;pfFn7aHxv0jxLqfgH4RfGvSvG/gkeOfDujXHxa1TUPD+hwaPa3vhu61N7WTXrbQ9Q0iN7zUIkiSe&#10;bTnRAwtMrOfMr94vFq/Dnxp4b1PwtrElzFb6vaS2d5Pppu7C8CSoULRXdsI54pFB+SRHDKeQRXn3&#10;wi+GPwa+DFjrFv4eutZ1S58Q3kF9rmqeJp7nVL29ktYVt7dZJZY8COGJAsaKoA5Y5ZiSozVnH+rd&#10;nvtq779L20MZu0e+iXo119Xtrp5dT8m9c/ay/aK8KHwDrPxD+KPh+7F7ouhr/Znwu1LQ7rUdUuLq&#10;+uIv7R/sfxBpVlceILO8iS3Vzot1ZzQsZWitpVKY/fphgke/auNfxN4OllimkKM9vxA7WshaMeiE&#10;x5X8MVZPjTw2Tk3D/wDfib/4ihzXLZCUbNO51FFcv/wmfhv/AJ+H/wC/E3/xuj/hM/Df/Pw//fib&#10;/wCN1kM6iiuX/wCEz8N/8/D/APfib/43R/wmfhv/AJ+H/wC/E3/xugDqKK5f/hM/Df8Az8P/AN+J&#10;v/jdH/CZ+G/+fh/+/E3/AMboA6iiuX/4TPw3/wA/D/8Afib/AON0f8Jn4b/5+H/78Tf/ABugDqKK&#10;5f8A4TPw3/z8P/34m/8AjdH/AAmfhv8A5+H/AO/E3/xugDqKK5f/AITPw3/z8P8A9+Jv/jdH/CZ+&#10;G/8An4f/AL8Tf/G6AOor86P+Cqd5/Z/7HWpX2ceV4l8Pt9P9Pjr7v/4TPw3/AM/D/wDfib/43XzB&#10;+2H8IvC/7WnwH1L4HyeI7rw5/aF5YXi6xbae93JC1jcJcACFzGp37duSwxnPPSqi7MxxFJzpyguq&#10;P5StK/bH1zw58NLz4eafp2jS3MzGO01u4t4nubOB8+YFBjPmP/cZj8uc81+mn/BBrVP7a8ffGG/3&#10;F91/oK7ycklbFxknuTXm0n/Bvt4GkZmPx58UZY548MQ//H6/TX/gnB+wF4b/AGEdT8Rad4e8Z6j4&#10;zbxQ0N7eXeoaaNPa3ezQxIoVZHVgyv2xjb3zWlSd1Y+aybIqmHre0m9LHvv7ZkPxDk0W1ktMN4aU&#10;g3q24betxn5WuOv7vsmPlDZ3c7a5XST+2auk2w0tj9l+zx/ZsJYEeVtGzqmfu4681+gF7ZWepWcu&#10;n6hEk8E8bRTQyjcjo4wysDwQQeaWztLfT7SKxs12RQxrFEgOdqIAAMnngCs7nvywV5uXMeJfA+T4&#10;0taainxh5l82E2DbYAdmGDj9wAOuDzz+Fem+Nh4lbwfqQ8GELqxs5P7OJ2cT4+X/AFmU/wC+hiup&#10;yffn3pKk6YwtHlufAob9txscnn/pnp//AMTXAfDGb45RfHy6Zhv1Uyxp4jSYKLdodq8SeUAgbYB5&#10;ZXkH23A/pzwRjFZdlomk6be3WoWNvHFNeyia7kUfNK4ULlj/ALqgfQVSm0cjwOqfOzats+fHn++v&#10;864DwBF53w40uEYG/TgmT2zuFd9AdsyH/bH864X4bkHwBo5HT7EoB/E0kzuPyH8X/CLxH8KLnV/A&#10;dt4f1/Xo7+GHzr+ws7URlRIZVXAvYldlPDEoCf4s9K9P/ZL8O+IdD+IdqupaLq2lWlrpcVhDNq8d&#10;tA88z39zduI47Z5FVUWXGB6Zr9UZ9N066k826t4JWwBukjVzge5BNeXfFi78R+FfCw1j4eaRa3d6&#10;t1CjkIitDEzfPIo28nB2k/wgliMA12yxcpJpLc5fq6jaXY9fPWvxa/4LFfsuT/tD+D/DviqyGoXk&#10;3ge11TUxoWmWNrez6ot4scRhjFzc2pjkGwMjxyq4OcMK/VXwb4l+Jer6s1p4v8NQaRaiJmW6i1BL&#10;olwQAmxUXAIzzntivI/2gb2GDXLK1uAjLJp5LRyAEEeYwwQeCK/C/H7xfrcB8Oy4kpU+f2c6cXHu&#10;pSUWr9G09H0PruEuG4Z1ilgZuyknr2aV0/vP46fHfgr4w+KviA3xKtfgr8WE1K28L32h2kA0vRlj&#10;mlm0SfR7cy3c2sXU8cSCYOyQgBiOQxwa/qC/ZLe88NfAzRPD+pqIbqy0+xs7qEkMY54LK3ikjJBI&#10;yjqVOO4qzjw1nH2OxHv5Mf8AhXzx8SPGn7SuhRazb/DLQ/Cn9kxWlw2nXIvZY77/AFRO9bdYihmD&#10;Z2JkhjjPWv4L4v8AptR8RMHDIMswscJOMlLnq1VGOmnKrpXfvXstdz9Ty/wr/sCpPH15yqqStaML&#10;vvfTbY/Xv4c3R1DQZpAc/wCkMme33F/xr8ovHHwi8Q/CfWtZ8K2uha7r6atb5lvbC0tgipLOZghx&#10;exB2UjBJXJHBJHFffH7HGseOte+CNjqXxMgtrbXXl/4mUFm26NZPLjPbgMVwWUEhWJAOK+m59P0+&#10;6k826ghlbpukRWOPqRX+hvgXia64Uy/20lKSjaTi1KLak1dNaNdn1PyLiuMJ4+rKKa12a1V0nquj&#10;Pyf/AGVPDPiLQviJZrqGi6xpVpb2LWyzavFbW5muLnUUuCkUVtJIoCr/ACr9bSPSsp9M0S2ie4kt&#10;7aNUQl5FRUKqASTuAyMDOCOR2r5P/Zy17xfceLdT0vxxd65NF9hEvgxtTQxrc6CJ2C3E2Cc3m4or&#10;+biQxBGxlnr9Pr4lynG63OHAZXzUKlSMrclv6Xp+R9iUUUVJxhRRRQAUUUUAFFFFABRRRQAUUUUA&#10;FFFFABRRRQAUUUUAFFFFABRRRQAUUUUAFFFFABRRRQAUUUUAFFFFABRRRQAUUUUAFFFFABRRRQAU&#10;UUUAFFFFABRRRQAUUUUAFFFFABRRRQAUUUUAFFFFABRRRQAUUUUAFFFFAHAan8LfAes+PB8S9V0+&#10;O41keHbjwmbiZ3aNtJu5luJrZ4C3ksryKCSyFsfLkAkH5m8N/wDBOz9kDwdo/hvw34V8KS2GmeFr&#10;W30/TtMtdX1SO0ubSy1CTVbS31KAXXl6lDa3ssk9vHfCdYXYlAoJFfbFFC02/rf/ADf3hLVWZ4hp&#10;X7OPwa0r4f8Aif4TjRhdeGfGF/q+o6/oWpXNzfWU8uuyNLqCxxXMsi28U8sjyGKDy4xI7OqhmJPL&#10;eBP2RPgX8PNe0fxXo1lrV7q+gajNqulav4h1/V9bvop5rBtLINxqV3cSPGtmzRRxOzRxglkVW5r6&#10;Yopp2d1vsNu6sfClx/wTY/Y7ntLLSl8N6nDp9idJkTSbbxFrcGnTT6FcG6024urOO9WC5uLSU7op&#10;5keRcBd20ADb8Pf8E+P2TfDNhqOlad4cvJLXUYp4Pst/rWrXsNnHd6gmrXSafHcXci2C3N9GlxcC&#10;1EQmdV8zcABX2hRThJx+HT/gbDnLm1Z8jSfsK/svTv4gjuvDtxPY+JbbVra/0K41bU5NGgGuSCbU&#10;nsNMa5NnYS3UwEsktpDFIZPnDBua0PAn7Ff7O3w6/tWXw/peqz3Ou6p/bWtahrWuarq99fXwtYLI&#10;Tz3d/dTzuwt7WGMZfG1BxnJP1TRWmGrzou9KTjpbTTTt6GdSKmmpK+t9ddT/1f6ivDn7ZPj/AMWe&#10;HbLxZo/w8hWw1KOaWwk1DxfoljJNDDPJbtIIbmSOVVMkTgZUZxWx/wANVfE//on+l/8Ahd+Hf/j9&#10;fyv/APBV7XtH0j4Wfs12Xi5fiXN4fvdL8brrlt8Jrqa28QCK2tPEVxBexCJ0EkOm3Ecd/cI+UMEE&#10;m4EZB/lT8Lf8FHfCul6x4E1HxZ4O8c6tbaL4cu9G8e6fF8VPE9pD4nvnUi11e2dZHl0u6iODLGr3&#10;FpL/AAwRUAf6pn/DVfxPzn/hX+l9f+h78O//AB+lH7VnxP7fD/S//C78O/8Ax+v8pPwx/wAFDdP0&#10;jQPBFl4g8PeOdX1Hw74nur7xZfzfEzxJBF4s0C4YmPTbqCGRfsV3bggRX1lJEhxmW1kNQ6n/AMFC&#10;LKXwvrWk6Nofj2DUpvHUXiPw3q118TPEVwbPQFfMnh3UIEeFL2B0+VbyD7FdqfmMjdKB3P8AVy/4&#10;as+KH/QgaZ6/8j34e/8Aj9H/AA1Z8UBz/wAIBpf/AIXfh7/4/X+VH4x/4KHeFdab4jw+EvDXxI0W&#10;HxKtlL8PZP8Ahauv3l14MuIMG5XfKgi1S2uTkeXcwrNGhwtxu+ete8/4KPeBbzxhqOsp4L+IFppG&#10;peA49CTRbL4seJAdM8UKoV9f065n85xE5G7+zrxbxASQJsYAAuf6ov8Aw1b8UOn/AAgGmf8Ahd+H&#10;v/j9B/as+KHQ+ANM/wDC78Pf/H6/ysPC/wDwUd8J6ZrPgXUfFPg7xzqttovhu70Xx7p8XxU8T2cP&#10;ia/dSLTV7ZxJJLpd1EcGWJXubSXosEVYfhj/AIKHadpGg+B7TxB4e8c6vqPh3xNdXvi2+l+JviS3&#10;i8WaDcMTHp1zBDIpsru2GBFe2UkSHGZbWXmgLs/1av8Ahq34n/8AQgaX/wCF54e/+P0p/ar+KHf4&#10;f6Z/4Xfh7/4/X+Uhqn/BQnTpPCWr6RouhePoNWk8ep4k8Paxd/E3xDcC18OhwX8Oahbo0KXkLJlR&#10;ewGzugcHecEHT8X/APBQ7wrrJ+I8HhPw18SNFh8S/Y5vh7J/wtTX7y58FzQYa5TfIgi1W2uSCPLu&#10;YUmjQ4W43fPRcR/quf8ADVnxQ6f8IBpn/hd+Hv8A4/R/w1X8T/8AoQNL/wDC78Pf/H6/ytdS/wCC&#10;jngq/wDFmraxb+DfH9lpep+AU0K30e1+K3iU/wBk+KlQK2v6fcTmWQwsw3HTrwXaAkgTgYAj8Lf8&#10;FHPCem634G1LxV4O8c6pa6N4autF8eadD8VPE9pF4m1BlItdYtXEkkul3URwZYg9zaS9FghzQB/q&#10;nf8ADVnxP/6EDS//AAu/Dv8A8fo/4ar+J/8A0T/S/wDwu/D3/wAfr/KV8L/8FD9O0fRPA1p4h8O+&#10;OdXv/DniW6vfF17L8TfElvF4t0K4JMen3MEMqmyu7YcRXtlJEhx+9tZKh1L/AIKEadJ4U1XSdG0L&#10;x9Bqr+PU8SeH9Yu/ib4huBbeHA4L+HNQt0aFLyIplRewGzugcHecEEA/1cP+GrPih/0IGl/+F34e&#10;/wDj9H/DVfxQP/MgaX/4Xfh7/wCP1/lR+MP+ChvhXWR8R7bwl4a+I+iw+JTZTfD6T/hamv3lz4Ml&#10;hwbmMvIgi1W1uDkeXcwpNGhwtwW+etLVP+CjngvUPFmr6xaeDfH9jpeqeA00O10e1+K/iVv7I8VK&#10;gVtfsLicyyGFmG46deC7UEkCcDABcD/VK/4as+J//QgaX/4Xfh7/AOP0f8NWfFDt4A0vn/qe/D3/&#10;AMfr/Ky8Mf8ABR3wlpuu+B9U8UeDvHOp2uj+GbrRPHmmw/FTxPaReJNRdSLXWbWQSSS6XdRHBliD&#10;3NpLjCwRVheFv+Ch2naNo3gW28ReHfHOsX/hzxHd3ni+8k+JviS2h8XaFcMTHYXMEMoNjd2wOIr2&#10;ykjQ4zLayUAf6tX/AA1X8UP+hA0v/wALvw9/8fo/4as+KH/QgaX/AOF34e/+P1/lF3f/AAUFsP8A&#10;hDtR0TS9E+IC6v8A8J5H4i0LW734meIJ/J8OqwL+HNRtojBHdxsuR9ttzZXIODuOCDr+MP8Agob4&#10;W1lfiPb+EvDXxH0WLxK9lcfDyU/FTX7y68GSwYNzEXkRYtVtbhsjZcQpPGhwtwW+egGf6rv/AA1X&#10;8UP+if6X/wCF34e/+P0f8NWfE/8A6EDS/wDwu/Dv/wAfr/K41T/go/4J1DxRreqWvgrx7Y6Zq3gW&#10;LRbLSrX4r+JmOi+KUTa+u6fcTGVmgkbDtp16t2AeFuAvFReGf+Cj3hHT9f8ABOqeKPBvjnU7PR/C&#10;91ofjrTIfip4ntIvEepOpFrrNrIJJJdLuozgyw77m0lxhYIs0Af6pn/DVnxQ/wChA0v/AMLvw9/8&#10;fo/4as+KHT/hANM/8Lzw9/8AH6/ylfCn/BQ7TdH0fwJb+JPDvjnWL7w54iu7vxjdSfE3xJbQ+LtD&#10;uGJisLiGGQGxu7YcRXllJGhxmW1kqtdf8FBrAeD7/RdM0T4gLqw8eJ4j0TWrz4m+IJvL8OK4LeHN&#10;RtojBHdxsmV+22xsrkHBycYIB/q5/wDDVnxP/wChA0v/AMLvw9/8foP7VnxP7+ANL/8AC88Pf/H6&#10;/wAqHxh/wUN8L6yPiNb+EvDfxI0WLxJJZXPw8mPxU168ufBskODcwl5I1i1W1uGyAlxDHPGhwLgt&#10;89a+qf8ABR/wTf8AijXNUsvBfj2w0zV/A0OjWGlWvxX8TMdE8UxptfXLC4mMrPbyN87aderdAHhb&#10;hRwAD/VH/wCGq/if0/4QDS//AAu/D3/x+j/hqz4od/AGmf8Ahd+Hv/j9f5Wfhr/go74R0/xB4K1T&#10;xP4N8c6lZaR4VutC8daXB8VPE9pF4j1NlItdatJN8kul3UbYMsO66tJcYWCLORg+FP8AgodpujaR&#10;4Dh8S+HfHOs3/hzxBd3XjG6k+JviS2h8X6JcE+VY3EMMoawu7YcRXlnLHGx5ltZOlAH+rT/w1Z8T&#10;/wDoQNL/APC78O//AB+l/wCGq/igOvw/0z/wu/D3/wAfr/KLuf8AgoNYr4PvdG03RPiANXXx8niP&#10;RdavPib4gm2eGw4LeHNRtojDHdIyZX7dbGyuQcHPGDq+Lv8Agob4X1hfiNbeFPDfxH0aLxJNZ3Pw&#10;8lPxU1+8ufBrw4a6gZpEWLVbW4bIC3EMc8aHAuGb56Lgf6r/APw1Z8UP+hA0v/wu/D3/AMfo/wCG&#10;q/if1/4QDS//AAu/D3/x+v8AK41X/go/4J1DxRr2qWfgvx7Y6XrHgaHRtO0q1+K/iZm0PxRGm19c&#10;sLicyM9vI3ztp16t0AeFuFXiovDP/BR7whp/iLwXqvijwZ461Ky0nwrc6F450qD4qeJ7SPxDqjKR&#10;a63aS75ZdMuo2IMsO66tJQMLBFnNFwuf6pn/AA1Z8T/+hA0v/wALvw9/8fo/4ar+J/8A0T/S/wDw&#10;u/D3/wAfr/KX8Jf8FD9M0bS/AcPibw7451m98N6/d3PjK4f4m+JbWHxfotwf3VlPDDIGsLu2H+qv&#10;LORI2x+9tZOlU5/+CgtinhC70bTtE+IH9rJ4+TxFo+tXvxN8QTY8NBwW8OajbRGCO6Rkyv262Nlc&#10;g4OeMEA/1c/+GrPif/0IGl/+F34e/wDj9L/w1X8T/wDoQNL/APC78Pf/AB+v8pzxn/wUL8O6zD8R&#10;rXwb4d+IuiJ4kubG6+Hsz/FLX7248G+SQbu2dnVItVtrnlVE8Uc8SkYndhuO5q//AAUf8Faj4p8Q&#10;6rY+C/H1hpes+B4dH03SbX4r+JXbQvFEabX1uwuJzK0lvKfmbTr1brB4W4VeKAP9Uf8A4as+J/8A&#10;0IGl/wDhd+Hf/j9A/as+KGePAGl/+F34d7/9t6/ytPDX/BR7wfp/iPwZq3ifwZ461Ky0rwpc6F44&#10;0u3+Kvie0j8QaqykW2uWku+WXTLqNiDLBuurSUAhYIs5rF8K/wDBRHR9G0r4fReJPDXjrWb7w1rd&#10;5ceN7iT4n+JLaDxjo9yzGK0mhhkDaddWykCK6s5VjYjMttIDtoA/1Zv+GrPij1/4QDTP/C78Pf8A&#10;x+k/4as+KH/QgaZ/4Xfh7/4/X+UXL/wUGsY/CF1o1jonxAOrR+PV8RaRrV78TPEEv/FNBwT4c1G2&#10;hMEdyhTK/brY2VwDz2wdDxl/wUL8O6zB8Rrbwd4d+IuijxJd2N38PJ3+KWv3tx4OEJDXds7OqRar&#10;bXPKqJ4o54lOPPdhvIB/qwn9qf4llxK3w+0osAQrHx14dyA2M4PnZ54z68U//hqz4ngYHgDS/wDw&#10;vPD3/wAfr/K31f8A4KPeCdS8U+ItVsvBnj3T9L1rwRDpGlaTa/FbxK7aB4ojTa+t2NxOZWltpT8z&#10;6derdYPCXKrxUOgf8FHPCNpr/hHUvEvg7x5fWWm+EbrQPGum2vxU8TWi67qzqwttds5WaaTTbqJi&#10;DLAxu7OXGFgizmgD/VO/4as+J/8A0IGl/wDhd+Hv/j9H/DVnxP6f8IBpf/hd+Hv/AI/X+U14U/4K&#10;IaPo+mfD6PxN4a8daze+GtZvJ/HE8nxO8SW0HjHSLlmMNrNDDIH066tlIEd1ZyrGzDMttIDtqjJ/&#10;wUGsI/CNxo1lonxAbVYvHy+ItK1m9+JviCXPhoOCfDmo28RgS5Uplft1qbK4B+btgu4H+rmP2rPi&#10;f/0IGl/+F34e/wDj9B/as+J+MHwBpf8A4Xnh7/4/X+U94y/4KHeHdYs/iHY+DvDfxE0X/hIb+yvv&#10;h7dv8UvEF7c+D0iKm7tJC4SHVbWchgnnQxXEStjz3YBq2tZ/4KPeCtR8U+JNU07wZ4907S9a8Ew6&#10;RpOlWvxX8TO3h/xPEm19asbicyNLbSt876derc4PCXKrxSA/1R/+Gq/ihnH/AAgGl/8Ahd+Hv/j9&#10;H/DVfxQ/6EDTP/C78Pf/AB+v8rHQP+CjfhCz8QeEtS8SeDvHl9Y6d4PuvD/jTTLT4q+JbRNc1d1Y&#10;WuvWUrNNJpt1ExBkt2N3ZygYWCLOayfCX/BRHR9G034fJ4n8NeOtZvfDOsXk3jmZ/id4ktbfxlpV&#10;yx8m2lhhkD6ddWqkCO6s5ljZhmW2kB20Af6sn/DVnxQ6/wDCAaX/AOF54e/+P0f8NV/FDp/wr/S/&#10;/C78Pf8Ax+v8oxv+Cg1hD4Qn0ez0T4gPq0Pj8eItL1m8+JviCTd4ZEgJ8OalbQmBLgFMr9vtTZXG&#10;cNjjB0fGH/BQ3w7rFl8Q7Hwh4b+Iei/8JDqNnf8Aw9u3+KXiC9ufCEcRVruzkLhIdVtZyGCedFFc&#10;RK3M8jANR5Bc/wBWL/hqz4oH/mQNL/8AC78Pf/H6P+GrPif/ANCBpf8A4Xfh7/4/X+VvrP8AwUe8&#10;Fal4o8S6pYeC/H2n6ZrfgmDSNH0q1+K/iV28PeJ4kCvrVjcTmRpraVvnfTr1bnB4S5VeKh0D/go3&#10;4QtPEXhTVPEvg7x5e2On+Drnw/4z0u0+KviW0TWtYdSLbXrKVmmk066iYgyW7m7s5QMLDFnIAP8A&#10;VO/4as+J/wD0IGl/+F34e/8Aj9H/AA1X8T/+if6X/wCF34e/+P1/lOeEv+CiWj6Lp/w9TxP4a8da&#10;zeeGdWvJfHMr/E7xLa2/jLS7kt5NvLDDJv026tVI8u5tJVjZhmW2cHbWf/w8GsIfCUuj2uifEB9V&#10;g8fjxDpus3vxN8QSb/DO8E+HNSt4TClwCmV+32psp84OOMEA/wBXL/hqz4n/APQgaX/4Xfh3/wCP&#10;0v8Aw1X8UD08AaX/AOF34e/+P1/lO+MP+Chnh7WLH4h2Hg/w58Q9GPiHUbK/+H12/wAUvEF7c+EI&#10;oipu7GXeEh1W1nwwjM0UNxEp5nkYbjta3/wUe8F6n4o8Uanp3gzx9p2ma54Kg0nRdKtfiv4lkbw7&#10;4niQK+s2NxOZGntpm+d9PvVucE4S5ReKAP8AVI/4ar+J/wD0IGl/+F34e/8Aj9A/ar+J54HgDS//&#10;AAu/Dv8A8fr/ACs9B/4KOeDrTxH4V1XxJ4O8e3thYeDrnw/4y0u0+KviW0XWdYdWFtr9lMzTyadd&#10;RsQZLdzd2coBCwR5zWR4R/4KJaPoun/DxfFHhnxzrV54Z1W9l8dyv8T/ABLa23jLTLkt5NvLDDJ5&#10;mm3VqpHl3NpMI2YZlt3B20Af6sf/AA1X8UP+hA0v/wALvw9/8fo/4as+J/8A0IGl/wDhd+Hf/j9f&#10;5RH/AA8FtYPCZ0i00Xx9Jqlv8QP+EisdYvviX4hl87wuGz/wjmoW8DQJN8vy/wBoWps5++3tWp4v&#10;/wCChvh/V7D4h2PhHw58Q9HbxDqllqPw9vH+KXiC8ufCMMRU3djLvCQ6raz4YRmWKG5iVuZ5GAag&#10;D/Vj/wCGq/if/wBE/wBL/wDC78Pf/H6T/hqz4n/9CBpf/hd+Hf8A4/X+VvrX/BR3wVqXibxTqene&#10;DPH2naZrvguDStD0u2+K3iWRvDniaJAsms2VxOZGntpmG99PvVuCCcJcovFLo3/BR7wVb+JvC+re&#10;IPBnj+706x8Fz+HfGGk23xX8S2w1jWmQiDxBYzMZpNOuY3wz20n2y0kHyiGP71AH+qR/w1X8T/8A&#10;on+l/wDhd+Hv/j9H/DVfxP6f8IBpf/hd+Hv/AI/X+U54Q/4KJaNotj8PB4q8M+OdbvPDWp3snjuR&#10;/if4ltLbxlptyW8iCSGGTzNNurZSPLuLSYROwzJbODtrMH/BQW1t/Cg0i10bx9Lqlt8Qf+Eis9Xv&#10;viX4hk8/wvuyPDmoW8DQJMdvH9oWps5++2gD/V2/4as+J/8A0IGl/wDhd+Hf/j9B/as+J/fwBpf/&#10;AIXfh3/4/X+U34u/4KG6Bq2n/EKw8I+HPiHo7eINVstS+Ht4/wAUvEF5ceEYIipu7CXeEh1W1nwR&#10;GZYobmFTzPKw3Vr6/wD8FGvBmq+I/FWoaT4P+IGlabrvg620zQtNtPit4kkfw34lgVRJq9lPceab&#10;i1uCC0mn3q3BBP7u6jAAAB/qm/8ADVnxQP8AzIGmf+F34e/+P0H9qv4nng/D/S//AAu/Dv8A8fr/&#10;ACt9G/4KO+CbbxP4Y1XX/Bnj+702y8Ez+HfF+k2vxX8S2y6vrbIRB4gsZmM0mn3Mb4Z7WT7ZZuvy&#10;iFD81Yvg/wD4KJ6Nolj8PP8AhLPDPjnW7zw1qV6/juR/if4ltLbxlp1wW8iGSKGTzNNurVSNlxaT&#10;CJ2GZLZwdtAH+rB/w1V8Tsf8k/0v/wALvw7/APH6X/hqr4nf9E/0v/wu/Dv/AMfr/KN/4eEWcHhG&#10;HR7XQvHkmq2fj8+ILbWb34meIpPtfhfeWHh7UreF4ElbaQn9oWZspsAHZnJq/wCLP+Chmgarp/xC&#10;sPCfh34haQ/iDV7PUvh7eSfFHxBeXHhG3jZWu9Pm3BIdVtZ8ERtLFBcwqeZ5WAagD/Vj/wCGqvid&#10;/wBE/wBL/wDC78O//H6P+Gqvid/0T/S//C78O/8Ax+v8rPX/APgo14N1bxD4sv8ASvB/xA0vTtd8&#10;H2umaBp1r8VvEkj+GvEkCgSatZT3Hmm4tLggtJp96twyk/u7qMACpdF/4KO+CLfxR4a1bX/Bnj+6&#10;02z8EzeHfF2kWvxX8S2y6rrjIRB4hsZ286TT7iN/me1k+2Wjr8oiQ/NQB/qj/wDDVXxO/wCif6X/&#10;AOF34d/+P0f8NVfE7/on+l/+F34d/wDj9f5T/g7/AIKJ6Loln8PD4s8M+Odbu/DN/et47dvif4lt&#10;Lbxlp9zuEETxQyeZpl1aqRsuLSbynZcyW7g7azV/4KEWdv4St9Ht9D8ey6rZePjr8Gs3vxM8RP8A&#10;bPC5csPD2o28LwpIwX5P7QszZSkAHy85oA/1ch+1X8Tu3w/0v/wu/Dv/AMfpqftT/ExFEcfw+0pQ&#10;OAq+OvDoA+gE1f5T3iz/AIKGaBqum/EHT/CXh34haQ/iDWLPU/h9eyfFHxBeXHhK2jZTd6dMGCQ6&#10;razYKxtLFBcwqeZ5SN1a3iD/AIKNeDtW8Q+Lr/SfB/xA0vTtf8IWum+HtPtfit4klfwz4lgVRJq1&#10;nPceYbm0uCC0lhercMCf3d1GABQB/qm/8NVfE7/on+l/+F34d/8Aj9H/AA1V8Tj/AM0/0v8A8Lvw&#10;7/8AH6/yudH/AOCjvgi38UeG9X17wZ4/utNtPBE/h3xbpFr8V/EtsNU11kIh8Q2E7GaTT7hHwz2s&#10;v2y0cfKIkPzVi+Df+Ciei6HZ/Ds+LPDHjjXLvw1fXp8eu3xP8S2dr4ysLkt5EbxQyeZpl1agrsnt&#10;ZvKdhmS3YHbTuB/qwf8ADVXxO/6J/pf/AIXfh3/4/VWf9pz4gXTCS5+HOiysowrSeOPDjED2Jmr/&#10;ACl4v+ChFnbeEbbR4tC8eTatY+PW1+LWb34l+In+2+Fy5ZfD2o28LwJI4U7P7QszZykDPl5zm/4s&#10;/wCChug6rpfxB0/wp4c+IWky6/rVnqnw+vpPij4hvJ/CdrGwN3ps4YJDqtrMAVieSOC5hB5nlIzX&#10;NisHRrw9nXgpx7NJr7mXTqSi+aLsz/VTH7SnjgYx8NdC9v8AitvDf/x6j/hpXxx/0TXQf/C28Nf/&#10;AB6v8sLX/wDgox4O1bX/ABffaT4Q+IGl6fr/AIRtdO8O6fbfFbxHK/hjxJAoEuq2c8/mm6tLggtJ&#10;YXqTsM4juowKn0j/AIKO+CIfFPh7V9e8GeP7rTbXwRN4c8VaRa/FfxLbDUtdZMQ+IbCd/OksLhHw&#10;XtJftlo44ESH5q8p8LZX/wBAdP8A8Aj/AJG312t/z8f3s/1QYf2o/iPbJstvh3pEak5Kx+OfDijP&#10;0E1S/wDDVXxO6f8ACv8AS/8Awu/Dv/x+v8pzwb/wUT0nRIfh1J4t8M+N9cn8NXV//wAJ+H+J3ia0&#10;t/Gdnck/ZlaOGXzNMubVSNs1rKYpGGZLcrlTQh/4KD2lr4RtNGi0Tx5Pqth4+bX01m9+JfiJhf8A&#10;hcuWXw/qNtC8KO6r8n9oWZs5SAD5ecmvXw+Hp0oKnSioxWySsl6JGEpybu2f6uQ/aq+J3UfD/S//&#10;AAu/Dv8A8fpT+1Z8UMYPgDS8Zyf+K78Pfn/r6/ymvFX/AAUM0LVNK+IGn+E/DvxC0mXXtcs9V+H1&#10;9J8UfEF5P4TtI2Bu9MnDbItVtZgCsTyRwXUIPzTykZra8S/8FGfBGr+IvGd/oPg/4h6RpniDwpba&#10;f4Y06D4r+I55PC3iG3UCTVLW4nD/AGu1uCC0tjexzMCf3V1GMCthXZ/qlf8ADVXxO6f8K/0v/wAL&#10;vw7/APH6P+Gqvid/0T/S/wDwu/Dv/wAfr/K50r/go74Ih8U+H9V1zwZ4/udMtvA03hzxVpFr8V/E&#10;tuNR15kxD4isJ386SwuEflrSX7ZaOPlESH5qw/Bn/BRPSNDi+HUni7wx431y48NXN8PiAG+J3iaz&#10;t/Gdpck/ZgY4ZvM0u5tVI2zWsxikYAvblcqQR/qxf8NVfE7r/wAK/wBL/wDC78O//H6D+1V8Thwf&#10;h/pf/hd+Hf8A4/X+UZb/APBQiztPCFno6aH48uNWsPHz68utXnxL8RMNQ8Llyy+H9RtoXhR5FU7P&#10;7QszZyEAHys5Jv8Aij/goZoOpaR4/wBO8K+HfiFpU2u67Z6r8P7+X4oeIbufwpZxurXelzqfLi1W&#10;1mAKxPJHBdQg/NPKQDQB/qyf8NVfE7/on+l/+F34d/8Aj9H/AA1V8T/+if6X/wCF34d/+P1/la+J&#10;f+CjXgnV/EPjS/0Lwf8AEPSdN8Q+FbWw8LafB8V/Ec8vhXxDbqA+p2txOH+2WlwQWlsb2OZhn91d&#10;RjAqTSf+CjvgeHxToOra74M8f3Om2/gaXw54o0i1+K/iW3F/r7JiLxFYTv50ljOj/M1pN9stHHyi&#10;NTzQB/qjf8NVfE7/AKJ/pf8A4Xfh3/4/R/w1V8Tv+if6X/4Xfh3/AOP1/lReEP8Agovo2jL8OZvF&#10;fhbxrrM3hmW9T4gIfid4ntLbxnbT5W3JjimMul3VsDkS2szQyPy1vt+Ssm2/4KEWtr4QsdGGh+PL&#10;nVtP8evrv9tXvxL8RMNR8LM5ZfD+o20Dwo0ir8n9oWZs5CACYs5JAP8AVz/4aq+J3/RP9L/8Lvw7&#10;/wDH6B+1V8Tj0+H+l/8Ahd+Hf/j9f5S3iz/goTomq6T4807wnoHxD0ibW/ENprHgG+k+KGv3k3he&#10;xQ5u9JuVYJFqtpKMiKRkt7qL+K4lNb3if/goz4K1fxD42vdA8IfEPSNN8ReFrWx8K2EPxX8RTy+F&#10;PENuoEmp2s84b7ZaXBBaWxvY5nGf3V1EMUAf6pf/AA1V8Tv+if6X/wCF34d/+P0f8NVfE7/on+l/&#10;+F34d/8Aj9f5XWl/8FHvA8PijQ9W1vwX4/uNNg8DS+HPE2k2vxX8S24vtfZMReItPnfzpLGdH+Zr&#10;Sb7baOPlEa9ayPCH/BRfRNGHw4n8WeFfGutTeGZL2P4gp/ws/wAT2lr4ztp8i2JjimMul3VsCCJb&#10;aZoZH5a32/JQB/quf8NVfE7/AKJ/pf8A4Xfh3/4/Sf8ADVXxO/6J/pf/AIXfh3/4/X+Udaf8FB7O&#10;z8H6fo39h+PLnV9O8ePrp1q9+JfiIjUvC7MWTw/qNtA8KNIoO3+0bNrOQgAmLOSbPiv/AIKE6Lqm&#10;j+O9O8KaB8Q9KuNb8RWms+AtQl+KHiC8m8MWKEG70m5VgkWq2soyIpWS2u4s/NPLQB/q0/8ADVXx&#10;O/6J/pf/AIXfh3/4/Sf8NVfE7/on+l/+F34d/wDj9f5Wnib/AIKMeCtY1/xveaB4Q+Iekad4i8MW&#10;tj4TsIfiv4inl8J+ILdQJNStZ5lb7baXBBMtjexyuM4iuoxU+m/8FHvA8fijRdW1rwX4/n02HwLL&#10;4c8SaRa/FfxLbi919kxF4i0+dzM9lMr/ADNZz/bbRh8ojX7wAP8AVF/4aq+J3/RP9L/8Lvw7/wDH&#10;6P8Ahqr4nZx/wr/S/wDwu/Dv/wAfr/Kj8H/8FGNE0b/hXM/i3wp411qbw017F8Qo/wDhZ/ieztfG&#10;lvPkWzbIpjLpd1bgg+ZbTNDI4y1vt+Ssmz/4KEWll4P07Rjofjy61bTfHj66+tXnxL8REan4XZyy&#10;6BqNtA8KGVAdo1GzNm5ABMOckgH+rl/w1V8Tv+if6X/4Xfh3/wCP0f8ADVXxOHJ+H+l/+F34d/8A&#10;j9f5Svir/goTo2p6N4503wpoHxD0m51nxJaa14C1CX4oa/eS+GbBCDd6Rcowji1S1lGRFKyW13F/&#10;FcS1veJ/+CjHgrV9c8cXfh7wh8Q9I0/xF4YtbHwlYw/FfxFcS+Etft1Ak1G2nmVhe2lyQTLZXscr&#10;jOIrqKgD/VM/4aq+J3/RP9L/APC78O//AB+j/hqr4nf9E/0v/wALvw7/APH6/wArbTf+CjnguLxb&#10;pGraz4N8fT6VH4Cfw34h0e0+K3iW3N34iKEJ4j0+4czPZzK2GNlOLy1IyNgyCM3wf/wUY0TRf+Fc&#10;3Hi3wp411qbw0b2H4hR/8LP8UWdt4zhnyLZ9kc5l0q6txz5ltM8MjjLW+35KAP8AVb/4aq+J3/RP&#10;9L/8Lvw7/wDH6P8Ahqr4nf8ARP8AS/8Awu/Dv/x+v8pHTf8AgoVp1h4T0nSLnQfHt7qml+Pn1241&#10;i6+JviIf2t4VZyw0C/t4WiQTKp2jUbM2jkAEwE5Jk8Uf8FCNG1LQ/HGmeFdB+Iel3Os+JbTWvAeo&#10;y/FDX7uXw1pyMDdaPcoRHFqlrKMiKUpbXcXVp5aAP9Wr/hqr4nf9E/0v/wALvw7/APH6P+Gqvid/&#10;0T/S/wDwu/Dv/wAfr/Ky8Uf8FGPBmsa345u/D3hH4h6RYeI/DVpZ+EbKL4r+Iribwlr1soEmoW08&#10;ysL20uTky2V7HK46RXUdSaZ/wUd8Fx+LNK1bWvBvj6fSk8BP4b8QaPa/FbxLbm58RlCE8SafcOZn&#10;s5VbDGynW8tSMjYMggA/1SP+Gqvid/0T/S//AAu/Dv8A8fpf+Gqvid/0T/S//C78O/8Ax+v8qTwd&#10;/wAFGNE0b/hXFx4u8KeNdbl8NC9g+IUX/Cz/ABRZ2vjOKfItpAkcxl0q6t1Od9vM8MjjLW4X5Ky9&#10;M/4KE6fYeE9I0e60Hx9e6ppfj2TXLrWLr4m+IV/tfwq7ll0C/t4GijEyg7RqNmbRiACYCckgH+rf&#10;/wANVfE7/on+l/8Ahd+Hf/j9A/aq+Jx6fD/S/wDwu/Dv/wAfr/KV8Uf8FCNG1LQvHGl+FtB+Iel3&#10;Ws+JrXW/AmpTfE/X7uXw1pyMDdaNdRkRxapayjIilKW13FnLTzd9zxV/wUY8GaxrXjq68O+EfiHo&#10;9h4j8OWlp4Qs4/iv4iuZvCWu2wHmX9tPMrC+tLk8y2V7HK4ziK6ioA/1Tv8Ahqr4nf8ARP8AS/8A&#10;wu/Dv/x+j/hqr4nf9E/0v/wu/Dv/AMfr/K7s/wDgpB4I/wCEx07WtU8FePG0n/hA5PDmu6LZfFfx&#10;NB53iJlITxFp1zK08lpIrYP2K4F7bEZG0ZyMjwf/AMFGND0b/hXE/i3wn401qXw0l7b/ABDjHxP8&#10;UWdr4zimyLaUJHMZdKurdSCXt5ngkfk24X5KAP8AVb/4aq+J3/RP9L/8Lvw7/wDH6T/hqr4nf9E/&#10;0v8A8Lvw7/8AH6/yjtL/AOCg1hp/hfRNLutE8f3up6R46l1q81W6+JniFRrXheR9yaFqFvA0SrPG&#10;vyLqNk1oSOWgLc1P4n/4KEaPqOgeNtL8L6D8Q9NvNY8UWuueBdTm+KGv3cvhzTVYG60a7jIji1S1&#10;kXIim22t3FnLTzYoA/1a/wDhqr4n/wDRP9L/APC78O//AB+k/wCGqvid/wBE/wBL/wDC78O//H6/&#10;ysvFX/BRfwXrGseO7jw34R+Imj2PiPw7aWvg61j+K/iK5m8I65bgebfW80ykX1pcnmWzvI5HGcRX&#10;Ufa1a/8ABSDwSfGFhrWqeCvHjaSfAT+HNb0Sy+K/iaHzPEbKQviLTrmVp5LWRWwfsVyL22IyMDII&#10;AP8AVE/4aq+J3/RP9L/8Lvw7/wDH6P8Ahqr4ndP+Ff6X/wCF34d/+P1/lSeD/wDgoxoejt8Objxd&#10;4U8a61J4bjvbf4hxD4n+J7O18ZxzZFrMqRzNLpV1brgl7eaSCRxk24X5KydK/wCCg9hp/hfQtKu9&#10;E8f32p6R46l1q+1a6+JviFRrfheR9yaHf28BiVLiMfIuo2TWpI5a3ZuaAP8AVx/4aq+J3X/hX+l/&#10;+F34d/8Aj9H/AA1V8Th/zT/S/wDwu/Dv/wAfr/KT8S/8FCNI1Dw/410rwtoPxD0y81bxTa654F1S&#10;f4n6/dy+HNMVgbrRbqPEcWp2si5EU221u4s5aebGDveK/wDgov4M1nVfHc/hnwj8RNGsfEfh+0tf&#10;B1rH8V/EV1N4R1u2A829t5plK39pckEy2d5HJIucRXUfWgD/AFTv+Gqvid0/4V/pf/hd+Hf/AI/R&#10;/wANVfE7/on+l/8Ahd+Hf/j9f5XVv/wUg8EN4wstZ1LwV48Okt4Bfw5rWi2XxX8TQ7/EjIQviPTr&#10;mVp5LV1fB+w3IvbYjIxzkZfhD/goxoOjv8ObnxZ4U8a6zJ4bhvbb4hxD4n+J7O28ZLNxbTqkczS6&#10;VdW68lreaSCRxk24X5KAP9Vn/hqr4nf9E/0v/wALvw7/APH6P+Gqvid/0T/S/wDwu/Dv/wAfr/KP&#10;0v8A4KD2GneFtB0u80Px/f6po/jmbWdR1W6+JviFV1zwvI+5dDv7eExqlxGPkXUbJrUkctbs3NSe&#10;JP8AgoPpF/4d8aaV4X0L4h6be6r4qtdd8DapP8T9fu5PD2lqwN1ol3F+7i1O1lXIim22t3ETlp5c&#10;YIB/q2f8NVfE7/on+l/+F34d/wDj9H/DVXxO/wCif6X/AOF34d/+P1/lY+LP+Ci/g3WdU8eTeGfC&#10;XxE0ay8SaBZ23g23T4reIrqfwhrVsB5t7bzTKVv7S5PMtneRvIo4iuo+tWrf/gpB4IfxhaazqXgr&#10;x5/ZL+Am8O6xotn8V/E0OfEhQhfEenXMrTyWrq+G+w3IvbYjK45yAD/VD/4ar+J3/RP9L/8AC78O&#10;/wDx+l/4aq+J3/RP9L/8Lvw7/wDH6/yq/Bn/AAUa8OaNN8Orrxj4R8b623hu2v7X4hW6fFHxPZW3&#10;jLzwVtLhVjleXSrm3yGYwSyQSsDmBFO0YWk/8FB7DT/C3h/S73Q/H9/qejeOJtY1LVbr4m+IVXXf&#10;C8r7k0O/t4DEsdxEPkXUbJrXI5a3ZuaAP9XH/hqr4nf9E/0v/wALvw7/APH6P+Gqvid/0T/S/wDw&#10;u/Dv/wAfr/KT8Tf8FB9J1Dw54z0nwvoXxC02+1XxXba74I1W4+J3iC7k8P6WrA3OiXcX7qLU7WRc&#10;iKfba3cROWnlxg7Piv8A4KK+EtZ1X4gS+GvCnxC0ax8S6JZ2/gi3j+KviK5n8HaxbKPOu4ZpgV1G&#10;1uWBMtpeRNIoOIrmMjJAP9VL/hqr4nf9E/0v/wALvw7/APH6X/hqr4nf9E/0v/wu/Dv/AMfr/K7h&#10;/wCCkHghvF1rrF94K8eDSn8At4d1fRrL4r+Jov8AipShA8R6dcytM9swfDfYbkXtuRkd8jP8Hf8A&#10;BRvw3o83w5ufGHhDxvrTeHLS+s/iHAnxR8T2Vv4xMwK2lyipK8ulXNtkMxglkglYH9winYAD/VU/&#10;4aq+J3/RP9L/APC78O//AB+k/wCGq/id/wBE/wBL/wDC78O//H6/yj9H/wCCg9hpvhbw7pd9ofj/&#10;AFDVNF8bzavqmq3XxN8QouveF5H3Jol9bwNGsVxEPkXUbJrXI5a3Zuan1/8A4KFaRd6B4v03w1oH&#10;xBsb7U/F9r4g8FaldfE/xDdPoWkowNzoV7Evkx6layqCsdwotLyLOWnlxigD/Vq/4aq+Jw/5p/pf&#10;/hd+Hf8A4/Sf8NVfE7/on+l/+F34d/8Aj9f5Vviv/gor4R1nU/iDJ4a8KfELRrLxLo1nB4HgT4q+&#10;Irm48G6vbqPOuoZpgU1G1umBMlreRNIoOIrmMjdV+P8A4KQeCJPF1vrF94K8eDSZPALeHdV0Wy+K&#10;/iaLHiUoQPEWm3MrTvbMHw32G6F7bkAj3AB/qif8NVfE7r/wr/S//C78O/8Ax+j/AIaq+J3/AET/&#10;AEv/AMLvw7/8fr/Kn8G/8FGPDujXvw7vvGPhPxzrY8O2F7Y/EK0T4o+JrK28YPLuFpdxhJHm0q6g&#10;BUv5M0tvKy58iNSVrH0b/goPp+m+F/DelX+h+P8AUNU0TxvNrGratdfE3xCi+IPDEr7k0W+t4DGs&#10;VzEPkTUbJrbI5e2ZuaAP9XD/AIaq+J3/AET/AEv/AMLvw7/8fo/4aq+Jw/5p/pf/AIXfh3/4/X+U&#10;pr//AAUK0m78P+LdM8NaB8QLG91Hxha+IPBep3XxP8Q3b6HpCMPtOg3sS+THqVrKoIjuFFpeRE5a&#10;eXGK2PFn/BRXwjrOo/EF/DHhT4haLZeJdHs4PA8MfxV8RXVx4N1W2VfOuYppgU1G1umBMlreQtIq&#10;nEVzGRuoA/1U/wDhqr4nf9E/0v8A8Lvw7/8AH6P+Gqvid/0T/S//AAu/Dv8A8fr/ACuh/wAFH/BE&#10;3i6DWLzwV48TSZvAB8O6po1l8V/E0e3xMUIHiLTbiZp3tyHw32C6F7b44zzkZ3g7/goz4c0a9+Hl&#10;/wCL/CfjnWv+Ee0+9sPiFaJ8UfE1lbeL5JQwtL2MJI82lXUAIL+TNLbysvEEakrQB/qrf8NVfE7/&#10;AKJ/pf8A4Xfh3/4/R/w1V8Tv+if6X/4Xfh3/AOP1/lH6N/wUI0/TPC/hnTNQ0Px/qOqaJ42n1fWN&#10;Vufib4hjXxD4Ylfcmi31vA0aw3MQ+RNRsmtsgZe2ZvmqbXv+ChOkXXh3xXpfhvQPiBZX2oeMLbxB&#10;4M1S7+J3iG7fRdHRgbnQb2FTDHqNrKuRHcILS8iJy08mMEA/1av+Gqvid/0T/S/T/ke/Dv8A8fo/&#10;4aq+J3/RP9L/APC78O//AB+v8qvxb/wUV8J61qHxCfwz4V+IejWfibSbKLwNEnxV8RXVx4N1S2A8&#10;64immBTUrW5YMZLa7hMiqcRXMZG6r/8Aw8f8Ez+LotYu/BXj2PSZ/AJ8Palo1n8V/E0ezxN5ZUeI&#10;9NuZmne3IfDfYLoXsGMrnnIAP9UT/hqr4nf9E/0v/wALvw7/APH6X/hqr4ndf+Ff6X/4Xfh3/wCP&#10;1/lU+D/+CjHhvR7/AOHl94v8J+OdZXw9pt7YfEGzT4o+JrK28XyyhhaXsQSRptKuoAQZBDNNbysO&#10;II1JWsTRf+ChFhpvhjwxpmo6F4/1HU9D8az6trWq3PxN8QoviLwxM5ZNFvreBolhuYhhE1Cya2yB&#10;l7Z25oA/1cf+GqviaOW+H+lgDr/xXfh3/wCP19afCbU/FvxC8JL4j8V6PF4duHnZYrD+0IdTDwbV&#10;aOYXFmGhIkDZAVjxgnk4H+Uz+zx+1L8JPi74e8fMdY8ZeDPF1j8SvBfiT4Wafq3xD1/U7i70LUdd&#10;tdO1fw6UkVbLUBaxTrdRvJFb3PkrKzSTCMqf9Xz9n1APhHoSgAAaRpwAHHH2KCgD/9aH/gq14u0z&#10;wJ4N/ZV8Uar8R9U+EiW8PjWODx/pFm2oS6bdz2fiOG1jltlDGW0vLh47S8Ujb9mmlLfLmv4C2Ufx&#10;HGO3ev8AQX/4KX6j4x0vRf2VbjwDrvgPw7q0mn/EC1tr34mxxy+GrgXOl+J4ZdNvll+Uf2nG7WEL&#10;dVmuI2UhgDX8wHwy8A6v49/Zraw+F2s6Fongmy+Dmv674qlm0bStVS/8XaXDf3lxY6jPdSpfWV1N&#10;BDAunzKrhZjb+QnO8AH4xsNrYoRdzBfWv6F9L/Yr/Y48MfCzwz4u+K1poeoXGlNcWuozeHL6/wBF&#10;sPFcS+CvEesG5t9Tvda1RbojUtLsUhuLPT9PiDXGyS2l8+KKL4s8Q/Dn4Zav+zzo3xR+H/wz8Kmy&#10;1zSLvWvE/iuz8R6nb3HhHW1129tYNGs4rzVZYpIF0+GymW3ube5vpftTMt0N0flgH5fTQyQSGGZW&#10;R1JV0YYZSOCCD0I9KiFf0BeJv2Pv2atd8MfHvxVq1zpGojTtd+Jut+E/FNldahqWoWv9gXN4ulaf&#10;fazNry2JnvJLVJPLk0i8uLm3uo3W7WSdGg/Jf4ffDPWfhd+1R4I8D/F2ztbInxF4V1G/tryWCa2O&#10;nasbO/geVwzReXLZ3EbsGb5VYhwCCAAfNJRR3z6Gmsu04zmv3+8T6/8AsreMvDvxz13wkvgq08Vf&#10;FXwpeavqUFwLOGy8K32meJ9JtJU04DctsdVunudR2W0UX2WxRIoQ1vJIiXPi9+yp+xl8H/Buk/Ez&#10;xD4d0XUL618PeNzP4at7zVdA0zVrvw/b6LJpV4v2jxBrF/cQ3M99chnt7izS5hiMcMUEqtMoB/P0&#10;9vJFgSqyEqHAcEZVhkEZ7EHI9RTIo2lkEUYZmY4VVGSSegA96/cDWvgn8Etf8Iw+NPAPgvQPiFq9&#10;3pvg2HX9J1bxfqFrH4U0W68F6NfTXdndtqkX2YR39xe26vqBvLa1W1WNoAIpFk9t/Z9+BH7GHw90&#10;D4IfF7SHj/tpfEXww11fFxLwR/8ACQXev6W2s2F7qNzr/wBgkt7OB74fZ7bQ4rqFoEaW4aKG5klA&#10;P50GG04/Om1+y+ofsu/Au9/YO8afGrXhozeKdP0oeKdD13SUvQ9xdXniSz0/+yrq8m1uSxlmis7q&#10;eSS1t9FimVolb7Syxyeb+NFABRRRQAUUUUAFFFFABRRRQAUUUUAFFFFABRRRQAUUUUAFFFFABRRR&#10;QAUUUUAFFFFABRRRQAUUUUAFFFFABRRRQAUUUUAFFFFABRRRQAUUUUAFFFFABRRRQAUUUUAFFFFA&#10;BRRRQAUUUUAFFFLg0AJRS4NSxQySsIo1ZmJ4VQST+AoAhorqbbwd4lupTFHZyqQCxL4QADry1dFY&#10;/Du4mDG+uYY9hIdIwzOPfBAz17UAeaU4qOte4wfD3Q4JJILlJZZAqbIzJh9x9lHT25Ir0rwr4K8O&#10;Rv5ltZRkQkiVpU8xxlfmAL8HH6UAfJcNrPcuI7dHkZjtVUUsWPoMd66Kz8D+LtQk8u1029J/24mQ&#10;H2y2BX3AttLbW1vbaOixW7s20KoUD1UYA575x9a0YtKtkljjt3kMivuif5iNwGSefU5HcUAfFkHw&#10;j+IVwNyabKBnHzOgP/oVblt8BPiXdQeeLOFASwCyXEQb5eDxur79s4I52kuNjOhC+Y7ZCLzjgg5J&#10;zWpb6dE1tcSxltrsNg8skF8fwueufyFAH50wfAr4jXGPJtYWycDE8fUHBHWut0H9lT4y+IpDFp9j&#10;bZGcmW6iQcderV+g2ieHL6VvNgjCkI7gYJJAHPHIyfYV9KeANBj0+0a53uWLoDE3YsM4JPv17UAf&#10;lHB+wd+0FcRrJFbaWd+AoN9GDzVgfsC/tEFtv2XSvTP26P8Awr9yLNZFso4byNC0eZBNH2GeBnoc&#10;ir0ASKdrOGPcXx+9IOFGOAx759qAPwS1D9hn9pDTrh4G0aCULj97DeQFGz/dJcE478Vyd3+yN+0X&#10;ZsRL4WvmUdHjeFlPfgh+a/oK1eZ42kmmG6MAIzFQwBHvnOB29qyJtQRwrKGc9FEQ+6vfGRyKAP5r&#10;NU+H3jrRIGutZ0XVrSJDh5bqzmiRSTgZZ0AGTx9a5N49jFWyCOoPFf1Et4Xj1GITHGWVmMi9SCRy&#10;wJya4nxX8E/hhrsTJ4h0rS7l5F2yTzwRtJIQMAF9u7HfGT9aAP5qSAOlJX7SeKv2NPhVqDvdwad5&#10;LlgNlm7RRgL2AU4yR7V80+KP2J4g5Ph25vLdvMZStyglTkfKB91ht75ycUAfnjRX0L4h/Zn+J+i3&#10;M8NrbR3qQS+VvgbaW68gPgdumc15Fq3g3xToTOmr6fdweXnezxnaAOp3AEY/GgDl6KUg9aMEUAJR&#10;RRQAUUUUAFFFFABRRRQAUUUUAFFFFABRRRQAUUUUAFFFFABRRRQAUUUUAFFFFABRRRQAUUUUAFFF&#10;FABRRRQAUUUUAFFFFABRRRQAUUUUAFFFFABRRRQAUUUUAFFFLg0AJRS4NGDQAlFFFABRRRQAUUUU&#10;AFFLg0mCOtACgZqTYvTNR4Nfe/wfj/Zrf9j3WpPjm+tx3w+JWnDTH8KxadLqnkf2XdeaJftjpILb&#10;dsxsJXf97nbQB8EsMHv+NIoycV+/f7SfwH/Zk1jxb8UPFvhfw54YvfD93rHxe1fVPH1nq8sEvhjW&#10;NG1HWj4V0fT7WzvotMFtqIttMRY5bG4eVb5hBLHuhMNX/hkj4Dan4l0xPBnwxstS8v4aeIvEOm+B&#10;77U9V07xJfanp/8AZv2SbXJk1m7t7i0H2h8XGnRaUt4yXcaQWxSF4gD8Fvs0nlCdgwQtsD4O0sME&#10;gHpkAg4zUBGDgV/Qv8OPAf7L/wAKviR4ZSfRvC2otfaz4q0y/wDh9rmu3t3ollrmq/C/TLj+zY4P&#10;7RWWN4PEd3cadBO9w1xvjSJ7h5YVkXwr4M/so/BPxH+yn48+I/xN0/w/puv2OleLPE2lT6N/aTz6&#10;HqGiGVbPQrq/udfNnG7z22VtZNJu7mW2niZbwSTK0IB5h/wTyTx83w++JtnoFr4BvNIh1v4aXXiS&#10;DxMUXxNYpH4wsobbUPDgfDGSOeZbO+28i2vDkYyR/sN/s+/8kk0P/sE6d/6RQV/k3afo2m+Mv2r/&#10;ANp7x1p/w8i8cafYfHrRL6w+JenagoXwZJfePzHDeeXGxF3Z6tA8tkSMxrLJbvnOzP8ArI/s+/8A&#10;JJND/wCwTp3/AKRQUAf/173/AAVD8J63448K/ss+GNA+HWjfFie4074gNJ4B1y7Wwt9StodL8TS3&#10;TRXLECK7tYEkurJgdwuoYtoLYB/iH8Mfsy+KvF/wUtfjT4e1fw9cpc+OtI+H66AlzINVhv8AW4b6&#10;a0muEMYiit3FhIFYy5OQduASP7VP+CuGleENZ+HX7Llp488OeOPFOlJbeNru5034bSvD4jgNrZ+I&#10;54tSsWQgk6XIi6hKp+V4rd1b5Sa/jq+Gv7T3w8+G/wCzdd/B+z8FXl14pn8b6F48tvFsmvbbOG/8&#10;O/bI7ONtKFkS8Rgv50lH2tWd9jqyhSjAHo+qf8E9ZrTU47zTviJ4UvPDVlN4hsfFfieKz1aOHQ77&#10;wtHaSanby2klmt3c+WL62CPbRSJIXODhGIm0P/gnNrmreLk8J3njzwpZNrur6HoPw7uprfU3i8U3&#10;/iXTrTVNKiiEdoz2Imtr+0LvfCFYml2uRsfGrqn7ffgSa7bQdI+HlxbeE9ZuvFOp+MtHl8Rma/1C&#10;/wDF8VlHqEllqAsI0sol/s+3MEb21yV/eBnfeNt7wB/wUz8X/Cv4nar8T/h1o9/ps9vpnhvTPAul&#10;/wBsJPp+knwpYRaZpt1qUElk39p3KW9vCzPGbNXlTLo0R8kAHAeH/wDgnv478WeH9HtvCnibw5e+&#10;NdV0vwx4hfwKwu4Lq10fxfqFhpmk3j38sC6e/m3Gq2AeJJ2kiWYl1HlSBei8R/sWah411e8+Luof&#10;FjQNe8JtHreo+L/iRe2uuM1lf6Rd6VaXsVxZ3NmNSuZTc69piiSKGRG+0Md2IZSrfDP/AAUJuPBG&#10;laN4m8KeELaL4g6XofhHwrc+Jb3UZJ9JudG8Fanpmq6ZEujrDHJFcNNo1itxP9udXQTBYozKpiq2&#10;f7cvhHwp4t8LR/DDwp4l8N+EtB1LxJrmpaRZ+Ko5tW1LUPE9vZQXmdSl0o26Wi/2ZZPHbyWExV43&#10;YyFnQwgHC2v7CnxP1Dx34s8K6fqegnS/C3hC48bp4nupZbaw1TTx4bl8V2MVkkkQna8vtLj82O1a&#10;NZIvm88RLG7LjfFz9ij4ufA79n7wv8fPiJa6hZW/i0WF5pdk+i6ott/Zuq2ZvrG6/thrUaU7Tw7X&#10;W2iunnVXBdFIcL7VoH/BVr9rHQPiv4h+Jker5ttf0/WrT/hHoViXT7ObVPDf/CMW1xAskcpElnZx&#10;WfzHLXH2WMTs5LNXnHxA/bPsPGvwm1fwvb+FDaeLvFnhjwz4M8Y+KH1Qz2V7pPhJbFNPFnpgtoza&#10;XLDTLP7RK11OjlZSkUYkURAHwq33jTaVjk5pKACiiigAooooAKKKKACiiigAooooAKKKKACiiigA&#10;ooooAKKKKACiiigAooooAKKKKACiiigAooooAKKKKACiiigAooooAKKKKACiiigAooooAKKKKACi&#10;iigAooooAKKKKACiiigAooooAKXBqRYZGXfghc43EHH512eleFhcwx3M7ArIx2gNjoM/rQBxkME9&#10;xIIoEZ2PRUGT+ldTo3g/V9XY+WFjRfvmQgMAOp25z/Ku3s4BpcpmsrZ1jAVZFI24BOGJIOW9smun&#10;iMTzNdBQjbRFbrCM5HJ+ZeOT7UAczD8PrK2g/wBKy0+8bUkcKsgHUgKM4PbJ9q7vSNDstKIuILaO&#10;OXG5dmAUXrgs3PP1PGRVnR5f7RX7EqOgTh3mUnaw+5tPYjqCByetdRBBcOzWu5ZGiO0DcCzhhkN7&#10;CgDNkiSfyrc5UDLFlYYbJOORjC+xqDV7CxCyXMbRNK8qBpGbcFCnkYGeCe9dNLE1pbXFzJbSIUZV&#10;i80kAhsc57Y7ird3YxXkIkWRY/M2hY41AYHGQCT1DHn9OKAOc03T5PtDXgWEM5fcjn7qr1K468dO&#10;lejaTZTmz8xPM8jbgMqDAJHG4k7jnvzXNaba2dvfiYzuWiHzBhuCkr/CCeFB5PtXo9kyXFuAgH7q&#10;RQ7qeCD0Oe/SgCTTIZbJmjuEzKekhxIVBHJC9DnNdSunrp4S91At5ajy0Q8HI6BkFP0jT4WJuI3B&#10;iSVmVsswC7cYboT34rZuYZILBpdpuNqkxrKm1WDHgBuuRQBCbq1awe4gLeUM53FQQcYGBgEgHnFd&#10;LpljNNHDAZHaIICTkg4bqMY4JH5VzFlY6gyfIhQSgsxYjAyPmUr0AHbnNepeDPDss86tI+IWUgRu&#10;cbPUgDsSMDvQB6N4L0OO5dUjkndExuyOdueF6dPWvou00hIBsJ+Urs2YCksy5AP4/jiuX8G6CdL0&#10;8SNJuaeQu0bcBRt4wfXGK9HjYXFuquNigDejHliPQnJJNAEFtAVu1Nq7GUKVkB6KB3x6kVpJbSPb&#10;hblwGjQqhZhtyen5VaiktVQIr+W7AEo2Ocevv3qCSa2h1CPyVjKrwucHJweSD2oApy2S7D56LJEO&#10;uDghiMjb6/jViz09bKA3G3CZwzNt4B7d+fpVXU9bhtyUmA37uiABfmPQHoev4VT1C6u4bIeXGyop&#10;3NtOd3uTQB0QurC1lb7FKrNJFnIyQQeqj3zWHew2t4qwRtu8wknqCuOp3H+WKs6da20axTRxsxI7&#10;sGVMc5/E1popMjKAG3fMSxwOR68YFAHld/bRQYijJRCwBHJKgZO4/hTv7OtLxFkjYtHnO5cbjjoe&#10;emfTtXRSWItLsB8SecxVVjyQAwxzmri2FnbtvO7cW2fMMAYHJGMigDzy68JaXq1ub0AE4yRjHzDu&#10;Md8968o8QfDHR2QLZRIRK8kbkjcfm6gfh619DXjpAhOzzApK7ozjBbg8dz3IHSsKZ4o4liSMhmO8&#10;SN8uwepHc0Afn74v/ZZ8F69cG6t9PRC8ZbfAfIO7OSTt4J9yK+ZvGn7H3iKwWS48LTmVU5MN0Rxn&#10;JAEgwPQDI9SSK/Xy+to4JW2uu5nIUgcFiegxnpUUmkafd/6RKI33ZDJhTkjucccYoA/nz8T/AAr8&#10;f+EYBea5plxHbkkC5jAkiODj7yZA545xXnxUjrX9BviLw7pU3mMViYHCxLIqsDz0x9e9fH/j39nD&#10;wTrZlu3t0gnTd5k1qfJYFjwSANrY9SpNAH5Y4I60lfQfi39nzxRpUrT+Gd+pWynaWChXBx0HOG/D&#10;8q8N1HSdS0i4NpqcE1vKP+Wc6FD1IyAeoyCM0AZ1FFFABRRRQAUUUUAFFFFABRRRQAUUUUAFFFFA&#10;BRRRQAUUUUAFFFFABRRRQAUUUUAFFFFABRRRQAUUUUAFFFFABRRRQAUUUUAFFFFABRRRQAUUUUAe&#10;3/s9fBqX4+fFG0+Gi6zp3h2KXTNY1i91vVY7ia1s7HQ9MutVu5XitIpp3It7STYscbMzYGOcj7D0&#10;z/gnbY3mh3/xCv8A4neG7fwYlnoN5oniaDRPEV62qJrs2s20W3T7XTpL22EU2g3yO11FErAROhZJ&#10;kY/In7Nvx68Qfs0/Fm2+MHhW3judSsdI13TLMSsFEUmtaTd6WLgZVwWt/tXnKrKVZkCtwTX0dd/8&#10;FGPjevw51nRfC95q3hzxh4mv/Dtx4n8deGNYu9Ju9Ut/DNtqNnZQS29oYo1zDqASXYyxv9mhbyhL&#10;5kjgHjHwA/ZzT9oL41X3wn0DxPpmn2FjpfiDXZfE93Z6hNbtp3h+yuL+WaOztbeW9ZpoYD5cQg35&#10;YBguCR6X4h/YuuZPAPiXxx8KPEkPjMeHPEEWjyRWGl3mmLLax+H9S8Q6jdkaqtrcR/YbbTJd8bQZ&#10;kGWRjgBvF/2b/wBofxf+zL4/vviX4ENzDq9x4V8QeGrK/s7yaxurF9e02fTjeQTwESLLAJzIm0jJ&#10;GCQCTXt3wl/bs8ZeCNF1bRPiPY3fjU+JPEU+reJtU1bVp/7UvrO/8Oar4YvbYXcq3DLM9lq0rRXD&#10;rL5UkaExyKChAPLPAf7HP7RPxIjjuPDGhW6wT6bY6rbXWq6tpmk29xFqjTrZRwTahdQRy3Nybafy&#10;bWNmuJBE5WMhGI2dK/YY/al1XR9D14+GEsbTxHHc3Gky61qmmaV5ltZS3NvdXUq311C1vawT2c8E&#10;1zOI4Y51ELuJXRG+iov+Cgnw5nltfD+q/DAr4W0VfCl14a0XTfEk0F1a6l4MGox6ddXV9PaXJuVl&#10;TVJ2u4VihEkuGhNvGBCPOn/bmm8ReN9N8Q/EXwtBqOmf8IDqnw+8R6Zpt+9hNqFnq2s32tzTW1y8&#10;NwLSVbi9CJmKdRHHgglsqAeR3f7HH7Qmmw+IbzW9I03TbbwzgahfatrukWFpcs1ouoIul3Nzdxw6&#10;q0lpJFcRrp73DSQywyIGWaItLe/sXftK2NtoNxJ4cSV/Ed3a2NjZ2up6dc3tvPfRG4t01K0huXuN&#10;MMsKvKpv47cGNHfO1HI+hrj/AIKAaJPpni/TG8GXk1tregab4V0DRb/XEu9DsNN0fRINBsJL+xk0&#10;/dfahBbW8cou4Z7PNwiP5exBHXNX37a3gd/iV4f+OOmfD1Y/GttPanxVq91rk81rqVvDp7aZNBYW&#10;aQRLYC4gYs7yveMsioUKqHSQA8+tP2Cf2p7/AF6+0Oz0DTpY9N0211m+1tPEGiHQIbC9nltILptc&#10;+2/2X5L3UMlr5guSoul+zkiYiM+Zal+zJ8edE1KHR9a8M6jaXU2n+IdVFtdeXFKlt4TN0NZaRHYG&#10;JrI2VwJI5Ar5TCqxZN33Ho/7YH7LmtfCTxB8NvHHgXXF8L6doegeHvBXg+08SmPVHS21nVtavLm6&#10;1r+yZYXKXGqTbY/scOY2RQWaNmfC8U/t0/8ACY/s4fFnTfE0Fq/jf4pfE2/1+COxjmjttE0fXntt&#10;Q8SpiQGOQane6boqW2XllgXT5iDCJT9pAPhnTPhdreqfBnXPjZFc2iadoPifQ/CtzaOX+0yXOu2m&#10;qXkEiALs8tE0qVX3MDudNqkbiv0H4y/4J+ftN+F01vVLDRYdW0jRLnULQ6tZ3lvEt/JpMMdxqC6f&#10;bXMkV3ePZwyrLcx28MjwxHzXVY/mrzP4LfHDwx4D8N618NPil4Zbxd4P13UNN1y80e31J9Huk1XR&#10;oruGwuYr2OKcqqR391FLE0bLJHKcbJVjlj+3r79vzwC/w00fxzqHh19Y+LDXXj3N9Bfy2Oi6La+L&#10;LZNP8ttOa0ka8xayTeSy36MjBDLvIO8A+Ifgl+zP8QPj/wCEPH/jDwVdaDb2/wAOfCsXizWI9Z1a&#10;y0ySe1l1G108R2ou5oRLKGug+1Sc7fLBM0sMclLx1+y38dvhr8PbT4oeM9DFpo939k3PHfWVzd2f&#10;9oRGaz/tCxgmku9P+1RAyW/2yGHzkG6PcOazvg78X7T4Zaf4x8N65pP9s6T428JP4V1S3iujZXES&#10;x39nq1pPBP5coUxX2n2zyI0bCWESRAxs4lT6C+M/7a9r8WPhVqXguy8JppOt+KR4WHjXXDqTXVtf&#10;DwdYNp2l/YLEwRmyzCxNxvnufMflfLHFAHgfhj4F6z4p+BPif472WsaElr4U1LT9OvtDkmk/teQa&#10;k+yK4jhERj+zhsqztKDuGAp61vfC7wF8Xm+DHjH4u/DSZ2sIdQ0n4feINOs7d7i7ubfxHBf36YUR&#10;OqwqdHYSNuVwzRhcgtjb+FHx5+FvgL9nvx98HPFHgzUtZ1fxp9l+zeI7fXxYQ6d/Z586zzYfYZ/P&#10;2XBZ5czx+YhCDyyN5o/CL9rf4xfAf4PeJvhX8H9a13wxceKPEugeIL3XvDmrXel3fl6Fa6pbLZsb&#10;V4zJFMdTMjbm+VoVwDkkAHefEf8A4J/ftG+ANe8YaTDYadqsHgvUtR0y+urTUbS3mvW0iMTX0mna&#10;ddywajexWsZLztb20ghVWMm0K2PNPDn7IP7Sni/xddeAfC3hHUtQ1qz1jTfD8+mWhiluP7R1i0ub&#10;6wtkRZMySXFvZzugTdnyyvDFQfrvxp/wUqh+IHiPxF8SvE/gfzfF9/e+Mbnw7qqa3J9k05PHNm9l&#10;qovbV7Z5L+TZLK0MguICrsC4kwQ1dP8Ago9o+n2Nxf6H8O7SDxBrer6Pr3izWp9ZuJkvrvRtD1bQ&#10;4ktLQQpHaWzx6q0zIxnk8yNR5uwlQAJ+yL4I8P8Aw51nxz4U+JLeMbbxPp3iPwBp2jXngi+t9T8J&#10;XFxJ4nsprnTvEF5p8k9rLDLbxtdWRWVl+12ajO4Yr/Yt/Z9/5JJof/YJ07/0igr/ABwP+CfXitNE&#10;8PePfDMPxMk8Jz6zqfw9jfwC9kZ7fx1bW3i/TppLUXB+W2udMlEN/G3DPFFOgO0uD/sf/s+/8kk0&#10;P/sE6d/6RQUAf//Qo/8ABWTxZofgfwP+yr4o8Q+P/EPwut7ZPGax+O/DFq19eaXczWniKK1MlsgJ&#10;ls553jt75Mc2ck2eM1/OV8PfCvgLx9+wVdudKsbK2uPCEHhnwnY6h4Pjt7zWfiPJrtuon07xSLfz&#10;bl2smmDWf2sxxojF4kCqa/pc/wCCmmseLNC0L9lS+8DeKfBPg7VGsfH1pa6x8Roo5vDkv2rTPE0D&#10;6bfrKCoTVEdtPR8ZSS4R1+ZRX8YXgn9nrxx4F8BeA/2jPCvxA8OeH/FHiW/N78PfDtudZj8RXFxY&#10;6qdMWeG6h05tMtmS6jZ1M1/GwRN2MlQQD9Gfgp4V+IOr+Kdc+EX7O/hrSvE/hf4N22jeHfEfiOx8&#10;HJ451vUr64lvZ9Yh0vSru3uIQmr36yrFdywWwt7TT7QPcQPJMLnzjwh4O8Q+Kf2d/ipqGs/DhPDP&#10;hGT/AISGbwnpy+GNMu7HTtUfUZFg0698YNnWbfV7KUxW1nprIv2pVhEiIk2+T8+fj5+yzrvwI0Sz&#10;8UHxJ4Z8U6bPr2p+E7u78O/2jGLHXNGS3kvrCaPU7KxlZ4kuYm86FJbd92ElJDAbHhT9nn41+CdK&#10;0r9onwTq1jp1hpujaf450LxdZXc1v5Gopqi2FvYW8giWRdYg1BDi3wGWONrtWNoBOQD9BfgR4Hud&#10;X/a98L/sU+AfBll460z4f+Gdf0zxXa3Wl/2yq+Jb63zr2rqFyqtbXsdrp1rMR5SxW0BCtK7yy5fw&#10;X8M+B7X9j/xBp/xH0m38LaZ4R8L+OfDnjuHxN4LSSfVfiEsOoSaClr4le2a5sru3mm0uE6dFcRNm&#10;1kklgMDzyN8I/HL9ke/+EPxbX4E+GPGnhX4heMx4sufBd54e8GWuvfaINXguvsfkb9W0nToZjJcZ&#10;ijNvJLuYZ4BBO2n7EPiXRvG3xA8J/FPxl4O8F2vw7ubCDUte1xNZurC/XVXP9nTaeulaXfXUsN5C&#10;BcwySW8amFlY7SwWgD9QfHOhWWmP8IvEHiHwpPo2m/YtH8FaB4Nvvhx4d8/U/FE3g+XTbLxLoV3p&#10;f2m48YaXBrccWo3nn70lNzbKIrkzAV+cn/BRvSfBmhfFzw3o+jXWk3niW38EWcfxEm0fQ08NRr4k&#10;N9es0M+kxQ28Nlcw2Bsop4Y4YykiESqtx5wr48+Kvw38U/Bz4leIPhL44igh1nwxrV7oOrRW8izR&#10;rd2MzQTBJF4dQ6HDDgjmvPqACiiigAooooAKKKKACiiigAooooAKKKKACiiigAooooAKKKKACiii&#10;gAooooAKKKKACiiigAooooAKKKKACiiigAooooAKKKKACiiigAooooAKKKKACiiigAooooAKKKKA&#10;CiiigAorSsNLvtQfZaRs3IDN/Co9Sewr3Xw18OtJ0tt2uD7VcM37sJyiL2bafvZ9/wAqAPI9B8Ha&#10;54hmVLOFljYMxnlBWMKvVs45A9s10Oq+EdM0jESSrO2AfMc7VJ7jA4H4mvogxxWenTSXELABWUIp&#10;PyggDBQ85GB0PtXgPiHVIWmeO4UoVKgR7TgEnJIPsPXIoA5+38qSzaxtot/77c0ZzuQDHI9Vzmuy&#10;jtYxAj26MJI3EjkEkbfpjIUfT6iuF0+P7Vq6wxXG9WA3SlivAP8AEBg8egr0WCNLopcWYuGWFi8j&#10;uSDj7pGTjKntQB1mkwRzxPeXP7xUbAU5+bPc+2OlaFxay20aBEigZVMhI4ABySQO+QepFLNp1o8V&#10;sbctGYmDrs6AsOd49RT5NRa4aOQDzvmCJvXBwQfvDk7aAGaZai5RDBEQrSFPMYlcqvOcjpz0B4Nd&#10;xp48yZriJFZ4zsCBSM5OQG4HU+3FYrhrUbLeMYdA79VVXx64wAT61vaTcx6jAbpMiZIuA/KsOjA7&#10;cfhj86ANq7ln1ALZ34AKknYAWVh1Kjjnvk/1rPvJYjcfZ9sM0fBLxsMqpPA2nGSOOR3qEwrIFhEs&#10;nVj5iZyMd+COCTjqaxx9nlmMSeSQqqrOcgvtyMj0bJ/+tQBbZYILk3TyKDICyLKPmVsnIwvXjgiu&#10;s0WS4yWmRQC7AHcFK+g21wStFM8VvYRrGPNCyttLFsjnLDkH8q7y1S1njVbJAnzeSSwzID1LMDgn&#10;igD1nRdTewtBFGFYSspWKMAoCMk5JwSeea6nSryyu7xopFcIWBQLgA+uB2wetcTpiubhZ7lvkQhV&#10;7Bdy8BcZ+ucV1Jj8lBEwVEEoVJEPPyjueme3agD3Dwl4etdZiyLURIZCUwCV3HuwOMj396948L/D&#10;2z0+Q3N7JC4ZQ5yCASM8DHYV8q6H4wXSozaDzI2BCqvPJPPB5wD3HSvdfCXj68gmME6l4mUEowIE&#10;f59KAPfITYIPssWCsRCKz9PXAyMkVsRRwRwqJUG4MCzAZAB6ECo9EuLXUrX7cwXymUk7RkAjH3ye&#10;laf7+481o41ZU2lh1UjHGMcZ70AQLDYFVmKl3JOxivLAHkECmyW1vDdtjaditI3mdM9OD1H0/StK&#10;QyKqTQMW+UkArjAOcjn0qKaaOC28yVELSKfdlOOu0H9KAOV1vSkuySkUR+UM5AyST3H+c1LZWNvc&#10;20UMY2nc3BzzgdDSeXNbOZoT5ikBgcYJz94f/WrokgS3j8yCNXzEPLUKV+ZvXnkj0oArLaSQW2xF&#10;2Bvuqo7kcdew60lvZRyL50yzDEZDhWGAD6Zxz9Kv/ZEuUxPtRXwNp+VlcevP+RTJGcRm1lj+VMSd&#10;eFHoT6Dr60AZ626t8ksaox+co2dxA6D345rJuUluIZYFLqFUcMAAhxgHkf1rtoIkeMMyIjNl45Dl&#10;sAdPoD6U8QR3O+3nWN3MZDyKex7D1x3oA8udb9bdZJ/Lk8txEuE4Bx3/AKnpWRemK5Y3aAllk3Fe&#10;Mg9Dz2GewFeo6jZI0Rhtj90/M395uwzjketcTPpZ2/Z52OGOGIzgHnkdO9AHn16m+1EMe/cj5kPA&#10;wCf54+nFOf7NGii3jVXjbdK24FSp6EZ7f1rpm0944fsxVlZgPmwN49SPqKsQ6fOi7URmj5QFtuBj&#10;s3HPrQB4lrsrGCSDB3ADesSEEK3AHTv1GK818QXFxb2gS1RFUqwkMo+YAj+LPGc8V9S+ItEi1vSF&#10;ntjHBI0giuF4G5uSvbPT0rwXxHp3kQi3BJUhlaMgnIXgL6j60AeNWloqGOG9SOEyLvc5xGq4AB/x&#10;Neh6V8IvCfxQ0n+zfFWnwXtoQfJkkGHjZcfMHGGXOMZU5I45rIitNsckU0GYzgncvmDGOAPpX0b8&#10;Jljl0xruZRG5k8tUBKxqU/2Tjhs0Afnx8Yf+CdV6itrHwXufNwu6TSNQfnIH/LGfHU/3ZO/8XYfm&#10;14y8D+Lvh/rD+H/Gmm3emXkZIMF3GULAHG5D911OOGUkHsa/qgt9m0GI7G3KCG4Hp+lcb45+F3gv&#10;4m6Iuj+PdPtdYt4mk2xTrlkP8TQyjDq2P7rDNAH8stFfqF8b/wDgnP4m0iSfxH8Dbn+2LMmSb+w7&#10;k7L+BeWVImPyz4XgA7XOOhJr8ztV0fVdC1KfRtatp7S7tpDDcWtyjRyxOvVXRgCCPQigDOopSCOt&#10;JQAUUUUAFFFFABRRRQAUUUUAFFFFABRRRQAUUUUAFFFFABRRRQAUUUUAFFFFABRRRQAUUUUAFFFF&#10;ABRRRQAUUUUAFFFFABRRRQAUUUUAFFFFABRX0P8Asy/syfE39qz4o2Xws+GY0+3uLqWOKfVNauRZ&#10;aZZ+e4ih+0XBDbWmlZYoY1VpJZWWONGcgV0HwO/Zmv8A4zeD9Y8cah4h0Xwpp2nXtvpljqHiJnht&#10;L27MM1/expIgaQiy022nupRDDPIzeRbJG1xd2scoB8sUV90+Fv2CPiv8Q/jl4P8Agt8MNY8L6/be&#10;ObKy1bQPGsU93YeHzp15qcmii7upNTtbS7tEXUoZLQLPapLLKFWFJfOhMnmHwQ/Zv1b4y6BrXieb&#10;W9G8N2GmXmn6PZ6jr0nk2d3qt/KXNuZAS6JBYQXl5LIscmPISEKZrmBXAPmYEjpRk/nX3RJ+xDeW&#10;cf8AwlepfEbwDbeB5NBtfEFn8QZI/ED6VdRXmo3mkxQpZx6O2rrKbzT7uI+ZYIg8kvv2PEz8L4u/&#10;ZB+Kfgfwp8RfE/ii88N28vwv8WjwX4n0RdUhl1X7f9pa1aWC1j3O9osqlTcnbEW+VSzfLQB8oU4M&#10;w6V9d/Hf9j3xh8B/C9/rur+IfDOs3Ph3xHa+D/Gmj6KdQ+1+HdcvYLueCyu3vLO2trlnFhdr5unz&#10;XcCmA5kAeEyVrr9jj4w6N+y1b/ta+Ibaaw8MalMF0TztL1iUalALtrB7mO/gsJdKhRLqOWLZdXsM&#10;ztGwjjfjcAfJdFfVngT9lDxZ4g/4SW9+Jus6J8OtN8KXOladrOp+MIdTkSO/1yOafTrUW2kWWo3h&#10;e4htp5Q/keUqx4eRWeNX6Lxf+xp4h+F/w713xt8XPF/hDwzqOjeMvE/gGHwrejV7zU9R1nwitmdR&#10;itptO06709UD30McclxeQq7bjkIAxAPjGlAycV9T/C39lLxn4/8AFfiHwz4z1XSPAMXhbwbbeO9a&#10;1HxfFqRhh0m9ewS0kWHSrK/u3a5Gp2rxhICDG+8kAZq8n7L+lR/B/VPjXqPxI8D2uj2/iXXPC3h1&#10;ZrbxE9x4kvNDtbS7lOnrFo7rBHNHfW4hOoPZks+HWMKxAB5doek/s/zfDC91LxLrnjG28ZrMw03S&#10;LDQ7G40WWLKbWn1GTVIbmJyC+VWxkAIX5juJX0ubwz+w8PGFva2/jL4rtoDafM93fP4N0ddQS/Ek&#10;YgijtR4jMTwNGZGeVrhXRlRRG4YslD4Hfs2r8ZfBuveP9a8a+EvBOk6Dreh+HWufE8WsTG71LxBF&#10;qE1nBbpo+m6i/KabcF3mEaLhBuJbFe3eJP8Agmp+0H4S1D4d6Rr914ZiuviF4k1zwuYor2Wb/hHL&#10;zw9q95o982tSRQPHFCr2F1crJbtcBrWFpOo20AerfsEt4gXwx8WNM+G2oeCrrwqniH4dXGp2PjSC&#10;G38VT2EPjOyisdS0CJXm8q8glljgv0imdVtbyUbnADV/sF/s+/8AJJND/wCwTp3/AKRQV/kI/sw/&#10;AnxJ8LPE/wAZvh34o+Hmk+OLr4c/EbwT4d1H4j6Zfsg8F6jZ+M4tON9axusct3Y6oEmsGDxqFaa3&#10;kZVdUFf6937Pv/JJND/7BOnf+kUFAH//0dX/AIKdeFvEfjTw3+yz4a8KeA/DXxNvLnTPiEf+EG8W&#10;XS2VhqlvFpXieS5VLlioivIoFkmsHzxeRwkc8V/HX4C/bbh+Hv7ObfBCx0TxFqfmRxRyab4g8UTa&#10;h4Jjkj1KHUTf23hiS0xb6lJ5Age5S+2eVJKBCDISP66/+Ct3hrwl4s+HP7L2j+O/B3i/x5pIsfHV&#10;5eeHvAU7W+vhbOw8SXK6hYspG6TS2jGoGMnEqWzRtkMRX8rf7Q/jD4X+C/2SPhz8PPCzaNba/rfg&#10;HTtT1jTR8OPDTTSmbUr13vP+EzeRtbFwwijUxLCihMxiTZkMAeT/ALYf7as/7VGj6Nob6f4mRdL1&#10;fU9bN/4z8SHxRqETaoluh06wuDY2P2PSLb7PutrLZL5TySN5rbsDw+D9oHxFD+z9Yfs+ulzJp1j4&#10;4bxqrPeSGBpGtUthD9lxsG3DuJM5/eMMDJJ8AbOeaSgD9dfjR/wVJk+Kf7QcP7RSaZ8S9TvrbV/E&#10;niDT/DvxH+IJ8W+H9Lv9chmS3/s6wOj2Igt7SSUEwO8qzwosLFB89ef2/wDwU4+IWhaddX3gXwv4&#10;Y0LXr7w1oHhq5vbaxsrrTFh8PX91c2r22lXtrPDbt9nmgt90biVWhMyyBpWUfmVRQB3HxI8T6H4z&#10;8cal4r8O6ZJo9tqNwb3+zZLyS/8AImlAadUuJgJmiMxdohK0kixlVklldTK/D0UUAFFFFABRRRQA&#10;UUUUAFFFFABRRRQAUUUUAFFFFABRRRQAUUUUAFFFFABRRRQAUUUUAFFFFABRRRQAUUUUAFFFFABR&#10;RRQAUUUUAFFFFABRRRQAUUUUAFFFFABRRRQAUUCuj8PeF9W8SXX2fToywH35MfKg7knv9BQBzoBJ&#10;AHU1IYnjOXDDpnIwRmvfZPhpbWGnSyqhZViDSSyfeX5chsdcE9Bjjuea858Y6dFZvDKjcsiqEYfN&#10;gAdSOo98e2KAO08AeKhaaa2kTFTGkg6quWBPTPX6+lex6dqC3O7U2LfZkdYwEwFJA+YHOCPqK+OL&#10;eaS0uUm5BSQNjkdOele2+Htfe9tEVTtLbkZhywAyRxnAOe560Ae4amAlvJNanZFcRuXdiSpkYd2O&#10;cfSvlDxHGunTkBkkDsVUMSzKo5yucYDZr2RvG6w6XO14gDRtsi6MVUdMgfeJBzwcV8+6nff2jePN&#10;O24kkBlG0Y7YXsPWgC94dsmu79XjAAi+eVmG5VUZySBz0/WvWNOnhNvh8ofLLxoeh527iRwD0+X0&#10;rg/DEUsE8ctuIS28CTcCCEI55OAST09PevVrWW1e+RogI2L+bHsABfjgbm4J/wBntQBt20u2xEKZ&#10;OxvLV3UpgnqSR2I6dqriygt1N6IZEk3eRA8YA3MeSCCTxgn866SCCJpXslm3RoFPmg/dZf4Qepx6&#10;AZNXr2Fz/wAfs0bFVLJnhlJ46D1HTPSgDH0kahLK0F9GThuj5AIAx154HrirehyWyXNzp+0spYyl&#10;WYrtUjnDcYFZkUrWYuGkJn35a3Ocbdp6DOOPStzwxHFbXzyoRmVl81HwSAcHaQxyM560AbC+XDbC&#10;YnqwZIgSqvngYJ579OlZcRJumW2RdkWfOAAbJIzleOTzjHrW34iAkv3e5jIjzlDAdymTHT2x09M1&#10;FbG6EL299EgSTcSUG0qSRwpyemDjP4UAYUbtFOZ7VWYkAcKVyc5G4DHH9a6TRLgy3BjuI1dlUskj&#10;fKURuT3GevA71iW+lXFrcNehppIgCwhZsku/TOOc55ruNK02C6c3LQ5AGF8sbc7h8zHPUf1oA7bR&#10;bm2KxXqO4aMFSrIDmNQRgDBx68810X9omdlI3RwgEq6qSWQntnoc9awdEhmjsh5IKxxsWxJnJOSv&#10;HqOPyrbgW6jhN6kQfeflCkjGDycD+YPagDpLOMSst6MvjGzceQAerAcY9a7jQtTFvJKGlLhyDKu1&#10;t3zHovf2NcPYQQQRx/vJd5bMyDCghuxyTx6jNdpb29wL1J/ldYV2xKnysQTx1zk/TtQB9TfDnW/3&#10;j2SO56LtfkAPgDAPftzXv1vbbbZrkmQ7V3IqttDEDjI9a+Q/CnlwXK3EpaI7xujAO7JIwPXPfPSv&#10;sfTpVubNIrWRRJ5WV3nO4gYzk0Ac6Lqe7R/l2mUkqHPcDoc07+y7holuLgoxRRsUHDZz2rp5rGCG&#10;1DkbbggEebhsY64PSmRo0kbrIQBkMxTrx0KEnPX86AM57a4jjU26LuIO/dyM9flI6j6ZrQMYjttx&#10;3KQy/dOcY7c8Z5rWjRkQGZifLUtGqrg49M/zqtMnKGcFxId8akdxz19qAMh4gt28YO9SvLjqM9yT&#10;UVwzCRWtW/eFMOFXqMcjPc1pS2/kbZ5l4c+Xt7buhxUm6z8ldMZflf5lfOSHIxjNAFK2Ux/IUAkQ&#10;ZKYwMY5P06VZgSSa3KuIwm0EvkA8nA5/lTnkjtYTHIis2F3bRgY9N3fPNKqlZEKBkDSbjEw4dccY&#10;9B/nigC1dQMZI1JRsKQFUfMpx8rHFc/caRbzJgu6uh3SBuu0dwewrsLdTI/mTjy+PLITr14xkZP4&#10;0x7CK5lkSHcwixGzuSMkjkcc0AeVTaWIpZV5lEoL4Qt8oHHHHUfWs5dPka1G8EhGB29CQeOc969b&#10;TTreVTbSkCNNxhkGQw6EAn/61Z2o6QbXM1szZAO08HqQSfQY96APPU0lJkIuJNu5ioYDC8DjjoT7&#10;14j8RdKubGWKZkIj2nJQAHf06449a+mLzTZBJtAWQK2SGPDFucjt+ArifFGmyXlkIbnY2H+XK42q&#10;OTk5waAPmC0hZj5MKjARSx45D9fTP4V9I/DXTrSXSpYSiKgmBYEHBA9PevO7fSLaPy57g7WZWAVR&#10;leeg55HsR3r3fwTpUkGkx3C4yhaYE8Ajpg888jtQBtXwiaNo1QoS3OemOi/jWsbFkRXE2x+SkY69&#10;AD/kVc/dyXEf2tNrsu4vhiC2ckHqMYqZFt0kaS4Aco+Ihjrt6gcdDQBHYWPnN5gKqoYSSYHzbsjk&#10;exrxz42/sq/Bv9oO2J8b2uzUEtjFZ6zaHyr6EFt2M42uAScLIGUZOMZNfQ9pCPKlZlj6FSq5ym/s&#10;fUjtVqOztTHDbgPgHMZbkkdwQewNAH8wH7RP7GXxV+Al7c6i9vLrHh6LLx67ZRMUjjLbF+1RgsYG&#10;yQOSVORhjmvkE8Gv7NG0qBkktJhDKkm+N0YB1dGHIZWyCMcEHivyw/ah/wCCaHh7xjZ3Pjn9nGFb&#10;DVlDT3HhuR9trdk4z9lZiBA/BOxm2HOBs4FAH4M0V0Hibwx4g8G63c+GfFdjdabqNm4jurK9jaGa&#10;NiARuRwCMggg9CCCMg1z9ABRRRQAUUUUAFFFFABRRRQAUUUUAFFFFABRRRQAUUUUAFFFFABRRRQA&#10;UUUUAFFFFABRRRQAUUUUAFFFFABRRRQAUUUUAFFFFABQKKKAPtf9i39un4xfsU+PrLxH4BNjfaKP&#10;EmkeJda8OajY6ddxahPorTfZyk19Z3jWkqpcTos8Cq6iQ8njHT+I/wBqb4Wah8QfAM3irwxJ4v8A&#10;CPhq1uPEPiXQYnt/DseteLfEEP2rVbxYYLW5tbaK2uzb2sMQt5IZrawjzFHHMYY/gIHHSgknrQB+&#10;n3gb/gpn47+DP7Tdv8d/g1aaqmj3OveGdf8AEvhbxtcaF4h/tGXwxcPJaxW06aBY22mxRQSPBaiz&#10;ska1Vj5bEbUXzrxj+1H8OdZ8TfD+HxFoP/CW+GdGun8ZePdFjjtvDK+IfE+r7X1DatlBJBbW9rFH&#10;b2NsqQtEVgknEMZupYh8DDqK/ZP/AIJx/Az4b/FH4Ta99r8Ma5rniPXvGNj4HuPEmmaXpmu2fg3Q&#10;dQtn8/WtUs9U0+/itrSOVlkkvU+zTRrA6w3UOZCQDwbxh+2T8IfH3iLxRB4y8H+ONQ8L+LtO0eLU&#10;tOPi3SLXVLa90OaZ7Q6fc2fhe3060sRFMUayTSvvDesy5K1g63+198PvHWjfG2++JPgzWLnxR8Yf&#10;EU3iT+0tD8RQ6fpekTG8fULeP+z59KvJ7lI7mRvM/wBNhMkWEUxsDIfq/XfhNoVt+ypqF5rfhLTL&#10;T4eWnwh8Oa3pHxCs/DVm1xL42ufEel2upxQeIfLiub+6Wxm1AnSn1AxKqN+7j8kPFy37KvhX9mnQ&#10;tC+JfiL4e+NtBNtYaJ4cEHjD41fDmxv4dOubzVzDcW9rpCt4piZ5YFXZcuIgDuRmiX53APCP2qv2&#10;6rn9pj4cQeBJdH1yy3a7aeIZIda8QnWdI0R7S1uLYad4S077Fa/2FpMv2omWz8673C3tF8wfZ8yY&#10;umftk6TZfAiz+G9x4b1KTxHpngDUfhnp2srripog0TU9Tu9Umln0c2LSyX6yXs6JOmoRxBRHmBij&#10;F/s/9qfVvg18HPgFNpfhjQdI8Fax4r13xrNpfhi4+HvhfxS8mlT6kI7HHi29ne/sVisZA1nLp8c0&#10;bL5c0Mv7wSD4F+Hng74ST/FfwFYfAm28R/FrW7/UETWPA3iXwnJZWk0mxSYbcaNrl3e3yAmVjtFq&#10;wEasQQzKoBL4C/aG+EXh/SvGHw68V+CdauvBPivUdA1waVofiVNP1ay1Hw9DdQ27LqV7pmpRyW8v&#10;2+5aWJrQOWMeyVFjYSex6n/wUPvda8LfEa31bRfEI1P4k6v4q1rV9GtPFdwvgJ73xW8rS39z4Wnt&#10;pxPqNiJV+w3SX0IiktrOVo5JIXMv6bfC/wDZX8L+G/2ofi54B8SfDprO3s/2hbjRr/SJfAdnr8dn&#10;4MubmaSCO+bURG/hTRZLZg669Zq8scRLxoRChP5TfsxfDv8AZf8AEPxs8CabPrOs6zrd74m8jVPC&#10;Gr+H7SLw+FVZzDHFqn9rTy3uZlgVIZNOiWfeVbj5XAPO/gr+0r4O+DHxRvPHnhfS/H3h6G68P2Ok&#10;Qy/D3x1ceG9et54YLdLyVNVNleK9vezxPM9rJasIwyIjjywzex2f/BQa3ttG+IscPhrXLGbx/qHi&#10;W+uPDWjeKJbTwHnxHBJbCS/8LtZyx3lzpyyB7GeO6tvLmht5GRzFhvtK++E/xLh8BQeLdH+E2jSf&#10;HuT4d2l7qXgdfh5pk11EX8V6jZvcnwYdNazhc6VFZkzDTlby2WbdmUu8c3wY8LWviz4/6DofgfSW&#10;+FWh33xDPh7xBZeErHVdMNzp1nqElnFeeNpJZb7Qmsp4rQ6fa2wK6jKyW8ihLhpXAPy9+Av7YHxE&#10;/Zx+Ffiz4e/DW30pLvxT4g8O63Lq2q6bp2rrbx6Bb6tCIYrTUrO6iV5m1MOJ0KSR+TtBIkbHdH/g&#10;oF8ZLf4Zj4a2DEpfeBLjwZ4i1HULiS8u9Qlu/EOsa3PqYkfDR3Utvrl7p0hdpQ0M80h/evG0X6da&#10;b+z54H8bXPwig+KPg650LwbaWejaVqHhG58C6F4W1XxXr+neDL658zw/4ssjc3vie01TVdObz9zp&#10;iTULKNEeSaMx4fhz4OrpX7RXibxAnw68WPqni74T2N5beE0+E3hbxb4g8B6qfEUdqsmoeDEttG09&#10;VutO0eeQXcdhC0UWp27OrvMs0oB8xfAr4j+Bvjj8X/jB8fPFXh/x3p+ueL/iZ4W8QeHrrwvO8/h7&#10;TZ9b8Zw391pXiOQKiy200AaSzdkUm8s4iAuSK/1/v2ff+SSaH/2CdO/9IoK/yB/2aL2H4bfEL4yf&#10;C/WvipbaLrE/jzwjpB8L+E7KOXwv8Qk03xvaPcxWz28Mdvax2UkcWp2DxpEpgikiRQrla/1+P2ff&#10;+SSaH/2CdO/9IoKAP//Szf8AgrT4m8M+DvAf7K/iXxf438U/DiytY/GbDxr4NtmvNS0u5a18RJay&#10;NboC0tm9w0cV+gHNm84r+BVyxA3EnAwPav8AQT/4KbeJ/FHg/RP2Udd8F+NvCnw91Rbbx3a2niXx&#10;xAtzoIa707xLbnT75HBVYtUWQ6d5uP3RuRIOUr/PscEYoAjooooAKKKKACiiigAooooAKKKKACii&#10;igAooooAKKKKACiiigAooooAKKKKACiiigAooooAKKKKACiiigAooooAKKKKACiiigAooooAKKKK&#10;ACiiigAooooAKKKKACiiigAooooAKXaTzUtvbzXU621srPI7BURASzMegAHevsL4U/s7XV1aJr3i&#10;OJpJwS8dgQCoQf3+oL98ZwPrQB474C+FWq+J8ajqUTx2gXKpnZJLxxtyPu+9fUWleAtN0qJFhjS2&#10;jeAEOjE9umBycHr6969i8P8Ahe30q3msolDyu4KQSqcqvf2DfQ81T1eyuhtdm8r94I1XHKnBBVdu&#10;Pm74waAOButPvJoHihj88tGZA7kZVR0Ufw7WxnmvlTx/pVpPIDA7FkVjGjfe5z8zED1Ffbs2lxQK&#10;sEGGJJAjZfnUcc5TjnscYryvxZ4aiuI7h1gR3dRH5Y42hhycDk9Oo6ZoA+D7mCWNV84bSQWw2MnP&#10;fHXFRW1xJay+bGSCOoHAI7g10Wu6ZPb6hcJNGI3WQr5anOOe+O31rm5ImSTEgKHrhhQBu3+pi8sU&#10;VWO9PvsSMtn8MnFYLfMoYtnrx3GKVUGCcjrjH+FXbOxa8YLCrvjmTGBgNwD7/lQB1Hhma8trqNAg&#10;UkBi7fdZe27/AOsc16vHp00skZiVFJUsHB3FexI3dz/9evLNPnm0OKGS4JA3MGUY+Zc4BI56HsR9&#10;K9V8N2018hmWeNjL8j5OxWXr19gBQB2ltb2kFqL9XdpAhdFXBGBwSCO4NVb/AFe6aaJ1Vyr/ACB0&#10;O9tudoPOMZ5yDxV60tdMWJ5bV5nCnyykbbQGGMADHSsTVTFbxs8XyfMoyckkMTngDtk0Ab9nesLg&#10;WNpE8cjSjzN5XgpwQOueecdh3qpqLT6ZcSXMAjaVZtssyr8vlkHgHjDe54rk4J9Re+lvtMYq8ZZ3&#10;jyGYF/b3HPvUrzRram5ujIEcjd5bY3E5DAg9B6dqAO4tdZXUrBZZEKGaRl2kggKMZYgDnIH5c1m3&#10;PiOKKaWGMz7YwxkWc8+Wx5wV469DXL6PdGx0hFjRJt8rIRGCyREnGBgdhXXaesl7cedKyBJDu2SK&#10;QSRxt253D1+tAHVeH5mnYXNrgsqkui53FSOOnU465r0a3Sb7OBcq6+apKMoB3Y4/Ad8Vg6ZZS29u&#10;8ETHfn7yx+XuTvknr6f41tzaFNGY7+OVmiMQ4bONzdRz0znPtQB1drM66fzcxxbsNtL5O3pyO5JA&#10;q8jRyW+6aRxKpCDyONuMnP09a4azS4ile6uSr4mJChvmePGBt7DB6fSu102CQQKbCYmVX8yTzQS2&#10;M4xg+g9OKAO300Bk8uQb5HRfmXDBVPfHX8a7vT9LlhQRxZ+5uU5+XJ4znqCa5zSbG5JeEfdmXaZE&#10;zwRg+mcmu+06wuZ5ktFGYUwrq2RI3HLbvrzjtQB2egw+TPF5vmszr8yoOScce4/Gvr/wQkUuliVk&#10;VPlC/OckE/rwMfjXzHZB4bjI8pUXYok2ncCOnJ4ye+M19YaZc26aNDE3yMIwcgZHfpjkHJ5zQBJq&#10;W57g2sO6dIl3h24AYHp24qe1SOZ0VlyhPmM+TnJ5x06fhWDHcSHcXl3MRtGFLZXtxx+NdBpd1D1B&#10;YMFYebg8DsAOAMdKAOkFhbxWYlfcN3JIOeR2JOK565QDase7qd3OFUEZ3Ln2961Rd288yRux8qLl&#10;4/8AZPfnk1euBbTLCsgDJu2oFGAAOn5UAcfbwTNG7lNwi6N2U9iB6n1rUitWu2Cy5TagOHxgnsB9&#10;K1JXhSLyWbjexZsc59u341djeCePzI3b737zacBSB1z34oA5a4s7dZsSFgXwdrY5288YqWDTZr2B&#10;DuMi53ED5WAH3cEe9bjwWiSDO5sndtYHLDrkGlUqkBMfLKwctkjZt9fw4oANOsWup44pTu3OE3qM&#10;8dST9DWxdaaY3BBVWDkAqdwYjuc98VNalmCl1RZMZyM9T3DcZrU+zmSDYwJJbHmJgqCO/wCNAHK3&#10;ulxPObiMuT90sMAEjoSPoetRzaXdC322+EjBG4Eq3Pqce9dZNp21SFBXkMzE/eHpVtdPlmj8iAlt&#10;+CNnTrkg55oA8quNHngVo2fy0lATbxnd1ye1c3rmhImjzOi7yxz855XHB249etet6jok7OZlAkI/&#10;iY4AYHgH2FUdU0eN9JX7wkdgT12FR1A9KAPl+80a4jkhubGEjax3ErwUI45PGR9M16h4WgittKhs&#10;iWPUooxxyCeD689abcaPO7okm8RqckOSRuU8cfjXbWNijS7HjA2YEbxlgrHGPxoAprGJpjHGXCHK&#10;nbyBt9v51baU2t9vQ4ZRwMAjaO/pz702PTZ3eNzkHDKTjjcO+Pb1q/HZnBJZJDtKyFQfXPNAGrbG&#10;NrRpLdD8/MrsO5PBH0rSt4Zow1vPtEzbgjr0x14HvWBZxTCRiSzKcGNMYB54XPb24rqxayNDHOyY&#10;ywIBzkDGCOaAOfaxnhxJMDySwweu7jJ9M1qaNb3IlCOF2MvzAkAkjsM9a0Jba15fDl2wgC5CkDrj&#10;6UtjIfOEUgOMkszKSFAPHpxmgDwb9qD9kD4U/tM+G2Piy3FlrdrbNHpfiC2wLmKRl+RZiOZ4QQP3&#10;bZwPuFSc1/Mn+0L+zV8Uf2bfFp8MfEG0Hkys39m6taktZ30a4O+JiAQQCNysAwPbvX9j0dmWtkim&#10;dig5UhdxJ7kj0Ga8c+L3wo8A/GLwbdeDPiVpsF/YyK4bzFAlhcAqs1u+C0ci5+Vh78Y4oA/jBor7&#10;e/az/Ys8Yfs66xPregG41rwg7J9n1naPMt2kOBDdov3HDcBwAj5GCGO0fEZXAzQA2iiigAooooAK&#10;KKKACiiigAooooAKKKKACiiigAooooAKKKKACiiigAooooAKKKKACiiigAooooAKKKKACiiigAoo&#10;ooAKKKKACiiigAqaK4uIAywO6B12uFYjcPQ46ioaKAJjcXBgFsXcxhtwjLHaD646ZqIMwBAJweo9&#10;aSigB7SO+N7E4GBk5wBSxSywyCWFmRh0ZSQR9CKjooAtG+vSzsZpcyLskO85ZcYwfUY7VWBKkMpI&#10;IOQRSUUAWxf3wnN2JpfNIwZN53EdOvWoluLhYWt0kcRuQXQMQrEdMjoahoFAFl7m7IjDyyHyv9UC&#10;x+Tp93njoOlPF9frO10s0okYbWkDncR6Fs57V61oX7RPx18L/C29+CPhzxb4gsfCGpTNc6h4atr2&#10;WPTbmVyhZ5bcNsZiY0JJH8I9K9Om/by/bQufGVv8Q7j4o+OX12006fSLXV21i5N3FZXMkc01uku/&#10;cIpJIY3Zc4LIp7CgD6c/4J3XnjxPAHxL0zw3rPgSDR5NW+Gt14j8P+JUQ69ewQ+MLBLa88NsRuF1&#10;Z3EyR3e0jNldTZB4x/sQfs+/8kk0P/sE6d/6RQV/jyfsL2HjL4g6H8TfiNrPgPTvHJtvFXw81bWv&#10;iHqV6I9Z8H32oeLraNdShVmD3ceptJLYXSYYB7iGVsGMV/sN/s+/8kk0P/sE6d/6RQUAf//T3f8A&#10;gphoPi/xNof7K2h+BfBnhH4hajcad8QQvgzxxMlvpWq266V4na6h82QhI7wW4kewYni9WA1/nyNk&#10;4J71/fb/AMFavC3hnxn8O/2X9B8ZeBPE3xI0xrDx3dXnhTwbcNba26Wen+JLn7fYuvLTaWYxqIi/&#10;5bfZjEeHr+BNu386AGUUUUAFFFFABRRRQAUUUUAFFFFABRRRQAUUUUAFFFFABRRRQAUUUUAFFFFA&#10;BRRRQAUUUUAFFFFABRRRQAUUUUAFFFFABRRRQAUUUUAFFFFABRRRQAUUUUAFFFFABRRRQAVatbO5&#10;vp1trRHkdjwqAsT+ApttbT3UogtkLuxwFUZNfVPwU8HJYXv229hZpnTYzMCqqpIOEOMc4GTQB6B8&#10;Avhho+nW0Xia8j8y8ZdpadQRHk/ME5wMAYLdTkgYFff+l6Ro/wDZ/wBnLLBnBbC7ucdOMcEV4Po+&#10;gf2XCrQwvBE3zvz1zk5Kj69h+FdzDqRtbJLi2kbAjcuQc4YH+L+7n9RigB3inT4ry7N3Ys6tbhXx&#10;GQqu2MDJHbHSvPdfurS5CyyborjzMoJGB+fuAccE1UsfEOq2/iaeGznCrJGN0WDkJ16dDWDqmvwa&#10;dqBPyiBgXeWVASrE9lzQBI5kj1DPywyRMBK6HIZc8BmzwCeDj2rJ1BhcGaaWLaYZHVPK3Z+dcsck&#10;8gD0rl7i+trhWmUeYu4uySDKeUMhiCSCCx6VNc65pxgZdQbyHVS0YOArDABUFu49Ac0AfL/j23a0&#10;1eZmEe6WIKgbJJbd/F9a8kv7ZreQxpKJI2P8J43dxn29a+hPEd/bxWkltaRtLDKuTPt/fPk8jLdC&#10;fXFeDXVrFInmqPJGWPktkYTrlSepGeaAMFTnjqOu2t2D7QoWZTIh+7GSdpYA8gN0IB7cVlCFI2y7&#10;Kcf3P51ehmjQDzI2mQMRGM/KfwPJ/OgDtdOMOqanFY3O0GU484j5XUDk9+Qf5cV7VDpdvpiLHE8L&#10;OItiHZwRjI6d+OTn8K+e9Nt3tZo55I9kxf8AcqOTjnIxk/zr3XSJxeW8V7as42oFcuflQ9QMNxkn&#10;vigDoHt45YglmzlREyEg4KuOScYGcYAz1rEh1OJpQ0uXFv8ANIYwXyOgAyOuSevPWi9mukjhVM75&#10;3aNpI1wvPCk+nByTUosbCx02S4diHxhZs4d85GQvbB6+tAEF950cZup4cG3ABniciY+uFH9c9KwV&#10;Ny0aQs4d5SVAIKbQfUc5xxx371sXs8hsmWXJK/dMfyyHac7jjjGD9ax3+02uqKkrsJGYyqiZA29e&#10;DzknrxzQBb0tJb+Caxsyqpv8xlCkZP3TgDgZ/wA4r03wV4Y1F75JmillhC5lcsF8tz1xkc8n0rht&#10;Ktzc6kZIdsUzwqs0A6p5hwHxkbiRz14OK+s/Dlna2NvbyXaZfcF3Zy2MDkY4B+uaAKcWlXNsuIFd&#10;WiwQ3LHB6Zz1HqMV1umaJNcGQvE0xlIchgCNrDGfTnoB1rcDTW9y9rbsflIDsV+bae+fpx6VsxXK&#10;QOBZEKQ+IthySDyc5wOnSgDkNO8GBWW6iTYyOVwR2DHgCu/0XQNPtXkudQ3jJIRBnB9DjqM4rrrC&#10;znlaKCFGbz2A3OQeTk88+la8WhfZZUvj5rOhKsrYYBMdfpQBJZW0cVptnikHnTKcRrn7o6Z7Gukh&#10;Rvtu4IWUEgg8k9/bPTBxWPDNI8amTPmMd6qpKgKB8uQTzk//AKquw2OoTFnTzRuy5KgfukxkgZ5y&#10;f89aAO/0XTYLrUUhJV/mEpU4OGxkZOeCOle7SXsVlpUMcbKyuNqHPzEjqMfh3rw/wdYhJ5Jo4mjD&#10;IFy4O5gR3J9+BxXWajNqEskbERiJlAA28K2cevU0AegWuoKdskPUnGF7evPbPpiuw0a5W7tpdihW&#10;jG1oyCBz33Hqa43w5o3noHwC6D7pAA59854r2Cy062ggeZF/dMRu+XoWHJP9KAOWSz8hQZ1YM2N2&#10;eTtAyBnpz6VcskQoVjLMp+VRnGQw7+gB710tzYSKiwxDbnqzEdcYPFUyUhuAuf3axkKVXGcDGM0A&#10;ZyxXAgaPYCRGQCwyxz6dvwpkayafaL5hcMo2FMZZ8jP51q28VtKFM4UOCdqqSTjHf1rNujP9taGP&#10;5jtG8M3Ct2YfhQBEkqtJsJZm+UKOcrjnBPSpjPcyXUltJygGHRuOM9Bj+eapJG3217YgnOGduv0G&#10;TWsllOZ9gzvwFznJCL69s5/GgDThv7YBY5wUiUBY2DfxYyQWPWte3vNgjKDcu4BVLcMPYe1Y8Gnw&#10;ytLFGmDhgFbp064NaEem+VEpyWZQfnx8oOeeP0oA0Xv7X7V5LzZBILoRwMdhjP5V2GnxNcmO6h2x&#10;ksRncMH0OBzzXELBEXARC4GMvEABnqM/1rdtI4TErOXj5Jcbse46elAG39iiYySAO5DHuDkZ5wv9&#10;ayrmKG6t/MAUjDAK/J3A9D9far9sVlRpJ2eMgkrwQeOxPXmq11ZPfbJGOcNkKSAy46jigDjjoeZA&#10;kgJ/5aDOQrEdz9O1adzpwS1Hn7xhssFz1P8AdOK6IW7tMbcDLKDsTOf1z0qx5Ut0gjcZOGZixwOP&#10;T1oA8xvIJYiJIWAy2wKeuCcZJzSS6e8cfyyCPqMBfl24yMc8/nXTaxp1y0ZCESxA/ODwc+gxXH3C&#10;yPCbWVHjJH3j0VQefWgBYRPB5klwVUeSPlJ6AccH8etadvNPJBEULKRj5WOQ2enNc95byOwLNt2q&#10;Bg9h2P8A9atWDVIflRFG0AeWAAWcD2PSgDfLX0xWFs8ZII6BSOp981nwupASZvnZwysSRtI6n6H0&#10;FPsb62kd7o7o/MBVRjIJ9OeBVG9ntvtsJ8wqQwywwQDjjjtQB6ZZam7oZpCCFTaZORx14GeawNce&#10;ZraV3fBkGd2MtwRgDt0rF07XIrZGjJ89d4J24JI7mq+uao04O1HKYPlocZB7kj/GgDyfxHYWGvaT&#10;d+Htbto7u1vbd7Se3mUOk8cnBV1xyCK/Cb9q/wDYi1n4dXdx44+E9jd3nh5ImuL+zGZZdO2cswJO&#10;54Mc55ZOQ3GDX7z3c0luBGcgKjBduAS7d+PwxUmk6fLeeUGjyzqY5FchkZDwQQTjnv60Afx8sMH8&#10;KbX61ftz/sF3Hw9S4+MvwWs3m0I7rjXNIg+d9LJ5M8a/e+zHnI5MeP7nK/kuQck/jQA2iiigAooo&#10;oAKKKKACiiigAooooAKKKKACiiigAooooAKKKKACiiigAooooAKKKKACiiigAooooAKKKKACiiig&#10;AooooAKKKKACiiigAooooAKKKKACiiigApRyaSigD27QPCHwLvvhPfeJvEPjPVtP8Xwzsmn+FYfD&#10;5urO5iBjCu+qfbY/KJBclfsz42gZO7I9Tn+Fn7GS+NbbSbf4t+Jn0KTTZ57rWT4GKzw3qSxrDbLZ&#10;/wBrnekkbSOZvOXYUC7G35X4/II60YNAH6W/sYaN8MLS78b3H9k+O9bltPFfgWw8IeNdBWSz0i08&#10;zxVas8PiS0DSIttqNpC8turOxjvreAKzZJr/AGQv2ff+SSaH/wBgnTv/AEigr/G5/YD8UeHtF0Hx&#10;toN58Qtd8KajrOsfD62sPBtnatcaT42ig8WWFxcWN9IAVt5rDy49RtZWxkW80Q/1hr/ZG/Z9/wCS&#10;SaH/ANgnTv8A0igoA//Uyf8AgrfrPhHw98PP2Wtc8c+K/GvgbTbW38azP4u+H8MlxrOlTLZ+IzbX&#10;Aii/ePZrP5f9oKvJsjPX8DDnOD/Kv9A3/gp/4p8Q+DfD37Kev+E/iFoHwu1JLbx1bWfjLxTbJd6R&#10;DJdaf4ltxY3scisiw6p5n9nPKykQi583+Cv8/Jug/lQAyiiigAooooAKKKKACiiigAooooAKKKKA&#10;CiiigAooooAKKKKACiiigAooooAKKKKACiiigAooooAKKKKACiiigAooooAKKKKACiiigAooooAK&#10;KKKACiiigAooooABzxV2x0+81K7SxsInmmkO1Io1LMx9AKhhhkmkWKFS7sQFVQSST2AGc190/Aj4&#10;P/ZBDq17Gxu7iLcd/DRrgEhe3fk9f5UAXfgj8EV0+IXmrQFr6RQriXlV5B2qegx3PqPSvvDwv8Pd&#10;KW7hs3iDNKx3OowEPYE8/hnNT+FfD8alUtowWt8IxPCuf4iOgJ9PSvZtBtEgum0+WJRLgSxlSPLG&#10;0dD3JNAHj2ufDmfT7jydMRpEVvLMjEjB6Hnng+tcBrWkXukyyRssjxMQyJtypI+9uOM4BHb8q+0b&#10;eIziSXCkzDygWAAUZzj865jUdC0+5ilsZ0IZU/dOMBcn73P8qAPz28RaF4lUrqdrC+3b8yKdjNu6&#10;Y46j14rwfxSdU3G1vYWy6sZI2bc0eRzgD0Pqa/Tu9+G1y6SFGEzSgkmUk9QMnPQ4AFfI3ifwvqba&#10;/dtDCqKkWznG5t4IPGPu5596APkR9Q1PS9OjhCZVSqFpvmkbecEgdgDjArA13W2gjiZ0O8kmTzDv&#10;brjgchfXjrXq/jTwzrVnGsUlk8mXASVCyhFBzuwBz+fUV5V4g8JPdxy3FpMN0MRiQy5HI6854Pvj&#10;FAHMSa6brczIVh5V8cBwBycc47ZP8q4bUZbabDRg7XZmDBuBt6npnnArV1Cx1G3QtdF/ORBD5C/x&#10;L3Y8DAriwXmYJGGJz0HIHPYYoAFKMzZA2g/eGcj3+lLDh5t8hCqGLFueeelQpGrkksqcgd+hqw0c&#10;5hE2AysdinoTt9qAPQLK3RZCxuIpFyfJZjndxycYzxnH4V3+jahaIwVj8pfaLcyANnvgng8c+1eF&#10;6de3EOLYOozwoYdCT0J7DtXeaPqDyXi2V4kKnZv+c7VTn7w4yDjpzz6UAeyx7pi2oo77ZB8ihhyo&#10;9Qe/rWLqMUl3MLe9aOBFkJUrkgeq55GaWGVltxJNIFYkD5uCv8KsoPH1HU1T1TXIrKBoLmQuZsJv&#10;jwF3/wB7HOG9aAKk+sW1vfKl3F5gjjZIgCPnI4AYZPpznnHNRie0luXuxMZLrcAQgLMFI+Ubu2Ov&#10;FcXfaxLJcyLtVUTgSE4d39CVGCTjn2rrvCsMt5cx3dtbhHL77kqCDsPQn0PFAHrfgHRBG5nl8yWT&#10;ziSThhj+6T14P6ivpnREUxRhoH3I3lhpf4zjJwCMEj2rzzwfpsaup2jJOyJ8sF3dv5c8V7TYxwSz&#10;M0mJCrlY9v8ACTw3Qfr6UAVrh2klQodk0hMZZlBCopyeR0+h612Gg232iY3UiMiFdrBhx1+904z1&#10;armmWcQcw+XHKkx5+U5+XjAboBj1r0HQtPlcSZgIiVjGqqdwHJOfoaANu0RVgH9oeSgBASUfIjZH&#10;X6+2a7K10F9W8t5dywqBxGCCQOuMdcmuWlsUvX8pgSoYmON1IDFhgEDnp7V6j4XjnsxFaXmHkClR&#10;liAT2/KgDQs/BllBcrJdRuSjbVkfGTxyM9/pXR6f4Y0NLgwQL5gIYSjPIB6DnHSujh02W/kWKNQN&#10;2A4DZVRj37mrnl2NtlbgoHC7dg9umDQBzx0e2iX7Im7ylPyknBAXlR61Xht7Ce4SEfM/R3GT83uO&#10;2K17u5kuYTLIw5O3OOQq/wAJx9e1U9OtYLy5WZFUMD8rICvAOM57n3oA9N8M6bHIftJBViSu0nGf&#10;bGTya9CSF0tSzl1aP+HbjcTx+lcto88lvCguGYiVgAxwenpxXe6ci6tMZJnLeWzfu8enTOcZoAjS&#10;NPJ851CuV5PUkHkcfjWHdWaGHzpIjExAO7+6F54B7Gu3gso0tlabe7PlDGTt57EcdBVOe3QoY3Ak&#10;DNhwxPKnt+lAHnkt5b2qyXZR0OwAIRgjt7j8awIL/wC2X7OoU4TD54Y1pa9NIZzAgHlJ8ztgkN9T&#10;2rOjF6ixOojO7Ox8A5UcYJ7mgDorWVZgYZjllXCsuAwPp7/jWzCoVd0qhWZd6gE7j3z71lWFkpbz&#10;b1UfawbeCcDHbiupisIzIrh0fYyxxjsv055oAtWkG5BNgFly7eYOzep9sVY85VgkikCMQQYyBxzT&#10;m2yE29xIflXlx2x7e9O2mVEYJlz8oRuhxyGHpxQBXtII2cMIgm7Id1PBPoPTjvWhcQN9pX7OFB3j&#10;BJBHTqfwptkCokWY8sBg5G447gds1ahs4JVVmYEMCVA5JoA1rBlcMBEfl+YknOT069610syx+VQW&#10;fLYwdwz+lU7VW+zoIzkI2GC5Ga6CCeab92VIKvhjIccd8UAcw9kzXKSlVVkOSV4OewNS3dkshj8z&#10;5QPvMcHnPI+lb01o826eM4VODtOOD0JB5OKidoZVEYjG1lKndwTjHJ9qAOYksbaPzT5ZkYsSr9AP&#10;7oJ9qwNT03y8L5RJDFQ2MqF6nPSvRGhaW2CxglU3HaOp/D09Kyrm2nkzKiMylSqp/dz/ADoA8ivt&#10;G8uNxAuNx2N2Az15P04oj0W3icqc7dg2lup9eev/ANeu+vbERxLNJ1UjOf4sYwCP0qlGi7ZHCDzX&#10;zvZycewA/SgDKh01Mk7UZABwFPUDkY9axdU8ORS2RktFJYAI5yCCg6nHt+ddM1xPbn7TbsVBTBI6&#10;AehzUcWb22iNwQFX72CBu3dTigDzK2so5JP9FXCwD5VAGVHqc1Jey+dauXJ6KFO3JGOpxnmoNaEm&#10;lyySknZIrAZBzgdDgfnXEy6pJNarHGwbBEahchjz39zQBp3Msd5fCGOORWBVWweMDjJ4OK6Sz08L&#10;dGFTICpDKSSATnPHY1yti7uHJVmZwFTHJx3y3/1q9L0S0324nZg+1CFUnaQwPYe1AGvZ+VuktJof&#10;NhYMkiOoKuGHzKwIIKkHBByMHFfgZ+3x+wZP8Mbi5+MvwWspJPDE2ZtW0uH530l2JJkRfvfZT/5C&#10;74TGP6EbOxuVIulVjkgEEk55/KtO/s47mwl06+gV4po3hmilXesqPlSkgIwQVOMdx1oA/h0ZCoye&#10;9Mr9Mv8AgoD+xivwM8Sn4ifDSxuT4R1BybmOP97HpV27keUWHKwvkGMtwD8mfuivzPYAHigBtFFF&#10;ABRRRQAUUUUAFFFFABRRRQAUUUUAFFFFABRRRQAUUUUAFFFFABRRRQAUUUUAFFFFABRRRQAUUUUA&#10;FFFFABRRRQAUUUUAFFFFABRRRQAUUUUAFKMZ5pKKAPXtE+PHxW8OfDS8+D+jas0PhzUJmuLzTfs9&#10;uwkkYoSfNeJpRzGvAcDjp1z6RL+2p+0zP4ut/HcviZzqtrYTaXBd/YbHKWtxJHLJHs+z7DueJDuK&#10;lhjAIBIPyzRQB+sP7BXjD4g614a+K08fi7wVaw6z4i+HWpeJ/DPiSCL+2dex4ysnS78POFBjvLG5&#10;lU3KR4DWVxcZGFGP9g/9n3/kkmh/9gnTv/SKCv8AHX/4J7eFPEWt+APiJ4h0/wACeGvFGnaLr/w0&#10;uNS8WahcrBrXg17jxZa28F/pqEhriG8Lvp13EAcfaYZT/qxX+xR+z7/ySTQ/+wTp3/pFBQB//9Xc&#10;/wCCmGleMNc0b9lTR/AnhrwR4y1O5sfH8MfhX4iSxw6JqsLaX4mFxatJL8iXkkHmDTyel95HIr/P&#10;mfGeM/U1/fp/wVg8KaF418Bfsu+HvE/w71n4q6dJYePLi98FeHbprPVLiG107xLcPe2ciEMZtMEf&#10;9opEDmY2wi/jr+AtugoAZRRRQAUUUUAFFFFABRRRQAUUUUAFFFFABRRRQAUUUUAFFFFABRRRQAUU&#10;UUAFFFFABRRRQAUUUUAFFFFABRRRQAUUUUAFFFFABRRRQAUUUUAFFFFABRRRQAUYPWlUbjivfvgh&#10;8OE8TaoNb1hR9kgOYY3QkTSjp6AqP1P0NAHafA/4TSXbQ+IdWV1M6MbZcY2qOpz6nPSv0P8ACejj&#10;TLALCh4ISOJTt3Ee/X354rF8NaQtpp6woqRRHARkIY5YZ6Y6Z4r0mFZ106JyiySKQqFl7474/KgD&#10;0bSraRECRAFDyrMMMQQOMcH8a6yw81r+CUFR5q+W7cjy2HYZ7HpXmUF3OlqLpJQwDHeAdp9SADnI&#10;XFdKutPb6chYkkJ5qFV5QnrketAHpUIWeZUdTsY8jJ+XGcDA6cjrWtcaV9oy8qhSAGyCOARxkjA/&#10;OuR07WrJZ0nuFcbo/mVlIOAAQTj1PQ10Vnf3NxHIhjyhAcK55K889smgDmJLy9jvSo3x4UhR83zK&#10;eOR07fhXh3iHTrax1t5r3DGVNocEEbu6g89O9fR93PFNFmTHm4AMpGcD/PFfN/iRL27H2WQxKVZ2&#10;jZBhxLn5WOe3fFAHlWvaI+7y/naJUbAGW35JygOeTz+FfMfiLwBIqyz26tE7P91zn5B/dJOOPX9K&#10;+l9T1O/tpo9PmaTy3bbvyMKwHJwOm48+/SsbWZ/tF6iSxq0aw+UTKNoBA6jPqaAPibxN4fvWeWCX&#10;lhEHUnJGFPIDcYHHJ614eNFk+0ee0Txl5lxETt3ZyTtbPQ4zzX3H4n8MxTxt9jj3gMQxjGSueePU&#10;Z7GvBbrQHuGSzvdmYsO8LnErg992OPTH5UAeGX+mR2oJI4d9sTJjcAOmQTx70s9osenReYY8LJlZ&#10;PuuVPfkdP85ruNW8LzG4K2OwpvOxPMyE2nkscdR0xzXKXFrLbM8Ss6bt0n737jL1wWPbHTHegDmJ&#10;YJVLgKzLuPzHGenBz1wO/apbFVDl7o/eQ7GJJ+YeuOfzrQuM3TiR2dYxgMx+Y5Yfdyvt/wDXp9pb&#10;Z2NIuS3zIQQh+Xrjn3GTQBtNrRtoUWeaRhuORjkEYwAxJG30FZFxP/ad0ZhKwaVsbSvygjvknH6V&#10;TuLeALIIwcBhkRsGAHYkYyOnPNTfZUFtH5rhiwPzBim3ceDznOPTjrQBZSGcv9knIQwkMgiXIfPT&#10;PqTX034N8NmDS1maJ3VwA6oD8ydwSDnrzXzzbiVbyG1Lb5JFVd4xsQr0PTIPpzX2B4Ouo7bTrRZm&#10;KttKtKxGH654+vWgD0/whJHZw4klTCyF1UkHYc8rj+7/AI17XoOnLNbG8kUos7neoAUOdp5Uda8a&#10;8MyAvLFd4ctP5iFwMBAcklgPu9Pyx3r2nRC00IVrjzljKyRPjbsbj5R60AdTDo93BJHZkiOEqMlT&#10;gscHCgZ7HivX9ItZIdOS0Z9rsh8zAGcDoB3PHevKrWS9NwomjJcqQueMgnnb/ia9KtNRC3IU8TLt&#10;jVRzwcjOMc4oA7CwTePLdXYZVGLcBQ3Q/UdzXdWsEYVrFlVyn3CmcqT/ABZ6de1ch4aS/M+Jk8xf&#10;RiQFJOc9s+vGK9fXS2GA0RjkXhX5CkDntzmgCPSNZY6e/npuaMCNlAO7OeDntXK+JtTiuZEh2fMQ&#10;d21to5/vdMkdq6CKxuGhmVXO5pCwcLwpHAz+Pc1yOrwIQqzZk28ByAV+fpj1xQBFp+qXKo6vuj8o&#10;DO89B0yRz612vheW0urmFVLsw4JUcZHp+FcHZWLRB1kK5fAJycAdQWH49Olep+GbCSyaN2+YkDYq&#10;YAXsWPHHegD06DMaRszp+7PGRgKSOvNei6IiNKkgKl+A2QMAY5we9eb2kV1cSfvwWwSHAUc56DB6&#10;/WvSNDiubWFFnU/L8yK3HTgDHr3oA17wu0XlqrOqEY3AhiCeorkdZvprKJ5G+aRR5cZ7ZP8As+o9&#10;a677ZIXUKCCyGNsnoexBJ9OK8o8V6iX1MW8bqEXlUXkk4wc/0oAxoEIUSytkhyGJJJ3E8giuis9O&#10;VlHyCNlbcTt5Zc9ug/HFYOkW67hFGQvmsVZVJBZj1JJzXrSJai2jtU3bkypzzkemaAMlbVIxEqjI&#10;CsxyODjtitJYUjz5IiRX+YDuCB2rQtLXfAGACcksXJ4AzjqeO/HemyW8cMYGxZNvCoW5yepyOcUA&#10;c9NJGxEbhonB5YcjNXYpXaNAJMEnbG4PzMP6Voi3XyHa3PIUEh+enp7+lZNzE/lo0StwNjhsAkN9&#10;Oc+tAFyG0KW5mknEnG3gc5znFadurSSK0TKpIBAxxt74FUrSBGgVCNy4y2zjdjjg+1dTpdm0rqNh&#10;jReSAB0bnAz/ACoAu6NZiIny9xZiANy7lBHfjoK6W4g/egrvZAA2G+XB7c+hqnHBOzHDYRjjdjaw&#10;H4VsWkNwsm1SHJwodxjKDrx3NAFSWK5mRWwV+fDJGMj86zrq2NwVkdG8xTgd14/p610ksWf3URY7&#10;c/L05z1NNFo7Qq0yAS5JwMgcZxzQBzrOzoYwoyR+7lHGf72BVC6aWVBhQVAyNjdAvUH61siJoiYb&#10;hUYjBUqOAT6+vvVJLSVN1xjaxkKrG3YeuB2oA5i6glnTEG7Gcgk7jk9OKy5bdUci6AkjUcsAc/QD&#10;tXeJEWUswjYvkb1x94dMDisSe1nO87SjP844HzAd8HFAHCTrbySG1jUhQATnoST3HtWs1rGsn2dV&#10;VvkUA4+UVejtIyxUICpTLHOCDn6UsNsEikmXI5zv4Ax7e4FAHl/i+yLXMcJQyNt2MB6diB2NebvY&#10;2wnPlkhgCuCowrDp04r2rxjbxpbxXEsTlVyu4dG3Dr1615Zaf6TqJtVDHI6AHHPsOOgoAf4e0oW7&#10;bJ+Pm5DLkBj1J+teyaRZx2iqgGfnwWxg5zwffiue0Kx8y68qFflRhlX5Jr1mxs1jUTNsAH3UkOdu&#10;Dnr3+lAFK2+cHIXajYVcYYDvx655q/cWKtYMsrMT8zIW4ORz068CtN7GGBTcGNd8khYL0PXGSO3t&#10;SLNLG6vOFVSjfjjjnPNAHnGu+FNA8UaBf+HPE9vBf6dd27Wt9ZXS5inikXBUg9c9Qex5HIBr+U39&#10;tf8AZK1n9lf4ki0gb7X4b1ppbzw9fANkRAgtay5LESwblBOfnUhu5A/rfureaZjO4A3jZlOmP/rC&#10;vJfjd8DfBX7QPw3v/hp49iU295C3kTABpLO7QHybqE9Q6E9MgMuVPBNAH8UlFey/Hr4HeM/2efib&#10;qPwx8boDcWT7re7iVhBeW78xzwlgCUcfkcqeQa8aoAKKKKACiiigAooooAKKKKACiiigAooooAKK&#10;KKACiiigAooooAKKKKACiiigAooooAKKKKACiiigAooooAKKKKACiiigAooooAKKKKACiiigAooo&#10;oAKKKKAP0f8A2DNG8KXejeLtb1zwj4y1XULPX/h9FonjDw7PIukaBNceKLTzoPEEK/u5LPUIEdbd&#10;n5S9gt9v3jX+yj+z7/ySTQ/+wTp3/pFBX+Nj+wR4m8L6LpXjHRdU8ceKfDOqazrHgC00rwvptu02&#10;h+L0h8V2FzcafqjjiCW0WJNRs5TwTayx9ZBX+yd+z7/ySTQ/+wTp3/pFBQB//9bH/wCCuN94D0r4&#10;efss6r8S9b8deGtHtIfGl1P4i+G6PJr2lzQ2niJ7a8jWMFzawXAjkv8AaM/Ylnr+BtxjGa/0B/8A&#10;gqJ4t1fwP4b/AGU/EmgfEfS/hNfRQeOILPxzrlot7p1rNc2HiSBLO7iZHUQam0g0+WRlKxJcmU4C&#10;Zr/P3boOn4UAMooooAKKKKACiiigAooooAKKKKACiiigAooooAKKKKACiiigAooooAKKKKACiiig&#10;AooooAKKKKACiiigAooooAKKKKACiiigAooooAKKKKACiiigAoFFXtN02/1e/h03TInmnnkEcUaD&#10;lmJ4/wDrk8CgDe8HeGm8TazHYOWSHOZpFGcDso926Dmv0W8GR+GtHtodNtjGGSNIk8slVG0cqvPB&#10;9TXLfDv4MHwppdu17GN8y7bmUZ+eRhztOei8gZx6+1eoy/DXRLiNJikpRt3mBAVKY45PHJ68c0Ab&#10;H/CXaZbxyiCcs0g2iPt15/EdsY962IfiHp9rapPG+yIx+XsZiJAw6ZDd+MiuQn+FSgJdWLOyqT5T&#10;MeB0J44JyP0960bP4cX1xNFKwEjvtILqyqrAAkgn6dRQB01l460+OQuzugUkEPxknkf571vR/EQf&#10;YDBaxvnhS8vCuFPIBHXNYa/DgGNbjUolErMAQDghuoPTkCuh0zwRqJnEN6yeVgIXjySWHKgjpnv0&#10;oA6rwz4u1G/tPsuoK0apmMocksG+6fpg161ayz6fZL5ZLsjqpydrjp8vPtXOaP4bj0/ZtSJWdSFP&#10;OHQcc57g9+natlLC4QHT7dS6hsbj83zcck9QB7c0AJqWr3wm8mEOH5BDfw/j7ntiuI1uGaKPDGQh&#10;COerBjyc/XIxXWJ4f1NJ3TzN+597Nk5HP8Oef0rk9WjJ2LtI3nZvZiBuB4P9eMUAeXeILRrstaTw&#10;pvmyzyEnjHT6GvI/EmoiK2GnapFLFIy4EmOSE4A56N6frXs+t2wmuI5rdy2wMkaFiGLA8knrj1ry&#10;bxPp0WqrLJJEWeNAqHzCVRl64Ydj6GgDgNRa7g04tbu7jBDxkZ3be+enfAA5zXkE1xZamj6rcQyQ&#10;SRxFPn5Z8E7QFPGQK79UI06XTYCVaRT+7kyDJg8leoU59+a5WCyIgdTtnLASqcjbhjg49GBHegDn&#10;rTSzd2t1IRIkEaF0jhxvVjkjI6Fiec15j4htruSwaeP935eGliwN5Tg7sHsCMkg5Neo6jYy2TiC1&#10;6+VloiSGBIPJbJG4cceleO+IJbqczwRhQ2C5ic44UgFTk8+1AHNw26IHd13L5ZZ3fJQkj5cN2Pf9&#10;KfNqXmYunjaF0i2hkA9OMg+uDnFS6XcJFuWVP3WdrpIzMePTnueg70uoWdv5lvNsUJLMwcHhQFHB&#10;z6gZ4OKAM/T7fz4zfgSJ8mwFQGbc3Rue2R6etbF6k8dvHDIE3BD8+7EZJwGz68c1n3NvY/2fIVZo&#10;1X/V7hgMOuVyeee3aq8ls8YiiCM27Mhd/m6YJC+hyaAOk8Mx29vdHztwQAiJ4id25f7wPIA7+9e4&#10;+GfNtLpEsZT5iLvSJzuGSckjtjrkV4Wkdpprm4w8zA55O3O7qOCOuOuK9R8PyacZYkQjz3bI67VB&#10;5GDnpQB9F+GL60vZ9t55yEeYCgBWNm6DkcnPtXu0N21sIF2sPNQhEXrkDv7YGa+dtFZ/tsd4JQrS&#10;zBAAPkUMADx2I7GvovTNOeK9WSd22hC8RY4JwMEfXHHFAHqPhCKTUI1luHaRdo4XgRn0B68+9ez6&#10;ZpShmmMqLsZJF2g7gp7En1+lcL8PNOs1tywZgSdjCTruBHXsRzXvmnWB+ZMqwVNp2jqCMgYPHB60&#10;Ab3hUR3M/wApdFDNguAc7fWvYGT90PPZPLZP4ACwLe9cL4SgkuVOISGVmjlLcMe+QK6bUJorWzYW&#10;3mb2yAzcgfTByTQBzt/cRbGt7NtwA+YkDOc4yR9OprzK6u1xMArj5vlPPUdz7n24rS1a/WdTFCWH&#10;zAZc7RleScj5sZrno3We7xcsTOxwRGQ23PAIzQB0+lPFclYIw67mVmbGemc5r1fT5tr5jVtzqFUY&#10;7dCRXlejWzysJJJNmJQWdcDcCcYx2zXqsE6i3LIo/dLgEf3c9R70Aeh6bG00cZkwJEHG1SFwO5z2&#10;rv45Zo1Eg55wQB0JHFcT4c2TWy3E25wNqRgnnHUf981t6vqH2C0zI6/MVG0DJz7HvxQBS8T6l5ay&#10;Im1kwDOvoeuPavJrG4S5umuk+8FLKrHAO7sBn0pdf1R7y482xJAdyr7uQ2Djn2rR8I6ajzRBQu1P&#10;3hEgOH69PYUAdj4ctppUjmuPLMgICR7fljXHU98mu6SQBfKI2q653gfPuHGcehrPiljijCDMLSA4&#10;K9SR2yfT0rTgQ3CEMVJX5Y0fquOp57H+dAEjmP5Vn3b8HBZcDnnntms/aXw4YADtxkf7x962RHJL&#10;bSwzBWzwJD/B7VVuE+yRL5+whUxgHBH/AOqgCjPdC3hMark43HHOfaooVa75iwuCOvIA9R3/ABrI&#10;F3bfaWguXydm/wCYk7s8Y4rf06DzSdhLgcYzhcnHA9BQBfgtJPIcbdx7rnoPUYrp9O+1eUsOVUAB&#10;4hg7h6g1TsjNHCVXJPdwMkjOMD3FdfaRmEF3UnkdP4vQk4/OgCeF0n83LMVyFKnjH5dxV+OUOqSM&#10;WU443nB9sH1ql9klt51VTGuzLbW5+Y+/ekN1cj5mCyttPPbJPb2FAHQeasbKNjl5CCWxkADn6/Nm&#10;iIfIphZwCHDA+ntmqiB5GR03B8A9f4PYeopWEMcO6Yk4JABPII6ZHegCCYK25UjO9X2hmOMDHvWd&#10;cTtGwgUYVghB7gntmrKzz3YzMdqMd8jgEbh2C+4qQjy0wHBRmBwBlsA8Af1oAxZoZEnCzDmQ5jOP&#10;T/GszVD52I5CeMgMNxOOgx6YrYuJJFzcGNsAkIT1HPUZ/OskyFB54PlsTtIY9CeSfTFAGLHIYGBG&#10;QMDcSQc4/wAahluLcxYij2xHIdMHDc0HCtJiTtuUYzyT2PbNTxgR7UjjCqfvty3X1/pQBg+K7fzL&#10;Forl1GMGEkHgY+7jsff0rzqxs/s91mIuwByoXoAeo/OvT9ba0nhPnv2x8vqK5bT7Yo5kUM20+Y2w&#10;dwcZ/KgDa0CAid9iOC/8JIOOcZPvXo9rp85iWbDFiwJQn5ePWsTSLJnlWfA+VgN0g4Oe9djFGhJi&#10;kHztwCTxkc4Hc0ANjYGM+fGWAbAPbjv61TuA5YGTeqbdwcgcg/0NakkJlYmJ9m5OAeW3fT+VUJo5&#10;Y1aJyhDLwTjccdc+mOtAHNahcSQwblVSCMgN27Z49ap212hkHmk7iDHtABAJ7n3ArUktYTG0jKd+&#10;AVAPHTn61jlES72RpsCMWI9cjrQB8J/t/fsnaT+0r8LZdT8NwB/FuhQS3OiXMK5kukGWksWHGVl/&#10;gP8ADJg9GbP8p2pabfaPfzaVqkMttdW0z29xbToY5YpY2KujowBVlYEFTyDwa/uQnLLOuxAdrcbs&#10;4x14x05r8Cv+CpX7KS6Xq7ftKeALONbS/l2eKrS1TCxXTcLeqo/hlORM2BiTDHJc4APxWopzYzxT&#10;aACiiigAooooAKKKKACiiigAooooAKKKKACiiigAooooAKKKKACiiigAooooAKKKKACiiigAoooo&#10;AKKKKACiiigAooooAKKKKACiiigAooooAKKKKAP1P/4J3eIPFun+AviXoOheNvCei6fqOq/DX+2/&#10;BWvwI2p+Jbe38Y2DwyaHMQXS8024MckyqRvspbgn7gr/AGIf2ff+SSaH/wBgnTv/AEigr/HY/wCC&#10;enhnxXrXgD4ja3pXgzwj4j0rR9d+Gl3q3iLVZ1h1/wAKNN4ttLa31DSFJBmjuWlbTr2NQfluopCA&#10;I81/sT/s+/8AJJND/wCwTp3/AKRQUAf/197/AIKX2njzUNF/ZV034a6V4C13WLrT/iBawaF8S2RP&#10;D+pwzaV4njurGUyFUFzc27SQ2OSP9NeDkV/nyOMAelf38f8ABVvwtaeNPAf7L/hzUfhpd/F61m0z&#10;x/JeeAtPuzY3l5bwaZ4mmmu7WZfmFxpsaNqEKL80klsqKCWAr+AdyWwTn8aAGUUUUAFFFFABRRRQ&#10;AUUUUAFFFFABRRRQAUUUUAFFFFABRRRQAUUUUAFFFFABRRRQAUUUUAFFFFABRRRQAUUUUAFFFFAB&#10;RRRQAUUUUAFFFFABRRRQA5ULdK+8P2WPhO0MX/Cx9Zik8yRGj0xOm2NvleVhgH5+VTBOVJOOQa+a&#10;Pgp8Oj8TfHtp4enEgtFJuL6WNc7YY+SpOQF3nCg9s556V+yum6PpunwwWmmQrBbqgVYoxsWJBwoX&#10;HQKBgUAU5NItXhA8oYwrA8q3oSAeCFznArQieznjD2bBc7TGvYr90HPp1PrXQXcUY+V2y0ZAwwwW&#10;jI4wx9T6VjQnS4bFmY+W6k4DtjaG7kdP8KALtpJiN2kCr8xZpB830GOlTO6FvOtpMEMIpWwOcjOT&#10;x0Oe3Ss+1vLPzlM7R+UeZQPlBXsR7n071M91YWzOYbmA5kKiNmC5yOpyegHGKALb77dTOhw+45JA&#10;JAf+EDnH1robV7aa9kgtQqE4VgTuCkdjn1rOsHGoxRL5yblbEYVwNicHn3+laCRxwmWdNjTNjaWw&#10;vI6kYoA6DT7RXRRdfJ5R2hgcHjPAXoee9bbSzq4SVgFcbm2DGVAx2+mOxrmorq3eONEdtqSBZM4G&#10;SctkE0t5fLGr221QSjSuOSWLDgZ9qAN5pLgSb4HGV5DZz26ZHPArkvE+m2N1PH9oJAL4h/hPHU57&#10;+2OTT7HUY4ZESZGKsuUjySCQOrY9q05IobtBfzxDdliF52be2M9PqOlAHgvjSxt4122jSheHYueQ&#10;APurtHT614vqsEsUMqCfClsssYwrNjng55x6V9HeLLaM6etnK8iSbivAyU4yvA6j3PWvCdY8uGxu&#10;I4VYSBgqMwDMzDqwXPT3oA8C1nTZ5Jt90ZVkUEo0Ax8ucAZ56dz61SigjFnGtqoE0ZIRsfKWxjBx&#10;wfpXp168N8otpVEcflCKRyQxwOc564rzWTEdrcWkyr9kST5woAkQqcg8dOvJ70AeZ61qQmmaa6Lp&#10;CvDeb8quVI3dQcZzjI4rz3W9GMenvFCZHQP87hgxORkZHXHPGMV6lqlgwVoYzKVRnmBdVyEOCMeo&#10;PbNcW1rYXSF7p8NF0WMHcrk7trc9MYzQB5JDCr2gkRGIibduXKyFcjjP+yDnpmt5YGmunSBl3TqF&#10;UyqV8sd9w5znsT1qPVLXTLa5N1MpMZ/ijwu1x1GM++eealtbOFrdDbSEedtZ3m+c5Hp6A0ARWtn9&#10;kItkEU8nlfccbQo3HoGB4rQ/s6Mq8i3IVYo03xEgABsEbRjg54+tVpYb9ruN4GmkImMjMvJRQMbO&#10;cbs+/aug01Unme4uQIUeLcZ2AKDnlSOMjHIxQBk3FhfQqpkkeIzFjAMBiFGAQQeo9PpXX6cl1arC&#10;8LI/l5dyegyACU7r1z1P0qtYWkd3KLOVZJPMk2xM6jq3bd1GOvoatRAmO406FVRouCyYyc9dw9un&#10;5UAfRfhK/wBIvdFklkmDMEZdy8ZJ/vEcEA9xX1BobSbLadXwrKu4LyCAM5AOTz+lfAWj3EkUKxWk&#10;mVCL8ykgu3HAAHA7+lfaHhPxVHdaVCJ2TzIkAaMNubK+n/18UAfS3g3XJtPZjFsD/wAWQckLxt+o&#10;717bouq/aT9ruGZJCCSpABYE8cnn/GvlDRtWEs0kjHaHdVYdSQOCfYjkCvetC1GNoReySKpgJixI&#10;2Xx1WgD6Y0a7j+ziXfwSZFjAwSeh3dP1rk9f1OVrhp4x5TbTGjI25TxwMDoK4mDxdFckZkALD5Mb&#10;WJUdmIPel1O/iuWS4Tey7do8k4yemcH0NAHN6rcXEV2EXGMgu6rkgHGcD0x+FWI2ErLc2uQCxAKD&#10;CjHGSTz74NJcxSR4aTlcgeT0Dg9vY1t6NGI4zZTbVHmboowAzBD1GfXPFAHUaTHbm0W3nOPMUZf7&#10;zfLwDxxya9Es5PNQQ+aQTtKbRkgd8+tcNaWEduy/ZGjUbNkrN94DthR6DrXdeF4obi7a4c4YA4O3&#10;HTv7ZoA9Ns73+yLZGmZVkTAClcs4PrzXN6p4j81JNjFQq4YOMjAzz61T1zWkaVbALvH+tR8fxAcZ&#10;brXmdzcNfsY5H3Nv+9yQBkcdgaANjTZZL2cN8zYH7xRwCTz19ia9z8OWVvZ2sYljKPHgsRhlGfTj&#10;NcN4Y0SWSSKYhiscasDjGcA7ia9YRvKixJgSYz1+XH6ZoAc4mCubkbyhAQDp83Xn+tPspJpZDCqA&#10;kdGYghieoH0q4byxeeNeSQoXzEHAPbjrgVGWgttskWWL7sgA4AHUn396ANO0EsI8gKyno2eRkenr&#10;XMa7dAzmy4CsvJPTn0qXUPETwZjtGUvhSHD8gn9Oa5U3M1zd+UQrbxhmB+9g5PPt0oA29LgcMdxZ&#10;+dxV17A9B7V6jpyCCHKptVgX2qBwR0z1xmuT0WzmlT9420EZRSMgDoK9B020eHcz8Yw5bGOv8OKA&#10;L1nDHKp8z5S4BVl4A+nFdPbFFRTHjYnL85JwecVFFbIk4jYtgoT0yCMcZ6c+lXraxijXoVGN5HQ4&#10;PQUAW57IbGdByz5yOSAeazIo1acpI6hujMMZA64ArqoZ44ot2758fdK4wO/1rHvY4DMLkInyfMT/&#10;AHs9+Mc0AYHn2kU7SW2Spbaykn5ccDH1qq0jiVRjezAqQxHA6n6mqYe3mmMjMoIc/iCamEEd3C7n&#10;5fnONvXb3J9aAIg4hkKu+wZypU7gCw6VrpZ3ERRZMISu9XXoD64469arzrArqnyZYDkDAI6Z+p/S&#10;pGdrcYB8xcbSzf7XAxQAlzDBJku+QCVQv3OM5X8awLqGBVMaoHV1GFzuww6Guna5JhUSbSFPlbVG&#10;cEdCAen161TuTNsMZcMfuncOw6HPrQBw9154+XYwOR3G/A9xwc1RxJIDgnB2r8hGVJHPtXbQadDK&#10;7LC4BTPzDr9MGsVoordiQgPJLAHG4CgDkLuBkgkS1iyc5DNySCRng9qj023dJHVJBuyFPB59iBwA&#10;O9dBelpLcJIR5m8qvBIAPYD/ABpunWbPPtAXI5kkJPJ9x34oA6zSEMsOxtnyKVIU8H/P61rlFW53&#10;8g/d3Y6YHXPam6altOrJHtBRRnaTg+/TtWlcJAUGQgRwVV8E8j685PWgDMk8zzCscmCf9WT95SBg&#10;j35rPlt2Pyl92RgPJxjJ5HGK2htBS5k++Bw4yQOwPWop45HiTbtZ2fJOMkf5NAGDcCOIfZbbmQrh&#10;W29wemeuffuKz5NKMw3TzLuUnzQByR/TNdJJEyuSigOhw3OQpA657HFUrmEiPyWkcFwCzAbj0yAe&#10;aAOKvYpITLJIEcdQiksfxrh/E/g7RvGXhG+8JeKrbz7PUrOS1ubeTGxoZlKuOfY/nXo1yriIzjIY&#10;dj6dQfp9ayJ2mMyG6cKgGWUNkjcP1zQB/Hj+1X+z3rf7NXxj1H4d6gzz2OftmiXz8m60+Rj5TMQq&#10;jzFwUlAGA6kDjBPzfX9U/wC39+zNZ/Hj4LXl9pVsH8ReHYpdU0eeOIPPKkalpbTI+YrMvIH/AD0C&#10;nHWv5XJY5IZWilVlZWKsrDBBHBBB6EUAR0UUUAFFFFABRRRQAUUUUAFFFFABRRRQAUUUUAFFFFAB&#10;RRRQAUUUUAFFFFABRRRQAUUUUAFFFFABRRRQAUUUUAFFFFABRRRQAUUUUAFFFFABRRRQB+kn7Bnh&#10;jw5q3h/xf4m1nwL4m1270nxH8PBpHjfQ7lo9P8LXN14mto5E1m3BCy2epW6ywxOwPl3kdsB9+v8A&#10;ZM/Z9/5JJof/AGCdO/8ASKCv8an9g3X/AAdpWneLdK1rxb4z8PavqmueALXRNC0aJ5PD/igR+KbK&#10;4udO1orxG0CRjULJ3+XzLR0+861/srfs+/8AJJND/wCwTp3/AKRQUAf/0Mb/AIK5zeArb4dfstXv&#10;xMvfH2l6NbQeNLq41j4ZBz4h0yWC08RSW9/AIwX+z2k6x3F7gZ+xxz1/A23av9AT/gqT4ql8FeGv&#10;2UfEdt8S4vhBPDH41itfH1zZi/trG4uLLxHDBbXMBDK1tqMjrYTsw2JFcO7fKpr/AD+3OcY4HagB&#10;lFFFABRRRQAUUUUAFFFFABRRRQAUUUUAFFFFABRRRQAUUUUAFFFFABRRRQAUUUUAFFFFABRRRQAU&#10;UUUAFFFFABRRRQAUUUUAFFFFABRRRQAUqjJwKSvVPhD4Vl8R+MIJZFX7PZEXU7OMqpB/dggkZy2O&#10;PQHIIzQB9K/AXTNS8HaPJII2guLwpdSy7drLGoYLHuOOeclT3Pavo2y8ca0qpJOzKhUpLGTjI45L&#10;H7xyegrj4nvRMJZpFEIdS2U/1hzjGOBjJ6961Unf7YUvBDHbxuXG8b9wAGMZOVz/ADoA9Gi8XX13&#10;Ftmgkdo8EMcqAQcDb9f51UutT1q83tEoyTsaNssAcgcjrg9ah0zWraeVLu+aOVSAsUIOOWHHJzjH&#10;cV3sUKXX7y0+ZgmDIB90jqC3FAHDXGia1d8ag6xu7Dy4wfkH0A9O9YD+C7m1lCavcu0rBnUjDKhP&#10;QZHfjoa9lurW5ij3J5bsFDhzhFU557/NgGsuKziZm8suVwJDLKNoc4yTx1yOlAHG2CR2pSKaeSNl&#10;ARSpyzEDIY4x+fSuog13V7NfsKzbkByzSANmLrjI6HPaua1Wxt7y7/0gmFgdwKqMkEcZ+nTFc7Fr&#10;CWYlgtpIsl2X94wI6dTg9KAPpDwxr8OoW5utSXA3/KJNuFVTjIX+tdW0mmzhpJm5VhywYAjPv0+m&#10;a+QbPU5prU3iuVRMoVhyCN5zuAGRz+Fe0WPiAQ2dtHeZaNwqPj7p6dux/OgD12PyhfmKMbUePc7K&#10;R25VR/OuhM0duC6q8bcOFLY3jHOd3fjp6VxVl4gt4Z41yJ98TeXvQDYD6DOf89KtTaxptxL9nlJE&#10;jrv2nPB4AwF7fWgCn4hslvw7sJN4YMXUYwmO/cfWvC73RtPnR31JUaQys8YXqFH3QGHr3Fe2zarL&#10;emXzCiRgiJAoJDNnOODyCPbFeO+L0uLedmhKKNoJj42kkDkH0A5xQB49NZWsdw8V6uIcBnU4AEgP&#10;Cj6+9ea6pDBpupT36rvjnDRSQgqQcj5SD6A16nc6eZEHkl/MYNuAbJO4cZUdAK4yaymjZoNj5Kbf&#10;OIwi4P3gD/PNAHnvkxmzlaKRnijcxzDIAXj7p3cgdd1ef6pDHFb3E5hVt2Gk2Hbs64IPp+HNdklw&#10;2mztaCUkSSEMC4IkCnkscd896898RanJNCsUSeW0jssqlcsoDcYxjAx0JoA83+weZZY895TI6k4x&#10;uHqp56jHUg1sw6XYeXFL5G/5AGQHyl3Z4JyP6881q3mn6Oluq28hRyp/eFiH+bHzAHjk96ggEbXc&#10;cJkQM58tZmAG3vyeB1zmgCCyjjLm5beqsd6ouWKLj5gDkA56Y7U+C1Rp2Yh3hfDRq3HLcHHHy4/x&#10;qxPbWN5OYbESOCgYqAdjEjJxjuSD7cVFbXV/G0UEwKoZV23BG3kE5AAIABAoA1bEzyRM8eIxF8qZ&#10;IAzuwWzjow6Vu4jNzDFMqBcgfJnCsuSDxg59c1mXDNcXc0UCjcJQgbaQGUDcEyO2On19q3xb+ZE1&#10;1NlP3QzbruwxP4DGB69aANDR5BcSGJolgIwuJOA2Tjccc59zx7jrXpXhS7Sw1EWlwnEgO1oju5HU&#10;4/wryHSLH7TC8DFMMxYK7FVIH8Ix03e/Wu+0S5ha8s/I/cKsuNrEllQcNuweOfagD6A0K8aC6Fuz&#10;OsnLxcn7vPX6j1r0eDxVd2kcdsCZI0zuiPADgZyTnOMdBivMdIYTssIRspJlnU5DA5Gc4yxx6Diu&#10;lgtorZmSdyApH70nIx179cjAoA7jTfGV0bhZreCR3EytIY1woAyOB6V6pZeKY5syAvI6Y2JnAXuS&#10;RXgto+65FnGzmRk5YNgDPr9fWt2zAdlYbQVi2zFCQiMh4z6sRmgD3lfE1jcTRjM+9huXOAAwHTk1&#10;2OmXKQOLbzfKDsSMjad45wfb9K+aF1C2igWJ5WEoAcyYzkMfT2HBNeiab4q0+a3Pnu0UYiGW7FsY&#10;IGR3oA+h7bWLiWcwwsDtfYxxgnjt6/nXQadrMBuI7d5ZE2nLkDJII6A88A18xTeL7WS3SK3mO8Rg&#10;Bo3+6o45K8HPvTPDviKdtQmiSTKF8xpuAJYg5z3J70AfVU+uSysNgG05WItyxI7+mT2rtfCOjR6g&#10;0bTZikI+YYDBcZP4En+deS+ErVrplvJf3jc7YgfXocf1r6X0Ffs8AaEFzNjcgOGDDtx0GKAO6sra&#10;OC1jiQggAoYwPmwOmfwrWkijMizKu3EYVVbnoOfoeKxJLqSOVUjGwlRvYnPPbd25rRgum8w7Qu7a&#10;wI44OPWgCKbMEqtNlADuDkZGT1HH61l3+oTWSyO0iJgdTjaAe+Opz+dWru+mtoP3hkYZ3orHqemQ&#10;PbrXluta1aXUjwSurPwRg5KnPX3NAElzeyXN2EiiVuPnboGHr7V1WmQCWMgnBKKIiecjP07fWuO0&#10;PT4Lldj75QWPJ6468D0969UsWS1QRKocE8JjBCjoPWgDtdNkeBFUqS6kAuOR06AdfrXougok6efc&#10;/cVQQuOS3vjmvLLT9xcKjhSrsRGGz64yfzr2bSLUW8QdkyMZyDwpPbFAGgjNPITtChSPL2nI56e9&#10;bMVnLJuNwx+XBBB4Oe3uRVOGCbzvMjSNVK4EhbgEdMD+frWtGuUEqlcINrIOBz3AGKAI0hG7/SGE&#10;fGV5HT8O39a5LWb21kkEEWQQApfOeT1OD2+taer6nuwImGSNpbjgDuPpXm1zeyX9z8uCSdinA5we&#10;oHfNAGjbrAXb7MQ+Rwz9OT3/AKVvQWscEaGPJJj+6w96zdK80qzNwxbcyDA3Y4xnnpXXW6jDGOFd&#10;8h+YN8xUe3r0oAo3NkPs/nbF2jOATjaO4wKzy+/bPIyEqODFk4yOmK62S1dvkhLMcckYGF9cGuZl&#10;iV0YRFRx+77FfqKAKcSCchtuCD/yzyOnTI96SUt5htnB3kkLsIAwRxj2pkimJ/3Tfw4dMde/ftUp&#10;MZUXcoIOAE2eoz/kUAU7mMRIpJJLEq+Bliy9weorPuHjbHkhiGyEJPHHU5Na/mAQB58gMSwVjg5P&#10;eq0JDKVu1CZ3KrA4C0AZFxYbmE0A3urAAggY454FURa3ADMZPmdhkAAEfh71vpICgdGXJZjkcA47&#10;9etZ0Y+0qZNzL82CxJA49e2aANjR2SKN1XAfc2CTjj3A461rqoMrOQOMFW3YBH49K4/S5J/t5jUb&#10;gTsLlvlAB7f/AF66+a4LDyFEbFTlCO4B5Bx1PpQA/CGITHjdn92OFAHesx5FedpYHIZVI2npgjsK&#10;u2zL5mXVnY7gEb7o7gcdPpVcsx2tDGGIzv5CgMegBoAlY52EKpCkFmGQWJ7HsPqazL0LakiQuFYk&#10;g+mQOp71ZkyzgSOylsL5UZypznkZqlLLcRlliYEYwxORjFAGdLDaiNzlizqFBA44HANYi2giTZds&#10;jZ+9j72ew5rpmkWZhbRkmR2AA6Lkc9apXNnJNiW9XYC+1kHINAHNX8SeQ72Qwu0/OR1bPt0AxX8v&#10;v/BST9myX4OfFw+PvD1pKmgeKi18JUT9xBqTszXFuCvC7seainB2k4yFr+pG/TyI3RmQDHPTavPc&#10;DvXyD+1Z8Crf4/fBPXPh/CyzX8sBvNIkkAHlX1ud8GD/AAq+DGTno56jIoA/kLwR1pKu6jYXul38&#10;2malFJBc20zwXEMoKvHJGxV0YHkMrAgj1qlQAUUUUAFFFFABRRRQAUUUUAFFFFABRRRQAUUUUAFF&#10;FFABRRRQAUUUUAFFFFABRRRQAUUUUAFFFFABRRRQAUUUUAFFFFABRRRQAUUUUAFFFFAH6kf8E8fF&#10;ev6P4J+I/hnR/H3h7w/a6xqnw4XVfAutWokvfFtva+MdPlQ6RckEw3mmT+VO6AgyWb3PZCK/2KP2&#10;ff8Akkmh/wDYJ07/ANIoK/x3P+CeOk+LtR8BfEq80bw14G13SrDWfhrd6zqmuyxx+JPDu7xfZQW+&#10;paCrndIskkp0++RMsIrxHI2qSP8AYj/Z9/5JJof/AGCdO/8ASKCgD//R2v8AgpnH4+uNE/ZUs/hj&#10;H4CudauLHx9a2+nfE3yv+Ed1KKfTPE0dzp1x5xCedfW7SWtnkg/a5YcEHBr/AD6G6Cv7/wD/AIKp&#10;+Ez448E/sveGW+Gf/C34p9L+IEl14AS8OnzX1rBpfiaa4uLe4X5ludPiR7+3C/O81uiL8zCv4AZO&#10;2PzoAjooooAKKKKACiiigAooooAKKKKACiiigAooooAKKKKACiiigAooooAKKKKACiiigAooooAK&#10;KKKACiiigAooooAKKKKACiiigAooooAKKKKAFHWvv34T+Hbfw/4Sg027hYzTx+ddYA4kmbALHnIV&#10;cL9Qa+WPg74S/wCEs8aWyToDaWjC6u2ZcqFU/KpHOdzYyPTNfoTNa3VqXu9U8xG6hcYypyABgng+&#10;p9aAMiWxlsoWlMglA2osTHPA7oPTtiqR8mGbybgENKwYKpwG9VPHTHbiumtrPz0+1RxOyowYR5+d&#10;sduOhHGR+dR36T/ZvNdEkIJ+dVy4yeH4GDt5zQBkaVKtpd4t418nLvtTGC4GQM9+1ej6L4jvYVjt&#10;LmIDA81oyRwD/Dx3z61wYeLT0+1I3CheGAUhyccKfXnJq5p0kSXTPOLh2MZ3bhkNuOQOwGMdcUAe&#10;rv4shhVftMZAVdrLKeSH6jPrVm68SacdPMTfIoj3QpkFFGBz3OO1eY6pdWbKywKACpWX+IsH7gH6&#10;dfbrWWqNC/2ePZ5Q/wBY4OWK/wB0Yz17D2oA6uOfR7q8L3BJl2FXO/IXb/8AXrnJtP0++drSyQLI&#10;2QxyMkk4BBPOPrXH3M11saGzll+WQBCy4GCMjHUYxgE5rkZdU1rTwdjedIclVICBccNtxzjPtQB9&#10;OeH9G0+C2S28gloVw5BzlsEc4IHvXa2ENp9kGUChgNzH+AjOeD618xab4m1o3CyXGJZQoXyoshOn&#10;c10mjfEHWIImFzCxZ5OiYLNljyRnK9vwoA+nonUSpNcEJGI9qoQN2Rj5s9QOOhqdLYpMDET8hJCk&#10;5BGeuRk968v0L4hsEzMoMob50AD42jg7j1/KurtfHOmRXLSPuV3xgsp4BGSAPqKANG7t3hYTNt8u&#10;NWYxkkN83ckevQcdq8x164EMf+k25O8+Ww3/AMOeBk+ua9Sbxj4cvjtWX5wWIUjAA6kbuD2yM15R&#10;4zeIxpLYGOZTF8mxiTlyTg+g9uTQB5Nc3FxpupssMeyNnZTIrBmUqOM+o9etZ2o3qu0ktxgIU2Fs&#10;4C5GPl7dea3r22SeJZJ7hCzt/wAsv42xxkn6815xqtp5fEUivtJBgJwTg9Qv8XrxQBw/iO8SG/Oq&#10;W2ZY5IwsgYDIAOFJI5XgV5lqT28mrLLKZRuhIwGCvluhB649BivSr+9tFhCx+XJAW3TzKmB8v3h6&#10;g14NPfTTarINRMrsCjxPwsixMclcnpwOe5oA3I5I4rz9xjeDuXfn7icccEZ781oXEcJx5ccauGaR&#10;fNYKd7dDx1PX2pkk8dnZfamlZxExI2JwS2eC3JAUdAevpWNAHWEwDZG6OshUg7sMflOD0zgnjigD&#10;WsLrTGlWS682NJVDhlwwJ5Hy7QTk/pirc8wibaE3MiEBovlMYAzuBPUhev1rkfteo6XG1l50pCsy&#10;wM/GOAcY579K1mmd4PsUrhDPyXUgSJIQPkYd88cg9/agDpXndp4wkUkeBy8R+c5HzD3z3PGa3Y71&#10;bkCac+WzPsj2EBserL0zwa4g6gLdTHuMsmFaQ7SMkDG0Meozzkd+taGjs000Yu28pmPyjYFw2CN5&#10;5J4HfHagDs7uWONV07aRK0g+fGNw4OW75x7Vr3cNvFChRjHMqkM6rklCM7FOQQfc1gLc3IuUFwQ+&#10;yMMZ2BwyqcrhgORj6V1cGrPqkKOqxKpA2Ow2b8/cyvbPSgD17wZrlxfWVpcyRbBt8glwDhl/vdTx&#10;0Pqa9JUopb7REAzZaPaeCFPJKnpn2ryHw/qCWk+x4cRmUPvchQcH7uO+Oma9Ig1y7vsyyOskWeUx&#10;sC56KCOT/KgDs7S4tTHGYEVJuW87lSEPbnjd6Cuit5t2lC2ZYwBKJGVgD5gPUv7j61wdvrMVwkkC&#10;SHiTOMbth255rXtL5JI1gLKvzhnjZdzp6MeelAHQ20fmkRywOY5Ad7IeiE+noaJnWa58iy/1MYys&#10;anIx2Bz19sVLJqRjt1lglTdK+UYKSAFO0hiPf/CtOBVnlJgEYC/I2OrODnHY4+lAHKLpsKwtIQ0I&#10;j+RmbcpB6gD1685rtvDN1eWd5DNeoG9WjBzg56nucd+tZ8dtmQrLGVjkcK6ONzKRjn5uRk9KvebP&#10;bqJ0yYkfCojcNtPUj0PtQB9i+BbrTZI/LtlYlQoZ3PUf3RnnjtX0HoN1siDOM7gzMi4BCscYzXw5&#10;8P8AxXBbzCzvXAJVWKFeVPr6ds19M6HrqSktHKXAYb3AzgnAK46UAe6WV1aSCSA7cSKd+8n8/Y9j&#10;T47mBEDrj5Cd2zI6dMZ+8a4ez1K3jeSaT92DyDx09D/9as7VvFMkkIVWOF+ZXj6ZBwMjnmgDotR1&#10;5LqOSZmZVPyozZLYB5x6dK4W0S7urtpRt2s+Y2AGdp7Gsq0luL++Awcq29lThdrE4Puxr0mNbe2j&#10;+zyJ5Zb5xI3O0k8j60Aadnp8dpcAfMsZUPknDc9iPU1u7hC+ETeT8yHJ5ORxxx0rn4ZzBdl52Bbl&#10;sDHK9s54/KtKC+DMuFUxjOVB6Z4B/wD1UAd5pCmS7jMqkCMhlydwUnnt617LaagDKiKQzgbyM8Bc&#10;dD715j4U8mGETS4ZvugLyQp6kY/rXdSXsOwyrjDngcbiF65I6YoA7GG9klQg4dTJwexxz7cU3UNS&#10;MUAijbjO5mHTaD79hXGT66bW2SLZtZjsV+xz+XNcjd6u7hraVZDIgCfNxwe/0oA6S8v47mV7JPvE&#10;7twORj+lXdOsI40CRoXkPOcdF9cfyrC0yCUos5wVVWAPcemfX613mmK16kcoKqT8nA6e59qALAtI&#10;7MRlAcbdoY8L81bckMgiN3IpA6hd33RjBxjsaityFhdG+dkBwMcfgOa1LK4xEryFRvG4DGcY7ZNA&#10;FZmCMkch3NGNoU+p6H3rPvN/mFp1bIOQ4UAcD2/lWog+0XXmtt3E7yvQYB4INU71S28I/fcUGDwe&#10;uM0AY0jL/aJ2HtvJPYDt+NZ0uUdp0XaoORnkE57CtiRppUDJGgXHsTgn8M1j3V86uY7zhEJCEfeo&#10;Azp5kiKPK45J529GHTAzWHc6pHNdOkpUqoCtsAP16d6t3UzSWzKjfOSOgyefQntXOIdl6yR7AycO&#10;B3J7k96ANRrr/R2hgORgN0wAD7mqL3tuqmKUnZ98svOSe5HbH61KxIHkxDK7yqhfmXP9KxJHt4jM&#10;7gBtuMM3ysM8Y+lAHQWtwj3CwEbQV+QpjP1PvXYW2PL8zAVxxnufoO5rzbT02SeZMGOxGbCAZU9u&#10;Sa9CsL22mRCWJk4ZTwePXJ656UAXYYlt2dFYk7d6yH7wPem3ZuBiPcHQrltvc55JB6EdKge9t9h3&#10;LIHRid5HygNwDVd1h81VuJSVbALDIyR2Pbn9aAC4myFywXHPPbock9qY2Iv3sY3o4yzk9R2+n9al&#10;v3DZWBEkjPyhFI2n2yOeagHl7RGD+8PPlDgAge/UCgAjhiWISTHhCXRhjr69OPQVBJzGkt0MqGOD&#10;0J98d8VJ/ashTyJY9rKhYvjjjrUouLaeKPzRuDrwDwAR1+lAHOy2xuWlEaAkYwOuce38qybmzRHI&#10;dBmTG/t8oPAzXVyCGF2SJeWztHVjxkY9qyj5sxYTDPlg4bjgHsPXmgD+ab/gq78A08A/GK1+LuiR&#10;xx6b4tVhdJEABHqVqqiVjgDPmoyPnGS24k5NflAeDX9e/wC2b8GIvj58B9a8BwxiS/8AJ/tTQtqq&#10;GW+swWiG9unmAtEcfwuemSR/IheW1zaXUlpdxvFLE5ilikUq6OhwysDyCCCCD0oArUUUUAFFFFAB&#10;RRRQAUUUUAFFFFABRRRQAUUUUAFFFFABRRRQAUUUUAFFFFABRRRQAUUUUAFFFFABRRRQAUUUUAFF&#10;FFABRRRQAUUUUAFFFFAH6V/sD+EtF1fw14z8T6t8O9b8SzaP4h+HbaZ490m7eK18G3V14otYi2p2&#10;ykLPaanb+daqzgiO6Fvj5nBr/ZF/Z9/5JJof/YJ07/0igr/Gq/YN1Lwdp+leLbXW9f8AHWi6re6/&#10;8P7XRLHQY3fw3rzDxRaTXGm6+yjCbYovt9iz/L51my/eZa/2Vf2ff+SSaH/2CdO/9IoKAP/SxP8A&#10;grt/wga/DX9l24+JkPj+TRoLXxtdXFx8Lyy+JLCWCz8Ry2+o2pQg+Xp86x3d1zj7LDLnjNfwOt0H&#10;86/0Af8Agqb4stfBHhb9lLxJc/Eqf4QtDF42htfiBBafbl0+7ubLxHBaw3FuVYPa308iWV1uG0W8&#10;8hb5QTX+f/IMYHT29KAI6KKKACiiigAooooAKKKKACiiigAooooAKKKKACiiigAooooAKKKKACii&#10;igAooooAKKKKACiiigAooooAKKKKACiiigAooooAKKKKACnBSeRTa7DwD4aPi/xfYeHCsrJc3AWb&#10;yBmQRL80hUHuFBNAH2t+zn4XTQfBUeryRE3WqTCUrJ0MSZ8sEdlxlh3O70r6PFhbLPLeP5mB84VG&#10;JTd1246Z/CslrdLa3ijgUrFBCEEcR2s20AKAMZ4HWr5vvJX/AEVHgWVzvZzyo6AKPfoeOtAE/wBg&#10;eaWRLfy0EfMcfT5W5J5757HmugstOnvbJYbhyVjZ98eMZjPI3bR171zQuCLh4InDTkB0cNsBQ9jn&#10;OcH9a7vTZjJbLIsg+VCpLDksoIOOenYUAYkuiafef8e5McXlmIqwAyAfv569/Ssb/hBbcsbiylcO&#10;A27gt8vbbg4Ge+a7mMxyKNrPhmwNyjYMDjJ6jHc+ta1lf3Btjd3OFCNysRHfpuJ/DpQBweneBxqF&#10;u8kEmLcrtIXG7OejDkg7uOKp6r4BubaNSAxYKJIwACq8cHuT09q9QsHltj88bQp0cqAu5gM54/St&#10;kNcymN7ZtyyDcrP8pAyQSR60AfL2q+C9aeQvbiRFIG8xZ3FnHp0wvPXmuF1Hwlqyy7rRN8glALSD&#10;btUjBGRnGe/8q+5G0tUurhWlkjBIkyuGU4OQF+veqNhodvczOZMFpXUcgKN5Y9eM0AfHUfgvVkRI&#10;nWeKST5GjiYHYhyOevBwOtd1pXw0MFxFeTrI8MfViwJ3qOQAegPTvX25YeG9LiVvMto2zhtoA3Fg&#10;evqQMGtSfRtEupwL2JcoOg5cqc5OOw+tAHxRP4fv7Zka180KxJYKoJDMT0wPTBqvqGl67csLxYyM&#10;Y+VlBLA9cdxg8nj25r7Pk8HaeJo7iJSMhmdTjgHgY9hVG78J6D5WyNFJcFHI+UH0Azz9aAPhO7lv&#10;1aHfEREhdrgnjjsMjjrzj9K4/XpJ5IZJY7iSMFWRPJG/ooyAOxHbHvX2zqHw/wDC8lwFG5W6kOcR&#10;hunI5/CuE8TfDXQpYC0zsipkLgAoCOu4jpkGgD4KuPE1xC7wRLM8kSASMp4Ylh/D71z1/wCLPEt4&#10;FhmEI84gxHd/q0Jy3zAFs+9fQHib4c29raSw6YJCs8u4+Yo7jABIwcEdOa8N1zwvd6FcpeIkudhW&#10;VgC7D0RB2HegDkb7XHNq0NmQC4KpzwWBJLYHGBwBjrXnOoSXeZNRZH5wrI7YBJ4yB2HJ4rrzDEkc&#10;lpdrujJO4qSrICcglTg/U0yJ7SdH02YwPHGF3MvJB6jbnJJz1zQBxkN9fGQ28gxtjICoBsL/AMXP&#10;fArQS/glf7He/wClSNggRgRlRjnOOT+fFVNTka3eW1hk+ViGA4VwG429euPSl02VbjEkEjxTrG0U&#10;cco9uWDHk5oAknaND5xXzPmCoWO5sA9QOMn6GpY7IR6kGnX98wMuZMAt6KU6Z789qZYWBny0hm3W&#10;8vzRyYU7upK+mQOR6VsPqNvMIpLQZkyWkTG5j6Dnr6DmgBkSyWDm4v8APmRuzO2f3Tx4/MAe3FaK&#10;ziRo7bS9kaKqlArbn46qec8c4qhmWS4nhmhiBEZZER8qFHJHzY+Y46ciqMIkjMU8EU8Mhl3qsgwo&#10;UDjOATlueooA7+PXtSMhbylj+TygAcqc+xxjaO1adha3TK9zeIse+LzvMDllBBI56cnjjsK8vb7W&#10;sn2yeQunmbflB69yPpiu20m/ljkS2QyxxO+8rJjOzo+AemaAPXjqHl3UcV5ETthEgeM/uyueoJxk&#10;+ldXp+rM9rLHBmPD/KTuOQ/QHHevL11G0u7o2cEryEDbGCCwB2jGCSenUdq77T7r7fENjAGBxEzM&#10;pDSP0JY+n4cUAekWN35s0ccJZOAPL3YBbo2SM9M8EfSujttTNveJEHKBxhmbBPy8YY/yrza0CRXM&#10;F7CdkabowrMdvJIx2+taokCXIifLbR8mz5g7Y5JP480AemQ3Vq+zyQ4laYo3z/Jx0bHQD2q5ZXlx&#10;byG4WQCQSMI8jY2R+h445rz6xurshNOiRbdCd6yDO4oPY8ZPqa0olUq0BZ8CYALN9wn1z39aAPXL&#10;bUGufLt3QlpWYOwYcqcff55Ga6L7RcxhcJlMEgN8oI9OAe4rxnTbh7NpYYSThhGCSNuecMp749q7&#10;pdVuDLkPlZIkyIwSd2MBifrzx0oA3pbm/Eq321tioWKqQduOmMnJx3r0Lw78RdQ0sZvv9UwBdsbx&#10;8o42t7dTXjR1AuWO0nyzGwcnLBvTAxWl9uuDi38sMkTPPvQ8Lu/2icfX3oA+oLf4m3eooPmwcFXG&#10;Bt24O0jH65rrND1mW5KorK6EZY5HAx2z3zmvkHTtTexkVWZo0fAIbjGTkncep/QV7N4Y8WWokFtc&#10;SKokwC0hAAYdyewoA+qvD15aNL5IjU7crv7Ad+PQdfeu4fUAkIiMgMZLEAj5SVH5/lXzxo2u2Ef7&#10;9Zo1kBMbAHKnPTH1HSvQoNZae1DxbGIJwzDaVLdcUAen3Nwby3jn8uNcKqAnqB6Z96sWvmO8bOjK&#10;N2GTOOB0wDn15rxybX2iX7IWYDarKx5yc9jXaaJ4kW+1SKKWckI3+tc4HrwvegD6c0OZvsaqqbVZ&#10;Qik/eAHXBp93qMCTCCNtrqPvbsEk8YA9x1rzpvGMyQrZW5iEePllPy7z3wfWsfUNdhkmjZTjBDMy&#10;n5jkYIWgDu9Q1GaVDGqElJCNqtyPp+NXrCxub7bPNtddoYnndkc/1rhtLlW+dJZt6xkAkM3OQe/4&#10;V6dbT2wk3RZC4BUdScf0oA77S7eUuiOgB24YDpjsOldHaWjQr9o2/u2xkL95SDzz71iWcsXlqts4&#10;DuNzgc7QK3YpQ7bTuUA/OF+63Oc57UAannNbqFHmL5uOSBwD0HerEoaARxICMlVLBgeO/wCdM82P&#10;YJI8NGPbPA6fjV22+bMtmFBJ5YjJxj0oAkMN2W3oEUKChA6FQf51j3lvI58y3IwSqtkdvb6V0Rku&#10;PLEKhCcZDAepzXKXeoSSpJGWAd17HAwvGB6GgDKmntxceQJB+7bc2eR7j/8AVVW6h+1oVEYEkudx&#10;PYZ7d6huOSXdVQ4Xayjv7jufer3lAuxdS+FwGzy27GRQBw+qRywH90BjJzgce3NZUSzRNKjomxWG&#10;6QE/MB7nvXZalYxSpLEp24UEoufl+tcfNCkLsxk/dg7QjAknjjIoAqC7aFZXsyFVW5Xttx1+v4Vm&#10;SyTLCJ5SHikP3TwC3Oc1cMSBt0mFcrgg9x14Pp7VlXdyqhfs4GZAxcOucMOhHpigBYJnjmDEkhn2&#10;sqkYweefQV2Phxk+RCrhlb5QOePftXn8TZYS/IS3GY2wT7Gt7TrvUBMVkJWOIKcHgn/ZHrQB6O8q&#10;zBo4ogxJCbc8gnrn6VDJJIEEEoygb94e4I6Hng1mrJJ5u+3YhCSzBxzyeSMVKgmkb7O8iu+Sq7QR&#10;8vXOT6UAPgmCXAjiC7OFJAxz15pTG6PI8ZzlPmY9R34+tXBDKURERWEmCrYwOfU/hV0RQq0qbN5V&#10;ckIPT2PpQBiwxt80J3FWzgHruPbNDwqoaIkL8hVVbqWT3HNbunxSZVpnk2sNyY6BSOR061jXZkh3&#10;u2Q0ZA3nHzf/AFzQBTmhmSMT3HIaMAFTg9cZH0rHEojBiP3R/ebnP9a0DG7fIAhDneHLY5Pfn071&#10;lPujU3cjLjngjdg+g9PrQBzt5atdS/uxkqd2Xydo6nA6Gv5aP+CifweX4VftH6jf6fbyQ6b4lT+3&#10;rRip8vzp2IukUknJEwZiM5AccAEV/UnqEkpAhYsC/BOSAVB7e/NfmD/wUo+FUXj34BXvie0WaS98&#10;L3S6tbEbfmtmxFcq2eSqo2/g9U6HmgD+bqiiigAooooAKKKKACiiigAooooAKKKKACiiigAooooA&#10;KKKKACiiigAooooAKKKKACiiigAooooAKKKKACiiigAooooAKKKKACiiigAooooA/T//AIJ7eLdY&#10;0bwh8QvDGmfEbSvDEWtar8OU1DwDqdmss3jS2tPF9hKI9PuSD5F3pk/k3ZVSGktftHO1WB/2Mf2f&#10;f+SSaH/2CdO/9IoK/wAeH/gnfbePLv4efEseHtL8Bapo1trXwzvfEUviF0XxJpKDxfZQWupeHQxB&#10;ZvOmFlfBckW94DjAJH+w9+z7/wAkk0P/ALBOnf8ApFBQB//T3v8AgpbL47TSP2Uovhpe+AbLWZ7L&#10;x9Z2w+J6o3hu9judM8TQz6ddiT5d+owPJZ23Qi5miwQcEf58jdBX+gP/AMFSfB+pePfCX7LXhXS/&#10;hvY/Fx7nTvH7z+ANQvBp66jawaZ4mmupYbklfLu7KBJLy0IO77TBGFBYgH/P4boKAGUUUUAFFFFA&#10;BRRRQAUUUUAFFFFABRRRQAUUUUAFFFFABRRRQAUUUUAFFFFABRRRQAUUUUAFFFFABRRRQAUUUUAF&#10;FFFABRRRQAUUUUAKOvNfX37K3hgHU7zxrco4WJf7PtXUAjzZQC57kELgZwB83WvkJM7uK/VX4EeF&#10;h4f+HGl2mo5hmkVrpmxjBnJcZPPYgYxwetAHaOpSMtMZHtyCVMYy6vu+UH8euKW2eNIJrgCTzEIX&#10;LL90E9geK04obh7hR5haJUdlKgE7xx14/wAauwRQQXUazKTICxEx44GcdRjvQBU0/T3mnEcCNIG/&#10;ekMh++o5OT0H9a7AWjxLEJ4QCG3cjbtU989M+2KZbwpNE0NtK+3d/wAs+Pu9sZyD71r3F8rW0Vrd&#10;rmPf5fB+cL9TxjPX+dAEKpFJcNZxldyAFDu25zz36gdRWzbafFDAbYlZZi3yyHGzaR0xx3qmYFkI&#10;kAjdt5+ZRnCgY2jdn25+taqW9ozosiLvl/dN3VSBweOPT6elAEclrIkEchjaVo1Cumcpk8HHpgGt&#10;+TTZoDGbIqZEREVWO3jvng84GRSLbQmJ1LqTAGZjGSPrxnnrzzWpGYECSwecC8YaR0AO8YG0c0AP&#10;R13BGl3SCNiTERlQo7qBzj2qCwjN5a+YBje4kKt0MX8R/wB4deKvMi28apBFu43ybsD5T1GOME9D&#10;Wpp4t4I/tjlI9oVY9rbm+Y5Pt+FAHXaXCJLSJZtxUR483owAzjGT7VoJHAZftBBVTH5ZkCDJHfJO&#10;c1dtbS5vJPPiO5NgbDKMqSMc/TtgUrK9vKYodrZXY6scnHcng/y/KgDOuhmMQRxMI9gbcQSWGeO3&#10;ArGlWCaR4QjxMmVG3tntk/z966OQXscG+XhY2O5kHGT2wDkjH9KzruLz5AFAk64RDtXBGRuLD2oA&#10;4WfTBHazRLmXgFGxlgAR6/jXnHiRjes8DbgkbgyKSFUhR6dCT3xwK9oS2tUeR7ouu9CuwDcAx7DA&#10;+7XB+KtOsp7ZlcBltx5WB3zk4JxQB856wG3C3SMxxkmQ7mGMIOo9SOgP6V5H4oltbyIC3Y4kJVE2&#10;ksf72G9cflXr2p2ziQ29nKDiNmg3rlULEcHtn/CvFtdgRG/doxwptix4UE5LNwONxHUUAfP3iO3V&#10;LtpIsZnWT7SOgUL6nqCOOma8/mjmk05ZUAgeR/L88qAXHTacgfnXW+I1MmqiCb93KuRFkkJsGMq6&#10;8g5PIJIz6VxEMdvEFE8ufKDCNN5K7O5PGDigDndRaG4hRkiCSRAhBgoGVQBkNyMirthNJNMvnney&#10;uH83eu5Sc8dMZxVu60CK+jW5tMMqlosxDAKkZ3KDgD6Vz0F5b2VwLTBmt4gTIgG1VbPUt/TBFAGz&#10;Et0Y/OuBIkcsoVFbGNx43NjJHHTHFaMUUdmz3VttG3JUn7ziPrgHOQD3zVU6naToDgyNNIY2Jb5D&#10;kHjjpj65rpZrmKytmtbJAsiy9A2GjGMA8/w5HY85oAyIl1OERXMWSszGV5EIcjngHI+77dvetKws&#10;kntXkkj+Z5JJGM5IZS3Q/N6e1W7iOeC3CQKs6SIC6gg4UjLEdMY5waW2kjZz5TOEKghmAI+Tptz+&#10;Rx9aAM8R3CotrO2y53FIHIChsHIJB6gjk1rxTDzY4VVppW3KEBAcq3BYZ9cHii7u5FRY5mjChAI5&#10;sbyw656ds/4UkVgLm5WYlGEX7uErlQByeT3B9BQBuaRd3EN7ILkNARINmW4x07D8q76yU2V59kdF&#10;lS4JkXe7L8w5b8xz1rjfs8EsDR3EL7mCMuwEbVPIG4gdema6xWn02eFZyZAny73ONuc4DYGTxQB2&#10;d4rBVZfLkgyHIyyhXyBjgHOB3rXt54gH8zbJuby4UB5U9zk4x69azre9tpP9SpWN0AELHIGDzyM5&#10;BPpV+1kMzGCWELmThlAYOOWOQMY5zjNAHY28i3EMUtvD5bDEYYnO8ocFvxq80dugVN0j87ljXhVJ&#10;5PXJIHb1rDR4RIscjSAyKWWNMhUXB56dM9RV/TWghaSOGUBwuCzZIDZz0wTwMGgDoNFaNLgW8gMj&#10;RuZHAA2qxO0/N0/Ct+Vp5iNmAHcJ8meF7Yxj865Fd0CyfaDtlYqiZOSzAjJ47HPSujt57eO1W3uC&#10;ok4Qug+WMA8uD26460Ab6MtvKkkZDbI5GZG4IJ+7n1+tVrVIpbl7W+ZZFU7olJ2qxxnp3OMVmrLZ&#10;vO1v1CSZi2tnccfxMecd8Vfn2TvBIsRQ7f3xXH3uen+c0AWIrVSTMDgD92Gc7grHnj+WKtIZzFlM&#10;IJH+dRgkPjgA+h/SqlqkNwwa1XajjbscZdR1GT1JzmtKC4mkZjbR8phWfADEAcjJHXg5wKAO10LW&#10;5dMEMc0kTI0m1nByTjoDx2r1608TqUlilldY5ORIrAY4xwB2zXzy0rIv2aOPYvDEkjPXgdOo+nIN&#10;dGkwSNbBmUsQOE+ba2O56Y9qAPXJdeke3WSKUyKgCMH4Ofb6VreG/E95bXaSh3dSQ3OCy5/u8dPW&#10;vn2+ur+1bZGUYnbvXopZgePc8dq3tD1W6truK7nlYxny1KAj5cjkZx7UAfY8Xi/UDECv75cM0agA&#10;ZPbb/U1vaJfXt83n3W1cqrqpwSp/OvJPDbyzLEVDsxO6MZJCA9efb2r2vQ7GNbgR+WHQDEkjkBs5&#10;z0HvQB6RojGWfeypgAFfTpg5zXoVjcW9pbsiHeZANzA42j/CvOoIoLZ28xWJ8vBBOCc9NuOOO9b+&#10;mXEcqCKVZAF4VccspPfGfzoA9Y0vWbZphHKxRdnL5+THXGcV0llfIZCY3YBhlo/f1HrXkEcypO9u&#10;yjaG/ePnIA4wMfX3rubNZ44EmQbgAB8vXn3xQB38d5mESbiMcbFOMj6dq2bDUbmOyLGRcMWznnaO&#10;1ebpdpM5g8tVYZyGJ3e+MfrWVqep/ZHBt5BuJKmLkgjH8qAPVn8QXcUQtg2JWHy5AI9xWFNq8mAZ&#10;F5BORjHbrXmNnq04cNMdzOQyk57k8Ada6KK7kSEI8algTgjnkdhmgDsoZ0dmllibZkld5zjsTjr1&#10;qybiCMC2cgMzZGzoW/mOKxHvY49qoucgmRiM4445/pVR72FlE10WKooZG6H2Ix1xQBrX1/amQuEJ&#10;LsqlSTkH8O1c5fCzuN8UT/MzE45IHpyO/tVcanbz3AMkgU7WJPTr0xx1rBup4oYjCRnczHjIYgjr&#10;QA27Aml87zNqHJbJ4wBgfjWE523JTOFLB946Er0qK6CXHlrGW2xZ+XPPPfHrWVeXAhX7QXYsRygG&#10;Dkf57UAXGMUaAZVCztnCkZNaWnXasskeXLIQU6dj1XPOK85/tZpMxxSKS/Lbvmxgdc5wDV7Tr8bw&#10;8iqxJBZiSMdsD/CgD1K0vpNpeZ/mYhcFTnHcV29i2IkeEnci5O7geoArz6wmiijRlOCccHoMdDzm&#10;u4juLR1GyPyztzwchvf2oA7rTHS5snuJsBY2II44x2HrTI4t7m4gbmVtoRefvev1qbT7mA2oijZQ&#10;W5PAzyOTV9WtrotDIFX5iYiT0IHoMUAc3N5qyCOZipJO3YewHTPvWBcpNHbsrBA3CuS273HFdnL/&#10;AKPtfAJycksCRjsR/wDXrC1OOAMZV2bCAecsSCeox0oA5BJN53SHKqpL4/Q1lajeJMht7ZSq4wrq&#10;OGJ7kVqSuLaT7XGyBB8hVMgknjGD1xWFcTMJJG+6FGURjgk4xwKAOamlnTfbyopUHJZm+bGOcV5b&#10;4o0Wx8T6DfeGNXVZdPv7WezuYXAJeKdDG4G7PODwccYr0jVb62WH7WokBWMgjPOTzk1w8k6ecbqR&#10;Cx2qpbdgcjOR9O9AH8jPxg+Hd18KPiZr3w8vS7PpGpzWkckgAaWENmGUhWYDzIyr4ycZx1BrzOv0&#10;o/4KfeC7HQvjlZeLtPZT/bujxSXahgStzanyicdcNH5ZBPU5x0r816ACiiigAooooAKKKKACiiig&#10;AooooAKKKKACiiigAooooAKKKKACiiigAooooAKKKKACiiigAooooAKKKKACiiigAooooAKKKKAC&#10;iiigD9Lv2BPCGna34X8beKNR+G2oeKToniH4dSWPj+wvGhTwTd3Xii1hEt7bKR59rqkBns8sCsdy&#10;bc8My1/shfs+/wDJJND/AOwTp3/pFBX+NT+wfN4Dt9N8Vv4ivfH2n6zNrvgC08Onw4rHw3qMjeKL&#10;Oa603xGVBAR4Ije2O4gG5svXAP8Asrfs+/8AJJND/wCwTp3/AKRQUAf/1MX/AIK623gS5+G37Lv/&#10;AAsvS/HmraLDa+N7u6i+GTsniS0e2svEc0GpWbKQdumzIl9cAnBt4JAwIJB/gcc5wf6Yr+/f/gq1&#10;4u0rwL4M/ZV8T6v8R9V+EqW8XjWODx/o9m1/Npt3PZ+I4bWOW2QMZbS8uHjtLxSNv2aaXd8ua/gI&#10;foB+lADKKKKACiiigAooooAKKKKACiiigAooooAKKKKACiiigAooooAKKKKACiiigAooooAKKKKA&#10;CiiigAooooAKKKKACiiigAooooAKKKKAPQfhZ4X/AOEw+IOleH2AZJ7tWmVlLAxRfPICByQVUjFf&#10;sjpscdvFEJIwwbO/5AFUjjABr88v2QPCq6j4wvvFRJD6ZbiK1PGDLcZDHrnIQEenJ9q/RX5ZJBc3&#10;+53RwqKzDBA5J4A/KgChMqWl7tKxqd3PljJCnPIPYfSr0NoFkKsBIA4YueADjjBanRz2rubu5JJb&#10;KpgADgdMkYI9O/FStLHdK9/O67mAYxk7wQnAwD09SKALFlaB51Ztg2sUZFXk9xjBGeDUhtxF5yKy&#10;fZ9/lxLMMlCTzjrwelU4yqMJAcBWwu8ADLHr7e1bd3dNPiSEZAbJdVG3jggg4oAq20Bkglkt+AF2&#10;bFXAIzyMDv71rQm1kuY9POIfM+Z9iNkY4PPX86qqoZUITJVApdT8wbruxxkc9qswLcmIzNNNIrK2&#10;dihGdu2c9BjuKANy2F1HBJpsZDAEuG4JB5zzz19K39Ptru4ghfMaEL5bKq4LJ6kex71gWkFzZWqz&#10;QSyRoCGcH5lGOozj0PSutsJliIuXVcgctGfmK44JA7H09aAEkW5P7y4KRxGMKq7SdpBzz7VZtrVp&#10;JxGVLLNIdsWAI16ZOR69qhuSrSRuu4FW+83U7uen9KmWaQzx7GjAY7ZJAMdzjHoR3xQB6zYSiaVE&#10;cRoNwXfgA7VGOKv6jazRArOF3tJu8xABuGOOB6965m21GDakMiI+ON7cZC88dM1JfavDdyxQrO0c&#10;ueSR0A53cevSgCG9ilWLzreRsry5YfIpPH3c9/WqSK0AEkx3YGSSRlvXHbp2q359vlklZTFMPm2n&#10;vj+MfWucutVuobcNMCN52REkYKqSBtAHTHrQBI92YCZIyMSEsoI5APqR/hiuA8QSIhkikkPkbSwV&#10;QMEH+I+46Vv6vq6xESzEMUUByvoMfnXlHiTU7W+DFlCLICFYN9454BXsDQB5P4iL20oSyxh5VIdj&#10;6e3YGvD/ABpqdukD2cQCIGCSyjlS68lgeo7817FfmWSFTA6gRqXJdchj2GOOnSvnXxbLJPdCeEgw&#10;bg8yMQoU88jGeTjn+lAHiXirVX01heXDKyCTG2MKN4b7pfnP51wF7dWrANK3mZk3DOOr9yRyQP1r&#10;qvE8Ut+ZGtwogdiyvtVmJGDtJPrng9MV5xcadaW5edEnXKr5idevP3jxjPb0oAuGeaWBrO1Z/NBP&#10;l7JNyuOyDGMADqKglET5Xym810AZoiSBgc8Mc/UVTge0lnV5VWFSfOzEcNnnhj157jHPWr+l3CCS&#10;WWKdo3DhHCfNnf1Cnpg4oAXRY2mAljPkqkiiSJtpAUd8e5+934rsza28UZ1G5yFeQAIBtAbHLKec&#10;j27VhJZpZXi30JigWeZYpUAA27PfkDfnvXZxRNLeCe4dnBkYBM7WG4EdB7jJ9qAL+kyLDcJ9q8o3&#10;Lpu4QjccYHsMdx3q9FYXkeprbTIpSHLKuCOW45OeeD+FWNNFrbWw1BZFjDMcRgFgGzsxk8859sVo&#10;Qx2cF0zPbPhWZYmd1yzZPIIzxz3oAwpI7q1iSe8TC7txjiAC7VJyTwPyPHtU1vZ3Ub+ZEymyZg0g&#10;PzOSTldhHQcc1tX/ANmuNsKCSMZELhGIAVidpPbr0Ofrin20RtkT7S5WVxJGu/G1gOnC9DxQBUW4&#10;8q7E0jSeW9woQH5m2oDuLfpXR3qR5t7qBiY5MlInXAweASe9Z2nx2M8ssqKQXZSCPuHsx9Qas+ZJ&#10;Zs0Uu+SMvhE4zHgnGM+gxxQB22itBBm2nkj+QqVESYJU59cZHTrXRExy3ZSJVk3kK6btrM3UAAHg&#10;H1rmLadL7yr2xlUhBjywR6YL47Zx9K66ymsoIhcbXUJwTIADknIAPpQBv2ojnzFceYhUiNWJ+fIz&#10;x7j1qSHdBcG3B/fHEplBCHI6qDjnA96yIIoWk2ptSEvuVBncw9mBzkngCtQ2tw9x9tUZKExoseMp&#10;689Oh59KANWOYmXypUR1QgxouAQTnlieuf0pW1SaGbzGVWOcPGSAp3fL8o6e5wKxJbeUOs8I3cqs&#10;hZuTk9A3tjrVmWaymwrfK0bFQCBkEHgg5z9OaAOmtr9U3IYgPLyi7yAQp7HHftiugguftRERjZcg&#10;tsTA2lcdDnrj9a8y028vGjfeyzKN4cMO3Xj0wRXUabfC5ESRhoiAQdwALDHUnORQB1kl5Lbb/LRg&#10;sv7xVkxuXHGBj1P61c01rleE8vzOsjk5wWGRnJ7e1YNuJLmZEd1CtksrKSQq/wB0nqCOcfWtvS5o&#10;nSbzRjKmMPGBjKYAyD6igDUhuLkySSy5ZtpCEAEBhzx9e1dQqx3iwvOFVunljAkfIwSwFcsEiYQx&#10;2+GdlMhZm24I5Hy/hW0sTSyC8ZmMoVVVhgZJ65wMYz+OKALF1Yw2h3FAxGG25J3Bjx+XHSmXKThp&#10;nzuImy5jAA2jnjOO/SrMREGyK4k+baQpxlid2dvHoepqV4CGMt6vzqNpXByQRklvw96APevh74gi&#10;dI0QF2ICjdhQhOM5H619BaVcBQ4ZsM5wWHI57+4/lXwxpOpS6Xdw3VsvyySASKxwyj3x7Yr6w8Pa&#10;zczwLNE0ZKp8qqNymQdMjtmgD263mWJBMJA0Kja0jn5uBxx9a6GCcmAZZhubG/P3hjqcfpXAaVJH&#10;FpgYRjLsuUPGTnnnpwf0rrrSdZd20ARh/mXH3c9B2wKAOhiNvI3mrulfzB5oGAMdsj0FehWF5CyI&#10;u0MhGHaM5I5zgV5XHf2Vs5l3YOf3vRevQcVbXxQyw7YSqxFfmyMHJzjGBn2oA7u51RbVvJQxrkNt&#10;x2BPGTnrXLJcSXE/mTL5gYFQV55HYjsRXOR3322T5um3dt7LjsT/AFrrrGKG4lDbWicrklB1fHUD&#10;txQBLaW8krB5GABzskXPBx3ya6u2W4jTN5zIPmXHA6cEe9ZdjbRhS46MCoEmCRg8njpXVB5FXyVK&#10;BmA2krvChe2RQAKyunmbdzOu3A9AOCaz2SNYHdpWYoCm1sYx14HtVuaMRSJIGBVlBUv0x79+p6VE&#10;iLJCCq5YH7+evXj8aAMA73ghlhKsjHkyEKfzFY3lKMxyZyG3As2Pl7/hW1PIsaSxLEA6vlAPfrnt&#10;xXLXup6XAcRgGY4EjdVxjqaAG6lJIsgeVljUHGSQOB0+vFcNq2o3F4srW0ikxclW56noQOaz9T1e&#10;41Mos2HiLZQqOo68ewxVNYpUZ72ADdwVDkYAJHU9+KAHQmWzgLzbHaV2do1BztJwAKtwLMZPKIIQ&#10;HzGycHgdBVpIixKx53HoVODzzjntU/2ZJUVWVhtYlsDljnjOPcUAdj4e1kJIscYaZGUbwemB0ODz&#10;n3r1yzNtGRAyCYthlw4yo7E54xXhWnnzD5kAKkErw2MgDk9P616Rod40kvl3RyFAbn7xUD070Aem&#10;W7ralA7cF8EDnnpz7V0F8sLRjcwRlHATjntiuAe4+xt5rECNmAXI+73BIGa6WeWOaDKEPP5gbn5V&#10;Kj1oAjkljTaC5Ejclj6AEc/WsKeW5wI3kR842bx8o456c5/CrmoriFiwbDYO0jGD7GuSurtbOUI6&#10;sSUwsZYAhu5z3oAz9ReeWQ+WzKplyCwwBs69feuVbUriaSRECykqwkBPK7TnIq5fXlzdzNJOybVJ&#10;MYPTB/GuS1K7igLLI22Z84UDOBjPb19KAKF/qTjLTRorgEbScsQT+WO9c++qW2nxz/aATEgadnTD&#10;AKASf5VSluxbxGSZQS74G4+o4JPXFeOfHHxbH4T+Fes6wzIrRWbrGyjAJkG3kjtz9aAPwJ/a28b6&#10;p8RPirq+tTI5tkuits7YULGnyAAZ79cV8nEV734hhe+ub64ZQTdSMcv8yMCMq4yeDmvB5FKMVbqC&#10;QaAI6KKKACiiigAooooAKKKKACiiigAooooAKKKKACiiigAooooAKKKKACiiigAooooAKKKKACii&#10;igAooooAKKKKACiiigAooooAKKKKAP00/wCCffi270Xw3498NWHxKt/Cp1nVfh5FeeALu0Mq+OLS&#10;28X6fM0NvPgrBdaZOIL1ejPbrcAHaHB/2PP2ff8Akkmh/wDYJ07/ANIoK/x4v+Cd/wDwnUnw7+Jd&#10;r4cg8AXujprXwzu/EUPiQoPElnFH4vsorbUfDYb5jJHPMtpfbTn7LeHIxkj/AGHf2ff+SSaH/wBg&#10;nTv/AEigoA//1d3/AIKYan4w0nRf2VbnwDr/AID8OatJYfEC0tb/AOJsccvhq4F1pfieCXTb5ZPl&#10;A1ON2sIm6pNcRspDAGv8+aTHGAfxr/QK/wCCofhTXPG/hX9lnwx4e+Hei/Fe4udO+IDSeAteu1sL&#10;fU7aHS/E0t00VyxURXdrAkl1ZMDuF1DFtBbAP+fm2MDFADaKKKACiiigAooooAKKKKACiiigAooo&#10;oAKKKKACiiigAooooAKKKKACiiigAooooAKKKKACiiigAooooAKKKKACiiigAooooAKKKcFLED14&#10;oA/TD9lTTLLTfhvDqsYBmu7u4lm2gbyVYRIvY4G3PcAk+pr6ntZbe3kUTh0LksGkBAVh2wc5+lfJ&#10;/grxRpvhfwlp2iwGZporWG3V05Kkj587cDbuJ5I/M16hb+OGuVi3obgxkMg6upXALFuQRnPTj2oA&#10;9eunt4JEcYaQsvlq43BBnPtyeM1Agn86JbgbJWV2bygOARw3A6HGa84bxnptvG63cc/8QikizhmJ&#10;5UjpwfSqlj45M801tJvAkiV0I6nB6HsB7UAerSxSSWSlZn42bHkYbic8jBHPHT0regljggYOmWLB&#10;GXcG57f/AF8V5PH4xaW0gjaHeImKkKu7LHvwMDHOa6u08Q2F8n2e9dIV2KMOcF1POBzkGgDrnt7i&#10;CWGeRmDs4jbaSU29Fz1Axwa1rdxJ8rTSbmcsEYbRu9uufwFcnJrVnLEI4nX5WXmOQBgn8hyMDArQ&#10;+3WLNJdWzNKVU53NkqxHO3HSgD0VLiacG1hdGY8gchW9xnoR+tbEIMFx9oj5Qx4AA6HPTb6+lcDo&#10;+ooY1/1ZiADku3YkcEZGP61rSa/DHGfssixDewkwcsC3b/PagDrIJbieVZZRGUJVCU7EdeOeM9ak&#10;SIJKRKVDTvujC/d46MO3auSi8bWdm4nhcg8rInlgj2YfX6VkS/ECzkQeYpJkzhiOhznIGemKAPXb&#10;i/jB3SsGC54bB2uB0Ix1PP51YFzGLr7UJEiwpfgdRjp/+qvFJvHEZU2vliPbwyk5bnoT/ePeub1z&#10;xXfTMsokQNt8nyzkg45JGOlAHsOreKdOsW86Btz5ZJQo6fgOv1Fcpqnjpppd6KAEG1SWOQx6EAjG&#10;OfwryCPxTCF2QFvM3sPm5YjuST6Vzd14pugzbQn7tQBKTnlgQDnOMd8UAev6n4s32ZtJmjjicDIx&#10;lierfMeMHOMf/qrza71yF91pJIsLAiUuwB49McZx7flXA6prmoixW2u1iRAzE4TcWHccZxn1FcBq&#10;es3rz7SCEcLIjMrH5QOct1CigDpPFXjCORoS7tE8bHK5G1k4ydpHB/n2r508ReJpZ4UitcKzB2fz&#10;PkJzkk8Af/qzV3Wbu61dRJfNKDI5QhSMMBnHPBxxx69KwbqCQsl5cH+Ngf4gc8jaTnBNAHFXM/2G&#10;BUOZWdhlAoIJODjg5+hzWLd6fb3c7Wm8BoQBIE5QFvu7ueorYvkGqRrcovlCIE7iAxBH8JI4Gfaq&#10;gjk1azM+nOrOcGVWG3JHHGefcHNAHNajZOv7xduFbaJEQt5uT26Yx0Gani02G7QfZmEUrOpEcXyr&#10;iMcnAHX2NdFsjVBCFSQRq2wgkNuHTIHOV4wc81mTLFaSRx3eXG4SCVTgl25GSD0GMEUAW2kVJGa7&#10;eLmJQICmAcDB557eoqzFrsUNkk0iSiVfm+cZwGP8I5JJA6E1Uub2R5MT2wjf5GRj8vytzzjqAc9u&#10;ay1F3PZzPbllYurK/t12Dd69fyoA9Og1dLtPKWHMRwDcI20SBf7/AB8vpjmrtlqtpck243uQ+Xhk&#10;+bBXgAEdeexrE8PWWoBVurw7YZMZRgc7mPXA4Ge/HSu90eyeC7WGTdIjGR/OXggAc9jnnueaAK8t&#10;pKqrd3pCtI4eWKPKsiocLlRzycHuO9bERuGkZLI7oWRTK0o3bDjA5AyOhOKnvtzR580g4UFgAGAH&#10;GD9fr1rV/siB/wBzDtRiN0e3ADkcZbnqPSgDlrZUOrFoZWDh/wB6VGVweQcZxzxjpXSbL94ySkah&#10;XUMJAckk4LA9TWzFpV9HE9v5ZjwF81xgnHUADng9u9bGqkR2ECvCWDSBGlfjDY6jPI9D7/nQBxtp&#10;DBpCvBGpaQs25lY7Wzz1Geg6ZBrfs7my13ZPK2JrVchT91s9BkHHHv8ASmNCy4ltlQ28j+UCvLJg&#10;8k5PQDJ9/WuXS4eyuDGj+VbicBNigOxJ5IA4JxzzQB63ZAOwRcFwN6pt+bcv8WT0yOOe/etm3aUN&#10;I0MUqLhFifOCrEf3R+vNY3hu9t1tBLbFmbkgr8pcjr8h6D16+1dJb3DSXJvrpiCTt8plCbQvIyOO&#10;ewoAv2dn8wnYDHlk+VjAAJB6HHJrH1VkhwogcMV3sIwMsh5AII6k8d+PStC3uLuS5kYeUyTZVZH6&#10;H+8B6FfTvV+60+8EUkUrYkQjIXBAQfdA9QepoA4OBlg1KO9tJGVplLmJlKkleoAHYevNehR2wuiL&#10;1oxHuAzI54J9Bjnn6V57ruYZvtKxszMwSN0HJJA3Lx0HY9q6/RbfUzEsTrsyCcKxcKW6HtjFAHUj&#10;zLiU6e5GHACSpn5SvBHHIq39mms7cWkTSFkZWZkOdy5w2PUHuOtTAXMUsUWURiPMJQZGBxggf3qs&#10;3NqqzR7lwxyW4PGeygdMelAG/ZJHbxpDBGdyR+ZFIwy3zHrnB7VrJ5PkC1uQztK+5XXhAQecY5GD&#10;1ycVk6Sk4d2hlAjC4jzySBgsP8avyYsXN1bE8fKwYEqS/p1PP4UAaaCOzYOh4f5mYc8d1GDxk1qJ&#10;NbXiMIInQH7yHklgRyfU9ayrO6i8sMy/63OVI42kckY+nWuijVVQOrYbAcEYHyt0A7H60Ac9LEI5&#10;Fmtw2C5Vg3XcBgA9gPxx9K6vw54wuvDM32RQWg25O9sd8ggVVS0Ihke3kB3PvdeC2PXH05qKe1Ez&#10;rMymREzuK9jngEccYzzQB9I6V8QIL5YVO8RI3DZLDAGe2P1rsLTx+m7EDDc5JkBPHtntXyJBPHaR&#10;tMjHBADMMkb+MYGeDxnrXpmh3vnW7D77HDKdvP40Ae522tXl5MpAz5h2vnHBPIIyTXSWM080++Vn&#10;YoNscQGMEdyOc4PevM9FbdF5iMru527G+XGeefevX9DeV54pmGGRAFK4/H6/WgDfsC8iefJgKx/e&#10;qc5Y+1eg2l15yxQsFVR8oJ5bGP8APOa5MBpIBNzsDffUYwTyOe9X7dpLmaZ+QcJ5ZbpuB5wOODQB&#10;3n20SpJygAGGU8An39Sa2lnjVBAxYMGGZAeG46e5ri470pclWJkGQoJA/I5xWlDcOXBjC+YhO0se&#10;Bn+dAG8he5lDyDCAbUUn7p+tUbrUls4HeEBjuJX5uQSR1JqjrfiCytrbyVYyOg5zjBI715VqHiSZ&#10;nydqKSFU53ZzwB9KAOg1bxU8cskdtKEBBUEDB3e31Hc15w7STK8U3IY7+p+8OOD+tMupLiaVHkUt&#10;gkeYc554xjuB2zWu9mLYRx2GSrjLFuWDDjAU880AZ6W00bw2kLJggHJ4ZfqTn37Cr9gptWaEq8zh&#10;iuTg/KO3PHTpUrxztFlF+Un52H3uOCMVoRrIICjMqHYrHPDccDOeaAIZY440+0NGxG0RoeQwYtye&#10;v4GrNqjiRZod8YViFKnkFRnAB6VBZXEisI0DOC3y7yMfL3HqD29annmnF4JZpV5JO0DO5yffoAKA&#10;NFAohNxbh85I5HJY8E/lU9lqE+nlHcZZcdDgjPYE9qzYLxPNlSSUMOFEa/d69Qe1aLuuQIQ79MMf&#10;QDpjjvQB6jpGtWd6pgYqTjbuH3yD/hXYRwQxxsVdip+bOQMA9q+eYbyW0kZ0Zwdx2kADkjP+c16D&#10;pPia8RRDfq0iNjlcZzjt2P4UAejXUMU1l5bSllUDaAcfXPqM/wAq4fUYFMpmly7IdrKnJHoeT0PY&#10;1r3GuWM8TQxMI3O0Etj16DtWfd3UR2NFIAGyuDySTwen9eKAPP760Yh7hQV/jVScjbn8a5TUZoPs&#10;T5xI7L8oPXcSOv5flXdXM6mSWK5BY7csydgCNvI7nH4CuCv4W/1qld0rE57BT6exoA85R7iaeRbo&#10;gFZfvNnG3HQf/qr40/bf15dG+Ds9i2WS5uo4dvQBBlgB+X419t3RljnZFVcqAULkjBzjOTxX5if8&#10;FFtT8nQdE0O4Eci3Fy80rOdv3Rjj1x1oA/Ji9lS4vYo4WCRmMne5ALAEdj+npXmmt2/2bUZFzuDH&#10;zFf1D8138wSa6EJiAUwlQpwAr44yCQQDgY9a4XWonW4V3LnKAEt7dh646ZoAxKKU8HFJQAUUUUAF&#10;FFFABRRRQAUUUUAFFFFABRRRQAUUUUAFFFFABRRRQAUUUUAFFFFABRRRQAUUUUAFFFFABRRRQAUU&#10;UUAFFFFABRRRQB+m37AXhQaz4O8c+I7j4aHxZFo3iP4byxeP4bzyJfAtzc+KLaBLiS3B3XFtqcTT&#10;WDggok0kDn5glf7HX7Pv/JJND/7BOnf+kUFf41n7BkXgCPSfFt14mTx7Brba98P7bw3qHhvzP+Ed&#10;klfxRZyXWneJNvyeTPbxtdWW/wD5erJMc9f9lP8AZ9/5JJof/YJ07/0igoA//9bJ/wCCuGleENZ+&#10;Hf7Ldp488N+OPFelJbeNru50v4byvD4khNrZ+I549SsWQgltLkRdQkQ/K8Vu6t8rGv4GZMDAzk+1&#10;f33f8FZfFeheCPA37K3ifxH4+8Q/C+3tk8ZhPHXhe1a+vdMuZbTxFFal7ZAWls552jgvkxzZyTZ4&#10;zX8B7dBQA2iiigAooooAKKKKACiiigAooooAKKKKACiiigAooooAKKKKACiiigAooooAKKKKACii&#10;igAooooAKKKKACiiigAooooAKKKKACu2+HOjHxD450nRyMrNex7htL5VDuYbR1yBXE19E/su6I2r&#10;/F2yuWVzFYQT3szRnBUBfLU+/wA7qMD1oA++NM8GQz3RjS0jI2htxH3sZJUj+Hpiulfw/BFCsAsT&#10;E4HzsBjaF6joM7uOBXq+jpC7mJ9uxVJ2qdpLAfeduasyzpJGolDmJiRn7xDAYzz0zigDxeLw2bmE&#10;LboTsZhIzHkMeyqAe/qahtdFWKGRRFkunlkyKApwenTI45r0w2ptWcK6qqkkBiAGc+3Unse2azGg&#10;h27pdp2qfMjJyc4/g6evOKAOGj002MQgsXEfBLKBu4JzuyfSktILpozLcLFJIrEISuPmHbPT3rt5&#10;JdOtrNrYoSWVVVycLjgnr1xmqFx5cMS2rJvEsgcK4wsRx1LfhwKAPPLm1ktoPOIUzMSs7IpIABJ6&#10;/kPSuUOr6xaSi1heWNfKx5rHK5z0HfrxXr4jgghm8kbwSQDgAYHbn3rljYW17LmWEjqynHBY9MDg&#10;cenFAHHxeKvE1tbvIjxyBS5+YhVz/sg9cdx+tNj+I81k5lljli5y8mMh/wDA5z+VehN4d037X5k0&#10;a3I2YIUDGfRu3J4B60t58NbLVIFmurdEgc7k4O5G9No+8PQ0AcWnjdrmPNzI8LSOwYkknyyc5Xjp&#10;3qeDxAk0EtyfMygVlXILFScZwcZAP5Ctm0+Ege+WN5ZSNjIsTkqyL0J74x6d66nSfhclzcCaZJRt&#10;YKhLHBC9j3+uOtAHHaXc3988Z/esu7cZd25lY9AD2Are1E+ZA0Tv5bbMnOcH3J5A3HvXqtn8NRph&#10;D2P7kFhgZO3PPbPA712Nl8NJbqFHvVV1dTlSpDSKuDjH+NAHzdHpHn/vmUJwFlCnuwwMdsEetXYf&#10;CNreRlpx+7V9ihh1C8A+5AzzX0mvw5EtybIBNpbeUkGdwHQH2HpXVQ+A4LKRLmzQMCzK2/gKRjhQ&#10;QeKAPmuTwXI0ZhhjMy7AiMoClDn/ADzmuY1b4a6vLpxR7ZovKRjvRT8xx+g9M/hX21JoT28DtKqM&#10;spEi5XHlj0Yjp646U/UJorlkgjYOFiUSeWDnb06jp9P0oA/MC6+HWoW7CCcyRtDtbcflGR1x6jn8&#10;+1cNr2iGO0mniXamfkI6sc/ex2U4r9MvFHgsz2jSWgjZY085mYjKg9s4r5L8T+HttyLSJC/mb3VV&#10;UKAo/hHJyc+vFAHxnfWgtYpHgjbEikgA4BORySRz9ea59TJcXBJXyfLhUOFGAue+4Ak8DPHavoa4&#10;8O280hWFZUIwMyjByOfLIGR64PFeceItGj0q8W4kiTczEtGO684OM8j2oA459PmupGKbyhGJMgB8&#10;Ac+v+fSsi40x7Oy8uAoznEgWRhhMnkAEH5Sc/jXaXFxaSg/ZHXEbhWV/lUqQMhTg/wA6wtSR9RX/&#10;AEV0DcBXVBhCmT19v60AczHDaQ6esUDCWS4dmfeceT7AnqPTtWnpsdidwuhsjtGYl1GA0g/hw33i&#10;eOc1E9ity73t6gclVzMQMfL90456nrg1sQ6fOYN/mK0aszuZcFFYDnOc4PPpnFAGxZW0UMpZ3+V0&#10;83Zg8FR91eemT1FaljfK6KXwvlnbgkggdcZzg5p1o1he2f2UK9tM2WbPylNoycY6g59PwNUdIhX7&#10;f5KR+cJHaRJyBsVQMHryM8/WgDvdVS1vrGP7CpjCzHasoAyp9+4Paum0/TXfYULgowZVxnJxxg4w&#10;ABziqFvCTHD5TKrRyDjblm5G3p2+tes6Y8U1uxaQKrE7Gjxl2I5Hrn8qAMLT47a81U2l4JI5SgUh&#10;22rx90jHNO1mU2sbaYUDqSdu8FwRu6579CQavta3U19Jc6gWj/d4hdhgZ6ZJHqOgJqprkF1Hph5A&#10;UktiUbcA8DnqfYdMk0AcxBAt3ZJDaOiRrMShfKhieoAHb+tV1sf7cnlgjjSNTITvwBlsbSQDxz0r&#10;T0OCIotxGroEZvKiI3A7sjBXoOe4q6Jbbzpg8aMABMmR90rndnJ70AUdNW4jRLJtpuI2ZZACD8qn&#10;A6dOPTg1qm4js5Jrjy5FO4KjfeyF64z0ye9ckNaaHVJWVMFpt6yBh8oPQnjp1HX6V1kV7cqhSJS8&#10;sgDFpORtHOQeMA9PrQBuaPcyXccttKA0kIckY+ZQ3OVHAJX2rpJi3kMUeQuEUu8vHCDgrnH0NZmk&#10;2GrrAbohApVmI2g7jxuyTjHPer/zpZvP5jbY9pEbjbln6AdsD9aAOWNhHNcBZmcFnJQx5GMDsf58&#10;V2emw20BhMQdQyBXc/w49uPXvTLbfJIZliB4wHbgMQME/L3/AJ1ox2QubY7X+TAf5iMNk4I2nnAo&#10;A1WtiJXuIGjf5drNkDcBgDpn/wCtWpb26TZtH/1uSASSSWPuRjgd6oWVtLaSB43JXksHHLAfwrj3&#10;9avqrTXLXVzltx2+VxiP34xnvQBt2aNCuLONdwPynPO4Dnkg5zW03lSWyzS7kaTB27MHeO+D1+tY&#10;lmHs0yqoVbqVGB1yvHsOOtXTPJPKIrkB9hHlMc7uT/CR+RNAGubiO5jYKEKBVZSAF+9wf17/AJ1r&#10;2UjQwGEvGrlVjcNkkKvQ59elYNsXknURxx7vLOUC8HPr+fatWynjgQuECuqsTN3HbAFAHSR2tqz5&#10;BDMyYkEa7ct2YEDOcU+x0qCKI3JJKniOMgk89Ac9Sc0yxu7YWZmw4V0IR3HysMYxnPUVqWlw0MAk&#10;G4jAwMZ+b1IBNAHNtpQdboRsozKNuc8cE8VDp+o3Nh+5tyVAXYdqnJ+h7fjXTLvnY3AVg+4jYQBv&#10;GOTj19v0rmdWsLeOUTAsio22Trkh+2Pr+VAHs/hrxXbXjB02/dEQEhUk/Lyf/rV7PoGqpcSheM/w&#10;OAecdj6V8ULHe2t67lYYhEQ0W07DvI6rjrx1rtdA8fapZy+RMxkAChCW4LHjJHWgD7dsbgC1+QYI&#10;VmZC2QDnJ6ntW7bzGS23hwccBs9AeV/TIr5WsvidfROkKqCcBZDkcjOOnX6elaqeNLuLAEohSTcC&#10;D06nkgdKAPoi41m0gkZvN3SDOU+9wPU9DzgViX/xDTMfkv8AMuNq8Dd/Pp6V4eut6hf2aiaQL1CY&#10;XAzngn3rUsLM3Jc3GZHDjB7E9PyoA9GXUmvphcTbxmPc4Y8Ak9PpWhMqyXOGEj+YnAHCj16cVmab&#10;ZT+QAY1YhgC5GSN49f5V29haTXTsEVUKAgZ9F9fftxQBBZ2IeMi5PUblJ7bhkdOSelbEemXFtcgk&#10;/eUdMZPbr610SWnlRJKUTH3mK8kdOTnpTkiXaSQVLHIYnPXjP0xQByVxBGFVpgDl+QPu8Dv3AyPx&#10;rPnhAyXdmQ4ErNzs+hH1x7V2F0bUKYogdv3WYgYYkcY7kd+a5RpAZhbKOY/lRQPlx39c49aAK0d2&#10;tuXTJK7QkbHqPbP09KaTAi+d8hLE4weRz7+taUTSeXI6qGUEfNx0x23dPwqk0sUIWRlZwNy8DCrk&#10;ZIOOnPegCnFey2+EEW1VIznkkHO7mriX8AjaYM3LEKwOQcDPB9fXFZ3lqx82QqxVgQh7L04x97J5&#10;q1bW+C3mFip+6Noxk+g/KgDT2vKkV1bkAY81Vbozd92TzgVqPLiENcllKnIZeNuRnI+mapLahYwS&#10;YmJGFJO3uODnpiqst1skHnjOSON2Rz0/nQBYkyE3F9yhPk2tkFx0J9D3rLl1HU7eEEttBwQf4ie+&#10;PT8af5sRDMXEafMQBn8R15rGuJiIiYHLksNqMOcdvm4/WgCG613UdwVNy5bJywBweCa5uXX7mWQx&#10;n7gBUE8EfNj+nFF4nlLLLKwyhCZzg/N0APTjmuavna4iVSrIWwjlOeOvNAGRrXiS+S7Md0XYeWfJ&#10;ji6sRwTn0r8hf2+/FN1qXivT7B186KKzwYg3SRzwSpGD7iv1e1GOK0kkncs3lAEHdxknjk9QfSvx&#10;O/a11O61H4tXjWDLMsYCIsiKQoRRnB7daAPjq8u76KfcWPzY8xR1zkEAZ/T2qLV7t5rYQFlZY3+X&#10;aBwT1JxwM9qqvdu9xv3KxLAMpyc/5HGaZdSL5f2OBcLnzCcDcTjpkdh2oAx6KU9aSgAooooAKKKK&#10;ACiiigAooooAKKKKACiiigAooooAKKKKACiiigAooooAKKKKACiiigAooooAKKKKACiiigAooooA&#10;KKKKACiiigD9Mv8Agn54sj0bw9488Mx/EyXwlPrOp/D2NvAL2ZntvHdtbeL9OmktRORttrnTZRDq&#10;EbfeeKKdB8rOK/2Pv2ff+SSaH/2CdO/9IoK/x3/+Cds3jx/h/wDEyy8N3vgE6N/a/wANLvxHpHiZ&#10;Y/8AhIXii8YWMVtf+GiwLi4triZbe82Ef6HdyZz2/wBiD9n3/kkmh/8AYJ07/wBIoKAP/9fd/wCC&#10;l+v+MfDOj/spat4A8W+C/BOr/Y/H1tZ658Q40l8OubrTPE0D6dfCQFVXVEkbT0f70clwrrhlBr/P&#10;mcYwK/0Ev+CnXhjxL4y8N/ss+G/CXgTw18TLy50z4hf8UP4tulsrDVLePSvE8lyiXDFRFeRQLJNY&#10;Pni8SAjJ4r/PsfnBoAZRRRQAUUUUAFFFFABRRRQAUUUUAFFFFABRRRQAUUUUAFFFFABRRRQAUUUU&#10;AFFFFABRRRQAUUUUAFFFFABRRRQAUUUUAFFFFABX2r+xdp6yeJ9W1LDrItlHaRS5xGBK5dweOSfL&#10;XH1PrXxVX2P+zR4jvvC2kXlxbjzFuroYRRzuiXoWOcBt3ueKAP0qtpp4kXzFZAmRuiznDdTyOnHB&#10;qcXNxa3Pkw8FiGVwdxw3bHcn9a+fYPi3qF1G8U8TgKAsqA52HOcHdzwfzBraj+JuhXYAt2mhnxsI&#10;CnG4dOc4xigD1S+Mss0n2+MuYZNiuG2DIOQRjnk8mqN0luU+0TKj/OAsi/w5Pdjj868xi8X3Es5j&#10;e4iVNvzIwOexAY56+9dAuvPdwMZ42jKxbSFIZRzwoGfxOaALl+L5LpFTYUyMgndgEdff86omWXUA&#10;IplKlZdqKQUAXGOeO5rYtTp14VZJisjquFbPy4GTx90Hr0roJLaxcR3du+Y9ojAY468Zz6n14oAw&#10;U0kugZI/3TbTMI/mKupGTnqK7DRPA1xeq0k3mGD78aSnGWJ7nHI9K29NtvIAktoxEqHa6K2WIPJP&#10;HXiuuRhAqLImUDKqruwrMehUnHTrQBydp4WWxkM6ylmYhI4cFQMHkk9evtitq38Ok2jRzyK7LMH8&#10;pxjr/dFayypI7TQEEh+eMycDJAPoatxyXJmEsfIIBZ1ySvbPPWgCjp3hqOG4EVwuwliolbjAAOCR&#10;6c9M121skSIAIwWC8DAVhjg49PpVO1E0rNLduFYOQHkbIzj6elX7X93M0sLht3yuzEgEt2GevFAG&#10;pHC13AYblAytHkXQGGK+3oe3XtT3tZFtg0jSfKnmKMckdOCK0IoIpFjgCooLbVC5O73z0BFWAsMI&#10;VLgStGQcsWyF2jgkfXpQBBAy5jbjIjEeS24kt2Jq8zqsflWzr8jMZATkjjovqK5mW7aO7WSDbHHs&#10;4XbubI6fTNQjVJMbiwfJCl+MISeOeKANXU9XWF/MdlRTGF+8AG7ZHHB4rgLK6HmSPbMeXIZxkADO&#10;flPf+tWNbLXzMY3RnK8ocEhjxlcce/Wufs7b7K0hDAOxSNXzyCPUHI70AdVqWoyxqLW1CeTnIlwc&#10;nPqD1x6V4D4itrfUtTkK7PMYYDqDtbBJHTvmvYbyN1Ii8yIyYHqDuxzz09jXlt86WszSKHVh8wDK&#10;VGFPTvnnnjFAHil1paJG8ciKVJMash28g5BZT06Eg14h4vsniRZH2PiNjAHGcMAeMe9fVWqzwWyN&#10;O7RNukZhkbjHv9uv618/+JnA09orWNA6yEuep5OeD2GDxQB4JaQTv81zAiqo8x0HLFgfUAfWsybT&#10;BNLJLdvBHGcMZDlFOcglcdSe9dXdWkomY2UxhcfvSp3DHHRiB2xn2rlrhft18scuyQsNzKwba5Y4&#10;w+OgGDg+lADRbeVa7LuUmPaI0WJSSQOrE56HPSorCxhgaGSWRB5krAB+uE5wR0Oe2a2f3MTNZ2i7&#10;WKeWxYko394qO+Kw7uG+hjUSGHbICVYfKcL6gg8ADqTQBd0++W11iRSswZ+Io5eoOcYBXscjJ9K7&#10;G2025trmK5u2RvKLeZEq4jcP91VJwDzXC2mv6TpK/aJBKixqqLGuCx7YHJrd/tTXdblij0iJ1TAf&#10;z2XIVsHhAepx1zxnpQB6tpV3pkBjUQO5kcSq6EELxgkE84Hau5kAuJ40ucxbyp3KBhkxnhv5ivCN&#10;O8K6roly13qF6N0jBo2ckxxyYAGAOOfTpXpNrqdvfHzLlmik2rH5mf3Wc7QyqOhbHPvQB6RZN5rM&#10;ZwXQgR4GAWJGec8Z6+9VtVuI4oDH5bbVPALbjjsBn0zXPRKbWaW6sAJZHA25+6QoxkgdCfpkU651&#10;CS/to5IzsWQ7JEk2lV25yoI7k9h+NAGdNJFcW6m13hXwxRCTjB6k8c8ZxUaX8dqpaURkq6pMy4OS&#10;WyvXjkflVe3glu3L2bKNjncAcAooxkYx9Kt2Vnp91diIxhpGRso2T8ynOSp4OO5oAparpwvrMGCM&#10;R+Y6uUH3Cucnqeg7gVu6FdWTwpNuZGjBgZU/h7Dn0NU9cV4btRbjeiv5e1T+6X5eW9/p+dSeGtLg&#10;0zWZbUssf2oeYyg5DMR2z/nigD0FJYo/3dwu2IdX3ZJJH5+mRW1YCGSWTeS0MqjaW+Yk9FOMcCsx&#10;LG1tjGbbduYZbfiTcxPGem0+4zXQ2Vkgm+0KAgJXdtOQG9/7uaAJLrTJHsRaW5JkjYCQoxXC9c8D&#10;nPYGrJ0eUskUYwIxuUAEnpywPr2/rWzHJAJ3ZY4lG0B9+eTjGc+1RLvkthOXzIGPygn5091HGfrx&#10;QBSmXdGLd8NGCAGUEup9Tz3NFnOttMYFJKx/eJ6kE44b61vzWUF1YLLEm2QsChACsXXs47j3rMto&#10;70ySQ4EkrcIoG5cDPAxjNAHUxSqf9Jj80grtYRHKgDpgHtk9avyrA/8ApEqhJohuAX7mGI69MZHa&#10;seymfatrbOE3I6sGTALA8bhnPX9KsvINjxAHlozI4G8EnoMdhmgC1byQgbZt/lSsWDJ0Tp8u79a3&#10;LOzu/LZZ3ROMtuAxgkEY9SKp2Fyh3291sAZysW3lQCOc8VuW8bRQOoLOI1+UOuQPqc59+KAFM1x9&#10;jKIC8YLBWQ5B/wBojHX1xWtp6Mqh2WQyKRwwA3Z4AHX8KzEkmYu1lKNyHCx84IP3jjt16HNTJM2F&#10;QyBBHkDb932PHOf5UAb199pIkumdEkjJ2xsMYPHX09B61QmhukthL5imQsd23sXzgH6Y5ratpBb2&#10;jSgfOUAZ5OhQ89OpNZc8cDyefCAdyDeinHyseWb3z0AoAwLm3u4gt7dSwkkgRIE3DcepBrLnsPtD&#10;lrksXb50jTCkH3I5OT27V0ksObkOABGp+fKkhQOMj/a96pCOBJPMySC2V3dNikgHnkZPPNAFC11A&#10;i0+zygs4AVckY3DqCepOelehaTqP2iFRAyKSANhwNoI9SM8ntXAyad9ncrbxlw437TjEYboB7k8k&#10;Vu6LfgQxyjYGAHzAYYleMkH05oA9as7YfZi4ZpVeQsgHzEN3z9a9Q0CyVo8BcEMNoPP0GBXmnhsM&#10;ipGsglWRsOe4b8+MV7PosgtZY4bVUYn5Hx0Y46/XjrQB6RpGnixURbWVF2EhcHOfr6V3cNrCB9pZ&#10;flC7hsGBz0/H1rhtNlX7OIcAMV3b2OGIx6/XtXUW99KkKkoflURxj+91/KgDX8trSPEittdfnL5x&#10;k/4Vn3q2i26GObaCuVRCPlPfr1zWddX1y8TPJM6HYGVByRg4IJ6EVjXkzKh8k7mIDFxg9PQY6Y60&#10;ALMItxZWbO35x3DH0HvWVOryWjbx5YTqhBYn3BHrVS91qHYVaQxvjJckFuPT8T+VchceJHLmOzaT&#10;1UnkHBPX/CgDuZGijtBGQ5yAnJHLN0Y9eMVz8u+VIxLuiZWIEWOOf5mqWk3k8oEspLtncynjrXQy&#10;W6zbbxPLMik5Dg7gvcf/AF6AOftIruVvIfyyhYKD0IBHPHv+ldTGsEMkj3ChigURHOCMDHb+tQWl&#10;vaTu0IHAX5S3XIOSB61phYJNy7R8p3LsPJHvxQAyRt9wqIRvxuckYG4jv257+9YN8P45mlZsZXYM&#10;/gfTHGK29QkjjjO1suF2OOcEnjrWLdxpBGiW7HYzfPkknGOgIoAqtA8UoMaklmJZegBYYB//AFVF&#10;LbRxBo0fKMnzRv8Axen0xU3nxPJvQ/IpIy2d6nGMc8Y9hUc7yLdJHtVURD5j9M+mCc5P06UAcvKj&#10;xyG1gQGNQXZ26BuOnXP864u8LSvgnhSSXVhgr7fTNdzMslxJ9mR9wz5j54y555IHpXNXlpJDh28k&#10;OQ2VjOcgngn3oA4m8tJBbO06AlgWJ5BAwTknp0r+fb9oC/hufipq0lquUe+LYXhVHQ5PcE+9f0D6&#10;/e3tvY3csMvmRiKRm4OAyrxjcRwOmO/Sv5wfiReahN4xvL+5ljkkNw4DbSQwJJIx6+1AHnl3AJHe&#10;6SJUjjcB44jkgnpk9qqo4C5YdM+YR9/B4AyeCPenTzTF2aZFUsQhx0wO2O+fWkcJb5A+7IgwQ+cc&#10;+38jQBknrSUp60lABRRRQAUUUUAFFFFABRRRQAUUUUAFFFFABRRRQAUUUUAFFFFABRRRQAUUUUAF&#10;FFFABRRRQAUUUUAFFFFABRRRQAUUUUAFFFFAH6e/8E//AAvd6z4I8e+Im+Glr4tttH8R/DaVvHn2&#10;wQXfgSe58U20Md2kAIa4t9SQy6fMmCqSSwOcMqV/sZ/s+/8AJJND/wCwTp3/AKRQV/jU/sH2vgP+&#10;yvFmo+JNL8evrK+IPh/a+HNc8NM48P28svie0kubLxIFOw213BE01pu5F5aRY71/srfs+/8AJJND&#10;/wCwTp3/AKRQUAf/0Mz/AIK2+GvCfi34dfsvaN458G+LvHuk/YfHV5eeHfAc7W+vhbOw8SXK6hYs&#10;pBaTS2jGoGMnEq2zRnhjX8Cr9v51/fX/AMFafE3hfwb4D/ZX8S+MPG3ir4c2VpH4zceNfBls15qW&#10;l3LWniJbWQ26Bmls3uDHHfoBlrN5xX8CjnPp+FADKKKKACiiigAooooAKKKKACiiigAooooAKKKK&#10;ACiiigAooooAKKKKACiiigAooooAKKKKACiiigAooooAKKKKACiiigAooooAK+rPgtqMdr4UaNVY&#10;yfaZSpjzkHaOGOeM8c9MV8p19CeBbK4j8NWN5ZeYTJLLvRRwTvIDEgj5RjBoA+o9Pe51Scysgy0W&#10;JhkliSPlIzwcdxmukHh+CCVbm3jOWyWRuiAqMBx2J/yTXG6LBfxyxNHuEoZAzLjDBsDCrk54PJr1&#10;0aZOSYb1/lKFZcsPmAGcn37CgDmf+EcgePyVkJI3NJIF3BAD055zjjNNuNJ1vTX8uxaS4E4AHmyY&#10;K8ZULt5wOODXaQafMI47VkmiWQdVwSVzjnHP6GtsWt7G4it0VRCBGZXIyyHqR646GgDymx1TWoZZ&#10;rSWGOOTaJJGJ4C52/L7+tdPpU+vBvKliTYrhrefkAHqMgdSe1elWWhW4uDPtZnkAibHAK8gDk1Rn&#10;sbiVhFIqK5YBNoZRjtu+g78nNAEdr4x1SEtD9nOU5c5bd7kc4x25/lWrD401KSAGaRcRMEWN8Fjk&#10;cE9sD1FLB4fvEc3cpjmSR8gO3zDjt7j0q2mnWVt++RI5GkOyMP8AMwA549s0APTxFqFraiVC7K53&#10;bY2yFcjGCeMnqansfiqbF2Eqs7AlXXqoC9ADyQf61LbabayltOlI3SjMSR4GT6cHg9aLnww8cqpp&#10;5jJQgfNyjMc4DHGSRjn3oA6vQviHZ6rt/tC0khd1EwUt9wrzyM56dvSvVdM8QWmroYYggMkR2sAQ&#10;QccED3rwObw89vbxSysAE/1wUfOHzzg8HH4V2OmLM9qGLOuxtqzYGNjDIyeOnsKAPetHv0toxAF4&#10;jGXY5J3+3JyD9a6SGVCzs275lI2EcKDg4rxnwxq00DxxSzRtEZU8l2yCS3r6jr1r2xI2kf8Ad/Mx&#10;O5ioBU+3T9aAOM1eABZFQYkG35Ac7ux6cZFc4kM4eWzG8RKVM+evHQn/AOtXs40NrvE3yorurBio&#10;HQfdH9aij8PRWzeS4Iy/zD1VucnrnmgDyaLSppgZ7WPIVVYxrjDDPJz1zWuPC11ADkhEO1vlHPzY&#10;6+4PrXpcdtHp8PkWYBVTgOEy35+lZ3iXUooUaK9kTuxP+yOeQOhoA5ZvDzXMgjZiQM5ZsduvzEcG&#10;vOvEvhyC3iU2zszc5BYZ56HsGrSvPHUipLLasTGAQFcY3EHpz346151qWvPIBLJv+0TKDFGMFFUn&#10;P0BHegDxzX7K/wDNNuEEcSKcPnHmsBhRkDqO1eP3lzPbpvuAkyPnCou4gA9e/T1r6UvdK1e4Z5rd&#10;mf8AdjZFtAX6Z55x3rznWNAsVtma4QrG+5QVTs3GPx5oA+UdTEgvWnnYxI0uwJ3CN2A5GT71yOpX&#10;cWmF7mchAsmJGkbLeWxx0PJ68enpUnjX4i211rMmg6AsfmpL5DTXR2qm3jBzx0HB9zXK28HhW5s2&#10;k8Tah59xNgLJHkrGo/hB44PrQBPceLrN7xn8OW8tw0cGwu4JUuTjKgfrXLalY+KNWslXV5UhXAjd&#10;CMMOfu8epxXVyeLND0S0jh0m2urhmRljVUB27T3xwMdz1rHTxFrN+xksdNuXiaQb93zHcOFYhunN&#10;AGj4b8O2WnLHLcZkZsFFyWI9ueSB6Zr33RmspYIIIWjEiBpA0q4Zs/NgY4+ma+YpL3xat3NGoSPy&#10;pACVAAwCCc/xA8jpW/p+n+Nr1n1O2u4iiSlNk3y8N7j0oA+iryaxuI3xHtdgFQ5OE24OR3znNZFp&#10;dRJfy2V0NnlRh4Zlb724ZyV5z3H1FeVWuieLmZjaag25CMnbuUSYJyQfp/Sr9/4d8YukE0k0pZ13&#10;4wAGfsORkAnP50Aer28sqXTPYzDDfMxcnbyvX2zitLS7vT9SSK0hIYvNhCgJHmY7npj3ryq01Hxf&#10;ocoh1K0FwHBDbCMKwxgH1BGeDXoPhn4keHkg/s64tTaOxZdgXAL8AkH0GKAO/wBK0WWOKRZFIUL8&#10;rqw2qScMVHUmtmXS7yyK7wjjYx3swDbXORkDg89uas2OqW9/axSW/luJCVVlw4PPzZI9unejVtTL&#10;X8ccbDegcRMg5yOcEngD6UAczdTboQjqixsQZORnOcnoMdTVW5ikW8gmjiGUKRI57j+LJ9Mc8e9d&#10;DrGiTajbSSKZEkVADGpGN7HO7II49PSuLlkmS2ktLlFNx5n7rLYZuBzg8/XBxQB7dozMkHngx+VK&#10;W2jdn5lHHbr6DNdPbCMWiSswKllDE9wepI9ewrzrwje8myD/ALxQJTuGcgDlfmx09ua9DtZirlHf&#10;aGYsYAuOG4JHvjpQBdtVine4KmUuinywAMMBz+PFXI3aKAJGFJPzNERhgfzxmse0ufst1l0wjERj&#10;IO9R0Geo5rbxJJLHJGCF80HcTggHIP1oAZJGJsu0TgDjaSRxjn25PSq1gby4mEtocMuTvkG1AO/T&#10;rjoPrWjLqM8ULAzs4Zm2q3XYBwP8DUdhFMJ7f7OHCSKZJGCc4I54yKANG2W0nIjIkYykFHXk7vXj&#10;ke4NXrVLVrgQTRYTayM5bG4DnJHvVRPMM4eFlRWG9mC8rt4OAB3H61aQXUk6GMxtHICsLSAAqDyS&#10;MdPxoAveTFHA8i43M+0NIDwoHTHT6E1e069mNlFLJuWTlo8D7y/dyV47H0rOtraTc8TO7GOMMdyj&#10;YMHsPU+laCWzujTMXGxjIwGQ2CflwTjAOelAElpJqDt5oJA35bzCMgjqBj9M1sRxQFTPDDk7CZlc&#10;kMrNwAPXJ9KzYlCP5qqr7mVmG35M45yc+vHHetaF/O8x7WPyoV+YA5JJzxgntQBctrVpFWGNiTtL&#10;hZOqknAGRz9OlW5Uto5V+1uuCNm0H5mA7HA7Gq9o0XnKHlZdoMkeCGOQKnZoJ4/ODgZ5clMsB9cd&#10;cjrQA14pfLFh8qkkYjHy7/UZPapn0sSlYCVKDls85wOmfUelai3UptBDvDsGw4AA59yaohNscodQ&#10;gV8E/dOSOwHX8RQBh7hCGSCPymZSqSfeyeep757dxWMkc1qhjhidXACkMuVAIzzg8nr07mu9ubeK&#10;S1jW33MYcOTEQdx9TnHf0qrPawTRM13KAZD8sROCrDrnHSgDV0jWms1RISWOwBlfqHPT6/jX0D4Z&#10;1K01C0hmuUxMAC4XBbgf54FfMekyx20oE6hQqeWRx98DIx6+xrvtHvohP9stnfy1+ZcHaUOOe/X1&#10;NAH1raywGNk+bcRhCPlwp6EVu27CDcbiU7CwjDLjOfxr5zsfE+sFlIeTZt82LIO3aPcnrWxY63NK&#10;u6WZzvJJVxjaCev09KAPT7jXLSCd4g7ER5wXPXPt04rlr7X9QubX7PblUHJzxkhec49D0rl7iS53&#10;KpL7t7P5gwRt7fhVm1sblrhQ7kAr8pPABbqMA9x0oAzJbyWYrEcEiYgo3BwRyc9/apYVeSRVcNCX&#10;BTLY5xXTQWqybIpVU4Vvm7A56knnpW6lhZmMCQFxxj0yOBz2oA5y2gito9rMVkDD5/76+mPSut8+&#10;W52xE+WQAjSHjjHAI/rVV7GJ4FlKIqdQScnI6qf84q/PZwiaGW53HJG4quOOnY9qAGbbYwqikkDO&#10;2X+Lg8kfjx9K1GkU2yXFs+xUbG5cknnnPesvyrdJhbuQVjYgMenzd93f6U7yrdXMOSQrD7p4OeSB&#10;jrQBLNMinMYMg2feAHzEeorANzboxMiHey7U+bHzZwMjr+FbhZI4WELlCTt+dcDg549a5qd1N2dm&#10;GKkiMjgtn0PWgBksttbH98OpIAycEepI79acJybEtGUxExGCc7QfTPNRrbiFmO4LnGdx3DceuPen&#10;qhtUeRnDsX3YAwMevv16UAV42uGjZogsaLjylcfM47kjriuD1GJUeWCZiNy5lK8Bs9h+IzxXVyW0&#10;HkiR2WRpkKth9pVR6Vz2oxSzmRY2JWI/JJwFbAzjPegDxz4mXsFj4M1LU42bZDYTMQTxgIQGyf1r&#10;+b/X9QvZ9YuNShcEzSlHLMDkHOMdcDHrX9B37RuoroHwW8Qao21Q1sYwRhVVpCAWPtya/ntvrmOJ&#10;TE5CSRy7t0SZEikZDEnHrzQBy91aTK6tIiqHPAQ5600yt8sTZQhsqx5IB9R7CpnuH8hjxsYlQcnP&#10;qPXpUBEkjLHGoTKZDdMgDrmgCjLt8w7DuGeD61HSn3pKACiiigAooooAKKKKACiiigAooooAKKKK&#10;ACiiigAooooAKKKKACiiigAooooAKKKKACiiigAooooAKKKKACiiigAooooAKKKKAP0t/YA8W6Po&#10;nh/xx4bl+I+qeE7/AFrV/h7BbeB4bRrjT/HFvbeLbCeezuJQpW2n05ki1C3kJBZYZohkORX+yH+z&#10;7/ySTQ/+wTp3/pFBX+O9/wAE7r/x4ngH4l6V4b1rwJb6PLq3w1uvEfh3xKqHXr6GHxjYJbXnhtiN&#10;y3VncSpHd7SM2V1NkHgj/Yh/Z9/5JJof/YJ07/0igoA//9HW/wCCm3ifxP4P0T9lHXfBnjfwr8PN&#10;TW28dWtp4n8b263OhBrvTvEtudPvkcFVi1VZDp3m4/dG5EgwUr/PsboK/wBBf/gpno3irxDoX7Ku&#10;i+CvCHg7x9qFzYeP408HePJ47bSdVhOl+JvtEHnSkIl4YN7aexPF8IO9f59D47fnQAyiiigAoooo&#10;AKKKKACiiigAooooAKKKKACiiigAooooAKKKKACiiigAooooAKKKKACiiigAooooAKKKKACiiigA&#10;ooooAKKKKAFGK+4PhXop/wCET0kQSZJiaVO/zStkqwweMtjNfEAz29a/Q34S2P8AxRenTW7ZX7LC&#10;ZAAflLAAng9vWgD0nT7e1s3NrNGxnjkwMKBmQn5dpPOO5r3C68NXF1LHf7I1fyQWJz8r9OAevvkV&#10;5rp0gvrx7DT1WRk2p5qjGeeWyf1619BR27yWsEpHmCOLZOpHzEenXg9/UUAcdY6LewOVXDsU2iTg&#10;YKn7v0PergsbmOVgEVXmBIfZ1x1UnoM810iwwmGNHUs7kqrElu2dvHfnvVRLSW1ufITKu8gBHLnD&#10;L83y+9AFa2tbqKQreQph8x/uxuc+mCOgFJfafKkfAaRSykbQN2emSDjHSuttIvsMJuI5AI4JNxEc&#10;mOTwFOO3rUxk86NlcDz9w8zHPyZ/h9fegDmLGF5ibm9ieJH6umemeyjvkda3Dp1tLtfIKoQ7M+0F&#10;z/dA65/SttACiwRFmaT5c7eeuPpjjit3SrC1nCPKApXIaUAAHB+6e+cUAcjbaVBAjyBSsqnKjADA&#10;9ueg4NaaedvXzoUfqu9B0+X1HT3Nb89ppyzfZrNXkm3fOuCFO7nt+mau2OnkzTSyIxcDbICpOGHH&#10;y/jQBxMlkrt9kkVlCqZAyjcVOMnJHXPGOa1zaymEByigKqBFz8xY4OM9wK3pNLwokSV0TvERgnHO&#10;BUgtZTcQrbLhGKlVf1H8Rb+GgDV0Pw+WYtcovlDjZt+bI7c9u9e3aRFBbKnkLEWWMpjGVP8A9fmu&#10;Sh07UZmCo4d8jzAv3QQM8c88V0ttJsikjd1gbeud2BkD09x0PtQBt/Z7uDeXbIwfL3AYXjBxz2rk&#10;brVEgZBK2IyTLEW65zgjjpio9S8RW19uCZBQYyeAQO4PfPtXm2qXxWB4pzlVdWLr+JIGKAN3WPH0&#10;bO1lYqsZY7Zi2C3AyOvuMV5Jq+s3Oos107rjO1lcEgL0ORzznv0qSdHnVrlXLvK7GDGc7sd89TXO&#10;eRekvHKrq6MWkOQQSOgIGM4oAybma+vd4HlrJwFK/MMc556ZPBPerFvocd5cAXCAqFC71OVIQ5PP&#10;rWs1mVTZGCiRj5nk4VnU8jHr6c1bsrUCIxxKQjfL5x7EnlvXpQB0lhpZghjz5ZONrOMApnouO+e+&#10;K8x8XaaqlhqKtySsQUqp56n29q9R0uyuIQJZJAUZSWY8/MOhHqf5dKy9dsor9URolGVyp6sc8EkH&#10;n8qAPifWvgD8PX1Z9ZtrDe8k3mSPvOVk6seT9eKzn+F3gzToENvpVoN4YFpFLIvPAA54719lx6Fa&#10;3Ev2R1BK9di4ViBkkjuR71U1bwXZm3mkRT+8OAqccMO349e1AHxdqHg+xt4ATaqihQzuoUgc4GB6&#10;N3NcfquiLAXWRXjMpEcQAJyOG3Dnp7GvrSXR4NNiaLEjQOxU7QDgjGV+brzzXDaj4etb1mabco83&#10;Lcg4dR8q5HAB6fpQB8u3XggtHPFYxHY21iGf5nJ+82MEgetdDZeGp3gjiuYA0AZM7Byo6egJI9a+&#10;jYtKeWyAntvM2Kf3iAKeRt2nA7YottEtPs0csChWHJOeeOnHvQB5vYeGo4LVDbw43plfNY73ZT90&#10;8Yycc/4VuXWifZkSQuBnbtLcsCSCQBzjr9K7hbdViHkxlXTBliB3tz/EM9vWr6eHRPcR20KjyUHm&#10;ymQkEkdhnsaAPGxo9wzSwrAXh83LSlRl37MoI4xxmrK+CdK1CAtcRgtkbn8tXZMj5jwMjHbHNfS9&#10;n4X/ALPCxxr50THzAq/eQHrjPr1yOfauKvNKHh/UGyknkSbtyxEnZnHXp1zzmgDw6D4c6v4c8y88&#10;EXHnRCQSPbyMTyADx6Z6Gt/QdWTW3Fi0Ztb1VkNxDKvLY4IHT1r0nSYEa6YxyqLeVA3mj7wJbkkH&#10;1xijxN4D0vXbTzIEa2u4nyL+InCqexPvQBhf2bINMltwBJF5ZjSfhfLJ5OBnOAcdRXPXumyW2nw3&#10;mxJphHygX7vbqRjFGjavPp2oS+EPFwAYAmKXqjrwVJJxnPXNauoWcMdo1xDO8turFJIt24/OOcKP&#10;4fTvQBy3h+5YC3utUZTLG+B/dbJz0GDkV7HmOfaFAV5QpV1Uc88jnnB6eteH28sF/b3Om27BGULI&#10;24HdEgOFye1ereG9SW6s0WBklMZxPP0faMZx9e1AHTxK0JKzKzjcpzGv3VHAwfUd63G1K3KvDgyR&#10;Z+RgPmP1NY9mVtWDlp3jkOFc8knuOeh6Vo2Vnb5VIHeNnch8LkDHI4x19aAJZyD5TyKpQYBJH7wE&#10;dOh5A9qntbcJgK5TPzZZiwyfvbf/AK3SkjnjtZY2laOSNgwjRx8zPntjpjFWppYg0bxjO05QjPYZ&#10;/KgCxDIJ1wjj5C5kU8FlOADux69RVm1uluI/3W7YqYj5wxOD0yOTVW0eC64laRCjGQFT1B/hx0I6&#10;GtS1JS78+Z9q/NsDZyCeSTjgZ60AW/Mnlto2iK43BnQAY4HIOevvnjNaT2LKyQhpCGG9V35685ye&#10;v8qrgW4h8gqUd2OZAABlf/is81ps0FzKzncrRsMufmJ64H0x+NAFXzLiF4xAVBMmFBAGEyc571qw&#10;ySfZj5UbGBlw3dgo9fqegqgzXCRh8I6jBUuuScZ/HitOK4WSBjBlAcMF4GQ3qR+lACiFAy2iRoI1&#10;ZTtfOQCexHoa0I7iNJDsj3N8wZSwOfTgdKpuyRwLLt2u64kCjPHv/jVqNzGWlhUFVG4ScLk45P8A&#10;SgC3GhghSOIKhMrMTwvmjbwSTkZBq5HcEsvlx85USHaBgZ67q560bUFkWd3VFXOEKltwPGPTPfA+&#10;tWsNEgHAMZ3kLzu3dzigDZF1GJSgUgiThogByByMe9Z92LaWXz3HVwOV9ieTU/2a4uJ/tcEiLIQU&#10;8tuoI74/w5qz58flsHjwCeGznJHGNp9DQBm3CPdqVZI8xswTAPJUAjj6d6pafJGsLpgsElC4B+ba&#10;3UHOB+VW41mh2pNJl3cq7lPlBbjGe3+etZ1x50BecMcqSEjB+Ukcbjx+NAHq2kXlvbIJJjGqgH7h&#10;LDJ7YPQ4xXUQSb0NzbgPlm3k8ZOMAZ7jvXj1lcyxSw3gmkjWZcFWwVHHJx6/rXf6B4jhQrC43I/L&#10;hsAgew7k4oA9QsLe/u1ZmIRsBn4xt6gDHfFdNHZxm4KXJJVWVHwPvbcECsHS5UdE+zSMMnLIw+Y+&#10;o7n8K7OJxNa+bBuL/MgXrtI9z39qAI08sSs7INjNkSMePlH3frU5FvbqrRYTeMgYPyEnnr1FPOIo&#10;WQ/vQzfwD5uBx9PQ0qQNI/nlgrovzq2OmO2PyoAts8DRxwuz5PGw4P4j2qtPCquIFOV8w5VyR15z&#10;mp22ghbZW3gKGRh7djnjNPLh4xCZCAvzMB8xyD0oArs8sIZGKZOWJxkEDtUTp5kalgFJOV9vcEVg&#10;X16ltmSGYEg52KcEk9z0xWImqXVxaxj+DJwuMlDnk8HpigDavtT+RbK1fe6PxIRznup/Ada5sXxl&#10;1EyNKDtXKkdAQf04NZU91Ms53nLeYQhJ5APv71dtEWBzG20HlpExuBBHc+3FAG3ZXVsPMuQZHA5O&#10;eePXB/Sklk4jvN3mBTu246Keo56ZqQQqrxhEGDt+bPy4P+z1H51j6gL03ciRCTaoY5AGNw6DHoPW&#10;gCt5RmkeSJRvRsiPqqhu2T6j0rKvL6a3kFuTt7vGHG046YU96mmmHlq/myE45UA7ixOMDt75rJvL&#10;sxq0hUMiybiWAJYk4Az796APjj9tjxBFa/BO7j8tgbm6SJS74D5y2R24x71+GM+91ZnkV3VdxkHz&#10;LtPQLj06HvX66f8ABQPUEHgfStHkZoIJr0swDDbkKcZxn1/Ovx2hQSqdqbj1acsQ3ptyo9PWgCuJ&#10;HinEsOAsmcDjJH07ZH500XxEDxAclSAV6BW5I596S4juR+9cYjdtitxg4HH5CoZIokO0OCmN2eoz&#10;jocdzQBQkJ3YIAI9KjpzkljkY9qbQAUUUUAFFFFABRRRQAUUUUAFFFFABRRRQAUUUUAFFFFABRRR&#10;QAUUUUAFFFFABRRRQAUUUUAFFFFABRRRQAUUUUAFFFFABRRRQB+oP/BPrwnreteB/iB4jtPh1o3i&#10;yw0XX/htPe+Nbm6W31TwRLceK7S3gvbSMsHuYL8PJp1zEFIDTwynBjWv9i/9n3/kkmh/9gnTv/SK&#10;Cv8AGq/YN0rwbcaV4s1nX/DXje+1O2174fwaD4p8NyyLomkzT+KLMz2viKNRsa0voI3NsXwVvbe3&#10;2/eNf7Kv7Pv/ACSTQ/8AsE6d/wCkUFAH/9LO/wCCtXhXw340+Hf7L+geL/AfiX4k6Y1h47urzwn4&#10;OuDa608dnp/iS5+32Try02lmMaiIv+W32Yxfx1/Am3Qfzr++f/grfrHhDw/8PP2Wtb8deKvGvgjT&#10;bW38azyeLfh9DJcazpUyWfiM29wIovnezWfy/wC0FXk2Pn1/AzIMYH6UAR0UUUAFFFFABRRRQAUU&#10;UUAFFFFABRRRQAUUUUAFFFFABRRRQAUUUUAFFFFABRRRQAUUUUAFFFFABRRRQAUUUUAFFFFABRRR&#10;QAoP86/Q74VXMEngjT7KAkynT49yZC8YBzjjdkDtX55LX6IfA54n8L6Y0YjEsduPmJByOgI5x3wQ&#10;cUAfUXgzRLSeePUYYUAWMH5HCqT3P5joa9VtJHiha3RWEj5Mxdu5HoOBxwK8n8NXi20jQzyIEaTC&#10;7Mj5j9B29K9VtryCecCyjDlCA7upbcByR0+UH1oAtQyyL5Vg4PzNtcg5cbl6nHY/5NWb7S4Jii28&#10;nCffUkZ5HQ45496pXLRujFyTuAR1Vclo/Zh29qzE2Q3Kyq5C9EXBURBQfmOTyOgPWgDctIoLaN2c&#10;RPFtEbKV+8M9QQOf510Fmo2b413zlRshb5SUPcH271jiRgglUgBsMzIVA5+6ee3PaugiSRblmJhb&#10;eu5ctyoYYyuOgzQBahtxGkdw4dplUsMPwS2V2kAdABV3Tog7MbyQQYbMoDEggnCgADuPxqO2VYpP&#10;IjYOxUmSOPIPB65960jKJZGZ0AiL7gQoU4AwD+P86ANWG1trZBOpVWYlFLdSy9OeePTIratGk+Zp&#10;WRZFX73QNjpz0JzWbHCptzEWQys3mfN1J9Cen5YqRZFiti4w0nlkAvznvx9MUAaDwmO3N0mxnX59&#10;xBO/jHU9vpVWzkWzUXp2jf8AMAxBYqPvAqeuOtUb2VZLJVhb94hLjGVO0/exnjHoK4dNenuLlhMs&#10;yxxH23EeqnPBoA9qt/EsOxZLfyWZeCFU4K47Hp+NUdT1Ym3SW6Vkj3HGfnIJ9e/4YrjlvbK2gE8M&#10;p2sCsaAEsjfxBvw61z19qckuYY2T5iS2fvAL90gZx+FAHf3+pRGSMgRKojZVcrjaAMkkdh+FcIZ2&#10;u4HtSwRkPziPpk8jJPXIpY4dRvZ9ruPLWMIN38Rx0+pPaujtdO3QxgIAqvtYgYGR97Prx/KgDn00&#10;ZYljmkYKXUMq43Ko6Z46E9yKu2+jwXUIRFaOQkkg5wPckZ5Pr716Db2EqyZtYh5bNs2KM9eg4yRW&#10;2miyW8pkRXAwNpBwq5IB45zxmgDyf/hFmvJNpePfs+VWY4yOST78Uv8Awj10sjSQx+Yd2zaDgD1J&#10;H1FetweGZ7yaAjaqtuLP0JPUA12NvpsHlOxKvMo2GTAIz0I9Mn3oA8YtvC1+kbGZUZWfIDkKFGMY&#10;wO9A0VoGWaaIF9pbefvcdh2x0r0+8tpGzA5Yucq6AEEnsCRwfzrNit2QSG7LZDbBkHK4Hb04oA86&#10;a0hWdZFTa4yzsoByfr+nesS8URiW7VPNwSAoGQPY+nPfFeiR21nGEWEgyKmG35OR26dqqzaFC9qW&#10;Oc4C5QfLk+p/xoA+YvEVk1y7zqqsQc7IjtKkjtxwa8+tNJlvJZinmMFZEYKck4OQOR82c19Ua/4R&#10;tsNKh3Kpy7q5BOeenr2xWR4Z0a0trrMQ3s6EnMZCEE9D6sKAPP8ATPB03ks+7YxTJjYnnnngcZx2&#10;NYHiDw4+lwktwJBvZscgjoQQO1fVkOiWEVruYKgY5245P1zWRqOhvcmWGFepOGYAFW7jaegI9KAP&#10;jS7T+y2+3eYpmVctG+VZ+M7unQdugNdv4ct1Dr9oQY2l9/LHHX5egqx4y8Ktp1yss0J2o+CxyWCj&#10;v0zj271NpgmWArdMwOwJGivglTzngcUAdf8AZ3nCyw7Ex8rSEfO3pkdhisLVbW31CweKWRVG/bs2&#10;4Ht83OTmrd1qFtBbxm2chgdp5OCSOeeevb3qJr6CYLDtYkH92vLiNj13Adc+vagDyCeBtGvNtwPO&#10;VW+YkfeQc5A/nW7qF5FPAv2TzAkw3NADkEg8Y7ZrotfsLWeAzxZDoMxA4ywH3sA+uTwa8s83yHeG&#10;VGiWNPNCk4xt449D6UAZWtWttrFndQ3YTfsVEkYESxE5DDJ9K8z0jUru0f8AsK5Y7LcfJcJguwJz&#10;zzz1x61002pi7jktY4t7Mxb5cvI3PUAY5wenSuNOn3N5JNHGuySMb/OOBIFUc9Op/lQBqzrHaaww&#10;AVfNHlzO67jIo+6re3IrqdEZLGRlEhij25SIEHcf0OOM4rhtPvfKnDXZPmLEFWZwSTjgY9frXSTP&#10;IZEmhB3GPflwOqnClQTnk4oA9bjvxM0ay+XgsNixk4VlGdxHv9a2FvgrkIWIIV2eM435wCAO+O9c&#10;dpM322xSefcJVTJC/LznGPTvzW/5DxxQyJy0cmHVOFy2QNw9P60Adc6K22UCNZeB8oPCnjjGcMR1&#10;qaECXcPLRjG22IE8sMcCsSHzJJlAmlDAbJOcFz6A8jrWnYXF2FVZm3xKQQ7cMM5yCP60AdXp+nrN&#10;JGJXy+0jy8fKAePr64rQWGMI1rCCShywVTkDnHBI7VgH97Ji2bewKqzqemQT+IyKdOzmSQl8l05Y&#10;DHC4O/njPFAG1pNwEuJ0kIkQhSpkHKsRzgY/Otqynj1FhDcyMVbDMIuNpXoScZH0rmrGOSPazyCN&#10;ySzOoHJPXj1rX/0hIVDY3t0B5ZlPTgnAPqaALk95BasYXRQu/KEEseOeelWBFZZWcM224jZWxyqk&#10;c5ArPZvtLJBsj3KRuQ8k/wB7rz+RrfkXbAT5ahB0bAxgc+/4etAFFUlixHZ5IwQSxx83UA/1NXHZ&#10;ppEjdN7FAo44B6EZ6bfTPXrWWzNIC0TYBbeQ64IbHGOe9aNpcxvcNHI5LOuQj8AHHJz3oA3oDZuG&#10;glbK7smQk/KwHA47H/Jqle+Qm2c5ZXJUxheenXGRhRTbWVoplac/uUfBDDBcgdPp/WrqtJKzK5BU&#10;9GUZC57OD39KAI4P9EvoZIRGUAKpk5yeuSTitt5Pt3ly/KSM4I+Upzyue+fQVjSR/wBoMYwCYiQR&#10;Iw4I64/3jiiSeQQIkZxkEbUCkg54I/qaANK+mSWEGZEQlgJEB+8QeCfpWO8VuVkmkljbMQUMh/zj&#10;I710VkvmRo0hDKmGXcAGLKeoB71Tu7aWOyP2iMZcEglQjY3cA4zmgDgUaITedDMXVY/ljbHC9wCf&#10;WtDSpWsrkXBYkjDxL1A7BR3AHrUup6Y1s8SsoyRuZowCC3ZW454rK+0iz1A3U6Zdd6ZR95Ddl9AP&#10;rQB7hpXiktIv2V2Ey8srHnk9j716Tpnim2giBdTIWywX+IEnB+n1zXylaXa20Q+1kHDc+WfnP+8f&#10;zrSfUCF89WcJwPl64zjjH5nigD7Wt9aiuW8y2xtzmU4+5nsee9SJqFs0r3L7PLQH92vzMSD1/Cvl&#10;O216/EGyydg7fJKQx6Z6kDse2K2YfEUlxM9qjMG2BXcE8e5+nfNAHvl74ptlkAQklydwI4Cj+Rrn&#10;7rWydhRihz8xQckHp16nHevKReSJcr58rOSwZcLlAO2CPX3rRjHmN9qdwQDu254QHrwOSR2FAHZW&#10;sYvZBIqhi4IcSHII6kVLHFGJEtrdVAyxTa3PGMkiqWi36xARyHcXyUbG0oRnnmussJVW9L3KLIwX&#10;5DGQuEx0Ix680AUHs7i6haK4WNHU4XPU45BzjoatW8dtHbolwu1+cv2985/SrGqXFvBKsglZUmwC&#10;oGcHHJPTjt6VVlltpty+ajkwghRgDjptPegBUEAPm+YQeTsUcnjH/wCr1rE1K6klVVjLHAIO87WO&#10;eePwqjqGouD5Stz5a7djc7+3TtXH6jqt7JEWgDFI33SKnzMCSQMA9uvSgDWvZ/sSm7lkbDNtVuSN&#10;gHIGOn4iub1PVXDbFWMKyl/MbggdhtHSsaa4vJUcXYlZSp2sCAoPQZxT7aFpGVSPNKrsZjkM2epx&#10;06d6APzN/b/1QudJs3UyBkdwFO1TzyT16Yr8xZ54LqdflEYMWFVeBnscLnk9Olfef7fWqW83xCsb&#10;CNgggstrDDLhm5OB0z9a+A7iaUS+RbbnjQh0PUkY6kjr7elAFRZpgjQszbEHCngA+49akQoItg2l&#10;PMDbicZzx+Q+lLdyNKwD4C8IpAwCF756Z9etQuqxuVySEBAYYwTn1/rQBRb72BTac+NxwMDsKbQA&#10;UUUUAFFFFABRRRQAUUUUAFFFFABRRRQAUUUUAFFFFABRRRQAUUUUAFFFFABRRRQAUUUUAFFFFABR&#10;RRQAUUUUAFFFFABRRRQB+lH7Afifw9ouh+NdDv8A4ha/4V1LWdY+H1tp3g2ztnn0nxrFB4ssLi4s&#10;b6QArbzWPlx6jaysRkW80Qz5hr/ZI/Z9/wCSSaH/ANgnTv8A0igr/Hd/4J36x4utvAHxK0bQ/FXg&#10;vTdOu9Y+GsuueEvEcMbaxrcMHjCx8m58PSsC6XlhO6faFUjdY3Fxu+6K/wBiL9n3/kkmh/8AYJ07&#10;/wBIoKAP/9O//wAFQPFPiHwZ4d/ZT8QeFPiFoPwt1JLfxzb2fjPxRapd6TBJdaf4ltxY3kcisgh1&#10;TzP7OeVlIhFz5p+5X+fm3QdK/wBBr/gphpfjHW9G/ZU0fwH4b8D+MNTubHx/DH4W+IkscOiarC+l&#10;+Jhc2rSS/It5JB5i6eT0vvI5Ff58rjAFADKKKKACiiigAooooAKKKKACiiigAooooAKKKKACiiig&#10;AooooAKKKKACiiigAooooAKKKKACiiigAooooAKKKKACiiigAooooAMmvuT4BTwr4VtYpAGJ873x&#10;mVuDj35FfDdfaH7N7xzaOFnb/VXpAGckqcHG3p1J5oA+0bKJdMjjMAkIG122Dduf0K9+O2a6qx1q&#10;7e4YQSu0WP3eFCuD/d6Yxng1v6NYPLb+SquoP7x1AGdp9ePywa0YdAhtY2EpEalsqu3gDJ59c0AV&#10;LV3vp/stpncyklecEjqB2PWui0pJZEJOx5ERo3WNd2ArfxE9QPSsy3he2mJLO/m/KzRqVLKOgUZw&#10;Pc5rpLGweDOP9c3K+XkEnHBPQDjg8UAXYLe2gUtFvLMhxv4DBO2OfwFXrRo5TsMbouzIGAuO4DZP&#10;QmqK2zGMqzEbSEBlGPnPVgfQZ9Pxrehmt7QJDvPnKTEi4LAjHJ5657UAT2cDi4N3MVjePGUjxg9u&#10;TV65vsuRcGJFc4IK9cDjBNZMMNp5YIAcKxeRRneAOef6VPPqdvIyyqg8oS5jcsMncOVI7YoAsRTx&#10;WbiSNi3UMW5HHbnp1p1xqiowmdjhUJJQAoVPYD1rBfVF+zvbM8flyL5ivjO1s8epOBXOX0jNlYiT&#10;GXC5BCltpzyTjj0IoA1L3XJ7m4V0Rjk+YQflKr25H6iq1rcvdav+54UoXVpMEEg9B0xj6VyKkTob&#10;ZsgxkuwBGNvTk9SfXNdN4b06eO83XQ4UFWCKuRkcbeKAOhtYpbgO8jsmSHBY9GP3h3POPStObQTN&#10;KLiGMBpRkEf3eMkt1ycDHpVi10yGCMDdIHw3EgznB5wcnH9K29I0+7u7xYZsGNfvBsYAPIOO5NAC&#10;6foypasbKV2kGCsWMP6ltxru7TT/AJo44iuGZXI2jco6Eemc1et9PtL793CpV4hnIxktjoSPQD8K&#10;6iyso4JVN0is3BJxjPoOe/vQBpaboRiR1uN2Eyyk9fbAHtXUWtpbwt5SIgVQHcEZye/15rKhktdh&#10;aRyC3BVDyR0rXLwpZvOjN9zBUjJYc4zgUAYiLJGzwbUVFYsuFJOT1yfTPNUkdklDwyBc4DKMHPJ5&#10;5/TNa0kkMW6EGWToQwOCRjr1PesWOG3RJGnY/OxClV35P6YoAj8sGdXnMheRiFVTgAE4z6Hp7Vjr&#10;ZXDzmVw2wMM7yCSc9Oeox0ro7YJ9oLMQYxgDaDnPoc/nVKTa2Co24csWbgFVHHFAHNXFtDYM0s65&#10;znAC9Bk+n61kSyxllWbasYfDqo5k9wOmK6a5V7ibMAZ43A3OzevX5R2oh0MeYpzEBtJ3uCDyeCDj&#10;pQB5fqEdw8xjRvNhYhZMDHH4etN0q0mjv4olI2RKxO45XBORtJ6cV6VJZb528qMBQuFYDKgjrurn&#10;ntoBKdo2gbvMZeRt6c8dfpQB2VvocL4u93nGZto3HOBjnoOKpz6Y2np5dzlix2l1O7cD0J44q9om&#10;rxQQC1u9sZRSsMp6nHXPHpU3izUdM0nSvPWU8AgqThsNycHPI9aAPl/4pRl9aEyHcu3y5YwwG0jo&#10;eOua52yeA3ZaJEP7o7GySVYr36Vy3jDX1v8AUWlsZFCebkNuzu2nk8dlHpWXY37yStO25RvZFGTg&#10;lucjuP6UAd5JaRtCrMrohBd5GUCQ/TGQRWfcW9vCT+8BG4bRja5x2PTp9ay5tYQWLq0zryQCSc54&#10;BCjqfasK61hphHJO5aSVh5ecghQeeDwD/OgDoLye0kPmMhV1ZvmTHOeMbT2+hryfX7Bo4ZLq3J3r&#10;ufcD9/dxtIOf5V2eohJ7nyioXeflIPyrgjkccGs64jMl0WlTEEZLGZhgv6HoaAPE9NtnFyLxl8nf&#10;IFkKsPMwD7dCPWo76wW3vmmgV1jkBdWU/eOc4PXqOo4rq/GGgx2ZkvtPchWUTSCMcoAeScZ4z6fl&#10;XOajNBNYRMkbEmWNpY2JLEHo4GCDnr2xQBiE/wBpwrei3USh2jckZWNV4C4yCpq5BPKGjE6sXSVG&#10;IH+rA7BfrW01gj3X223C7ZFIkH8LEA4bH3Qfc1LPb2tyVgAfzColkUnO3BG3kdfT0oA1NHubVJ3t&#10;2lYBXEjDbu+9/Co7jPeu7sNQMlofItnUtMUZZOWPGQQecA+n4V5wkxbbNCm2cfKzsOAueC3Oentx&#10;Xq9tAr2gliDAbVYZG4k8c9cH60AVEgBtUid15bzY0BKtsHB5HBOavJGiW7D5/LWQYK8OwHbGcke/&#10;HtWlHFDKnmCKMSFfK3H+Ek54z049OKnls7eR2t4l2uqkN5fTkcEcE9etAFoIfKRInUKqjEqkjbgZ&#10;XPHU+lXbVpRGi3Z3Rqx3O5AZyBnI9qqrYRwwrHG23eD5kcg3A4BO7Hrj8as2+nLcxvDI0jqxMmUH&#10;zJtHA9QCKAEjnvndopCpH3oiq4fB7e5966KzltzAzQjEzALtlzldvUqaoSaQy+VcwuBgl2jbPTH4&#10;HitG3gdZZZ1UqoyiK3AJPfuc/wBKANe0tTcZa2Kq8jKm7AB4H9fWtgRiO0a3tgY3EuJA+SynHbPA&#10;Brn2J0yOERSM28AMiAhsdP8AJNaouUdg0e5kC7m835T157YJ9s0APuJ7U24iRvPKn94O5Hr2zioJ&#10;bSRJFu4pCyEbcAcLnnHPX+lS5tbWV5SRIAMbwOPmPAwM9AOTxWfLEkkjmdy4GG2HIHGcFQOBj680&#10;AaFrePPLG0iFZsFgdu5ML3GO5rctoXL7ZjnfGWZVyDgHBORjkemK56a0uXtlWDhFRQrIx5J6gd6W&#10;yurokO43CNwgw2CmBjHv9eKANKSC1sJY1jMsaht0fHdu+M96UTJEXjl3KZD8rMPmI9cVce3W6l8x&#10;i2wBdp9D6E9fyFLaCxtmKzFZWZv3ePmUnnILHnr6UAaACwyedMCHIWOP+KM9wMds9zmtG5BuJleE&#10;nYP9YD/B/eKn2PrzmuaFudiK5DAfOSz4ww6HHb+tTWmoSX0HlXAOQwK5GCccgsAeKAI5pLtE8tcv&#10;CcEEjLD0P6da5zUowhXyk6hgyucfvM9cjk10VwIpJFju5UUD5z67cZ4PAyO/Nc5etbQIJokMv7wt&#10;vZTjPT/JoAoPBviIm2YBMeRnAI9QeS3vViwuZ4D5KHzI424dzh8jnJHIwAMYrNmM8jMm0CJgGGRk&#10;Zxn2q+0dtbWyi7UIrLkk5LYxzwMg+3NAGlC0DF5wXSV3BRQT0PXGO3sa3Y5biGB4ZVZxwrNubLL3&#10;zjoBXFw3EUo35UsI9zOo6DsB7k9q07bVDMgimlCvJHuZvuknsDjNAHZm6uEtEWYtgrlAoxwnQVfs&#10;r5Bi0nkKrgBm985wM9OOK5Syd4rYw3B8xFdXd92cAngBfwqVp49oeNQQeRJycDoRnoM/zoA9Ut9W&#10;FpOnylokG1dpy4X1HFaZ8QQJM08zgGPhNpwX9FJxya83+2s+3ygI/K3Kx4OF/wBo9Kx7yaUzxGT9&#10;9G6FlYZyG6ZA74+nFAHp8/izV7iZUeNY1JyZcBtvoPx71iT3WquPLldQY+VZjwykcggeh6elVFd/&#10;su+bKqYsqRkAkYHHr9cVVvGkAMSuG2qAWYkbM4yQe9AE1zes1wpjCBvlcBM8kep6Y9q1QspkEkmI&#10;jI2CnBIJ5yPYDrWBDBbSyxOjs6DJwAcjjoRjpnmty1gdn/cKDIVyXJIyuMYBPY9qAKZsruHzLh5E&#10;8vcSgKnB3cdai8q53CRpAVUAuGBxweox610bWUslsMlo2BG9AR85X+HHpWU1zPFbT2cMUm5jjgYX&#10;6Enr9KAPw4/bG1GW9+M2ofZtsotQFaMHcqhVHIz37nivj+9PltiHhSwbeg+UNjOF78fWvo39pW/N&#10;38WNWu5Cdsl1NEUVgNwU445JA9cgexr50KXEYdnwcYKvnIJPGFPQnnmgDNDyqA6kMqnJUngZ6/L/&#10;AFqKZU3YjJIIzyuMH06/rVyVoVZ1wU+QBQOSSepYiml1aX94DIAM5JJ429vbmgDOkLFzuOT0zTKe&#10;67G25B9xTKACiiigAooooAKKKKACiiigAooooAKKKKACiiigAooooAKKKKACiiigAooooAKKKKAC&#10;iiigAooooAKKKKACiiigAooooAKKKKAP1H/4J7eFvEuueAfiL4h07wJ4Z8T6bo2vfDS51LxXqFws&#10;Gt+DnuPFlrbwX+moTmeG8Ltp13EM4+1Qyn/V1/sU/s+/8kk0P/sE6d/6RQV/jX/sG6N4VvNF8Xa5&#10;rfg/xjq1/ZeIPh9FovjDw7PImkeH5rjxRaedBr8K/JJZ6hAjrAz8pew2+37xr/ZQ/Z9/5JJof/YJ&#10;07/0igoA/9Sv/wAFX/Cmh+NfAX7Lvh3xN8OtY+K2nSaf48nvfBPh66az1O4htdO8Szve2kiEMZ9M&#10;EZ1GOIHMzWwi531/AU5LYJzX98v/AAVxvvAWl/Dv9lrVPiZrXjvw3o1rD40up/EPw3R317S5obTx&#10;E9teRLHlzbW9wI5L7aM/Ylnr+Bpu1ADKKKKACiiigAooooAKKKKACiiigAooooAKKKKACiiigAoo&#10;ooAKKKKACiiigAooooAKKKKACiiigAooooAKKKKACiiigAooooAK+qf2fdZhsbOWKM/vEud0i4U5&#10;VlAXqOmR2NfK1e2fBOdf7de1aSNC2GVWzlzzkDHoBnmgD9Z/h3qV1qECX2+QYby5kkGAjf7RP/6q&#10;9ae8gklMlyZRIWxk4MZ7dB+orwL4fz3ht3WRllYqQRECcjjDZOOcfyr2mGTyHEt4q+XHjKtknDDB&#10;cL1yPqaAOjtrTddNK+5kJypzsKleoGR0z0qCdGnjeOI7myMoHwzZ4wTjAyO1NjuprqNPszOURuFP&#10;TC9uxPPrUUivNMTPhGcbxHnBHUZAPagCCCWUBY7pmwq4VXOSvJGB3z71LPN5MaZbeQ+zJJUnHI5x&#10;n8aihHlyfM4bGQWdgCxHQDHX86syOJDvnWMO4xGOTnjBJHt6UALLcIi3ETSBMRhWIfOQ3QH3z0Oa&#10;yw6wszyMrnGwsAQzA4+bB46f/rp7z2cS/v23MQm6MpwVGec8c559ailJSAvKDtRN+DyZB6cH17UA&#10;VZrgMsixurcgqM/MqL1xwATz09KyJro3U720Tjlt0jSDIyOPl9M9TxUwnLiKKdHV5Cu1Ix1OTuwT&#10;3x1rVsrCdY/KlASRnYxJIuWCtxwQO44oAsabY3FovzbGicEKCQC+enI7/WvWvDfhnzdqyoXZkVwH&#10;P8S+gGMDH1qpoejCK3EaJE+1dwDjJA69PX2r0LTW2xi4A2DK5cthNp9B7dxQBJH4aJdY/MVFAK7E&#10;+YKepBJ/Suos9GtLTLlBNvxuZsAt3wT2x0ou5pDbRmLb85AbHA2j8P4quvdllE5cDIXA6jHfHTmg&#10;AEsMkrKVAVD+9OcgZ549fSrVpNPKd88ZwW3Z5z/s4A/WsqHzJ8nduCnoowTnPrxx6VoWoZ7oQTK4&#10;ZeWZM49QPY0AbUMshk8kFVQ5w6gZUE9gQO9aU2oSRoFf94DmMHoVU4+8R/SsWCN57tmuA2/eFRu2&#10;PT2NdJJbBlLWoAG4Da55yxGTj0NAGVDB5k4EblSpVhkk5GOgqzceRbq0USZMkuXlTIXJ6/QelTGE&#10;SqDH8rn7nUjk9vTFTf2dI8qrdHIdQpADAge/pQBkDTpZdkcGSSN7qB0b+VbkVutuSl0UMmxSxxly&#10;AM8dvx4rStFhjZkiIQj7xPQdiM9elXbtLeeItGMNtG4ev4/1oA4MojebHAjBipdFkwOCeQccGp7p&#10;IHh8mMr90BEKk7T3PP6VoSxAqytuT5gI9v3gT39/eoZbyCxKwXJKkfNgc4Hqc+poAy1tUlURnKed&#10;yxU4Zgvt3/OsPVbaK0geYfPGr7QG659fwqHWvFUVruupm25X5VAJZT6AcjJrx7WfEV3eyeYBMI2I&#10;IycZz3P0NAF/VfEMUTYncsDlV6EZxk5Ax3FeCeJ/FWpahGFknmRGDM6uSCAvG3H+12rqLwXUyHyU&#10;y38Rk/jByScZ4/xrOu/CLX1uscpyXwVJ5YEcAjPQZoA+ZP7RXz2t0ieVgcfcKcNyNoJz75z9adDq&#10;wCC1VcKj/O7cuT1DEegHGK9R1rwBqWmXTXK8xlgHZhhwMY+76D864uTw1N55Nmyq4HCEfeYHGQe3&#10;HrQB0No09/bZkcOPLBAyMN3AXkH69KS5s5P3VwzOEU7QhPQnuenX61BaebpylLl40UtukZ+gOe2M&#10;5/Sr5eXzj9qmLNI4eMgZA9M+h9qAEvlNnDFFuJbhlRQSR64Y9a0IruG5j+zy75csdr5xwByMnjrT&#10;ri2uLto7e5UN5a7irjjPqCDnPpVexW1SJreycmQoylWzgnPGPcflmgCtdWFklsU+SNZ1wxZyRuJ6&#10;E9+P1rybU7FtBuQbMS+RLk4Ubwm44JIbt1x6V7G0UcVm8gi3AZDiXnLqQPlHrznNYer6fa6ohlZF&#10;aR0xHE0m3cR05/DpQB5bpImS3lSGcSoQfISU5GV64PB/Q4/Suis0juLGCdf3cyEAkABfdcjPGfau&#10;W8hNBnEEMR+RiMMQfMB5YfQdfetuCOUAXGnElT+8aEDnJ/h9dxoA1bMLNCyM0KXLCQzibOWCccY5&#10;IAwa77wtdK+mtHdShzCvlqAcDaeQcfpXnhtJEuFuLfkuiq75/eBB3ye4Iwa2NI1ObRdYWRlVYpQI&#10;mMhySx+823tx0oA9eiiiubYCfIYAlguPmYfdIPH5dqt20UcbiQIis6+VM2ck9hkfnjp0qCOS3G1y&#10;CyPFtGznBH8RB7n6VoQxrqMAjU42cswwQQM8Yxz/ACoAkGmWzyvKqysVPLZyGPQMB+HNdDZWCsqD&#10;csX7vDMSGyx7duMD8KoLHFG+2AjJQDKZJCj72fQ9qvW88BZjA6sCgCkDPzdTigCGG1VQiSIECE4D&#10;cBvfJOSB1retoS8chYCSMqXbeM53dCCemPWq0jusCW5TI27nZupJ5wT/AIVekvLa2jxKDgqDtz24&#10;GOP5UARPpq20AaYNIFIMflnOc8jdk81fiWOW28lvL2ofkiRe5wSQPY9aW1VzF5kgBUNhRg44wRx3&#10;x345rbtw0bt5MXythJGJx5fc/wCRQBl21vblBGIyrMMMS2Mkdjgf571O2mxCbzI4wu4kMvUHPQA+&#10;ma3XlE9wkCHEfRwg4zjv7jvirECLHH5sjqFBKAY25zwMDrx60Ac2dCEuyYsElDMXA4BTsOOAazpd&#10;EmjleV2RipwAeG+bkZHf2GK7q0smmkktbfLCMATMTtYgkYC+uKS4tLcyPLbPucpgZB6jg8+uKAPP&#10;rb9zB5MoCuqlnIDYdf5BqkigXciTM6szbxGvOAR6Y44rsG0+4ezDCNGXbt67nz/dxUENpcwygTyb&#10;S7CNQ4zJ9c+nb2oAwBBDNOLKMFWJLh1GcjvgdOKSMXNtIry7AZVKhV7HsO3XGSa6iSyXf5SoFCMW&#10;dFHzB+gIOO/erNtbJHGz7FIK/MWXkHof59qAOSuE8seawXftGQ3Ty/YEc59K567nwpmkBKqVCnON&#10;x98DnFd1f6fuXDR7kQbPTPpj25rE1HTZTGURQGWPKucADH65P60AcXstJ5mO9htbb5f8LA5znNVL&#10;rUI3XyLlU+UqqHBZfm4Ax7VqW9lf2wKXLjarFkXHPseTzS3lvJcKLeOJQsjoQw4J+negCi5nty9u&#10;fLCqFOBwdp9/cVYeazkBVlXzFZfuj5gAOVXjBNVvsl55gttQWQqinyipzlge4+9gCrFuYlgYx72D&#10;O4J27SDnHU9CKANvRntoYoxHkM7McNnBHX5vQ1LeXoYS26EuGz8qjBAXuMcdapb1MX2WZwJYyFiM&#10;I3cdTuJ9ajs7a6eDzkgXGeWclQxH8Sjrx6dDQBoRTPEHeJ3VQVVu7Esex7j14rQk8wzmO2PlgLkr&#10;2I6nr/SqUsiIPs0e+UKcllABLH6dQO9aFoQbZJJN7vDn5V69eAc9ffFAGyhNx/pKzKV4T7OThPov&#10;HbvT54Rv8heBGu/yuuMk98Y/Ws+2SKV3WQMRkybCdhAx+OOemK0re7ty8qrvCHBRZOWLHnOfT86A&#10;LNvGpujFkpuTOG6lV/ugdTnrW7p2+SBYMFYhySG+bGc4DcnGe2aox+aRJOFiEWMhmPtgsrYHPtVx&#10;Lq7jiFvHH5bPhRgDdz3HOOaAL08lzawl13DBC+YOx+npWDqN5t064uYX2ybd2zjGec4HoatXX2m7&#10;KtNuDJ/DnaOexB6n096xvE0UdppV9rIIDx2sxAI44U8D1NAH863xV1V9U+IOo3N6kRX7XLJvdTkE&#10;SEYAyDgnHFeTsZJXjim3AeYMCPIC7uwBxXV+NHSTxHd6nZypJ5t08u6MMuCHOQVbPOeTzg1jyxmd&#10;f9HZ5JSdzFgBx6g54x2oAp3Wnz20/wBlKIzklFRCW9twYHB6Vk7njOwggjOV68464q1iR2YbnCHk&#10;NJ6nnr7802aSVG80uWeRPn6jGe3vxQBnHrSUGigAooooAKKKKACiiigAooooAKKKKACiiigAoooo&#10;AKKKKACiiigAooooAKKKKACiiigAooooAKKKKACiiigAooooAKKKKACiiigD9If2CPE/hbRdL8Za&#10;JqnjfxX4a1TWdY8AWmleGdMt2m0LxckPiuwubjT9VccQS2qxLqNnKeC1rLH1kFf7J/7Pv/JJND/7&#10;BOnf+kUFf47X/BPDxL4n0vwP8SfDmheN/C2iWOqap8NzrXgrXrZZNR8TW9t4x094pNEuCpMV5ps5&#10;jklQEeZZS3JOdlf7Ev7Pv/JJND/7BOnf+kUFAH//1bf/AAVF8W6r4H8N/sp+JNB+JGmfCa+ig8cQ&#10;WfjnWrRb7T7We5sPEkEdndxOjqLfU2kGnyyMpWJLkynATNf5/EhzjFf6DP8AwUwtPHeoaJ+yrpvw&#10;10zwFresXWn/ABAtYND+JjIvh/U4ZtK8Tx3NjMZCqfabq3aSGxyR/pjwciv8+VugoAZRRRQAUUUU&#10;AFFFFABRRRQAUUUUAFFFFABRRRQAUUUUAFFFFABRRRQAUUUUAFFFFABRRRQAUUUUAFFFFABRRRQA&#10;UUUUAFFFFABXYeBtd/4R7xDDqBKKMFGL5wAfpXH1LDIYpVkHBU5zQB+pHw08ZWxsoZzLlyRIHjJ2&#10;46fe4GOea+ltK8X2t7GrSu7MmUDfw7f4uepPPbtX5nfD26kuYg0N0pXHzJt2AqeoXHA/HNfWWl21&#10;zPpOyN5QyQliydV2jknjkCgD6hXxFa+aIp90KRg+aCx45yv4H/8AXUVrqNv50isZfLyZVLr/AHuf&#10;lPp3r5702+dmQma4ZWYRBkfIOO7kjqO1bsOtSRTGIyS/u1ZvMY4Zh0P5d6APV/tvnyCKIKVG/ft4&#10;3EdGH0qaTU45LlfIkWHyiiqcFixPZef4uRyK8xi8TbAV1AFFZl2GEbixxzgDGcd66G11KzbP2fEh&#10;fa/mMB0z0OefYA0Ab6apGrm6mQ/K7RsBndxzk54xVhtYSVY4ER3G4iRIzggkd/euamuRPM/2bdJG&#10;3CYwMHODnv8AjWzHE0Uah5R12eWAC6ZHGT9OcmgDvNOW3JiuLgs6gZQN2APBxnPvXd209gSt5j/Y&#10;A6FiRzyePpXl9vNa2tsHuJTIYxwydePVeOvrV7T77zLH7SmX8sYkU9DnqceqjpQB7JZ3sCQNJBud&#10;fmKR9ADkd/eut0mVWs5ZbpVb+FlBGFxyBg/Wvn+31e4WRja7ogYw6MQxHHGQAPxrsdL8SyGRjflV&#10;81gwVeVPPfHU4FAHu9tflIY/tBOSoATPGMc8dKsLFF5AjTCrMxCsnA+UcEdc5rk7LxFZOoSd0U7j&#10;swMDp3yOOK3rGS3XdbQlXIw4LHKBT7evpQBftUkt5MZfk8yZGMngDB9BXRIJLFUnut3Hyk45LAfe&#10;bFUJry1SNo5CAzDLqvQDseetN808xHezOvzBwcDv1oA3rZl+zMFmdiwL7M5I/Aj3rWtLcXdvDdSR&#10;qu0/PIp5z6j/APVWNa27SRtdSOu7AO0HnDAj8Oa6u1JEC2kgKhxuJxkqDjGPagDQ06yhgiZ5U+YH&#10;arSZKn0OBVi5huTcNNG0YRwFOeBjtx2FSW6+ahSJssqkCNjjk5557cVjSmRoy9wQAsYIcn5uWOR9&#10;KALkiwzbsuuwOMeUCCDjB7c0k0kNhB5ED8uDtL9y3b15964zWdV8rhNzsxIUg/dUjA9+e9cHqfiK&#10;WCERwFiGAViCPlb2zzQB2d1rqW80jXH7v5juXGdu0dM4OK858Q660qrIVfyi4wW6uD0IPYVkDVpb&#10;7fC7vHE6ksB13dM8n61GujSXxjZPMbJCqmcrweuPrQBmW8jajJLP5OC/yiJiTw3APPpntU0HhW/m&#10;jEEuXBk+VF7gfw/TOa9Q0nwM8M8bTnjjbluRjgge3Su6OkQacx+xbd2397hs9Tz+YoA8R0/wJFKz&#10;S3kRZj96Js4BxgE88Y9qsjQ9OFwilYmYjcmeMFe30FeqanDHb3LyQsMNEBuYHbg8npwPeuSeyEvz&#10;pt/66L0DehPp6cUAea+JdBt7y2Zo497FGITOASfQ85xxXzTfWN5AGt79cYOJSDghSeMDvjkV9sCK&#10;W6iYOWjYOIzxwB0/L8a8x8YeGIBJtiVT5PO4rkk+hORzQB8oatZxlzbwg7GCktkA7R7D0x3rEt7m&#10;Rm+zh1HlvuR2QHfg9QT0+lesXen26QnzIn8xwWXcApAU9Sew+vWvPrpwjSCWFNwIO5R0B/TP4UAb&#10;Ntbz3dgbi3LySspRXc4KKPT1FUprO3jmVmKvLuwkiAgnIyMY9DVexvbkIWtjIqx7QMA/IG6Dt+WK&#10;vIYnQXD5Hy7jI4IUEfdwRjPPXigCrLevFBJFfB3CYKL1BZmHJPB59KuXOm2dxAIbiPa7kfMTlRkA&#10;njt+daEgt5bcQz7mMi5OFIRzkY7dB74NWI0RoMSblRdoYyHO0+nrjigDgdZ0DTL63beis6PvcjIA&#10;K9PqCBjiuQhF9b3ryDarQoke3kIATksDjsK9ih8mGJ4ImKwo2cqoC8deucA1y3iHQjJGdWsXkUJm&#10;YhPusvQ5U47GgDlroPeAXEAClm2OrYxswMuCPX361m+QIsQWjbgNyTmUBvmbnII79M+1FpFIksv2&#10;PeVCAlX5BzzhcH71W5RBNcw69bK7QMhS8LAq64PBx/PjNAHpXhXV31DTTF9+dF8hscK7LjHPcGuy&#10;i3xmPO1Gw22IkBVI65PcZrynRJxpd4ksRxayKFLMflwfp/P869PikjgYzwoWjYhVXduG3+9jsCff&#10;NAFu0afAQMDlS/UhMjqMd8+tbFmLcKxjiVXUgCXqAMcHH6VSsi08wE21GUMVZTwD/CBx09a1I5FW&#10;1jfzt7+aSSPkUkdF49/zoA1Y5ovLHmGQOihsv90kdh2wanNsssJeRkVsB2G09R2PXrUQmkeR7iU7&#10;JCuzbnKtx396htI5dq28ysszMXkkY8bex/HpQBrRzQxxrHCZQoOXAQfKQOo6/lmuggLi2FwzEjcX&#10;c7ixYN2I54rjYLmVpMR7hJvzgdMdhg9fetfT72SSXcsyMVZk8puFBJyCD6YoA1IXdLtowCGZSV56&#10;E85z689a3hLBeIqFVbZlWQdQQMDJ/XNZEiRzJHOJD5pJZkQEYB/2uB9KuqFimbepZ2xJtUnBVuOQ&#10;OtAE8Szv/pEJw33Xw3G4HsT1yKu24eK1JRSrEgFMZ5J654p73Vssa2ErASPnaE5ODz1PTHpWnErh&#10;QpO4sRgqOg6D2+tAFNrdbSRpQcfLjf8AxBvQ+1U3YA+ZtLSRYxICCQDzwD2/WtYQyPclrzAUkYkT&#10;+Nh0BA+n4VRnuLdT8qhSXxKY/TsSR6UAXrJgSJ1cFjGW/wBvj2P1rYSO4ktFimAdnLc8Agfwg8dc&#10;1zbRxhBMjByCVVyCC2Ovp65710GmmSKWOWQ4XIyxyegx8vr1oAga2jSVnulALEMozyxA5AFYN3Y2&#10;kmYDHy/LR9k/2t1dkytNiEhHYSFwhHIyexx7VA8aSRbWAYHn5ScLjtj69KAPK5PD7NdpIv8AyzBd&#10;e7njjnuKx5rWaC2NypKZbchdQcKTjBxyK9UuLGUMfs0e9nwq5bGc+3865uWxlCtDIrOxQlljOQCD&#10;jOD0xQBwxEv+sukLMdyBTyV/I8j9aZb2UTOxy0gWESkgnBLcFRnv9a62eJjcxOzLKApVsrwCeAT7&#10;1HatcsUgUIJAnlguoALZ468ZoAzVs0EQln2khPlIX5+B3x+tUrneyosquo2hI2RuT2Ofr0Ga6pbK&#10;WOLdcMyvnJVOmSMc5/pVW2toWAbylYRNzG+eQx7n19KAMZ4AdphAWNWJKuMfJ3Ixzn2rVtreRR5k&#10;7nbt2opUEAHv/wDr6Vrpb2bJsnQogJbeQTkdzgdeKf8AYvMj8qNtm5AsciqMNnpyaAK4MU0jeSNx&#10;KKAT0wvGB+FEUccrSSKHzGoaI7eeR1IqaLSrq18vzHC7WYxsRli2MEfr0xWlFbTzKIYAFLLtYqcc&#10;g9z247UAZ801yxNuwGxWx5MnKtu5DA+3pWibZI4xLMSzMh2seQD0yPT6VryW0DDYzZ3kZi3f987c&#10;CpreC6upAsUYymQEbIwR1z0/+vQBjiGdocSb1SNtyiTkkj39K4L4mmXS/h9rt98gcWMzIrjg5XBA&#10;Jz1B617LHHBcKI1R+CAiq2RuB7dK4H47aWlz8JvEUxI+XTXAjwSwx7j19RQB/M3rkVt/aTuZX8kz&#10;bQvGT3/3Tjsaz7O1f7VImGbYd4KAHGRkE9sjqa1dVje5mm+zEGMSMFUDdtc9VPp06/lVS9jsBaRs&#10;XYHOGMYJCDGcDJ7nvk8UAZDXBDme9ZZS2F2DggjjoOBjtVYGLyGaQM2GIGcYyehz+FWWiDxZUqIw&#10;+cgYPA4OM55qk8cqW5EuUUkOikdd3ofYUAUDSUp60lABRRRQAUUUUAFFFFABRRRQAUUUUAFFFFAB&#10;RRRQAUUUUAFFFFABRRRQAUUUUAFFFFABRRRQAUUUUAFFFFABRRRQAUUUUAFFFFAH6l/8E9fDXizW&#10;fAHxH1nSvB3hDxFpWj678NLvVvEOrTrDr/hVpvFtpb22oaOrENNHcNK2nXsagnbdxyHiMkf7Ev7P&#10;v/JJND/7BOnf+kUFf42f7BnhXw7qnh7xf4m1nwJ4l1670nxH8PBpPjjQ7lo7Dwrc3Xia2jddZtwd&#10;stnqVuJYYnYHy7yO3A+/X+yZ+z7/AMkk0P8A7BOnf+kUFAH/1mf8FWvCtt418Cfsv+G7/wCGl18X&#10;rabTPH8l34Csbw2F3eW0GmeJppru2nX5hcabGjahCq/NJJbKigswFfwCvjPBz71/fH/wV0k8BwfD&#10;n9lu8+Jl54+03RreDxpdXGrfDEOfEWmywWniKS3v4BGC/kWc6x3F7gf8ecc1fwON0H0oAZRRRQAU&#10;UUUAFFFFABRRRQAUUUUAFFFFABRRRQAUUUUAFFFFABRRRQAUUUUAFFFFABRRRQAUUUUAFFFFABRR&#10;RQAUUUUAFFFFABRRRQB7x8KJbqPfHAofLgspHqRzz19vTFfoF4bttS1KyS2gdZJNgO9MhiAM4/3f&#10;UV+evwe1o6dqS2pIxJKFjyQP3hOOp56H6V+jPgnWrZYIVdjv2/M4UYKrwRnue3vQBtnStYim/ctG&#10;VWIs3yDyyem09DuANY91o1zChnWOTdGAFVh8oyeeT14r1eCWK4k+1BXyi5ki24OM8EBfl/Hg1qMj&#10;3CMzxRqAAPmILFecDHfPvQB4MLhpZ0S4jZXUkMZAcHI5K7fun3rn5NctbcN5jvC6SASFeoJ+5jHX&#10;6mvo97SJ5wbtH3lQC5TBx6AcgZHHSsCfwv4euzue237NyeSQMZJ+Vvc0AeRx+JYIWhuI5XlZQQ6E&#10;jLnI5YHoST26V0lt8QNNndkZvnjYqyOc5IPH+8PQdq6D/hWvhqMSJ5Yguo8vIW++QepA9AOmK5o/&#10;DV7+/mt4ZNrKoaGeTCkB++Mc0AeixapYalNsspAheMuxB3AKegx27mt611FEUC1dmWNBjb1cle3r&#10;6mvGZvhzr1leta6fOjHapWRm25YfeX3AGOpxWxbaP4/s4JJVtxxwZkIxsQEADHcjigD1r+07m4uA&#10;Y2KnaeccA4GQfz4rovDJltb+4S5BmiLBh027uD2/yK8i0iz8ValehbmzRVX94xYnBUgEY59a9J0K&#10;GXT7Jre88wTzPkRjhVzz1HOOxoA9YgWzNo0+9weyH6/mfpW5FqDNcRGAiNhF853YJA6Y68muCF3c&#10;3Fuft8R3hgIwNoGBxkH/AA/GttY4reNr9d6gqDGhG4BuAOe3PNAHY2up3krC6uVPT5Fdvndc9foK&#10;7C08TzMY4iwYgLnH8I75z97Fec2zy3kYe4BU85Kcsc9Qc9M9sVdiupLWFY4lEjMm4qTnBz0x6+9A&#10;HuVtfRTSrPN8hG7KEHB7Z9vauwsL3TbiMgMykYQM3UkjtXz4utqCsW9YSGxJzyM9jkVUn1+S6TYk&#10;gREYb2DYbGAMqvTn6CgD6QuNYis0VFCuVDHLc47AVyuq6z9uw7bCFTIjAwrg9z3HNeKQeJZoGMfn&#10;MTx94k7Ae5xjA9TVuy1m7vlEU2xhvYEEfNtJ/wBk9D270AdVcX0u3yrdSXOTuJ68HA/A9K59rE6h&#10;ua4IxsJAHDMzY3Djtnpmtu3McxCIpfGFY4IxjOME9wK7+w8O2kMIklIeQruyvDMAepHSgDzrSfBy&#10;3bK5jYSr8wjY8tz0yenFd7peiPbQsRncmVIYY685HuOma66K0hyZGLZQA5U9D749KRld7vZMrFdo&#10;zICcAcYz9aAGRyzJAYiVIUgBhyeeqg/Wpo0AZo5pEPZVf5TnHO7/ABo8u1huPsoiYrvG2QHIyBkH&#10;6805LVCX+1jIGCjEfNnr1oAoXio6yIwU/IBhDwT3ArMS3SGaSF45NjY4UjhT39fwrcSYywM2do+6&#10;D6EdSBVCQxRho1J3vhvNbnIPoSOKAMY27hluBDtjc/O0xyFIPHBrkdYIMrMw+aU4ZFPf1ye1dndS&#10;3LOWjcEqcHeegx37VkahEEg+zjftA2M7gDc46ZoA+d/FCy2rO06AlhxF5eR8o5Ge+a+fNZjlkZ7i&#10;Usqo26NSf4TxyBz/AEr7b13SbbUbLGfmUbv+efbqM+leC6x4fkubN7q5I8wDEZjQgkdgR/WgDwxY&#10;ruS7WGWExiQedvV87gBjOfTI/A12lpZW08Sw7pCpACsfm4LdM+1Vr64WyWOGEP5hyTuwSqnqrccZ&#10;9q1NOL2TtKGBwmMnlRuIAAHoPWgCzcCII1vkhmQx4Iwp284HHB96wXtruENLApPmKFOWwWU8kHOc&#10;EetdG32e8uRcDzBtbDKOAWx055ApxiltHEm3JyWIPKqOuaAObEkiQhAFZlZiVC4HPB6jBwOaVZBh&#10;IPn2SJmQ7QVAPHXHGfTpW693Lc/v8GRYyriaPB/8dx0x3xWJOyrDJECPLdsh1BI9eR9aAPHtcWbR&#10;tR8mwUshcurKxG0nquSMc54pkNwEaYW6kxzqwlTOcnGCwzyT3rstVsn1LTDDchFMgIieM4RgvH5g&#10;1w+l/Z7YpBMdlxaAoUYHlT/Ec/qaANGC0so7GIebIVjC7C3zLu/28Acex6V6d4C1yRtPmtrl1Z4X&#10;YOY1wpI6cd+K87S7t4Z5ZY2JilGxVUDG7q2PU9qv6ffTaXrEN3aFjHIAsyPwpGMDAOBuB7/jQB7Y&#10;qtcwYX93t3BgnVh2AHXpitS2gR7QWsJjbZhipwDn15/Guf8AtMskQuo2Vt0J8hkbBJTGQT7+prUj&#10;uo0i+1GNP3h2HcSWXAxk/jQBcaCe6tVMaugzuB+XOOQTnrz2xWlaTCImNnEm0dDgZccDGenryazV&#10;ulCYlcuduC6KVHHoe+KltpC8TBoyA5OCCCcnoT70AXLiZXuPOjyjKnmELj5vU1cikIASYfKAu4OQ&#10;d3Hy89jWSqzwtHFMrvFtI81h82T2BHTnvW8DNPZea8iqVIMsUY2kDnA46mgDWhS4ZiJtyMw++xwj&#10;KOQCO2B0rcVDM/2wtt2HYJPulYx6fWuQ0xNyeWUcxyE4kfJfP9056DGcGuniEcUhVXZl24VWycds&#10;5PHB70Aalk8UcG2KMS5Pzsw5Hvn3qf7TtuxBA7PGVCkL90Ac/hVCzL2jNyWMnyDA+VjWhYzqZzP5&#10;O0RgJLu4BY9OevHsKANeAsuFk6H549w6t0/CqMscMb/bFDIMYKYByRz+tX4iZrkmQMUHIbJ/DH/1&#10;6sGK6aFlQbFMmd8nJxj7o+tAFA2yyMJ7YEloh8nVeTyQD0PtWvvkgsjbKxaUkeW3O/Pfqa56YwxB&#10;Dl4/n3lskFSuARitU3cd1dp5IZwmAZBnG4+tACQJcTuzsZYxtABDdGTtx1FassH2h41G35VDuo5w&#10;exJHrVextmtZZZSQYypG0ngjPOfcHio5JbQ7DIzIj5dgueDnGcj+VAFpkeJGWUvGC20so3Y/w4/r&#10;XP6rYs940kDBQdpMo6njsPfpXZNdnVoo5HVWcZ27RtAVTglx3rN1CCSOJpphknggAkLnuMdfagDi&#10;28y5PmSI3lFcEKo3ZHQ/hism1eSJ/JdN0bN8zH72c9Bjp1FdFcC8ktTDsD7WB3AYwvriqcMVtIzm&#10;RMSKQylWIY46DrQBWecO4F3vZAxwHBydvTJ9zTVVSHkR22nJYx8k5HT2qxPJ57yo0oCqoJiA5Zh1&#10;NFq01k7IozHswueDuI565/lQAsMKmwUxSF/MQrsXgqc/N174qykEkkaWsZyRjGeAu327/WoZYpIZ&#10;0MS5cIS+QDjJwSAMDP8AStaNo5oXijjAmD8SEEN0/wA8du9AEkcSLfoXclSC3yEYJx13HJGD+NWb&#10;W3ZZ3kfBWZsMxIwp7ccVNaT2mY4wkbhfv+zY5z0FVUt4p0aTDKDJvUEkDKnnHTgY70AWkshHeDBZ&#10;HV8jOCCMcfgOCK6SAgcyrvEwVVbgbvrjNc+5AdBZMHcf6zzTjdnqCO4PHStudUuAYY2dmYjPlDC7&#10;iOhJ6AdsUAQXimO9kXaVwuxccjGcce4rjviPp0uo+BNX0OByzTaZPEgIOd204Jz79q62fUNwMcis&#10;ApWP5Qewwee5qyBGtuUkzL/CpmPzKvXHvjpQB/KF4mY2GtS2YiaHyppEkCsRvIY5OOo5rBN/IYhA&#10;VTaH3KSMnpjGe4r9/Pi/+wr8LPixq1z4nia60jUZXMs0lmwMb7hnLRsMLz3FfIvib/gl94whWSTw&#10;f4gs7kAb4oryJomZfQspI/SgD8u1vm5Mqh2K7dzducg/Wq0ku9QOcgYyTnNfa/iH/gnx+0vodubm&#10;10q31FMtj7DcKzEL32tt/LrXyL4t8IeJfAmvz+FvF9nNYahbbRPazjDpvUOucZ6qQaAObooooAKK&#10;KKACiiigAooooAKKKKACiiigAooooAKKKKACiiigAooooAKKKKACiiigAooooAKKKKACiiigAooo&#10;oAKKKKACiiigAooooA/Rn9g3XvBmk6d4s0rWvFnjPw/q+p654AtdD0TRYnk8PeJ/L8U2U9zp2tlR&#10;iNoI4xqFk7nb5lo6feda/wBlf9n3/kkmh/8AYJ07/wBIoK/x1f8Agnj4r8QaP4L+I/hrSPH/AIf8&#10;PWusan8OF1TwJrNqsl54tt7Xxjp8qHSbkg+TeaZP5Vw6AgyWb3PZDX+xV+z7/wAkk0P/ALBOnf8A&#10;pFBQB//Xm/4KleKpPBXhn9lHxHb/ABLj+EE8KeNYrXx/cWf2+3sbm4svEcMFtcwEFWttRkdbCdmB&#10;RIrh3b5VNf5/jgjAP5V/oN/8FLYfHl1pH7KVj8ND4AbWLmy8fWkFn8UAh8N6hFPpniaO50668z5f&#10;NvrdpLW06H7VLDgg4Nf58jdAaAGUUUUAFFFFABRRRQAUUUUAFFFFABRRRQAUUUUAFFFFABRRRQAU&#10;UUUAFFFFABRRRQAUUUUAFFFFABRRRQAUUUUAFFFFABRRRQAUUUUAb3h554tVimtWCSIwZWK579fw&#10;681+hHwq8SXYZDeQtLJEgPn5GzB5J5x68cfjX5yWMrw3SOhKndjIGevtX3L8L9faa0isrv5z8uXi&#10;IBII5DDjnFAH27pmrW1xDukmKSBQsjYHzEnIBxnOR68Vu2sizQ7ocsUYkuDnIPr0Hbqa8ptbPSSR&#10;JpMk8bKBIsYbKy5+98xJ4FadtJfx+XICWd+DDj5FK8kn3xzQB63OsP2D7TICzLlmZyRtDHGCD6Cs&#10;2XTVuLhTGr7SiFSmNsmM4AweGzXGQa5dRXAuGjaXgCSQHIGfvBl9/wBK6ex1aGaARBzjyw6Mx+6e&#10;4UdOO3NAF6eznVEMgkTc+ZJS3zKoJ4PQ1L5c8qkRyHzEORtX7h46buelPR7fU51ufOJTeTv3cKRx&#10;wK1l0+K4ja5nZlK7iXjPzegA9eOvFAEUFs0lr9scs0oIl2vjJXHGffpmrou7q8g2/IyL8gSInlum&#10;CuQPrVKGK+hWSK3/AHm4nIxjk9icc81ox2zgkXECB1G4kE4X+9gjqT/SgB1s80UDW18rrNkFT90j&#10;ceDnkHA7YqNN1v8Av4wS0ZPnEN0PQ7eOfpWnl7VTLPhnJ3LN94c9M56YHTAqK2aJZGMs0QbBOwfM&#10;H9Tz3FAGiJIPL80FGUrt+QfdViOOehPeteMvawvcRMGh2AbGO75v7+M1xcrC3dxHsMalmfnchyMp&#10;uOMfiP1qTTb7M4jVWI80+ZHtxjjgjpxQB3JvBHHHkqhKqSqPgr17c9e9MjuhEPOjeSMu25zkhsDj&#10;14rkz8sshC4ATKEfeZSeSR1FaFpeWtmHeRnxGBgSchSeRtzzznFAG9OTIFLMjg/O397A6ZPb8TT2&#10;M0kaeRNiSQldpXCjPQg1ipdJDOZVB2HO+FuOo6DHGP5VtCKS7tY7p40XjYMNyWX29vWgBVtr9Zib&#10;kxMHO1n6BmC4xg55HWu60Gy3XcZ/deTGS7BhhtzcZ4xWPYacXYXjrjy1JeOUDk92rpPJgb5RIQsT&#10;fdTj7wzx60AdxDdK8giVdh3F8hSA3GOeMVPNey2yskLnKruBUZJ3DGOo6Vzj6nL9jVLcmJ0wpU/M&#10;dpznJHY9jS28yCcyrtiAUKuQOTjnGeTmgDrob7Vo0CZbDL8zty/rgAcE110PiTIWBYgVLKJNxyWx&#10;6etecRTkTb7d+NuVGMDoOOvPXrVmW9gt0id2C72UMGwMN3+hoA9aiNoznKoGYM33sYI7D+tX4lt5&#10;ImUyux2csB8qkjj6+leR20st07NG8saOSEPb8fT64re0y51GFTbwhhGcASberfX0oA6KFJZGLlVJ&#10;kAAU4HQ+lUtRtwS8UTsXLArIy5yuMlR6Diugs7W2yZbmZgeSNv8AESMY59604/CyXcTec4l3AJ1w&#10;V4z/AA9z60AeZzxI+7zC+CCWJ5zjGKjumUxeRcAMM8qp+XHZj7+ld2/hKxncSRs/7noZCWH098e9&#10;VZvDKRyYs5CDICSyg4A4wT7CgDzG/KMojRSEA3AsOQfQH1rgNVjivFnt7dfKJX7zHkLjkj1FfQR8&#10;NzRAEssjdF3Yy3qM9Dn1Nef+JvCjQWTzxIIiVKqCue+efoTzQB8Da5BdaLqJG0sJHMZnkboF56ev&#10;asyzvWecW0TsEkRlIdieepUe4/WvWPiT4dezR9QfeSGVtzZIViMYxz3ryC0tm01oDKDIZBiQRjo5&#10;HUA/rQB6VpV/D5JCPHNEU8slEy2/IGTnvz0rZs5LQJIkbFmXlG4yNvBz2GPSsGwMunRxW1nsbcxL&#10;Bex/2iK6HTRNLdNbQQ4VkZ2cDCsxHI/PtQBmakERHeAqpYKTztRlI4H19a5iJLZ5cwZTc4BAbO36&#10;+hHWvQJtN1meEwyqm3p5bkFFHTk9jnmuGfTJrK6eKaPbsYtIHJYSKO/+GOtAFL7LJIPtELEKCRxy&#10;vynljz1znIrz3xda3NuqavaQs+2U/aFBHMZ/p7V6ErFi0cSuFZcsVyRnqT9D/KsTVbNUMKXW5Wk7&#10;RNw231HpjmgDykXMD2EtyioqKpZbfb8yKem3H8Q71osS1iFjzKXXeq7e4BI69+eRTLu3h8PancQw&#10;p5jOCjbic7WIIIHQkVF9pnjfZNiTYyyEJxgrwAew4PagDvvBuumQHS9SjeIog8kuTtyx7Y64r0uG&#10;8aO3wdkqow3kjOOoz+NeF3F5e2N/by6eBHEhAzkHr0AOPvc969Y0x5zZR3TbTDIc5YjG4dR9e9AH&#10;ZpcWGAsQcsjDywflwG6mrCm4jYtAWkCMrNu5KnqCBjkdiaxEuAqb0LuHRU8zPPynpj07VcnuGdks&#10;wSN5+YtnaOMnp0oA6C2lYsst5uO5uMnjcOy49a0UWCHDyAkichQ3Q8cAcdaworpEVooUDBCCjOAA&#10;Mjgr1PqK05J7KBlk3tu2k9zkkDn2xQBtx3LxTROSVQkkgttIxx2PI9M1fXfOs0sZ2sHwwUHadvPB&#10;/GuWEkcyRySSoTJLuVVBI4yBx/TpmulWW3SEk+Y2+TCgA/XOOwoA0oWBjEgiIAXlt2S2OmF7EVs2&#10;kUkW+aNzmTmNXOQp6Z56n2rGOoSxsXYq8i4VEX+JT3/pWpaapHdEKEkODkb+7jqB9ePwoA2/tRjd&#10;EuFyTxNtxgEng/5NdC80jMSiiMFfMG4qQe34Vzn2ppLdgRgFQHBUdO2BVuyZ1JYNG4VxEMAkMByc&#10;A8Y96ALbEN8zETgMd24AEP8ATt/WkLwyxbGhDn7w29MjoccZI/Kqkd3tkMd1GcB23yDoc8D5e+Ox&#10;q9Y7rhlmYMmdyAsvOPQ4ycUANitLxsRwEYDbRvOWJIz+GD1oibySYbzbmIjzETOGZurH8av+ZMEK&#10;QuyuUG1QBgFfX61Q8yb7RJbXDjzH2uq/xKccfN7YzQBaijuIW85ZAHkG1UGcEk5OK1JTLJEbh1w3&#10;Ox1PHA9P1qjHFL5ayGR2dcl5AMLg8bQOgJqZUkitxEv3f+mhJCD2PcfyoAhu7CS4jhjRkCs5HPH3&#10;uQWxyM1xdyjW0pLt8qhkAwCQc46dT7V6M0NtMPkV12LkPnqR6Y9j6Vz7w2Uj+VMgLBRuYDld3Q89&#10;c0AczI0aDMpKTMNqkgcH3/8A1VUjjuYpESMljkMS5znOeASa6DUbaKGQNESwfKq4XuvtzVSKS5OE&#10;QRMhXdIDzx3IOMgigDPuIw2ZTJOrMeF+8AQed34dK0kWQWPlmVy/Lh0zuQnpux/SoFj3XrJbEKqK&#10;W3E5DH37k/SqNvPb+R9omVwDnbtbjBOBn1xQB0NpNHd2zSiMBEK8A9Wx9455Oav/AGjzbVopY9qn&#10;KHjPJOcnHb3rDt412qbX5Aw2gDp1/LPb61ryyNGVNvllTKSZ7hvfoSP50Aa9tYkPDMzKmY327gMt&#10;u7j+la4jmi2QtG0pb7wPAJxwOPasC0e1dxIGkyJMou3gEdR+lbz3880QixjD4A4XrjB+ooAqEv5r&#10;QyIGeBQEYkBSR0Ax1x71XnF47DzIsksd54AH1rWhsClwVmKMpBIYn5iR/KoJLH7Tas8pBDTfvHDc&#10;e30zQBVjxDbyyKy73AAwvPIwOfQVZkKK0bRO3KBinJBC4yuT1zUUIwWjnJMefLwARhR02jvVpC3z&#10;uvytnBJ5BHtnoaAN+1ntkB/tB/KiX53z8qAAck57ADJ7flX8oPx08eSfE74v+I/Hjk7dT1e4ngBI&#10;YrAG2QruUANtjVRnHOM1/Q9+1n8RZPhz+zr4o1iOT7LcXNi+mWMkTFZPtN6PKDIwIYFQWYY9D2ya&#10;/mLb0oAbRRRQAUUUUAFFFFABRRRQAUUUUAFFFFABRRRQAUUUUAFFFFABRRRQAUUUUAFFFFABRRRQ&#10;AUUUUAFFFFABRRRQAUUUUAFFFFABRRRQB+p3/BPDSvF+o+APiVd6N4b8Da5pVhrHw1u9a1PXpY4/&#10;Enh4N4wsYLfUtAVyGkWSSX+z79EyfKvEY/KpNf7EX7Pv/JJND/7BOnf+kUFf43P7A/hPRtY8NeNP&#10;E+q/DrWvEsuj+Ifh02m+PdKvHitvBt1deKLWItqVspAntNTt/OtVZwRHdC3/AInU1/sjfs+/8kk0&#10;P/sE6d/6RQUAf//Qf/wVR8Jv448Ffsu+Gf8AhWY+L8c+l/ECS6+H63hsJb+1g0vxNNcXFvcD5lud&#10;PhR7+3C/O81uiL8zCv8AP/ftX98X/BXYeAx8Nv2XZ/iZB4/m0aC18bXVzP8AC9mXxJYSwWfiOW31&#10;G0KEHy9PnWO8uu32aGXPGa/gdc5x/QUAMooooAKKKKACiiigAooooAKKKKACiiigAooooAKKKKAC&#10;iiigAooooAKKKKACiiigAooooAKKKKACiiigAooooAKKKKACiiigAooooAVeDnOPevoj4X+Lbmxh&#10;ER2ffxwoHbA3MT1HX9K+dxxXY+DJrddWQXO9vnDIinAY98/hQB+mnhnXGutJjebyoXIysrk/dPb6&#10;E+neu2sr8pAGRpGZW8t5AMYBPPHpjtXh3w/ENxp6LdPCAADGrAgqeuMk+9epR6fbWsDXBMocsHaE&#10;cqMHr14zntQB1jzxQSIyENAkmXCsdzN0G7H51osqi5Nu2UWRGlMLYEbfh1X2H61xTxi2aSO3dWby&#10;1l8tgSpUnncKla4upHilADkEqu1sFsjoSTxj0oA7rTNQhtSpskeUhNsqZICjOevqM+lbieJbi3lD&#10;3jNgjaq7cjAPBAz+HSuHsFZykY3RtJw0Jxu3Zzx06D1z9a2Y/M1G2No4KlyQHbCNgcDn/CgD1fTL&#10;m21DfLDPGxO5mhzsIUjjH+Aq7cQLBGuTJ9wMxGW+U84H16YrwWTRZWHm6dcNHOsiAyqf7v3gU/iB&#10;6etemeHtV1Ka5Eeru8kQjUo6qQHZeBnuMUAekxQmGEebloipws+CZAfUDkc9KoLpkDuBFGu7OflJ&#10;3KDyff0NXmEuI2jCKvGY2JO/1IHQAVaitAZ4klYBctJ5Y4IX1zyT9P0oAzTYrC5cBGclTE6k7QBx&#10;u5OM/UVBLp/kyGe4wWlY9s78fd4rq5opLeIRzMMpLuCyY+ZeeB17HirAu2mlCmNE8ogqWbt26jB+&#10;maAPPmtr6S5D7Q0ighhHxhTjjnipbdxeIVliSNYpFUlWG6bnJAPrn0r0KxtmupXkj8rgYWRgQpPU&#10;8Lj8qzk0ny76TCBo3JdWK5XHrk98+lAE1nBp+nbGKgyO+5kkx82fvEenbit2x8szxfbZYgoJKrtD&#10;Nt9OOM1i+cIJPLWJJItoaaRlwNvTAB61u2SwTQiS2wSHwysAFUEehwRzQBcSe5gwkOxlU52kkbgx&#10;7cds9DV6O/CQyO67I8hnyc5J9B6msaK3ZiQGEGJN0gGcn0z14rcu0jSEsp8xVG1kI6HGcqR/OgCu&#10;1xIZBEhEZyW3kEDa3OPwHStGCZIYvtLPvkJCLGg3Eds89Bjk+lZlrFOsMhUS/MpeNWIOB6DvgUy1&#10;tdRnDGKGQED7rc5zxke1AGx52x0WzYSsnyIqg9cngknNb1pp81yxOosZChLCPbnJPp7g1Hpnh7KR&#10;tbDfMr4coeB64ycGu70/TYLbeWDso+baV+YL0x/jQBa0jTYVhEIBRtuBuyDtPXvXcQ2to8UVmnzM&#10;vzFTn5hzjA9u9Z9rZKq/NHIEPQA53ehyckCtyFWDGab5cjChSCAR647UATCyAk+zsPnIASQ88en5&#10;1ow281s3lxvuMnDjHQg4PPrQJJ5EjkaMhlwJVxnHuKsQSSuJfuBwxU5+UoD0I9SaALtrqkBzDeBk&#10;LMBvABUYGCT9fWuh+x2l4geCRCVAQFcYHof6+9cNbsYl2PIHLNgYXA9PwqFJTbXYMTNjG5kj+fgd&#10;OnOaAPTLXw/Z3EJkcssikgDAPIGSQT0PfFeZ+ItMHmNBcrtBc7VPDO3bb7V00Wt3YiETkmRUVkfH&#10;B9m9yKZe3tnqUYkGNy43kDpx2znpQB8o+NPD63Nzc2u3jaWYjqMjvnPI9RXyHe+FZLh0hhVU/esj&#10;MM7SFPX2J7etfohr2gx3bD7MYmDgje+QwXnkD0r591rSGk1Q20ICpkB2CjLDHBxjGDQB5Bonhya3&#10;l3MmX8wA4b58f3fT8q9qsdDs22LCq+WYmJQKcqfQ5z+dUdL0WWK48+GQoUXzHBG3b2xz/k16XZRy&#10;+SBBtGVUNLt+UjjkDoWNAHEXmju6GK2hOyTCFh6Dk/niuD8SeHITCn2ZDIZAFJHX0wR29TXu1xpX&#10;mSeTbh/MLH593VR3I6flWJPps0MDDy8lsYUnkAcHOOAKAPlLVfDS2iubeVg4XPzA7SR024549K5O&#10;5hmgtWmdAzA5DgZAz1684x1r6a1Dw+pXzxtkYOXIRs8Z5C56YxXn+r6OUXcAyrK3y7hgkHse3I9q&#10;APmLXrdtTjLmOSMwOXhkUZVgMegz9BWBatJd2wRAquylWONqhsZLAHJ9q9xu9G+3NJ5m5I9wUL90&#10;An1+uK8X1jSrbw7qcumxrORKRImANjey8cZ9KAI7acSoI4fLaHbiYMhX5h/Fuyfqa6/QNWt7OdNK&#10;KuytIZox95Svt1A/nXIsyWDNYRR4guIyybl5D4zg9yc96stBdq6XNpIEmhdZY2IwAcZYE554/CgD&#10;2651FEjCtCY9pATBAYg8gGla8G1LiNhEFcb+gJLepH5c/jWFoGpR6tZfa3IkLOZCc5VcdfY4NWLq&#10;ARyiFFml3/6xRjluv50AdRCVm3FdylVLrk/xDByvr7irKXC3Unl/aUZsDBPyqSvpjtXLrFNLGGga&#10;RSshWNWAB56pzkjA/ColufsTtI8Uojb5tkeCQw4IwenTtzQB6ZYX9sLvySQ7HlYcAkAD7xYeta4u&#10;hKikSSL84Q9lVe4U9evU15SuoXCSBYRJGvAJbhzu64b2NdPb30bW7rueNPMCMpY5AX3GeSTmgD0S&#10;aRJE5deMg4+9nsc1rW5htYFXKszoWzxzwPXnPNcGb94tkKl2y6+YAd2cCt6KSCabDMUcECZRwSfX&#10;IoA7+2vQ9uytIrSBQiqoGSVGSO4OKfpstzazbpdkaM4ZAFyCO+fSuWsFPmPsZ9sbEx89eONwOOp9&#10;66HT7+OPfCEDSgZCgEhM+x60AbMtzLNHiTjLDzdwGcDv757YotnndI7i3MibwQCcjqc7f/r1SiFy&#10;06fMTC4K7sYyR1z2H4GtS1lkgOL4s6owG4EfL7A96ANG2kkMTq2FkJDln74457YrJZIpBI4jOMFw&#10;cnhhxgHPII/LtUsgjTdLJESCzZkPBPoAvr6VBaRPNG8rMoCYZ9xydmO4B+8OnFAGlG86KhUhdykN&#10;GpBzjnJA7/lW9AhuYPLaTAUjfHjK9Oh9BXJW8Ns8+YGK7WKLwQAg6c9eea10aQ79xKbpCCRjGBjG&#10;V5zmgDWKQwwrHA4V41ICvkgk4GQewrN+zmaT5CFZ0KNMoyB36VL5dzIh3yAcHBBOM8YUHpk1APtE&#10;WYmDbXJOD8vzDrigAM32aNbWbay5YKzjkM3GeOelUJ7Q2qNFCd8sidFUGMZ9CPUda3ViSVlWMHdI&#10;m1iRuCnv+I9sVRNjNcQC3RnjIGA0nG4Z9fw70AcnJpp8weWeUbk5G5iR0xzjFNuLNVVTEE2vvEnd&#10;QehP+NdTDZSByl194HeCF4KntxWPcSwC+cxqY1AyiDnL9OnpQAWsMXlG3t2RTEd21CSCxGNwB61L&#10;AkM9uYi22TOW2ArlgOmOmOKqS/ZUTzS6pMpUMwGBnGCB6kd6fd242rFNKwC4zLEe3rn0z15oA2LY&#10;+afPLKMICqvwoK+47mt+zuInysQRlJBZ2YBVP4jmuQhdnjVFbeoG1N3Rj14BPP1rVsblSWCAltuT&#10;lSAecNj6UAdBbvPJLvMa+Wob95nOfQj0q9fpAxaMqqfdYBejHH+c1laa0ywmPzImg3EIB1znp2Na&#10;gnnCl7kl1Iz0BbP/AOqgDD1CQxx7OU/hVBk8HvnHANLBI0LRSRfK+3mMjJIA5OO1WiIw7GTDqG+9&#10;ggBccZ64rMiuVilEshbY5I+c/Ngjnn0oA/JD/gpv8VSyaJ8HtOccs2uapsYEHlorVG2t1x5jkFRg&#10;FCCcnH5E19EftU/EK2+J/wAePEfirTZDLZC9+w2L5DA29oBCjKQSCrbSy+xr53oAKKKKACiiigAo&#10;oooAKKKKACiiigAooooAKKKKACiiigAooooAKKKKACiiigAooooAKKKKACiiigAooooAKKKKACii&#10;igAooooAKKKKAP0c/YO1LwdYaT4stta13x3o2q3uv/D+10Sy0CN38N66w8UWc1xpviBl4TbFF9vs&#10;Wf5fOs2X7zLX+yp+z7/ySTQ/+wTp3/pFBX+Ob/wT38X6rovhL4heF9L+I+l+GIta1X4cpqHgHUbM&#10;Sy+NbW18X2EwjsLlgfIu9Mn8m7KqQ0lsLjnarA/7GX7Pv/JJND/7BOnf+kUFAH//0X/8FTvFdp4J&#10;8K/sp+I7v4lXPwhaKLxtDa/EC3tfto0+8ubLxHBawzwEMr2t9PJHZXW4bRbzyFvlBr/P/fsDX+g5&#10;/wAFLJfHcekfspR/DS/8A2Gsz2Xj6ztf+Fnqj+Gr1LnTPE0M+m3gcFd+owu9lbdCLmaIgg4I/wA+&#10;SQg4x+tAEdFFFABRRRQAUUUUAFFFFABRRRQAUUUUAFFFFABRRRQAUUUUAFFFFABRRRQAUUUUAFFF&#10;FABRRRQAUUUUAFFFFABRRRQAUUUUAFFFFABWpo97LYX8dxCQp3BSSu/APoDWXTlODmgD7h8B65cz&#10;JFJbp5iFD5isCrHb6HqzDHTtX07psipbC+tCZBIQI4eMgL94jJx2P418P/CjW5ZdOSfeVkhmVWlR&#10;RvU9ARnrkdeK+xNB1N7m3zHkLGShHAJGM5UcZJPrQB2MLaad4mE4RgCJGALnd7DnAPY10jQWhlS4&#10;jARguRuPZewxgiuNS+FyyQqv7wFVQg4AU4/M9ea6PTZszNcvGgyWwWJwmDjIOO9AG7Dd2lof3kex&#10;8n5yhIJYfw55J71tSRWiIpnDt8v7knmRs/eLd/XFZksIjIlhUFSFw2d+G56n8q21gs2ZJkEjTMSG&#10;Qh8EHg5xnjPegDLsIIN7GzxFMZCY1mztOR0Geh79c1fsrSa0nk8zzPMkTCIGwoI7EgYIwM+tXorE&#10;3QW4uwPl3pgOACcccHkY9a6rSbd7q2M80Qi4MKs/CttHUegoA6TSL8taqJfMLABWwMkA8ZJ6nnir&#10;k58kxqz/ADKS4LH5QpHAz9fUc1ixf2hYyCKIKqshy6c4x3yTyOa0BeTrAEvih2oUBI+8OoHHX8aA&#10;L8kyXmbmZS21B+8X5m+o56VoRPaS7pIyIxhWZmUEkJ6e5zWRbghvMUKmSEjWUkr8w5ximW6K9yrP&#10;bgjYxUEsOenJzjNAHaWs1sqi0j+dWYuysOVXGARznOSOKurEk42yNtK5lGODheg5681jWKIyhJFU&#10;ruBOGKnb0wCa0ILT7RMSVZBuKKSS3B6kjvmgChBJG6sgUpIykxEdGGc4K+/rWhYWNzcxPHGcR7Sr&#10;HG0j3/CtvTdGktrkS+Wr5AUBM42jODzx1ruINMj3NDCq/e27v9rqwPagDK03w35sUa3uHPl7Q4Ur&#10;8rcc+9bZ8JWzT+bGqAAfNgcEH1xj8K7PS4DGBCwHzbUXzPu7uwFa9taRyTtGSFaNMED5huJ4Gfr3&#10;oA8vg0gR3ht40c7OPMAA69hW/JpctrKkiEsudrAddp/x712x05YpEaRGBDEs64JbcP0pbTRJGRWZ&#10;QyhsqgJG3B6+uaAOa0+DbcNOieYsb5CtnGD1OP5V1aRRhkiCoV3Esd3IHrntj9aYbTUYkYXQ2gDh&#10;WA/AZHXNOhimYGaRAwLBXXlcN/OgDp7GSOSDPV8YyeTgfX1res9Ns9jgOxZ8HGRuTjjGO56VykF9&#10;EsKzRrtlY7ihzkgHAAGOa6TTrxpW/d+gJ3LgDHBUHrzQBrJbQs23cMIwBXvz2+oqRrSC3ZHwd4PY&#10;4Demfb+tILlHk3NmMKSvK89aitpLh2MWCAuSWHIAHIxQBQu7a4hYxkMg3EqCw6+5HWsKGaSK6RkQ&#10;R7m2OVBBz9fTNdu72820yKGzgszHkEHvj1rC1Ce1SUeUf3qHKY6H1wTxQBmv56xE535ydp4LEGua&#10;uJXlH2ZVdAxGG3ZO49q6qZ3uoDaJ87jJBGBkEjqemf0pyWsCW6b48hTlySMEtxx6474oA821BprS&#10;1LhkjQsctzuAJ6nnrXkmr3vmTCNwi/N8sxBbAz6k9TXsuuWFqJmCCTYGXLBiAc+gP8PrXiXipZIy&#10;6ShWY48t1OeAew70ATQ3MUj7WV0y2zIztYEYz3rsdO3MrRIGeNgFDHjBXngdfxrxeWS6t5vKW6kU&#10;NtyeQoHXAzwT24rsfDvic5azuG+aJiqtwWPHftj3FAHpJRlm8+PIHl7Udwy5APbrwOlUryeWUPud&#10;Rlv3e3upAz1/KtS2vftkESXBjbCggN057/TNQ3yKIneYIyKodVVfmMhPTFAHmgjCu0EYcP5hJJBy&#10;B9O45rBuvIvYHgYbdzbjIo+XIPBHOB6V11zDcq6odwUhjIRjd83vjv7VialHBIqwIp4j+VsEbcdS&#10;fXPfNAHjeuRSxTcLGRjfM+clj6AfQV5V4z0S31K3S/ton2xEkIN3QkZJPTg817dqX/H68EYV48Kz&#10;YUiPA45J6c+9c/qlr9qtpXnX5ZFKNCMbQPqPr0oA+YNQ037Dp7Txy75I5MPFyzDnIb1xz0HFWmZh&#10;H5bT42ohHljGcjJPHAHbnFa72cRa/s5W8sRqUt2fILMTjacdQBXLK8sDR6dNsWQKDbyE5DbRn3OM&#10;etAF3Q9XXSb+WFlcx3GG8kLhATyScevSvSYdSZFW5TcWjcBY1+6FbqScdR0ryie5tHthcQD9+q7Z&#10;vK6r74PXBHFdhol9b3FhFFJKTLuB2BfmHy/ebvzQB2RdoC02HkAZkVlVsKXPGSetPNw0WEuGXEmf&#10;mXcuM9cEYqtbmeS0dJ1WQLKqyPgpw3fAOAc9cCrUkdkkH2SN+EbYuOAVPfJz+FACQ272qrJavvOz&#10;A8xs5TI28cjitmC4mRljt1GVcPK2AQ2RgsfYVRghgi3rJh1EO1ck4JPXB9f8KlsrXIa4FwYg/wC7&#10;MaglmB4A57e/T3oA6W3eN7p0hXa6gYcn5OnX6f8A1667w3AIh5MuwHfvzg988nvz2rz6wuWilEbu&#10;jfMVaQqOoPHHBI9cV0VtftDeNLtKkOcledwHTI/z9aAPQb2SOORGgfY2TGWYAj9O/pmtGwkaPE7F&#10;XDMdxbIZuOoI64rg01CK7VmwUkDAEHI3c88envXSabN5tsIdyM0RwPLOFIJPBoA7WKXBV42OzY7K&#10;rDJzVmWYvHAo3lipZ/l6jPT6mudtZC0++6zu2kRjO5R1z06Yro/tayEzQsAgT5SwOAy9PwPpQAsm&#10;FSWS9ceQ3y7G6j2wOcEdTVmzuDIrxyhF8sFBk5IVRnHoP8KoSSyNH5nyuoYbsAfNu749vSkKosPn&#10;RqGYkFuCWy3X8KANC080OfMAGHWTOfmKkdM9DWqJ0BWK02mTIJJ4AGf4gfYVnbh9n8zap3NgKT83&#10;XP4YrR028DOTOc7l2KSPm4PIHt6d6ANK6BCP9qYANyNhIxznOOxNWJLiGRZJBIXULvkToVOB0I78&#10;VRkn2u8zBGWEjPfj/wCtSeZHdRy7QYz5iyyNjGV7ZH0oAuPFcyOsr5MflmYRK21m7HnsfSpdQi3I&#10;kqnHm4yx+YkHsTzzT/PhhdrqIhzEn3GHJXH5VUJFyv2iT7mB8+cN69B70ATC0FwNrAocncknHQdc&#10;k5xmsW+014p/LlUYx95AWAOOzD+tXYJEN1l0IZgVJYk5HrjvgVel8i4i3TNuUZyOpYHgEe+aAOPA&#10;DDfIEYgb8jqxP96o7idhcRQ3HlPFjarRjBzxw3ODjNdXPaypH9otjGoYFANnJPYnPpXNSWUc9uGt&#10;G+fzAWRRnLH+LnpmgCysUUgLSyeaFj+Vk+U5/HGccVoNKkCRRwCTawPIHGO4PqT61kQWs88Su6KB&#10;HtUoMkYHIyat28kH2jz5to4MZYZ4K4OcigDRLLCjwgsVKhwScfMDxgdPapktJYibkF85CyEk/XHX&#10;pTbd45XNncjCgBUI6EEjnI9astciKXyo9m1QemWJ4yAfc0AWmtI/KVsOHdgwQHAwT/ng18y/tffE&#10;N/hh8BfEWtwSpHc3FsdG075V3l74GLjeCDtXex9l4r6PhuNiPNcrMRIV4Yg4z/COnIHavxP/AOCm&#10;HxgfXvH+n/B3TCv2Pw/Cl7eMMMWv7pM7c9QI4ioxn7zHI4FAH5gl2Ixmm0UUAFFFFABRRRQAUUUU&#10;AFFFFABRRRQAUUUUAFFFFABRRRQAUUUUAFFFFABRRRQAUUUUAFFFFABRRRQAUUUUAFFFFABRRRQA&#10;UUUUAFFFFAH6pf8ABO+28dXXw7+Ja+HdM8Bapo1vrXwzvPEUniJkXxJpSL4vsobXUvDqsQWYTTCy&#10;vguSLe8yRjJX/Ye/Z9/5JJof/YJ07/0igr/G/wD2BPB+n634V8b+KNR+G1/4pOieIfhzLY+P7G8a&#10;FfBF3deKbWAS3lsrD7Ra6nbmeyywKx3BtzwzLX+yB+z7/wAkk0P/ALBOnf8ApFBQB//Ss/8ABUnw&#10;fqfj3wj+y14V0r4b6f8AFt7jTvH7z+ANRvBp6ajawaZ4mmupYbklfLu7KBHvLQg7vtMEQUFiAf8A&#10;P4bGBiv74f8AgrzbeCbn4afsu/8ACxdI8dazo8Nv41u7uD4aytF4jtDbWniKaLU7Nl5xpkqJfzqf&#10;laCCRW+Umv4IJABgUAR0UUUAFFFFABRRRQAUUUUAFFFFABRRRQAUUUUAFFFFABRRRQAUUUUAFFFF&#10;ABRRRQAUUUUAFFFFABRRRQAUUUUAFFFFABRRRQAUUUUAFFFFAHpXw08Qro+si3nICTEbSckK4PB/&#10;Hp+Vfbnhy7lu7OAXrnbKGLBugG7PbJIx6V+b8FxNazLPbsVdGDIw6gjnIr7g+FurPrdnb7CixmEB&#10;ZB1jdeXGB3Jzk496APozTTHDqEcKyGZIWOC3IC44xnnj0Fei2xmv3FpcOBG8YZApXKj1OcHn0rzE&#10;TR3VnCtxHHbvFMPLnVjl1xwPqeOtb2nzKLhY9itEzIyzp8xiI+9kDrz6dqAO8kWKGHZDHsKHLvnh&#10;16kHrnPH9K6nRboQRFzhWZQyvICx59z37VxkrXkqedYNG8YfKBVJwo4IPfn3qON5d8ljON8G9XXa&#10;The5Ke/t1oA9MtLK2ku0tEUr5i7jFtJbOepOT3969HtwwYtbTCZUTzXQ/Lz0Ctnnt26V53pD/YIh&#10;PcSExybdkhAzGD05646fSu4g8x5IrmRsqc70i7nkAhugGeox1oAaYLm6iM85iLspxGOqnv8Ahmoo&#10;1QTxW0wPKDzFjztEjdCfyHSrl6DsGx3Z9pWRUUfKD2J4IzntUIs2lCXCplkJZY+BjP8AnmgCW8uJ&#10;YIfstwm5mIHcAZ5LYHP4mmxpcyRxwvhS7c7OWJYcH6Yx+VWtP099VuA80jLGDvJKk7l/u/hXolpp&#10;UEaqts4YSDEbspC/L0wTz7YoAzdH0p40RL0SSOxASMfNjbnnqK9T06zfYIwVXZh4343+hB7YrG0O&#10;ORojkrJHnaHbg/THXjtzXTRWDbftG9kVGA3E4LccjHp/k0ASQ2bx/MUO2NgWc4zz6c8e361q5eNB&#10;CrAHkx9N31z+NMtxG6+XyFYh+pPHv7+lbkMECL5rHzADlhjBXJx6HgetAGnBJG0MU6HkDnf3Oe4P&#10;attY5VMdxaRhlaMMxjGADu5Pvg9qyrSEj/TI2YblBjU/MCT04x7c11UC2+NgdQ7RnzNudqkjp7UA&#10;U7Wyiu5DPMpfyydrnqfUkZwfaui05obaUSq4MUqgLvjwSCehH1rPiEhIUtklB5br0BHp65/StyB5&#10;MhF2Mq4wScE+p+goArXtu9yHjTYX3Mf3abV56cd8Vi/ZjBf+adj46K3O5vb3HrXaJ+6LSeWGKEbn&#10;VsZU+gzWTLbtCxlRo3Y/d29VyeRz9aAKNrbpO0cs/DqG3DIB4yRgjjPrWoixeVtjZfmUB3HBBPGD&#10;261zkJJmZY0ykRbv378ZrdhjjeAgKu0NuXPzbieo56UAaX2mSA/ZZTuL8BjyCfTd245NRStBK6fZ&#10;yJGLFUUEjLD8egqqxVrhIoQquDtZGHr396dZ20kszNKWVVGDtBGADweO5oALeW5tYdjbHbcWJUfn&#10;zzxUd5qEaw7LhGkYcnYBgqevIplwxWRk3qm84567T9O2apW8EwZvtGwP1EqH5RjoDQBm29vK98Wj&#10;yI2TBDEKB9MelXJLhLiH7GpZU+c7scNjjHX+VR2zLFLIZCGYEtuPUDGRgdxWFePPArSRupV2BQck&#10;geo9DQBPKzohjLBkCEYAAwv0znivGvElpHiaQKrMQFU8H5ecnA6Yr09JQ8hV9xdcLuK4VmPPA/Cu&#10;S1u0tGhbKsZGZmQLkNg+/p7UAeKAiaH7aY/3X3UHQkr0HOScmqemzxQeZ5yOziQ8r2P068enNdlq&#10;drBHp0l2BGzRnICjAGBjGPc151bzfaHLzFFO7hGGX3HpjOTgUAdrb62NKctG0m08qw5JK8hfYe35&#10;12Wl+N9PutOEkkYVpG2puB6+57emc15JDfSFZJL/ACGMvlooYbcdzx39u4qJrj7JCsTuqK3zFsnB&#10;XOMenBoA98Fxp15BI9tKrRKQGQ5zxyMGuQ1S2M6JDHJ5IUn/AIGPTPevMrPXbnTMwrICWXDSHPbt&#10;gevrWhL4wgLfaLgbgMHc/JTpjA6n0B7UARX2l+XqPzHdF5Rkctx8w4yR6Vx8ds92zTxsyqruI1zh&#10;STgE4zzgV0c5kvIm1KF1YSjAjU8qHOfmORwMcVgXt2oupWx8y7UiTBIBPf1570AeXeI/DrWetJdF&#10;0YTAo0hG4hh04HT868w8QFditZxP9phmKSO6Y/d9+nb3r3zxJYyXWm7HYI4kWVSOSGTkj2Hpk15z&#10;fwGIzxyLvW5hWRpCecN2x29qAPJo3t3Sa5soxKQBI7MAoXbxwufmINSwTyWF/HqIYmGbCuSMOuee&#10;M/nWZcqbAoWGI1Zi8UWQHXrn1OBWqgiubAwx4/fbGJBICbTxjr24PSgD1bzYpoFdJPmQjerDkoOg&#10;/PnNWbeZIWNuoyIlKvuxkgjK4z/drhvDWpQSM8CqgdOkgO4MrZ+bnnpXazJHNIZEZeQWidT83PBB&#10;zkAUAaJZoZQxOYcYVGyR93lhj9aTdcwIrIBMZCFVDx16OcdAKmt4riC185zGu35JAwJyOuMf54q1&#10;co5gIWI/dDEx8Z3dMD6CgCeOIeVvUGNl+/8AxAdAeT6HpWjHIPMCwFZSfmyVAKnvnGCahtYbqG3C&#10;7kPmL8xlQjbgZGMZGakmtikJKEuxj3I2SFP04oAu2FxLcNltikSbB5alXA9Aeg+tdPpTvEVtcYTc&#10;Zk6Hr0yfr3rkIYnWeOKFskgFSQOGxg5YdcVvWDeVeb2PyMAO4U7eoz1oA7fTrhYwkLyLuU4YD5c4&#10;HJHXpVqHULkO6W6B4SmVYg5bjB/EdBxXOxEyBmGW8ljhhwfm5IGMA1oQX0ir5Mu45yg8tsDjk9Bx&#10;igDoLS9j8mQPvbywFAUbT9GOferltdwxRxoseNrFQ3J5b6Z6fzrnIBDdOLk4ZmG3GQAXHXOOtaUF&#10;mbdGeRwWaM7gFA5zz34wPXrQB1X26JUaWBmkeNMTHp39SOcfSp/JkjKPG7SB2JeMnJU9zxXMae0a&#10;k3Mv3WQO4PZRwM+9bVtIZLIRCTEoJKrEPlK44/8Ar0AaYS0W02AKqZZiOSxUHnPuTVpGWW5HlYEb&#10;AMo4PHoT9KqRGKIYUA7EYNkdmIxV+C3RvJLOhkbJYspAA9APWgBZA7zMYQuIztDE8Y9vpV2FY1i8&#10;yNAxCgsWJbPPTH86oTRq7bYgocnKqh6c/wAWfXHSrcDvHdGBJI8EiRj/AAAf0596ALstvvk88TEe&#10;YAicBuvXB6CrBkkI8lx8wKOjjAYDntkce9ZgvJFZnRsquNoYYG7OeO3Bq9DJI1zyihHPysvJ5HJP&#10;HHPFAEiRlyNn7yNyWRASOSOarXWmeYfPjQgIwJXbtyRwffpUvnsf3SlVCoU45Zvc/wAqf/psql1u&#10;AF27Qr+pHQk89B+tAGWIfIKTQR7kB2sy8/QZyD+dO+zxRQeZeoWO9m2qcjGc546GuhFt9pto0ikV&#10;QCHJHGSBwv0NStZS2keZBKS7BQqnPHXGPqetAHPtEzzed5ahCQSHPA9OlX1t4I7nE6hGxv8Al+YM&#10;CeDx0xUssaO3lxsdquGdcA7vc8cfT2rS+xxrbFIlLvtyVDZJ3f4UAeXfEfxrofw28F6n8QNe3PZ6&#10;Vay3Mq4Hzsi5RFPODI2FHHU1/LP468Yav8QPGWp+Ntecvd6pey3sx3MwUysSEUsSdqDCrk8AAV+t&#10;v/BTj4sHSdN0j4HaPcYe5VdX1qKIEDykbFqh7Hc6tIRk8qvTjP40sSTk0ANooooAKKKKACiiigAo&#10;oooAKKKKACiiigAooooAKKKKACiiigAooooAKKKKACiiigAooooAKKKKACiiigAooooAKKKKACii&#10;igAooooAKKKKAP0Z/YPfwJbad4rk8R3nj7T9am13wBaeHW8OBm8N6hI3iiyludN8RlQQEeCI3tju&#10;wPtNkO+BX+yv+z7/AMkk0P8A7BOnf+kUFf44/wDwT58WT6N4Y+IHhm1+JkfhN9Y1P4eR3Hw/uLMz&#10;p46tbbxhp0zQQ3B+W3udMmEN8hHzvAlwo+XfX+xx+z7/AMkk0P8A7BOnf+kUFAH/04P+Crfi3SvA&#10;3gv9lXxRrHxG1b4Sx28XjVIPH+i2b38+m3c9n4jhtUltkDGW0u7h47S8Ujb9lml3fLmv4CW6Cv8A&#10;QZ/4KYan4w0nRf2VLnwD4g8CeGtWew+IFpa6h8TI45fDVwLrS/E8Eum3yyfKBqcbtYRNwUmuEZSG&#10;ANf58zjGKAGUUUUAFFFFABRRRQAUUUUAFFFFABRRRQAUUUUAFFFFABRRRQAUUUUAFFFFABRRRQAU&#10;UUUAFFFFABRRRQAUUUUAFFFFABRRRQAUUUUAFFFFABXuHwV8R/YfESaNK21ZgzQMo5EoGcE+hA6e&#10;teH1e02+utNv4tQsW2TQyCSNvRl6Z9R6jvQB+o0Lzu0U8uPLxgk4coSM9Aeh9Petq2u5InJtlSNj&#10;8rFOq8Bt+O4ryz4beJbTxJ4dsLyVo1aUFJY5Puh1JEgwPfkZI4xXrUHkXsjKz78KAjIQuNvUHPJ9&#10;CBmgDrbG7umgLNKyrIoZ5QMhWH3cgYI9/wCddnpNkl3NtlkYs53F/wCGPjtj8/pmuJ0+6la7jWS2&#10;MkeVyzNjG3jgjrx7Yr0vw6qJJJcKrHzpAMKd6qpGBjjOeeaANiNyFeG1hdyTtXkbcjoVB5+tamkX&#10;NzsFlKsa5LK4Jw+V6ge3HHqaqAxxRyG1dvN2t5O0ZGc46/WlM072qwSgOVQY24U8jIDHrnJ60AdE&#10;ZoriNINpyxVSxGWyT7YwMY59a39P01PtTRt5zs4VcKcsx6E5PA4ritKll1G7NvAxXagV2Yc5xjI9&#10;cdOK9f0LTgYEuSxjOwo3OeccMccA/SgDq7DRra1smlyxYkARE8MOwB7Gr8Vm80QkD+SsaYCnLAMO&#10;oyeoNENq7QrIrMo4KPnqfUc8YxWjZwxQlyGYJwJNzfKSe/zZ/SgDRQyywpHOWUSqDsVQSdvU8dCe&#10;1dTaWaK0cYV8lS6lew6nd/hXPqJbZWkUhty7QF+9hRwDuxwRyK6qxcMpQsVeRVxKeCMdh147UAXX&#10;tQ6CMkAlPnYEHlvRR0PSp7VQkhiRWXfwTIDk7e4x3xU9j5jOkJwrSAlpF6EDryehqxLCPMiILK0Z&#10;2rk9Vz/nsKAIYJ5SxuHcrk7eAQdv0NdEimSAtJKePm2rjntz+FZKi0in8m4zkMdxU4yBznnt/hVi&#10;2c7iiM2SCxPTO44wO3FAG3bSKzAQ/wAaclSRj1H0rXYmFTMrZTbsIOOQO59azYIJLUEuWBO0I4AJ&#10;z6cVqwW9zzFJnC/K7FRjB/ix70Aa0MJeBcsAGIEYBDD/AIEO1VLqOOYSRk4lTCMoGCp69u3NTQRw&#10;fed3TaOjjJZgOKme0gW3xACZWZmIZuW74PQgUAcm9vdhTGAoBJkLKcEEdf8A9XerUCSTMfPQJHkF&#10;SB0/P1q2bd8uJhksA6+UQeT0zn0rL1DdDFG3LF2wCOhI6/gO9AE1w8jXwitfMZS+9m6YPoT0x0rV&#10;FxMs3kv99vl6/KD7jtisVgsjqQR5nUsMgYHQY70faY4iJYVOR1JOE56888+1AFi9ee3lWJmXzCMH&#10;aMjHc5Hb9KoSiS203DbpN5IwBzxzx/8AXqRLiXeWBbZtK+W3Uk4OCe2c0TkoUjkDxg/PtUggH0By&#10;cZoAzZJhMu4DGFDsM87RxjHcetZ17NDMoMTOyg/OwIUBj1Pv1rXvo9hikHyoSVK7hlR9OvNYc91B&#10;Yl0kQMkj5IAyMr346UAYct7AhAdmZjkliD/DwBz7VzOo6vdS2vmDJCvuO4gMuB0B6kU7Ub4PGRFu&#10;Zwxx6jJ5BP06CuPv2mnWS2BdC7AAkHIA5yfr0PSgDN1Ca58rA25yWdC2Ae4wuCeK8YuLuS21GW6D&#10;q5zhuvy56Y/wBr2XUtPMEex5V2pljIOdhx0xXhGtxyW0xuYWJYuFQsDtUcnIIHXB6mgDat7tLRvM&#10;u7lsyvuQBMAD37f4VuXt/HeQGOAxBgAMP0AJ649K8tguXm8u937m3HByDFgdiPU+tTXWooGEWTl1&#10;dmVTt3dydxwcZ7UAb+pywZj+cyqrbVbO0h+4HQEeg71z9xqEbzfawpJWM4AOzjrhh27GsG9vpbpT&#10;N55Ma/KpC4VR079896zrS+e4h2TzRjll+Zd29QcYNAHcafrN5FFh+VY71IOCynoB3IB/KtYeIba2&#10;YR3G92Zc54ynpkkc8+lebNq8UlwI7kpGYBtikQnBXbkH5sc+1ZsuqpEC1uzkPjIZS2P9o84560Ae&#10;3x2zX1tOsDKIplYKOuWIzzn1Pb615PEHtL1tGnaUzJC8UkrfdZQ3ZeOnbmug03xEul2hd2+URhvl&#10;JK5I5zkc9a5m/wBXtzqS3MTISIyxR+PMDD+H1xQB5lr+kz6cqcFmQsm9yfmBPPI6EDpXOWbTafIV&#10;nLTWqsRv3juM5I7kenevXb4NrOm3TTKQ7M8SydRnbkHd2NeI6aEa1k0+9XBQ7dx4LbD/ABc8e9AG&#10;rpd2NFuobiEDbBK7gqMhlY4+Y5649elezaNcwXVu8tvL+7lYvK5AdQMZxx92vCrJ4HL6XCMSMpGS&#10;2fL9O/Q10PhzVYtKmOl39yrGZgpTBIVl4AA44PWgD2+PaJ1e38wiReu/cpxwMA8Z71tQ3v2ch0Pz&#10;q+NrY4b1Ht61yg2W485nYxMNyo/AJPQA+gPar0N3vtxDHmSaZuH+6FI69en9aAOzuHlW0xN5bfey&#10;6g5yTxgDrUnzM483cV8vCFG27SOpIPFZf22ML5JkZZY2CDHQMBnjsRx1qL7NNJMJZDv81g4TsQfv&#10;frQB0jXm6BjIoGAT93aPfBH8xUUXmTqtyTtJwfJblSByCM9+tUHcwwSLM6xxuCVjTIID8Y/CrFrH&#10;I8gsrYiQRJlZJAeRjnA9vrzQB1MjNNC0loGhIIZY+qnjk5z1rV0xEuAAqfKyl2Zj1A4GKwrS4ktU&#10;F0EQMSF2fwtjjrjityzXz4C1n952BZQcgAjGM+5oAtW7Q+cpVHj8snaXx8+eMGrxtriRDJKoZMFm&#10;ROeM/wAQ68VF5x8thJH5XlvtYFshh9COPar8F8UfdhfMJxsU9MdBn6daAITJcqkabC5xhnjA2bOS&#10;PoRWxEs5tlZDlvv55UjtyR3NZ9uJpLlklICMCxVAO3X6e5rYhmgt5ESTbtfJTuxPvjp1oA04kwQZ&#10;2YybMKuBjB9+59KvR3BaPfbhdylTvcgMo78exqnNiVmkiDMoBGMDHAxwRz+VEFpZXUzxvvDKo254&#10;DD2HGfegDTWVA/nNGC4GA3c578e1acENtG5EK4DLuQZI3MP4WHpmsVYrpAFEDRH16nA9u2a0RFdz&#10;fKCWaQZUYzt284B+nWgCe5uFlhkwm5kTIReASevPPTtUaTo8amcSRSbMurMQMnjgjqRWVIL2LEoc&#10;lyCCXH3QnPUcH8fpVqJp5pPOuWABA3M2QTuGcAe+aAL0NwbcfuwDtPltg9D9SM8DvWjFcOimZiuO&#10;Bl23gd847GsObKSIilmTcdrsfl5wecda3reKVQy3G1g2HKkAHg8EigC+Lu7Ul3KurLkBMAtjp16Y&#10;IxWqHilgjum8xXUsZCB0BHTd3xWQZQYR5QVgFEZZvl2knJ/CkhW6miUBo3i27WQ8jIPbtx9aANpL&#10;Hzo/OjIUDG0I2cnrg9Oa4j4geJdH+GnhDU/HevyGK10m1mv7hhjlIwcRrg4LOxCoem4ivSIoxcSG&#10;wjaMA7WLD+Hvj/PFfjl/wU8/aBmsIIP2dfDkqS+fHDqniCcEF4/nZoLXp8ucLKxyCRtHQnIB+Tvx&#10;X+JPiD4u+PtR+IXiYr9r1GfzDHGMJFGoCxxKPREAUHqcZPNedUpOaSgAooooAKKKKACiiigAoooo&#10;AKKKKACiiigAooooAKKKKACiiigAooooAKKKKACiiigAooooAKKKKACiiigAooooAKKKKACiiigA&#10;ooooAKKKKAP1R/4J3N48l+HnxLtvDkXgC70ZdZ+Gd34it/EhQeJLSKPxfZRW2o+Gw3zGSKeZbS+2&#10;ZP2W8bIxkj/Yf/Z9/wCSSaH/ANgnTv8A0igr/HG/YC8KnWvBnjrxFP8ADMeLItG8SfDeWPx/DeeR&#10;N4FubnxRbQJcPbg5uLbU4mmsJARsSaSBzhglf7HP7Pv/ACSTQ/8AsE6d/wCkUFAH/9S9/wAFQvCu&#10;u+NvC37LPhnw78O9E+K1xc6d8QC/gLxBdrYW2p20Wl+Jpbpo7lioiu7WBZLqyYHcLqKLaC2Af8/R&#10;88E9/Wv75/8AgrfpHhDW/h3+y3Z+PPDPjfxZpSW3ja7udK+HErw+I4Ta2fiOePUrFoyCW0uSNdQk&#10;Qna8Vu6N8rGv4GG6AUAMooooAKKKKACiiigAooooAKKKKACiiigAooooAKKKKACiiigAooooAKKK&#10;KACiiigAooooAKKKKACiiigAooooAKKKKACiiigAooooAKKKKACiiigD2v4LeOX8Ma8NMvHQWd3I&#10;N+8Z2yYwNvu33SfpX3tbaiJ0gEcYYh8rK4CnYTn1IDAdK/KKNtpz6V9z/Cb4jDxFoUFpdb5LyyUi&#10;cH5mm4O1scZyMZ56/qAfTsOpyyX4topmCZAMaD5cKT32969d0U20txmCaRUjTdsjwADn7x45rxzT&#10;byG+mjXDQBYsyFV3CM/eODx8x616BZGWOGPeQ4ywMo+ZnBPAOOSe3NAHZRSyyKEt3kMnmF2aPH3Q&#10;eoJ6CnRr5EIWQvvVj82R8/pnscHisptRNuqxQAxCOPbJDt5JHOenU96TTorm+vCsLgI7A/MMj14H&#10;rQB6h4eNsXSR90TuAZDjABP8IFe4eHVtljZhtaJeAmMAsPSvNtPG5YpLqNZNr7S0aqGLD9MDua9L&#10;8OlIW+0MpYsWG0fMOOgwMgfWgDuYrVGh+dJJEBDg4wwB6n6D0qAm3ilZWk3ZYIp/hI9NtVbi9Itl&#10;a3lOc4cE8Jn7yk+uar/aYPPWc5XeoDBOcN06fj1FAHW6ZmQkqyBSrBS5B+XtkH8hXQWsZt83bcCM&#10;g4UAhhj/ADiuGtozJgwqwQA5I4LDryCehrrdMS4c9PkLDaT0xjj9etAHVu1gYPtFoCxxgYyMsSDz&#10;noPerFsYpg00jESnBz68dOnaqEBiMLyqQVxgMRzuHqPQkVLZ3MLxgjaowTt5XGO5z0HtQAkSzLcm&#10;VvLkZl2A9d3r16A+9XLMRy3I6/IpxwcKFHGe3H0qC3uYLpDI0MfTGVJ3OOmf/wBVaMDwWUqvGh8t&#10;02bzg4HtigDUjWREW5dst99kTnCk9vpWpBDbPbBlkI6yPvPJI9WHX6VgG6kjlNlHFwqZBP5AH2q9&#10;ZyypAkuzczAt7AtxwO1AHVqkkoPlhX3BMEcnAHvVhvLG2YSgDBy2MZ9vqK5iw8wgO53Mj/NnPA/C&#10;tBmuEG8NwpyT7H27cCgC4stumYyzKuNmWznPfketYt00NtM5QpIiqNpOTgtxjFaFxIREkbPGQwUq&#10;Afm5/n9K5mUJ5yRzMEDPlyMqDzwM+ooAxFuS8zhN4ZfvfX29hTFvfNj+yW+RCzE7XGNxz1zgEVN4&#10;hEMV5GxKD58lgSOnp61zP9r2Mk5ihJCxgldx+bcOgPpmgDv28qJGZAyylgGYfMDtGAMn1q1JFbzR&#10;RSXm4AZO8sCSfTAxxXAW3iS4urR4Io27klsABuODnp9KtJr11cshk+RQo2o2Dyo5z6Z7UAa13LBA&#10;+4SAgLkAHccbsnPFc3ft9qDyh1dSvGznC/j39qsyWv2pHnkMkbN8vy9s8jB/Gs+Sxnt3WGLaVzuk&#10;OeGz2PpmgDkiRDCeQCOEz0yP73ua5u5WSBmmbcpmG5lQ7stnofT8K7m509FvWkVsK/IRQAFHofU5&#10;zWRq9iYrUvao0aSEBiuCSR0yOw+lAHNah5d1cbcgkp824lPlHJHpnsa8H8TxhoGgYgbSY1VjhSO3&#10;zd8elexX+6CJmMLMwYsXbkAjr0rxjxeqzYAUqCwPldeuAT2oA4C2jaedra3dVhiTcxjIwWByMg92&#10;/CpZpI7u188QkEljEFI5GPmHXnkdO3rWbqGntpaqYCHjkK+ZtyDj+6cd/SrAns5LFXs4irI3+qk+&#10;9hzy+Rj160AZ/kS28qTRlpISdjIw+VscADvketYdy0trCzxnCxv8vzDb6lenXPet5r5kuxpkTAFB&#10;vJC5I5x1z781z+v20r3DbedynzHj4w44yy9wfagDOuLiS4S2uQUaULuePOGb5jgBeBgcUGNGiUXi&#10;spZmB8tiMEcEED8h/Klzbx2yxTDNwzK3yjA2nsvpnr161p2kQtpVimk34fdIxAG1sD9fegCx/atp&#10;HYtZSv5W6MCNe/uMeuP8815dr+sXplhlt441CFUyd24ITzx7iuz1eNXuN0EhILHEqr8wJ4wc461w&#10;njCCGSwnhjMy5RWMqYXIGCOvc9qAGaN4vuLG7uN5jSEvlRI7bFOBkEHuP/rVzmryudmp2jxsZN2A&#10;mQCpHXJHJLVwk1zqMqNHI/BZuqj5sDhjx+dYVp4uNlMbO4i2BWZInDbwSDu4/wBkZxzQB6jY3M80&#10;f2pz5bsBvYMC3HUEAjIrTtQ0lxsJUTblkWWRSQpwSOn8Xbr715p4Y8VWMgIvoGCyn5CuVfefTsBn&#10;8K7/AEe/h1O3kkgDK8TBWXnByMAhuuRj9eKAPdNI12S9ska4k3FUwNynG4DDE+hPpWxbyq4EbGQr&#10;vGwx843Dk55x+NeG+GNfOn6x/Z8gUwzMSWcbdrY+8VORnNezWk8tzAYDvUM25CjENj1yM8EDpQB1&#10;VhEFbcpLJ0CMeSe2e+AK6aOcSwB9yfNlgvR9o4BwemOOa4COYSagZ9OkCoAMozY2k/rXWR3dvasn&#10;l7VAwgHB3Z67jjuRQBcu4bSaQI0mS5GWRido7DA6dq1NPeLzP3p2xsBhpDxuHpz7VztlBDLJK7tj&#10;GG2KcucdCR6Z7VeWaKRvJRQ2eCnIKHPPcgZ7UAdol7D57JKiuGwIED4KsBgk/wCFTWb/AGbMbN5L&#10;nARGH3iDyeOAVrirokRO85jWSNhtaI5cE/QcZrdiY3kjRuxaOJQHRjvyc9cj60AdraPJHceW7ANJ&#10;nd5h3FnXGcfX0qwlo1vN9piYsoUqUbAyx7j1Ix9KwbV/MT90DKE5AOMJnvg/e5rYEwXYnlkSt93O&#10;4hsdR6cj0oA1JLtmtRKG2OxClSnPPUZ6VpIGEWItqtvCosvHPt7cVjW8l21v5qqVRZAFhByMd+PQ&#10;evWr3nRux/dqSMsrli4GOn0zQB0UXmqxlbgDAdc8Bux+nP41K6xx3bSXMe7aFJySNueh6nrzjH41&#10;mD7OQLjzGLJIFkBAKv0988HvWtJIzCQI43sQGDjIHphvSgDWS9cF5JmVjFwAh52dwQOuK1mmdeYB&#10;tidS+7jnPHHp61xsl00TJPboN5Uq5BBG7uR6Zq7BcXP+pnAyoBLHouOcg+3SgDXgfzke6cfKGDFM&#10;nBHrgd+hNWpZnkbNuFIRV2hevPuR0xzWXcXEFxEyxkKpGcrx04JNMUK0yRy72R2CFkB25HcY6cd6&#10;AN6IQom+Uq6AlcgElGY47fzrooLKK6kWaLkoNir/AAjjPJ+tYKXFlBIIZC21E5XHPH06e5rStbnL&#10;lYjsztJMQOMjr9M0AXbezS5Y7pFXeemM529wO1Taci20rRsv3NwVSCBtI5OAMc02R5ZJsxMQEjzt&#10;YjAz1GenTpVm3kWLJKFtoBEgPI9umMY5oA84+N3xP0P4L/DTWviTrDxsunWxks4Gbb9oupBtt7cE&#10;fN878HuBk8Yr+U/xt4w1vx/4u1Lxt4jkEt9qt7NfXTgYBkmYsQB2A6AdhX3Z/wAFC/2kV+L/AMS/&#10;+ED8LXizeH/D0piZrc/ubvUV3LNOD/GqAmONvukBmXhsn86z1oASiiigAooooAKKKKACiiigAooo&#10;oAKKKKACiiigAooooAKKKKACiiigAooooAKKKKACiiigAooooAKKKKACiiigAooooAKKKKACiiig&#10;AooooAKKKKAP0d/YNj8AJpXi668SxePYdaOvfD+28N6l4b8z/hHZJX8UWcl1p3iPZlPJuII2urLf&#10;/wAvdkmOa/2U/wBn3/kkmh/9gnTv/SKCv8cH/gn54rg0bw9488NR/Eubwlcazqfw9jPgFrM3Ft47&#10;trbxfp00lr5/3ba40yUQ6hE3DPFFOg+UuK/2Pv2ff+SSaH/2CdO/9IoKAP/Vo/8ABWXxXoHgjwN+&#10;yt4n8SePvEfwwtrZPGYTx14WtWvb7S7mW08RRWpe3QFpbOa4aOC+QDmzkmzxX8CDnPp+Ff6DP/BS&#10;/X/GHhnR/wBlLVvAPi7wZ4I1f7H49trPXfiFFHN4ec3WmeJoH06+EgKqmqJI2no/WOS5V1+ZRX+f&#10;M3QUAMooooAKKKKACiiigAooooAKKKKACiiigAooooAKKKKACiiigAooooAKKKKACiiigAooooAK&#10;KKKACiiigAooooAKKKKACiiigAooooAKKKKACiiigArqvB/ii+8I69BrNgTujYCRf76EjKkZGfUZ&#10;7gVytAoA/WbwN4h/4SDSY9QsWjNtJGjxyOMFt3JVQuckcgjscivRLW/tZd8iuyE4VgAVC7j1Yevt&#10;+Oa/O79n74mTaJqi+DdWnVLK7Ym2eY/LDN1Cj0Eh469fqa/QC2mW6gc6g5Mh54IVV7AN3+Xn3NAH&#10;Zrcr5SxLL5SqVQuG3HcOMDdyVPFd1oMTzCOGRYw5c/d64I6/iK8dsbqR7xAsjuSNkLe3Q8jr0r3r&#10;RZLCGGM3UmNgKuRgGLcOp9f1oA9NsLRUsYzalR5ZAznqR9e1dhbXske4lwjTLgGJflAIx2xk1xel&#10;X7yCO3eTNsvzR8Z5HIP/ANauts5DcxyyiMjOVXAxg/Xp+FAGtYQxxs6EiRiu/wCcHnHdu1dHHaQe&#10;UskRUOcMwDAlRj8/yrJEN1DEjhGP7rHljr9cDvW00CC4iEW3eYzkkEduQecH6dqAJLKKaa4XzChj&#10;wPLb7rce56129jex2pKQr8q/LyPn5HAz9ea5Wwliiuv3yYVctgkYweOG7HvXSQTw7V81h5Y+aNRy&#10;2egP/wCugC7cPM90dmw5XPzHCgEc5x75ppCwxCSPAkQnDSZyQw5zioPtKblQqcrjEbDJGcHPHPPN&#10;TLcNHbGCcEZZiCcE4bp7kUAalukqWq3LMxY/NGFAxzxz7U+CSUSPBIELQIGbcOD9P61nxxO0a+cw&#10;VQQCVOO3AwScZ/KntdQMplT5cqU29OfVSOvvQB01rcwp5jSsSdpEY68981esZ47dW5O1ztK54Pvz&#10;/PrXOWBhjtjbKSRjqMY3N9f5VHPqKwxlGK4PzHdwwC9cD0/OgDvYIFa1T721DncrfeJ6+5pP3ZuX&#10;82RiiruZSSNxPvXk+vfErwv4UtfP1K8iht4og7SXDBVGeOCeea+R/iJ+3l4A0t5LDwa76pOmUc2p&#10;BjOBwCx4wOtAH3pq8scLwoNiBCGRm5wOpJ59K8g8V/GLwX4TjmutV1C1jhjzI8jOABjkcZPNfgr8&#10;X/2//jb41ml0nRpo9ItlZo3FvkysAejMeOntXxNrnjDxN4imM2s3tzPk/deRio+gzigD9wfil/wU&#10;L+GOmB7TQ5ZtUnwSJLf/AFZPOME9Oa+PL3/gob48utYieyt7a3sh800DLlnyeQW6k+9fm7mlDEUA&#10;f0z/AAO+PPhv4paKl3YlRcfLJdWgfcwAxnoecn8q+lDqDXS+bhVZnyEGOR2J9cCv57P2MU17wn4x&#10;HjF5I0sJIxBMhkIZxuzwOx471+5MWt2T6aNVtXdo5oxJGcgnk9MigD3P7bJLZGPzIkVPkZUwevB7&#10;9/0rmPtn2a58iQgASfePJVR/9euFfxOIIGVZUACbpE4BU9u+PrUUHjDT32zyzRqXUo6uQH45+mDQ&#10;B395fAxq/CsMtwuUbJ5Ht9azr/USs+9DldqsEXGTx0/GuOuPGug3MrW0V2ilvmcvIAOucDAHXvXK&#10;zeO9G8/z5p4AZASu0jBA7k8dx+NAHXyz2chkeJ0CTsVkjbPDDrtHXivDfGUUqzSQWEkbxL8vIAZs&#10;9SufpWrcfETSdOSV7yWKWcOpSONlLDgnIGfSvJtR8W6bqc8ghkZlziPzCBlmOep6igCTUrONoo44&#10;t+xFWQu3HXjaSCQK5aaOO3uklmdyFHlvsyBsPTAGea221hYYib4NuQgEIw8sgEYYjvt5qvrTtInn&#10;wYZCdhZOA47bccDrQBzUV9GNSlt/MQbEzGGxuGemfWqc12bpvJDENt3TDHc8ZLVzfmRyX4NuZYir&#10;kgnAP5d/rUbak06TCNmRlBTP+0Tzwe5zxQBrwvZJaLJLk/OQXQHaMHHPp7HFa0DQ7PtcaEknftBH&#10;JHC7mPr6CuKSVmP2W5CJFAAzDdtBLfxE8Z56+9W1uJioTfGsSZJVvugjsOpznpzQBf1eVDNndEjl&#10;R5owdofrx6muJ1O4lktZIIl2hFbcV9hnOG7DPetzWNYtykcCB95Rsso4cE4bHpj8642+nNoQ6jzJ&#10;HXnyxuGFHPB6jkde9AHl80tzHaiTTVleSKPdKz8hs9SM4rzaW0kF0ZrXMsWwh3673Y9COfu5zwK9&#10;Ia8M2oz2cxzIjhHUY+ZW5BYDH51zuo6e1jqO6FGaMuzMFPBA5UAjr17CgCOxtXt5BGd0ohjyzpkk&#10;bjwy5xjH1r0nw3qenskVpcOUjDH52YAPnOWwP4vT0rlImkWw8jTymHb5UkfBA+8VOSQdpPFVprJr&#10;SUw6aVfLmXJHHC9CRjbz3zQB6TPHBdXkl4u9CqMSwzuAUgA/73Q16NpHimeexESLHlWILD1IHzE/&#10;0ryPwrrFyryjUJIhDKV2OTjDKOSB+hx1/Wuggll0PV0IVJLZ1GSjYJJPy4wOfYUAe02d+kcCSTsB&#10;Izc5XBLDAwf8810cd2VkDod24K8ahcDdk+nJP16Vyy3ZunjklLEhAoc7S21vUDHbjNdRo8tpDYlG&#10;ySVyucbgScE//WFAHYxK8aNcTRIgUlXJbDEuBjJB7Vp2725j8qBvLklKlnK9gDtA9c+tchNeXDql&#10;ooyMBvnI+ZQOOnOR3rqtPvopUSeKRyqPtaNEPJBx35oA27WOC2tzcAKWEe0rgBt/UknHJzT4NQYs&#10;J5kEW4eWDF0Jbp8o/izWTquoQSyNBu8rhW8wdC30J6DvSx36B0hJTaWIdk++UI4OPegDpYke5/dg&#10;SgqqiRQAPk6lcA9c9/51upEVtIl3lmBJQRk/Kf8AeOe3t2rAsLqKQlbYzJ8wVh0YjJGfpgVu7biS&#10;dRblFKDcY24b2bj2oAuwSxowMTsUCnG8d2PI6+netiBPslwZjGoVsjbH0xiorGMBx9pQDLZKqAOC&#10;Oo45Ga0zGkh32Q80ZOcnHK9TjIxj1oAbZoPKFvHgL5jAlgNxfjgda15bxJHSNkTfkiQfdLbR0bFY&#10;akWsKJDnLpknsCTgjIzjj+Qpy3gkiRbGUK8UmCJRywHt/nNAGpDGs8EiRmIRu5OOo3kfgeKvaer3&#10;EA+1SNydoUHAGTjA+orBFzaRRmDADGT5yMnaGPQjkitNY4JtoiLYjzHk844zntlT+YoAvta23nGO&#10;2DxjIVhJkjkYOM/dwO9aUM1zA++MLDGoA4we2AQKzrGZbYm5Vjym0FmGNoGNuD1b0pL1YBEYSVfb&#10;IjkoSWYH169PagDfi2zj5nAdGDHzACT+B7HvWhbQpGkv2gIcu20KSNqjoBjGeay0ZnYtHsUSfKVb&#10;7+RgjH1q7FcX8x2eWdyHKxx9Bxzye460AdPEBFEHt2Z0x5hBXgY6/gOa+Bv27P2mrT4MfDkeAvCE&#10;7f8ACSeIreREdGy1jYsSskp+YEO+dsR2/wB4/wAIr6B+M/xs0X4M+Bbvxzrsql4YmjhtQ4Xz7gqS&#10;kQGPvORjgYAye1fzW/FP4k+KPi344v8Ax74vmM15fTFtucpDGOI4Y/REXAHr1OSSaAPPGIJ4pKKK&#10;ACiiigAooooAKKKKACiiigAooooAKKKKACiiigAooooAKKKKACiiigAooooAKKKKACiiigAooooA&#10;KKKKACiiigAooooAKKKKACiiigAooooAKKKKAP1Q/wCCdtx48Pw/+Jmn+G77wD/Y51f4aXXiPRvE&#10;wjPiGSKLxhYx2194aLDeLi2nmWC82Ef6Hdy5B7f7EH7Pv/JJND/7BOnf+kUFf45H7APhXUNY8GeO&#10;/Ea/Day8WWej+IvhvJN46N15F94GuLnxTbQw3ccQYG4t9RQy6fMm1lWSaCQkMqV/sb/s+/8AJJND&#10;/wCwTp3/AKRQUAf/1tb/AIKc+GPEvjLw5+yz4b8I+BfDPxLvbnTPiF/xQ/i65Wy0/VLePSvE8lyi&#10;XDMoivI4FklsHzxeJARk8V/n2yY4x+df30f8FbfDXhTxb8Of2XtF8ceDPFvj7SvsPjq8vPDngWdr&#10;fXttnYeJLldQsWUgtJpbRjUDFnEq2xjPDmv4Fm6CgBlFFFABRRRQAUUUUAFFFFABRRRQAUUUUAFF&#10;FFABRRRQAUUUUAFFFFABRRRQAUUUUAFFFFABRRRQAUUUUAFFFFABRRRQAUUUUAFFFFABRRRQAUUU&#10;UAFFFFADlODnp9K+5fgj8UG8SacvhjVrspe2sbBJHy73MZ78jll6H6A9zj4YrU0bWNQ0DUodX0qV&#10;obiBxJHIvY/TuCOCD1FAH62eGJrmS/W383aiLjKcY/2sn9QK+iLGUGIRAFnKoS5HUr1/xr4q+Cfi&#10;+3+IFh9vDYuoY1S7VTzG7d9vJIY5Knp69DX3V4M0LUbiVRNIY1UgLG4wWcjHOcYwOaAOy8P7rhiY&#10;2lVf+Wm9vlwe6jHP8q9asIxb26R2Lu/WRxIBgE9AOB6da5eDTPsq+Q5RyGMWAflUN0PAya2tKkkW&#10;Hy7mQhNjIDu3HKnpQBtNqskShwDxglgcITnB2jvXSxyW7xtBIGYkl1ReuH6jPbiuKt1VrdZpW2xg&#10;7ApxkFOhGOMmukiMhhWaGRXAwj8YO0dABQBfiMUxCTNuJ4CHooHbHXIx6VvQI9rL+6OIwMAkZBHU&#10;nj0rKsHWMfbQAZZDljIOhPHH+Par5ke0iUOmcAuVB4OfQ9xQBvC5aVgYVCxqvMhAJYAE5Hp7A02S&#10;8tZg3O5gT5TnIyNvJ9MCskpEY8xlD+5MxycYA7cd/Sub8ReNND0TTN2p3KW4iAffIwUdOcnuKAO4&#10;jvbVZFWX5ndflJbIBznt07da5rX/ABLoWi2puNRmSNYPmO9tpG4dq/L74nft8wWWp3Oi/Cm1XU5L&#10;eFjJd8iEMpIJAPXHrXxH4r+IfxM+Ksbahr+qXRDbmlsoyUjAI+6Mc9DxmgD9Vvil+3n8K/hzbNbW&#10;EsmoXy4jNtZFZPnGTlm3YGMV+evjL/gop8Z/FV5LB4btrPT4XyIvkMsyjPXJOM/QV8N3el6Xbgz3&#10;lwXOdojiAyOOOvOK6LRr7w7o1pJceX5krIHXcAcNgcfMM457HrQB9E6L4h+IPxB1hbTxjqVzeA4Y&#10;PLLtj57BMYGcjGRXrvjLS/Cfgfw5Lc6ld2tjdfZJfs8Ma7pCxXgHgZ/KvhyX4h+IdQlSy0UG3UFf&#10;9UMudoHVh/kV6XbeB/Efje2/tzxTdBYgGbznbkKQMAgnp7gUAfMcsjyOXkJLEkknqc1HWlqtiun3&#10;jWySrKFJw6/Ws2gAooooA7XQfH3inw6qRaddOI1GBE5yg59Bj1r9bP2ZvixaeNfh75WsalMt1E7R&#10;ywx5/dgAHjJ4BPTk9a/F8da9E+H3ibUdC1HyLe4uIoX+dkhYrmTopOOv40AfuddanaPOZDLLJKPl&#10;eNmBwp7nHJzWHNeJqTtbokoAbO5ScZUDoScgV434L1+41XQba+vCiTvaorqCVd+wOT0ye5612Euq&#10;TSqtlOADJhd2cL7DA5+pBoA76zttCkLz28DbwFOHc7dxyOMnrn6Vj6jpmk3USyXczJuA3IHyyN06&#10;e/8An1rn5Rd+bBczQ+VlMMYjyV6KShz0xUqpPPA1xMnl7V2lypBC54z657Y/lQBka1Z2twREm5fK&#10;beXHDMOAADg/XP4VgQ6fGBuuWYfPtUynByCcKSpx8o6etaWsTyM5njgk8xVJVkBBJPfaOgx3rDGv&#10;Lbv5Z8kp5RkkDAsxk7jd7D9aANuaK9Mj3S3HybQik4++B2HQe/GKxRrHiOZFspJA8akFUI2kN3YH&#10;v1zj/CuUvvEf2+4JSURRBt+UOWY+hxkbcdO9Vn8RCciKzkCKilGjyA2B90nr+PoKAL0+rahZXcl5&#10;KHdfmUbByN2MH2Gc5qq2v+UZYot/zMrKHjy3puxnO3JqSxvoczLHGZJXhDJETld6nOADyPrTtQtk&#10;wLa4QrLKcvKeAO+0kH0x3oAlkuGRwLqYKsqgurDO5ewJBOAT2/wq40KRzsYJT+8Ytjd8iDbzjrjO&#10;eprBg0qOO5WOPZsjciMb9wxxnIPPU59KnuotQiuEmRUljBfzPKPzMccEHoQPSgC+bSXyHhtpHkZl&#10;3+btJ2bedo7n3/CsuZZordtjxpNLtCbyBknuOc5J4xW3b6lDabbVknMgyC2MYyM9Sf8AGm3GmJqc&#10;yFYVeZctIw4YKw4ycnGe3egDxa6tp4NUYTJcSF2DuCD0HA3Efwjtit6wt5rmMBiTIseHWMbVIDfn&#10;0HSu8fQXtNajSNX8ows7AkByq9hycD14rb0zQn0fTH1iMhfvB94H3W7An0496APNPC2lQXfyyugH&#10;zsso3bs54HpwOM9a09c090laW0XdvIjjmGQGwOSRXoCadZ2umLFaxNE4jLhWJb5mOVGe4P6VqaKL&#10;Z42+0OsjTOwt485CAffXjjmgDxuPSrW5+V32sqByn+yCMHOOPYCtKy1X+0ZpbWfAzGAruAMY5Ge4&#10;xj0roL+xn8PX9w+mIptpdo8mfqp6EqR35rItbixtblLDVApe4XyrlpEOcHp8/OBQBt6Lqdyl6kFz&#10;KNzf6ppQOEwDsBUnj6+tejWM9w8bPiIblwwf7wYcLsHHvXgOozSeG9Yhu4yssKsZIWziM845PX3H&#10;GCa9ds9QivBFdPIyl2Dqu0Moz1DN05z0FAHpFjq22ZIL4OCg2ygkDa2eAM8HI6jNdtYazvlljt4z&#10;BjKt6kgfwg5GPWvGmvYbiVUWQoFlZgVy2WJ4HsPT0r0G0muGtX3HeMBnGRu46HPcA9qANUXUkbeW&#10;6KJPLLrIV3Ku70HPI4rXstTRkWO4OHL4VtvUEbgD3JJrFLZUu0rZMYEgIG76DHar1pFsjWbcnmGT&#10;MYHzBQOMjnr+FAHaRXSlkeJiXkUI4C8KQeM5710NrLKrPFPt8wgrnuw6ZPcVwEN4Iwr/ADkFsumc&#10;g84+bGMHPp611GmzySSuioU+ddgY5LD0B64FAHb20uVjfcQowrhufYAZ7VYe6UZZlKj/AFW5TgkA&#10;5z79cVkLdBGKH5P3jBuMhsY4z7UpbzSbhCiKVJbkjIXncBmgDWW9EIZ7dPMA+VwehyePy9MU6O5t&#10;vI8y1BmyTwPl8srwQD1PrXJ3twFJZfNYPySo2r83qe9WzdpbRRKmAvljcQTknp17/SgDvLeYB134&#10;XzCpzyfmH8R9Me9X3zHMILf5Bt83dySM8M3HbHauV0y9Yo0U44Me2NlyQfqM966BWnG/zlRFK7CA&#10;uML3PXPPAoA0FFs02Zi7wHBXaMEEfUc+1P8AtUSSeTFGWjwdvlg5JH97BrOtZ12eUpdtkBOD8pGT&#10;wQT39qvWJLk2syBEVskdWZ8A54x/+ugDXimRY3EhKOBuDKfyHPesHxr8QtK8HaRJe6rMkCQwu7TT&#10;HaqIFySzemB1rF8UeKrDwxp89/I6O7YKI3L8e3cV+K/7Wn7TGo+OtQl8DeHJ/wDQY2KX8qcmUg/6&#10;oN/dBHzY6njJwcgHk/7Tnx91L44eOJLqGSRdHtGMen225trHndOynHzNkgccLgdc18zZNB5OaSgA&#10;ooooAKKKKACiiigAooooAKKKKACiiigAooooAKKKKACiiigAooooAKKKKACiiigAooooAKKKKACi&#10;iigAooooAKKKKACiiigAooooAKKKKACiiigAooooA/Rv9g+08BnSfFmpeJNK8eSayniD4f2vhzXv&#10;DTONAtZpvE9o9zZeJFHyG2u7eJprTdyLy0ix3r/ZV/Z9/wCSSaH/ANgnTv8A0igr/G7/AGAfFeka&#10;JoHjjw7cfEfVfCd/rer/AA9gtfA8No1xp3jiC28W2E89ncygFbafT2WLUbeQkFlgmiGfMIr/AGRP&#10;2ff+SSaH/wBgnTv/AEigoA//18n/AIK3+IfCnhX4e/ss+IPGvjXxb8OrC2i8ZsfGvgiCS51TS7hr&#10;TxEtrJ5MQLyWb3Bjjv1Xk2Tziv4GZBjA/Sv9BL/gpv4p8T+DdE/ZR17wZ448LfDrU1tvHVtaeKPG&#10;1utzoQa70/xLbnT75HBVYtVWQ6cZSP3RuRJxszX+fWwwBmgBtFFFABRRRQAUUUUAFFFFABRRRQAU&#10;UUUAFFFFABRRRQAUUUUAFFFFABRRRQAUUUUAFFFFABRRRQAUUUUAFFFFABRRRQAUUUUAFFFFABRR&#10;RQAUUUUAFFFFABRRRQB6F8NviRr3wy8Rx69opDqR5d1auT5c8RPKtjoe6sOQefWv3Z+GvjfRfH3h&#10;Cw8UeHJTNb3EKhkBUvHKMbombs69D0NfzyjrXvHwH+O/iL4HeKDqWnr9r0+5wl/p7sQrjoJE5wsq&#10;fwtg56Hg0Af0B2cqLGZnAVGzvUnBDA4XHueuKv6abWyjUZCRySNISQDz9fQ+lcV4I8Y+GPHng+z8&#10;VeFbqK5gvvmifO6RW/iWRMnYy9Cp6V2It1vbqWB2UxoEyijv754H0FAHQ2ccsrL5qxgF13KnILAE&#10;lueOBWvaoSHVnZVGDHMFz9/BwR3rAilgB8/aYti8sTtXGccfTFcFrXxk8K6Jrw8PQXqvdFCy2ytv&#10;fYvJOBzxQB7xLex2sO2dmePa2UXCbSvOR7H9a4jxJ8U/CfhQIdRvLe0GzJM0gHbjA75JA4FfKHxA&#10;+Kuratpt6NLaVHEDMJnQKqN6Kp6+ma/ITxgniC98f2kniLULq5juZhKJJnZ0Q5yyqM4AXoaAP1b+&#10;KP7dXgjwnPNa6VJJdSMwAWABg+PxG2vz++LXx71/4yXQtb+5vdMgIMsdvHwrHH8RBxyp5r5p8Q6f&#10;o41+aKO4mnZ5D8yrvOc/yx2HT1qjr13KuoL9nm8wtHjamVABHTHUGgD0Pw8mgeELWe41iR5N0f7k&#10;QsNsjbsDIzn9cVVvfiZfW1tLJomyI3KCNRhWdQBjJ44I6AVhaT4P1vxbbCC3/wBagBhjYYVww+Xb&#10;jgZ75FbFr/wj3gwxJqiR3Fyu8SAfOBhcEcc5yeO3WgDyNzLczs0mWd2JPqWJ5/WuysNF0dNLN5rc&#10;jxuf9Wg649xjjnj/AArnF1Nre6kubONEDuWVWG7b9D7VTM088uWZmZ2Ge+c9qAN241uG0uHGiKqR&#10;OMEsvzfr0/Oqkut6/fD7PLc3DDGBGHIB/DismaNoZDHIMMpww9DViyuFt7hZpEEwXGVfPT6igAut&#10;PvLaKO5uEYJMCY37Pjrg1QrrdU1W61TT0th5RjhGUjQEsmTz+FcljNABRRg05EeRgkYLMTgADJJ9&#10;qAEHWuj8N63Nomq213DGsnlzBmXGSykjK/px716H4F+BXxA8dFZbO0a2t/MEb3F0CgXPfaRkj07e&#10;9fdHww/Zr0n4dNHfaz5epXNyQ0bSx/Iqj+6Oe/8AFmgD1zSbSI6RDqNvCsfnWccq27fKMY5zn+Ks&#10;uKG9vfLuIY2Eu5U2tll2HPT0+texWOgQXEYkRSpI8qNG+YFe/Ht2rpV8MB4NpAR4jsDJ9w46cUAe&#10;T6NYXt3IDdjcVZlkAJ+Q9uck9K6yKwn3/ZSjXByGCqmNu33B7V3n/CJ3k3lpGFzwbkY2bh/eJ9/1&#10;qWXRLhJdtudifNEwOQQGxxnr/WgDzO+0ovILkspZn8kowOSF7gjACivPb/SpQJ7GSIR5J5OGVIz3&#10;9c+nWvbr/Qrq3t9+5I4Mbo2zubK9T1rza/lKszAiXA+c4PXHC+o596APn/VPCskN35WmJgeWQzBR&#10;hto6rg46+orCh8OMzOySZClQ7RnbnIznHPI74xXtFxbTXubgRssmTtB/hHYfieue1ZM0Sm1VRCkb&#10;kFFZCSAVPy8+vU0AclpenvpoVDIzhxuMoxhSM4K+v9a6aNZ7+ydimHX92q5BVWI/5afXsB+dN1S0&#10;mitAt6ofB3RMg53DnnPQ4rm4JJ7mKWODCnhgzKFAcHjcO4HTigDVjju4PkMW4lgP3YBYLzypPX6H&#10;OP1rUFncxCJ7dD5W0ypgAvvA5Aznr6VHZ3skMabphJOpKxKy4BB/iDdwTkCui01J2SCUYjjyQYyM&#10;rgkdcHIGaAGyxI9gkd5GS+0yMQcZGOVI528j8KwV8OS3TTTea8TuolEeSSFVT8oGee2K9mfSArPb&#10;LhkSPOTwCzentXKat4ee1iaaESRyLlURfkB3D+E9wfagDybW9Q1mxhhuJ40EaHyIpIxncknB/wCB&#10;HHFd7p11pus2EVs8pPzsoR8kq68YIPY981zOpobr7JaXCECKaOVYycqCM5OOMH3rr28PQ3N8moWA&#10;EUikrMsa8MQOckmgDZmtZow9soZm+Ut0OI+hAx27frWNB4bitoRf2xeJvPLLFkKp/wB7HYZ7nrXR&#10;2kV9axSXuqqoj42TR8qVXoPUd62IZLLULWOCNt9zK25oQAcBf4j6Hv3oA811H/icPIJZALqPJCKo&#10;Rg3QO27II9CK8013zJYhl0knA2ysBj7mclj7+g/CvcLm1iQTQhE3xMI4tzZcnbk7m9AeMAV4h4gu&#10;UGqrFAP3ZYJMiqQMkdSSe3/66AKOgXun61qD210YVY24jjjkT5wvYBT78g5re0m+ksZGsNUJ2hdk&#10;UYyFBXsOnUelc1NZRpfQ6gko/dxE78bDuHCr6N7+1JDd3E2qvdTozMqYKYG1WOenXAHQ885oA9ds&#10;mC3CPCUbJCupHGMcKSeOfxrrrKJLWFreR2DMuZNwyuWOQFOR1Irze1lZEjLSJvkiRgw5XC+o/r/W&#10;ujF/qAtYwiC4KMPlJ2dD1BPAxnigD0mKeRblTPGHRITueRsMvsMdjgYrqrFYzp5vsBJECunIBwT1&#10;wASfwrg7SR5FfErtMSA0aAnaGOAD2O39a6az8iyia483OwGIqFI2kHPU/r2oA6e2Ae4aW1jLEHOw&#10;/ICSc55rUWb7Kpd5DubdlYfVsY+Y/wB0emQay7YIwXEiyMqloyQCTnjnHUZNXQ8NzERG20EeU8ZB&#10;JJGBkY6A/wA6ANOOWRIFjd2d9pjyrbSc9Cv9Qa2ImWWP7M8sgKADBYHcPQ1gmDeFCqGCvwXGDjry&#10;T0x61bsZmCFokiDmQOB/EyqOT+H/ANegDclS4hKyTKfLJJbd8uN3A4PsavoFCiPJkj5GNo+6TwQc&#10;ViW100kRt/MV1k3DbIclif4R9COtaKBoJGQ72kCgOmdqBT2B6ZoA6JFKyKi7S2TswcFgcYG76Vdk&#10;kJ+ZGYKx+RnBJ3AZI6/XrmskZurJZHixsfBJbgcY4xW/DIpRWXeAo+Up1DDkZ9qAJbe6vba5SMyF&#10;4g2OBnB9/rWL4r8faJ4UtWvNTAjmQGRW6Zz3wccVm+LPFFn4f0w3t7OgYKdjtnBdR1P1OK/IT9oz&#10;9o3VNUv7jRtHlZZ2HkyMMERJ3HPRmPbt1oAd+05+0fda9qD6L4clZZXDfaLmNyBGjcBFwfvHrnsP&#10;rXwOzFjk06SR5WMkhJZiWZj1JPOTUdABRRRQAUUUUAFFFFABRRRQAUUUUAFFFFABRRRQAUUUUAFF&#10;FFABRRRQAUUUUAFFFFABRRRQAUUUUAFFFFABRRRQAUUUUAFFFFABRRRQAUUUUAFFFFABRRRQAUUU&#10;UAfqh/wTuv8Ax4vgD4l6V4b1zwLbaRLq3w1uvEnh3xKiHXdQgh8Y2CW154cYgst1Z3EqR3W1hmyu&#10;psg4GP8AYg/Z9/5JJof/AGCdO/8ASKCv8c//AIJ9eFdd1vwR8QfEVp8O9E8V6fo2v/Da4vfGtzdL&#10;BqngiW48V2lvBe2cZYNcQX++TTrmIKwDTwynBjWv9jD9n3/kkmh/9gnTv/SKCgD/0Nr/AIKZ6N4s&#10;8QaF+yrovgnwj4N8e6jc2Hj+JPB/jyeO20jVYTpfif7Rb+dKQiXhg3nT2J4vhBX+fQ4wBX99n/BW&#10;rwr4c8afDv8AZf8AD/i/wF4k+JemPYeO7m88JeELg2utSR2mn+JLj7fZOvLTaWY/7RWL/lr9m8v+&#10;Ov4FHJOGPegCOiiigAooooAKKKKACiiigAooooAKKKKACiiigAooooAKKKKACiiigAooooAKKKKA&#10;CiiigAooooAKKKKACiiigAooooAKKKKACiiigAooooAKKKKACiiigAooooAKUEA80lFAH0L+z78f&#10;Nd+CHiU3UcZvNJuyq6jp7MQGAP8ArI+cCVRwD0YcHsR+43hr4geEPEnhFPG+i3sc1hPGZ1mLrkEY&#10;yHH8LKeCOoNfzbA4GK6zR/HXizw/ot54e0a+nt7O/wBv2qCNiFYr3HPBI4JHUUAfqH+0d+1vbaTp&#10;T6P4AnSW+dhD9qQ7kGzqeOpGfxr86tG8f+ItN8axeONWmu5NSWYyG4mOVwc5Xn+HnoOlUoP+Ebud&#10;NttQvgs10AqPAJCN2DgZ9CeKz/E0134lu0v7a02SlTHJBaqWX5P4sDP40AfWHjv9pTRNW0qPTrGE&#10;yzXNuwuPLbagY4wvHOSe9eQ3elnX4LS/vFkkw7MiQ4JVeDwefvdMd647wb8P7XV2hvNWZ1h2l5re&#10;M4lK54K5P58V7tf+J/DnhC3Om6b5KWyqqMFHmN93I3DgA/zP0oA8S8ReFdRsvHVsqxPGlyY2dkXA&#10;j3cEEkbeM1t6t4T8MeFYZdU1O7S5lLEQpB875P3WZgcgVyXi/wAa6x4svEljmVU3BfMjBjAI6Bjn&#10;29KbZRx31o8VxcB2KrmcEj1OM9cdjQBysvjDXtym1l+zlOAYPkOByMn2rKu7aaS5Ry6SNOPMBQ7j&#10;kk5B79aL0mO/dBGIxuA8vGBgf41B9oW1ui9thl/2x1zyePr0oAmmspIrRJyGyWOUKkbdpx+tVbcI&#10;zF3cR4GV4JyfQY711Woa9res2bRttWAdkTBbvknqT61y0tuIYlkZvmbkLg5x6+lADLlY/NLRvvyd&#10;2T7+vvUKoxBYc4GTj0pfMIXYAPrWto2g6x4guRZaLbTXEhIBESlgM+pAwB9aAOh0Tw/am2XUNYmS&#10;OBuNsbDzD7Y9Ky73TbS8vRaeHY7i4kfBVEG/r2wozxX1P4K/Zh+2W8d34tvW2nGYbU8IWHRmwT+A&#10;r668EeBvBHhNEtrGwhiZgVB2fvWAGMnr/OgD8/fBH7N/j/xc6vcxpYwh8ObjIcL1PyjIHHTNfcvw&#10;3+BXgTwbAkcFtHd3jsWW/uFWR1I/uk8Lj2r16ynthsitGjC8Iy5wQW9O5I79qs3Tzw3P2IMpJw6E&#10;d3PXp/DjtQBOZjaKsaMFjQFRHF8hkYdTjuPpUssi3sguYlaWEPtjDOVVAB7EE/T3qurQM6mYRyAA&#10;jzAem45Ixzgjt3AqJpLkKtqoCKHMkgTnAB+UcevWgDrdGupIblJXG2MZ8lflxt4zyOmD0zXWrem4&#10;tCFzk4EYDYLDOckDrmvMVS1tWiEMpXAV3UKWDE84UdsHrWVBr95FcFCypnORMcbSeje49ABQB70f&#10;EEUzpDNuRl2h3DjAA6gjqelYmoeL4pTJp8JiYyycICSwcA478nvxXmK3sl3ObhJnG1d6xFcBsDHX&#10;19uvWrMu0xRyXrNCy/OHVduN3IPAP/6qALt9qVzcW0lpByAcGaT7qn0A4rEYLbO8MjomxEMbgDD+&#10;596vXFzcXEJNwFjBCZKcZJ7fUisPfa3s0kcq5VYwqrIOpzypPbHp9KAE8+yETXM652rtcEjGVbrj&#10;HOfWuXvX0u3u/IQrErsHVWIwO+0AAda6YT+Q4WEB3kUggD5Qo6dRjPbFcvfw2tw8zmRdzozKikg7&#10;uO55HTtQB0DDSZ7FrWTjeuQMDJLDnG3J7V5rdWNlY3rOYy5kjCuo/hAHJIA47VraXqqxTrbagY1M&#10;fzBhlSw69cmsTVNS02/uybV0jk3HzX5wwPfnv+FAFeykbULxoonQHHHIyiK3JGePyrvvCjwtO1u2&#10;ZZgCYhkZKg8knI49BXmMOqW9kN8jKijIVwBuPbdn1PQD0q9pk6JcrPNLKShVZGGVG1sYxQB9YW0a&#10;3umF5IgEUEhg2GLZyBgHOARiuR8TXctzpcglneMLgFMbiP7pXI+vvWZp/iGSW0ZtwXGPJQH5SiA5&#10;JIzknvWHqGqyPMzNgbyp24O3LDK5BOM/54oA8z12SSy1yymU7rdpFSeZlO1M8KDxnOa9P8OXqwQt&#10;Io8w+Y0IkBDAk8liPfNeY+JYpI4n8zeiSSeUPL6sei8cjIJ6813/AIb03UbK2gS38uVYSpaNlwrM&#10;cYYn09T60Aen/wBoW9naLbsiMsu2Ha6naOMsfcrmsbWfDamP+29NZ42TO3y1z8uOmeqj1xVV4dX1&#10;jURZRWzb7cGUoo3AHrx3/Cunu9Ud4G04LLC0iGPa2V+8cfTj2oA8pTVbi9T7LqECxsVVpbiMDZzy&#10;ucc596q6vY6Te22AiuS3Jh+cNj7xOD3Fes3ujTNbJCvkrGqglk53sR6E/lXjM2kappusmHR8lGXf&#10;PFJgnjuc549AKAPC/EkhhlTTrKMxhWZomkwUCjqBwMt7c1uWds1zbQSWkgjARnk8z5gwPXd02kdR&#10;n1ra8W2NlqOjyG2Ki6t5QX8wHJcckJt5IrltHvmjtrme6cyYkWN4sHaORwMD5j196AOk8OzyQSf2&#10;V5olXcJoGbAG0n5lJOeM16TaxmBhb25MiysWy43Krg5wCOntXkun2Hm30eovG0kcZBAA2vtJPPOM&#10;/SvW7G7iiskmt52Xc7DZIcbfQdMAfU9aAN3QprwxBWK5eeR3jQkkFOCCfc8iu5hlLWoffG+7AZCA&#10;AAeMkegxXC6Is9qY1lmJlEmSjL8w3DHPGCM9xXaaaiSoYJ1Tah3FCuGYDqOTQBtwGCGOQlXV5GK4&#10;T5fk4J2gevbNbOnXtrAB5zrIpk3uMhWIPTp1weCPauVme6kbz+DjC4QnIXHTJ71dS5itAJZQZElI&#10;wzjG0nHAwBjGaAOykv5jLtYPKjP88eQoC5755xUhljjuPsu4FW4XYN+3HXBPG36VgSX7JONx3kMc&#10;rnkqoA2gDGSc5GasFwzMz5E0YHllsjr2IHHt0oA6ZLgQvHDBtIVy7yp8pKjoPTHWukN0bubM6qUi&#10;wSgCjOPunHOQfWuGtbmI7CWVVSIhlT58seoHTke5rftZI7aIeUcrtHIz9705znr7UAb6XUki/ZJd&#10;zhcMNg24jB56dPyp+ueONK8J6VLdF4leTcyIeMKV7k9a47xB4z0rQLIXepSRJIAYsNwzrj1+vpX5&#10;afH79o+9vdQm0nQphLKSwaVSNkIOQRtxgn29OtAF39pH9o7UtRuX8N6Hdb2yfOdMhU3cjHPWvgaW&#10;aSaRpZmLsxLMzHJJPUk9c0s88s8zTzEs7sWZ2JJJPc1BQAUUUUAFFFFABRRRQAUUUUAFFFFABRRR&#10;QAUUUUAFFFFABRRRQAUUUUAFFFFABRRRQAUUUUAFFFFABRRRQAUUUUAFFFFABRRRQAUUUUAFFFFA&#10;BRRRQAUUUUAFFFFABRRRQB+jv7B2leDrnSfFmta94Z8b3+p2uv8Aw/g0LxV4alkXRNHmuPFFmZ7b&#10;xFGvyPZ30Ebm2Z+Vvre32/eNf7Kf7Pv/ACSTQ/8AsE6d/wCkUFf42/7Anijw5oui+NtCv/iD4g8L&#10;anrOsfD6107wdZWrz6R41ig8WWFzcWN/IBtt5rHy49RtZWIz9nliH+sNf7JH7Pv/ACSTQ/8AsE6d&#10;/wCkUFAH/9HI/wCCuGr+D9A+Hf7LetePPFHjbwTplrb+NZ5PFnw9ikn1rSpls/EZtrlYov3j2aT+&#10;X/aCrybHz6/gZYdK/wBAz/gqB4q1/wAF+Hf2U/EPhb4h6F8LNRjt/HNvZ+NPE1ql5pMEl1p/iW3F&#10;jeRyKyCDVPM/s55WUiEXPmn7lf5+b9scUAMooooAKKKKACiiigAooooAKKKKACiiigAooooAKKKK&#10;ACiiigAooooAKKKKACiiigAooooAKKKKACiiigAooooAKKKKACiiigAooooAKKKKACiiigAooooA&#10;KKKKACiiigAooooAt2dwLebc6hkI2SKeMqeoB7H3r7A8H+Mvh3pXh2K80ny7dhGyzW8gDPG3G4Me&#10;rBuzdD7dK+NKkjkaJtyHBBzQB6h4r8Was07Np7tHDkbJEPzFSSQD6fSuBfVb8BlEzHzF2yDqG7c5&#10;6mnXmqG9t/LdQp3BvlAweMZJ65rNieJd3mLuyMD2oA2dMtb+/tZre3IWONfMlJ9zgZNdx4c1Hwz4&#10;caHULhWvJ4iHWOY4hyvYAdRzzXmdvcz2zl7diu4FWA6EHsfUVteH9A1bxBdm20qB5WyN21SyrnoD&#10;jpmgDufiOtz4iuIfFVtCyLMnlskcZWNdvQrxgj3rz2zj09dOuJLsgTAqIgRkn1wOn4mvqbw98APj&#10;H4yuI7DVS2mWKfuy0ysuUPUhQOSRX1N4b/Yu8CWj29zqYa7URfM07lQxAxuKjjHHSgD8qIJr6b/R&#10;bbzG3HARck574A969Y8PfA74heJlV3hW1TOxTdkofXpg9a/UjTvhF4A8MW5i0DTVtrtMFj5QAZf4&#10;Tnk5PfmsjWWmZZI5Y0QF/nkCgAjPTHOMeuKAPkfwp+zToWl3Ed14nuHvmX79rGpVcnocdSB+tfR/&#10;hnwt4e8LBotJghsmMiLL5GAG9Nxx1wKtXIeYIVlZJtrK8o4LD+H5TS4jijMVsA5PMqP8xLcDIIOF&#10;9cUAa8U0Yka485liVmDeWeGZuwOOMeveuosNOicwN5rS5BeNo2zkE89cHNcpBZpZ7LqaQyRxlWZP&#10;ubD0OM9a0YbvzLlI45HlVJOPLJ7EkhSOuR1zQB3ELIIp544ULfNEzc5Rl74rMuf7Pu5Yoo22S7FB&#10;BcjHfPtwDUA1qMSbbhGQbt47gDgZb8K1orOykKyTv5oEbFQwGWznHPbHSgCumnW8WUllG1F3Qqnz&#10;4I5JJPGfTvVp7cJaAWiSDzGy+0nzsAcEueSKx2b7BEssIyyc+Ww+Y8c8dBxxTrOS8ikCPI21ly6k&#10;bhu6nGOenTFAGqbmNgXQvvyqFnY7ge/4fzqq0abf7QuNrEOPKXcc4XJAUHqe5BqSDTBdW0l7PIxw&#10;QIwBsBP94/TpmrLCFIozvHmYIIKnAXOCf94gDFAFRUkkkSGI7lY5kkbgAryMDHXtxTZ7l5YWYux8&#10;zKgY3MGQ/KBzjnFRzzrAkl8mHVn9eTgjDY/HHFJHcQyqHdI1c7hE2CoXB7gf/roAvLLFa2QurhBH&#10;nDHfyBtHBx7npXBXFwJJnbc8IVt5ZVycf7XYE/yrqr0wX0Mbvh5YzucDLFgOBx+PSuYv5s2pmLEP&#10;L8nlxKFJGenPTjvQBO+oXv2IeQNkKsMQMeWA65xz3z71XvQj2+xQ8iKN7IpwOexJ69aaUnjtkuUk&#10;dwx2eTwCfqw44NUL68ivgrFd8EeMoq/MTjBVsds0AchO0UEQW2MZMobyowvIJ4GO4965i7iRCryk&#10;+aXzGWb5d45ICgc8dBXU3Wy0JVGKGM7TGFBUJ168np39a55pUu4nFurhFwkYdchmJxuOOhxg+9AH&#10;I3175k3mBmcxuSIW4K9AMgA8HtVjSvEt7aygXqmQOCTKSQismeCCMZH1p+rIbSx8pAYpC5yd/ORz&#10;nHfOfwrkoZpFuZPtTErgZUDlR0Jx/XrQB7T4X8VRS22IYWKklQ7ZAG7rn/Zzn3rqrXVbd4PImMKe&#10;ax28k/Mfr/CfpXm2giy+yThRlj86w8guMdvTua6OeIyFJ4FjHyjyyijGOvJ+nr0NAFvxQgvrvT7i&#10;WVUt4ZM7l3BSy9gOQc9K9d0C6h+yyyz5VwUGwMNxHbPTA9sc15XeX7SWUUFyiSyF12Arwqr/AI+t&#10;ddo62zzxS2W+KIhXxG2QzdMEnOSOp9O1AHungqGdbkS3S7vOcO7b9vHPceg7VtX+iwanfG4gmYGL&#10;O0HkZz14x+Gea5CxBguGlswxeMsOWABUjBPueeK9H8NwTT6MEZcTJ885jGeD0AHcmgDlrwXC2zzR&#10;KIRGVHmuCeB3AI5GcGubk0OOa0Mts8rFzuMgXgsTz7gV65q+gpLprTxvIzWyEyxMc5yMgBR3Aqhp&#10;unwS6TbQwz4uDnemcEjGTnbnOKAPlfxn4STVgPsC/Z7uAs2Fcqu7HB6f/rr530vVYdB8TQx+JI/+&#10;PmUQXCYJVCCdsgB4yQa+7dd0uC61RoY2BcpkFsL0PUAV8zfEzwxaarJd6XqKxmOUFbW7t+HiZjtB&#10;LH9efpQBg+INJTR71r6waRUEqtlpTtMZPBwfYdOK7rTbmyvbpTFuVniV0BG6M5PVW/i6Z9q8a0Cw&#10;8YnSD4Z1+4jneKYxebGRI0kMY+Rt3Yno1eyeGoYxpyB3AKxYBClQh4A54/DJoA7GACKPYqyFGfep&#10;ctuLKememO+Oldmsu7YzDzNyZxIccEfNhsAD6ZrkEuWS0XbM4YE7XI3A9sYPHWt+wv4/IDRguqgB&#10;g5JGB14PagDoArTIGhkaMMA8WCAXwOR6AGtiK4jl0xY7lnhwWVc8jIOeeo5HQ1mWlwzxeZdgBXIK&#10;EjJRj0GBxitewSSO9+xTzLNFNFujRVwOeeozjn36UAUWhXZ9sc4aIGQktj5j91c/SrFjJJ5ERuBH&#10;GSvzrv8AmZpD3GDyPXtTZZo7i6Ee2KRDg7N38Y6nB7VAZre1iN3H8zFsIwA2gf4j1oA6RbG2muI4&#10;oSu1R5nnIchjnGPcfWuV8ReKrLwrZPe3YiDAOymST5Rz97n2HFcn47+I2keDNKOoXFxHG8cZZlZu&#10;CAOVB/w5r8s/i/8AHPV/iJdm0szLDZAsDlvmlz3x/CvoOuOpoA9F+PP7QEniK+n0bw5MJIpRmW4R&#10;jhS3UIR1IHfsfWvjp3eRzI5LMxJZickk9SaaaKACiiigAooooAKKKKACiiigAooooAKKKKACiiig&#10;AooooAKKKKACiiigAooooAKKKKACiiigAooooAKKKKACiiigAooooAKKKKACiiigAooooAKKKKAC&#10;iiigAoopQMnFACUU/Y2cUbGoAZRTihBxx60vltQB+pf/AATv1fxZa/D/AOJOjaF4s8GaZp13rHw1&#10;l1vwj4jhRtY1yGDxhY+TceHpWG9LzT53Q3CoRvsbi4znbX+xF+z7/wAkk0P/ALBOnf8ApFBX+Ov/&#10;AME9vC3iXWvAPxF1/TvAvhjxPpmja98NLnU/FOo3Cwa34PefxZa29vqGmITunhuzI2nXkQzj7VDI&#10;f9XX+xR+z7/ySTQ/+wTp3/pFBQB//9LoP+Cldh411XSP2VNL+Hvh/wAEeLNUutP+IFtH4Y+IcqQa&#10;JqsEuleJ0urN5JPkW7mtzIlgW4+2mCv8+Jugr+/b/gq94U0Txt4D/Zd8O+JPhzq/xX0+Sw8eXF74&#10;I8P3bWWp3MFrp3iW4kvLSVCGM+mLGdRjjBzK1sIhnfiv4CXxng5oAZRRRQAUUUUAFFFFABRRRQAU&#10;UUUAFFFFABRRRQAUUUUAFFFFABRRRQAUUUUAFFFFABRRRQAUUUUAFFFFABRRRQAUUUUAFFFFABRR&#10;RQAUUUUAFFFFABRRRQAUUUUAFFFFABRRRQAUUUUAFSwxedII9yrkgZbgDPcnsB3NRUoJHSgD9M/g&#10;h+x74Y1rS7XWPFDHUDc4ZXjk226g4IG5cjp6/jivvnw78F/Afg2MrpOm2sGwDctuoBPl8cnqenNf&#10;ib8Gv2hfiD8GLgx6DP8AadNmcPc6VcMfKbGRmM8+U/OdyjkgZBHFfrp8GP2j/APxm02JdNxa6qqh&#10;LzTbiVRKpABLRgkGRSc/MoHuBQB9BT2Frawu1soWMAMHf7yHrgE5yDXEXouEeQwszRsuCkuVCAn8&#10;j+Heuzmu7aS3cyvG8W7a2zqxxnj0rj9aPm7TChZZAFEiEgFsYAPpQB5nr9wLa5UoWAUk7YyCGLdQ&#10;Sc8Dsa8i8TS3M1y720KpHvDI0mBhT1z1Bya9h1qztr9GsfLYS4DOVG08dvw6V4BrYjFw0eqPsix5&#10;zsGwECnAAJyCR3/lQBjme4kZEkUbizFnY4ZdpHyoOpU55xWxKk0yi4uVyAwCmJmKFfyHI4681iTN&#10;bqg8zzJCrfupVXAIJGfmI71tDU0kCBkljaJykf8AEdoGMso7kA/X60AWmgkt2eLV2+UoFTGQzE4I&#10;yPUdBU1jPNaxrFaqBk4Iyc7jxn8v1rKtb22ba80zTE7jFvGC57cde/0FWbO6jiZ948l94I3HOCQc&#10;bSeD9KAN+2vzDOkMaGQLndOcnlvvcdcA962RfvcIsOzciyqqugOCRwOOvOeTXDLcmW4Lv+6lDffO&#10;d+O/HC8/Sty2vhMypb7yFX97GMZYEZzkd+9AHUXyERBIm+djjKdAffr1zjmqV1I1qJLSfdM6fNhQ&#10;CoHc8DoB2qmup2LKIrdyvnHbsZNrqRjGe/51Vjv7obJgA1yh2NL1AGT8pXpnFAHRx34iO4MWVkUl&#10;SCu0Dp971FYwvIJJhJbuGTz/ADTEc4J6DJ68e1ROqB0hupDM7na6ry3+z14x6+1T+RBZRNmPyyYw&#10;4Z/uEjpxnOex96ALLXUl5DHHHGzPK2HREO0IOfvHgH6dqmmktY3WSUyIgXhCMMH6HP17ZrPGpXN1&#10;GrdI3bJEIOQxHIbPAzjisddQk/dxKBKJHbzC4+6q988ZI9OaALqalJCi3dojs7yFZFiHGBgfN6Z7&#10;Gp7zDSCNYwAPlUYLBOR19TUDTwG2VrNXYtKrhXO07h1OOMA+3Ss27ujJOzXJeFwilFRgVPXt3655&#10;oA2LprVYgoBWU/MxC8MyEgD059cVnyFnI8wF0LKGQnDsfQHrj3FUb29leyS3ZmaR9qoVYr8/Yk/h&#10;zmjE8Ygz5kcrqVkJYsCfQcdc9KAMPV7aJGkt4oJWLNt3r/GhzjHrjpnpXM3lvDGJNqsyBSAS+0rk&#10;DHByCa7XUmR4kgEnlzKNoDEkls5ypHIPrXC31yk9nOy+cWYssgK4B56E+nuKAOT1C0fXIR5+93YB&#10;ECuQFCjndt7EDqK517ZFmcXEbRLgoHUlieRjrzj1xWzqU1xYxNZ3LEM5YQuigHGBxjPbscE1gi5b&#10;aNxBVpGjZ5ASytjO4AdMjjmgDq/B11epftAwVvLiH7ssByM446859a9Si+03bmZ9irE2wErtUkjk&#10;D/GvMdEgMiwyMhUAGRGyFLAZ556gfnXoliXtBI1wocuoHIwEXPDYJ9aAMLxBdXCWcz2IuHmQgKIl&#10;yd3TGTx369q7XwWxn0i306Ngs0TH924ZQWJyGHc8jr0pF05L2AMhcSYZg0YyfTOPbPetHQp7m1tx&#10;P8nmwgKFmUFif4+nAJFAH0h4UsTev/Zl0CTOFZQDnGO/fr6V7BpcEWl6ksLh287AUAA4aPgE+nHr&#10;Xkngb7RJtubRnT7RtOxcNtU9PmOMHHYfWvp3SfDkVx9nZk5jkMTIx5GFySW78flQBnnwzPd3MNvG&#10;ozM3G3kqMZOVH5GnDwRp2l3EkrK4Mv7wRtwDjggAc8/Wu/0mVrG7G7MaHC27qfvRg8nnn8av69f6&#10;KiG3upPkB3An72e2D3GfzoA8K1Dwroz3rmKBmddp+UnKkjoR1B9c9q+eviV4dt5/MtoYWSKNkbI5&#10;3nJOMema+pdZ8xIDNDcJGZG3Stgndztznt0xXzx4t1Kzs9LvUuJTDKS6xB8/N2OCexPPtQB8Z6vb&#10;3mjW91exsvkqxdY9pyxHAII5HfjpXZ6RMstpbwooi3Ro0+RvBZeQOTwfwxVDWLW1uNFEMM4EstxG&#10;uHIO5D1wB0zzk1tiN7e2wGKEhTH8pGCTzyfbp9aAN60YXT7rgOdp2jOQCTnBA6cdP1re+0N5iWyw&#10;7SpBjGCcnHLA9+nTOK5+wvYLO6WQCQ85ldcmNT6Z65buO30rorB4JZ1s43d3I3Bmxld3GfTFAGnF&#10;e28YdF3CdkB2x54b8Olbcd5LdRRR3NwIyFJljJywI4+Uj19KwLFLaacXTKUkjLDcjHLjPUjpx2qx&#10;q1/pNjBc6jqBjggghEs102EZV464OKAN65itLQhxuk+ZyFCjcM9Cc9gevNfOHxe+Nei/DfS2sBIs&#10;moBCosCQ+7LZDcdAPXpj1rxH4t/tZwx3T6J8NAkqJG0TalOCQshOCYR0YehPH1FfBmo6jf6peyX+&#10;ozSTzStukllYszH3JyaAOy+IHxD134hasdS1ZtqA/urdCSiZ789T71wBOaMk9aSgAooooAKKKKAC&#10;iiigAooooAKKKKACiiigAooooAKKKKACiiigAooooAKKKKACiiigAooooAKKKKACiiigAooooAKK&#10;KKACiiigAooooAKKKKACiiigAooooAKKKKACvpb9kHwN8XfiP+0HoPhH4GaPpWu+I7gXsttY63ol&#10;v4jsFtre0mmvbi40y5tb1LhLa1SWcqttNINm6JDIFFfNQ619EfBX4E638S7O98ZT+JvDvgbQdLni&#10;spvFPiu5u7ezN/cKzxWUI0+2vLqWd40kkIjgKoikyMm5AwB9cftceH/E2v8AjXV9O8Z/B7W/C7+E&#10;vhwJ7C/tfCVp8P571V1mGI+JdW0i1sYLc2sj3ElnFHEium63R7iV4nL8b+wx4O1fxH4a+KWv/Drw&#10;nZeNfH+i+F9LufBOhXehQeKZJJbjWbO31CSHRbqC7hu2jsZJSxa3kMK5kGwruHxz4x8J+PtAVtW8&#10;SC4urD+1dQ8OW+twXH27Tby80ryXu4bW+iZ4LgRLcwSHynZdk0T52upPtnwz/ZW+IHjr4cP8TvC/&#10;iHw3ZX7afrWraN4XmvriPXdV0/w/byXWq3NqsMD2yR21vDPIwubmB5Fify0clAwB9sx/s4+B7P8A&#10;4KX6rp2i+GbK4+HA8c+KdA0CMIL7TH1XStIlvobO1t2LJqFzbzyW7w6Y7CO9kMVm5VJiR9VeB/2f&#10;f2T9T/b1+FGm/tCHRNE1PU4PCayeB/GHg688GJ4l1LUPFGoWEh1bw34dtb230aSKwhtUisN0UOoR&#10;tBey3EQuJkP5GeN/2TNf8I/CLSvjR4Q8b+DvGNlqfii28LWmneE5NXfUhq9zbNdeUkN9ptmszwqs&#10;azfZnlMTzQBsCaMnsYP2F/icfjpH8CfiX4v8HeF/GN3YeHL/AE2y1q71PUJdQm8S2sNxY2Vs+jWG&#10;pF7xFmijliONkp8sFmBAAPXf2WPh98N9D8TfEJI9E17xu2h+L/AVv4Z+Jfgk39v4e0aW48T2olTW&#10;ba9t7SY2WoW4ligM8EbJewQBRhyT/sO/s+/8kk0P/sE6d/6RQV/js/sgx+HPhV4h+JPwt174h6zp&#10;msjxb4L8PadpXhLOo+EvHH9neMbN7q2u7tAFCQiBdT0654VxbSIOZQK/2Jv2ff8Akkmh/wDYJ07/&#10;ANIoKAP/08f/AIK5XngPTfh3+y1qfxL1jx34e0a1h8aXU/iD4bK76/pk0Np4ie2vYlj+c21vcLHL&#10;fbefsaz1/A03QV/oD/8ABUbxbqngfw1+yl4k0P4kab8Jb2KDxxBZ+OtZtFvtPtZ7mx8SQR2d3EyO&#10;ot9TaQafLIykRJcmU4CZr/P5kBGM/lQBHRRRQAUUUUAFFFFABRRRQAUUUUAFFFFABRRRQAUUUUAF&#10;FFFABRRRQAUUUUAFFFFABRRRQAUUUUAFFFFABRRRQAUUUUAFFFFABRRRQAUUUUAFFFFABRRRQAUU&#10;UUAFFFFABRRRQAUUUUAFFFFABU9tc3FnOl1ayPFIjbkkjYqykdwRyDUFFAH2/wDC39s3xd4eMOl+&#10;Oi+oWqR+V9ujyLsHorSEnEmB1PDHryev3n4f+KvhvxdYDVfD9/DPEFyfIYlVbGMbPvK2exA9a/C9&#10;W21s6H4j1vwzfjVNBuZrWcDb5kTYyP7pHRh7EYoA/cS61WzumikjkZ5HTZs3fNtbknP9K818TpB9&#10;jkESFtm5bpAQAo/vDPBz7V8P+Gf2m9SDRx+KYCWjjKLcWnGWPdkPAGOuPwAr263+Mek6oizW88Z8&#10;xCrGLAXcBk5yeuehx0oA6ue8dnheRREHz5abdzjbyNwbGM45zWjLeTPCLm2jXdzI2MA8YHUdc9h2&#10;ry3S/FTaqWaORcIcyTtksB/e+nbpXe6Lr8EkzRW7RxYG6LcRtkZhx1556/jQBp+aiQNcXHlhtgMg&#10;VcugHZcnoO/vU1vfqbcL8syqnysAVDAng49uenSuVn1rDL9pCF5Zcu5O4lAcHkDHX2q7LqHnqUhI&#10;j2FdvnLgYJwSo7nHXNAHUf2hatYkwqwRPlKBtxJ/i2jBx9SaxopUIdbKZ1lwp5GfuYwmSO9Ytvca&#10;kl4EtNgaM7mfAXeDzkHoOlbsT2gJmLqZZMyiFQSu5uBknuO5oA2pbiFwj+QFMo8vKEkq3U5xyc9S&#10;R+FdBZXUaAW4KgzsCivk7SF5YjnJNcSZHs5/NX+JN06ZGFK8H29sA1UEjBzPPDt2DjaRuZT3HQki&#10;gDtjdwi4EcqshYhI2jzgMoI6H1HvTJd32gBGZ9q7HVTgNtPOc9SM81jSPOdqiIudokR2bGV7Z498&#10;c1BcXUj6etwuIIwMqGyXBXgkAdf60AdLJ55le1gkKKgG0jGWPXJ/PFRqXCyLLIu3OGZhj7w6rnvn&#10;jNcs7XscYmtIdq5DS5GCwPQD+765q3fakx3GQecoCIkewct7n/8AVQBatWnWPy5T9ndY8i4ZgwBz&#10;1HPGR+FMvLqWMBoS8kzR+WoKj94F5LZ+vvUVlNeLCZp4FO0MqAA4Xnrjowz0psl1PE7JqJDOAGj5&#10;4z2ORwB/s9qAIzb6hcWwuLxVgeNdwDHg8cHrjnNacFvcTzwy2zN5oTc0eTtPvk5GcflWbOkNtH5U&#10;jxONoYM+dwZudpHTPpSySS6fI14x8rcRjdhkBGM557j8qAJr2a3sIibhCG3gLJ0dcjnGec+9cdq1&#10;3Nn7QYGkycI4PUDkKf5ZroNS1SKUst1A0zGJ0U5AGSTjPc8fl61yX283NjCYGUyDIGAfmI+UKVPY&#10;HvmgDlL11W6EsRaMPGyypI+5VY8ll4zkDg1yE08T3fy8Rh1cjd80i4+Vg3bI7d63te1Rbh1McSiM&#10;uUl3qcxsOeuMYJB9a5ZLmW9t3M6lwJDhV4KKeMAEfMCOvp+NAHqHhB4YZWjbzlGw7cje459Pb24r&#10;1qC0aI/b4wXxsLGQfKynuB6/XpXiXgX7fDO6R7o335hecZbA6dM5FfROlyWgCtlyxjDMWXarNnkj&#10;PA7k+tAGrYxRG4R4dyOqjbKy4DhudvpUIt7eTxTBaXTbIZGYu0Z3bpv7o/DmrFjZz38XlHKhZcEM&#10;cNwd3GPXPpXbDw29yx3pDlBG8EsZBbzCc9D39TmgD3zwfFY2toLa5UuJGCxkHG09cDpj3r1vR5oL&#10;6+TT28zyoWd2BbDPjoDjP4189aXrl5YTWmlyhVM5P70/N5Y/iJ64JxjnFe1f8JHb2WmC0hjKq6/u&#10;3/i5HVMDOeuc0Aema5rVpDAYYnIYruwAAqgcEe34c18+v41uYLvzNUxNDExJdBkgfwhvcZqrrfiD&#10;V7KGa3sXjnnccLJ0C47nHr7V5Ld+M4LKEQX7yAFcswTA3jk49Qf0oA9V8U+LnjjjgtsPI/zLFkj5&#10;WzxjjJ714V4x1lIdCudOuo455mUsAf4TnHJ6ZP1qTVtUTU9Nj1ObJkJkW3+fBjzzvIGc4H+Febbf&#10;tqizlzPDG+ZXJyzMeQSegA9OaAOe8I+GbaKMQ6p5i/vHvpBnKxlhhVUjkAZ716Lpmm263KSjzGO3&#10;l3bchPQcdPzq7NHp8VxGkyDaxGHQ4IBHU54I9avxzS2RjijQ/MhMj7QUPPt1FAFU6Q4tWCJGsnVQ&#10;ucMGbkelWoLWea4aOJAuzbhmIVskA5z9favNPiT8aPBvwzstuuXJlvG4TTrQq87Lggk4O1QSMZb8&#10;jXwR8RP2mvHPi2OTTdBJ0axmG2RbVyZ5VyCA0uAQOB8qAe5IoA+5viz8fvAvwytH08XEepayDlLG&#10;0IYIw/57yD5U5HzLnd/s9x+b3xK+M3jD4n3QbWZVgtVJMdhallhBJJywJJZucZPboBXk4fHUCmUA&#10;OOO1NoooAKKKKACiiigAooooAKKKKACiiigAooooAKKKKACiiigAooooAKKKKACiiigAooooAKKK&#10;KACiiigAooooAKKKKACiiigAooooAKKKKACiiigAooooAKKKKACiiigAooooAVetfU/wZ+L3wp0v&#10;4faj8Gfj3oniDVPDN5rVv4mtZfCOo22mapBqVtbyWoDSXlrewSW7wytuQxBw6qVcDcrfLA61+6EP&#10;7LH7Mnxd0PTvDnhJtE8N698ZtE8Pap8L5p7omDRf+EbtLSDxDJekF2WO9uF1RV2CQzXlr5CmExyA&#10;gH47+KfEHgjVtBj07wvpmp6dMniDV9RCXOpfbLSPTbtLRbK2jiMMbC4gMU3n3JY+erRDy4/KJf6d&#10;+F/x7/Z+8Dfsz678L5/Dvi208a65FqEN94t0O+0lEu4ZEAsrSQ3emXF9bWcbbvtUNld2/wBsVys7&#10;OqxLH59+0fp/ww1PXNa+Jfwh8Oa3onh/Wvib4wttAkdkfQ10a2axn0/TrKQBma6sorsm6JldfKmt&#10;SoUli/0/8C/AmmR/sl6p8QviB8OdPufDL6b4ktYdbTTb/UPEGt6wlpKtlc2F3BA0Gl2OjXLWsl60&#10;9xDHcIsiRiZzKiAHznpX7WXjL4fw/DOf4NwxaDe/DzStTXzbyC01e2vtY1e5uzeag9pfQSwHzLGW&#10;3tPKkSRV+zh12s5x7f48/wCCg178RfjLovxl17wnoVpfeG/hbF4I0FfD+m6ToRtdag0BNIh1g/2Z&#10;YWySrBcJ9ot7aVGWBMQxMiqK+j/g74U+C3xf0/4PfDj4++C9As7rxhJr/wAQpLjwRpUOn6nc+GPC&#10;+m6pDY2CNDJD9ol1fVLC5jmiaUTP5MKwyWzuXk9I+C37Kf7KvjT9u/wBffGrVdH0nRvGkvhXUPD3&#10;ww8W6Df+FLjUnvdfuNAubG/tNAh1FLQj+znuVjE8JukurYmaIPM6AHyZ/wAE8fE3irTfBPxJ8PaN&#10;448MaJZarqvw3OteCtetlk1HxPBbeMdPeOTRbgqTHe6bcGOWVQR5llLck52V/sS/s+/8kk0P/sE6&#10;d/6RQV/kJfsf/DPXNEX4u6d4S0X4d/EDQPDPir4cSaj43innh1Hw95vi60t7bU9AW+htLmaGd5W0&#10;29jaBW23Ucm3bHmv9e39n3/kkmh/9gnTv/SKCgD/1N3/AIKX23ju+0X9lXT/AIa6d4B1nWLrT/iB&#10;awaJ8TWRfD+pwz6V4njubGYyFU+0XVu0kFjkj/THg5r/AD5W6A1/f1/wVZ8K23jXwL+y/wCG774a&#10;XPxetp9M+IEl54Bsrw2F1eW0GmeJpp7q2nX5hcabGjahAq/NJJbKigswFfwDMCeKAI6KcVYHB4NG&#10;xqAG0UpBHJoCk9KAEop+xicYpNrUANop2xvSjY1ADaKdtakKkdaAEooooAKKKKACiiigAooooAKK&#10;KKACiiigAooooAKKKKACiiigAooooAKKKKACiiigAooooAKKKKACiiigAooooAKKKKACiiigAooo&#10;oAKKKKACiiigAooooAKKKKACiiigB24inJLJGcxsVPtxUdFAHRaf4o1vTizW9xJlhtO4k8en09q6&#10;/TviLqNvCtvKzEkqWlc88f4dvwry6igD6Ss/iWL6GI277FRgJLef5+BwNvuSc9K9L0zxnFbWLrI4&#10;uNka7WaQNtc8gEeoPFfEYJByKuWt/c2ciyQMRtIO3nBI9RQB976X4hjvrfzJGiEEYV5VZiu0gZ+Y&#10;57nPH6V1drqVskqm1ZXU/dCuAxPU7T9D1/Svgqw8dalbTM1wFkWRSrKRhckY3YHUgdK63SficIAY&#10;7jzMgjYzEnAB9PegD7Ni1hp4jIkgkBfewySeGxgDHJ9e1bD4uJfLtpA6x42g/ewT1JHpz6Yr5a0r&#10;4mWMEIkSRUMshCTIvzD13Dn8K9T0PxvbXLFZGWJ0ycKmwy4Gcv1IU9qAPTpLmCfyygDqUOX3/MBj&#10;IGCT369q0EtJme3ubJ/NfaQFk6Zj556DHPUf1rk7PVbeW7WK1WMyquXiVhtAb5gxzywHTitRtTl8&#10;pHjMb+VJh5FO5FQ8kADpzQB08M+JJJpZQdw3bcbgrJ15XJGPeqq3v2g+TckO9wGAdFBfnkjHbA6G&#10;spLg2e2GN/MkLeYzbQ6bW5xtHbIFWJdR03T/ADJZFHmzbdzK38ec7QD2I96ANK4uZo7dPJLv5OAg&#10;2kALuJBJGQBketY6TRXd6Z714QpC/Ku75mY8Ek4GQO1SjV4IFkjRty8sOR8pb2x2PXisgatItrJL&#10;H5CLEuSAm5jk4IwT2oA0ry8tjvjSQJLvwhZAucDkgnuB0rDvNWMEo8gTMvlh5XkXexI4JHGME/lS&#10;X1y8qi3PmLJIRMq8EDPVTgdfTFVbm8n3x6fGJDl+Mn5gep3ccLj86ALhulZ4ZUZ3xKxlYHJjyO2O&#10;cE9qwNR1m3juQlszJnIAIAztAOevBJ61oXl0bG88+QlmMSpEsZzI2TgDA4PXrXLaklrLJHK4KxpI&#10;yrE52lTnIXOe2QeM0AYGpzR6hIryJMWDbkRWwMnOfXkduQazEuZ7qFo0fbKmBB5eFXc/GevI/Grt&#10;zGLyMO07LGJm87C5K59cduBVBrFJ7owzMgCA+UZQdueuDjBxjpQB0vha7v7a6AkkRmjP7za3zbuv&#10;DEcKK+ltM1L+0dPfzCHAQb40IIO31J5FfIsF5HpzJd3kCM/muh8ssBt4AIT+Lr3NfQmj2iS8qvlR&#10;AiRQjHDlgM5+n6UAey+Gr9tVuEe2jkjcEhUkJwcZ5YjpnivYLW0snmiCSsuQX5GFLnsO3HavE/C5&#10;t7GyNxM+8liuAwLZXnj26V6/oGsQXEMKXKbC8uMuhdivbleMfT1oA7AWSXa+TCgRzIHWbHJYDv7E&#10;cH1rqrzWnm0MwWvzTLGVIICbcZyFPT+tZME1rcBQGIdEJVGBO1h+Q/nVLTbdra0lSaZt8k5kbzAD&#10;t3c7SKAOU0PVZrbQktbmbfNtZnlYfOXI+ZA3AwOleWeJr62v9LuI7smVlhfyVjK/exnOSTjHHbJ7&#10;VqeP7uKGXybIOEST5liJUFjnnb0+vNfL3jb4reC9JDG9vYN6RkCGMebJIwzgKEPHI6tgc9aAO+t9&#10;STWLK00uRpY1to23+W2875Byr+g+lb+m3V/BCqiVIogPvygALkcY9uK+Epv2ibjTZZX8O2Ks7MxS&#10;e9cnGeM7E5OR6vXjPif4geLPF7k67fTSx/wWysVhQdgEHH4nJ96AP0a8bftG+A/A8I06CcatcIhV&#10;bfT2VwrEZHmSH5F9ONze3FfH3j79pf4h+N7E6NaSJpFjgq8Gns6u6nIIeQndtIIBVcA46V84UUAS&#10;PLI7l5GLMTks3JJ9zTCSetJRQAUUUUAFFFFABRRRQAUUUUAFFFFABRRRQAUUUUAFFFFABRRRQAUU&#10;UUAFFFFABRRRQAUUUUAFFFFABRRRQAUUUUAFFFFABRRRQAUUUUAFFFFABRRRQAUUUUAFFFFABRRR&#10;QAUUUUAFFFFABWhHq2qRPBJFc3CtbKUtmWRgYlZmYhMH5QWZiQMcknuaz6KALLXl21stk0shhR3k&#10;SEsSivIFDsF6AsEUE9TtHoK6nTPiL8QNE0Kbwvouu6xaaZcrItxp1rezRWsolXbIHhRgjB14bI5H&#10;BzXHBSRmlKkdaANCDWdXtbm1vba6uY5rEobKVJGV7cxuZE8pgcptclhtxhiSOauap4q8T63rzeKt&#10;a1K/vNUZ45W1K6uJJbovCFEbGZ2L5QKoU5yABjoKxCjDkik2NQB+kX7BvhfQNY0Dxh4n1rwJ4l1+&#10;60nxJ8PDpXjnRbp0sfCtzd+JraN11m3B2y2epQCWGN2B8u8S2xy9f7Jn7Pv/ACSTQ/8AsE6d/wCk&#10;UFf4137BmseEdM0jxdY6v4o8baBqmoa78P7TRtH0OF5fDniUr4ps57jTtddBiNoo4f7QsXfCmWzd&#10;PvOtf7KP7Pv/ACSTQ/8AsE6d/wCkUFAH/9XG/wCCub+Aofhz+y3d/E268f6dotvB40urnVfhiHPi&#10;LTZILTxFJb38Hlgv5FnOsdxe4H/HnHNX813ij4a/s72H7JfhbQNV0b4f23iXxL8MtP1TwtcaXPqR&#10;8b3/AIvvdbe3jF6kkzWCac9osy58tANsR3Bic/03/wDBUzxU/grwx+yj4jh+JafCCaGPxrFa+P5r&#10;P7fBY3NxZeI4ILa5gIKtbajK62FwzDYkNw7t8qmv4DNQ1bVNTW3TUrme4Frbra2wnkaTyYFJKxR7&#10;idqAsxCjABJ45oA/Z3xd/wAE5/g14X0PR/iNeN4lawtrfxfD4m8I6Rr9rrGqXGoeErXS55YbXUxo&#10;tpDavM+qBTEbK82LAzCR/MGzutJ/4Jmfs53vjKez8R6j4v8ADOn6tP4I0/StN8Q6pFHrOhS+K/DO&#10;na7PPdW9toM8msG2fUNiWcMGnySrGFEu+TKflr4c/a++P2n+PfC/j/xr4o8S+L5PCEksmhWHiTxF&#10;rvk2gmi8l1t57DULS9tQyBcm1uYSQiqxK/KZPiH+2D8fPHPjjX/G2m+INU8MHxHpFj4d1XSvC2o6&#10;hZ2dxpGm2i2FpY3BkuZbi8ijtl8steTzyyZZpZHd3YgHkPjjw3pWhaF4Xv8ATrPxBbS6rolxfXtz&#10;rMCw2l5NHql7aLNpTAAy2gigjikdiSLuO4TogFfoDH4H+GMX7I1inxJ8D6B4Rn1rTNOPhDxZJJqd&#10;z4judQm1SGO51vUzHm1g0A2v2yOKH7P9oaQQtF5q5dvzKvdX1XUra0s9RubieGwgNrYxTSM6W8LS&#10;vO0cSkkIhllkkKrgF3ZsZYk+mT/tBfHq5+Gw+DVz438XSeD1jSJfCkmsXraMEjlE6KLEy/Z9qygS&#10;AbMBwGHIzQB+sXxl/Ym/ZH8PaP8ACLVdH8feB9P0LUPCfiG71PVjrl2b3xbfaVrd7b20nmGzlg00&#10;XccaRZ8t47REZT9qmQGfwH9o39kjwJb/APBVG9/ZG8C6hoekeHNe+Kdv4X05/D9xNqdvodlqepC0&#10;SFmuikjy2iN8yySEnHLkkmvzRu9b1nULG00u/u7me2sI3isbeaVnit0lkaV1hRiRGrSMzsFwCxJP&#10;Jp+pa9rms6xL4i1i8urvUJ5jcz31zK8txJMTkyPKxLs5PO4nOe9AH7MfAX4Ufsu/DzxPF8frvwf4&#10;1l0eT4aeNtb0zwj4rvtG1G/sdY8OfZxHeyyXugtYXVvLHOwjgn0tlSRd5aQDaPlT9kGwfxrr/jDx&#10;rrfgLwj4l8uS0vdV8R+MYbuLwt4etryWdpgdM0MW8kt5dy+WtjBbMCqRTBLd49zwfI/jP40fGH4j&#10;+IJPFnxD8WeJde1WbTzpMup61qd1fXb2J3E2zTTyO5hJZv3ZbZyeOaf8NfjZ8Zfgxd3V/wDB7xb4&#10;n8Jz30aRXs3hrVLrS5LhIySiytayRlwpJKhiQCTigD9R9K+HXwI8S/s0ePLf4M+DNHtddn8TfELx&#10;J4fb4k6Prz61/wAIHpdpby2B07V7aVNGjvNPSz1TzluctLcoIk8x2RK8Y/bL8OfDzwj8NLDw/qPw&#10;50r4feMYdeQaZpGitqFxe6f4fFvNutfFV5duYJ9bdzasFto4Gi8u5+0QwtJHEnxDcfG/40XfhbWf&#10;A114v8US6J4j1Nta8Q6PJqt21jqmoO6Std3tuZPLuLhnijcyyqzlkU5yoxofEL9oX4+/FvRbXw18&#10;VvHHjDxPp1jKJ7Gw8Q6ze6jbW8oQxh4ormWREYISoKgHaSOlAHj9FFFABRRRQAUUUUAFFFFABRRR&#10;QAUUUUAFFFFABRRRQAUUUUAFFFFABRRRQAUUUUAFFFFABRRRQAUUUUAFFFFABRRRQAUUUUAFFFFA&#10;BRRRQAUUUUAFFFFABRRRQAUV94fBz9mj4fePv+Cfvxt/aj1ufVE8RfDrxn8O/D+hQW80a2Elt4r/&#10;ALb+3NcxNE0juv8AZ0PklJUC5fcGyNvwgwwcCgBKKcoBPNeyX/wD+KOmfATTP2nL3TVTwTrHi3Uf&#10;A+nasLmAvLrOlWlrfXVubcOZ1EdvewP5jRiNt+FYsrAAHjNFKwwcUqgE80ANor2bxB8A/ih4W+CP&#10;hr9ozXdNWHwf4v1zWfDnh/UxcwO1zqGgJaSX8RgWQzx+Ut9bkNJGqvvwhO1seNHg4oASinIAW+bp&#10;XtvjX9nj4r/Dz4NeB/2gPF+mJa+E/iPLrkHhDUlureVr1/DlxFa6iGgjkaaHyZZo1Hmom/OU3AEg&#10;A8VjleJw6/wkEfhXQ2Xi/wAQWDBre4fgYIbDAjGOcjmuaPWnIFJ+agD17RPipfWLReZGpdF2M5bA&#10;YE5Ynj34HavSNA+KmnpqZtAzCOT5t6A7Qw55z2HeuI+IP7Ovxa+Fnwp8A/G3xxpaWnhr4nWOq6l4&#10;Kv1ureZr+30XUJNLvWaGKRpYPLu4njAmRC2NygqQT4dkjpQB93W/xLt7iLKzRxlmJUrzuVSOeOQM&#10;/wBK0U8Rec0jXQhcsQcDCkKDkNz6noRXwZFfXSABXPy8qc8r7D2PcV+g37WXwU8N/AP4L/s8/Ebw&#10;de6rcX3xR+Etz4z8Rx6nNHLBFfReI9X0hUtFSOMxw+RYRNtdpG8ws27BCgAmW4juETzSqRs5AKtu&#10;PPLncOvpVBibtpLi1+QK4UHb1G7IJ5618gRfEfUtqNcK7Ojj5lfapXOT8uOvv+ldJB8VwY3heOWI&#10;HCrg+aQn8R5K80AfUv2q+uLfzUPmLGWLeWSCjHqc9SRgYHY9axF1a4aaKadLjeDtLORjb0xn1qp8&#10;WfD3xW/Z7svBlx8VdH/syDx94LsviH4W8u5t7k3uganPcW9rcsIJX8otJazL5MoWQbcsoDLnxyf4&#10;xaPLtxbzKocyMhUEEk5zktQB7bcaxGskRVMMhx58g+fr8wwcDAHA/lWLfX8GoCFWaHiTaSEG3LZx&#10;36kZzyOa8duPinoZPm29pIztISxlAwFbg4APWvXvjF8PfiD+zfP4a034raVNpLeMvBmj/EPQRHcW&#10;14bzQfEUHn6ddN5E0giMkeW8mTEiHh1B4oAzVEVqkyq5xJJtEOcjCjoOp6nt+FVbkRhSJkQNJCAj&#10;LhT6/dPOOe1ePWfxFsLEvttZJv8AnkzsBt/DB/HmoY/idcIjo1ohVhggyEHB5wOKAPddPjntrUvq&#10;SskSKxB5k8zI7ccDHWvVNF1mW8sVjkhlJcqoDOACCcDG3k8c8fjXivx88I/F39nvxJYeAPihodvo&#10;mqX/AIb0TxZaQJex3qvpXiCwh1LT5t0EjqpmtZ45DGWDpna4VgQPDZvil42ZBFb3htkX/Vrbqq7P&#10;91uWGe/NAH6Z6Gl3a2pjG1PMVh5kmAqluOh6k45rtE+InhnwvbRtq2qWNgsVuzRvcXCK5WP74Ver&#10;E/3QCewr8eL/AMWeJ9X3tqmoX1xvxvEk7kHHTIzivUP2iP2ePi5+yt8V774J/HTTF0jxNp9jpep3&#10;dhHd296qW+s6fb6pZP51q8sTeZa3UUhAclS21gGBAAPvvW/2yfhL4cjZNKlv9WmVguLaIqCSpJYS&#10;S7BtB46E89K8F8U/t3eKNQglg8M6LaWbSk/vrqZrhlwPlIVRGMg5POR7evwXuNOHIJPbmgD0Pxn8&#10;WviF4/mMvifVLmdN5dLdG8uBCSTxGmASMkAnLY4zXnZbNfoJ/wAFT/2W/hx+xb+3x8Rf2ZPhJPq1&#10;z4d8KX2n22mT65PHcXzrdaZaXjmaWGKBGPmTsBtiXC4ByQSfz5oAU0lXbGym1G6isLVd008qwxLk&#10;DLuQqjJwBye5r0/47fA/4k/s1/GLxL8A/jJp66V4q8I6vcaFr+nJcQXa217atsljE9s8kMm1uN0b&#10;sp7GgDyOiit7wz4d1Xxd4gsPCugxedf6pfQadZRF1QPPcyCKNSzkKuWYDLEAdScUAYNFemfGP4Se&#10;O/gH8WPE/wADvipZDTfE/g7xBqHhjxDp6TxXK22o6ZcPbXUQmgaSKQJLGy743ZGxlSRzXmdABRXd&#10;fDL4deLPi/8AEXw/8J/AFqL3X/FGuWPh3RLNpY4Fnv8AUp0traIyzMkaB5ZFXe7Kq5yxABIT4kfD&#10;zxV8JPiHr3wq8fWostd8Ma3feHtbs1ljnEF9p0721zEJImaNwksbLuRmVsZUkYNAHDUV9TaN+xR+&#10;1h4k03StX8N/D7xPqMWt273emRWFo1xcSwR2kt+ZTbxbpo0NpDJcK0iKGiUupK81pXX7CP7XllBd&#10;3dx4A17ybWEzeciRvFcBVLOtpIrlbuRAMPHbGR0JUMAWUEA+R6KKKACiiigAooooAKKKKACiiigA&#10;ooooAKKKKACiiigAooooAKKKKACiiigAooooAKKKKACiiigAooooAKKKKACiiigAooooAKKKKACi&#10;iigAooooAKKKKACiiigAooooAKKKKAP2d/Y28E/ArUPg58NPGvxh+GOh+I9Pi1v433fiG9k/tKC7&#10;1my8GeA7XW9OtpJobyGIfZ7q7mlTyxGXaKNZGZFcHS8ffspfs0eAvgNZ/D/R7HUPHPiFfjN4Je+8&#10;X+CEubnXLvwv420/XbnTtI0y0nEdtJcXFhp1lqEYa28zzrtYy4w0Uf5IRfFn4pweErXwBB4l8QJo&#10;Vi93JZaImo3IsLd7+KSC6aK2EnlIbiKWSOUqoMiOytkMQftL4PSfAv4SfsraL8bfiNofjrXtU1r4&#10;n6xpVpD4Y8YL4YtrFvDOm6VdWl0E/sy/aW6D6vOFm3oYlGEHzsaAPjz4QRXcvxH0t7Lw0njCSGWS&#10;6HhyWK7nhvBbxPM3nRWLJcPDGqGWVY3UmNGBZQSR+6bfAP8AZq0y7u/i0PDvw9SK98L+GpY7+90T&#10;xVeeD3uNQ1XxLZTtZeHLaX/hIrWeWPRreNZLoeSskF1IQEvLMn4v/Zf1r9hX4qftK/Dz4Y6N8M/i&#10;Z4du/EfjnQdBtfEGnfEmD7Xpk2oahDbx3kG3w5GfNt2cSJhlO5RyOtfDNr+0l+0VpfxEvfi1p3j7&#10;xpB4r1G1FhqHieDXL5NWurZRGohmvRMJ5IwIYgEZyuETj5RgA/UT4CWz/Bz4rftC/BPwH400nwbo&#10;kPxJ8KaFJ8NfEoh1HU/EunaP8QLVbeLT9Ri3Rf2hpEiQzStE22e1N0ykqvP+uB+z7/ySTQ/+wTp3&#10;/pFBX+O//wAE8dK8Yaj4A+JV5o3h3wNrulWOsfDW71vU9fljj8S+H93jCxgt9S0BXIaQSSS/2ffq&#10;mW8q8RiNqkj/AGIP2ff+SSaH/wBgnTv/AEigoA//1t//AIKWReO7jSP2UrP4av8AD/8Ati5svH1p&#10;b2vxQCHw3qEU+meJo7nTrrzPl82/gaS0tOh+1Sw4IOCP4vvC3/BOr9sTx1q/gPQ/CfhKG8n+J3h2&#10;78U+AimtaOsWtWNgu66W3ma8WL7XbgfvbJ2W7To0INf6SHjD4Q/8E5vj18JvB/w9/at0nWfGMvhO&#10;1uIrVJfDeoPZxyXF1cXJeOO4sZGDgXBQvkbgM4GcV49H/wAE7f8AghPM4ji+FNwzEfKqeE7gk/Qf&#10;2ZzXX9Qr/wDPt/cc312l/OvvP87Dwz+wZ+1X4w0HwR4o0DwzDJp3xE8UXXgnwpeTavpVvFNr9mxW&#10;TTboz3af2fdMQfKivfIabrEHFQan+wr+1RonhfW/GeteF1s9N8M+Oovht4luLrVNNhOka/O/lxQ6&#10;hG90JLSB3+VbyZUtCePOr/Q5P7C//Bv4NT/sVvh9Zre7vL+xNoBFxu6bfK/s/fn2xmt6T/gnb/wQ&#10;mhkaKb4U3MbDhlfwncAj8DplN5dX39m/uYljqL09ovvP88Dxj/wT0/bF8An4jxeLPBdxazfCVbKb&#10;4gWgvtPlutLt9Qx9nuRbxXLy3Vq4IY3FqksKp87OF5rWvP8Agm1+2pZ+MdR8AHwWZtX03wHH8Tns&#10;7PVtKuvtfheVQ66jpzwXbx6jGQfu2TTSA5BXIIH+hL/w7x/4IRdD8K5v/CVuP/lbSWX/AATt/wCC&#10;G2s62nhnwz8GNd1nU3tZL/8As/RPA9/fXC20brG8zpBpT7Y1eRF3NgbmAFRPB1YrmlBpehcMVSk+&#10;WMlc/wA9Lwt/wTn/AGxvG2s+BdB8K+Eob24+Jnhy78V+A/K1vRxDrVhYAtdLbTNeiL7XAAfNsmZb&#10;tP4oRWF4Y/YM/ar8Y6D4H8UaB4Zhk074jeJ7rwX4TvJtX0q3in16zYrJpt0092n2C6Yj91Fe+Q83&#10;/LIPmv8ARy/4dXf8Eg+n/DN3xF/8Nnq3/wAp6d/w6s/4JB9P+GbviJ6/8k01b/5UVzuLN2z/ADh9&#10;T/YQ/as0XwlrHjrWfCos9K8PePU+GfiG6utT02H+yfEMjiNLe/R7oPawsxCi8mVLTJH77kVp+MP+&#10;Cev7YvgL/hY6eLPBdxaTfCQWUnxBtft2ny3WlQahj7Nci3iuWlubVwQ32i2SWFU+dnC81/ozj/gl&#10;V/wSDIyP2cPiF+Pw21X/AOVFSf8ADqj/AIJA5/5Ny8e8/wB74caoP/cTT5H2IdSK3Z/nTal/wTf/&#10;AGz9K8War4HuPBok1TSPAKfFGe2tdX0m5Fz4VdA66np8kN5JHqEW08izaZwcgqCCKZ4W/wCCc37Y&#10;/jXXPA3h3wt4Shvbr4l+GrvxZ4DEWt6P5WtafYKWultpjeiI3cAB82yZ1u0/ihFf6FMv/BPD/ghv&#10;bX39m3vwW8R28wNypS58BalFhrIqLlSW0gfNDuHmL1XIPSr2kf8ABNr/AIIq+JJbtfCfwF8Y6ylh&#10;dGxvZ9J+HeqXcMVyqrI0LSR6Rs3qrqWUEkbhn0rSWGqJcziyVXg3y31P86rwv+wX+1Z4z0PwN4l8&#10;PeGYZdP+I/iW68GeEryXV9Kt4rjXrNismm3TTXaCwumIPlQ3vkPN/wAsg9R6l+wf+1bo3hPVvHGs&#10;+FfsmlaB49T4ZeILu61PTYhpXiKRxGlvfo90r2kLOQovJ1S0yR++5Ff6OP8Aw6z/AOCPw4P7N/xF&#10;Hf8A5Jnq/wD8qKa3/BLj/gjyoy37OXxCH1+GmrD/ANw9R7OXYvnW9z/Oi8Y/8E9/2xPAP/Cx08W+&#10;C7i0m+Ehsm+INp9u0+W60qHUMG2ufs8Vy0tzaupDfabZJYVT52cLzWpqf/BN/wDbP0nxZq/ge68G&#10;h9U0XwEnxQuba01fSboXHhaRA66np8kF5JHqEO08iyaZwcgqCCK/0RG/4Jgf8EcF+/8As7+Pl/3v&#10;htqo/wDcRUf/AA7G/wCCMy/e/Z98cD/e+HWqD/3EVaw1T+VkurFbs/zuvDH/AATm/bH8Z674H8Oe&#10;F/CUN7dfErwzdeLvAgi1rR/K1rTrFS10LaY3oiN3AATLZFhdp/FCKwvCv7Bf7VnjTRfAviTw54Yh&#10;msPiR4ku/B3hG8l1jSreK412yYrJp1y012gsLpiMRQ3vkPN/yyD1/onan/wTm/4Ig6DHHN4k+CXi&#10;TS4pWdIp9S8B6jbRM0cTSsu99JC5EcbPgnopPY1p6V/wTH/4I2a5ptvrWh/s7/EC8s7yBLq0uoPh&#10;pq7RTQygMkiE6PyrKQQe4IPeiWHnH4o2CNaD2Z/nLXn7Cv7VOneDtS8f6p4VNnpOi+PI/hnrt1e6&#10;jp1udK8RSsES21GOW5WSziLEL9quFjtckDzea1vF/wDwT3/bD8BD4jr4s8F3FpL8JGsv+FhWv2/T&#10;5brSotRwba4+zx3LS3FrIpDfabZJYAnzs4Xmv9GD/h1p/wAEftp/4xu+Iv8A4bPV+P8AykUx/wDg&#10;lz/wR5Q/vP2cviCvPAPw11Yfz0ioVKT2RXOu5/nc6n/wTb/bR0nxRrXgu68Gq+p6D4Ei+Jt5a2us&#10;6Rcm48LzJ5i6np7QXjpqMG3732Izsp+VgG4qDwx/wTl/bH8Z6/4I8M+F/CUN7d/EnwvdeMPAqw63&#10;o/la1ptipa6FrMbwRNdwAEy2JcXcePmhFf6I7f8ABML/AII2If3n7PXjpf8Af+HGqD+ekVSvP+Ca&#10;v/BFbTbOXUNS+AvjG3t7eJpp55fh7qYSONBuZ2P9knCqMkn0FaLC1f5H9xDrwW7P86jwr+wV+1b4&#10;10fwJ4g8OeGIZrH4leIrvwh4Pu5dY0q3hudcsiVl065ea7QWF2xGIob0wPN/yyD1Vuv2Fv2qdP8A&#10;B+oePdT8Kmz0nR/HqfDLXLq91LTrc6V4ilcRpa6jHLcrJZRFyF+1XKx2uSB5vNf6Jt3/AME9v+CG&#10;NlcQ2Vz8GPEIurt7WOysx4D1Fri6a+Z1thBEuklpPNMb7doP3WPABrqv+HWf/BH85J/Zv+Iv1/4V&#10;nq//AMqKmdGcdJKxUasZbM/zn/GH/BPb9sTwEPiOPFngu4tJfhJJZL8QrX7dp8tzpMeo4NtcG3iu&#10;WluLWRSGFzbLLAE+cuF5rX1X/gm5+2jo3inXPBd54NV9T8PeBYviZfWtrrGkXJn8LzJ5ianp7QXj&#10;rqMG37xsjOyH5WAbiv8ARHH/AAS2/wCCPuOf2cPiJ+Pwz1f/AOU9Nf8A4Jd/8EdV5b9nT4gD6/DX&#10;Vh/7iKlU5PZDc4rdn+dp4Z/4JyftkeMvEHgnwx4X8JQ3t58R/C114y8DLDrejmLWtNsVLXX2WY3o&#10;ia7gUEy2JcXiY+aEVg+FP2Cv2rfG+keA9f8ADXhiGex+JfiG78JeDryTWNKghutbsiRLp1y812i2&#10;F0SMRQ3pgeb/AJZB6/0Y/wDh2J/wRrGd/wCz147UerfDjVB/PSKT/h2P/wAEZO/7P3jUemfh5qY/&#10;9xNafVqn8j+4h14fzL7z/OTuf2Ff2qbHwffePdS8Km00nSvHqfDLWrq81HTrc6V4jkcRra6jHLcr&#10;JZRlyF+1XKx22SP3vNa3i/8A4J7/ALYfgNfiP/wlngu4tJPhJLZR/EK1+3afJc6Smo4NtcG3juWl&#10;ntZFIcXNussAT5zIF5r/AES9N/4Jvf8ABDvV7UX1h8HNXdPMlhOfBV8rLJC5jkRlbSgVZHVlZSMg&#10;gjjFaQ/4Jk/8ESOv/CmdW/8ACLvf/lVWqy+u/wDl2/uZm8bRTs5r70f53Wq/8E3P20dG8U694LvP&#10;BqvqfhzwND8S9QtbXWNIujN4XnTzE1TT2gvHTUYMfeNkZyh+VgG4qLwz/wAE4v2yvGPiLwX4V8L+&#10;EYb29+IvhW68Z+B0g1vRzFrWmWSlrr7LN9t8p7qBVJlsd4vEA+aEV/olD/gmR/wRJ/6I1q3/AIRd&#10;7/8AKqj/AIdkf8ESP+iNat/4Rd7/APKqj+zq/wDz7f3MPrtH+dfej/OW8JfsFftWeONL8B654Z8M&#10;wz2XxM1+78KeDbuTWNKghutasiRLp1w812i2N2SMRQ3pgkmP+qV6rXH7Cv7VVn4QvPHmo+FTaaVp&#10;nj5PhjrF1ealp1udL8SO4jW11GOW5WSyjLkL9quVjtskfvea/wBHL/h2P/wRI/6I1q3r/wAiXe//&#10;ACqoH/BMj/giT3+DWrf+EXe//Kqj+zq//Pt/cw+u0f5196P85zxn/wAE/wD9rz4exfEZ/GPg6eyf&#10;4S3NjbfEK3a/097jSf7TIFpMYI7lpZ7abcGW5t0lg2ncZAvNburf8E3P20NF8UeIPBd74OV9T8Ne&#10;B4fiVqVra6xpF0ZfC86eYmqWDQXjrqNvj7xsjOUPyuFbiv8ARG/4dkf8ESP+iM6t/wCEXe//ACqo&#10;/wCHZH/BEjp/wprVv/CLvf8A5VUf2dX/AOfb+5h9do/zr70f52vhr/gnF+2V4w8R+DPCnhjwjFe3&#10;vxE8KXPjXwQkGtaOY9a0uyUtc/ZJvtnlPdQKpMtjv+2IB80IrF8K/sB/tZeNdJ+H+veG/C0U1j8U&#10;NcvPDPgm9l1fSoIL3V7FmSWwnkmu0WxuiylYobwwSTEYiVzX+jJ/w7I/4Ikf9Ea1b/wi73/5VUf8&#10;OyP+CJHUfBrV/wDwi73/AOVVH9nV/wDn2/uYfXaP86+9H+cbN+wr+1TaeELvx5qHhU2mk6b4+X4Y&#10;avdXupadbf2X4kdxGLTUY5blZLFN5C/ablY7bJH73mtDxl/wT/8A2vPh/D8RpfGHg6eyb4S3Vhaf&#10;EK3e/wBPe40g6mQLSZoI7lpZ7abcGW5t1lg2ncZNvNf6MX/Dsj/giRgj/hTWrf8AhF3v/wAqqP8A&#10;h2R/wRIzn/hTWrfT/hC73/5VUf2dX/59v7mH12j/ADr70f53Gr/8E3f2z9D8U+IvBV94OVtU8L+B&#10;4fiVqlpa6xpF0ZPC86b01SwaC8ddRt8feaxacoflcK3FQ+H/APgnN+2R4r1/wh4Y8NeEI7698f8A&#10;hG68ceCo7XWdIkTWtJsVL3Rs5ReeXLdwKpMliG+2IB80Ar/RN/4dkf8ABEjr/wAKa1b/AMIu9/8A&#10;lVSf8Ox/+CJGMf8ACmtW/wDCLvf/AJVUf2dX/wCfb+5h9do/zr70f5zvhT9gP9rPxvpnw+1vw14W&#10;insvilrV54b8EXkmr6VBBe6tYsVmsJ5ZrtEsrospWKG8MEkxGIlc1nyfsK/tU2/hG58d33hU2ulW&#10;Hj5fhhq11e6lp1t/ZfiVnEYs9SSa5WSxTeQv2m6WK2yR+9r/AEc/+HZH/BEj/ojWrf8AhF3v/wAq&#10;qP8Ah2R/wRIP/NGtW/8ACLvf/lXR/Z1f/n2/uYfXaP8AOvvR/nQeMv8Agn3+198PrP4iXnjDwdJZ&#10;f8KovrKw+INu2o6c9zpDaiV+yTPbR3LTTWs29Sl1AkluVO7zNoJrY1n/AIJvftn6D4q8R+Cr/wAH&#10;K2qeFfBEPxJ1W0tdY0i6Mnhi4TemqWDQXki6jbgH52sTPsPyuFbiv9Ef/h2R/wAESOn/AAprVv8A&#10;wjL3/wCVVB/4Jkf8ESD/AM0a1b/wi70f+4qj+zq//Pt/cw+u0f5196P87LQP+Ccv7ZPirxB4R8L+&#10;GvCCX17498IXXjrwXHa6zpEia1pNkpe5NnKt55ct3CqkyWKt9sQD5oBWR4T/AGA/2svHGm/D3WvD&#10;PhaKey+Kes3nh3wPeSavpUFvfarYMyzWE0s12iWV0WUrFDeGCSZhiJXNf6Mn/Dsj/giQP+aNasf+&#10;5Lvf/lTR/wAOyP8AgiRjH/CmtW/8Iu9/+VVH9nV/+fb+5h9do/zr70f5xrfsKftUxeEZ/Hd54VNr&#10;pVl4/Hwv1S6vdS062/szxKziMWepRzXKSWK7yF+0XSxW+SP3vNaXjH/gn7+178P7L4iX3i/wfJZD&#10;4T6hZab8QYG1HTnudHfUSotJXt47lppbWbepS7gSS3Knd5m3Jr/Rg/4dkf8ABEnr/wAKa1b/AMIu&#10;9/8AlVR/w7I/4Ikf9Ea1b/wi73/5VUf2dX/59v7mH12j/OvvR/ncaz/wTd/bP0LxR4l8F3/g5W1T&#10;wl4Ig+JGr2lrrGkXTP4YuEEiapYNBeOuo2wB+drEz7G+VwrcVFoH/BOT9srxV4i8J+FfDXg9L++8&#10;d+D7rx34NitNY0mVNZ0iyUvcmylW88ua6hVSZLFWN4gHzQCv9Ewf8EyP+CJH/RGtW/8ACLvf/lVR&#10;/wAOyP8AgiR1/wCFNatn/sS73/5VUf2dX/59v7mH12j/ADr70f5zfhL9gP8Aay8c6d8PdY8MeF4Z&#10;7P4p6veeH/A97JrGlQW99qtgWWaxmlmu0SyutylY4LxoZJmGIlc8VSP7Cf7VaeEpvHV14VNtpVp4&#10;/Hwv1O6vdS062/szxKXEQs9SSa5R7Bd5C/aLpYrfJH73mv8ARx/4dkf8ESP+iNat/wCEXe//ACqo&#10;/wCHZH/BEn/ojWrf+EXe/wDyqo/s6v8A8+39zD67R/nX3o/znvGH/BP79rvwDZfEO+8X+D5LIfCj&#10;UbLS/iDA+o6c9zo8molRaSyW6XLTS2s24FLuFJLZlO4SbcmtrWv+Cbv7Z+geJ/E/gzUfBynU/CHg&#10;qD4j6za2usaRdFvDFwgkTVLFoLyRdRtgp+d7Ez+Wflfa3Ff6I/8Aw7I/4IkZ/wCSNat/4Rd7/wDK&#10;ql/4dkf8ESOn/CmtW/8ACLvf/lVR/Z1f/n2/uYfXaP8AOvvR/nZaB/wTk/bK8VeI/CvhPw34PS+v&#10;/HPg658eeDorXWNJlTWdHslL3LWUq3nlzXUKqTJYoxvEA5gFZPhH9gL9rPx3p/w81fwv4WhuLP4q&#10;are6D4GvX1jSYLe/1OwLLNYzTTXaJZXW5SscF40EkrDbErniv9GP/h2T/wAESP8AojOrf+EXe/8A&#10;yqpP+HZH/BEjqPg1q3/hF3v/AMqqP7Or/wDPt/cw+u0f5196P46f2C/h34M+G37Gvxj+Bv7dHgX4&#10;pDwf8RPjB4I8GprXw51XwvZX+i+L/CTaujadq667dKLGOU6kv7+4iSH5DmVRjPqHi79gT/glD4Ds&#10;fiHf+L/A/wC2lZj4UanZaT8QoW1n4bPc6PLqJUWkslukjTSWs+4GO7hSS2ZfmEu0E1/WMf8AgmR/&#10;wRIIx/wprVv/AAi73/5VUf8ADsj/AIIkZz/wprVvp/whd7/8qqP7Or/8+39zD67R/nX3o/lU1r/g&#10;nJ/wS10DxN4p8G6h4F/bMOp+DvBcHxG1u1ttf+GN0T4ZuUEiapYmCZ11G2Cn53sTP5Z+V9rcV9HQ&#10;/AH/AIJ2ePP2bvhz+wPpHw3/AGubvTtZvvEH7RHgS7s9d+Gz32u2uo6XYWN9HazC5NtO1vb6bHL9&#10;gjX7ehZy8ZXaF/od/wCHZH/BEgf80a1b/wAIu9/+VVJ/w7H/AOCJGMD4Nat/4Rd7/wDKuj+zq/8A&#10;z7f3MPrtH+dfej+Trwh+wP8A8EmfHlh8PNW8L+D/ANsi5tPirql7ongW9fxB8MoLa/1KwLCaylmm&#10;mSOzutylY4LxoZJWG2JXPFZX/DEH/BIpfCY8cXPhD9s210tPiD/wqy8ur7W/hta/2f4o3bPsOoJN&#10;Ij2PzcefdLFB/wBNK/rb/wCHZH/BEj/ojWrf+EXe/wDyqoP/AATI/wCCJBP/ACRnVv8Awi73/wCV&#10;VH9nV/8An2/uYfXaP86+9H84/wAX/hD/AME17f8AZLu/2XvH3w6/a+07w9+zZ4+1jVPFt1Hq/wAO&#10;21fTtQ8cx6ZAPtkKzuZbFl0+Fra7t4WgId2MzLjb4Pr/APwTp/4JZeGfEfirwjq3gX9s86l4M8G2&#10;3xC1y0tNe+Gd2x8NXaho9UsjbzSDUbUBh5klkZxEeJNpBFf1Yf8ADsj/AIIkH/mjWrf+EXe//Kqg&#10;/wDBMj/giRnP/CmtW6f9CXe//Kqj+zq//Pt/cw+u0f5196P5VNF/4Jx/8EtvEfifwv4O8PeBf2zb&#10;3UfG3gqf4g+EILbX/hjIus6JaoZJ3sZVmMc9zGgLPYoxvFHJhAr6D8Q/DH/gmn+0l+yx+zR+zfY/&#10;D/8AayPhiLWvGun/AAn1yDX/AIb28ut6nrt5Dd6jY6hPc3Qt7S5iltAltBOLaWXlVWVsY/oo/wCH&#10;ZH/BEgf80a1b/wAIu9/+VVH/AA7I/wCCJGMf8Ka1br/0Jd7/APKqj+zq/wDz7f3MPrtH+dfej+Sn&#10;/hhr/gkYnhGLx3deEP2y7bSn8fn4XXN1e658Nbb+z/E4cxmw1KOaRJNPO4f628WGHGD5mCDV7xb+&#10;wP8A8En/AAJp3xD1PxX4I/bRs0+FOrWWi/EGKTWfhs1xo0+olRaSS26SNM9rPuBju4ke2ZfmEpXJ&#10;r+sj/h2R/wAESev/AAprVv8Awi73/wCVVL/w7I/4Ikf9Ea1b/wAIu9/+VVH9nV/+fb+5h9do/wA6&#10;+9H89vx/+C//AATv+Inwf8HfsjeOPhr+1xbxfszfDnVvFSPo+ufDi5vrzwr4t1aXXJNWDRXM0WpW&#10;8UtyU83TVkWJABMA4Yn5m0b/AIJxf8EtvEXijwz4M0HwJ+2de6l4z8Ez/EPwlBa6/wDDKVdZ0S2Q&#10;yTSWMqzGO4uY0BZ7GNmvFHJgAr+qr/h2P/wRI/6I1q3/AIRd7/8AKqj/AIdk/wDBEjr/AMKa1b/w&#10;i73/AOVVH9nV/wDn2/uYfXaP86+9H8nPg79gb/gk14+svh5qnhPwf+2Pc2nxW1C90fwJeyeIfhjB&#10;bahqGnlhPZSTTTJHZ3W5GVILtoZZWG2NXPFe/wDxw+G3/BMT49fBD4UWfjHwF+1vpfh74W3U37Ou&#10;k6gmtfDm0mi1uTWb/VGtdcS6uN1hOLi+lQTXCW1v5aoc5Jdv6R/+HZH/AARI/wCiNat/4Rd7/wDK&#10;uj/h2R/wRI/6I1q3/hF3v/yqo/s6v/z7f3MPrtH+dfej+Tfxb+wP/wAEnvAunfELVPFngj9tGyT4&#10;VaxZ6H8QYn1n4bNcaNcaiyraSS26SNM9rPuBjvIke2ZfmEpXJrX8Qf8ABOr/AIJZeGfEPi3wrqng&#10;X9s86h4I8H2vxA8QWtrrvwzu3Hhu7VWj1Sy+zyyDULUBh5kliZxEeJNhBFf1Y/8ADsj/AIIkdf8A&#10;hTWrdv8AmS73t/3CqP8Ah2R/wRI6f8Ka1b/wi73/AOVVH9nV/wDn2/uYfXaP86+9H8+Xx9+B/wDw&#10;Tx/bD1n4I/DnV/hp+1wt/oP7PNhpvw4h0HXfhu//AAkfhDw/PeX32yOV7qWK51FftkhlsrdhchFU&#10;/ZhyT8keDf2BP+CTXj+y+Hep+E/B37ZFzafFa/vdK8B3r+IfhjBbajf6eWE9nJPNMkdpdBkZUgu2&#10;hllYbY1c8V/WL/w7I/4Ikf8ARGdW/wDCLvf/AJVUn/Dsj/giQOf+FNat/wCEXe//ACqo/s6v/wA+&#10;39zD67R/nX3o/koT9hv/AIJGnwhb+PJvCH7ZdtpM/j9vhdNdX2ufDW1+weKFcxnT9SSaRJNPYMP9&#10;ZeLDDjB34INfVv7Znwy/4Js/HZLjxP8AGT4c/td6EP2bPBXg34F+LIdN1j4eedptro9uLPSru9t3&#10;uJZpFvFYMb23U2T/AHkcKDX9FX/Dsj/giRjH/CmtW/8ACLvf/lVR/wAOyP8AgiR1/wCFNat/4Rd7&#10;/wDKqj+zq/8Az7f3MPrtH+dfej+U7X/+Cdf/AASx8M6/4v8AC+q+Bf2z/wC0PA3hC18f+IrW1134&#10;Z3br4cvFDx6pZ/Z5ZBqFqAw8yWx89YjxLsINS6R/wTj/AOCW/iHxT4c8F6B4E/bNvdS8X+CJviL4&#10;Ugttf+GUq6zodsnmTS2EizGO5uY0+ZrKJmvFHJhxX9Vn/Dsj/giQP+aNat/4Rd7/APKqj/h2P/wR&#10;Ix/yRrVv/CLvf/lXR/Z1f/n2/uYfXaP86+9H84/xy+En/BM39vDx38JfijqPgP8Aaygl+IfhXRvh&#10;r8OpNM8QfDW2sdV/4QPSrfRlilmu7ora37x2il4bp4HlmYrDHyqV8wRfsOf8Ei5PCFr48l8Iftl2&#10;+k3Pj5vhfJdXuufDW1+w+KEcxnT9SSaRJNOYMP8AWXiwxYwd+CCf61z/AMEyP+CJB/5o1q3/AIRd&#10;7/8AKqg/8EyP+CJBOf8AhTWrc/8AUl3v/wAqqP7Or/8APt/cw+u0f5196P5N/Fn7A/8AwSf8D6V8&#10;QNY8VeCf20bKH4Wa3Z+H/iAkmtfDYz6Nd6gyraPNbrIZntZyw8q8jR7Vx8yykAmvrr9u74Kf8E8v&#10;2q/2p/iN8XfjN8M/2u9J8VeFvh94Y8R+LNF8O618OZ4IPDGk6NZaRZ6rYr9puH1CBre0je5ls3uE&#10;ikZg/lDCD+g//h2T/wAESP8AojWrf+EXe/8Ayqo/4dkf8ESP+iM6t0/6Eu9/+VVH9nV/+fb+5h9d&#10;o/zr70fyqaT/AME4v+CW2v8Ainw/4L0LwJ+2deal4t8DzfEbwtBa6/8ADKVdY0K3TzJZbCRZjHc3&#10;EafM1lEzXgHJhxWF4N/YI/4JMfECH4c3XhLwh+2Lc2/xaub6x8AXUniL4YQW+p3mmkrc2rTzTJHa&#10;3KsCqwXTQyyNhY1ZiBX9Y/8Aw7I/4IkD/mjWrf8AhF3v/wAqqP8Ah2R/wRI/6I1q3/hF3v8A8qqP&#10;7Or/APPt/cw+u0f5196P5xv2xfA//BMX9uX4069+3F8S/AH7W2hy+OPiNB8ONSisNb+HVnZaZ4qs&#10;beHTxpt5FfXDXGnNtt1Je+MUeTkPtIr5w8VfsEf8EnfBGkfEDW/FXgn9tGyg+Fmu2fh34gLLrPw2&#10;M+jXeoMqWjzQLIZmtZyw8q8jR7Vx8yykAmv6yP8Ah2R/wRI/6I1q3/hF3v8A8qqP+HZH/BEj/ojW&#10;rf8AhF3v/wAqqP7Or/8APt/cw+u0f5196P5XdT/4J6f8Evfh94z8WaLqngL9s9dV+G3huy+IPiSy&#10;i1z4aXLx6BPtkj1K1EEr/wBoWi5Hmy2PnrD0lKHIr3r9pn9m/wD4J0ftt/teax8bPEnw3/a8i8W/&#10;GXSdS+Nml6T4d134bPYajpMpNxcNpDvcy/aZIl5+xJLJeheWiPWv6KP+HZH/AARI/wCiNat/4Rd7&#10;/wDKqgf8Eyf+CJPX/hTWrf8AhF3v/wAqqP7Or/8APt/cw+u0f5196P5PfCH7Af8AwSY8eJ8OZvCn&#10;hH9sS6g+LU17a+ALs+JPhfFbandafn7RatPLOkVrdKRtFvdNDM7/ACIjNxWj4C/ZF/4JN+DX8N/H&#10;PTPBn7Yy2Vp8UYPAlvNqmufDa2jtfFthcBhpmqRyyxy6e29MF7sQRleQ+CDX9WP/AA7I/wCCJH/R&#10;GtW/8Iu9/wDlVR/w7I/4Ikf9Ea1b/wAIu9/+VVH9nV/+fb+5h9do/wA6+9H8zf7XvwB/4Jh/GX44&#10;/Hb9qr4xfD79sPRNR0/4n3l78UrDT9W+Hfk+HtY8U3sl3Ev2d5pbkafJJMVt7z95buuD57dT5p4m&#10;/wCCc/8AwS18IeIPGvhXXvAX7aSaj8PfC1r448U2cGt/DS5kh8P3aho9TtBBK/8AaFqoI82Wy89Y&#10;ekpQ1/Vf/wAOyP8AgiRnP/CmtW/8Iu9/+VVH/Dsj/giRjH/CmtW/8Iu9/wDlVR/Z1f8A59v7mH12&#10;j/OvvR/NN+z3+xx/wTV+Ef7SXwz8ffD34efth6v4ktNO0/46eCNMl174aTWuvaVoNxFqAa2eC4UX&#10;TjygZbK3kN6EyfKHUfjr8cf2Uv2m/wBrL9pZfjp8NPB4XSf2jPH/AIr8R/DIXmuaJEt6ZtQnu5LG&#10;e4a+Fva3sIkEZtriSOV5BsRWbiv74z/wTJ/4Ikdvg1q3/hF3v/yqo/4dkf8ABEgf80a1b/wi73/5&#10;VUf2dX/59v7mH12j/OvvR/HBN8Hdcu/ij4y/bus5NdtV+KniT4j/AAwXwxLFZWbeHPG3i/Q9XsI9&#10;F1i9uNQiS0S1vbyKKKeaONHgxMywj5BieDvhx8ZPgpqfwY8X/EfwrrVlpn7KfjhdI+NEYuNPmm0G&#10;91XxPPqdpJHareeZLb3Fu8Xl3qILWRgAsxABr+zo/wDBMj/giR0/4U1q3/hF3v8A8qqP+HZH/BEj&#10;r/wprVvp/wAIXe//ACqo/s6v/wA+39zD67R/nX3o/wA7PxN/wTj/AGz/AAfr/jfwvr3gqSPUfh34&#10;XtfG3iuzh1PTLiSHQLxQ0epWogun/tC1UEebLZeesPSUoQan0v8A4Jt/tpa34o0TwZovgz7XqXib&#10;wLL8SPDVva6vpMo1fQIE8yWbT5FvDHdTonzNZQs92ByYa/0Rf+HZH/BEj/ojOrf+EXe//Kqj/h2R&#10;/wAESP8AojWrf+EXe/8Ayro/s6v/AM+39zD67R/nX3o/zo/B/wDwT6/a28fD4cSeE/DFrdQ/Fp72&#10;H4f3R1zR4rbVLjT8/aLY3Et6kVtdIQVFvdNFMz/IqFuKyLT9hb9qa88Had4/HhhINI1Lx7J8MFvL&#10;3VdMtRaeKImKNp2opPdI+nSAj716sMZGCGwQa/0c/wDh2R/wRIP/ADRrVv8Awi73/wCVVB/4Jkf8&#10;ESMk/wDCmtW5/wCpLvf/AJVUf2dX/wCfb+5h9do/zr70f5y3ir9gj9rTwTo3jrX/ABV4Rksrb4Z+&#10;I7Twr488zUNPM2i39+Qtq1zCtyZfsk5I8q9VWtH/AIZjW74o/wCCcf7Z/g3XvHHhfxB4Kki1H4de&#10;GLXxp4ss4dT0y4lg0G8UNHqVqsN2/wBvtVBHmzWXnpD/AMtSlf6Jn/Dsj/giRjH/AAprVv8Awi73&#10;/wCVVKf+CZH/AARIP/NGtW/8Iu9/+VVH9nV/+fb+5h9do/zr70f52ul/8E4P2ztb8WaP4G0Xwct5&#10;qviHwE/xM8PWtprGkzf2t4ejQyPcWDpeFLqZUBY2cLPdgA/ueDWZ4P8A+CfX7W3j0fDiTwn4YtLq&#10;H4tm9j+H12dc0aK11WfT8/abY3Et6kVtdIwK/Zrl4pmf5FQtxX+i5/w7I/4Ikf8ARGtW/wDCLvf/&#10;AJVUf8OyP+CJGP8AkjWrf+EXe/8Ayqo/s6v/AM+39zD67R/nX3o/zkdN/YQ/as1XwnpXji28LCPS&#10;9X8fP8L4Lm71TTLU23imNyjaZqEc90kmny7hwbxYUIwQxBBMnin9gn9rTwVofjnxD4p8IyWVr8NP&#10;Etp4T8eGXUNP83RdQv2C2puYVuTKLSckeVeqhtH/AIZjX+jV/wAOyP8AgiT1/wCFNat/4Rd7/wDK&#10;qj/h2R/wRI/6I1q3/hF3v/yqo/s6v/z7f3MPrtH+dfej/Oy8Uf8ABOT9s7wbrnjnw14g8FyRah8O&#10;PDNp4z8W2cOp6ZcSwaDeKGj1K1WG7c39qoP72ay89If+WpSpdN/4Jv8A7Z2s+LNK8DaN4OW81XX/&#10;AAE/xN0C0tNY0mb+1fDsaGR7iwdLwpdzKgLGzgZ7sAH9zwa/0SP+HZH/AARI/wCiNat/4Rd7/wDK&#10;qgf8Eyf+CJPX/hTWrf8AhF3v/wAqqP7Or/8APt/cw+u0f5196P8AOj8Hf8E+v2tfHx+HDeEvDNrd&#10;xfFv7avw+uv7c0eK11WbT8i5tvtEt6kVtdIQV+zXLxTM/wAioW4rN0z9g/8Aas1bwnpHjm28LBNL&#10;1rx6/wAL7a5utU0y1Nv4pjco2mahHPdJJp82RwbxYUIwQxBBP+jaP+CY/wDwRIH/ADRrVv8Awi73&#10;/wCVVL/w7I/4Ikf9Ea1b/wAIu9/+VVH9nV/+fb+5h9do/wA6+9H+cp4o/YK/az8FaF448R+KfCMl&#10;la/DXxNa+EfHZm1DT/N0XUb5gtqbmEXJlFpOSBFehDaP/DMa3vFP/BOT9s7wXrXjrw74i8FyQ3/w&#10;38N2njHxdZxanplxLb6FeqGj1K2WG7c39qoOZZrLz0h/5alK/wBE7/h2T/wRI/6Izq3/AIRd7/8A&#10;Kqk/4dkf8ESBx/wprVv/AAi73/5VUf2dX/59v7mH12j/ADr70f53dn/wTa/bR1LxjpvgHS/ByXmr&#10;a14Dk+JmhWtnrOkXA1Xw7Epd7nTpIrxo7yUKC32W3aS6wCfK4NZHg/8A4J8/tbePv+FcP4S8MWt3&#10;F8W1vf8AhXt1/bmjxWuqy6fkXNv9okvVit7qNgV+zXLRTl/kVC3Ff6Lf/Dsj/giR/wBEa1b/AMIu&#10;9/8AlVR/w7I/4Ikf9Ea1b/wi73/5VUf2dX/59v7mH12j/OvvR/nG6Z+wp+1Tq3hfRfGlt4W2aZr3&#10;juX4ZWd1dalp1sLfxRC/lvpmoLNco+nT7vu/bVgVh8ykrzVjxN+wV+1n4N0Hxv4l8UeEZLK0+G3i&#10;i18H+OjNqGn+boupXzBLU3UIufNW0nYgRXwU2j5+WY1/o1f8OyP+CJHT/hTWrf8AhF3v/wAq6P8A&#10;h2R/wRI6j4Nat/4Rd7/8qqP7Or/8+39zD67R/nX3o/zsvFX/AATl/bO8Fax478P+I/BckN98NfDt&#10;p4v8X2kWp6ZcTW2h3oDRajbJDdOb+1UHMs1l56Q/8tSlWLP/AIJt/to6j4w0/wAA6X4OS81bWPAT&#10;/EzRLWz1nSLgar4djQu1zp0kV40d7KFBb7LbtJdYBPlcGv8ARG/4dk/8ESP+iM6t/wCEXe//ACqp&#10;P+HZH/BEj/ojWrf+EXe//Kqj+zq//Pt/cw+u0f5196P86Xwf/wAE+P2t/HrfDj/hE/DFrdx/FuO9&#10;b4e3X9uaNFbatJp2Rc24uJL1Yre6jYFTbXLxTl/kEZbisfS/2FP2qdX8L6H40tPC2zTPEPjqX4Z2&#10;N1dalp1qIPFEL+W2mags9yjadPu+6L1YFcfMpK81/o5/8Oyf+CJBPPwa1b/wi73/AOVQo/4dkf8A&#10;BEj/AKIzq3P/AFJd7/8AKqj+zq//AD7f3MPrtH+dfej/ADk/E37Bf7WXgzw/428UeKPCUllZ/Djx&#10;Ta+DfHLTahp4l0XUr5gtr9qhFyZVtJ2IEV8ENo+flmNbviz/AIJzftm+CNX8eaB4l8FSQX3w08PW&#10;ni3xjZx6npk81rol6AYtRtkhuna/tADmWayE6Qj/AFrJX+id/wAOyP8AgiTjH/CmtW/8Iu9/+VVB&#10;/wCCZH/BEjt8GtW/8Iu9/wDlVR/Z1f8A59v7mH12j/OvvR/nd2v/AATa/bRv/GFj4C0zwcl3q2re&#10;An+Jui2tlrOkXA1Xw5Ghka606SK8aO9kCAt9ltmkucA/uuKyfCP/AAT3/a48dt8OP+EU8MWt3F8W&#10;4r2T4e3X9uaNFbas+n5Fzbi4kvViguo2BQ21w8U5f5BGW4r/AEWv+HZH/BEj/ojWrf8AhF3v/wAq&#10;qP8Ah2R/wRI/6I1q3/hF3v8A8qqP7Or/APPt/cw+u0f5196P847Sf2E/2qta8LaD41s/C2zTPEfj&#10;mb4aWF1dalptqIfFED7H0vUFnukbTp8/dF6IA4+ZSVwal8TfsGftZeDfDvjXxV4o8JSWVl8OvFVr&#10;4M8cPPqGniXRdTvWC2v2qH7T5qWs7MBFfbTaOT8sxr/Rs/4dkf8ABEnOR8GtW/8ACLvf/lVR/wAO&#10;yP8AgiR/0RnVv/CLvf8A5VUf2dX/AOfb+5h9do/zr70f52Hiz/gnN+2b4I1Xx5ofiXwXJBe/DPw/&#10;aeLPGNpHqemTzWui3oBi1G3SG6dr+0AOZZrITpCP9aUq3b/8E2v20b3xhZ+A9O8HJd6tqfgF/ido&#10;9rZazpFwNU8NxoZGu9OkivGjvZAgLfZrZpLnAP7riv8ARE/4dkf8ESP+iNat9P8AhC73/wCVVH/D&#10;sn/giT1/4U1q2f8AsS73/wCVQFH9nV/+fb+5h9do/wDPxfej/Oq8Gf8ABPH9r34hS/DmPwd4Wtr1&#10;Pi1bX9z8Prhdc0dLfVv7MBN3CJ5L1YoLmHaVa2uGin3AqIy3FYmk/sJftV614W8P+NLPwrt0vxL4&#10;4m+Gum3d1qWm2wi8UQP5b6XfrPco2nXGfui9EAcfMpZea/0bT/wTK/4IjoPm+DWrD/uTL3/5V1G3&#10;/BNL/giAv3vg7qY+vg27/wDlXT/s7Ef8+39zF9eo/wDPxfej/OZ8TfsG/tYeDvDnjPxX4o8JSWNl&#10;8O/Fdt4K8cPPqGniTRdUvWC232uH7T5qWs7MBFfbPsbk/LMa2vFf/BOz9sjwTqvxA0LxJ4NeG++F&#10;2h2fibxtZxapplxPZaPfKrxX8EcN07X1qFYNLNZidIQcysgr/RDf/gm9/wAENE+/8I75fr4Quh/P&#10;TBVVv+Cdf/BChRh/hRdD6+E7j/5WCk8vr/8APt/cx/XaP86+8/z1Yf8Agm3+2jdeL7TwHYeDkutW&#10;1HwC3xP0i1stZ0i5/tTw2iGQ3enSRXjR3zhAW+zWzSXOAf3XFZ/g3/gnh+198QZvhzH4P8K216vx&#10;atb67+HtwuuaOlvq40wE3cKzyXqxQXMO0q1tcPFPuBURluK/0Nj/AME8v+CEWefhXP8A+Epcf/K2&#10;kH/BPL/ghF/0Suf/AMJSf/5W0f2fX/59v7g+u0v5195/nW6R+wn+1VrfhXw742svCu3S/FHjib4a&#10;6Xd3WpabarH4ngfY+l36z3SNp1xn7q3wgDr8yll5qxr/AOwR+1n4V0Dxf4m8SeEzY2fgDxda+B/G&#10;sl1qWmxvourXzKlqLyI3XmRWk7MBHfFfsb5+Wc1/olf8O8v+CEX/AESub/wlLj/5W0f8O8v+CEPX&#10;/hVc/wD4Stx/8raP7Pr/APPt/cH12l/OvvP88vxZ/wAE7P2yPBGp/EHRPEvgx4L34W6LZ+JPG9nH&#10;qemXE9lpN8qvDfwxw3Tve2oVg0s1mJ44Qcysgq9F/wAE3P20LnxfbeA7Hwcl1qt/4Bb4n6Ta2Ws6&#10;Rc/2p4bVDIbzTpIrxo759gLfZrVpbnAP7riv9Cb/AId5f8EIs/8AJK5//CUuP/lbSf8ADvH/AIIR&#10;f9Ern/8ACVuP/lbR/Z9f/n2/uD67S/nX3n+eT4N/4J5/tffEG8+Hdl4P8KQ3v/C2LG9v/h9cLrWk&#10;Ja6uunBvtcKXMl4sMN1CUZXtZ3juAw2+XuIFYmj/ALCf7VWu+FvDnjWw8LbdL8VeN5vhtpV3danp&#10;tqsfie3fY+l36z3SNp1wSPkW+EAcfMhZea/0Uz/wTy/4IRE5/wCFVz/+EpP/APK2kP8AwTy/4IRH&#10;/mlc/wD4Stx/8raP7Pr/APPt/cH12l/OvvP87TxB+wV+1j4U8PeLvFPiXwmbGx8BeL7XwL4zkutS&#10;02N9G1a+YJbC8ia68yK0mZgI75l+xuT8s5rX8Wf8E7P2yPA+pfELRfE3gx4L34WaNZ+IvHFlHqem&#10;T3FjpN+qtDfwxQ3Tve2oVg0s9mJ44VOZWQV/oaf8O8v+CEXT/hVc/wD4Sk//AMraP+HeX/BCL/ol&#10;c/8A4Slx/wDK2j+z6/8Az7f3B9dpfzr7z/PaT/gm3+2jN4tg8C2fg5LrVb3wCfifpdrZazpFz/af&#10;hpUMpvNNeG8dL5tgLfZ7VpbjAP7qs3wd/wAE8/2vvH978O7Hwh4UhvT8WNPvdR+H0661pCW2sJpw&#10;Y3cSXMl4sMV1CUIe0neO4DfL5e4gH/Q3/wCHeX/BCL/olc//AISk/wD8raP+HeX/AAQi/wCiVz8f&#10;9Spcf/K2j+z6/wDz7f3B9dpfzr7z/Ou0b9hL9qvXvC3hrxrp/hXbpfizxtP8N9Iu7rU9NtQnie3c&#10;o+l36z3SNp1ySPkW+EG8fMhZeam8QfsFftY+FfDvizxX4l8JmwsfAnjC18CeMpbrUtNjfRtXvWCW&#10;wvYmufMhtZmYCO+ZRZuT8s5r/RL/AOHeX/BCLP8AySuf/wAJSf8A+VtL/wAO8v8AghDz/wAWrn/8&#10;JW4/+VtH9n1/+fb+4PrtL+dfef55Pi3/AIJ2/tkeB9R+IWj+JvBrwXnws0iz8QeOLKPU9MnuLHS7&#10;8K0N9DFDdO97a7WDST2YnjhU5lZBzX3XH/wTO/bJ8d/snfD74D+FfD+gXPi648X+KfiVZ6I3i/wz&#10;DPeeF9Y0Tw8LLVbQzamiXVrIbK5DPAziMxMJNhxn+0r/AId5f8EIv+iVz/8AhKXH/wAraX/h3n/w&#10;Qh/6JVP/AOErP/8AK2j+z6//AD7f3B9dpfzr7z+LL9h//gl7+2X4T/aw+AvxZ1rR/CI8O6l8TdF1&#10;XSNUtvHnhG6j1K20HVYJtSawW31d3uzapE5lS3WRxtIxnivz80b9hH9qvX/DHhnxpp/hbGmeL/G0&#10;/wAONGu7rU9NtQvie3cxvpd8s90jadckg7EvhB5g+ZNy81/onf8ADvH/AIIRd/hXP/4Ss/8A8rac&#10;P+CeX/BCLP8AySuf/wAJSf8A+VtH9n1/+fb+4PrtL+dfefxA/syfsr+PPg7ovj/Uvjp8KdSuNT8M&#10;fEzwP4Nt/FdtrVrHP4J8RReILSWePUdLhuDNcWGp2DTQw3Rja2NwIDFIx5H+vF+z8wHwk0MEgf8A&#10;Ep07/wBIoK/mR0j9iH/ghRpF5a+JNC+F2rW89tcLc2N9beDr1Sk1vJ8skTjS+qOnDDuOD3r9a/Dv&#10;/BUj9iX4UaHZ+Ddb1Lxha/ZrWGKzW48L6y0j20Ea26OzC1UMSYiCQOoNYvDz/lNfax7n/9f6GEcf&#10;TaPyr3L4L+D/AAv4k/4SLVPEtjBqMWiNpsdtp12C1nM95bmd5LmIEeftICrHITDt+9GzfNXiA6j6&#10;19J/s/8A/IH8df8AXxoX/pA1ft13Z/L8z8orxVl8z2tfH+oLYDQk0/QlsPL8kWC6ZbC1EePueTs8&#10;vb7bcV89/GjwV4T8PWOg654ZsLfTE1jUL6xutOsR5djH5FnJdLLbwcrbsWjCskW2IqT+73YYelD/&#10;AFo+tc78fv8AkU/Bn/Yf1T/00z1hCb9o1cxUVyxdj5Z8qME/KPyr7n/4JkHyP2ufEDx4B/4VRcDp&#10;/wBRywr4cPU/WvuL/gmb/wAnb+IP+yUz/wDp7sK8vP23h3f+tUe9ki/2pH71LeTnqa+TPi78aPHX&#10;h346+HfhToMtva2Gp2y3N1crCsl1kylCqmXfGFwP+eefevqlOv41+f8A8df+Tw/Bn/YOT/0oavkY&#10;JeyrvtCb+fKz0uIK04UouEmvej+aLGufGH4g6l8ZdU8Efb3gsrG3E0P2YBJCd5XDHkEYHpX1J4Q1&#10;rUNY8MWt/fvvleL53xgtgkZPvx2r4Ouv+TlPEH/XkP8A0a1fbnw8/wCRMs/+uZ/9Cav4i+hjj6+I&#10;pRrYio5yqQm5Nttyaq2Tk3q2lom76H7N4o0IU8PFQilZq1la3unwv8XhnxrcZ/6G3xYfxawgz+de&#10;2fsNXMsHwr1+OI4B+IWvHH/AbavFPi9/yOtx/wBjZ4r/APSGCvZP2IP+SW6//wBlC17/ANBtq/0J&#10;mv8AZqfqvyPwfDt/WJH058RvGGreFfCdxrmniJ5oigVZgxQ7mAOQrKf1r5E1T9pPx4Ez9n0vkZ/1&#10;c3/x6vpH41/8k7vf96P/ANCFfnXqv+r/AAr8Z4wzCvSxsIUqjirbJtfkfbZRSjOk+ZXPvmTUrm80&#10;+G8kIDS26SsF6ZdQxAz259a5K9nlI69a3oP+QLZ/9ecP/ota5u86Cv3HL1enBvsfn+M0k7Hyd+17&#10;+9+Dcwfnbd3LD6/2PqQ/rX6J+F9Vv7L4J6ZNaSGN4fBlm8Tr1Vk05CpH0Ir87P2uv+SOT/8AXzc/&#10;+mjUa/QLQf8Akh9h/wBiVa/+m1anMIL2lJW6/wCRrgZPlqPy/wAz+Rr4bfG346a68B1bx546mMkK&#10;SyM3iHUvmZxknAuMDnsAAO1fWnirxh8QYP2dPF2tReKvFwvIZ9Ijgu/7d1HzolluDv2P5+V3AAHH&#10;UcV8AfCD79r/ANesX/oNfcXi/wD5Ni8Zf9fWi/8Ao9q/q2plWFTo2ox3j0Xf0P8AP1Z5jW698RLa&#10;f2n/AJniv7AXxh+MWr/tneE/DmveMPFep6fd/wBqQXVjqmr3l5bzImm3MqB4p5XQlZEVlOMgjg8n&#10;P9H3iiR28O6orE4Ol3gP4wOD+dfy+/8ABPP/AJPn8F/9ddW/9NN5X9P/AIm/5F/U/wDsGXf/AKIe&#10;vzDxYw1OnmcI04qK5FsrdZH9D+AmMrVsjnOrNyftHq230ifLNl8nx0+Eki8Fbvw4FPoBZ61iv19X&#10;ULorgt2r8grX/kuPwm/6/fDv/pHrVfrgnT8K/EM3X7xei/Nn9DZc/dfr+hHc3tztPzVxOp3U5J57&#10;Zrq7n7p/GuM1Lqf92saKVjarN3ep8Z/Ej4g+LfDnxE0SzsLtmttQ11dKubWVVaMwyFRleNyuucgh&#10;vqCK9juJ5DtY9x6V80fGf/kpXhb/ALHCH/0JK+kZ/up9K+R8KMXVrQzD2s3LlqySu27LTRX2Pd4/&#10;owp/U/ZxSvBXtpfV7nypoqKLvW8Dr4r8QsfqdVuj/WtrC1j6N/x961/2NXiD/wBOl1WzX7ph/gif&#10;k1b+IxMLRhaWitybITC0YWlooCyEwtGFpaKAshMLRhaWigLITC0YWlooCyEwtGFpaKAshMLRhaWi&#10;gLITC0YWlooCyEwtGFpaKAshMLRhaWigLITC0YWlooCyEwtGFpaKAshMLRhaWigLITC0YWlooCyE&#10;wtGFpaKAshMLRhaWigLITC0YWlooCyEwtGFpaKAshMLRhaWigLITC0YWlooCyEwtGFpaKAshMLRh&#10;aWigLITC0YWlooCyEwtGFpaKAshMLRhaWigLITC0YWlooCyEwtGFpaKAshMLRhaWigLITC0YWloo&#10;CyEwtGFpaKAshMLRhaWigLITC0YWlooCyEwtGFpaKAshMLRhaWigLITC0YWlooCyEwtGFpaKAshM&#10;LRhaWigLITC0YWlooCyEwtGFpaKAshMLRhaWigLITC0YWlooCyEwtGFpaKAshMLRhaWigLITC0YW&#10;looCyEwtGFpaKAshMLRhaWigLITC0YWlooCyEwtGFpaKAshMLRhaWigLITC0YWlooCyEwtGFpaKT&#10;2DlRBcKpjNeda8qhSMCvRp/9Wa8617ofrSlsawirHiPiBF5GB09K8a1dE3Hgda9n8Q9TXjWr/eP1&#10;ry60mehBKxwckce8/KPypnlx/wB0flU0n3z9aZXKehGCstBnlx/3R+VHlx/3R+VPooK5V2GeXH/d&#10;H5UeXH/dH5U+igORdhnlx/3R+VHlx/3R+VPooDlXYZ5cf90flR5cf90flT6KA5F2GeXH/dH5UeXH&#10;/dH5U+igORdhnlx/3R+VHlx/3R+VPooDkXYZ5cf90flR5cf90flT6KA5F2GeXH/dH5U5Yo9w+Udf&#10;SlpyffH1FAcq7Hg/izxNq1joWn21u4CLZthSP+mspr4g+J3iXU9Zn0m8vCu/+y3T5QQMC9uvevsD&#10;xx/yCbH/AK82/wDRstfD/jj7mk/9g6T/ANLbmvkpLf1PZT+H+ux//9lQSwMECgAAAAAAAAAhAI7o&#10;h8kiYxEAImMRABUAAABkcnMvbWVkaWEvaW1hZ2UzLnRpZmZNTQAqABFSaAAAAP8AAAD/AAA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EA/wABAP8AAQD/AAEA/wABAP8AAQD/AAEA/wABAP8AAQD/AAEA&#10;/wABAP8AAQD/AAEA/wABAP8AAQD/AAEA/wABAP8AAQD/AAEA/wABAP8AAQD/AAEA/wABAP8AAQD/&#10;AAEA/5xeOf+eXzz/n2A9/5xgPP+cXTz/m1w7/5xdPv+cXT7/mlo+/5lZPf+ZWT3/mFs//5daPv+X&#10;Wj7/mFs//5lZPv+YWDz/mVk9/5lZPf+ZWT3/nFs//5pZPf+aWT3/mlk9/51cQP+fXkL/n15C/59e&#10;Qv+eXT//nl0//51cPv+dXD7/nVw8/59ePv+cWzv/m1o6/5taOv+cWzv/nFs7/5pbOv+ZWjn/mls6&#10;/51eP/+iYUP/nVw+/51cPv+eXT//oGFC/6FhRf+aWj7/nFxA/59fQ/+fXkL/n15C/55dQf+dW0H/&#10;nV1C/55cQv+dXED/mlk9/5pZPf+aVzz/mlc8/51aP/+dWj3/nFk+/51aP/+fXEH/ol1A/6BbPv+g&#10;Wz7/pF9C/6RfQv+kX0L/pF9C/6VgQ/+lYEP/pF9A/6RfQP+mX0H/pV5A/6RdP/+mX0H/qV9C/6pg&#10;Q/+rYUb/qmBF/6VdRP+lXUT/p19G/6hgR/+oYEf/pV5C/6heQ/+rYUb/rWJF/6pfQv+qX0D/p1w9&#10;/6hdPv+pXD7/qVxA/6hbPf+mWTv/pFk6/6JXOP+iVzj/o1g5/6dcPf+oXT7/pVo7/6dcPf+rYEH/&#10;qV4//6tgQP+sYUH/r2VC/69lQv+yaEX/s2lE/7BmQf+za0X/tW1H/7JqRP+waEL/smhD/7RqRf+0&#10;aET/smZC/7VnQ/+zZ0X/tGhG/7RoRv+zaUb/smhF/7RqRf+0akX/s2lE/7JoQ/+xZ0L/smhF/7Np&#10;Rv+xZ0T/s2lG/7JoRf+xZ0T/smhF/7JoRf+0akf/s2lE/7JoQ/+zaUT/tGpF/7VrRv+0akX/s2lC&#10;/7VrRP+3bEX/tGlB/7VqQv+4bUX/uG9G/7hvRv+6c0n/uXJI/7RvRv+1cEf/tnFI/7VwR/+zbkf/&#10;tG9I/7RvSP+0bkr/uHBK/7ZuSP+2bkj/tW1H/7huSf+3bUb/t21G/7lvSP+3bUb/t2xF/7dsRf+7&#10;b0v/um5K/7puSv+7b03/u29N/7hsSv+5akn/umxI/7psSP+6bkr/u29L/7xwTP+6bkr/uW1J/7pu&#10;Sv/Bc0//vnBM/71vS/+8bEn/vW1K/75uS/+9bUr/u2tI/7dnRP+5aUj/u2tK/7trSv+8bEv/vm5N&#10;/75tT/+7akz/vGtN/75tT//AbU//wG1N/8JtTv/Ca03/xWxO/8VsTv/GbU//yG9R/8VuUP/Ca03/&#10;v2pL/8BrTP/Dbk//x3NR/8ZyUP/Db03/xXFP/8dxUP/Gb1H/xnBP/8dxUP/IclH/xnBP/8lzUv/M&#10;c1P/zHNT/8tyUv/KcVH/yG9N/8lwTv/KbUv/yWxK/8xvTf/SdFL/0HNS/89wUP/Ob0//zmtM/8to&#10;Sf/Nakv/z3BQ/9BxUf/RdFP/0XRT/89yUf/Lbk3/ym1M/9BxUf/Ob0//zW5O/89sTf/Oa0z/yWpK&#10;/8lqSv/MbU3/zW5O/81uTv/QbU3/0W5O/9JvT//UcVH/03FO/9RyT//Vc1D/1XVP/9N1T//Vd1H/&#10;13lT/9d6Uf/Ye1L/2XxT/9p9VP/bflP/2n1S/9l+Uv/bgFT/3oNX/9qBVf/ZgVP/3YdY/9uFVv/b&#10;hVb/24VU/96IV//giln/24VU/96IVf/mkVv/55Jc/+SRXf/jkF7/55Ri/+iSX//mkF3/6ZRe/+iV&#10;Yf/oll7/6pli/+aXXv/toWf/97By//+7fP/6vn///MKC//7Hhv/8yYj/+cOD//O5ev/tsXP/7axy&#10;/+upbf/tq3H/7atx//KveP/yr3r/7615//Gvff/ytoT/9LiG//W7if/4voz/972L//q+iv/2uob/&#10;8rN+//CxfP/xr3v/8rF7//Gwev/xrnf/8rF5//Oyev/xs3r/8LJ5//G0e//0uX//87h+//O7gP/0&#10;voD/9MKD//jIiP/3yYv/+MqO//vOk//2zpP/99CV//rTmv/20pb/8tCT//XWlv/83Z3/+NuZ//fb&#10;nP/43J3/+uKk//rlpv/956v//uis//zmqv/34aX/9+Gn//njqf/546n/+eOq//njqv/85q3/+eOq&#10;//njqv/65Kv/+eOp//jiqP/44qj/9+Gn//Xhpv/45Kn/+uar//fjqP/556n/+uqs//vrrf/77a7/&#10;+uyt//rsrf/67K3/+O2t//rvr//676//+e6u//rvr//577H/+e+x//rwsv/68rH/+vKz//r1tf/9&#10;+Lj//fm6/wcF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AAP8AAAD/&#10;AAAA/wAAAP8AAAD/AAAA/wAAAP8AAAD/AAAA/wAAAP8AAAD/AAAA/wAAAP8AAAD/AAAA/wAAAP8A&#10;AAD/AAAA/wAAAP8AAAD/AAAA/wAAAP8AAAD/AAAA/wAAAP8AAAD/AAAA/wAAAP8AAAD/AAAA/wAA&#10;AP8AAAD/AAAA/wAAAP8AAAD/AAAA/wAAAP8AAAD/AAAA/wAAAP8AAAD/AAAA/wAAAP8AAAD/AAAA&#10;/wAAAP8AAAD/AAAA/wAAAP8AAAD/AAAA/wAAAP8AAAD/AAAA/wAAAP8AAAD/AAAA/wAAAP8AAAD/&#10;AAAA/wAAAP8AAAD/AAAA/wAAAP8AAAD/AAEA/wABAP8AAQD/AAEA/wABAP8AAQD/AAEA/wABAP8A&#10;AQD/AAEA/wABAP8AAQD/AAEA/wABAP8AAQD/AAEA/wABAP8AAQD/AAEA/wABAP8AAQD/AAEA/wAB&#10;AP8AAQD/mVs2/5tdOP+dXzr/n2A9/55fPP+cYD7/nl8+/55fPv+gYUL/nF0+/5xcQP+cXED/mVxA&#10;/5lcP/+YWz//mVw//5hbP/+aWj7/m1s//5paPv+aWj7/m1s//5hYPP+ZWT3/mlo+/5tbP/+cXED/&#10;oWBC/6BfQf+eXT//n14+/5xbO/+fXj7/n14+/51cPP+cWzv/nFs7/55dP/+gX0H/n2BB/5xdPv+Y&#10;Wzz/mls8/59gQf+iY0T/nl0//59eQP+gX0H/oWJD/6JiRv+aWzz/n2BB/6FhRf+gYET/oWBE/6Bf&#10;Q/+dXED/nl1B/55dQf+dXED/nVxA/5pZPf+ZWDr/nFk8/51aPf+ZVjn/nFk+/51aP/+gXUL/oF1C&#10;/59cQf+fXEH/pF5E/6ReRP+kX0L/pF9C/6VgQ/+mYUT/pWBD/6VgQf+lXkD/pV5A/6ZfQf+nYEL/&#10;qmBD/6xiRf+sYkX/qGFF/6dfRv+mX0P/qGBH/6liRv+oYUX/pV5C/6VeQv+sYkX/qmBD/6hdPv+p&#10;Xj//p1w9/6leP/+pXD7/ql0//6daPP+lWDr/pFg4/6RZOv+kWTn/pVo6/6ZbO/+pXj7/qV4+/6le&#10;P/+tYkP/q2BB/6xhQf+sYUH/sWdE/7NpRv+2bEf/tmxH/7FpQ/+0bEb/tm5I/7BqRv+waEL/smpE&#10;/7VrRv+0akX/s2lE/7RoRP+0aEb/s2lG/7NpRv+zaUb/s2lG/7ZsR/+2bEf/s2lE/7JoQ/+yaEP/&#10;smhD/7JoQ/+yaEX/s2lE/7NpRP+xZ0T/s2lE/7JoQ/+1a0b/tGpF/7JoQ/+xaUP/smpE/7RsRv+0&#10;bET/s2lC/7VrRP+2bEX/tWpC/7VqQv+5bkb/unFI/7tySf+8dUv/unNJ/7ZxSP+3ckv/t3JL/7Vw&#10;Sf+1cEn/tG9I/7NuR/+zbUn/tW9L/7JsSP+0bEb/tm5G/7huR/+4bkf/uW9I/7lvSP+2bEX/tWtE&#10;/7ZrRP+5b0r/uW9K/7huSf+6bkr/u29N/7puTP+5bUv/um5K/7puSv+8cEz/v3NP/7tvS/+6bkr/&#10;t2tH/7drR//Bc0//wHJO/71vS/+8bkr/vW1K/75uS/++bkv/wG1L/71qSP+9akr/vWpK/7xpSf+7&#10;a0r/vGxL/71sTv+5akv/u2xN/75tT//AbU//v2xM/8JtTv/EbU//xm9R/8VuUv/EbVH/xm9T/8Rt&#10;Uf/Aa07/wWxP/8NuT//Cb0//xXJQ/8RwTv/BbUv/xnJQ/8hyUf/Fb07/xW9O/8VvTv/HcVD/xW9O&#10;/8hyUf/KcVH/ynFR/8tyUv/KcVH/yG9P/8hvT//HbUv/yG5M/8lvTf/OdFL/0XRT/9BzUv/PclH/&#10;zG1N/8ZnR//IaUn/zW5O/8lsS//OcVD/z3JR/85xUP/NcE//0HNS/9JzU//Ob0//zG1N/81uTv/L&#10;bEz/y2xM/8ptTP/Lbk3/y2xM/8xtTf/PcFD/z3BQ/9NyUf/TclH/03JR/9RzUP/VdFH/03VP/9Fz&#10;Tf/UdlD/1XhP/9Z5UP/XelH/2HtS/9p9Uv/bflP/2XxR/9Z7T//af1P/2oFV/9qBVf/bg1X/3IZV&#10;/9uFVP/bhVT/24VU/9+JWP/fiVj/2YNQ/92HVP/lkFr/5ZBa/+CNWf/fjFj/5ZJe/+mUXv/mkF3/&#10;6pVf/+mWYv/oll7/6pli/+iZYP/onGL/86ls//q0dv/4u3r/+L17//nCf//7xIH/+8SD//rDgv/2&#10;vHz/9LZ5/+2scv/sqm7/7Kpw/+6scv/uq3T/66l1//KwfP/3uYb/972L//a8iv/2uob/8raC//K0&#10;gf/ytIH/7q96//KwfP/zsX3/87F9//Gwev/xsHr/8rF5//Oyev/ztXz/87V8//O2ff/0uX//8rd7&#10;//K6ff/zvX//9MGA//fGhP/4yIj/9siM//XHi//2yY7/98+U//fQlf/10ZX/99WW//jZmf/625v/&#10;+tyc//ndnv/33aD/+uKk//rlpv/65Kj//Oaq//vnqv/346b/9+Oo//nlqv/55ar/+OOq//rkq//8&#10;5q3/+eOq//vlrP/446r/9+Oo//fjqP/45Kn/9uKn//jkqf/55ar/+uar//fkqf/45qj/+uqs//vr&#10;rf/566z//O6v//vtrv/77a7/+u+v//vwsP/78LD/+u+v//vwsP/577H/+O6w//rxsP/68bD/+PCv&#10;//vztP/79rb/+/a2//v3uv8EAw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A&#10;AP8AAAD/AAAA/wAAAP8AAAD/AAAA/wAAAP8AAAD/AAAA/wAAAP8AAAD/AAAA/wAAAP8AAAD/AAAA&#10;/wAAAP8AAAD/AAAA/wAAAP8AAAD/AAAA/wAAAP8AAAD/AAAA/wAAAP8AAAD/AAAA/wAAAP8AAAD/&#10;AAAA/wAAAP8AAAD/AAAA/wAAAP8AAAD/AAAA/wAAAP8AAAD/AAAA/wAAAP8AAAD/AAAA/wAAAP8A&#10;AAD/AAAA/wAAAP8AAAD/AAAA/wAAAP8AAAD/AAAA/wAAAP8AAAD/AAAA/wAAAP8AAAD/AAAA/wAA&#10;AP8AAAD/AAAA/wAAAP8AAAD/AAAA/wAAAP8AAAD/AAEA/wABAP8AAQD/AAEA/wABAP8AAQD/AAEA&#10;/wABAP8AAQD/AAEA/wABAP8AAQD/AAEA/wABAP8AAQD/AAEA/wABAP8AAQD/AAEA/wABAP8AAQD/&#10;AAEA/wABAP+fYTz/nmA7/55gO/+eYDv/nl88/5tfO/+dYT3/oWJB/59gP/+fYD//oGFC/6FiQ/+f&#10;X0P/ml1A/5pdQP+aXUD/ml1A/5lcP/+bWz//nFxA/5xcQP+cXED/nFxA/5lZPf+YWDz/mlo+/5tb&#10;P/+bWz//oWBC/59eQP+fXj7/oWBA/59ePv+gXz//n14+/5xbO/+bWjz/nVw+/59eQP+fYEH/n2BB&#10;/5pdPv+ZXD3/m14//59gQf+fYEH/n15A/59eQP+gX0H/n2BB/59gQf+aXT7/nF9A/6FiQ/+gYET/&#10;n19D/6BfQ/+fXkL/nVxA/5xbP/+cWz//nVw+/5pZO/+dXD7/nl1B/55bQP+cWT7/nltA/55bQP+f&#10;XkL/oF9D/59eQv+eXUH/ol9E/6NgRf+lX0X/pV9F/6VgQ/+mYUT/pmFE/6VgQ/+kX0D/pV5A/6dg&#10;Qv+nYEL/pV5A/6pgQ/+qYEP/qGFF/6liRv+pYkb/qmNH/6tkSP+qY0f/qWJG/6hhQ/+qY0X/qV9C&#10;/6ZcP/+nXD3/p1w9/6lcPv+mWTv/qVo7/6dYOf+jVzf/plo6/6hcPP+mWzv/pls7/6hdPf+oXz//&#10;qF8//6dePv+rYUT/qmBD/6tiQv+sY0P/sGhC/7JqRP+za0X/s2tF/7NrRf+zbUn/sWtH/69pRf+v&#10;aUX/smpE/7JqRP+xaUP/s2lE/7FnQv+xZ0T/sWZG/7JnR/+yZ0f/tGtI/7ZtSv+0bEb/sWlD/7Fn&#10;Qv+yaEP/smhD/7JoQ/+0akX/tGpF/7JoQ/+yaEX/smpE/7JqRP+0bEb/tGxG/7JqRP+vaUX/sWtH&#10;/7FrR/+0bET/tm5G/7ZsRf+3bkX/t2xE/7htRf+7cEn/u3FK/7pwSf+3b0f/tm5G/7RvSP+2cUr/&#10;tXBJ/7NuR/+2cEz/t3FN/7NtSf+0bkr/tW9L/7JsSP+1bUf/t29J/7lvSP+4bkf/uG9G/7hvRv+3&#10;bkX/t25F/7dtRv+7cUz/u3FM/7lvSv+4bkn/t21K/7txTv++dFH/u3FM/7lvSv+9c07/v3VQ/7tx&#10;TP+8ck3/u29L/7drR/+9cU3/v3FN/71vS/+8bkr/u21J/7xsSf++bkv/wG1N/79sTP++a0v/vWpK&#10;/7xpSf+6akn/u2tK/7xrTf+7bE3/v25Q/8BvUf/Cb1H/v2xO/8JtUP/DblH/xW5S/8RtUf/DblH/&#10;w25S/8JtUP/BbE//wWxP/79sTv/Bbk7/xXBR/8NvTf/AbEr/x3FQ/8hyUf/Ebk3/x3FQ/8VvTv/G&#10;cE//xnBP/8hxU//Ib1H/yG9R/8txVv/KcFX/yW5R/8htTv/HbE3/yG1O/8dtS//KbUz/zXBP/85x&#10;UP/Lbk3/yGtK/8doSP/Ia0z/yWxL/8lsS//OcVD/znFQ/9FzUf/Qc1L/0XRT/9J1VP/NcE//ym1M&#10;/8tuTf/KbUz/y25N/81wT//Lbk3/x2pJ/8lsS//PclH/znFQ/9BzUv/Qc1L/0nRS/9N1U//Vd1X/&#10;1nhU/9N1T//UdlD/1XhP/9V4T//WeVD/2HtQ/9p9Uv/bflP/2n1S/9Z7T//ZflL/2oFV/9uCVv/d&#10;hVf/3IZV/9yGVf/chlX/24VU/9+JWP/fh1X/3oZU/+GJV//lkFr/5I9Z/+GOWv/ijVf/5I9Z/+eS&#10;XP/lkFr/6pVf/+mWYv/kkV3/5ZNb/+mYYf/nmF//659l/+2maP/8vXr/+b56//e+ef/3wXv//MWC&#10;//7Hhv/+x4b//MCC//GzeP/urXP/66py/++sdf/rqnT/6qh0//Cxfv/4uof/9ryK//O5h//xtYP/&#10;7a98/+ytev/rrHn/7617//CufP/zsX3/9bN///KwfP/xsHr/8rF5/++udv/wsnn/8LR4//G1ef/z&#10;uHz/8rd7//G5fP/zvX//9cKD//XDhP/0xIT/88WJ//LEif/yxYr/+M6U//nRlv/305f/+tib//ra&#10;nf/21pn/+dud//rdof/43qH/+eGl//njp//34aX/+OKm//nlqv/55ar/+OSp//jkqf/446r/+OOq&#10;//rkq//65Kv/9+Kp//jjqv/446r/9+Kp//nkq//75q3/+OWr//rnrf/55qz/+OWr//fkqv/45ar/&#10;++mr//rqrP/356n/+uyt//vtrv/77a7/+++z//vwsP/57q7/+O2t//vwsP/577H/+O6w//rwsv/6&#10;8LL/+vCy//rys//89LX/+/W3//v1t//69rn/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AAP8AAAD/AAAA////////////////////////////////////////////////////////&#10;////////////////////////////////////////////////////////////////////////////&#10;////////////////////////////////////////////////////////////////////////////&#10;////////////////////////////////////////////////////////////////////////////&#10;/////////////////////////////////////wAAAP8AAAD/AAEA/wABAP8AAQD/AAEA/wABAP8A&#10;AQD/AAEA/wABAP8AAQD/AAEA/wABAP8AAQD/AAEA/wABAP8AAQD/AAEA/wABAP8AAQD/AAEA/wAB&#10;AP8AAQD/AAEA/5RZN/+jYz//omI+/6JkP/+hYz7/n2A9/51hPf+eYj7/nmJA/59gP/+hYkH/omNC&#10;/6JjRP+gYUL/mVw//5lcP/+bXkH/nl5C/5xcQP+aWj7/nFxA/55eQv+gYEX/n19E/51dQv+dXUL/&#10;nl5D/55eQv+cXED/oWBC/59eQP+fXj7/oWBA/6NhQf+iYED/n14+/51cPP+fXkD/n15A/51eP/+d&#10;Xj//nF9A/5teP/+cX0D/oGNE/6NkRf+iY0T/oWJD/6RjRf+lZEb/omNC/6BhQv+eYUL/nmFC/6Fk&#10;Rf+lZkf/o2NH/6ZlSf+jYkb/nl1B/55dQf+eXUH/n15A/55dQf+gX0P/n15C/55dQf+fXEL/n1xC&#10;/55cQv+fXUP/oF9D/6BfQ/+gX0P/oWBE/6JfRP+iX0T/pmBG/6NgRf+jYEX/o2BF/6ZhRP+mYUT/&#10;pWBB/6dgQv+nYEL/p2BC/6xiRf+qYEP/rWNI/65nS/+sZUn/rGVJ/61mSP+tZkj/r2hK/6xlR/+t&#10;Zkj/rWZI/6pgQ/+lWz7/qF0+/6lcPv+nWjz/qls8/6pbPP+pXT3/q18//61hQf+pXj7/qV4+/6pf&#10;P/+oXz//q2JC/65lRf+uZUX/rmVF/7BnR/+xaEj/tGxG/7RsRv+1bUf/s21J/7JsSP+ybEj/sWtH&#10;/7BqRv+wakb/r2lF/7JqRP+xaUP/r2ZD/65lQv+vZkb/smhL/7JoS/+yaUn/s2pK/7JsSv+xa0n/&#10;sWlD/7JqRP+yakT/smhD/7NpRP+0akX/tWtG/7JqRP+zakf/tGtI/7JsSv+ybEj/s21J/7JsSP+x&#10;a0f/smxI/7JsSP+1bUf/t21G/7ZsRf+yaEH/s2lC/7VqQ/+4bUb/vHJN/7lxS/+4cEr/tW9L/7Nt&#10;Sf+1b0v/tnBM/7RuSv+2cEz/t3FN/7RuSv+2cEz/tW9L/7VvS/+2cEz/t29J/7lvSP+4bkf/t25F&#10;/7duRf+5cEf/unFI/7lvSP+5b0r/uHBK/7hwSv+4b0z/tm1K/7lwTf+9dFH/uG5J/7huSf+8ck3/&#10;v3VQ/7lvSv+7cUz/vHBM/7tvS/+9cU3/vXFN/7xwTP+9bk3/vW5N/7tsS/+7bEv/vW1M/71sTv+9&#10;bE7/vGtN/7xrTf+8a03/vGtN/7xrTf+8a03/vm1P/79uUP+/blD/v2xO/79sTv/DblH/w25R/8Nu&#10;Uv/DblL/w25S/8FsUP/BbFD/wWxP/8BrTv/Dbk//xXBR/8NuT//BbUv/yHJR/8ZyUP/FcU//yHRS&#10;/8VxT//EcE7/xm9R/8ZvUf/HcFT/yW9U/8txVv/HbVP/xmtO/8RpTP/Fak3/zG5S/8xvUP/Mb1D/&#10;zG9Q/8tuT//JbE3/x2pL/8ZpSv/Hakv/y25P/81wT//OcVD/znFQ/9FzUf/RdFP/03ZV/9J1VP/P&#10;clH/0HNS/8txT//KcE7/yW9N/850Uv/OdFL/ynBO/850Uv/QdlT/z3VT/850Uv/OdFL/z3VT/9F3&#10;Vf/WeVf/1XlU/9V3Uf/WeFL/13lT/9Z5UP/XelH/2XxR/9p9Uv/afVT/235T/9p/U//af1P/3INX&#10;/92EWP/bg1X/14FQ/9mDUv/chlX/4IhY/+KKWv/iilr/4YlZ/+KKWv/lj1z/5Y9c/+SRX//kkV//&#10;5ZJg/+aTYf/lkmD/6JVj/+mWYv/nlGD/6Zhj/+uaY//omWD/5Jhe/+WbXv/5uHb/+757//i9ef/5&#10;wHv//caD//vEgf/6w4L//MKD//S4fP/xs3r/77F4//OyfP/wrnr/66x5//K0gf/6wI7/9ryK/++1&#10;g//qsH7/8LSC//C0gv/wsX7/8K58/++te//xr3v/87F9//Oxff/0s33/8LF7/+2vdv/vsnn/8LN6&#10;//G2fP/zu4D/87uA//S+gv/4wob/9cOG//XFh//2xYr/+MqP//bJkP/zyY//+NCV//rSl//305f/&#10;+dWZ//nXmv/315r/+tyg//vepP/74ab/+eGl//njqf/44qj/+eWq//znrv/8567//eiv//vmrf/7&#10;5q3/++at//nkq//55Kv/+eSr//nkq//75q3/+eas//rnrf/96rD/++iu//vorv/6563/+eas//jl&#10;q//35Kn/+ear//nprf/36az/++2w//3vsv/777P/+++z//rusv/67rL/+e2x//vxtP/68LL/+/G0&#10;//zytP/78bP/+vKz//vztP/89Lb//Pa4//z2uv/797r/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AAP8AAAD/AAAA////////////////////////////////////////////////&#10;////////////////////////////////////////////////////////////////////////////&#10;////////////////////////////////////////////////////////////////////////////&#10;////////////////////////////////////////////////////////////////////////////&#10;/////////////////////////////////////////////wAAAP8AAAD/AAEA/wABAP8AAQD/AAEA&#10;/wABAP8AAQD/AAEA/wABAP8AAQD/AAEA/wABAP8AAQD/AAEA/wABAP8AAQD/AAEA/wABAP8AAQD/&#10;AAEA/wABAP8AAQD/omI+/6JiPv+iYj7/oWE7/6RkQP+jYz//omQ//6JkP/+hYj//pGVC/6NkQf+h&#10;Yj//o2RD/6JjQv+iY0L/oGNE/55hQv+dXj//nWBD/59fQ/+bXkH/m15B/5xfQv+fYkb/nWBE/5te&#10;Qv+bXkL/nWBE/55hRf+bXkL/oWFF/59fQ/+cXT7/oF9B/6FgQv+gX0H/n15A/6BfQf+fXkL/oWBC&#10;/6BhQv+iY0T/oWJD/6FkRf+fY0H/pWZF/6ZnRv+lZkX/pmVF/6ZlRf+oZ0f/pmdG/6NkQ/+iZkT/&#10;o2dF/6VoSf+maUr/o2RF/6VlSf+kZEj/n15C/59eQv+fXkL/n15C/59eQv+hYET/oF9D/6BeRP+g&#10;XkT/oF5E/59dQ/+fXUP/oV9F/6BeRP+gXkT/pGFG/6NgRf+jYEX/pGFG/6RhRv+lYkf/pWJH/6Ng&#10;Q/+nZEf/q2ZJ/6hjRv+mYUT/qWJG/6pjRf+oYUP/q2RG/61mSP+tZkj/q2RG/6tkRv+rZEb/q2RG&#10;/6tkRv+qY0X/rGVH/6pjRf+rYUT/qmBD/6tgQf+qX0D/rGBA/6xgQP+rXz//rWFB/61hQf+sYUH/&#10;q2BA/6tgQP+sY0P/rmVF/61kRP+tZET/smlJ/7JpRv+yaUb/tm5I/7RsRP+1bUX/tW1F/7JsSP+1&#10;bUf/tG5K/7RsRv+xaEX/sWhF/7BnR/+uZUX/q2RG/7BpS/+0bU//uXJW/7lyVv+3clP/uHNU/7Jt&#10;TP+ybUz/sm1M/7NtS/+3cU3/tW1H/7NrRf+0bEb/tWxJ/7ZtSv+0a0j/smxK/7NtS/+0bkz/tG5M&#10;/7BsSf+ybkv/s29M/7RuTP+ybEj/tGxG/7FpQ/+rYTz/qF45/69lQP+zaUT/tW1H/7VtR/+2cEz/&#10;t3FN/7VvTf+1b03/tG5M/7RuTP+1b03/tW9L/7RuSv+2cEz/tW9N/7dxTf+3cU3/t29J/7huSf+5&#10;b0j/t21G/7dtRv+4bkf/uXFJ/7hwSP+2bkj/t29J/7dvSf+1b0v/tW9N/7lwTf+4cEr/uG5J/7dt&#10;SP+4bkv/vHJN/7txTv+4bkv/unBN/7txTv+6bkz/um5M/7tvTf+6bkz/um5O/7tsTf+8bU7/vG1O&#10;/7xtTv+9bk//vW5Q/7xtT/+8bU//vW5Q/75vUf++bU//v25Q/79uUP+/blD/vWxO/75tT/+/blD/&#10;wXBT/8FwU//BcFP/wXBT/75tT/+/bE7/v2xO/75rTf/DcFL/xXBT/8BrTv+9aEv/xG9S/8RxUf/A&#10;bU3/xHFR/8RxUf/Eb1D/w25R/8NuUf/Eb1L/yHFW/8lyV//GbFL/xGhP/8JmTf+/Y0r/xGZM/8hq&#10;Tv/HaU3/xmhM/8ZnS//AYUX/wmNH/8JjR//FaEn/yWxN/8hrSv/JbEv/yW9N/850Uv/PdVP/0XdV&#10;/850Uv/MclD/zXRU/8xzU//LclL/y3JS/810VP/Mc1P/zHNT/810VP/OdVX/znVX/851V//SeVn/&#10;znVV/9B3V//SeVn/1XlU/9V5VP/VeVT/1npT/9d7VP/Xe1T/2HxV/9h8U//ZfVT/239W/9yAV//Z&#10;gFb/2oFX/9yDWf/bglb/24VW/92HWP/dh1j/2oRV/+CKW//hi1z/4Ytc/+KMXf/jjV7/449h/+WR&#10;Y//nk2X/55Nk/+aSY//olGX/55Nk/+aUZP/pl2f/7Jpo/+ubZv/qmmX/45Ze/+KXXf/vqWv/+bh4&#10;//i7ev/6vn///sKD//i8ff/ztXj/7650/+6tdf/vrnb/8rF7//Gve//vsH3/7a98//a8iv/7w5D/&#10;8rqH//C2hv/vtYX/87eF//K2hP/zs4P/8LF+//Cxfv/xsn3/8rN+//Kzfv/ztH7/8LN8//O4gP/6&#10;v4f/87uC//C4f//zuoP/87yE//K9h//zwIn/9cKJ//PEjP/1xo7/9smQ//XIj//xx43/9cuR//TM&#10;kf/40Zj/9tKW//XSmP/21pv/+dme//rcoP/73qb/+uGo//vlrP/75az//Oeu//3osf/96rL//eqy&#10;//nmrv/55qz/++av//vmr//65a7/+OOs//vmr//86bH/+uev//rnr//96rL//uuz//rnr//656//&#10;+uev//rnr//35Kr/9+es//nprv/56q///O2y//rutP/67rT/+++1//rutP/67rL/+e+y//zytf/6&#10;8LP/+/G0//zytf/787X/+/O1//vztf/89Lb//Pa6//z2uv/8+Lv/+vi//2xsV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AAP8AAAD/AAAA////////////////////////////////////////&#10;////////////////////////////////////////////////////////////////////////////&#10;////////////////////////////////////////////////////////////////////////////&#10;////////////////////////////////////////////////////////////////////////////&#10;/////////////////////////////////////////////////////wAAAP8AAAD/AAEA/wABAP8A&#10;AQD/AAEA/wABAP8AAQD/AAEA/wABAP8AAQD/AAEA/wABAP8AAQD/AAEA/wABAP8AAQD/AAEA/wAB&#10;AP8AAQD/AAEA/wABAP8MDgv/pWVB/6RkQP+jYz//o2M//6RkQP+kZkH/omQ//6RmQf+iZD//pWZD&#10;/6VmQ/+mZ0T/pWZD/59jP/+gZEL/oGRC/55hQv+dYEH/nmFC/59iRf+gY0b/n2JF/6BjRv+gY0b/&#10;oGBE/51gRP+bXkL/nWBE/59iRv+eYUX/oGNG/6BgRP+fX0P/omFD/6NiRP+jYkT/omFD/6NiRP+h&#10;YEL/oWBC/6NiRP+iY0T/pGVE/6doR/+kaEb/p2hF/6lqR/+oaUb/pmdE/6ZnRP+mZ0T/pmdE/6Nk&#10;Q/+fY0H/omVG/6NmR/+kZ0j/omNE/6NjR/+iYkb/oF9D/6BfQ/+hYET/oWBE/59eQv+gX0P/oV9F&#10;/6NhR/+kYUf/o2BG/6NgRv+iYEb/oV9F/6BeRP+hX0X/pWJH/6NgRf+jYEX/pWJH/6RhRv+kY0f/&#10;o2JG/6NgQ/+nZEf/qGVI/6ZhRP+lYEP/qmVI/6tkSP+qY0X/q2RG/6xlR/+sZkX/q2VE/6pjRf+q&#10;Y0X/q2RG/61mSP+qY0X/rGVH/6xlR/+sYkX/rGJF/6xhQv+sYUL/r2ND/61iQv+tYUH/rmND/65j&#10;Q/+vZET/rmND/69kRP+vZET/sGdH/69mRv+wZ0f/s2pH/7JpRv+xa0f/tm5I/7RsRP+2bkb/tW1F&#10;/7NrQ/+1bUf/tm5I/7VsSf+zakr/sWhI/7NqSv+0bk3/vHVX/8N8Xv/Ig2T/x4Vl/8B+Xv++fFz/&#10;u3lZ/7x3WP+9eFn/uXRT/7l1Uv+6dFL/uHJQ/7ZwTP+3cU//t3FP/7ZwTv+1b07/t3FQ/7dxUP+2&#10;cE//tnFQ/7BrSv+ybUz/tnJP/7ZyT/+ybEr/smxI/7FpQ/+uZkD/r2dB/7FpQ/+1bUf/tG5M/7Nt&#10;S/+2cE7/tnBO/7VvTf+1b03/s21L/7NtS/+1b03/tG5M/7RuTP+2cE7/tnBO/7dxT/+3cU//t29J&#10;/7hwSv+5cUn/t29H/7ZuRv+3b0f/tnFK/7ZwTP+2cEz/uHJO/7dxT/+2cE7/tnBO/7hvTP+4b0z/&#10;unBN/7dtSv+4bkv/vHBO/7xyT/+4bkv/uG5L/7pwTf+6cE3/uG5L/7tvTf+6bk7/u29P/7puTv+7&#10;b0//vW5Q/71uUP+8b1H/vG9R/7lsTv+8bU//vm9R/79wUv/Ab1H/v25Q/79uUP+/blD/vWxO/75t&#10;T/+/blH/wXBT/8FwU/+/blH/wnFU/79uUP/AbU//wG1P/79sTv/DcFL/wm9R/75rTf+8aUv/w3BS&#10;/8ZzVf/EcVH/xHFT/8RxU//DcFL/w3BS/8NuUv/FcFT/x3BV/8hxVv/HbVP/xmpR/8RoT//AZEv/&#10;wmRK/8VnTf/FZ03/yGhP/8hpTf/DZEj/wWJG/8BhRf/CY0X/xGdI/8VoSf/GbEr/yW9N/8tyUv/N&#10;dFT/zXRU/8tyUv/JcFD/zHNT/8tyUv/KcVH/ynFR/8tyUv/Mc1P/zHNT/8xzU//OdVX/znVV/810&#10;VP/SeVn/0HdX/9F4WP/Qd1f/0nhT/9R6Vf/UelX/1npV/9d7VP/Xe1T/2X1W/9t/WP/aflf/2n5X&#10;/9t/WP/agVn/2oFX/9yDWf/aglr/3YZb/92HWP/dh1j/24VW/+CKW//hi1z/4oxd/+SNYv/hjV//&#10;4o5i/+WRY//nk2X/55Nl/+aSZP/olGb/6ZVm/+eVZf/pl2f/7Jpo/+ubaP/rm2b/6Zxm/+WYYP/p&#10;o2X/8q5v//i3d//5uXn/+rp8//a2eP/urnD/66lv/+yqcP/uq3T/7qt0//Gve//wsX7/7rKA//a8&#10;iv/8xJP/8rqJ/++1hf/vtYX/8riI//K2hP/ytoT/8rOA//Cxfv/wsXz/87R///S1gP/ztoD/9ruD&#10;//rCif/8w4z/9L2F//K7g//yu4P/8r2H//S/if/0wYr/9cSM//TFj//2x5H/9smS//THkP/3zJX/&#10;+M2W//XMlP/40Zj/9tKY//fUmv/3157/+dmg//rbov/94Kj/++Kq//vlrP/85a///Oew//7psv/9&#10;6rL//eqy//nmrv/45a3/+OWt//jlrf/75rH/++ey//vnsv/757L/+uax//rmsf/86LP//uq1//vn&#10;sv/65rH/++ey//zpsf/35q7/9+au//nosP/56rH/++yz//zttP/67rT/+u60//nts//57bP/+e+y&#10;//vxtP/68LP/+/G0//3ztv/68rT/+vK0//z0tv/787X/+vS4//v1uf/79bn/+vW7//r3wP8dHhb/&#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AAP8AAAD/AAAA////////////////////////////////&#10;////////////////////////////////////////////////////////////////////////////&#10;////////////////////////////////////////////////////////////////////////////&#10;////////////////////////////////////////////////////////////////////////////&#10;/////////////////////////////////////////////////////////////wAAAP8AAAD/AAEA&#10;/wABAP8AAQD/AAEA/wABAP8AAQD/AAEA/wABAP8AAQD/AAEA/wABAP8AAQD/AAEA/wABAP8AAQD/&#10;AAEA/wABAP8AAQD/AAEA/wABAP+bZUn/pmhD/6VnQv+lZ0L/pWdC/6ZoQ/+maEP/pGZB/6ZoQ/+l&#10;Z0L/pWdC/6ZoQ/+naEX/pmdE/6BkQP+iZkT/oGRC/6BjRP+eY0P/oWRF/6FkR/+hZEf/oGNG/6Fk&#10;R/+gY0b/omJG/6FhRf+fYkb/nmFF/59iRv+fYkb/omJG/6FhRf+hYUX/o2JG/6RjRf+kY0X/pGNF&#10;/6NiRP+jYkT/o2JE/6RjRf+jZEP/pWZF/6doR/+laUf/qGlG/6lqR/+oaUb/qGlG/6dpRP+lZkP/&#10;pmdE/6RlQv+fY0H/oWRF/6RlRv+mZ0j/omJG/6JiRv+hYUX/oWBE/6FgRP+iYUX/o2BF/6FeQ/+g&#10;XUL/oV5D/6RhRv+kYUf/pGFH/6RhR/+kYUf/o2BG/6JfRf+jYEX/pWJH/6NgRf+kYUb/pmNI/6Rj&#10;R/+lZEb/pGNF/6RhRP+lYkX/p2RH/6ViRf+mYUT/qWRF/6plSP+oY0T/q2RG/6xlR/+sZkX/q2RG&#10;/6tkRv+sZUf/rGVH/69oSv+sZUf/q2RG/6tkRv+tY0b/rWNG/6xiRf+uY0T/r2RE/65jQ/+uY0P/&#10;rmND/65jQ/+wZkP/r2VC/7BmQ/+wZkP/sWhF/7FoRf+zakf/tGtI/7RrSP+zbUn/tm5I/7RsRP+2&#10;bkb/tm5G/7RsRv+2bkj/t29J/7ZtSv+zbUz/tG5N/7x2Vf/Ff17/z4pp/9OObf/TkW//zYtr/8GA&#10;YP/Afl7/v31d/799Xf+9e1v/u3ZV/714V/+5dVL/uXNR/7dxT/+5c1H/uHJQ/7dxT/+3cVD/uXNS&#10;/7hyUf+2cVD/tnFQ/7RvTv+1cE//uHNS/7hzUv+2cE7/tW9L/7NtSf+0bkr/tW9L/7ZwTP+2cEz/&#10;t3FP/7VvTf+2cE7/t3FP/7VvTf+1b03/tG5M/7RuTP+1b03/tG5N/7VvTf+3cU//uHJQ/7dxT/+3&#10;cU//tW9L/7ZwTP+3cU3/tXBJ/7RvSP+0b0j/tXBJ/7ZwTP+3cU3/uXNP/7hyUP+4clD/t3FN/7hv&#10;TP+3bkv/u3FO/7pwTf+7b03/u29P/7xxUf+6b0//uW5O/7pvT/+6b0//um9P/7luTv+6bk7/u29P&#10;/7tvT/+8cFD/u25Q/7ptT/+8b1H/vG9R/7ptUf+7blL/vG9R/79wUv/Ab1H/wG9R/79vTv++bU//&#10;vWxO/75tT/+/blH/wXBT/79uUf+9bE//wnFU/8JuUv/AbU//v2xO/8BtT/+/bE7/wGxQ/75rTf+9&#10;akz/xHFT/8ZzVf/Gc1X/xXJU/8RxU//DcFL/wm5S/8NuUv/DblL/xG9T/8ZvVP/IblT/x2tS/8Zq&#10;Uf/CZk3/wmRK/8NlS//EZkz/xWdN/8VmSv/CY0f/vl9D/75fQf/AY0T/wWRF/8RnSP/Ga0z/xm1P&#10;/8lwUv/LclT/yHFT/8dwUv/FblD/ynRT/8hyUf/IclH/y3JS/8xzU//Mc1P/y3JS/810VP/Qd1f/&#10;0HdX/810VP/Qd1f/0HdX/9F4WP/ReFj/0HdV/9J4U//Ve1b/1XtW/9Z8V//Xe1b/131Y/92BXP/b&#10;f1r/2X9a/9h+Wf/Zf1r/24Ja/9yDWf/chFz/3YZb/92GW//chVr/3odc/+CJXv/hil//4otg/+KO&#10;Yv/ijmL/4o5i/+SQZP/mkmb/5pJm/+aSZv/nk2X/6Zdo/+iWZv/pl2f/65tq/+qaZ//rm2b/655o&#10;/+mcZP/poWf/7qht//Kucf/0r3T/87F1/++tcf/sp27/66Zv/+2ocf/tqHH/7qh0//GtfP/ysH7/&#10;8LSC//i+jv/8xpf/8rqL/+60hP/utIT/8riI//G1g//xtYP/9LaD//KzgP/xsn3/8rV///O2gP/y&#10;toD/+b2H//rBiv/5wor/9b6G//S9hf/xvIb/9cCK//PAif/0wYr/88SO//TFj//2x5H/98qT//XI&#10;kf/3zJX/+M2W//TLk//2z5b/+NGa//jTnP/31Jz/+Nif//napP/83af/+eCo//virP/95rD//Oey&#10;//znsv/96LP//Oiz//rmsf/45a3/+OSv//jkr//65rH//Oiz//vnsv/65rP/+uaz//rms//76rT/&#10;++q0//nosv/56LL/+eiy//nosv/457H/9+aw//jpsv/56rP/++yz//rttv/57LX/+e2z//nvtP/6&#10;8LX/+vC1//vxtv/68LX//PK3//3zuP/68bb/+/K3//zzuP/68bb/+/K3//zzuP/69Lr/+vW7//34&#10;wf/6+cP/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AAP8AAAD/AAAA////////////////////////&#10;////////////////////////////////////////////////////////////////////////////&#10;////////////////////////////////////////////////////////////////////////////&#10;////////////////////////////////////////////////////////////////////////////&#10;/////////////////////////////////////////////////////////////////////wAAAP8A&#10;AAD/AAEA/wABAP8AAQD/AAEA/wABAP8AAQD/AAEA/wABAP8AAQD/AAEA/wABAP8AAQD/AAEA/wAB&#10;AP8AAQD/AAEA/wABAP8AAQD/AAEA/4VmUv+kZED/pmhD/6VnQv+maEP/qGpF/6ttSP+oakX/pmhD&#10;/6dpRP+nZ0P/pWdC/6ZoQ/+oaUb/pmdE/6JmQv+kaEb/nmNB/55jQ/+fZET/oGVF/55jRf+fZEb/&#10;oGNG/6BjRv+gY0b/omJG/6JiRv+kZEj/oGBE/6JiRv+gY0f/omJG/6FhRf+hYUX/o2JG/6RjRf+k&#10;Y0X/pmNG/6RhRP+kY0X/pWRE/6ZlRf+mZUX/pmdG/6doR/+oaUj/qWpH/6lqR/+oakX/qWtG/6hq&#10;Rf+maEP/pmhD/6doRf+lZkX/pGVG/6ZnSP+mZkr/o2NH/6JiRv+hYUX/oWBE/6BfQ/+iX0T/o2BF&#10;/6JfRP+hXkP/oV5D/6NgRf+kYUb/o2BF/6NgRf+kYUb/pGFG/6RhR/+kYUb/pWJH/6RhRv+lYkf/&#10;pmNG/6ZlR/+nZkj/pmVH/6ZkRP+lY0P/qGZG/6dlRf+mZET/p2VF/6dlRf+pZEX/qmVG/65nSf+t&#10;Z0b/rWZI/65oR/+waUv/sGlL/7BpS/+vaEr/q2RG/6tkRv+sZUf/rmRH/65kR/+uZEf/r2RF/69k&#10;RP+wZUX/r2RE/65kQf+wZkP/sGZD/69lQv+wZkP/smhF/7NqR/+0a0j/tWxJ/7ZtSv+1b0v/tm5I&#10;/7VtRf+2bkb/t29J/7dvSf+3cU3/t3FN/7RuTP+3cVD/v3lY/8iDYv/Tjm3/15Vz/9SScP/QkG3/&#10;w4Ji/7p5Wf+6eVn/u3pa/7t5Wf+4dlb/t3VV/7h2VP+4dFH/tnJP/7VxTv+3cU//uHJQ/7dxT/+2&#10;cE//t3FQ/7ZyT/+1cU7/tnFQ/7l0U/+5dFP/uXRT/7l0U/+6dFL/uHJQ/7p0UP+6dFD/u3VR/7t1&#10;Uf+5c0//t3FP/7dxT/+3cU//t3FP/7VvTf+1b03/tW9N/7ZwT/+1b07/tG5N/7ZwT/+5c1L/uXNR&#10;/7dxT/+3cU//tG5K/7VvS/+2cEz/tnBM/7ZwTP+1b0v/tW9L/7ZwTP+3cU3/uHJO/7hyTv+5c0//&#10;uHJO/7dvSf+3bkv/u3FO/7txTv+8cFD/u29P/7xxUf+7cFD/um9P/7pvT/+6b0//um9P/7htTf+5&#10;bU3/u29P/7xwUP+8b1H/um1P/7luT/+5bk//um9S/7pvUv+7blL/vG9R/75vUf+/blD/v25Q/8Bw&#10;T/++bk3/vGxL/71uT/++b1D/vm9R/75tUP+8a07/wm5S/8FtUf++ak7/vWlN/75qTv+9aU3/vWlN&#10;/79sTv+/bE7/w3BS/8NwUv/FclT/xHBU/8NvU//CblL/wW1R/8JtUf/BbFD/wm1R/8RtUv/Jb1X/&#10;yW1U/8ZqUf/FZ03/w2VL/8JkSv/DZUv/wmRI/8BiRv+9X0P/uFo+/7xfQP/AY0T/w2ZH/8JnSP/E&#10;a03/xWxO/8ZvUf/HcFL/x3BS/8VwUf/Eb1D/yXRV/8lzUv/IclH/zXRU/810VP/Mc1H/zHNT/9B3&#10;V//ReFj/0XhY/851Vf/Qd1f/0HdX/9J5Wf/Telr/0HdV/9J5V//Ue1n/2H5Z/9l/Wv/XfVj/131Y&#10;/9uBXP/agFv/2X9a/9l/Wv/Zf1r/3IJd/9yEXv/dhV//3oZe/96GXv/dhV3/3oZe/9+HX//iimL/&#10;44tj/+KNZP/ijmL/4o5i/+SQZP/mkmb/5ZFl/+WRZf/mkmT/6Zdo/+eVZf/olmb/65tq/+qaaf/r&#10;m2j/7J9p/+ueaP/vpG3/7aRt/+qja//vqHD/8Kty/+6pcv/rpm//66Zv/+6odP/spnL/7ad0/++r&#10;ev/xr3//8LKD//m/kf/9yp3/87uM/+yyhP/utIT/9LeI//CzhP/xtYP/9riF//O1gv/ytIH/8rV/&#10;//K1f//0uIL/+LyG//a9hv/2vYb/9b6G//S9hf/yvYf/9sGL//K/iP/0wYr/9cSM//TFj//2x5H/&#10;9smS//bJkv/2yZL/9MmS//PIkf/2zZf/+NGa//jRmv/0z5r/+NWf//nYov/42aP/9tum//rhq//8&#10;5a///eay//rlsP/65bD/++ey//vnsv/757L/++ey//rmsf/45K//++e0//vntP/757T/+Oez//rp&#10;tf/867f/+um1//vqtv/867f//Ou1//nqs//46bL/+Omy//nqs//56rP/++y1//7vuP/57Lf/+e62&#10;//vwuP/88bn//PG5//vwuP/78bb//fO4//3zuP/78rf//fS5//zzuP/78rn//PO6//r0uv/79bv/&#10;+/a8//34wf/6+cP/+/rE/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AAP8AAAD/AAAA////////////////&#10;////////////////////////////////////////////////////////////////////////////&#10;////////////////////////////////////////////////////////////////////////////&#10;////////////////////////////////////////////////////////////////////////////&#10;////////////////////////////////////////////////////////////////////////////&#10;/wAAAP8AAAD/AAEA/wABAP8AAQD/AAEA/wABAP8AAQD/AAEA/wABAP8AAQD/AAEA/wABAP8AAQD/&#10;AAEA/wABAP8AAQD/AAEA/wABAP8AAQD/pWNA/6ZkQf+mZkL/pWdC/6doRf+laUX/p2tG/6drRv+n&#10;aUT/p2lE/6hqQ/+oaEL/p2dD/6hoRP+maEP/p2hF/6doR/+makj/oGVF/6JnR/+iZ0f/omdJ/6Fm&#10;SP+fZEb/nmND/6FmSP+iZUb/oWRH/6FkR/+kZ0r/o2ZJ/6FkR/+hZEf/o2NH/6RkSP+nZkr/pWRG&#10;/6RjRf+mY0b/pWJF/6ZkRP+nZUX/qmhI/6lnR/+nZUP/sG5M/61tSv+ra0j/q21I/61vSv+qb0f/&#10;qmxF/6VqQv+kaUH/qWtG/6hpRv+naEf/pmdI/6hoTP+nZ0v/pWRI/6NiRv+lZEj/o2BF/6ReRP+l&#10;Ykf/qWNJ/6JfRP+iX0T/ol9E/6JfQv+kYUT/pGFE/6RhRv+mYEb/pmBG/6ZgRv+lX0X/p2FH/6Jf&#10;RP+kYUb/p2RH/6ZjRv+nZEf/p2VF/6dlRf+nZUP/qGZE/6dlQ/+mZEL/p2VF/6lnR/+pZ0f/qWdF&#10;/65pSP+wa0r/sGpJ/69pSP+xa0r/smlJ/7JpSf+zaUz/sWdK/69lSP+sZUf/rmdJ/69oSv+uZ0n/&#10;sGdH/7FoSP+xaEX/sGhC/7BoQv+za0X/tGxG/7FpQ/+zaUT/tWxJ/7RrSP+1bEn/tGtI/7NtSf+1&#10;b0v/s21J/7ZuSP+5cUv/uXFL/7dvSf+4cEr/unJM/7hyUP+7d1T/yIRh/9OPbP/YlHH/0pBt/8mH&#10;Zf+9fVr/s3JS/7JxUf+zclT/tXRW/7JxU/+xcFD/snFR/7JyT/+zcU7/s3FO/7JxS/+2ck//t3NQ&#10;/7dzUP+1cU7/tXFO/7ZyT/+2ck//uHRR/7dzUP+4dFH/unZT/7x2Vf+9d1X/vXdV/713U//Aelb/&#10;v3lV/713U/+5c0//tnJP/7dzUP+3clH/tnFQ/7dxUP+2cE//tW9O/7ZvUf+2cE//tW9O/7dxUP+3&#10;cVD/tnBP/7ZwTv+3cU//t3FN/7dxTf+0bkr/tnBM/7h0T/+0bkr/s29K/7ZwTP+2cEz/unRQ/7p0&#10;Uv+3cU//tW9N/7duS/+4b0z/unBN/7txTv+9cU//vHBQ/7pvT/+6b0//unFR/7lvUv+3bk7/um9P&#10;/7luTv+6b0//vHBQ/7xwUP++clL/um9P/7pvUP+6b1D/um9Q/7xxUv+6b1D/uWxO/75vUf/Ab1H/&#10;wG9R/8FxUP/CclH/v29O/75vTv+/cFH/vm9R/71sT/+8a07/wGxQ/71pT/+8aEz/vWlN/79qTv++&#10;aUz/wGtO/8JtUP/Aa07/vWhL/8FsT//Aa07/wW1R/8NvU//CbVH/wGtP/8FsUP+8Z0v/vmlN/8Fq&#10;Tv/Jb1T/yG1Q/8VnS//EZkr/xGZM/8JkSP/CZEj/wGJG/75hQv++YUL/vmFC/8FkRf/BZkf/wmdI&#10;/8VqS//GbU//xG1P/8hxU//KdVb/x3JT/8ZxVP/HclX/ynNV/8lyVP/JclT/znVV/851Vf/NdFL/&#10;znVT/9R3Vf/Qd1f/znVV/851Vf/OdVX/1Xxc/9V8XP/Re1r/03pY/9R7Wf/VfFr/2H9d/9mAXv/X&#10;fVj/1Xxa/9t+XP/ZgF7/2oFf/9yDYf/bgmD/3IRg/9yEYP/dhV//3Yhh/9yHXv/bhl3/24Zd/96J&#10;YP/hjGP/4Yxj/+OLY//kjWL/5o9k/+eQZf/lkWX/449j/+OPY//kkGT/5ZNk/+aUZf/qmGj/7Jxr&#10;/+yca//tnWr/7J9r/+6hbf/toW3/6qFs/+6lcP/xqHP/7qdx/+6nc//up3P/7qZ0//Gpd//poW//&#10;6KJv/+6odf/sqHn/66t9//e6jf/+y6D/9ruP/+6zh//utIb/87aH/++yg//ws4T/9LiG//K2hP/1&#10;t4T/9LiE//O3g//1uYX/9rqG//O6hf/0u4b/9L2F//S9hf/1vob/9cCK//O/hv/3xI3/9sWN//XG&#10;kP/yw43/9MWP//jLlP/3ypP/9ciR//PIkf/3zpj/+NGa//jRmv/20Zz/+dag//jXof/52KL/+Nqm&#10;//rfqv/74qz/+uOv//vksP/55K///eiz//3ptP/757L//Oiz//vqtP/66bX//Ou3//rotv/76bf/&#10;++m3//rquf/86rj/+em2//nptv/56bb/+em2//nptv/87r3//e++//zuvf/87r3/++28//ruuv/7&#10;77v//PC8//vvu//677n/+e64//3yvP/98rz//fK6//vyu//78rv//fS9//zzvP/887z//fS9//vy&#10;u//587n/+vS6//r1vf/898D/+vnD//r6xv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AAP8AAAD/AAAA////////&#10;////////////////////////////////////////////////////////////////////////////&#10;////////////////////////////////////////////////////////////////////////////&#10;////////////////////////////////////////////////////////////////////////////&#10;////////////////////////////////////////////////////////////////////////////&#10;/////////wAAAP8AAAD/AAEA/wABAP8AAQD/AAEA/wABAP8AAQD/AAEA/wABAP8AAQD/AAEA/wAB&#10;AP8AAQD/AAEA/wABAP8AAQD/AAEA/wABAP92Ry3/qGRB/6dlQv+mZkL/pWdC/6dpRP+makX/p2tG&#10;/6ZqRv+oakX/qWtG/6psR/+qakb/qWlF/6trSP+oaUb/p2hH/6lqSf+pbUv/p2pL/6VqSv+kaUn/&#10;o2hI/6JnSf+hZkj/oGVF/59kRP+jZkf/o2ZH/6NmR/+kZ0r/pGdK/6RkSP+kZEj/pmdI/6loSv+q&#10;aUv/p2ZI/6RjRf+mY0b/qGVI/6hmRv+pZ0f/rWtL/61rS/+pZ0X/q2lH/6xsSf+tbUr/rG5J/65w&#10;Sf+rcEj/qW5G/6VqQv+lakL/qW5G/6ltSP+obEr/qWpJ/6prTP+pakv/p2ZK/6RjR/+mZUn/pWJH&#10;/6VfRf+lYkf/qGVK/6NgRf+jYEX/o2BD/6ViRf+mY0b/pGFE/6RhRP+nYkX/pmBG/6VfRf+nYUf/&#10;p2FH/6VfRf+jYEX/p2RH/6dkR/+nZEf/qGZG/6hmRv+nZUP/qGZE/6hmRP+mZEL/qGNC/6lnR/+q&#10;aEj/q2lH/65pSP+vakn/sWtK/7FrSv+ybEv/smlJ/7NqSv+0ak3/tWtO/7FnSv+uZEf/sWpM/7Fq&#10;TP+uZ0n/r2lI/7FrSv+wakj/r2lF/7BoQv+yakT/tW1H/7VtR/+1bEn/uG9M/7VsSf+0a0j/tWxJ&#10;/7NtS/+2cEz/tG5K/7dvSf+9dU//unJM/7hwSv+1b0v/t3FN/7t1Uf/BfVj/yYVg/8qJY//JiGL/&#10;v35Y/7h2U/+wbkv/r21L/7BuTP+vbU3/sW9P/7BuTv+wbkz/sW9N/7JwTf+ycUv/snFL/7BvSf+z&#10;b0r/tHBL/7ZyTf+0cE3/tHBN/7RwS/+2ck//t3NO/7dzUP+4dFH/unZT/7t1U/+9d1X/vHZS/713&#10;U/+9d1P/u3VR/7x2Uv+6dFD/unZR/7x4Vf+5dVL/t3JR/7dyUf+3cFL/tW5Q/7ZvUf+4cVP/t3BS&#10;/7dxUP+4clH/t3FQ/7VvTf+2cE7/uXNR/7lzT/+2cEz/t3NO/7h0T/+2cEz/tnBM/7dxTf+2cEz/&#10;unRQ/7lzUf+2cE7/uHJQ/7lzUf+6cU7/unBN/7twUP+8cVH/vHFR/7pvT/+5bk7/uG9P/7duTv+3&#10;bk7/uG9P/7pvT/+8cVH/u3BQ/7xwUP+8cFD/um9P/7twUf+6b1D/u3BR/71yU/+7cFH/um1P/71u&#10;UP/Ab1H/wG9R/8BvUf/CclH/wHBP/75vTv+9bk//vG1P/7xrTv+7ak//u2pP/7tnTf+8aE7/vWlP&#10;/75pTf+/ak7/wWxP/8FsT/+9aEv/u2ZJ/8BrTv/CbVD/wm5S/8FtUf++ak7/vmpO/75qTv+9aU3/&#10;wGtO/8BrTv/GbFH/xWtQ/8FmSf/AZUj/wWVM/8NlS//CZEj/v2RH/79kRf/BZkf/w2hJ/8ZrTP/E&#10;a03/wmlL/8RrTf/EbU//xm9R/8x1V//OeVr/yXRV/8dyU//HclP/yHFT/8dwUv/LclL/zXRU/810&#10;Uv/NdFL/0nlX/9d6WP/PdlT/znVT/892VP/PeVb/1oBd/9V/XP/Re1j/1HtZ/9V8Wv/Yfln/2X9a&#10;/9uBXP/Zf1r/2HtZ/9p9W//bflz/2oFf/9yDYf/cg2H/3IRg/92FYf/ehmL/3oli/9yHYP/ch2D/&#10;3Idg/9+KY//ljWX/44tj/+SMZP/kjWL/6JFm/+mSZ//nk2f/449j/+KOYv/hjWH/45Fi/+aUZf/q&#10;mWr/7p5t/++fbv/tn27/651s/+2fbv/toW//7aRx//KpdP/xqHX/7aZy/+2mcv/vqHT/8Kh2//Gp&#10;d//upnT/7KZz/+6od//vqHr/6qp+//Gyh//+yZ3/+L2R/++1h//ws4b/8rWG//GzhP/ysoL/87eF&#10;//O3hf/0uIb/9rqG//W5hf/2uob/9bmF//O3g//0u4b/9byH//K9h//1wIr/9cCK//K/iP/3xI3/&#10;9sWN//bFjf/xwIj/88SO//nKlP/2yZL/9ciR//XIkf/3zpj/+NGa//jRmv/51J//+9ii//jXof/5&#10;2KL/+dun//neqf/436n/+eKs//3msv/55K///eiz//3ptP/76rT/++q0//vqtv/66bX/++m3//zq&#10;uP/767r/++u6//vruv/87Lv//Oy7//zsuf/87Ln//Oy5//rtuf/77bz/++28//zuvf/7773/+u68&#10;//ntu//7773//vLA//vvvf/67rr/+Oy4//zwvP/777v//fK8//zzvP/78rv/+/K7//zzvP/99L3/&#10;/fS9//vyu//587n/+/W7//v2vv/7+sT//PrH//v7yf+2tYX/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AAP8AAAD/AAAA&#10;////////////////////////////////////////////////////////////////////////////&#10;////////////////////////////////////////////////////////////////////////////&#10;////////////////////////////////////////////////////////////////////////////&#10;////////////////////////////////////////////////////////////////////////////&#10;/////////////////wAAAP8AAAD/AAEA/wABAP8AAQD/AAEA/wABAP8AAQD/AAEA/wABAP8AAQD/&#10;AAEA/wABAP8AAQD/AAEA/wABAP8AAQD/AAEA/0MnGf+oYkD/qGRB/6pmQ/+oZkP/pWVB/6VnQv+m&#10;aEP/pmhD/6hqRf+rbUj/q21I/6xsSP+sbEn/q2tI/6tsSf+rbEv/p2hH/6doR/+obEr/qGtM/6Zp&#10;Sv+kZ0j/pGlJ/6NoSP+jaEj/omdH/59kRP+jaEj/pGdI/6JlRv+jZkn/o2ZJ/6RlRv+kZUb/qGdJ&#10;/6dmSP+mZUf/pGNF/6RjRf+mZUX/p2ZG/6hnR/+qaUn/rGtL/6xrS/+sbEn/q2tI/6trSP+tbUr/&#10;rG5H/6pvR/+qb0f/qm9H/6dsRP+nbET/qm9H/6xuSf+obEj/p2tJ/6prSv+pakv/p2hJ/6ZlR/+l&#10;ZEb/pWJH/6NdQ/+kXkT/o2BF/6NgRf+kYUb/pGFE/6ViRf+oZUj/pGFE/6RhRP+oY0b/q2ZJ/6lj&#10;Sf+rZUv/qmRK/6ZgRv+mYEb/qGNG/6plSP+qZUj/qmVG/6lnR/+qZUb/qmVE/6plRP+pZEP/q2ZF&#10;/61oSf+taEn/rmlI/65pSP+uaUj/r2lI/7FrSv+zakr/smlJ/7JpSf+yaUn/smlJ/69lSP+uZEf/&#10;sWpM/7FqTP+vaUj/sWtK/7NtS/+ybEr/sWtH/69pRf+tZ0P/r2lF/7NrRf+yaUb/tWxJ/7RrSP+z&#10;akf/tm1K/7NtS/+0bkz/tG5M/7duS/+8c1D/unFO/7ZuSP+0bkr/tG5K/7hyTv+8eFP/u3dS/7dz&#10;Tv+3c07/sW1I/69rRv+uakX/q2dE/6tnRP+uaUj/sGtK/7FsS/+wbkz/sG5L/69uSP+vbkj/r25I&#10;/69uSP+ybkn/sm5J/7RwS/+0cEv/tHBL/7RwS/+2ck3/tXFM/7dzTv+3c07/t3NO/7lzT/+9d1P/&#10;vXdT/713U/+8dlL/u3VR/795Vf+9d1P/wnxY/797Vv+6dlP/uHRR/7l0U/+4c1L/tm9R/7RtT/+4&#10;cVP/t3FQ/7ZwT/+4clH/vHZV/7dxT/+3cU//uHRR/7l1UP+3c07/t3NO/7h0T/+4dE//uHJO/7dx&#10;Tf+1b0v/tnBM/7dxT/+3cU//unRS/7p0Uv+4clH/tm1N/7twUP+8cVH/u3BQ/7twUP+4b0//uG9P&#10;/7VvTv+1b07/t25O/7lvUv+7cFH/uW5P/7htTv+5bk//um9Q/7xxUv+6b1D/u3BR/7xxUf+8b1H/&#10;um1P/7tuUP+8bU//vG1O/7xtTv+9bk//vW5P/7xtTv+8bU7/u2xO/7xsUf+8a1D/u2pP/7tnTf+7&#10;Z03/u2dN/75oT//Aa0//vmlM/75nS/+7ZEj/uGFF/7xlSf/Aa07/wm1Q/8BtT/+9akz/vWpM/75r&#10;Tf+9akz/vmtN/7xnSv++Z0z/wWdN/8FnTf+/ZUv/wmZN/8BkS/+/Y0r/vmNG/71jSP+/ZUr/wmhN&#10;/8dtUv/HbVL/wmhN/8FoSv/Dakz/xG1P/8dwUv/LdVT/yXNS/8dxUP/GcE//yHJR/8lzUv/NdFT/&#10;znVV/8xzUf/Mc1H/zXRS/9B2Uf/PdlT/0HdV/813VP/Nd1T/znhV/895Vv/Qelf/031a/9iAXP/Y&#10;fln/2H5Z/9yCXf/agFv/131Y/9d9WP/Xflz/2YBe/9yDYf/dhGL/3IJd/96GYv/fh2P/3olk/92I&#10;Y//ch2L/3olk/96JYv/iimT/44tj/+SMZP/ljmP/6ZJn/+mSZ//mkmb/449j/+SQZP/kkGT/45Bk&#10;/+aUZf/pmGn/7p1u/+6dbv/rnWz/65tq/+eZaP/rn23/8aVz//Kpdv/yqXb/76Zz/++odP/vqHT/&#10;76d1/+6mdP/qonD/6KJv/+ymdf/rpHb/6qd8/+6tg//9xJf//L+T/+6xhP/srYH/8LKD//Kygv/x&#10;sYH/8LCA//S0hP/xtYP/9bmH//GzgP/1uYX/9rqG//K2gv/0uIT/8biD//G4g//1vIf/9L+J//K9&#10;h//0v4n/8b6H//K/iP/xwIj/+MeP//XGkP/0xY//9MeQ//bJkv/1ypX/986Y//bPmP/20Zz/+9ah&#10;//jVn//416H/+Nqk//rcqP/33Kf/+uGr//vkrv/236n/+OOs//zpsf/76rT//ey2//zrt//66rn/&#10;+uq5//vruv/8673//Ou9//3tvP/767r/+eu6//nruv/77bz/++28//zuvf/87r3/+eu6//bquv/7&#10;7bz/+Oy8//bquv/47r3//PLB//ruvP/57bv/+++9//ntu//67rr//fG9///zv//78bz/+/G8//vy&#10;u//887z/+/K7//rxuv/887z//PW+//z3v//7+sT//PrH//v7yf/8+8v/Zmc7/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AAP8A&#10;AAD/AAAA////////////////////////////////////////////////////////////////////&#10;////////////////////////////////////////////////////////////////////////////&#10;////////////////////////////////////////////////////////////////////////////&#10;////////////////////////////////////////////////////////////////////////////&#10;/////////////////////////wAAAP8AAAD/AAEA/wABAP8AAQD/AAEA/wABAP8AAQD/AAEA/wAB&#10;AP8AAQD/AAEA/wABAP8AAQD/AAEA/wABAP8AAQD/nF06/6pmQ/+pZ0T/qWdE/6lnRP+qaEX/qWlF&#10;/6pqRv+oaET/qWlF/6xsSP+sbEj/rGxI/61tSf+sbEn/q2xJ/6tsS/+rbEv/q2xL/6hsSv+pakn/&#10;qmtK/6prSv+oaUj/qWpJ/6dqS/+maUr/pmlK/6RnSP+laEn/pGdK/6RkSP+lZUn/p2dL/6hnSf+n&#10;Zkj/p2ZI/6dmRv+mZUX/pmVF/6hnR/+qaUn/qGlI/6doR/+qa0r/q2xL/6prSv+rbEn/rW5L/6xw&#10;TP+rb0v/q29K/6tvSv+rb0r/q29K/6tvSv+rb0r/rnBL/61vSv+sbUr/q2xJ/6tsSf+pakf/qGlI&#10;/6VmRf+lZEb/pWJH/6ViR/+nYUf/p2FH/6dhR/+nYUf/p2FH/6hjRv+oZUj/pmFE/6VgQ/+nYkX/&#10;q2ZJ/6ZjRv+nYkX/q2ZJ/6tmSf+nYkX/p2JF/6plSP+rZkn/q2ZJ/6xnSP+uaUr/rWhJ/6plRP+u&#10;Z0n/r2lI/69pSP+wakn/r2lI/65oR/+uaEf/sWtK/7JsS/+ybEv/tG5M/7JsSv+xa0r/tGtL/7Nq&#10;Sv+zakr/sGpJ/69pSP+xa0r/smxK/7NtS/+zbUv/smxI/7NtSf+zbUn/s21J/7RsRv+yakT/s2tF&#10;/7VtR/+1bUf/tWxJ/7VtR/+2bUr/tG5M/7ZwTv+1b03/tG5M/7VvS/+0bkr/s21J/7NtSf+wbEX/&#10;s29I/7BsRf+xbEX/sWxF/7FsRf+zbkf/s21J/7NtSf+zbUn/s21L/7RuTP+zb0z/tXFM/7VxTP+z&#10;ckz/s3JM/7JxS/+1cUz/tXFM/7VxTP+1b0v/tnFK/7ZxSv+2ckv/tXFK/7ZyS/+4dE//uHRP/7h0&#10;T/+5c0//uHJO/7p0UP+8dlL/u3VR/713U/+/eVX/v3tW/756Vf+8eFP/unZT/7p2U/+3clH/tnFQ&#10;/7dxUP+7dVT/uXNS/7lzUv+8dlX/uXNS/7hyUP+3cU//uHJQ/7lzUf+5dVL/t3NQ/7h0T/+5dVD/&#10;unRQ/7hyTv+3cU3/t3FN/7hyUP+4clD/unRS/7lzUf+4clD/uG9P/7pvT/+6b0//um9P/7hvT/+6&#10;cFP/uW9S/7VuUP+2b1H/t21Q/7lvUv+5b1T/uW9U/7htUP+4bVD/um9Q/75xU/+8b1H/vG9R/7pt&#10;T/+5bE7/um1P/7ptT/+6bU//uWxO/7ptUf+6bU//uGtN/7prTf+6a03/u2xO/7xtT/+7bE7/vGtO&#10;/7ppTP+8aE7/vWlP/71pT/+/ak7/v2pO/8BpTv++Z0z/uWJH/7pjSP+6ZUn/vGdL/7xoTP+7Z0v/&#10;vGlL/7lmSP+3ZEb/tmNF/7diRf+8Z0v/wGlO/8BoUP+/ZU3/v2VN/75kTP++ZEz/vWNJ/71jSf+/&#10;ZUv/wWdN/8JoTf/CaE3/wmhN/8FnTP/FbE7/xm1P/8ZvUf/EbU//x3BS/8hxU//HcFL/x3FQ/8hy&#10;Uf/JdVP/ynZU/8p2VP/KdlL/ynZS/8t3U//NeVX/zXlV/815Vf/Nd1T/z3lY/9B6V//SfFv/031c&#10;/9h/Xf/Xflz/135c/9qBX//agFv/2X9a/9yCXf/cgl3/3IJd/96EX//ehF//3IJd/92FYf/ehmL/&#10;4Yll/+GJZf/giGT/4Itm/+CLZP/hiWP/4opk/+OLY//ljmP/449j/+SQZP/kkGT/5JBk/+WRZf/m&#10;kmb/55Ro/+eUaP/ol2j/7Jts/+6dbv/qnGz/6Ztq/+2fbv/soG7/76Nx//CndP/xqHX/8Kd0//Cp&#10;df/wqXX/7qZ0/+2lc//spHL/6qRz/+ymdf/tpnj/7Kl+/+6tg//8vZL/+LmO/+6vhP/troL/8bKG&#10;//KyhP/ysoT/8LKD//K0hf/0tIT/9bWF//G1g//ytIH/9beE//S2g//0uIT/97uH//W5hf/xuIP/&#10;87qF//e+if/1wIr/8byG//S/if/yv4j/8b6H//XEjP/1xIz/9seR//nLl//2y5b/98yX//fOmv/1&#10;zZn/+NCc//fSnf/616H/+dmm//nZpv/42qb/+d6p//feqP/436n/++Su//7ptP/867f//+66//7u&#10;vf/97bz/++u6//zsu//87Lv/+e29//vtvP/567r/+eu6//vtvP/77bz//O69//ruvP/68L//9+28&#10;//ftvP/68L//+e7A//brvf/678H//PLB//vxwP/78cD//vLA//ruvP/57bv/+u66//3xvf/88r3/&#10;+/K7//zzvP/887z/+/K7//vyu//687z//PW+//v2vv/898D//PrH//v7yf/+/c//+vvR/+ztxf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AAP8AAAD/AAAA////////////////////////////////////////////////////////////&#10;////////////////////////////////////////////////////////////////////////////&#10;////////////////////////////////////////////////////////////////////////////&#10;////////////////////////////////////////////////////////////////////////////&#10;/////////////////////////////////wAAAP8AAAD/AAEA/wABAP8AAQD/AAEA/wABAP8AAQD/&#10;AAEA/wABAP8AAQD/AAEA/wABAP8AAQD/AAEA/wABAP9nPij/p2ZA/6lnRP+qaEX/qWdE/6poRf+q&#10;aEX/q2lG/6trR/+ra0f/q2tH/65uSP+tbUf/rm5I/61tR/+sbkn/q2xJ/6xtTP+rb03/qW1L/6pr&#10;Sv+qa0r/rW5N/61uTf+qa0r/qmtK/6tsS/+nakv/p2pL/6dqS/+maUr/pGdK/6RkSP+mZkr/rGtP&#10;/6tqTP+paEr/p2ZG/6ZlRf+mZUX/pmVF/6hpSP+rbEv/q2xL/6prSv+qa0j/qmtI/6lqR/+rbEn/&#10;rm9M/6tvS/+rb0v/rHBL/6xwS/+scEv/rXFM/69xTP+tb0r/rm9M/61uS/+sbUr/q2xJ/6tsSf+p&#10;akf/qGlI/6ZlRf+nZkb/p2RH/6pkSv+qZEr/qWNJ/6ljSf+pY0n/qWNJ/6plSP+rZkn/p2JF/6Zh&#10;RP+mY0b/qmVI/6ZjRv+lYkX/qmVI/6plSP+oY0b/qmVI/6xlSf+tZkr/rmdL/65nSf+vaEr/rWZI&#10;/65oR/+uaEf/rmhH/69pSP+vaUj/rWdG/61nRv+tZ0b/sGpJ/7FrSf+ybEr/tG5M/7RuTP+ybEr/&#10;s21M/7NtTP+1bEz/s2pK/7JpSf+ybEv/sWtJ/7JsSv+ybEj/sWtH/7RuSv+zbUn/s21J/7RuSv+0&#10;bEb/s2tF/7VrRv+3b0n/tW1H/7VtR/+1bUf/tm1K/7hvTP+3bkv/tWxJ/7ZuSP+2bkj/tm5I/7Rv&#10;SP+zbkf/tG9I/7RvSP+0b0b/tG9I/7RvSP+1cEn/tG5K/7RuSv+zbUn/tnBM/7ZwTP+1b0v/uHJO&#10;/7dzTv+1cUz/snFL/7BvSf+1cUz/tXFM/7RwS/+1b0v/t3JL/7ZxSv+2cUr/tXFK/7ZyS/+5dE3/&#10;uXRN/7l0Tf+4ck7/tW9L/7dxTf+7dVH/unRQ/7t1Uf+7d1L/v3tW/715VP+8eFP/uXhS/7d1Uv+3&#10;c1D/t3NQ/7lzUf++eFb/vXdV/7t1U/+9d1X/vnVS/7xzUP+6cU7/uHJQ/7p0Uv+7dVP/uHRR/7h0&#10;Uf+5dVL/uXNP/7hyUP+5c1H/uXNR/7hyUP+3cU//t3FP/7dxT/+4clD/uG9P/7pvT/+7cFD/um9P&#10;/7pvT/+6cFP/unBT/7lvUv+6cFP/uW9U/7huU/+5b1T/unBV/7luUf+5blH/um9S/71wUv+9cFL/&#10;vG9R/7puTv+5bE7/um1P/7pvUP+/dFX/v3RX/7twUf+8cVL/uG1O/7hrTf+4a03/umtN/7lqTP+6&#10;a03/u2xO/7tqTf+7ak3/vmpO/79rUf/AalH/wGtP/8FsUP++aU3/vGVK/7xlSv+6ZUn/u2ZK/7xn&#10;S/+7Z0v/umZK/7djR/+1YUX/tWJE/7ZhRf+5ZEj/u2ZK/7tjS/+4YEj/uWFJ/7dfR/+7YUn/vWNJ&#10;/7xiSP++ZEn/wGZL/8FnTP/BZ0z/wmhN/8NpTv/GbU//x25Q/8duUP/GbU//xm9R/8hxU//HcFL/&#10;x3BS/8hyUf/Hc1H/ynZU/8t3Vf/KdlT/y3dV/8t3Vf/NeVf/zXlX/815V//NeVf/zXlX/895WP/S&#10;fFv/0nxb/9V/Xv/WgF3/14Fe/9eBXv/XgV7/2oJe/9yCXf/bgVz/24Fc/9uBXP/cgl3/3YRi/96F&#10;Y//ehWP/34lm/92HZP/giGT/34pl/9+KZf/fimP/4Itk/+GMZf/jjmX/4Yxj/+KNZP/jjmX/5ZFl&#10;/+WRZf/lkmb/5pNn/+eUaP/olWn/6Jdo/+6dbv/rmmv/6Ztq/+6gb//uoW3/8KRy//Cncv/xqHP/&#10;76Zz//Cpdf/xqnb/7qdz/+6mdP/upnT/6aNy/+qkc//up3n/76h6/++sgf/3toz/+LeN//Gwhv/v&#10;r4P/8bGF//Gxhf/xsYP/77GC//K0hf/0tIT/9LSE//O0gf/ytIH/9LaD//O1gv/zt4P/+LyI//W5&#10;hf/wtoT/87uI//W9iv/1vYr/8LuH//O+iv/vuoT/77qE//bDjP/0w4v/88SQ//jJlf/3yZX/9cqV&#10;//nOm//2zZn/98+b//bRnP/816L/9NOd//PSnf/01KH/99ml//japv/33qj/+eKs//3msv/96bb/&#10;/u25//7uvf/+7r3//Oy7//3tvP/97L7/+++///vvv//777//+vC///rwv//47r3/+vC///rwv//6&#10;78H/+e7A//vwwv/88cP/+/DC//nuwP/78ML/+/DC//zxw//988L//fPC//vvvf/57bv/+e27//3x&#10;vf/68Lv/+/K7//zzvP/887z/+/K7//vyu//687z//PW+//n0vP/69b3//PrJ//v6yv/8+83/+/zS&#10;//3+1v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AAP8AAAD/AAAA////////////////////////////////////////////////////&#10;////////////////////////////////////////////////////////////////////////////&#10;////////////////////////////////////////////////////////////////////////////&#10;////////////////////////////////////////////////////////////////////////////&#10;/////////////////////////////////////////wAAAP8AAAD/AAEA/wABAP8AAQD/AAEA/wAB&#10;AP8AAQD/AAEA/wABAP8AAQD/AAEA/wABAP8AAQD/AAEA/wABAP+nZUL/qGZD/6loQv+saEX/qmhF&#10;/6xqR/+raUb/qmhF/6xqR/+sbEj/rW1J/65uSP+tbUf/rW1H/6xsRv+sbkn/qmxH/6tsSf+sbUr/&#10;qW1L/6xtTP+rbEv/r25O/61sTP+sa0v/q2xL/6tsS/+pakn/pmlK/6ZpSv+nZ0v/p2dL/6VlSf+n&#10;Zkr/rGtP/6tqTP+paEr/qGdH/6ZlRf+nZkb/qGdH/6lqSf+sbUr/rW5L/6tsSf+sbEn/q2xJ/6xt&#10;Sv+tbkv/rW5L/6puSf+rb0r/rHBL/61xTP+tcUz/rnJN/61xTP+ucEv/rW5L/65vTP+tbkv/rG1K&#10;/6tsSf+pakf/qGhF/6ZlRf+oZ0f/qWZJ/6tlS/+sZkz/qmRK/6ljSf+rY0r/qGNG/6plSP+rZkn/&#10;qmVI/6hjRv+rZkn/qGVI/6hlSP+mY0b/qmVI/6plRv+qZUb/rGVH/6xlR/+tZkj/r2hK/69oSv+v&#10;aUj/rmhH/69pSP+uaEf/rWdG/69pSP+wakn/rmlI/65pSP+uaUj/sGtK/7FtSv+ybkv/tG5M/7Nv&#10;TP+0bkz/tW9N/7NtTP+0a0v/s2pK/7NqSv+0a0j/smlG/7RsRv+za0X/s2tF/7RuSv+xa0f/smxI&#10;/7ZuSP+2bkj/tWtG/7VrRv+4bkn/tmxH/7dtSP+3bUj/tm5I/7dvSf+4cEr/t29J/7ZuSP+2bkj/&#10;t29H/7hwSP+0b0j/tXBJ/7ZxSv+1cEf/t3JL/7hzTP+4c0z/t29H/7hwSv+1b0v/tnBM/7dxTf+5&#10;c0//unRQ/7h0T/+0c03/tHNN/7JxS/+zb0r/tHBL/7NvSv+2cEz/uHNM/7ZxSv+1cEn/tnFK/7hz&#10;TP+5dE3/uXRN/7p1Tv+5c0//tnBM/7hyTv+5c0//uXNP/7l1UP+6dlH/vXlU/7x4U/+6eVP/uXhS&#10;/7p2Uf+6dlH/uXVQ/7p0Uv++eFb/vnhW/7p0Uv+7dVP/v3ZT/751Uv+8c1D/unFO/7lzUf+7dVP/&#10;unRS/7t1U/+6dFL/uHJQ/7hyTv+6dFD/uHRR/7ZyT/+2cE7/tnBO/7ZwTv+3cU//uG9P/7twUP+6&#10;b0//um9P/7twUP+8cVL/u3FU/7xxUv+8clf/uG5T/7VrUP+4blP/unBV/7pwVf+6b1L/um9Q/7tu&#10;UP+8b1H/u25Q/7puTv+7b0//vXJS/8J3V//KgGP/xnxf/8F3Wv/Adln/wHVW/75zVP+7cFH/t2pM&#10;/7ZpS/+6a03/u2xO/7prTf+7ak3/wGxQ/8BsUP/AalH/v2pO/8BqUf+/ak7/vWZL/7tmSv+7Zkr/&#10;u2ZK/7xnS/++aU3/u2ZK/7diRv+2YUX/tWJE/7VhRf+4Y0f/uWNK/7hiSf+1X0b/t2FI/7hgSP+4&#10;YEj/uWJH/7xiSP++ZEn/wWdM/8FnTP/BZ0z/w2lO/8VrUP/GbU//x25Q/8ZtT//GbU//ynFT/8pz&#10;Vf/Kc1X/yHFT/8hyUf/IclH/yXVT/8t3Vf/Ld1X/y3dV/8t3Vf/MeFb/zXlX/815V//Oelj/znpY&#10;/9F7Wv/TfVz/031c/9V/Xv/WgF//2IJh/9iCX//Ygl//2oJe/9uDX//bgVz/3IJd/9yCXf/cgl3/&#10;3YRi/96FY//chmP/3ohl/9yGY//diGP/34pl/9+KZf/fimX/4Itk/+GMZf/ijWT/4Iti/+GMY//j&#10;jmX/5ZBn/+WRZf/kkWX/5ZJm/+aTZ//nlGj/55Zp/+ybbP/sm2z/6Ztq/+2fbv/vom7/8aVx//Km&#10;cv/xqHP/76Zz//Gqdv/xqnb/7qdz/++odP/vp3X/6qRx/+qkc//vqXj/8ap8/++sf//zs4f/+LiM&#10;//S0iP/vr4P/8LCE//Ozh//xsYP/8bGD//GzhP/ysoL/8rOA//KzgP/0tYL/9LWC//Gyf//ytIH/&#10;9riF//S4hP/wtoT/87mH//O5h//zu4j/8rqH//O7iP/yuof/77qG//K9h//wvYb/8b6J//fFkP/1&#10;x5P/9MmW//fMmf/1zJj/98+b//fPm//51J//9tOd//TTnf/21Z//+Nmj//nbpf/43aj/+uGr//ni&#10;rP/75rH//em2//7tuf/967n//e28//3tvP/67r7//PDA//vvv//78cD//fPC//vxwP/68L///PHD&#10;//vwwv/78ML/+/DC//zxw//88cP/+/DC//vwwv/88cP/+u/B//zxw//68sH/+fHA//vvvf/67rz/&#10;+u68//zwvP/68Lv/+/K7//30vf/78rv//PO8//vyu//887z/+/S9//n0vP/69b7/+/nG//v7yf/+&#10;/c//+/zS//3+1v/+/tz/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AAP8AAAD/AAAA////////////////////////////////////////////&#10;////////////////////////////////////////////////////////////////////////////&#10;////////////////////////////////////////////////////////////////////////////&#10;////////////////////////////////////////////////////////////////////////////&#10;/////////////////////////////////////////////////wAAAP8AAAD/AAEA/wABAP8AAQD/&#10;AAEA/wABAP8AAQD/AAEA/wABAP8AAQD/AAEA/wABAP8AAQD/AAEA/3J0cf+oZkP/qmhF/6tqRP+t&#10;aUb/rGpH/61rSP+sakf/qWdE/6tpRv+ra0f/rW1J/61tR/+sbEb/rGxG/6xuR/+sbkn/q21I/6ts&#10;Sf+sbUr/q2xJ/6xtSv+tbkv/rWxM/6xsSf+sa0v/rWxM/6tsS/+qa0r/qmtK/6lqS/+naEn/qWlN&#10;/6ppTf+paEz/qWhM/6toS/+pZkn/qGdH/6dmRv+paEj/q2pK/6xrS/+sbUr/rG1K/6tsSf+tbUr/&#10;rW5L/61vSv+tb0r/rG5J/6xuSf+rb0r/rXFM/61xTP+scEv/rXFM/61xTP+ucEv/rm9M/65vTP+t&#10;bkv/rG1K/6xsSf+qakf/qWlG/6loSP+raUn/rWhL/6xnSv+sZ0r/rGVJ/6tkSP+rZEj/qmNH/6pj&#10;R/+qZUj/q2ZJ/6tmSf+sZ0j/qGZG/6hmRv+nZUX/qmVG/6xnSP+sZ0j/rGVH/6tkRv+uZ0n/sGlL&#10;/7FqTP+vaUj/r2lI/7BqSf+vaUj/rmhH/7FrSv+wa0r/sGtK/7BrSv+vakn/sWxL/7JuS/+zb0z/&#10;tHBN/7RwTf+1b03/tnBO/7RuTP+1bEn/tGtI/7RrSP+1a0j/tGpH/7VtR/+1bUf/tGxG/7VtR/+z&#10;a0X/smpE/7VtR/+3b0n/tmxH/7VrRv+3bUb/t21G/7dtRv+3bUj/t29J/7huSf+4cEr/uHBK/7dv&#10;Sf+2bkj/t29H/7hwSP+2cUr/t3JL/7ZxSv+1cEn/t3JL/7l0Tf+5dE3/t29H/7lxS/+2cEz/tG5K&#10;/7hyTv+6dlH/uHRP/7dzTv+2dU//tXRO/7ZyTf+zb0r/s29K/7NvSv+2ckv/uHNM/7dyS/+2cUr/&#10;t3JL/7p1Tv+4c0z/uHNM/7p1Tv+6dFD/uXNP/7hyTv+3cU3/uXNP/7h0T/+5dVL/unlT/7p5U/+7&#10;elT/unlT/7x4U/+7d1L/unZR/7p2Uf+9d1X/u3VT/7lzUf+5c1H/vXdV/792U/+9dFH/uXBN/7px&#10;Tv+5c1H/unRS/754Vv+7dVP/uHJO/7hyTv+5c0//t3NO/7dzUP+3cU//tnBO/7ZwTv+4clD/uXBN&#10;/7xxUf+7cFD/um9P/7twUP+9clP/vXJT/7xxUv+9clX/uW5R/7dsT/+3bVL/unBV/7pwVf+6cFX/&#10;u3BR/7pvUP+8b1H/vG9R/75yUv/Cdlb/xXpa/8yBYf/Qh2f/yoFh/8V8XP/Delr/xntb/8Z7W//E&#10;eVn/uGtN/7VoSv+3akz/u2xO/7tsTv+6aUz/vGtO/75qTv+9aU3/v2pO/75pTf+/ak7/u2ZK/7tm&#10;Sv+8Z0v/vGdL/75pTf+/ak7/vmlN/7hjR/+2YUT/tmNF/7djR/+4ZEj/uWVL/7djSf+2Ykj/uGJJ&#10;/7hiSf+4Ykn/umNI/7xlSv++Z0v/wmhN/8FnTP/CaE3/w2lO/8VrUP/HbVL/yG5T/8ZsUf/GbFH/&#10;ynFT/8lyVP/JclT/yHFT/8lyVP/IcVP/yHFT/8p2VP/Ldlf/y3dV/8p2VP/Ld1X/zXlX/8x4Vv/O&#10;elj/znpY/9J8W//Ufl3/1X5g/9V/Xv/Vf17/1oBf/9eBYP/Zg2D/3IRg/9uDX//bgVz/24Nf/92D&#10;Xv/chGD/2oRh/9uFYv/bhWL/24Vi/9qGYv/ciGT/3olk/96KZf/ei2P/34xk/+GMZf/ijWT/4Yxj&#10;/+KNZP/kj2b/5I9m/+SQZP/ij2P/5JFl/+WSZv/mk2f/55Zn/+uaa//tnG3/6Ztq/+qca//vom7/&#10;8KRw//KmdP/wp3T/8Kd0//Gqdv/zrHj/8Kl1/++odP/vp3X/7KRy/+qkc//wqnn/86x+//CtgP/w&#10;sIL/9LSG//S0iP/vr4H/8LCE//Kyhv/xsYP/8rKE//Sygv/xsYH/8bJ///Gyf//ztH//87R///Cx&#10;fP/ztIH/87WC//O3hf/zuYf/8riG//K4iP/zuYf/8riG/++3hP/zu4j/87uI//C7h//vuob/77yH&#10;//TCjf/3x5b/+MqY//fMmf/2y5j/986a//fPm//30p3/+NWf//bVn//31qD/+dqk//vdp//63Kb/&#10;+N2o//ngqv/54q7/++ax//zotf/66bX//e28//zsu//87Lv/+++///vvv//78cD//fPC//zxw//9&#10;8sT//fLE//3yxP/88cP//PHD//zxw//78ML/+u/B//vwwv/88cP/+vLD//70w//89MP/+fHA//vv&#10;vf/7773/+++9//vvvf/78bz//PO8//30vf/78rv//PO8//zzvP/78rv/+vO8//n0vf/79r//+vjF&#10;//z6yf/+/c//+/zS//z91f/+/tz//f7c/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AAP8AAAD/AAAA////////////////////////////////////&#10;////////////////////////////////////////////////////////////////////////////&#10;////////////////////////////////////////////////////////////////////////////&#10;////////////////////////////////////////////////////////////////////////////&#10;/////////////////////////////////////////////////////////wAAAP8AAAD/AAEA/wAB&#10;AP8AAQD/AAEA/wABAP8AAQD/AAEA/wABAP8AAQD/AAEA/wABAP8AAQD/jm5Z/6hmQ/+oZkP/q2dC&#10;/6xoQ/+rakT/qWdE/6poRf+sbEj/q2tI/6trSP+sbEj/rW1J/65uSv+ubkj/sHBK/7ByS/+vcUz/&#10;rW9K/69xTP+vcE3/rm5L/65uS/+wcE3/rm5L/6xsSf+ubkv/rm5L/6xrS/+rakr/rWxM/61sTP+q&#10;aUv/q2pM/61sUP+ua1D/rGlO/6xmTP+rZkn/qmhI/61rS/+ra0j/q2tI/6xsSf+ra0j/q2tI/61t&#10;Sv+tb0r/rW9K/6psRf+rbUb/qm9H/6xxSf+uc0v/rXFM/6xwS/+ucEv/sHJN/7ByTf+vb0v/sHBM&#10;/69vS/+ubkr/rW1J/69tS/+ubEr/qmhG/69qSf+wa0r/r2hK/69oSv+uZ0v/rWZK/69lSv+wZkv/&#10;rWZK/61mSv+sZUn/q2RI/6tmSf+sZ0j/qmhI/6lnR/+nZUX/rWhJ/65pSv+sZ0j/q2RG/6tkRv+v&#10;aUj/smxL/7VsTP+yaUn/sWhF/7NqR/+wakj/sGpI/7NtS/+xa0n/sW1K/7JtTP+ybkv/sG5L/7Ju&#10;S/+0cEv/tXFM/7NvSv+0bkr/uG9M/7lwTf+6cE3/uG5L/7hsSv+5bUn/uGpG/7psSP+5bUn/tmpG&#10;/7drR/+3bUj/tWtG/7VrRv+3bUb/tmxF/7ZsRf+3bUb/tmxF/7ZsRf+2bEX/uG5H/7dtRv+5b0j/&#10;unBJ/7hwSP+3b0f/tm5G/7VwSf+1cEn/tnFK/7ZxSv+1cEn/tXBJ/7dyS/+5cUn/uHBI/7ZxSv+1&#10;cEn/s29I/7ZyS/+4d0//tXRO/7V0Tv+2dU//tHNN/7ZyTf+2ck3/tXFM/7ZyTf+2ckv/t3JL/7dy&#10;S/+5dE3/unVO/7p1Tv+4c0z/tnFK/7p0UP+8dlL/u3VR/7hyTv+3cU3/u3VT/7dzUP+3c1D/unZT&#10;/7p2Uf+7d1L/unZR/7t3Uv+7d1D/u3dS/7p2Uf+7d1L/unZR/7l1UP+4dFH/unZT/7l1Uv+6dFL/&#10;uHJR/7dxUP+4clH/unRS/713Vf+5c1H/uHJO/7lzT/+2ck3/tnJN/7ZyTf+1cUz/uXVQ/7p0UP+6&#10;dFD/unFO/7pxTv+8cVH/um9P/7twUf+9clP/v3RV/7xvUf+5bk//um9Q/7pvUP+3bVD/unBT/7hx&#10;U/+3cFL/uW9S/7luT/+8cVL/vXJS/8Z7W//QhmP/04lk/9GJY//Lhl//xYBZ/8J8WP/De1X/yIBa&#10;/86EX//OhGH/tmtL/7NoSP+3a0v/uGtN/71uT/+6a0z/umlL/7ppS/+9aU3/u2dL/7tnS/+7Z0v/&#10;wGtP/8BrT/+/ak7/u2ZK/8BpTv/Bak//v2hM/7pjRf+3YkP/uWRF/71qTP+7Z0v/uGdK/7loS/+4&#10;Z0r/t2ZJ/7djR/+4ZEj/uWZI/7xnSv++aUz/wGlN/79oTP/Bak7/wmhN/8JoTf/FblL/xW5S/8Rt&#10;Uv/EbVH/xW5S/8dwVP/Gb1H/x3BS/8lyVP/IcVP/yHNU/8dzUf/IdFL/ynZU/8p2VP/KdlT/y3dV&#10;/856WP/Oelj/0Hxa/9B7XP/SfV7/0n1e/9N+X//Ufl3/1H5d/9aAX//Zg2D/3INh/96EX//bgVz/&#10;2oJe/92FYf/fh2P/2oRh/9qEYf/ahmL/2YVj/9qGYv/diWX/34pl/9uHYv/dimL/4Y5k/+GMY//j&#10;i2P/44xh/+WNZf/nk2f/449j/+KOYv/ij2P/4o9j/+KPY//kkWX/4pBh/+mXaP/qmWr/6ppp/+ub&#10;av/rnmr/7KBs/++jcf/so3D/8ahz//WueP/0rXn/8ap2//Cpdf/qonD/7KRy/+6mdP/yrHv/9rB/&#10;//Suff/zr4D/9bOD//Wzg//wsIL/7ap9/++sf//xroH/8LCC//Wzg//4tob/9LWC//SygP/zsX3/&#10;8rB8/+6vev/0tYL/87OD//O3hf/2uoj/87mH//K4iP/zuYn/8beH/++1hf/vtYX/77WF//K6if/2&#10;vo3/9cCO//O/jf/3xJX/+cmZ//rMm//3zJn/9cqX//PKlv/50pv/99Kb//nWnv/42J//+Nif//rb&#10;pf/63Kb/+tym//nep//13qj/+uOv//vmsf/65rP//ey4//rquf/767r/+u6+//vvv//68L///PHD&#10;//7zxf/+88X/+/PE//vzxP/88cP/+/DC//vwwv/678H/+u/B//rvwv/48MH//vbH//72x//89MP/&#10;+fHA//nxwP/89MP//PTD//rwvf/78b7//fO+//3zvv/78rv/+/K7//zzvP/887z/+/S+//r1vf/6&#10;9b7/+fbB//r4xf/7+sr/+/zS//z91f/8/Nb//PzY//3+3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AAP8AAAD/AAAA////////////////////////////&#10;////////////////////////////////////////////////////////////////////////////&#10;////////////////////////////////////////////////////////////////////////////&#10;////////////////////////////////////////////////////////////////////////////&#10;/////////////////////////////////////////////////////////////////wAAAP8AAAD/&#10;AAEA/wABAP8AAQD/AAEA/wABAP8AAQD/AAEA/wABAP8AAQD/AAEA/wABAP+CdW3/q2tH/6tpRv+s&#10;aEX/rmpF/7JuSf+ybkn/sW1I/65sSf+ubkr/q2tI/6tsSf+rbUj/q21I/65wS/+ubkj/sHBK/7Fx&#10;S/+wcEr/snJO/7JyTv+wcEz/r29L/7BwTf+ubkr/sHBN/65uS/+xb03/sHBN/61tSv+sa0v/r25O&#10;/61sTP+ta0v/r2xP/69qTf+wa07/r2pN/69oTP+taEv/sGtM/69tS/+vbUv/rGxJ/65uS/+tbUr/&#10;q2tI/61tSv+ucEv/r3FK/61vSP+sbkf/qm9H/6twSP+uc0v/r3NO/69xTP+wck3/s3NP/7BwTP+v&#10;b0v/r29L/7FvTP+wbkv/rWtI/65sSv+sakj/rGpI/7BrSv+wa0r/sGlL/69oSv+tZkj/rGVJ/69l&#10;Sv+xZ0z/r2VK/7BmS/+uZ0n/rmdJ/69oSv+uaUr/rWhJ/6xnSP+sZ0j/rmlK/69oSv+tZ0b/rGZF&#10;/6xmRf+xaEj/tGtL/7VsSf+zakf/sWhF/7NqR/+wakj/sGpI/7NtS/+xa0n/s29M/7RwTf+0cE3/&#10;tXFO/7JuSf+1cUz/t3FN/7VvS/+zbUv/uG9M/7hvTP+4bkv/tmxJ/7ZqSP+4bEr/uWtH/7psSP+9&#10;b0v/u21J/7drR/+3bUj/t21I/7dtSP+2bkb/tm5G/7dtRv+4bkf/uG5H/7huR/+4bkf/unBJ/7hw&#10;SP+6cEn/uHBI/7hwSP+3b0f/tG9I/7VwSf+3ckv/tnFK/7ZxSv+1cEn/tnFK/7dyS/+7c0v/uXFJ&#10;/7RvSP+1cEn/tHBJ/7dzTP+3dk7/tXRM/7V0TP+3c0z/t3NM/7h0Tf+3c0z/t3JL/7ZyS/+3c0z/&#10;uHNM/7hzTP+5dE3/unVO/7t2T/+6dU7/t3JL/7hzTP+7dVH/unRQ/7lzT/+4ck7/uHJQ/7VxTv+3&#10;c1D/unZR/7h0T/+4dE//uXVQ/7t3UP+6dk//vXdT/715VP+6dlH/unZR/7p2Uf+3dlD/t3ZQ/7Z0&#10;Uf+3dVL/tnFQ/7ZxUP+3clH/uXNS/7x2Vf+4clD/uHJQ/7lzUf+3c1D/t3NO/7l1UP+5dVD/unRQ&#10;/7t1Uf+5c0//unRS/7lzUf+7clL/unBT/7pwU/+8cVL/v3RV/75xU/+5bk//u3BR/7twUf+6cVH/&#10;uG9P/7ZvUf+3cFL/t21Q/7dsTf+5bk//u3BQ/8N4WP/Mgl//z4dh/8+HYf/KhV7/xn5W/8N7U//E&#10;fFT/yX9Y/86EX//PhWD/unBN/7NoSP+2akr/uGtN/7xtTv+5akv/uGdJ/7ppS/+8aUv/u2hK/7xp&#10;S/++ak7/w25R/8NuUf/BbE//vmdL/8BpTf/Bak7/vGdK/7hjRP+5ZEX/u2hI/75rS/+6aUv/umlL&#10;/7tqTP+7akz/t2ZI/7lmSP+9akz/vWpM/8BrTv++aUz/vmlM/79oTP+/aEz/vGVJ/79oTP/EbVL/&#10;xG1S/8RtUv/DbFH/wWpO/8RtUf/FblL/x3BS/8lyVP/JdFX/ynVW/8p1Vv/JdVP/ynZU/8t3Vf/K&#10;dlT/y3dV/815V//Oelj/znpY/856WP/Qe1z/z3tZ/9N/Xf/Ufl3/031c/9V/Xv/Ygl//3INh/92E&#10;Yv/bg1//24Nf/9uGYf/bh2P/2IRg/9mFYf/ahmT/2IRi/9qGZP/bh2P/3Yhj/92IY//fimP/34ph&#10;/+CLYv/kjGT/5I1i/+SNYv/nk2f/5JBk/+KOYv/jj2P/4Y5i/+KQYf/kkmP/4pBh/+iWZ//pmGn/&#10;6Zlo/+mZaP/ommn/6p5s/+ygbv/so3D/8ah1//Wsef/yq3f/7aZy/+6mdP/qoG//7KR0/+6mdv/y&#10;qnr/8qx7//Kse//yrn//8q5///Wxgv/1sYL/7ap9//CtgP/xroH/8a9///Oxgf/3tYP/9rSC//Sy&#10;gP/xr3v/87F9//Kzfv/ztIH/87OD//S0hP/zt4X/87eF//O2h//1uIn/8beH//C2hv/yuIj/8beH&#10;//K6if/0vIv/872O//O9jv/1wpP/98eX//fJmP/2yJb/98yZ//XMlv/50pv/99Kb//nWnv/615//&#10;99ee//jYn//73KP/+t2l//rfqP/436n/+OGr//rlsP/757L//em2//zquP/97bz/+++///zwwP/8&#10;8cP/+/DC//zxw//98sT/+/PE//vzxP/68sP//PHD//zxw//88cP/+u/B//rvwf/78ML//PTF//z0&#10;w//89MP/+PC///jwv//89MP///XC//zyv//78b7/+/G8//zyvf/78rv/+vG6//30vf/99L3//PW+&#10;//v2v//69b7/+PfB//v5yP/6+cn/+vvR//z91f/8/Nb//PzY//z92//9/tz/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AAP8AAAD/AAAA////////////////////&#10;////////////////////////////////////////////////////////////////////////////&#10;////////////////////////////////////////////////////////////////////////////&#10;////////////////////////////////////////////////////////////////////////////&#10;/////////////////////////////////////////////////////////////////////////wAA&#10;AP8AAAD/AAEA/wABAP8AAQD/AAEA/wABAP8AAQD/AAEA/wABAP8AAQD/AAEA/25wbf+vb0v/sHBM&#10;/7BuS/+wbEn/s29K/7ZyTf+2ck3/sW1I/7BuS/+ycE3/rGxI/6xuSf+tb0r/q21I/65wSf+tb0j/&#10;r29J/7FxS/+ycUv/s3JM/7JwTf+vb0v/sHBM/69vS/+ubkr/sHBM/7JwTf+xb03/sW9N/69tS/+v&#10;bU3/sG5O/7BuTv+ybU7/sm1O/7BpTf+waU3/smtP/7BpS/+vaEr/sm1M/69tS/+vbUv/rmxK/7Bw&#10;Tf+xcU7/rW1K/65uS/+wcEz/snRN/7FzTP+vcUr/rnBJ/6xxSf+vdEz/sXNO/7FzTv+1dVH/tXVR&#10;/7BwTP+xb0z/sG5L/7BuS/+ubEn/rGpI/6xqSP+raUf/rmxK/65sSv+ubEr/sWxN/7BpS/+tZkj/&#10;q2RG/7BmSf+xZ0r/r2VI/69lSP+vaEr/sGlL/7FqTP+vaEr/rmdJ/65nSf+vaEr/sWtK/69pSP+s&#10;ZkX/r2ZD/7BnRP+xaEX/tGtI/7VsSf+0a0j/sWtJ/7JsSv+xa0n/smxK/7RuTP+zbUv/tHBN/7Zw&#10;Tv+2cEz/uHJO/7VvS/+3cU3/t3FN/7VvS/+1bEn/t25L/7ZtSv+2bEn/tGpH/7VrSP+2bEn/umxI&#10;/7psSP+8bkr/u21J/7ltSf+3bUj/uG5J/7lvSv+3b0f/t29H/7dvR/+2b0X/t3BG/7lySP+5ckj/&#10;uXJI/7pySv+5cUn/uHBI/7lxSf+4c0z/t3JL/7ZxSv+3ckv/t3JL/7dyS/+4c0z/uXRN/7hzTP+6&#10;dU7/uHNM/7VwSf+1cEn/tXFK/7h0Tf+2dU3/tHNL/7RzS/+3c0z/uHNM/7l0Tf+5dE3/uHNM/7dy&#10;S/+5dE3/uXRN/7p1Tv+6dU7/uXRN/7t2T/+7dk//uXRN/7hzTP+7dk//u3VR/7t1Uf+6dFD/t3FN&#10;/7dxTf+5c0//unZR/7h0T/+4dE3/unZP/7p2T/+6dk//vXhR/755Uv+7d1L/unZR/7l4Uv+4d1H/&#10;tXVP/7V1Uf+2dlL/snJP/7Z0Uv+4c1L/t3FQ/7t1VP+4clH/uHJQ/7p0Uv+6dFL/u3VR/713U/+9&#10;d1P/unRQ/7lzT/+3cU3/vXdV/7p0Uv+4clH/uHFT/7pwU/+7cFP/vnNW/790Vf+7cFH/u3BR/7xx&#10;Uv+7clL/unFR/7hvT/+7cVT/uG1O/7RpSv+1akv/uG1N/7xxUf/AdlP/xX1X/8mBW//JgVn/xHxU&#10;/8J7Uf/Fe1T/yH5X/8l/WP/HfVj/vHBO/7RpSf+3a0v/uGtN/7lqTP+5akz/uGdK/7ppS/+6Z0n/&#10;u2hK/71qTP+9aU3/v2xO/8FsT//Aa07/vmdL/7xnSv+8Z0r/u2ZJ/7hjRP+6ZUb/vGlJ/71qSv+6&#10;akn/umlL/7tqTP++a03/umdJ/7xpS//DcFL/xHFT/8JvUf++aUr/vmlK/75pSv++aUr/v2hK/8Bp&#10;Tf/EbVL/xG1S/8RtUv/DbFD/wGlN/8JrT//EbVH/xm9R/8ZxUv/JdFX/zHdY/855Wv/LeFb/yndV&#10;/8p3Vf/Kd1X/y3ZX/815V//Oelj/znpY/856WP/QfFr/z3tZ/9N/Xf/Vf17/1H5d/9R+Xf/WgF//&#10;2oFf/92EYv/dhWH/2oVg/9qGYv/Zh2L/14Vg/9mHYv/ZhmT/14Nh/9iCX//bhWL/3oZi/9+HY//h&#10;iWP/4opi/+KKYv/jjGH/44xh/+OMYf/ljmP/549n/+SQZP/kkGT/4o5i/+OPYf/kkmP/5JJj/+iW&#10;Z//omGf/55dm/+mZaP/pm2r/6p5s/+qebP/rn23/7qVy//CndP/vpnP/6Z9u/+qgb//roXD/7qR1&#10;/+6kdf/wqHj/7qZ2/++peP/2sH//8Kx9//OvgP/zr4D/8K2A//Kvgv/zr4D/8q5///GtfP/ysH7/&#10;9LKA//SygP/xr3v/9bN///a0gv/xsn//8bGB//Kygv/wsoP/8bOE//K1hv/1uIn/8LaG//K4iP/3&#10;vY3/9buL//O7jP/xuYr/9LyN//O9j//1wZL/+MWY//TElP/zxZP/+s+a//jPmf/30Jf/99OZ//rX&#10;nf/72KD/9dWc//bWnf/73KP//N6o//3fqf/54Kr/+eKs//vksP/75rH/++e0//zrt//+7Lr//fHB&#10;//3xwf/88MD/+u/B//vwwv/88cP//fLE//3yxP/68sP/+/PE//z0xf/98sT//fLE//3yxP/988L/&#10;+fHA//nxwP/88sH/+vC///rwvf/88r///fPA//3zwP/88r//+/G8//vxvP/78bz/+vG6//zzvP/7&#10;9L3//fbA//z3wP/698L/+vjF//v6yv/7+sz/+vvR//z91f/9/dn//v7a//z92//9/tz/AwQ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AAP8AAAD/AAAA////////////&#10;////////////////////////////////////////////////////////////////////////////&#10;////////////////////////////////////////////////////////////////////////////&#10;////////////////////////////////////////////////////////////////////////////&#10;////////////////////////////////////////////////////////////////////////////&#10;/////wAAAP8AAAD/AAEA/wABAP8AAQD/AAEA/wABAP8AAQD/AAEA/wABAP8AAQD/AAEA/7JyTP+w&#10;cEr/r29J/69vSf+vbkj/s29K/7VxTP+0cEv/rmpF/6xqR/+ycE3/r29L/61vSv+tb0r/q21G/65w&#10;Sf+ubkj/r3BH/69wR/+0cEv/tHBL/7BvSf+wb0n/sXFL/7FxS/+wcEr/s3FO/7FvTP+wbkv/snBO&#10;/7JwTv+xb03/snBQ/7FvT/+ybU7/tG1P/7JrTf+ya03/s2xO/7FqTP+xa0r/sm1M/6xqSP+ta0j/&#10;rmxK/69tS/+wbkz/r21L/69tS/+xb0z/sXFL/7BwSv+wcEr/snJM/7J0Tf+ydE3/sHBM/7JyT/+z&#10;c1D/tXNR/7BuTP+vbUv/rmlI/69qSf+wa0r/sGtK/6xqSP+raUf/rGpI/65sSv+ubEr/s25P/7Br&#10;TP+uZ0n/rmdJ/7BpS/+xakz/sWdK/69lSP+sZUf/r2hK/7BpS/+uZ0n/rWZI/65nSf+uZ0n/r2lI&#10;/7BqSf+vZkP/r2ZD/7JpRv+yakT/tWxJ/7VsSf+1b03/tG5M/7NtS/+0bkz/sW1K/7JuS/+zb0z/&#10;tnBO/7RuTP+zbUn/t3FN/7VvS/+5cUv/uHBK/7VtR/+2bEn/t21K/7dtSv+2bEn/tmxJ/7ZsSf+2&#10;bEn/t2tH/7drR/+6bEj/t2tH/7puSv+3bUb/tmxF/7VtRf+4cEj/uHBI/7ZuRv+1bkT/tm9F/7dw&#10;Rv+3cEb/t3BG/7lySP+4cEj/uXFJ/7lxSf+4c0z/uHNM/7ZxSv+3ckn/t3JJ/7hzSv+5dEv/uXRL&#10;/7dyS/+5dE3/uXRN/7p1Tv+5dE3/tnJL/7ZyS/+3c0z/tnJL/7ZzSf+4c0r/uXRL/7t0Sv+7c0v/&#10;uXFJ/7ZxSv+3ckv/uHNM/7t2T/+/d0//vHVL/7x1S/+7dk3/uXRL/7l0S/+8d1D/u3ZP/7p1Tv+6&#10;dU7/uHNM/7p1Tv+7dk//u3ZP/7x3UP+7dk//unZP/7h0Tf+4dE3/unZP/7x4Uf+9eVT/vXlU/7x7&#10;Vf+7elT/tnZQ/7V1Uf+zc0//tHRR/7h4Vf+6eFb/t3JR/7hyUf+4clH/uXNS/7t1VP+4clD/uXNR&#10;/713Vf+7dVP/t3FN/7dxTf+2ck3/uXVS/7dyUf+2cVD/unNV/7txVP+4blP/vHFU/75zVv+7cFH/&#10;u3BR/71yU/+7cVT/unBT/7pwU/+7clL/um9P/7htTf+2a0v/uW5O/7ZrS/+1akr/tm1K/751Uv+/&#10;d1H/vnZQ/71zTP+9c0z/w3lS/8N4Uf/BdVH/vHBO/7drS/+4bEz/uGtN/7hpS/+6a03/uWhL/7hn&#10;Sv+5ZUn/umZK/7llSf+3Y0f/uGRI/7plSf+7Zkr/umVI/7plSP+6ZUj/uWRH/7dkRv+5Zkj/u2hK&#10;/7xpS/+7aEr/uWZI/7lmSP+8aUv/u2hK/7xpS/+/bE7/v2xO/71qTP+9akr/vmlK/79qS//CbU7/&#10;wGtM/75pSv/Aa07/wGtO/75pTP++aUz/vWhL/8BpTf/Bak7/wGtM/8JtTv/FcFH/yXZW/857W//M&#10;eVf/yndV/8p3Vf/Kd1f/ynVW/8x4Vv/Oelj/zHhW/897Wf/Tf13/1IBe/9WBX//WgF//1H5d/9N6&#10;Wv/Ue1n/2H9d/9qBX//Zg2D/1YFd/9WBXf/YhGD/2oZi/9uHY//ZhWP/1oBf/9aAXf/agV//3YNe&#10;/96EX//ehV3/4Idd/+KJX//iiV//4Yhc/+KJXf/ji2P/5o5m/+ePZ//mjmb/4o5i/+KOYv/ijmD/&#10;5JBi/+aUZf/ikGD/4JBf/+qaaf/qnGv/6pxr/+mda//pnWv/7qJw/+6icP/vo3H/659t/+ufbv/r&#10;oXD/7KJx/+2jdP/to3T/66Fy/+ujc//vp3f/7qh3//Cqef/spXf/87CD//SxhP/0sIH/8q59//Cs&#10;e//yrn3/869+//Gvff/xr33/9LKA//Wzgf/xr33/769//++vf//usIH/8rSF//S2h//ytIX/8bSF&#10;//S3iP/0uor/87mJ//S6iv/yuov/87uM//G7jf/1wZL/9MGS//HBkf/zxZP/+9Cb//nQmv/3zpb/&#10;9dCZ//nUnf/61Z7/9tOb//PSnP/72qT/+9ym//vdp//53qn/+eCq//bfqf/44a3/+uWw//vntP/+&#10;6rj//u69//zsu//26rr/+e29//ruvv/678H//vPF//3yxP/78ML//PHD//zxw//68L///PLB//zy&#10;wf/88sH/+vC///vvvf/98b///fG///vvvf/67rz/+vC9//vxvv//9cL//fO+//vxvP/78bz/+e+6&#10;//vxvP/58rz//fbA//v4w//6+MX/+vjH//z7zf/6+8//+/zS//3+1v/9/df//f3Z//392//8/dv/&#10;/P3b/wAD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AAP8AAAD/AAAA////&#10;////////////////////////////////////////////////////////////////////////////&#10;/wAAAP8AAAD/AAAA/wAAAP8AAAD/AAAA/wAAAP//////////////////////////////////////&#10;//////////////////////////8AAAD/AAAA/wAAAP8AAAD/AAAA/wAAAP8AAAD/AAAA/wAAAP8A&#10;AAD/AAAA/wAAAP//////////////////////////////////////////////////////////////&#10;/////////////wAAAP8AAAD/AAEA/wABAP8AAQD/AAEA/wABAP8AAQD/AAEA/wABAP8WDwf/tHdL&#10;/7J0S/+xc0r/s3VO/7FzTP+vb0n/rm5I/7BvSf+wb0n/sG9J/7JwTf+zcU7/r29L/61vSv+sbkn/&#10;rG5H/65wSf+xckn/sXJJ/7FwSP+zb0r/tXFM/7ZyTf+ycUv/sXFL/7JyTP+yckz/s3NP/7RyT/+0&#10;ck//tHJQ/7RyUP+zcU//s3FR/7JwUP+0b1D/tXBR/7RtT/+0bU//tW5Q/7hyUf+zbk3/sm1M/69t&#10;S/+vbUv/sW9N/7FvTf+wbkz/sWxL/7JuS/+xb0z/sW9M/69uSP+xcUv/tHRQ/7R0UP+zc0//sHBN&#10;/7FwUP+wb0//r21N/61rS/+raUn/rmlK/69qS/+vakv/sWxL/7BuTP+wbk7/rmxM/65sTP+vbU3/&#10;sm1O/69qS/+vakv/sGlL/7BpS/+xakz/sWtK/69pSP+xaEj/tGtL/7NqSv+zakr/sGdH/7FoSP+y&#10;aUn/sWtK/7BqSf+xa0n/tGtI/7NqR/+zakf/tWxJ/7ZtSv+1b03/tG5M/7NtS/+0bkz/sW1K/7Ju&#10;S/+zb0z/tW9N/7VvTf+2cEz/tnBM/7VvS/+3b0n/uHBK/7lxS/+5b0r/uW9K/7pwTf+6cE3/t21K&#10;/7txTv+7cUz/t21I/7ZsR/+5b0j/uG5H/7huR/+3bUb/tW1F/7ZuRv+5cUn/uXFJ/7lxSf+4cEj/&#10;t29H/7hxR/+5ckj/uXJI/7t0Sv+6ckr/u3RK/7pySv+7dEr/uHNK/7hzSv+8d07/uHNK/7dySf+6&#10;dUz/uXRN/7p1Tv+7dk//u3ZP/7x3UP+6dU7/t3NM/7p1Tv+5dEv/t3JJ/7hzSv+7dEr/unNJ/7t0&#10;Sv+8dUv/vXVN/7hzTP+5dE3/unJK/7x0TP+9dU3/u3RK/8F6UP+9dkz/uXRL/7t2Tf++eVD/vnlQ&#10;/7x3Tv+9dkz/vXVN/712TP+8dEz/vHdQ/714Uf+8d1D/u3dQ/7p2T/+6dk//unZP/7t3Uv+8eFP/&#10;vXlU/7t6VP+7elT/u3pU/7l4Uv+1dU//tnRR/7d1Uv+3dVL/uHRR/7hyUP+6dFL/u3VT/7lzUf+5&#10;c0//vHZS/8B6WP+7dVP/uHJQ/7hyUP+5c1H/t3JR/7dxUP+4clH/uXNS/7pzVf+6cFP/vHFS/75z&#10;VP+8cVL/u3BR/7tyUv+6cFP/unBT/7lvUv+6b1D/u3BQ/7twUP+6b0//um9P/7luTv+4bU3/tm1N&#10;/7ZrS/+2bEn/vHJP/7txTv+1a0j/uG5L/791Uv/AdlP/wHRS/7xwUP+5bU3/uGxM/7hpS/+5akz/&#10;uGlL/7hnSv+2ZUj/uGRI/7llSf+5ZUn/t2NH/7dmSf+6aUz/uWhL/7hnSv+6Zkr/uWVJ/7llSf+7&#10;Z0v/umlM/7ppTP+4Z0r/uGdK/7xoTP++a03/u2dL/7pnSf+7aEr/vGlL/75rTf/AbU3/wW5O/79s&#10;TP/Dbk//xG9Q/8BrTP/BbE//xG9S/8NuUf++aUz/vWhL/8BpTf/Bak7/w25R/8JtTv/Bbk7/xnNT&#10;/8x5Wf/LeFb/y3hW/8x5V//NeVf/y3dV/815V//PfFr/0H1b/9F+XP/Sf13/1oNh/9mFY//Xg1//&#10;039b/9N9XP/Vf17/14Fg/9aAX//XgWD/1YFd/9eBXv/Zg2D/2IJf/9qBX//bgmD/2H9d/9h/Xf/Z&#10;f1r/24Fc/92DXv/cgl3/3oVd/+GIYP/gh13/34Zc/9+GXP/iiV//5Y1l/+SMZP/iimL/5Y1l/+OO&#10;Zf/gjGD/4Ixg/+COX//ikGH/5ZRl/+qaaf/ommn/6pxr/+qca//nmWj/6Jpp/+ibZ//om2f/6pxr&#10;/+qca//toW//7qJw//Ckcv/uonH/7aNy/++ldP/wqHj/8qp6//Cqef/up3n/9K59//awf//0sIH/&#10;8Kx7//Kuff/zr37/869+//Swf//0sH//8q59//Gvf//0soL/8rKE//Cyg//wsoP/8rOH//K0hf/x&#10;s4T/8rWG//W4if/0t4j/8beH//W7i//1vYz/+MCR//XAjv/1wY//8L6L/++/jv/zxZH/+s+a//nQ&#10;mv/50pv/+NCc//fSnf/31J7/+NWf//fWoP/52KL/+dii//rap//636r/++Cr//rhq//74a7/+uOv&#10;//rjr//55K///Oi1//rotv/767r//u69//vvv//78cD//PHD//vwwv/88cP//fLE//3zwv/78cD/&#10;+/HA//vxwP/78cD/+/HA//zywf/98b///vLA//3xv//67rz/+++9//vxvP/+9L////XC//vxvv/6&#10;8L3//fPA//v1wf/587//+/jF//38zP///tD//f7U//3+1P/9/tb//v7Y//391//8/Nb//f3Z//39&#10;2//8/dv//P3b//z92/8gI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AAP8AAAD/&#10;AAAA//////////////////////////////////////////////////////////////////////8A&#10;AAD/AAAA/wAAAP8AAAD/AAAA/wAAAP8AAAD/AAAA/wAAAP8AAAD/AAAA////////////////////&#10;//////////////////////////////////8AAAD/AAAA/wAAAP8AAAD/AAAA/wAAAP8AAAD/AAAA&#10;/wAAAP8AAAD/AAAA/wAAAP//////////////////////////////////////////////////////&#10;/////////////////////wAAAP8AAAD/AAEA/wABAP8AAQD/AAEA/wABAP8AAQD/AAEA/wABAP+0&#10;d0r/s3hM/7F2Sv+vdEr/r3RK/7FzTP+wckv/sXFL/7FxS/+wcEr/sHBK/7BvSf+zc0//sHBM/69v&#10;S/+sbkf/rW9I/7ByS/+xcUv/sHFI/7RzS/+1cUr/tHBL/7VxTP+ycUv/snFL/7JyTP+yckz/sHBK&#10;/7NyTP+zcU7/s3FO/7NxT/+0clD/tHJQ/7NxUf+zbk//tXBR/7VuUP+0bU//tW5Q/7dwUv+2cE//&#10;s25N/7FsS/+vbUv/sG5M/7JtTP+ybUz/sW1K/7RwTf+0cE3/sW9M/7FvTP+zcU7/s3NP/7FxTv+u&#10;bkv/sG9P/69uTv+tbEz/rmxM/6tpSf+qaEj/rmlK/69qS/+xbEv/sWxL/69tS/+wbk7/rmxM/6xr&#10;S/+tbEz/r21N/65pSv+vakv/sWpM/7JrTf+ybEv/sWtK/7JsS/+0a0j/tGtI/7JpSf+yaUn/tGtL&#10;/7NqSv+0a0v/s21M/7JsS/+ybEv/tWxJ/7JpRv+yaUb/tWxJ/7ZtSv+0bkz/s21L/7NtS/+0bkz/&#10;s21L/7NvTP+zb0z/tW9N/7RuTP+1b03/tnBM/7ZwTP+5cUv/uXFL/7lxS/+5b0r/u3FM/7lvSv+7&#10;cUz/uG5J/7lvSv+5b0r/t21I/7dtRv+4bkf/uW9I/7dtRv+2bkb/tW1F/7ZuRv+5cUn/unJK/7lx&#10;Sf+4cEj/uXFJ/7lySP+5ckj/t3JJ/7hzSv+4c0r/uXRL/7l0S/+5dEv/unVM/7p1TP+7dk3/uHNK&#10;/7dySf+6dU7/u3ZP/7l1Tv+6dk//uXVO/7t2T/+5dE3/uXRL/7t2Tf+6dUz/uXRL/7l0S/+6c0n/&#10;unNJ/7t0Sv+8dUv/vXZM/7lxSf+7c0v/u3NL/7x0TP+7c0v/u3RK/753Tf+9dkz/vHVL/794Tv/D&#10;fFL/xH1T/8N8Uv+/eE7/vXZM/7x1S/+8dUv/u3ZP/714Uf+8eFH/vXlS/7p5Uf+5eFD/uXhQ/7l4&#10;Uv+7d1L/vHhT/715VP+7d1L/vXlU/7p5U/+4d1H/tXNQ/7VzUP+4dFH/t3NQ/7lzT/+6dFD/unRQ&#10;/7p0UP+7dVH/v3lV/8J8WP+8dlL/t3FP/7hyUP+5c1H/uHJQ/7lzUv+5c1L/uXNS/7tyUv+6cVH/&#10;u3BQ/71yUv+8cVH/uG9P/7duTv+3bVD/t21Q/7dtUP+5b1L/u3BR/7twUf+6b0//uW5P/7luTv+2&#10;a0v/uG1N/7htTf+0aUn/um9P/7htTf+wZUX/s2lG/75zU/+9c1D/wHRU/71xUf+5bU3/uGlK/7hp&#10;S/+5akz/uGlL/7hnSv+3Zkn/t2ZJ/7loS/+3Zkn/tmVI/7dmSf+6aUz/uWhL/7hnSv+4Z0r/tmVI&#10;/7loS/+7ak3/u2pN/7tqTf+6Zkr/u2dL/7xoTP+9aU3/umdJ/7lmSP+5Zkj/u2hK/71qSv/Bbk7/&#10;wW5O/8FuTv/Gc1P/x3JT/8VwUf/DblH/xG9S/8RvUv/CbVD/vGdK/71oS//Aa07/xXBT/8JvT//C&#10;b0//xnNT/8l2VP/LeFb/zXpY/898Wv/MeVf/y3hW/8x5V//PfFr/z3xa/9B9W//Sf13/14Ri/9iF&#10;Y//YhGL/1YFd/9F9W//VgV3/14Nh/9aCYP/VgV//1IBe/9WBX//YgmH/1oBd/9h/Xf/agV//2YBe&#10;/9qBX//Zf1r/2oBb/92DXv/cgl3/3YNe/92EXP/gh1//4Idd/+GIXv/jimD/5Y1l/+OLY//iimL/&#10;5I9m/+SPZv/jj2P/4o5i/+KQYf/kkmP/55Vl/+iYZ//pm2r/6ppp/+aWY//mlmX/6Jhl/+eXZP/p&#10;mWb/655q/+qdaf/qnWn/651s/+2fbv/qnmz/659t/++jcv/xp3b/8Kh4//Gpef/wqXv/8Kl7//Gr&#10;ev/wqnn/8qx5//Ksef/xq3j/8qx5//GtfP/yrn//8a1+//Gugf/ysoT/87OF//Kyhv/xsYX/8bGF&#10;//Kyhv/vsYL/87WG//S2h//ytYb/77WF//S6iv/3v47/+cGQ//fCkP/zv43/772I/+/AjP/0xpL/&#10;+9Cb//rRm//40Jz/+NCc//bRnP/20Z3/9tKe//jUoP/11J//99ah//nZpv/73an/+9+t//vfrf/5&#10;36z/+uCt//jhrf/54q7/++e0//fmsv/767r//u69//3vvv/88sH//fPC//zxw//78ML/+/HA//3z&#10;wv/988L//PLB//vxwP/78cD/+/HA//rwv//7773//vLA//3xv//67rz/+++9//vxvP/988D///XC&#10;//zyv//68L3//fPA//v1wf/69MD/+/jF//38zP/+/c///f7U//v80v/9/tb//f3X//391//8/Nb/&#10;/f3Z//392f/9/dn//P3b//v82v/8/dv/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A&#10;AP8AAAD/AAAA////////////////////////////////////////////////////////////////&#10;/wAAAP8AAAD/AAAA/wAAAP8AAAD/AAAA/wAAAP8AAAD/AAAA/wAAAP8AAAD/AAAA/wAAAP//////&#10;/////////////////////////////////////wAAAP8AAAD/AAAA/wAAAP8AAAD/AAAA/wAAAP8A&#10;AAD/AAAA/wAAAP8AAAD/AAAA/wAAAP//////////////////////////////////////////////&#10;/////////////////////////////wAAAP8AAAD/AAEA/wABAP8AAQD/AAEA/wABAP8AAQD/AAEA&#10;/7V4S/+0d0r/sndL/7J3S/+wdUv/r3RK/690Sv+xc0z/sXNM/7JyTP+wcEr/sXFL/7FxS/+yckz/&#10;sXFL/7FxS/+wcEr/r3FK/7ByS/+xcUv/r3BH/7RzS/+zckr/sG9H/7NyTP+zckz/tHNN/7R0Tv+0&#10;dE7/sHBK/7BwSv+0ck//tHJP/7JwTf+zcU//s3FP/7NxT/+1cFH/tnFS/7ZvUf+0bU//tG1P/7dw&#10;Uv+3cFL/s25N/7JtTP+wbkz/sG5M/7JtTP+ybkv/s29M/7VxTv+0cE3/sW9M/7JwTf+zcU7/s3NQ&#10;/7BwTf+vbk7/sG9P/69uTv+sa0v/q2pK/6tpSf+raUn/r2pL/7BrTP+ybUz/sWxL/69tTf+vbU3/&#10;rmxM/65sTP+ubEz/r21N/7FsTf+ybU7/s2xO/7NtTP+zbUz/s21M/7NtTP+1bEn/tWxJ/7NqR/+z&#10;akf/tGtL/7NqSv+0a0v/s21M/7FrSv+xa0r/smxL/7JsS/+ybEv/tm1N/7hvT/+1b03/s21L/7Nt&#10;S/+0bkz/tG5M/7RuTP+zb0z/tXFO/7ZwTv+2cE7/tnBM/7ZwTP+3cU3/uXFL/7lxS/+5b0r/uG5J&#10;/7huSf+5b0r/uW9K/7huSf+4bkn/t21G/7dtRv+4bkf/uW9I/7dvR/+2bkb/t29H/7dvR/+6ckz/&#10;unJM/7hwSP+5cUn/uXFJ/7dySf+3ckn/t3JJ/7hzSv+5dEv/uXRL/7t2Tf+8d07/vHdO/7t2Tf+8&#10;d07/unVM/7hzSv+6dU7/u3ZP/7l0Tf+4dE3/uHRN/7t2T/+7dk3/u3ZN/7x3Tv+5dEv/uHNK/7t0&#10;Sv+7dEr/unNJ/7t0Sv+5dEv/u3ZN/7hzSv+5dEv/vHRM/7x1S/+8dUv/u3RK/712TP+9dkz/vXZM&#10;/794Tv/DfFL/w3xS/8R9U//Ce1H/vndN/712TP+8dUv/unVO/7p2T/+8eFH/u3pS/7t6Uv+6eVH/&#10;uXhQ/7l4Uv+7d1L/u3dS/7x4U/+8eFP/u3pU/7t6VP+4d1H/tnVP/7V0Tv+3c07/t3NO/7t1Uf+6&#10;dFD/u3VR/7p0UP+8dlL/wnxY/8N/Wv+8dlL/t3FP/7hyUP+6dFL/uXNR/7xzUP+8c1P/vHNT/7ty&#10;Uv+8cVH/vHFR/71yUv+7cFD/uG9P/7ZtTf+3bVD/tW5Q/7dtUP+5b1L/unBT/7twUf+6b1D/uW5P&#10;/7luTv+4bU3/uW5O/7luTv+1akr/u3BQ/7luTv+xZkb/s2hI/7xxUf+8cVH/vXFR/7xwUP+5bU3/&#10;uWpL/7lqTP+5akz/umlM/7dmSf+3Zkn/uGdK/7loS/+4Z0r/t2ZJ/7hnSv+6aUz/u2pN/7loS/+4&#10;Z0r/t2ZJ/7ppTP+7ak3/vGtO/75qTv+9aU3/vGhM/71pTf+8aUv/vGlL/7xpS/+9aEv/vmtL/75r&#10;S/+/bEz/wW5O/8FuTP/HdFT/ynVW/8VyUv/DblH/wG1P/8RvUv/DblH/umVI/7tmSf+9aEv/xnFU&#10;/8d0VP/Jdlb/yndX/8l2VP/MeVf/0X5c/9F+XP/Oe1n/y3hW/8x5V//Nelj/z3xa/857Wf/QfVv/&#10;0n9d/9WCYP/VgmD/0n9d/9F9W//UgF7/1oJg/9J/Xf/Sf13/1IBe/9WBX//XgWD/1X9c/9d+XP/Z&#10;gF7/2oBb/9uBXP/bgVz/24Fc/96EX//dg17/3YNe/92DXv/hiGD/4Yhe/+GIXv/iiV//5Ixk/+OL&#10;Y//gi2L/445l/+OPY//jj2P/45Bk/+WTZP/mlGX/5pRk/+SUY//mlmX/55dm/+WVZP/llWL/6Jhl&#10;/+iYZf/pmWb/65to/+qdaf/qnWn/655q/+udbP/qnGv/651s/+2hcP/vpXT/8KZ3//Gpef/zqn3/&#10;76h6/+6nef/vqXj/8qx5//Ksef/xq3j/8qx5//Kse//yrn//8K2A//CtgP/xsYP/8rKE//Gxhf/v&#10;r4P/8LCE//Gxhf/wsIL/8rSF//GzhP/xs4T/8rWG//O5if/1u4v/97+O//e/jv/yvoz/772K//XG&#10;kv/7zZn/+9Cb//jRmv/3z5v/+NOe//bRnf/0z5v/9tGd//fTn//41KD/99ah//nYo//83qz//N6s&#10;//rerP/43Kr/+N6r//rgrf/647H/+uaz//vntP/967n//e28//3vvv/+8sL//fPC//zxw//88cP/&#10;+/HA//3zwv/988L//PLB//zywf/78cD/+vC///rwv//68L///vLA//3xv//67rz/+++9//vvvf/7&#10;8b7//fPA//3zwP/68L3//PK///v1wf/587//+vfC//r4xf/7+sr//PvN//v80v/9/tb//f3X//39&#10;1//8/Nb//PzY//392f/9/dn//P3b//z92//8/dv/fH9s/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AAP8AAAD/AAAA////////////////////////////////////////////////////////&#10;////AAAA/wAAAP8AAAD/AAAA/wAAAP///////////////////////////wAAAP8AAAD/AAAA/wAA&#10;AP8AAAD//////////////////////////////////////wAAAP8AAAD/AAAA////////////////&#10;////////////////////////////////////////////////////////////////////////////&#10;/////////////////////////////////////wAAAP8AAAD/AAEA/wABAP8AAQD/AAEA/wABAP8A&#10;AQD/uHtM/7d6Tf+0d0r/sXZK/7N4TP+zeEz/sXZM/690Sv+wdUv/snRN/7FzTP+xcUv/snJM/7Jy&#10;TP+yckz/sHBK/7FxS/+yckz/sHJL/7ByS/+wcEr/r3BH/7FySf+zckr/sXBI/7NyTP+1dEz/tnVN&#10;/7V2Tf+2dlD/snJM/7FxS/+yckz/tnRR/7RyT/+0ck//s3FP/7RyUP+3clP/t3JT/7hxU/+1blD/&#10;tG1P/7dwUv+2b1H/tG1P/7NuTf+0b07/s25N/7FvTf+0cE3/tXFO/7VxTv+zcU7/sW9M/7JwTf+z&#10;cU//snJP/7BvT/+vbk7/sG9R/69uTv+rakz/q2pM/6tqSv+ta0v/rWtL/7BrTP+ybUz/sWxL/7Fs&#10;Tf+ubEz/rWtL/65sTP+ta0v/sG5O/7NuT/+0b1D/s2xO/7NtTP+1b07/tG5N/7NtTP+0bk3/tG5N&#10;/7JsS/+0a0j/s2pK/7NqSv+0a0v/s21M/7FrSv+xa0r/s21M/7RuTf+0bk3/tW9O/7dxUP+5cE3/&#10;tm1K/7RuTP+0bkz/tG5M/7VvTf+2cE7/tXFO/7ZwTv+3cU//t3FN/7ZwTP+3cU3/t3FN/7lxS/+4&#10;cEr/t21I/7dtSP+4bkn/uW9K/7dtSP+5b0j/uG5H/7huR/+4bkf/uXFJ/7hwSP+3b0f/tnFK/7Zx&#10;Sv+4ck7/t3FN/7ZxSv+3ckv/t3JL/7dySf+3ckn/t3JJ/7l0S/+6dUz/uXRL/715TP++ek3/vXlM&#10;/7x3Tv+9eE//vnlQ/7p1Tv+7dk//u3ZP/7l0Tf+4dE3/t3JL/7p1Tv+9eE//vnlQ/714T/+5dEv/&#10;uXRL/7x1S/+8dUv/u3RK/7t0Sv+5dEv/u3ZN/7l0S/+7dk3/vXZM/7x1S/+9dkz/vHVL/7t0Sv+9&#10;dkz/vXZM/794Tv/Ce1H/wXpQ/8J7Uf/Ce1H/wXpQ/753Tf+7dk3/u3ZP/7l1Tv+4d0//u3pS/7x7&#10;U/+6eVH/uXhQ/7t3UP+6dk//u3dS/7t3Uv+8eFP/u3pU/7t6VP+5eFL/t3ZQ/7RzTf+3c07/uHRP&#10;/7t1Uf+5c0//u3VR/7p0UP+7d1L/wn5Z/8N/Wv+7d1L/uHJQ/7hyUP+7dVP/vHNQ/7xzUP+8c1D/&#10;vHJP/71zUP+9c1D/vnRR/75zU/+7cFD/uG9P/7duTv+3cVD/t3BS/7ZvUf+3cFL/unBT/7lvUv+3&#10;bVD/uW5P/7pvT/+5bk7/uW5O/7luTv+2a0v/u3BQ/7twUP+2a0v/tWpK/7htTf+8cVH/uW1N/7lt&#10;Tf+7bE3/umtM/7hpS/+4aUv/uWhL/7hnSv+4Z0r/uGdK/7dmSf+4Z0r/t2hK/7doSv+6aUz/vGtO&#10;/7ppTP+5aEr/uWhL/7ppTP+6aUz/vGtO/8FtUf/AbFD/vWlN/79sTv+9akz/v2xO/79sTv/CbU7/&#10;wW5O/79sTP++a0v/wG1L/8JvTf/HdFL/yXZW/8VyUv/BbE//wG1P/8dyVf/FcFP/umVI/7lkR/+6&#10;ZUj/w25R/8ZzU//Jdlb/yXZW/8l2VP/MeVf/zntZ/857Wf/Nelj/y3hW/8p3Vf/LeFb/zHxZ/8x5&#10;V//Nelj/zntZ/9F+XP/Rflz/0X5c/9B9W//Sf13/0n9d/9F+XP/TgF7/04Be/9WBX//Wgl7/1H5b&#10;/9R+W//ZgV3/2oBb/9uBXP/cgl3/24Jg/92EYv/cg2H/3YNe/96EX//hiGD/4Yhg/9+GXP/fh1//&#10;4opi/+GMY//hjGP/4Yxj/+GNYf/ijmL/449h/+WTZP/mlGX/5JJi/+SSYv/jkWH/5ZNj/+aUZP/m&#10;lGT/6JZk/+mXZ//omGX/6Jhn/+ubaP/tnWz/651s/+qca//qnGv/651s/+yebv/vo3L/7qR1//Gn&#10;eP/xqXn/8Kd6/+6nef/wqnn/8qx7//Grev/yrHv/8618//Kse//1roD/8a6B//CtgP/zsIP/8bGD&#10;//CwhP/vr4P/8bGF//Kyhv/xsYP/8rSF/++xgv/xs4T/87aH//O2h//xt4f/9LqK//W9jP/yvoz/&#10;8b+M//nLl//80Zz//dSg//nRnf/20Zz//dik//fTn//20Z3/9tGd//bSnv/41KD/99ah//jXpP/6&#10;2qn/+dup//rcqv/326n/+Nyq//rgr//75LL/+uSy//vntP/86rj/++u6//7uvf/98cH//PLB//zy&#10;wf/988L//PLB//zywf/988L/+/HA//zywf/68L//+vC///rwv//78cD//PLB//3xv//67rz/+++9&#10;//ruvP/68L3//PK///3zwP/68L3//PK///r0wP/587//+/a///n2wf/6+MX/+vnJ//r7z//9/tb/&#10;/P3V//391//8/Nb//PzY//392f/9/dn//f7c//z92//9/tz//P3b/y0uJv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AAP8AAAD/AAAA////////////////////////////////////////////////&#10;////////////AAAA/wAAAP8AAAD/////////////////////////////////////////////////&#10;AAAA/wAAAP8AAAD//////////////////////////////////////wAAAP8AAAD/AAAA////////&#10;////////////////////////////////////////////////////////////////////////////&#10;/////////////////////////////////////////////wAAAP8AAAD/AAEA/wABAP8AAQD/AAEA&#10;/wABAP9fYV7/uXxN/7h7Tv+3ek3/s3hM/7R5Tf+zeEz/s3hO/7F4Tf+zeFD/sndP/7N1Tv+0dk3/&#10;tHRO/7FySf+wb0f/sG9H/7BvR/+ycUv/r29J/7JyTP+yckz/snJM/7RzS/+0c0v/tHNL/7RzS/+z&#10;dEv/tXZN/7V2Tf+0dk3/snRL/7J0Tf+0dE7/tXVP/7V1T/+3dVL/t3VS/7VzUf+4c1T/unNV/7hx&#10;U/+6c1X/uW9S/7dtUP+2b1H/tnBP/7dxUP+1cU7/sm5L/7JuS/+xb0z/s3FO/7NxTv+yck7/sHBM&#10;/7JyT/+xcU7/rm9O/65vTv+ub07/rG1O/6xtTv+qa0r/qWpJ/6tqSv+sa0v/rGtL/69tTf+xbEv/&#10;sGtK/69qS/+uaUr/sWxN/7JtTv+vakv/sWxN/7VuUP+0bU//tG1P/7ZvUf+2b1H/tW5Q/7NsTv+0&#10;bk3/tG5N/7NtTP+zbUv/s21L/7RuTP+1b03/tG5M/7RuTf+1b07/s21M/7NtTP+zbUz/tG5N/7Zw&#10;T/+5cE3/t25L/7duS/+2bUr/t25L/7ZwTv+3cU//tHBN/7NvTP+2ck3/unZR/7l1UP+3c07/tnBM&#10;/7VvS/+1b0v/t29J/7ZuSP+3b0f/uG5H/7duRf+6cUj/vXRL/7tySf+6cUj/unNJ/7t0Sv+4cEj/&#10;tXBJ/7ZxSv+4dE//t3NO/7hzTP+4c0z/uHNK/7dySf+4dEf/uXVI/7p2Sf+6dkn/uHRH/7x4S/+4&#10;dEf/uHRH/7t3Sv+8d07/vXhP/7x3Tv+7dk//u3ZP/7l0Tf+5dE3/uHNK/7dySf+7dk3/vnpN/756&#10;Tf+9dkr/vnVI/792Sf++d0n/vXZI/7x4S/+9eUz/uXVI/7x4S/+/e07/vHhL/7t2Tf+9dkz/vHVL&#10;/712TP++d03/vHVL/792Tf/CeVD/wXhP/753Tf+/eE7/vndN/7x3Tv++eVD/unZP/7h0Tf+6dk//&#10;vnpT/7t3UP+5dU7/unZP/7l2TP+6dk//u3dQ/7x4U/+5eFL/unlT/7l5U/+5eVX/u3pU/7l4Uv+5&#10;dVD/uHRP/7l1UP+2ck3/t3NO/7h0T/+2dU//uXhS/7t6VP+9eVT/vHZS/7lzUf+6cU7/u3FO/7tx&#10;Tv+6cE3/u3FO/71zTv+/c1H/v3NR/75yUP+7cU7/um9P/7pxUf+6cVH/vHNT/710VP+5c1L/tW9O&#10;/7VvTv+1b07/tG5N/7pxUf+3bk7/uG1N/7htTf+1akr/uG1N/7htTv+1akv/tWpL/7dsTf+5bk7/&#10;tmpK/7NnR/+4aUr/u2xO/7hnSv+3Zkn/t2ZJ/7xoTP+5Zkj/tGNF/7RjRf+0Y0b/uGdK/7hnSv+4&#10;Z0r/umlL/7loSv+5aEr/umlL/7loSv+7aEr/vWpM/8JvUf+/bE7/wm9R/8h1V//IdVX/xXJS/8Rw&#10;Tv/EcE7/wW1L/8BsSv+/bEr/wW5M/8VyUP/IdVP/y3dV/8hzVP/Eb1D/x3JT/8p1WP/JdFf/vWhL&#10;/7plSP+6ZUj/vWpM/7xpSf+8aUn/wG1N/8NwTv/Gc1H/yHVT/8ZzUf/IdVP/yHVV/8NzUv/Dc1L/&#10;yHhX/8p6Wf/MfFv/0H1d/9B9Xf/PfFz/z3xc/89/XP/Pf1z/0IBd/9KCX//QgFv/04Fc/9SCXf/W&#10;gl3/1YBb/9eCXf/agl7/2IBc/9l/Wv/Zf1r/24Fc/9uBXP/cg2H/34Vg/9+FYP/ehF//3oVd/96G&#10;YP/hiWH/4Ylh/9+KYf/fimH/4Iti/+OPY//hjWH/4Ixg/+GNX//kkGL/5pJk/+aUZP/ejFz/3Ytb&#10;/+GPX//ikGD/5JJi/+aUZP/mlmX/5pZl/+eXZv/ol2j/7Zxt/+qZav/rmmv/651t/+udbf/soG//&#10;7qFz/+6kdf/wpnn/76Z5//Cnev/zqn3/8qt9//GqfP/0rX//86x+/++oev/zr4L/86+C/++sgf/y&#10;r4T/87CD//Gugf/tqn3/8K2A//SxhP/ysoT/8bOE//Cyg//ytIX/9LaH//K0hf/ytYb/8rWI/++1&#10;hf/wu4n/8LyK//bGlf/3zJn//9um//vapP/+26X//t+p//bVn//305//99Of//TQnP/306H/99Oh&#10;//jUov/416T/+Nin//rcqv/526n/+Nyq//rgrf/647H/+uSy//vntP/86Lb//Oq4///vvv/98cH/&#10;+/HA//zywf/+9sf//PTF//rywf/68sH/+fHA//fvvv/68L//+/HA//nxwP/68sH/+vLB//rywf/8&#10;8r//+/G+//rwvf/68L3/+/G+//zyv//78b7//fPA//nzv//48r7//PfA//r3wv/6+MX/+vjH//z7&#10;y//+/9X//f7W//391//9/dn//f3Z//z82P/9/dn//f/a//3/2v/8/dv//f7e//3+3v+1t5//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AAP8AAAD/AAAA////////////////////////////////////////&#10;//////////////8AAAD/AAAA/wAAAP//////////////////////////////////////////////&#10;////////AAAA/wAAAP8AAAD/AAAA/////////////////////////////////wAAAP8AAAD/AAAA&#10;////////////////////////////////////////////////////////////////////////////&#10;/////////////////////////////////////////////////////wAAAP8AAAD/AAEA/wABAP8A&#10;AQD/AAEA/zc5Nv+8gE7/vH9Q/7l8T/+2eUz/sndL/7N4TP+zeEz/sndL/7J3Tf+xdkz/sXZM/7J0&#10;S/+zdUz/s3RL/7FySf+xcEj/tHNL/7RzS/+xcEj/snFL/7RzTf+0c03/tXRO/7RzTf+2ckv/tXRM&#10;/7RzS/+yc0r/snNK/7FzSv+ydEv/s3VM/7N1Tv+ydE3/tXVP/7Z2UP+2dlL/t3VS/7Z0Uv+5dFP/&#10;vHZV/7hyUf+6c1X/unFR/7hvT/+2cE//uHJR/7lzUv+3cU//sm5L/7RwTf+1cU7/tXFO/7NxTv+z&#10;cU7/sHBM/7JyT/+xcU7/rm9O/61uTf+sbUz/qWpJ/6lqS/+pakn/qmtK/6xrS/+sa0v/rGtL/69t&#10;Tf+ta0v/rmlK/69qS/+uaUr/sWxN/7NsTv+ya03/s2xO/7NsTv+1blD/tmxP/7dtUP+3bVD/tm9R&#10;/7NsTv+0bk3/s21M/7JsS/+xa0n/tG5M/7ZwTv+2cE7/tW9N/7VvTf+0bk3/s21M/7RuTf+1b07/&#10;tW9N/7ZwTv+5cE3/u3FO/7txTv+4bkv/uG9M/7hvTP+3cU//tnBM/7VxTP+3c07/unZR/7h0T/+3&#10;c07/tXFM/7NvSv+1b0v/tW9L/7dvSf+4cEj/unBJ/7lwR/+6cUj/vHNI/7tySf+5ckj/unNJ/7pz&#10;Sf+3ckv/tnFK/7dyS/+2ck3/tXFK/7dyS/+3ckv/t3JJ/7ZxSP+4dEf/vHVJ/7x1Sf+8dUn/vHVJ&#10;/7t0SP+4cUX/uXJG/7t0Sv+7dk3/vXhP/7x3Tv+7dk3/u3ZN/7l0Tf+5dE3/vXhP/794Tv++d0v/&#10;wHlN/8J7T/+/dkn/wHdK/8B3Sv+/eEr/vXZI/753Sf+/eEr/uXVI/712SP+9eUz/vHhL/7x4S/+8&#10;eEv/unZJ/715TP+8eEv/vHVJ/7x1Sf++d0v/vXZK/712Sv+7d0r/u3dK/7x3Tv++eVD/vHhR/7p2&#10;T/+6dk//uXVO/7l1Tv+5dU7/undN/7h1S/+7d1D/u3dQ/715Uv+5eFL/uXhS/7t6VP+8e1X/wH9Z&#10;/8J+Wf+8eFP/uXVQ/7h0T/+3c07/t3NO/7Z1T/+3dlD/uHdR/7d2UP+3dlD/u3dS/7lzT/+2cEz/&#10;uXFL/7xyTf+7cUz/vHJN/7xyTf+9cU3/vnJQ/75yUP+7cFD/um9P/7xxUf++c1P/vXRU/751Vf+8&#10;c1D/tW9N/7RuTP+0bk3/tG5N/7duTv+2bU3/uG1N/7luTv+1akr/s2hI/7RpSv+0aUr/smdI/7Jn&#10;SP+1akr/tmpK/7FlRf+2Z0j/uWpM/7ZlSP+0Y0b/uGRI/7xpS/+5Zkj/tmNF/7VkRv+2ZUf/t2ZJ&#10;/7dmSf+2ZUj/t2ZI/7hnSf+5aEr/u2pM/7ppS/+5aEr/vGlL/79sTv/Gc1X/z3xe/85+Xf/Hd1b/&#10;wm9N/8FuTP/Cb03/wW5M/8FuTP/AbUv/wW5M/8VyUv/HdFT/yndX/8l2Vv/FclL/xnNT/8p3V//L&#10;eFj/w25R/75pSv+8aUv/uWZG/7dkRP+3ZET/u2hI/8FuTP/Gc1H/xXJQ/8JvT//Cb0//xnNT/8Vy&#10;Uv/EcVH/yXZW/8x5W//Oe13/0n9h/9B9X//Oe1v/zntb/85+Xf/Oflv/0IBd/9ODYP/Sf13/0oBb&#10;/9SCXf/Wgl3/2INe/9iDXv/ZhF//2oJe/9iAXP/Xflz/2H9d/9mAXv/cg2H/3oVj/96FY//bgVz/&#10;3IJd/96FXf/ehl7/4Ylh/+GJYf/iimL/44tj/+OLY//hil//4Ypf/+KMXf/jj2H/5JBi/+aSZP/f&#10;i13/34td/+GNX//hj2D/5JJj/+aUZf/mlGX/5ZRl/+aVZv/nlmf/7Jts/+uaa//sm2z/7J5u/+2f&#10;b//tn2//7aBy//Cjdf/upHf/7qR3//Goe//zqn3/8qt9//Cpe//wqXv/7qd5/+2pfP/zr4L/86+C&#10;//GtgP/xroP/87CD//Kvgv/uq37/8K2A//Owg//0sYT/8bGD//KyhP/ytIX/8rSF/++xgv/xs4T/&#10;8bKG/++yhf/vt4b/7rmH//XDkP/1x5X//9ik//3apP//3qj//d+p//jXof/41Z//99Of//LNmf/2&#10;0p7/+NSi//jUov/416T/99em//nbqf/73av/+t6s//vhsP/74bD/+eKw//njsv/65rT//em3//3r&#10;uf/+7b//+++///zywf/99cb//fXG//31xv/89MP/+vLB//nxwP/3777/+PC///nxwP/68sH/+vLB&#10;//nxwP/58cD/+/G+//zyv//78b7/+/G+//vxvv/78bz//fO+//v0vv/58rz/+/a///v4w//6+MX/&#10;+fjI//r7z//9/tb//f7W//391//9/dn//PzY//z82P/9/dn//f/a//3+3P/8/dv//f7c//3+3P/9&#10;/tz/ZGdW/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AAP8AAAD/AAAA////////////////////////////////&#10;//////////////////////8AAAD/AAAA/wAAAP//////////////////////////////////////&#10;/////////////////////wAAAP8AAAD/AAAA////////////////////////////AAAA/wAAAP8A&#10;AAD/////////////////////////////////////////////////////////////////////////&#10;/////////////////////////////////////////////////////////////wAAAP8AAAD/AAEA&#10;/wABAP8AAQD/Cw0K/8OEUf/CglL/vH9Q/7l8Tf+0ekz/s3lL/7V7Tf+1e03/sndL/7F2Sv+xdkr/&#10;sHVJ/7N2Sv+ydUn/s3RJ/7JzSP+zckj/undN/7l4Tv+3dk7/tXRM/7NyTP+ycUv/sG9J/7NyTP+1&#10;cUr/tXRM/7V0TP+zdEv/snNK/7J0S/+ydE3/tnhR/7N1Tv+ydE3/tHZP/7d3Uf+2dlD/uHZT/7h2&#10;U/+7dlX/u3ZV/7t1VP+8dlX/u3VU/7xzU/+4clD/t3FP/7hyUP+4clD/t3FP/7p0Uv+4dFH/t3NQ&#10;/7ZyT/+zcU7/snBN/7JyT/+xcU7/sXFO/61uTf+qa0r/qWpJ/6doR/+pakn/qmtK/6xrS/+sa0v/&#10;rGtL/6tqSv+saUz/r2pN/69qTf+xak7/sWpO/7JrT/+1blD/tG1P/7ZsT/+6cFP/uW9S/7ZsT/+2&#10;bE//uW9S/7RtT/+0bk3/tG5N/7NtTP+xa0n/s21L/7VvS/+1b0v/tG5M/7RuTP+zbUv/tnBO/7hy&#10;UP+4clD/uXBN/7pxTv+7cU7/u3FO/7xyT/+4b0z/t25L/7lwTf+4ck7/uHJO/7p0UP+8dlL/unZR&#10;/7h0T/+3c07/tXFM/7VvS/+1b0v/tnBM/7pyTP+5cUn/unJK/7pxSP+5cEf/t3BG/7hxR/+3cEb/&#10;tnFI/7hzTP+4c0z/uHJO/7dxTf+3cU3/tXFK/7hzTP+3ckn/t3JJ/7hzSv+9eUz/wHlN/712Sv++&#10;dUr/vnVK/710Sf+9dEn/vndL/7xzSv+8dUn/vndN/7t2Tf+6dUz/u3ZN/7p1TP+5dEv/vXhP/8N8&#10;UP/AeU3/wHlN/8B5Tf++dUj/v3ZJ/794Sv++d0n/vXZI/712SP+9dkj/u3RG/7t0Rv+8dUf/undK&#10;/7t4S/+9dkj/vHVH/7t3Sv+7d0r/unZJ/7p2Sf+7d0r/uXVI/7t3Sv+7d0r/vHhL/7x4S/+8d07/&#10;vnlQ/7x3Tv+8d07/vHdO/7t2Tf+7dk3/vHdO/7t2Tf+7d1D/u3dQ/715Uv+7d1D/uXhS/756Vf/C&#10;fln/xYFc/8WBXP++elX/u3dS/7t3Uv+7d1L/t3ZQ/7V0Tv+5eFL/u3pU/7t6VP+3dlD/uHdR/7l1&#10;UP+3c07/uXNP/711T/++dlD/wHZR/7xyTf+7cUz/vXNQ/71zUP+6b0//uW5O/7xxUf+/dFT/vnNT&#10;/71yUv+6cU7/t25L/7VsSf+2bUr/t25L/7hvTP+2bU3/uG1N/7twUP+4bU3/tGlK/7VqS/+1akv/&#10;s2hJ/7NoSP+2a0v/uGxM/7NnR/+3aEn/uWpL/7ZlSP+0Y0X/uGVH/7pnSf+4ZUf/t2RG/7hnSf+5&#10;aEr/tWRG/7VkR/+1ZEf/tWRG/7dmSP+5aEr/u2pM/71sTv+8a03/umlL/7tqTP/Me13/24tq/9SF&#10;ZP/GeFT/wXFO/75uS//AcE3/wnJP/8FxTv++bk3/v29O/8JyUf/Dc1L/x3dW/8d3Vv/Hd1b/xXVU&#10;/8V1VP/Gc1P/wm9P/8BtTf++a0v/umdH/7lmRP+6Z0X/vmtJ/8ZzUf/JdlT/x3RU/8JvT//Bbk7/&#10;xHFR/8ZzU//Gc1P/yXZY/8t4Wv/Nelz/0n9h/9J/Yf/Sf2H/0H1d/816Wv/Oe1v/0X5c/9OAXv/S&#10;f13/0n9d/9OBXP/TgVz/14Jd/9iDXv/ahWD/24Nf/9qCXv/Yf13/135c/9h/Xf/bflz/235c/96B&#10;X//agFv/24Fc/92EXP/bglr/4Yhe/+SLYf/jimD/44pg/+CHXf/hiFz/4otg/+OMYf/hil//5I1i&#10;/+GNX//gjF7/4Ixe/+OPYf/kkGL/5pNn/+iVaf/plmr/6Jdq/+aVaP/ol2r/6Zhr/+mYa//rmm3/&#10;7Jtu/+2fcf/uoHL/76J0//OmeP/vpXj/7aN0//Cmd//vpnn/8Kh4//Cnev/so3b/7KN2//GqfP/z&#10;r4L/86+C//Csf//wrYL/8a6D//Wyh//yr4L/8q+C//Owg//1soX/8bGD//Gxg//zs4X/87OF//Cw&#10;gv/wsoP/87WG//Kzh//wuIn/77mK//bEkf/2yJb//dSg///bpv//4Kr//d+p//zZo//51qD/+NOe&#10;//bRnf/405//+dOi//fTof/31qP/+Nin//naq//93q//+9+v//zisf/74bD/+OCw//fhsP/75bT/&#10;/uq4//nntf/557f//ey+//zwwP/98sT//fXG//31xv/89MX/+vLB//rywf/89MP//PTD//z0w//6&#10;8sH/+vLB//nxwP/58cD/+fHA//vxvv/78b7//PK///vxvv/78bz//PW///z1v//79L7/+/a///n4&#10;wv/7+cj/+/rK//r7z//9/tb//PzW//391//+/tr//f3Z//z82P/9/dn//v/b//7/3f/8/tn/+/3Y&#10;//z82P/8/tn//P7Z/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AAP8AAAD/AAAA////////////////////////&#10;////////////////////////////////////////////////////////////////////////////&#10;/////////////////////////////wAAAP8AAAD/AAAA////////////////////////////AAAA&#10;/wAAAP8AAAD/////////////////////////////////////////////////////////////////&#10;/////////////////////////////////////////////////////////////////////wAAAP8A&#10;AAD/AAEA/wABAP8AAQD/w4VS/8OFUv/Bg1D/uX9N/7d9S/+3fUv/tnxM/7V7S/+3ekv/s3lJ/7N5&#10;Sf+yeEr/tXhL/7N2Sv+xdEj/sXJH/7JzSP+yc0j/t3ZM/7h3Tf+2dU3/s3RL/7FySf+xckn/sHBK&#10;/7JyTP+1dEz/tHNL/7RzS/+1dk3/t3hP/7h5UP+4eVD/tHZP/7R2T/+1dU//t3dR/7d3Uf+4d1H/&#10;uXhS/7t3VP+7d1T/vnhW/754Vv+9d1X/unRS/7xzUP+7dVP/unRS/7lzUf+4clD/uHJQ/7lzUv+3&#10;clH/tnFQ/7ZxUP+2cVD/tHJQ/7NxT/+vbk7/rGtL/6xrS/+qaUv/qmlL/6tqTP+rakz/qmlL/6tq&#10;Sv+tbEz/q2pK/6tqSv+tak3/rWpN/69qTf+xbE//sWpO/7BpTf+ya03/tG1P/7VuUP+0bU//s2xO&#10;/7RtT/+0bU//tW5Q/7NsTv+0a0v/tWxM/7ZtTf+2bUr/t21K/7ZtSv+1bEn/tWxJ/7RuTP+0bkz/&#10;tW9N/7duS/+5cE3/unJM/7tzTf+6cE3/uG5L/7pwTf+3bkv/uG9M/7lwTf+3cU3/t3FN/7hyTv+6&#10;dFD/uXNP/7hyTv+3cU3/t3FN/7hwSv+3b0n/uW9K/7txTP+7cUz/u3FM/71zTv+7c0v/t3JL/7hz&#10;TP+5dE3/uHNM/7hyTv+5c0//uXNP/7lzT/+6dU7/uXRN/7p1TP+7dk3/uHNK/7h0R/+7d0r/vHhL&#10;/753Tf++d0v/u3ZN/7x3Tv+7dk3/uXRN/7p1Tv+4ck7/uHJQ/7lzUf+4clD/uXVS/7t3Uv+9eVT/&#10;vnlS/796Uf++eVD/vXhP/7x3Tv+6dUz/u3ZN/7x3Tv+6dUz/u3dK/7t3Sv+7d0r/vXZI/712SP+6&#10;d0r/undK/7t4S/+7eEv/undK/7l2Sf+8eEv/vXlM/715TP+8eEv/u3dK/7x4S/+7d0r/u3dK/756&#10;Tf+/e07/vnpN/7t3Sv+7dk3/vXhP/7t2Tf+8d07/vHdO/7x3Tv+9eE//u3hO/7x5T/+7eE7/unZP&#10;/7t3UP+8eFH/vHhT/7t3Uv+7d1L/uHdR/7l4Uv+4d1H/tnVP/7h0T/+7d1L/vHtV/7p5U/+4d1H/&#10;uHdR/7t6VP++fVf/u3dS/7lzT/+6dFD/u3VR/7p0UP+6cU7/vHNQ/7pxTv+2cE//tnBP/7hyUf+3&#10;cVD/uHJR/7lzUv+3cU//uXBN/7duS/+2bUr/unBN/7huS/+3bUr/uW5O/7twUP+6b1D/uG1O/7ds&#10;Tf+3bE3/tWpK/7RpSf+1akr/t2tL/7RoSP+zZ0f/s2RF/7RlR/+3Zkn/uGdK/7hnSv+3Zkj/tmVH&#10;/7hnSf+6aUv/t2ZI/7hnSf+5aEr/tWRG/7VmR/+3aEn/t2hK/7doSv+7bE7/vW5P/75vUP/Ke1r/&#10;0IRg/8yAXP/Dd1P/wXVR/79zT/+9cU3/wXJR/8BxUP/Cc1T/wnNU/8FyU//BclP/w3RT/8V2Vf/F&#10;d1P/x3dU/8NzUP/BcU7/vm5N/79vTv/Bbk7/vmtJ/8BrTP/CbU7/wm1O/8VyUv/Gc1P/xnNT/8Vy&#10;Uv/Bbk7/xHFR/8h1Vf/Jdlb/yXZW/8l2Vv/MeVn/z3xc/8t4WP/Jdlb/znla/896W//Pelv/0Htc&#10;/815V//NeVf/0Hxa/9N/Xf/RfVv/0X1b/9F9W//Tf1v/14Fe/9h/Xf/WfVv/2H9d/9t+XP/ZfFr/&#10;2HtZ/9h8V//afln/239a/92BWv/cgFn/3YFa/96CWf/dgVj/2oFX/92EWv/ehVv/4Idd/+GJYf/i&#10;imL/5Ixk/+OLY//ji2P/4otg/+KLYP/jjGH/5I1i/+WOY//kkGT/5JBk/+SRZf/nlGj/6pdr/+eW&#10;a//ol2z/6Jds/+mYbf/pm23/651v/+udb//sn3H/76J0/++idP/upHX/66F0/+uhdP/sonX/76V4&#10;//Cnev/vqHz/8Kl9/++rfv/vq37/76t+//Ovgv/xrYD/8a6B//Kvgv/0sYT/8bGD//Gxg//ysoT/&#10;8bGD//KyhP/xsYP/8LKD/++xgv/ztof/8beH//G5iP/0wI7/+8mW//rKmf/8zpz/986a//jPm//7&#10;0p7/9s6b//jQnf/2zp3/+NKh//jSof/41qb/+den//vbrP/626z/+dqr//jcrP/64K//+eKw//jh&#10;r//44LD//Oa1//zotv/65rT/+Oa0//rquf/88MD//PLB//vxwP/988L//PTD//rywf/58cD/+vC/&#10;//rwv//88sH//fPC//rywf/988L/+/G+//vxvv/88r///fPA//vxvP/78bz/+/S+//z1v//898D/&#10;/PrJ//78zP/+/c///PvN//r70f/8/dX//P3V//391//9/dn//f3Z//392f/+/tr//f3Z//z82P/8&#10;/Nj//f3Z//392f/9/dn//f3Z//392f8BAw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AAP8AAAD/AAAA////////////////&#10;////////////////////////////////////////////////////////////////////////////&#10;/////////////////////////////////////wAAAP8AAAD/AAAA////////////////////////&#10;////AAAA/wAAAP8AAAD///////////8AAAD/AAAA/wAAAP8AAAD/AAAA////////////////////&#10;////////////////////////////////////////////////////////////////////////////&#10;/wAAAP8AAAD/AAEA/wABAP/ChU//w4ZQ/8KEUf/Bg1D/uoBO/7h+TP+4fkz/uH5M/7V7S/+4e0z/&#10;t3pL/7d6S/+zeUn/tXhL/7N2Sf+xdEf/r3JG/7JzSP+yc0j/tXRK/7V0Sv+xckf/sXJJ/7JzSv+x&#10;ckn/sHFI/7JzSv+2dU3/tHNL/7RzS/+3dk7/unlR/7l6Uf+4eVD/tnZQ/7d3Uf+2dlD/t3dR/7l4&#10;Uv+5eFL/uXhS/7x4Vf+9eVb/vnhW/713Vf+7dVH/unRQ/7tzTf+6dFD/vXdV/713Vf+5c1H/unRS&#10;/7t1VP+4c1L/t3JR/7ZxUP+0clD/tXNR/7RyUv+wb0//q2pK/6loSP+paEr/qmlL/6ppS/+qaUv/&#10;qmlJ/6tqSv+sa0v/q2pK/6tqSv+ua07/r2pN/69qTf+xbE//sWpO/7BpTf+xak7/s2xO/7VuUP+0&#10;bU//s2xO/7NsTv+0bU//t21Q/7VrTv+0a0v/tmtL/7ZsSf+2bEn/t21K/7ZsSf+1bEn/tWxM/7Ru&#10;Tf+0bk3/tG5M/7hvTP+5cUv/u3NN/750T/+5b0r/uW9K/7lvSv+3bkv/uXBN/7lxS/+4ck7/t3FN&#10;/7hyTv+4ck7/uHJO/7dxTf+5cUv/uXFL/7txTP+5b0j/unBJ/7pwSf+6cEn/vXNO/711T/+9dU//&#10;t3JL/7hyTv+6dFD/unRQ/7lzT/+5c0//uXNP/7p0UP+7dk//uXRN/7l2TP+7dk3/vHdO/7l1SP+6&#10;dkn/u3dK/7t2Tf++eVD/vHdO/7t2T/+6dU7/unRQ/754Vv+5dFX/t3JT/7RyUv+zcVH/uHZW/7h2&#10;VP+4dlP/vHhT/715Uv+9elD/v3pR/714T/+7dk3/u3hO/755UP+8d07/vHdO/7t3Sv+8eEv/v3hK&#10;/7x5TP+8eEn/vHhJ/756S/+9ek3/u3hL/7p3Sv+8eUz/wHlL/8B5S/+8eEv/u3dK/7t3Sv+8eEv/&#10;vHhL/756Tf++ek3/vnpN/7t3Sv+7d0r/vXlM/7x4S/+8eEv/vXhP/715TP++ek3/vXhP/7x5Tv+8&#10;eU//u3hO/7x5T/+8eFH/unZR/7p2Uf+7d1L/uHdR/7p5U/+6dlH/uHRP/7h0T/+8eFP/vXlU/7x4&#10;U/+4d1H/t3ZQ/7p5U//Af1n/vnpV/7p2Uf+4dE//u3VR/7t1Uf+5c1H/uHJQ/7dxT/+4clD/t3FQ&#10;/7hyUf+3cVD/t3FQ/7lzUv+4clD/uXBN/7lwTf+4b0z/unBN/7huS/+4bkv/uW5O/7pvT/+6b1D/&#10;uG1O/7dsTf+3bE3/uG1N/7VqSv+1akr/tWpK/7RpSf+zZ0f/smVH/7JjRf+3aEr/uGdK/7dmSf+4&#10;Z0n/uWhK/7ppS/+6aUv/t2ZI/7loSv+7akz/t2ZI/7ZnSP+4aUr/uWpL/7lqS/+8bU7/wXJT/8Jz&#10;VP/EeFb/wnZS/8B2Uf/BdVH/wHZR/8B0UP++ck7/v3NR/8B0Uv/FdlX/xXZV/8JzUv/BclH/wnNS&#10;/8V3U//Fd1P/xHZS/8J0UP/Ack7/vnBM/8BwTf/Cck//w3BO/8ZyUP/Eb1D/w25P/8ZxUv/HclP/&#10;x3RU/8ZzU//Cb0//xXJS/8l2Vv/MeVn/yndX/8l2Vv/Kd1f/y3hY/8h1Vf/IdVX/y3ZX/896W//Q&#10;e1z/z3tZ/8x4Vv/KdlT/znpY/9F9W//RfVv/0Hxa/897Wf/SfFv/1H5d/9h/Xf/Yf13/135c/9t+&#10;XP/afVv/2Xxa/9l9WP/bf1r/3YFc/96AWv/cflj/3H5Y/96AWv/dgVr/3IBZ/9yDW//dhFz/3oVb&#10;/+CIYP/hiWH/4opi/+GJYf/iimL/5I1i/+WOY//ljmP/5I1i/+WOY//nkGX/5JBk/+SQZP/mk2f/&#10;6ZZq/+iXbP/ol2z/6Jds/+mYbf/snXL/7Z9x/+yecP/snnD/655w/+qdb//sn3H/6p1v/+qdb//q&#10;oHP/7KJ1/++leP/vpXj/7qd7//Cpff/vq37/8Kx///GtgP/wrH//8a2A//Stf//yr4L/8q+C//Kv&#10;gv/yr4L/76+B//KyhP/zs4X/8rKE//Cyg//ytYb/77WF/++3iP/2vo3/+MOR//TAjv/zw5L/9siW&#10;//bLmP/3zJn/98ua//nPnf/1y5v/+tKh//jQn//41KT/99Wl//vbrP/626z/+tus//jcrP/63q7/&#10;++Gw//nisP/647H/++W0//zmtf/757X/+ui2//vpt//9777//fPC//zywf/88sH//PTD//3zwv/8&#10;8sH/+vC///vxwP/88sH//fPC//3zwv/988L/+/G+//zyv//88r///PK///vxvP/78bz/+/S+//v0&#10;vv/898D//PrJ//37y//+/c///fvS//r70f/8/dX//P3V//391//9/dn//f3Z//392f/+/tr//f3Z&#10;//392f/9/dn//f3Z//392f/9/dn//f3Z//z82P/+/tr/AAI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AAP8AAAD/AAAA////////&#10;////////////////////////////////////////////////////////////////////////////&#10;/////////////////////////////////////////////wAAAP8AAAD/AAAA////////////////&#10;////////////AAAA/wAAAP8AAAD/AAAA/wAAAP8AAAD/AAAA/wAAAP8AAAD/AAAA/wAAAP8AAAD/&#10;////////////////////////////////////////////////////////////////////////////&#10;/////////wAAAP8AAAD/AAEA/8KFTv/BhE3/woVP/8GDUP++gk7/uoBO/7h+TP+4fkz/t31L/7R6&#10;SP+1e0n/tXtL/7R6Sv+0ekr/s3lL/7V4S/+zdkn/r3JG/7JzSP+yc0j/snNI/7FyR/+xckf/snNI&#10;/7JzSv+xckn/sHFI/7BxSP+1dk3/tXRM/7Z1Tf+4d0//uXhQ/7p5Uf+4d0//tnZQ/7d3Uf+2dlD/&#10;uXhS/7t6VP+6eVP/unZR/7t3Uv/Aelb/wHpW/795Vf++eFb/vHZS/752UP+7dVH/vXdV/754Vv+7&#10;dVP/u3VT/7p1VP+6dVT/t3JR/7ZxUP+zcVH/tHJQ/7RyUv+ycFD/q2lJ/6lmSf+pZkn/rGlM/6lm&#10;Sf+oZUj/q2lJ/61rS/+ta0v/rmxM/65sTP+wa0z/sWxN/7JtTv+ya0//smtP/7FqTv+ya0//s2xQ&#10;/7NsUP+zbE7/s2xO/7NsTv+1blD/t25O/7VsTP+1akr/tmtL/7ZsSf+5bUv/uG5L/7dtSv+4bkv/&#10;tm1N/7VsTP+2bU3/tm1K/7lwTf++dE//v3VQ/71zTv+7cUz/vHJN/7txTP+4cEr/uXFL/7lxS/+4&#10;ck7/uXNP/7hyTv+4ck7/t3FN/7hwSv+4bkn/u3FM/7pwSf+5b0j/u3FK/7txSv+9c0z/unJK/7tz&#10;S/+7c0v/uHJO/7hzTP+5c0//u3VR/7hyTv+4ck7/uXNP/7lzT/+6dk//uXVO/7l2TP+7eE7/u3hO&#10;/7l2S/+6dkn/uXVI/7p1TP+8d07/vHdQ/7l0Tf+5c1H/vXdW/714W/+5dlz/uXZc/7d1W/+1c1n/&#10;tHNX/7JxU/+zclL/tnRR/7V0Tv+8eFH/vnpT/7t3UP+8eU//vXpQ/716UP+9elD/v3xS/7x5Tv+8&#10;eUz/vntO/756S/+9eUr/vHpK/758TP+/fU3/vHlM/7x5TP++e07/wXpM/794Sv+8eEv/vHhL/715&#10;TP++ek3/wHlL/8J7Tf/Ce03/wXpM/715TP+7d0r/vHhL/7p2Sf+7d0r/vXlM/715TP++ek3/wHlL&#10;/7x5Tv+7eE3/u3hN/7x5T/+6eU//uXhQ/7p5U/+6eVP/uHdR/7t3Uv+6dlH/uXVQ/7l1UP+4dE3/&#10;unZP/7x4Uf+6dlH/unZR/7p5U/+7elT/u3dS/7l1UP+3c07/unZR/715VP+7dVP/uXNR/7dxT/+5&#10;c1H/uXNR/7dxUP+2cE7/t3FQ/7hyUP+4clD/unFO/7lwTf+4cEr/uG9M/7dtSv+4bkv/uG1N/7lu&#10;Tv+6b1D/uW5P/7luT/+4bU7/tWtO/7VsTP+1bEz/tWxM/7VqSv+0aUr/tWhK/7NmSP+3aEr/uGlL&#10;/7ZnSf+5aEv/vWxP/71sT/+6aUz/tWRH/7hnSv+8a03/uWpL/7xtTv+8bU7/vG1O/7tsTf+9bk//&#10;wHFS/8F1U//Dd1P/wHZR/8B2Uf++dE//vHJN/71zTv+8ck3/vnRP/8B0Uv/Dd1X/w3dV/8F1U//B&#10;clH/wXNP/8R2Uv/EdlL/xHZS/8J0UP/Bc0//vnBM/8BwTf/Cck//w3BO/8VwUf/Eb1D/w25P/8Vw&#10;Uf/Ic1T/yHNW/8ZzU//Cb0//xXJS/8p3V//Nelr/yXZW/8l2Vv/Kd1f/yndX/8h1Vf/Gc1P/yXRV&#10;/8x4Vv/Oelj/zXlX/8p2VP/KdlT/zHlX/857Wf/QfVv/z3tZ/814Wf/OeFf/0nlZ/9R7W//Ue1n/&#10;1nlX/9h7Wf/ZfFr/13pY/9Z5V//YfFf/3H5a/9x+WP/Ze1X/231X/91/Wf/df1n/2X1W/9qBWf/c&#10;g1v/3YRc/9+GXP/giGD/4Ylh/+GJYf/kjWL/6JFm/+mSZ//nkGX/5o1h/+WMYP/kjWL/44xh/+KO&#10;Yv/kkGT/5ZJm/+eUaP/nlGr/5pVq/+mYbf/un3T/8KF2/+6gcv/tn3H/55lr/+mdbP/toHL/655w&#10;/+mcbv/pnHD/6Jtv/+uhdP/sonX/7KN4/+2kef/tpnr/7qd7/+6ne//vq37/8a2A//Stf//1roD/&#10;8K2A/++sf//vrH//8K2A//SxhP/0tIb/87OF//K0hf/ys4f/7rGE//G0h//yuIr/77eG/+21hP/w&#10;u4n/9cKT//bGlv/2xpb/9siX//PHmP/4zJ3/+c+f//bNn//306P/99Wl//nXp//726z//N2u//vd&#10;q//63qz/+uCt//vhsP/647H/+uOx//vls//65rP//em2//rotv/97bz//fPC//vvvf/7773//vLA&#10;//70w//+9MP/+/HA//vvvf/7773/+u68//3xv//7773/+u68//3xv//7773/+vC9//vxvv/78bz/&#10;/PK9//rzvf/99sD/+/nG//37y//+/c///PvN//r70f/6+9H//P3V//z91f/6+9P//PzW//392f/8&#10;/Nb//PzY//z82P/9/dn//f3Z//392f/9/dn//f3Z//z82P/8/Nb//v7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AAP8AAAD/AAAA&#10;////////////////////////////////////////////////////////////////////////////&#10;////////////////////////////////////////////////AAAA/wAAAP8AAAD/////////////&#10;////////////////////AAAA/wAAAP8AAAD/AAAA/wAAAP8AAAD/AAAA/wAAAP8AAAD/AAAA/wAA&#10;AP8AAAD/AAAA////////////////////////////////////////////////////////////////&#10;/////////////////wAAAP8AAAD/hVsz/8GETf/AhU3/vYFL/72BTf+9gU3/uoBO/7l/Tf+4fkz/&#10;tnxK/7V7Sf+2fEr/tXtJ/7N5Sf+zeUn/s3lJ/7N5S/+zdkn/r3JF/7F0SP+yc0j/snNI/7FyR/+x&#10;ckf/snNI/7V2Tf+yc0r/sHFI/7FySf+2d07/s3RL/7d2Tv+4d0//uHdP/7h3T/+3dk7/t3hP/7l4&#10;UP+4d1H/uXhS/7t6VP+7d1L/unZR/715VP/Aelb/v3lV/795Vf+/eVf/vnhW/713Vf++eFb/vXdV&#10;/754Vv+7d1T/u3dU/7t2Vf+7dlX/t3VT/7VzU/+zcVH/s3FR/7NxUf+xb0//q2lJ/61oS/+uaUz/&#10;sGtO/69qTf+uaUr/sGtM/69tTf+ubEz/r21N/7BrTP+wa0z/sm1O/7NsTv+ya03/s2xO/7JrTf+z&#10;bE7/s2xO/7VrTv+2bE//tWtO/7RqTf+3bVD/t25O/7ZtTf+2bEn/tmxJ/7ltS/+5bUv/uG5L/7hu&#10;S/+5bk7/uG1N/7VsTP+4b0//uG9P/7pxTv+/dVD/v3VQ/71zTv+7cUz/u3FM/7txTP+4cEr/uXFL&#10;/7hyTv+5c0//unRQ/7hyTv+4ck7/uXFL/7hwSv+5b0r/uW9I/7pwSf+5b0j/vXNM/71zTP+7c0v/&#10;uXFJ/7lxSf+3ckv/uXRN/7hzTP+5dE3/u3ZP/7l0Tf+5dE3/uXRN/7l0Tf+6d03/uHVL/7l2TP+7&#10;eE7/u3hO/7p3TP+7d0r/unVM/7t2Tf++eVD/u3ZP/7lzUf+6c1X/unJZ/7VuWP+3dGH/v35q/9aV&#10;f//cnoX/w4Zq/7BwVP+qaUv/qmpH/7FvTP+4d1H/vHhR/7p2T/+8eU//vXpQ/7t4Tv+9ek//wH1S&#10;/716T/+9ek3/v3xP/797TP++ekv/vXtL/799Tf/Afk7/vnpL/716Tf++e07/vntO/8B5S/+9dkj/&#10;vXlM/8B8T//AfE//wXpM/8N8Tv/DfE7/wHlL/794Sv+9eUz/vnpN/7x4S/+8eEv/vXlM/756Tf/A&#10;eUv/vXpN/7x5TP+7eEv/u3hN/7x5T/+6eU//u3pS/7t6VP+7elL/uHdR/7l1Tv+5dU7/unZP/7p2&#10;T/+4c0z/u3ZP/7x4Uf+7d1D/unZR/7x4U/+8eFP/uXVQ/7l1UP+3c07/unZR/756Vf+8eFX/uXVS&#10;/7dzUP+5c1H/unRS/7hyUP+2cE7/t3FP/7hyUP+5c1H/uHJQ/7hwSv+4cEr/uG9M/7ZtSv+4bkv/&#10;uG5L/7luTv+6b1D/uW5P/7dtUP+3bVD/tWtO/7VsTP+1a07/tWtO/7VqS/+1akv/tGlK/7ZpS/+2&#10;aUv/uGlL/7ZnSf+4aUv/vm9R/79wUv+8bU//tmdJ/7hpS/+7bE3/vW5P/79wT/++b07/vW5N/7xt&#10;TP+8cE7/vXFP/8B0Uv/Bd1L/wXdS/791UP+6ckz/uXFL/7pyTP+6ckz/v3VQ/791UP/AdlH/wnhT&#10;/8B0UP+/c0//v3NP/8F1Uf/EeVL/w3hR/8R2UP/EdlL/wnRQ/8ByTv+/b0z/wm9P/8VwUf/Eb1D/&#10;xG9Q/8VwU//GcVL/xnFU/8VyVP/Cb0//xXJS/8l2Vv/LeFj/yXZW/8l2Vv/JdlT/yXZU/8d0Uv/G&#10;c1H/yHVT/8p2VP/MeFb/y3dV/8p2VP/JdlT/y3hW/857Wf/QfVv/znpY/8x3WP/Md1j/0HdX/9J5&#10;Wf/SeVn/1XhW/9Z5V//Ye1n/13pY/9Z5V//YfFf/2nxY/9l7Vf/Ze1X/3X9Z/9x+WP/bfVf/2HxV&#10;/9h/V//bglr/24Ja/96FW//giGD/4Ylh/+GKX//ljmP/6JFm/+uSZv/qkWX/5o1h/+OKXv/iiV3/&#10;4Ypf/+OMYf/kkGT/5pJm/+aTZ//mk2n/5pNp/+iXbP/yoXb/8aB1/+2fcf/rnW//55lr/+udbf/v&#10;o3L/7qFz/+qdcf/qnXH/6p1x/+yfc//ronf/7KN4/+2kef/upXr/7KN4/+midv/up3v/8Kl9//Cs&#10;f//0rX//86x+//Cpe//sqXz/7qt+//Kvgv/0tIb/9LSG//O0iP/ys4f/7rGE//G0h//xtIf/7bOF&#10;/+62h//xuYr/8r6O//TBkv/1wpP/9MSU//LDlf/5zZ7/+s6f//nQov/71ab/+9en//jWpv/41qb/&#10;+tqp//rcqv/73av/+9+t//rgrf/536z/+OGv//vksv/957X//uq3//zotf/767r//+++//vtvP/8&#10;7r3//fG////zwf/+9sX//vLA//3xv//7773/+u68//vvvf/67rz/+e27//3xv//67rz/+vC9//vx&#10;vv/78b7//PK///rzvf/79cH/+/jF//z6yf/8+8v//PvN//370v/6+9H/+/zS//z91f/5+tL/+vvT&#10;//391//8/Nb//PzW//z81v/8/Nj//PzY//392f/8/Nj//f3X//z82P/7+9X//PzW/6+vif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AAP8A&#10;AAD/AAAA////////////////////////////////////////////////////////////////////&#10;//////////////////////////////////////////////////8AAAD/AAAA/wAAAP8AAAD/////&#10;//////////////////////8AAAD/AAAA/wAAAP8AAAD/AAAA////////////////////////////&#10;/////wAAAP8AAAD/AAAA/wAAAP//////////////////////////////////////////////////&#10;/////////////////////////wAAAP8AAAD/vYJK/7+ETP/AhE7/voJO/72BTf+5f03/t39M/7V9&#10;Sv+1fUr/tn5L/7iATf+3f0z/tnxM/7R6Sv+zeUn/s3lJ/7J4Sv+vdUf/r3JF/7BzR/+wc0f/sXJH&#10;/7FyR/+ycUf/s3JI/7RzS/+yc0r/sXFL/7JyTP+4eFL/tXVP/7V2Tf+2d07/tndO/7h5UP+5elH/&#10;u3pS/7l4Uv+4d1H/vHhT/756Vf/Aelb/wHpW/8F7V//Delf/wnlW/8F4Vf/CeVb/w3pX/8B3VP/A&#10;d1T/v3lX/7t1U/+6dFL/vHhV/717WP+8elj/t3dU/7RzU/+ycFD/snBQ/7RvUP+ybU7/smtN/69o&#10;Sv+waUv/smtN/7RtT/+ybU7/sm1O/7NuT/+0b1D/s25N/7JrTf+xakz/s2xO/7JrTf+vaEr/smtN&#10;/7VrTv+1a07/t2xN/7dsTf+4bU7/t2xN/7luTv+6b0//unBN/7ZsSf+7cUz/vHJN/7lvSv+4bkv/&#10;uG5L/7pvT/+4bU3/tmxP/7ZsT/+7cFH/vHFR/7xyT/+8ck3/vXNO/71zTv+7cUr/unBJ/7lvSP+4&#10;bkf/unJK/7pySv+3ckv/uXRN/7hzTP+3ckv/unJK/7txSv+9dEv/vnNL/7pxSP+5cEf/u3FK/7tz&#10;S/+5cUn/unJK/7pySv+7c0v/wHhQ/711Tf+9dU3/vXZM/753Tf+9dkr/unZJ/7l1SP++ek3/u3hN&#10;/7l2S/+5dkv/undM/7x4S/+6dkn/vnpN/796Uf/DfFL/wXtX/751Vf+7cFP/t2tU/7ZpV//fpZH/&#10;/fff//763f/++9z//frX/+Tatv+/i2b/omI8/6hoQv+ubUf/tXRO/7d2Tv+9fFT/unlP/7Z1S/+8&#10;eU7/vntQ/716Tf++e07/wX1O/8F9Tv++ekn/u3lH/758Sv+/fU3/v31N/797TP++e07/wX5R/8B9&#10;UP/AeUv/vnpN/797Tv/AfE//xX5Q/8V+UP/EfU//wX5R/8B9UP++e07/vntO/716Tf+9ek3/vHlM&#10;/7x5TP+8eUz/vXpN/716Tf+5eUv/uXlL/7l5Tf+6eU//vHtT/7x7U/+6eVH/tnVN/7Z1Tf+7d1D/&#10;u3dQ/7t2T/+4c0z/u3ZP/714Uf+9eFH/u3VR/7x2Uv+/eVX/vXdT/7h0T/+2ck3/uXVQ/715VP+8&#10;eFX/unZT/7p0UP+6dFD/uHJO/7dxTf+2cEz/uHJO/7hyTv+3cU3/uXNP/7p0UP+3cU3/tnBM/7dv&#10;Sf+4cEr/t25L/7duS/+6cVH/uG9P/7hvT/+6cVH/unFR/7pxUf+3bVD/tWtO/7RpSv+zaEv/smdK&#10;/7dqTv+4a0//uWxQ/7dnTP+4aE3/vW1S/8FyVP+9blD/u2xO/7prTf+7bE3/v3BP/75yUP+8cE7/&#10;u29N/7tvS/+7cUz/u3FM/71zTv/AdlH/wHZR/7x0TP+5cUv/t3FN/7p0UP+6dFD/v3lV/711T/+7&#10;c03/vnZQ/71zTv+9c0z/vnRN/791Tv/FelL/x3lS/8Z4Uf/GeFH/xXdR/8NzTv+/b0z/wW5O/8Vy&#10;Uv/HclP/xnFS/8VwU//Eb1L/xG9S/8VwU//Eb1L/x3JT/8l0Vf/Ic1T/x3RU/8ZzUf/IdVP/yXZU&#10;/8h1U//IdlH/x3VQ/8VzTv/HdVD/yHZR/8p3Vf/Kd1X/zHhW/897Wf/RfVv/znpY/814Wf/Md1j/&#10;zHVX/9B3V//ReFj/0XhY/9J5V//SeVf/1Xxa/9V7Vv/afln/239a/9h8V//VeVT/1npV/9Z6Vf/Y&#10;fFf/2HxX/9h+Wf/agVn/3INb/96GXv/hiWH/4otg/+GKX//mjWH/5o1h/+WMYP/ljGL/4Yhe/+GI&#10;Xv/hiF7/4Ile/+SNYv/mkmb/6ZVp/+mVaf/mk2n/5pNp/+mWbP/yoXb/7p1w/+qZbP/pmGn/55lp&#10;/+yebv/zpnj/7aBy/+iecf/qoXb/6qF2/+mgd//ronn/7KN6/+qheP/toHb/7J91/+qhdv/upXr/&#10;8Kd8//Cpff/yq33/9K1///Cpe//tpnj/7qt+//e0if/zs4f/9bSK//Gyh//ys4j/8rOI//G0iP/y&#10;tYn/8reL//O4jP/yuov/8buM//O/j//1wpP/9saW//TGlf/5ypz/+8+g//zSov/916j//dmp//nY&#10;pf/52KX//Nuo//nZqP/42Kf//N6s//rerP/43qv/++Gw//rjsf/+6Lb//+u5//3ptv/86rj//e28&#10;//3tvP/87r3//fG////zwf/99cT//fXE//31xP/+9MP//fG///7ywP/98b//+++9//3xv//98b//&#10;+++9//rwvf/68L3//fPA//r0wP/79cH//PnG//v5yP/8+sn//PvN//79z//7/NL/+/zS//v80v/6&#10;+9H//P3V//391//8/Nb//PzW//z81v/8/Nb//PzW//z82P/8/Nb//f3X//392f/7+9X/+vvT//3+&#10;1v82OC3/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AAP8AAAD/AAAA////////////////////////////////////////////////////////////&#10;//////////////////////////////////////////////////////////8AAAD/AAAA/wAAAP//&#10;//////////////////////////////8AAAD/AAAA/wAAAP//////////////////////////////&#10;//////////////////8AAAD/AAAA/wAAAP//////////////////////////////////////////&#10;/////////////////////////////////wAAAP8AAAD/vIRL/7qBSv+6gUz/vINO/7qBTP+3f0z/&#10;t39M/7Z+S/+1fUr/tn5L/7V9Sv+0fEn/s3tK/7J6Sf+yekn/sXdH/7B2SP+vdUf/rXNF/61yRv+v&#10;ckb/sXJH/7JzSP+yc0j/snFH/7NySv+xcUv/sXFL/7JyTP+1dU//snJM/7R0Tv+0dk//t3hP/7h5&#10;UP+5elH/uXpR/7l4UP+5eFL/vXlU/8B6Vv/Be1f/wXtX/8F7V//Delf/wXtZ/795V/+/eVf/w3pX&#10;/8B3VP/BeFX/wnxY/8J8WP/Aelb/vHhV/7x6V/+7eVb/uXdV/7VzUf+zcVH/s25P/7JtTv+ya03/&#10;smtN/7FqTP+vaEr/s2xO/7RtT/+ybU7/sWxN/7FsTf+0b1D/tG5N/7FrSv+wakn/s21M/7VsTP+z&#10;akr/tGtL/7htTf+5bk7/u29P/7ltTf+5bU3/uGxM/7luTv+6b0//unBN/7huS/+7cUz/uXFL/7hw&#10;Sv+3bkv/t25L/7duS/+1bEz/tm1N/7duTv+7cFD/vXNQ/7xyT/+7cUz/uW9K/7txTP+7cUr/uW9I&#10;/7dtRv+2bEX/u3RK/753Tf+7dk3/unVM/7l0S/+7dEr/u3RK/7tySf+8c0r/vnNL/7pxSP+6cUj/&#10;vHVL/7pySv+3ckv/uHNM/7l0Tf+8dEz/v3dP/711Tf+8dUv/vHVL/794TP/Ad0r/vXZI/7x1R//A&#10;eUv/v3hK/7t3Sv+6dkn/u3dK/7t3Sv+6dkn/vnpN/8B7Uv/CfVb/wXtX/8F3Wv+5blf/tWpX/757&#10;av/99tz//v3o//3/6f/9/+f//P/k//394f/z8tP/sXxS/5xeN/+hYzz/sXFL/7l6Uf+/flb/vn1T&#10;/7t6UP++e1D/vXpN/8F6TP/Bekz/wXpM/8B8Tf+/e0z/vXtJ/799S//Afkz/wHxL/797TP++ekv/&#10;wX1O/8F9Tv/AfVD/v3xP/8F6TP/Ce03/xX5Q/8R9T//EfU//v3xP/8B8Tf+/e0z/vntO/716Tf+8&#10;eUz/u3hL/7t4S/+7eEv/unpM/7x8Tv+7e03/unpO/7l5Tf+6eU//u3pS/7t6Uv+6eVH/uHdP/7p5&#10;Uf+9eVL/vHhR/7t2T/+6dU7/vHdQ/8F5Uf/AeFD/vXVP/793Uf+8dlL/vXdT/7p0UP+3c07/uHRP&#10;/7t3Uv+8eFP/uXVQ/7hyTv+6dFD/uHJO/7VvS/+0bkr/uHJO/7hyTv+3cU3/uXNP/7p0UP+3cU3/&#10;tnBM/7ZwTP+3cU3/tnBO/7duS/+2cE//tnBP/7ZwT/+2cE//uG9P/7lvUv+3bVD/t2xN/7RpSv+y&#10;Z0r/sWZJ/7dqTv+5bFD/uWxQ/7hrTf+7bE7/vW5Q/8BxU/+9blD/umtM/7xtTv+6bk7/uW1L/7pu&#10;TP+2bEn/tmxJ/7lvSv+7cUz/vXNO/750T/+/dVD/vnRP/7tzS/+6ckz/uHJO/7t1Uf+7dVP/uXNR&#10;/7lwTf+5cUv/u3NN/7xyTf+8ck3/vXNM/750Tf+/dEz/wXZO/8R5Uf/Ge1P/xXpS/8J0Tv+9b0v/&#10;wHBP/8VyUv/Gc1P/wm9P/8JvUf/CbVD/wm1Q/8NuUf/Eb1L/yHNU/8l0Vf/GcVL/xG9Q/8RxUf/G&#10;c1H/x3RS/8d0Uv/Fc07/xXVQ/8t5VP/Ne1b/zXtW/817Vv/MeVf/yndV/8x4Vv/NeVf/znpY/855&#10;Wv/PeFr/zXZY/9F4WP/SeVn/0HdX/9J5V//SeVf/1HtZ/9d7Vv/ZfVj/2X1Y/9d7Vv/WelX/1XlU&#10;/9R4U//Xe1b/13tW/9l9WP/Zf1r/3YRc/+CHX//iiV//4Yhe/+GIXP/hiFz/4Idb/+OHXv/hhVz/&#10;4IRb/9+GXv/hiF7/4Ylh/+GJYf/hjWH/5pJm/+aSZv/mkWj/55Jp/+mUa//um3H/55Ro/+aTZ//o&#10;l2r/55Zp/+2fcf/2qHr/6550/+aZb//mm3P/6Z52/+yhev/uo3z/7qN8/+2iev/roHj/6550/+yf&#10;df/uoXf/7qV6//Kpfv/xqHv/8ah7//Cpe//wqXv/86x+//KvhP/wsIT/9bSK//Kziv/ys4r/8bKJ&#10;//K0i//1t47/8LOH//K3i//0uoz/872O//O+jP/0wI7/98WS//LCkv/2yJf/+syb//rOn//81KP/&#10;+9Wk//jSof/306H/+dWj//bVov/416T//N2u//rbrP/22qr/+uCv//vhsP/647H/++Sy//rksv/6&#10;5rT/+ui2//vpt//767r/++28//3vvv/+8sD//vTD//70w//89MP//vLA//zywf/88sH/+++9//vx&#10;wP/88sH/+u68//ruvP/68L3//PK///zyv//587//+vfC//r3wv/6+MX//PvL//z7zf/+/c///fvS&#10;//r70f/7/NL/+/zS//z91f/8/dX//P3V//z91f/8/dX//PzW//z81v/8/Nb//PzW//z81v/8/Nb/&#10;/PzW//z91f/8/dX/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AAP8AAAD/AAAA////////////////////////////////////////////////////&#10;/////////////////////////////////////////////////////////////wAAAP8AAAD/AAAA&#10;////////////////////////////////////////////////////////////////////////////&#10;//////////////////////////8AAAD/AAAA/wAAAP8AAAD/////////////////////////////&#10;/////////////////////////////////////////wAAAP8AAAD/u4JL/7eASP+0f0n/uINN/7eC&#10;Tv+1gEz/tYBM/7WATP+1fUr/sn1J/7B7R/+yekn/sXlI/7F5SP+xeUj/r3dG/652R/+vdUf/rXNF&#10;/6xxRf+tckb/sXRI/7JzSP+yc0j/sHFG/7NySv+xcEj/sHBK/7BwSv+vcUr/sHJL/7FzTP+0dk//&#10;tXdO/7d5UP+4eVD/uHlQ/7p5Uf+7elL/vXlS/756U//BfVj/wXtX/795Vf/Be1n/wXta/8B6Wf/B&#10;e1r/wnxa/8J8Wv/Be1f/xX9b/8V/W//Eflr/vnpV/7x4U/+6eFX/unhW/7h2VP+2cVL/s25P/7Ns&#10;Tv+ya03/s2xO/7NsTv+vakv/s2xO/7NsTv+ybU7/sWxL/7JtTP+1b07/tG5N/7NtTP+1bEz/tm1K&#10;/7ZtSv+3bUr/tmxJ/7huS/+6cE3/vHBQ/7puTv+5bU3/uW1N/7tvT/+6b0//u3FO/7txTv+5cUv/&#10;uHBK/7hvTP+4b0z/tm1K/7hvTP+3bkv/t25O/7hvTP+9c1D/vXNQ/7xyTf+8ck3/u3FM/7lvSv+6&#10;cEn/uG5H/7dtRv+3bUb/vHNK/8F6UP/BelD/vHhL/7t3Sv+9dkr/vHVJ/7xzSP+7ckn/unFI/7px&#10;SP+7dEr/vXZM/7tzS/+4c0z/uHNM/7l0Tf+6dU7/vXVN/7x1S/+8dUv/unZJ/712SP+9dkj/vXdG&#10;/7x2Rf+/eUj/v3hK/712SP+6dkn/u3dK/7p2Sf+5dUj/vnpN/8B7Uv/BfFX/v3lX/8B5Xf+2blj/&#10;sWxc/9mgj////+f//f/t//3/7//9/+///f/v//3/7f/8/ub/5cCU/6ZxR/+bYjf/q3BI/7p8U/+9&#10;flX/v35U/8F+U//Bekz/wXpM/8N8Tv/Ce03/wntN/8N9TP/CfEv/wHxL/8F9TP/Cfk3/v3tK/8B8&#10;S/+/e0r/wHxN/8B8Tf/Df1D/wX1O/798T//Ce03/w31M/8N9TP/DfUz/vnpL/797TP+/e0z/vXpN&#10;/7x5TP+7eEv/u3hL/7t4S/+7eEv/unpM/7t7Tf+7e0//unpO/7h3Tf+4d03/uXhQ/7l4UP+6eVH/&#10;uHdP/797VP+/e1T/v3lV/7t1Uf+8dlL/vXhR/8B4Uv+/d0//vXVP/752UP+9dU//vXdT/7t1Uf+5&#10;c0//uHRP/7l1UP+7d1L/uXNP/7dxTf+6dFD/u3NN/7lxS/+3b0n/t3FN/7hyTv+4ck7/uXNP/7lz&#10;T/+3cU3/t3FN/7dxTf+3cU//tnBO/7RuTP+2cE7/tnBP/7RuTf+1b07/tG5N/7ZsT/+2bE//t2xN&#10;/7RpSv+yZ0r/sWZJ/7hrT/+4a03/t2pM/7tuUP+7blD/u25Q/7xwUP+6bk7/t2tL/7puTv+6bk7/&#10;tGpH/7VrSP+0akf/tWtI/7dtSv+6cE3/v3NP/79zT/+9c07/u3FM/7xyTf+7c03/u3NN/752UP+9&#10;dFH/tWxJ/7VsSf+4b0z/uXFL/7xyTf+9c07/vXNM/71zTP+3bkX/unFI/8B3Tv/CeVD/wnlQ/791&#10;Tv+8cEz/wHFQ/8NzUv/Dc1L/wHBP/79sTP/AbU3/v2xM/8JtTv/FcFP/yXRV/8hzVP/Eb1D/wm1O&#10;/8VyUv/HdFL/xnNR/8ZzUf/HdVD/y3tW/9GCW//Vhl//1IVe/9KDXP/PfVj/yXZU/8l1U//KdlT/&#10;z3lY/9B5W//MdVf/0HdZ/9F4WP/OdVX/z3VT/9F3Vf/Ud1X/1HdV/9V4Vv/WeVf/1XlU/9V5VP/W&#10;elX/0nhT/9F3Uv/Ve1b/2X1Y/9t/Wv/cgFv/3YRc/+CHX//hiF7/34Zc/9+GXP/eg1f/3YRa/+KG&#10;Xf/fg1z/4YVe/9+GXv/iiWH/4olh/+CIYv/iimL/5Y1l/+OLY//jjmX/5ZBn/+eSaf/nlGr/4o9l&#10;/+OQZv/ol2z/55Zr/+ydcv/0pXr/6p93/+SZcf/jmHD/5Jly/+yhev/vpH3/76R9/+6jfP/roHj/&#10;6J11/+uedP/toHb/8qV7//CnfP/vpXj/7aR3//Goe//zrH7/9K1//++sgf/yr4X/9rWL//a3jv/z&#10;tIv/8bKJ//Kziv/0to3/7bCE//G2iv/1u43/9b2M//O+jP/zvoz/9MCO//C+i//0xJT/+cmZ//nK&#10;nP/3zZ3/+c+f//fPnv/30aD/+NKh//fTof/41qb/+9us//vbrP/32Kn/+Nys//vfr//43q3/9+Cu&#10;//nisP/44rH/+eWz//rotv/66Lb/+uq5//zsu//87r3/+u68//vvvf/988L//fPC//vxwP/68L//&#10;+/HA//vxwP/78cD/+vC///ruvP/7773/+/G+//nvvP/68L3//PW///r1vv/7+MX//fvK//z7y//+&#10;/c///PvN//n6zv/7/NL/+vvR//n60P/6+9H/+/zS//v80v/6+9H/+vvT//z91f/8/dX//P3V//z9&#10;1f/8/dX//v7Y//z81v/6+9P//P3V/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AAP8AAAD/AAAA////////////////////////////////////////////&#10;////////////////////////////////////////////////////////////////AAAA/wAAAP8A&#10;AAD/////////////////////////////////////////////////////////////////////////&#10;////////////////////////////////////////AAAA/wAAAP8AAAD/////////////////////&#10;/////////////////////////////////////////////////wAAAP8AAAD/uoNL/7eCTP+1gEr/&#10;sn9K/7WCTf+0f0v/tH9L/7R/S/+we0f/sHtH/7N+TP+zfkz/sXxK/655R/+weEf/r3dG/693SP+u&#10;dkf/qnJD/6xxRf+tckb/rXJG/7BzR/+wcUb/sHFG/69wR/+ub0b/r29J/69vSf+vcUr/snRN/7N1&#10;Tv+zdU7/tXdO/7h6Uf+5elH/uHlQ/7p7Uv+9fFT/vHtT/7x7U/+9fFT/vnpV/7x4U/+/e1j/vnlY&#10;/8J9XP/Df1z/wn5b/8eBXf/HgV3/xH5a/8J9Vv/Dflf/w39a/7t3Uv+8eFP/vXlW/714V/+3clH/&#10;tm9R/7ZvUf+0bU//tG9Q/7VwUf+ybU7/sm1M/7RvTv+1cE//tW9O/7hyUf+2cE//tW9O/7hyUP+6&#10;cU7/t25L/7pwTf+4bkn/t21I/7huS/+6bkz/vHBO/7tvT/+7b0//vHBQ/71xUf+7cFD/u3FO/7xy&#10;T/+5cE3/uXBN/7hyUP+4clD/s21L/7VvTf+1b03/uG9M/7pxTv+9dFH/unFO/7xyTf+/dVD/vnRP&#10;/7txTP+9c0z/u3FK/71zTP+9dEv/vXRL/794Tv/AeU3/v3hM/8F4S/+/eEz/wXhN/751Sv+7ckf/&#10;uXBF/7pxSP+6c0n/unJK/7p1Tv+7dk//uXRN/7l0Tf+7dk//u3ZN/7p1TP+7d0r/u3dK/7x1R/+7&#10;dUT/vHZF/7p2R/+9eUr/vXlK/7l2Sf+5dkn/v3hK/7x1R/+7d0r/vnpN/798Uf/AfFX/v3lX/755&#10;XP+zbFb/s3Jg//nJtf/+/+v//f/v//3/7//9/+///f/v//3/7f/8/+r//P3R/9OqfP+jb0D/pW9B&#10;/7Z7Uf+6fVH/u3xR/757UP/Bekz/wXpM/8N8Tv/DfE7/yIFT/8aAT//CfEv/w31K/8J+Tf/Cfk3/&#10;wX1M/8F9TP/BfUz/xH5L/8N9Sv/Cfk//wn5P/8B8Tf/AfE3/wHxN/8N9TP/DfUz/wXtK/8B8Tf/B&#10;fU7/vnpL/716Tf+8eUz/unpM/7t4S/+9ek3/vXpN/7x5Tv+8eU7/uXZL/7V0Sv+3dkz/uHdP/7p5&#10;Uf+6eVH/tnVP/715VP+/e1b/vnpV/7x2Uv+8dlL/vXdT/793T/+9dU3/v3dP/793T/+9dU3/wHhS&#10;/713U/+6dFD/uXVQ/7l1UP+4dE//uHJO/7hyTv++dlD/vnRP/791UP+6ckz/uXFL/7tzTf+5c0//&#10;uHJO/7dxTf+2cE7/uHJQ/7pxTv+4b0z/tW9N/7RuTP+2cE//tW9O/7NtTP+1blD/tG1P/7dtUP+3&#10;bVD/tWpL/7ZrTv+1akv/uGtN/7lsTv+4a03/uGtN/7ptT/+6bU//u29P/7xwUP+6b0//tmtL/7ht&#10;Tf+4bU3/tGtI/7RrSP+yaUb/s2pH/7ZsSf+4bkv/vHBO/7xwTv+7b0v/u29L/7txTP++dE//v3VQ&#10;/791UP+9c1D/tWtI/7ZsSf+7cU7/u3FM/71zTv+9c07/vnRN/7pwSf+3bkX/uHBI/7hxR/+5ckj/&#10;vHRM/7pySv+8ck3/wHRS/8JzUv/Cc1L/wHBP/8BtTf/Bbk7/wW5O/8JtTv/FcFH/yXRV/8hzVP/G&#10;cVL/xXBR/8h1Vf/Kd1X/yHVT/8d0Uv/KeFP/0oNc/9eFXf/ai2L/3o9m/9uMY//PgFn/yXdS/8h0&#10;Uv/JdVP/z3lY/9J5Wf/Qd1f/0HZU/9B2VP/MclD/ynBO/9J1U//SdVP/0HNR/9N2VP/Ud1X/03ZU&#10;/9N2VP/SeVf/1HpV/9R6Vf/WfFf/2X9a/9+DXv/ghF//34Ne/9+DXP/dhFz/4IRb/96FW//cg1n/&#10;3oVb/+GIXv/ehV3/4ohj/+SKZf/kimX/4ohj/+SMZv/okGr/549n/+GJYf/ji2P/5ZBn/+aRaP/m&#10;k2n/5pNp/+aTaf/plmz/6plu/+iZcP/rnHP/8KV9/+6kff/onnf/5Jpz/+mfeP/vpH3/8aZ///Cl&#10;fv/tonv/6p93/+qfd//tonr/8qV7//Kle//vpXj/76V4//Oqff/0rX//9K1///KvhP/2s4n/9rWL&#10;//e4jf/3uI3/9LWK//O0if/ztIn/8bSI//W4jP/2vI7/87uK//K6if/zu4r/8r2L//K+jP/1wpP/&#10;+8ub//nJm//zx5j/982d//jQn//81KP//dem//nVo//61qT/+Nam//raq//62qv/+Nmq//ndrf/5&#10;367//eOy//zls//547L/++e1//3pt//66bX/++m3//rquf/87Lv/+eu6//ftvP/78cD//fPC//vx&#10;wP/68L//+/HA//zywf/88sH/+vC///vvvf/+8sD//PK///nvvP/78b7//PW///v2v//7+cb//fzM&#10;//z7y//+/c///PvN//z7y//8+83/+frO//n6zv/7/NL/+vvR//n60P/5+s7/+frQ//r70f/6+9H/&#10;/P3V//z91f/8/dX//f7W//391//8/dX/+vvT//z91f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AAP8AAAD/AAAA////////////////////////////////////&#10;//////////////////////////////////////////////////////////////////8AAAD/AAAA&#10;/wAAAP//////////////////////////////////////////////////////////////////////&#10;////////////////////////////////////////////////AAAA/wAAAP8AAAD/////////////&#10;/////////////////////////////////////////////////////////wAAAP8AAAD/toFL/7WA&#10;Sv+0f0v/tYBM/7F+Sf+wfUj/r3pG/696Rv+yfUn/s3tI/7R8S/+0fEv/snpJ/7B4Sf+vd0j/rnZH&#10;/610R/+sc0b/qnFE/6lwQ/+ob0L/q3BE/6lwQ/+scUX/rnNH/69yRv+ucUX/rnFF/7BxRv+yc0r/&#10;sXJJ/7N0S/+zdUz/t3hP/7d3Uf+3eE//uHlQ/7l6Uf+6e1L/untS/7t8U/+8fVT/vH1U/719V/+/&#10;f1n/vHxW/75+WP/CgVv/wH9Z/8KBW//Af1n/xIBZ/8N/WP/Df1j/w39Y/756Vf+9eVT/u3dS/7p2&#10;U/+3clH/tnFQ/7ZxUP+2cVL/tXBR/7RvUP+1cFH/tXBP/7RvTv+3cVD/uHJR/7ZwT/+2cE//tnBP&#10;/7ZwT/+1b03/t25L/7duS/+4bkv/unBN/7huS/+3bUr/unBN/7twUP+7cFD/vHFR/7xxUf+6b0//&#10;unBN/7txTv+5cE3/uXBN/7dxT/+4clH/tnBP/7VvTv+2cE7/uG9M/7dxT/+5cE3/t3FN/7dxTf+5&#10;cUv/t3FN/7lxS/+7c03/u3NN/7x0TP+8dEz/vHVL/753Tf/Ce1H/wHlN/794TP+7dEj/vHVJ/751&#10;Sv+7ckf/unFG/7tySf+8dUv/vXZM/7p1TP+7dk3/u3ZN/7t2Tf+7dk3/u3dK/7t3Sv+9dkj/vndJ&#10;/794Sv/Aekn/vHhJ/7t3SP+8eUz/vHlM/7x5TP+7eEv/v3hK/712SP++d0n/u3hN/7p6Tv+8e1P/&#10;vHpX/7Z1V/+ta1H/tnxm//7Uu//9/+///f/t//3/7//9/+3//f/t//3/7f/8/+r//v/b//79zf/J&#10;nnH/p3RH/692Sf+1ek7/vn9T/8WCVf/Cf1L/wn5P/8N/UP/Cfk//xIBR/8SAUf/Df1D/w39Q/8N/&#10;Tv/Df07/w39O/8J+Tf/Cfk3/wn5N/8J+Tf/BfUz/wn5P/8F9Tv/AfE3/wHxN/797Sv/Aekf/wXtK&#10;/8F9Tv/AfE3/vXlK/757Tv/BflH/wH1Q/716Tf++e07/vXpN/7p3Sv+8eU7/vHlO/7p3TP+5dkz/&#10;unlP/7t6UP+5eFD/tnVN/7p2T/+6dlH/unZR/7x2Uv+8d1D/vHdQ/7x3UP+7dk//u3ZP/7x3UP+7&#10;dk//vXdT/7x4U/+6dlH/unZT/7h2U/+5dVL/uXVS/7lzUf+5c0//unJM/7pyTP+6ckz/uHBK/7lz&#10;T/+4ck7/tnBO/7VvTf+0bkz/t3FP/7dxT/+3cU//t3FQ/7ZwT/+3cVD/tnBP/7NsTv+1blD/tmxP&#10;/7ZsT/+2bE//uW5P/7luT/+3bE3/um9Q/7htTv+4bU7/uW5P/7VqS/+1a07/t21Q/7pwU/+4b0//&#10;tm1N/7VsTP+2bU3/tm1N/7VsTP+1bEz/tWxM/7VsTP+2a0v/uW5O/7pvT/+2bEn/uG5L/7txTv+9&#10;c1D/vnRR/7pwTf+3bUr/tmxJ/7huS/+9c1D/vXNO/750T/++dE//vnRP/7txTP+2bkb/t29H/7hw&#10;SP+6ckz/unJM/7lxS/+5cE3/vXNQ/79zU/+/cFH/vm9Q/79vTv/Cb0//wm9P/8JvT//FcFH/xnFS&#10;/8ZxUv/FclL/xXJS/8ZzU//FclL/w3BO/8NwTv/Fc07/yXdS/8+AWf/XhV3/3Ytj/9qIYP/LfFX/&#10;yHZR/8ZyUP/Hc1H/zHZV/9B3V//ReFj/0HZU/9B2VP/PdVP/zHNT/892VP/OdVP/znVT/9B3V//Q&#10;d1f/0nlZ/9N6Wv/Qd1X/0nlX/9B3Vf/Qd1X/2X9a/9yCXf/fg17/3YFc/9t/Wv/aflf/239Y/92B&#10;Wv/dgVj/34Nc/+CEXf/ghF3/44di/+OHYv/ghmH/4ohj/+SKZf/jimL/44pi/9+HYf/iimL/549n&#10;/+OOZf/jjmX/4o9l/+KPZf/ij2X/5pNp/+aUbP/nmG//9q2E//uyif/wqID/6KB4/+acdf/onnf/&#10;6Z53/+iddv/onXb/6p93/+6je//uo3v/9Kd9//Goff/vpXj/8KZ5//KpfP/zqn3/86x+//ewgv/3&#10;tIn/9rOI//Gxhf/xsYX/9LWJ//S1if/ys4f/8rWI//O2if/0t4j/9LqK//G5iP/yuon/8byK//S+&#10;j//zv4//9sKS//bDlv/0xJb/98ia//jMnf/4zp7/982d//jQn//30aD/+NSi//nYpf/52KX/99em&#10;//jaqP/93q//+9+v//nfrv/54rD/+eOx//zmtP/86LX//em2//rptf/457P/++u6//vtvP/87r3/&#10;+++9//zywf/98b///fG///vvvf/98b//+++9//ruvP/7773/+++9//ruuv/68L3/+/S+//z1v//7&#10;+MP/+/nG//z6yf/8/Mr/+vnJ//r6yP/7+sr/+/rK//v6yv/7+sr//PvN//z7zf/7+sz/+fjI//n6&#10;zv/7+sz/+vvR//n60P/6+9H/+/zS//z91f/9/df//PzW//z81v/9/df/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AAP8AAAD/AAAA////////////////////////////&#10;////////////////////////////////////////////////////////////////AAAA/wAAAP8A&#10;AAD/AAAA////////////////////////////////////////////////////////////////////&#10;////////////////////////////////////////////////////////AAAA/wAAAP8AAAD/////&#10;/////////////////////////////////////////////////////////////////wAAAP8AAAD/&#10;sHtF/7B7Rf+yfUn/tIFM/7B9SP+uekj/q3ZC/614RP+ueUX/sHtJ/7N7Sv+yekn/r3dG/6x0Rf+r&#10;c0T/rHRF/651SP+sc0b/qG9C/6lwQ/+nbkH/p25B/6hvQv+nbkH/rXJG/61yRv+scUX/rnFF/65x&#10;Rf+xckn/sXJJ/7N0S/+zdEv/tXVP/7Z2UP+2dlD/t3dR/7d4T/+4eVD/uXpR/7t8U/+8fVT/vn9W&#10;/7+AV/++flj/vHxW/75+WP/BgVv/v39Z/79/Wf+/flb/xINb/8SAWf/EgFn/wn5X/8J+V/+/e1b/&#10;u3dS/7l1Uv+6dVT/unVU/7ZxUP+zcU//s3FP/7NxT/+0clD/uHNS/7ZxUP+5dFP/vHZV/7hyUf+3&#10;cVD/t3FQ/7dxUP+1b03/uXBN/7lwTf+7cU7/u3FO/7pwTf+7cU7/u3BQ/7twUP+7cFD/vHFR/71y&#10;Uv+7cFD/um9P/7twUP+6cVH/u3JS/7pxUf+7clL/unFR/7pxUf+4b0//uG9M/7ZwTv+2cEz/t3FN&#10;/7hyTv+2cEz/tnBM/7ZwTP+6ckz/u3NN/7x0TP+8dEz/vHVL/753Tf/BelD/v3hM/753S/+6c0f/&#10;unNH/751SP+7dEj/unNH/7t0SP+9dkz/vHdO/7t2Tf+6dUz/unVM/7t2Tf+8eEv/vHhL/753Sf++&#10;d0n/v3hK/794Sv+/eUj/vHhJ/7x5TP+8eUz/vHlM/716Tf+8eUz/vndJ/794Sv+9ek3/u3hL/7h4&#10;Sv+7elD/unpU/7V1Uv+tbFD/tHhc//rRs//8/+r//f/t//3/7f/9/+3//f/t//3/7f/8/+r//v/f&#10;//z+z//ctoX/q3tN/6l1Rf+3f1D/woNX/8iIWv/Lh1j/x4NU/8aCU//EgFH/xYFS/8WBUv/EgFH/&#10;xIBP/8J+Tf/Cfk3/w39O/8SAT//EgE//wn5N/8J+Tf/AfEv/wX1M/8F9TP/BfUz/wHxL/797Sv+/&#10;eUb/wHpJ/8N9TP/CfEv/wHpJ/8SAUf/IhFX/x4NU/8B8Tf++e07/vXpN/7t4S/++e07/vXpN/716&#10;T/+8eU7/vHtR/7t6UP+4d0//t3ZO/7h3T/+6dk//unZP/7t3UP+8d1D/vHdQ/7x3UP+6dk//vHhR&#10;/7x4Uf+6dk//u3dS/7x4U/+6dlP/uHZT/7h2U/+3dVL/uXVS/7l1Uv+5c0//unJM/7pyTP+6ckz/&#10;uXFL/7lzT/+4ck7/tW9N/7RuTP+0bkz/tnBO/7dxT/+4clD/t3FQ/7VvTv+5c1L/uXNS/7VvTv+4&#10;b0//t21Q/7ZsT/+2bE//um9Q/7luT/+3bE3/um9Q/7luT/+3bVD/uW9S/7VrTv+0bU//tG1P/7dw&#10;Uv+3cFL/tmxP/7ZtTf+2bU3/tWxM/7VsTP+2bU3/tm1N/7VsTP+2bU3/uW5O/7luTv+4bU3/um9P&#10;/7twUP+7cFD/vXJS/7txTv+4bkv/uG5L/7pwTf+9c1D/vnRP/791UP+/dVD/vnRP/7txTP+3b0n/&#10;uHBK/7lxS/+9dU//uHJO/7hwSv+4b0z/um9P/71xUf+9bk//vG1O/79uUP+/b07/xHFR/8RxUf/F&#10;clL/wm9P/8RxUf/EcVH/xXJS/8ZzU//IdVX/xnNR/8NwTv/BbUv/wG5J/8l3Uv/MeFP/zX5X/85/&#10;WP/LeVT/yXdS/8dzUf/Jc1L/y3VU/851Vf/ReFj/z3VT/851U//OdVP/zXRS/892VP/OdVP/zXRS&#10;/851Vf/OdVX/0nlZ/9N6Wv/SeVf/z3ZU/851U//PdlT/1n1b/9yAW//dgVz/3YFc/92BXP/cgFn/&#10;239Y/92BWv/dgVr/3YFa/92BWv/ghF3/5Ihj/+KIY//iiGP/5Ipl/+KIY//iiWH/4olh/+KJYf/h&#10;iWP/5o5m/+WQZ//ijWT/4o1k/+GOZP/gjWP/45Bm/+WTa//nmG///baM//7Dm//5sYn/7KR8/+ac&#10;df/nnXb/7KF6/+med//onXb/7KF6/+2ie//tonr/8qd///OmfP/toHb/7qR3//Cmef/yq3//9K1/&#10;//GtgP/zr4L/86+C/++sf//xsYP/87OH//K0hf/ytIX/87WG//G0hf/ztof/9LqK//G3if/xt4n/&#10;8rqL//W9jv/0vo//98OT//jFmP/3x5n/98ia//fImv/2ypv/98uc//jOnv/40J//+NSi//nVo//4&#10;16T/+tmm//jYp//83qz/+t6s//rerP/54q7/++Sw//rlsP/757L//em0//nosv/76rT/+uq3//vr&#10;uv/77bz/++28//vvvf/+8sD//vLA//vvvf/98b//+++7//ntuf/57bn/+++7//vvu//78bz/+/S+&#10;//z1v//898D/+/jD//z6yf/9+8r//fvL//v6yv/8+8v//PvL//v6yv/6+cn//PvN//z7zf/7+sz/&#10;+vnJ//v6zP/6+cv/+frO//n60P/6+9H/+/zS//3+1v/9/df//PzW//z81v/9/dn/f39b/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AAP8AAAD/AAAA////////////////////&#10;//////////////////////////////////////////////////////////////////8AAAD/AAAA&#10;/wAAAP8AAAD/////////////////////////////////////////////////////////////////&#10;////////////////////////////////////////////////////////////////AAAA/wAAAP8A&#10;AAD//////////////////////////////////////////////////////////////////////wAA&#10;AP8AAAD/rnlD/655Q/+vekb/rntG/656SP+uekj/qHRC/6p2RP+rdkT/rnlH/614Rv+rc0L/rHRD&#10;/652R/+sdEX/r3dI/7B3Sv+tdEf/qG9C/6duQf+mbUD/qG9C/6lwQ/+nbkH/qXBD/6pxRP+scUX/&#10;rHFF/61wRP+tb0b/r3BH/7FySf+0dE7/tXVP/7R0Tv+2dlD/t3dR/7Z2UP+3eE//uHlQ/7p7Uv+8&#10;fVT/vX5V/75/Vv++f1b/vn9W/7+AV//Cg1r/wIFY/8CBWP/AgVj/xINb/8B/V//Df1j/wn5X/8J+&#10;V/+/e1b/vXlU/7h3Uf+6eFX/u3lX/7l3Vf+2dFL/tXNR/7VzUf+2dFL/uXRT/7dyUf+7dVT/u3VU&#10;/7hyUf+3cVD/t3FQ/7ZwT/+2cE//unFR/7lwTf+5cE3/uG5L/7huS/+6b0//um9P/7hvT/+6b0//&#10;u3BQ/71yUv+7cFD/um9P/7pvT/+7clL/u3JS/7xzU/+8c1P/vnVV/7tyUv+6cVH/uXBN/7dxT/+4&#10;ck7/u3VR/7p0UP+3cU3/tnBM/7dxTf+4ck7/uHJO/7p1Tv+6dU7/vHdO/7x3Tv+8d07/v3hM/753&#10;S/+7dEj/unNH/710R/+8c0b/vHNG/7x1Sf+6dkn/u3ZN/7p1TP+4c0r/uXVI/7t3Sv+9eUz/vHhL&#10;/712SP+9dkj/vXdG/795SP/Aekn/vnhH/715Sv+8eEn/vHhJ/756S/+9eUr/vXdG/754R//Aekn/&#10;vnpL/7p6TP+6ek7/untS/7h4VP+xck//uHtc/+7Anv/9/+f//P/q//3/7f/9/+3//f/t//z/6v/8&#10;/+r//v/f//3/zv/ZuIX/r4FQ/6p2RP+4gE//wINU/8eFVf/IhFX/xIJS/8OBUf/FgVL/xYFQ/8SA&#10;T//FgVD/xYFQ/8SAT//GglH/xoJR/8WCTf/EgUz/wn9K/8OAS//Cfk3/wn5N/8J+Tf/Df07/wX1M&#10;/8B8S//Be0j/wXtK/8J8S//DfUz/w31M/8eBUP/Hg1T/x4NU/8F9Tv++ekv/vnpL/7t4S/+9ek3/&#10;vntO/757Tv+9ek//u3pQ/7p5T/+4d03/uHdP/7h3T/+4d0//unZP/7t3UP+8eFH/vHhR/7t4Tv+6&#10;d03/vHlP/7x4Uf+7d1D/u3dS/7l1UP+4dlP/t3VS/7h2U/+3dVL/t3VS/7l1UP+6dFD/uHJO/7py&#10;TP+6ckz/unRQ/7p0UP+5c0//uHJO/7dxT/+0bkz/tW9N/7dxT/+4clD/tnBO/7VvTf+8dlX/vnhX&#10;/7dxUP+1b07/tm1N/7ZsT/+2bE//uW5O/7htTf+4bU3/t25O/7duTv+3bk7/tW5Q/7VuUP+0bU//&#10;s2xO/7ZvUf+3cFL/tmxP/7VrTv+1bEz/tWxM/7VsTP+2bU3/tm1N/7ZtTf+5b1L/t21Q/7ZsT/+2&#10;a0v/uW5P/7luTv+5bk7/u3BQ/7twUP+6b0//unBN/7huS/+7cU7/vHJP/750T/+/dVD/vXNO/7tx&#10;TP+6ckz/vXVP/7tzTf+9dU//u3VR/7pxTv+5cE3/uG1N/7htTf+5bU3/u2xN/71sTv+/blD/xXJU&#10;/8VyVP/Cb1H/wG1P/8JvUf/BcVD/w3NS/8h4V//PfFr/yXVT/8VxT//Db03/w29N/8VxT//Abkn/&#10;wW9K/8NxTP/KdlT/zHhW/8p0U//Jc1L/yHJR/8xzU//Mc1P/yXBQ/8lwTv/Mc1H/y3VS/8t1Uv/L&#10;dVL/y3VU/8x2Vf/LdVT/znVV/9B3V//ReFj/znVT/810Uv/PdlT/135c/92AXv/cgFv/2X1Y/9p+&#10;Wf/bf1r/3IBb/92BWv/dgVr/239Y/9t/WP/dgVr/3oJd/9+DXv/hhWD/5Ylk/+SIY//ehF//34Ze&#10;/+KJYf/iiWH/44tl/+SMZv/ijWT/4o1k/+CLYv/fjGL/5JFn/+STaP/ml27//byU//3Cmv/3sov/&#10;7aV9/+eddv/mnHX/5Zpz/+WZdf/omnb/6px2/+yeeP/onXb/8KV9/++kfP/qnXP/7aB2/+qhdv/u&#10;pXr/86yA/++ofP/uqn3/76t+/+6qff/wrYD/8q+E//Gxhf/zs4f/87SI//O0iP/ztIj/87aJ//C2&#10;iP/zuYv/8rqL//S8jf/zvY7/9b+Q//bCk//1wpX/88OV//LDlf/1xpj/9sqb//jMnf/4zp7/99Gg&#10;//jSof/41KL/+dil//rZpv/52aj/+Nqo//rcqv/536z/+uOv//vksP/75rH//Oiz//zos//86LP/&#10;++q2//zsuf/+7rv/+Ou3//3vvv//87///fPA//vvu//777v/+u66//ruuv/57bn/+u66//ruuv/7&#10;77v//PK9//nyvP/79L7/+/jD//v4w//8+sf/+vjH//r4xf/7+cj/+/nI//r6yP/7+cj/+/rK//v6&#10;yv/7+sz/+/rM//r5yf/6+cn/+/rM//370v/6+9H/+vvR//r70f/9/tb//P3V//z81v/9/df//f3Z&#10;/zAwD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AAP8AAAD/AAAA////////////&#10;/////////////////////////////////////////////////////////////////////wAAAP8A&#10;AAD/AAAA/wAAAP//////////////////////////////////////////////////////////////&#10;////////////////////////////////////////////////////////////////////////AAAA&#10;/wAAAP8AAAD/////////////////////////////////////////////////////////////////&#10;/////wAAAP8AAAD/sXhD/655Q/+vekb/rHlE/615R/+reUb/qXVD/6h0Qv+mckD/q3ZE/6t2RP+o&#10;ckP/rHRF/7B4Sf+udkf/rnVI/651SP+qcUT/pm1A/6VsP/+lbD//p25B/6hvQv+nbkH/qG9C/6lw&#10;Q/+ob0L/qm9F/6twRv+sbkX/rG5F/69vSf+yckz/tHRO/7R0Tv+1dU//t3dR/7d3Uf+3eE//uHlQ&#10;/7p7Uv+7fFP/vH1U/71+Vf+/gFf/wIFY/8GCWf/Bg1r/v4JW/8GEWP/DhFn/w4Ja/79+VP/Cf1X/&#10;wn5X/8N/WP/AfFX/v3tW/7p5U/+7e1f/vHxY/7p6Vv+4eFT/uHhU/7h2VP+4dlP/tnRR/7l0U/+4&#10;c1L/uHJR/7dxUP+3cVD/t3FQ/7dxUP+3cVD/u3JS/7tyUv+6cVH/um9P/7pvT/+7cFD/u3BQ/7px&#10;Uf+7cFD/vHFR/71yUv+7cFD/vHFR/71zUP+/dVL/vnNT/8B1Vf+/dFT/wXZW/75zU/+9c1D/vHNQ&#10;/7lzT/+8dlL/v3lV/7p0UP+2ck3/tXFM/7dxTf+4ck7/uHJO/7p1Tv+6dU7/vHdO/7x3Tv+7dk3/&#10;v3hM/753S/+8dUn/vHNG/710R/+8c0b/vXRH/751SP+6dkn/u3dK/7p2Sf+5dUj/uXVI/7x4S/+9&#10;eUz/vndJ/792Sf+/dkn/wHhI/8F5Sf/Be0r/v3lI/795SP+8eEn/vXlK/8F7Sv+/eUj/vnhH/795&#10;SP/Aekn/wnxL/797TP+8fFD/vXxS/7x9VP+3eVL/tnpV/9OhfP/+/93//P/q//3/7f/9/+3//f/t&#10;//z/6v/8/+r//v/d//3/zf/Yt4L/tYdV/699SP+4g0//woZU/8aGVv/EglD/woBO/8SCUP/Fg1H/&#10;x4NS/8aCUf/GglH/xYJN/8SCTv/GhFD/xoRQ/8SBTP/EgUz/w4BL/8WCTf/GgEz/w4BL/8N/Tv/E&#10;gE//wn5N/8F9TP/DfUr/w31M/8N9TP/Efk3/xX9O/8eBUP/EgE//xYFQ/8J+Tf/AfE3/v3tM/715&#10;Sv++ekv/vntO/798T/+9ek3/unpO/7p5T/+5ek//uHlO/7d4T/+5eFD/uHdP/7p5Uf+9elD/vXpQ&#10;/7t4Tv+6d03/vXpQ/7x5T/+7d1D/u3dS/7l1UP+4d1H/tXRO/7V1Uf+2dFH/tnRR/7d2UP+6dFD/&#10;uXNP/7lzT/+4ck7/u3VR/7t1Uf+5c0//u3VR/7p0Uv+2cE7/tnBO/7dxT/+3cU//tnBO/7VvTf+6&#10;dFL/u3VT/7hyUP+2cE//tG5N/7VsTP+1bEz/t25O/7ZtTf+4b0//uG9P/7RuTf+1b07/tW9O/7Zw&#10;T/+1b07/s21M/7ZvUf+4b0//tmxP/7ZsT/+2bU3/tWxM/7VsTP+2bU3/tWxM/7VsTP+5b1L/t21Q&#10;/7ZsT/+3bE3/t2xN/7luT/+4bU7/um9P/7pvT/+6b0//um9P/7huS/+7cU7/u3FO/7xyT/+9c07/&#10;vHJN/7txTP++dE3/wXdQ/793T/++dlD/wHhS/751Uv++dVL/unFR/7luTv+6bk7/um5O/71uT/+/&#10;blD/wXBS/8RxU//AbU//vmtN/71sTv+/b07/xnZV/8x8Wf/Sgl//zXlX/8dzUf/EcE7/xHBO/8Nv&#10;Tf+/a0n/vmpI/79rSf/Hc1H/zHZV/8lzUv/HcVD/xm9R/8hxU//KcVH/xnBP/8VvTv/Jc1L/ynRT&#10;/8l1U//KdlT/ynZU/8p2VP/LdVT/zXRU/851Vf/Qd1f/zXRS/810Uv/Qd1X/1n1b/9mAXv/afln/&#10;13tW/9d7Vv/ZfVj/239a/9yAW//bf1j/2n5X/9l9Vv/ZfVb/239a/9t/Wv/dgVz/4YVg/+GFYP/f&#10;g17/34Ze/+KJYf/iiWH/4Ylj/+OLZf/jjmf/4o1k/9+KYf/ei2H/5ZRp/+WUaf/ml27//baM//22&#10;jP/0rIT/7KR8/+ied//nnHX/45dz/+OVcf/mmHT/6Jp2/+qceP/omnT/7qB5/+2feP/pm3T/7J91&#10;/+qfd//tpHv/8qmA/++ofv/xqoD/8KuC/+6qff/xrYD/8K2C//Gug//zs4f/8bGF//Kzh//ys4f/&#10;8bSH//K1iP/0uoz/9buN//O7jP/0vI3/9L6P//bAkv/zwJP/8MCS//PDlf/0xZf/+Mmb//jMnf/3&#10;zZ3/+NCf//bQn//20qD/+Nei//rZpP/416L/+Nin//jaqP/53av//OKv//nirP/446z//Oew//zp&#10;sf/86LP/+Oex//rrtP/97br/+uq3//vuuv//8r7//fG9//zwvP/777v/+u66//vvu//677n/+u+5&#10;//ruuv/67rr//PK9//rwu//79L7//PW///r3wv/8+cT/+/jF//r5w//7+cb/+/nG//r4xf/6+Mf/&#10;+/nI//v6yv/7+sr//PvN//n4yP/6+cv/+/rM//370v/7/NL/+frQ//n60P/8/dX/+vvT//z81v/8&#10;/Nb//f3Z//z82P8EBA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AAP8AAAD/AAAA////&#10;////////////////////////////////////////////////////////////////////////AAAA&#10;/wAAAP8AAAD/AAAA////////////////////////////////////////////////////////////&#10;//////////8AAAD/AAAA/wAAAP//////////////////////////////////////////////////&#10;////AAAA/wAAAP8AAAD/////////////////////////////////////////////////////////&#10;/////////////wAAAP8AAAD/r3pE/655Rf+rd0X/qnhF/6d0Rf+gcED/pHRG/6R0Rv+lckX/pXJF&#10;/6dzQ/+ockP/p3FC/6lxQv+qckP/q3BE/6pvQ/+ob0L/pm1A/6VsP/+kbD3/pW0+/6ZuP/+mbj//&#10;qG9C/6lwQ/+mbUD/pmtB/6htQ/+rbUb/q2xD/65vRv+wcUj/snNK/7RzS/+0c0v/tXZN/7d4T/+3&#10;eE//uHlQ/7l6Uf+4eU7/untQ/71+U/++f1T/v4BV/8CDVv/BhFj/wYRX/8KFWf/DhFn/woFX/8GA&#10;Vv/EgVf/xYBX/8J9VP/CfVb/v3tU/7x7Vf+9fVf/vn5Y/79/Wf+9fVf/vHxW/7t7Vf+5eVP/t3VS&#10;/7p2U/+5dVL/t3NQ/7p0Uv+5c1H/t3FP/7dxUP+5c1L/uXNS/7xzU/+8c1P/v3RU/71yUv+9clL/&#10;vnNU/75zVP++c1P/vXJS/7xxUf+9c1D/wHZT/8B2U//Fe1b/xnxX/8N5VP/Bd1T/wXdU/791Uv+9&#10;dFH/u3VT/7x4U/+8eFP/uHdR/7V0Tv+3dlD/unZR/7dzTv+9d1P/vXdT/7x0TP+7dEr/vXZM/753&#10;Tf/BeE3/wHZJ/791SP+9dEf/wHdK/794Sv+8dUf/vHVH/753Sf+8eUz/undM/7l2S/+6d03/u3hO&#10;/7x3Tv+8eEv/vndL/8B3Sv/BeEv/xHxM/8N7S//Cekj/v3lG/754Rf++eEX/v3lG/8B6R//Cekj/&#10;wnpI/8F3Rv/CeEf/xn5O/8N9TP/CfEv/v3xP/79/Uf+8fk//s3VG/7qAUP/+7b///v/Z//7/6v/8&#10;/+r//f/t//z/6v/8/+r////U//75wf/duIH/w5Zd/7mFTP/BiFH/x4pU/8yKVv/IhlL/x4VR/8eF&#10;Uf/IhlT/x4VT/8eDUv/Gg07/xoNO/8aDTP/GhU//x4ZQ/8eETf/Gg0z/yINM/8iDTP/Gf0n/xn9L&#10;/8V/S//GgE3/xoBN/8N/Tv/EgFH/wX1O/8N9TP/CfEv/w31M/8V/TP/Ff0z/xIBP/8J+Tf/DgU//&#10;w39O/8F9TP++ekn/vnpL/8B8Tf/BfU7/u3hL/7l5S/+8fVH/vH1S/7d4Tf+3eE//uHlQ/7p7Uv+8&#10;e1H/vXpQ/7t4Tv+9eE//v3pR/714Uf+8d1D/unZP/7t3Uv+4d1H/tXVP/69vS/+sbEj/s3NP/7Z0&#10;Uf+4dFH/u3VT/7p0Uv+4clD/uXNR/7lzT/+5c0//vHZS/8F5U/+9dU//uXFL/7lwTf+3bkv/tm1K&#10;/7VvTf+3cU//tnBO/7pxTv+8c1D/tm1K/7duS/+2bUr/tWxJ/7ZtSv+3cVD/vXdV/7l0U/+1cE//&#10;tHJQ/7RyUP+2ck//tG9O/7NtTP+zbUz/unFR/7twUP+6b1D/uW5P/7htTv+1akv/s2lM/7NqSv+5&#10;bk//uW5P/7htTv+3akz/uGtN/7ptT/+6b0//uG1N/7ZrS/+5bk7/uW5O/7pvT/+7cFD/uG9P/7lw&#10;Tf+4bkv/unBN/7txTP+/dU7/wXhP/8N6Uf/FfFP/w3tT/8J6VP/Be1f/v3lX/792Vv+8c1P/vnNT&#10;/71wUv++b1H/v25R/79uUf+8a07/u2pM/71sTv+9bUz/v29O/8h4Vf/Rflz/0X1Z/8h0UP/Ebkv/&#10;w29N/8RwTv/Db03/w25P/8RtT//DbE7/yXBQ/8lwUP/Ib0//yG9P/8lwUP/Ib0//xW9O/8ZyUP/H&#10;c1H/x3NR/8l1U//Ld1X/y3dV/8h0Uv/IclH/ynRT/813VP/Nd1T/ynRR/895Vv/Qelf/0nlX/9J5&#10;V//Telj/03pY/9N6WP/Ue1n/135c/9h+Wf/YfFf/2X1Y/9l9Vv/ZfVb/2XtV/9p8WP/cflr/3X9d&#10;/96AXv/ggmD/4oVj/+aKZf/kimX/5oxn/+aOaP/hiWP/3oli/92KYP/fjGL/55Zr/+STaP/hkmf/&#10;8aR6//Clff/vpHz/7KF6/+iddv/qnHj/6Jp2/+SWcv/mmHT/6Jp2/+udef/qnHj/5phy/+iadP/p&#10;m3T/7qB5/+2iev/tonr/6qF4//Cnfv/0rYP/86yC//KthP/0sIP/8Kx//+6rgP/2s4j/8K2C//Gx&#10;hf/zs4f/8rOH//O0iP/1uIv/87mL//G3if/2vo//9b2O//S+j//2wpP/9sOW//bGmP/4yJr/+cqc&#10;//fLnP/4zJ3/9sya//LKl//20Z3/+tai//vXo//31qH/+Nei//nZpv/636r//eaw//zjq//65Kv/&#10;+eSr//nkq//65a7/+OSv//Xkrv/56LL/+uu0//vstf/+8bz//vG8//vuuf/78Lr//PG7//3yvP/5&#10;7rj/+/C6//nuuP/67rr/+/G8//zyvf/79L7//PW///73wf/8+cT//PnE//v4w//8+sf/+/nG//r4&#10;xf/6+MX/+/nG//z6yf/6+cn//PvL//z7y//7+sr/+/rM//r7z//6+9H/+vvR//r70f/6+9P/+vvT&#10;//z81v/9/df//v7a//392f/9/df/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AAP8AAAD/&#10;AAAA//////////////////////////////////////////////////////////////////////8A&#10;AAD/AAAA/wAAAP8AAAD/////////////////////////////////////////////////////////&#10;//////////////////8AAAD/AAAA/wAAAP//////////////////////////////////////////&#10;//////8AAAD/AAAA/wAAAP//////////////////////////////////////////////////////&#10;/////////////////////wAAAP8AAAD/qnVB/6l0QP+nc0H/qXVD/6d0Rf+lckP/pXVH/6JyRP+g&#10;cEL/pHFE/6NwQ/+lcUL/p3FD/6dxQv+ob0L/pm1A/6VsP/+nb0D/p29A/6VtPv+jazz/omw9/6Nr&#10;PP+ibD7/pWw//6duQf+nbkH/pWxB/6ZrQf+pbkT/qmxD/6xuRf+ub0b/sXJJ/7FySf+xckn/tXZN&#10;/7Z3Tv+3eE//uHlO/7l6T/+5ek//untQ/71+U/+9flP/vX5S/8GCVv/Ag1b/wYRX/8KFWP/DhFj/&#10;xYRa/8KBV//Cf1X/w35V/8N+Vf/Ef1b/wX5U/756U/+6elT/u3tV/79/Wf+/f1n/vHxW/7p6VP+7&#10;elT/uXVQ/7p2Uf+6dlP/unZR/713Vf+7dVP/uXNR/7hyUP+6dFL/vnVS/710VP+7clL/vnNT/7tw&#10;UP+9clL/v3RU/71yUv+8cVH/vHNT/7xxUf+9c1D/vnRR/8J4U//Mgl3/zIJd/8V7Vv/Bd1L/v3VQ&#10;/791Uv++dVL/u3VT/7l1UP+6dlH/t3NO/7dzTv+7d1L/u3dS/7hyTv+8dlL/v3dR/7x0TP+7dEr/&#10;vHVL/8B3TP/CeU7/wXdK/710R/+8c0b/vnVI/753Sf+7dEb/vHVH/7t4S/+8eU7/u3hN/7t4Tf+6&#10;d0z/undM/7p3TP+7eE3/v3hK/8B6Sf/De0v/xn5M/8N7Sf/BeUf/wnpI/8F5R/+/eUb/v3dF/793&#10;Rf/BeUf/w3tJ/8R6Sf/Eekn/w3tL/8J8S//Be0r/v3tM/8KAUP/BgVP/u3tL/7h4SP/QpHX//Ou/&#10;//7+3P/+/93//f/j//3/5f/8/+L//f/J//nbn//UrHH/xJJX/8CJUP/EiVH/x4hS/8uKVP/KiVP/&#10;yYhS/8uKVP/KiFT/yIZS/8mGUf/IhVD/yIZS/8mIUv/JiFL/yIdR/8eGUP/Gg0z/x4JJ/8eCSf/G&#10;f0n/xX5I/8V+Sv/Ff0v/xoBN/8J+Tf/Df07/xoBN/8N9Sv/Aekf/wXtI/8R+S//DfUr/wn5N/8F9&#10;TP/Bf03/wX9P/8B+Tv++fEz/vXlK/797TP/Afk7/unpM/7l5S/+8fVH/vX5S/7h5Tv+1dkv/tXZL&#10;/7p7UP+7elD/u3pQ/716UP+/elH/vnlQ/755Uv+9eFH/u3dQ/7p5Uf+4d1H/uHdR/7JyTP+vb0n/&#10;tXRO/7Z0Uf+4dFH/unRS/7t1U/+5c1H/uXNR/7lzUf+5c0//vnZQ/793Uf+9dU//unJM/7lxS/+3&#10;b0n/tm1K/7ZwTv+3cU//tnBO/7hyUP+6cU7/tG5M/7VvTf+3bkv/tm1K/7duS/+3cVD/vXdV/7t2&#10;Vf+3clH/tXNR/7RyUP+2ck//tnBO/7RuTP+3bk7/unFR/7luTv+6b0//um9Q/7htTv+4bU7/t2xN&#10;/7RpSv+3bE3/um9Q/7pvUP+5bE7/uW1N/7tvT/+6b0//uG1N/7VqSv+5bk7/uW5O/7duTv+6cVH/&#10;uG9P/7hvT/+4b0z/t25L/7txTP++dE3/v3ZN/8J5UP/DelH/wnpS/8F5U/+/eVX/v3lX/8B6WP++&#10;dVX/v3RU/71xUf+8cFD/vW5P/71sTv+7akz/umlL/7xrTf+8bEv/u2tK/8FuTP/Gc1H/ynZS/8Vx&#10;Tf/AbEj/wGxK/8FtS//EcE7/xXBR/8RvUP/CbEv/xWxM/8VsTP/GbU3/yG9P/8hvT//GcE//v2tJ&#10;/8NvTf/FcU//xXFP/8ZyUP/Hc1H/ynRT/8hyUf/IclH/yHJR/8hyT//Jc1D/yHJP/8x2U//Nd1T/&#10;znRP/9F3Uv/UelX/0nhT/9F3Uv/Qd1X/0nlX/9V7Vv/WfFf/2X1Y/9l9WP/Xe1T/2X1Y/9x+Wv/d&#10;f1v/3H5c/9x+XP/cflz/4YNh/+SIY//liWT/4ohj/+SKZf/hiWP/3oli/9+MZP/hjmT/5JNo/+GQ&#10;Zf/fjmP/5ZZt/+ibcf/qnHX/55x0/+qcdv/qnHb/5phy/+SWcP/ll3P/55lz/+eZc//nmXP/55lz&#10;/+mbdP/pm3T/7J53/+qfd//pnnf/6J53/+6kff/zqoH/8aqA/++ofv/uqn3/7Kh7/+2pfP/0sIP/&#10;7qp9/++sgf/xroP/8K+F//KziP/ztIn/8rWI//G3if/1u43/9LyN//W9jv/0wJD/98OT//nGl//5&#10;yZn/+MqZ//bIl//5y5r/982b//XLmf/40J3/+dOi//jUov/306H/99aj//rZpv/83qr//OGs//jf&#10;p//136b/++Ws//vlrP/65a7/+OSv//birf/76rb//Ou3//3tuv/+7rv//u67//vuuf/77rn//PG7&#10;///zv//777v/+/C6//vvu//88Lz/+++7//rwu//78bz/+vO9//v0vv/+98H//vnC//z5xP/8+cT/&#10;+/rE//r5w//5+ML/+/nG//v5xv/7+cj//PvL//38zP/7+sr/+/rM//z7zf/6+8//+vvR//r70f/6&#10;+9P/+vvT//z91f/+/tj//v7a//391//9/df//P3V/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A&#10;AP8AAAD/AAAA////////////////////////////////////////////////////////////////&#10;/wAAAP8AAAD/AAAA////////////////////////////////////////////////////////////&#10;////////////////////////////////AAAA/wAAAP8AAAD/////////////////////////////&#10;//////////////8AAAD/AAAA/wAAAP//////////////////////////////////////////////&#10;/////////////////////////////wAAAP8AAAD/o248/6NuPP+jbjz/pXE//6dzQ/+mc0T/onJC&#10;/59vQf+ebkD/n29B/59sP/+hbkH/pXFC/6ZyQ/+jbT//omw+/6FrPP+kbj//pG4//6FrPP+gajv/&#10;nmo6/51pOv+fazz/oWs9/6JsPv+nbkP/pGtA/6NqP/+pbkT/qW5E/6xvQ/+sb0P/rnFF/65wR/+w&#10;cUj/snNK/7N0S/+3eE3/uHlO/7l6T/+4eU7/uXpP/71+U/++f1T/vX5T/8GCVv+/glX/wYRX/8GE&#10;V//Cg1f/xoVb/8KBV//Cf1X/wn9V/8SBV//Hgln/xIFX/798Uv+6eVH/untS/7x9VP++f1b/untS&#10;/7p5Uf+6eVH/u3dS/7p2Uf+7d1L/u3dS/713U/+8dlL/uXNP/7hyTv+9dFH/vXRR/7xzUP+7clL/&#10;vXJS/7xxUf+9clL/wHVV/710VP+7clL/vXRU/8B3VP+/dlP/vnRP/8R6Vf/OhF//zIJd/8R6Vf++&#10;dE//u3NN/752UP/BeVP/unRQ/7hyTv+7dVH/uXNP/7hyTv+6dFD/unRQ/7pyTP+7c03/unJK/7x0&#10;TP+9dkz/vHVL/8B3TP/BeE3/vnVI/710R/+8dUf/uXJE/7pzRf+6c0X/uHVI/7t4Tf+8eU7/vHlO&#10;/716UP+7eE3/vHlO/7t4Tf+8eUz/wHpJ/8R+S//Ff0z/yIBO/8N8SP/DfEj/xH1J/8N8SP/BeUf/&#10;wXlH/8B4Rv/Cekj/w3tJ/8R8Sv/FfUv/w31K/8J8Sf/Be0r/wHxN/8SCUv/Fg1P/wYFR/7t7S/+y&#10;eEr/uIJU/82jc//98cH////W//7/2//8/tb//eOo/9+3fP/JmF3/wY1R/8KKT//DiE7/xYdO/8iK&#10;Uf/Ji1L/yYhQ/82MVv/LilT/yIZS/8mHU//IhlL/xodS/8mKVf/JilT/xodR/8OETv/Eg0v/xYNJ&#10;/8aBSP/Hfkf/xn1I/8V8R//Gf0v/xH5K/8R+S//Ff0z/yIJP/8V/TP/Aekf/wXtI/8R+Sv/DfUr/&#10;w31K/8B8S//Afk7/wH5O/75+UP+8fE7/unpM/7x8Tv/Afk7/vHxO/7h6S/+6fE3/untP/7Z3S/+0&#10;dUr/tXZL/7l6T/+7elD/unlP/757Uf/AfVP/vXpQ/7x4Uf+7d1D/vXlS/7p5Uf+4d1H/uHdR/7h3&#10;Uf+2dU//tnVP/7Z0Uf+4dFH/uXNR/713Vf+9d1X/unRS/7p0Uv+6dFL/uHJO/711T/+9dU//unJK&#10;/7tzTf+4cEr/t29J/7dxTf+3cU//tnBO/7dxT/+3cU//tG5M/7ZwTP+2cEz/tm1K/7ZtSv+3cU//&#10;uHJR/7l0U/+5dFP/tnRS/7VzUP+2ck//t3FP/7ZwTv+3cU//uG9M/7VsTP+5bk7/uW5P/7luT/+7&#10;cFH/uW5P/7VqS/+3bE3/u3BR/7twUf+7b0//uW1N/7htTf+2a0v/um9P/7htTf+7cFD/t21Q/7Zs&#10;T/+5b1L/t21Q/7hvT/+4b0z/uG9M/7lxS/+9c0z/vnRN/8B2T//Adk//v3VO/711Tf+8dlL/vXdV&#10;/754Vv+9dFH/vHFR/7pvT/+6bk7/uW1N/7tsTf+6a0z/uWpL/7xrTf+8a03/umpJ/7trSP++a0n/&#10;v2xK/75sR/++a0n/v2xK/75rSf++bkv/wm9N/8FuTP/AbEr/wWtK/8JsS//Ebk3/xnBP/8VvTv/E&#10;cE7/vmpI/79rSf/BbUv/w29N/8NvTf/DbUz/xW9O/8dxUP/IclH/xW9M/8RuS//GcE3/x3FO/8py&#10;Tv/Kck7/zHJN/852Uv/SeFP/0HhU/893U//NdVH/zXVR/9J5V//XfVj/1nxX/9d7Vv/WelX/239a&#10;/96AXP/df1v/3H5a/9x+XP/bfVv/3X9d/+GDYf/jhWP/34Ne/96EX//hjGX/4I1l/+CNZf/gjmb/&#10;4pBo/92MYf/ci2D/35Bn/+KTav/jlGv/5Zdw/+mbdP/omnP/5JZv/+OVb//klnD/55lz/+WXcf/l&#10;l3H/55ly/+mbdP/pm3T/6Zt0/+abc//onXb/66B4/+2jfP/tpHv/7aR7/+qhdv/qo3f/7KV5//Cp&#10;ff/xrYD/7Kh7/+yoe//xrYD/8a6E//OyiP/wsYb/77CF//O2iv/xt4n/9buN//a+j//zvY7/9MCQ&#10;//bCkv/4xpP/9cWU//LCkv/2yJb/98ua//bMmv/3z57/+tKh//bQn//306H/99aj//rZpv/62qf/&#10;+Nqm//bbpP/23aX//eSs//vlrP/75K7/+uax//jkr//96bb//Ou3//zrt//76rb/+uq3//zsuf/6&#10;7bn/++66//3xvf/98b3/+++7//zwvP/98b3/+/C6//rvuf/677n/+vG6//rxuv/79L3//vfA//z3&#10;v//898D//PfA//34wf/898D/+/jD//v6xP/7+cb//PzK//v7yf/7+sr/+/rK//z7zf/8+83/+frO&#10;//r70f/8/dX//P3V//z91f/+/tj//f3X//391//8/Nb//f7W/8bFpv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AAP8AAAD/AAAA////////////////////////////////////////////////////////&#10;////AAAA/wAAAP8AAAD/////////////////////////////////////////////////////////&#10;////////////////////////////////////////AAAA/wAAAP8AAAD/AAAA////////////////&#10;////////////AAAA/wAAAP8AAAD/AAAA////////////////////////////////////////////&#10;/////////////////////////////////////wAAAP8AAAD/o289/6JuPP+fbTr/n206/6FvPP+f&#10;bTr/nm4+/55uPv+aajr/mWk7/5pqPP+aajz/nGk8/51qPf+baDv/nGk8/5xpPP+daj3/nGk8/5xp&#10;PP+caTz/mmc8/5tnP/+bZz//nGhA/55qQv+hbEL/nmk//51mPf+iaED/o2lB/6VrQ/+obUX/qW5G&#10;/6twSP+scUn/rnBJ/7ByS/+1dk3/tXVP/7d4T/+4eVD/uHlQ/7p7Uv+9flX/vn9U/7+AVf+/gFX/&#10;w4RZ/8SFWf/DhFj/w4RY/8ODV//EhFj/w4NX/8eEWf/Fglf/wn9U/8WCWP/Dglj/woFX/8GAVv+/&#10;flT/vn1T/759U/+9fFT/vnpT/7t3Uv+6dlH/unZR/7t3Uv+7dVH/unRQ/7t1Uf+7dVP/vnVS/751&#10;Uv/Ad1T/wnhV/8B2U//CeFX/wnhV/8V8Wf/JgF3/yYFb/8iAWv/Hf1n/x31Y/8R6Vf/EelP/xHpT&#10;/8B4UP+9dU//u3NN/752UP+/d1H/v3VQ/71zTP++dE3/v3RN/75zTP+/dE3/wHVO/790Tf+/dU7/&#10;v3VO/8F3UP/BelD/vXZM/7t2Tf+9eUz/wXpM/754R/+8dkX/t3FA/7lzQv+8dkX/vnhH/712SP+8&#10;eEv/v3tO/757UP+9ek//vntO/757Tv++ekv/wHxL/8J+Tf/DfUn/xH5K/8N9Sf/DfUn/w31J/8J8&#10;SP/CfEn/wnxL/8R+Tf/CfEv/wnxL/8R+S//Efkv/xIBP/8SCUP/EglD/w4FP/8WDUf/Dg1P/w4NT&#10;/8OFVv+zeUv/oGY4/4xUJf+daTn/4bGB/+C0g//es4D/wZFg/8GPWv/DkFn/xItW/8aKVP/JjFX/&#10;yoxT/82MVP/Mi1P/yolR/8uKUv/KiVP/yIVO/8qHUP/IhlL/yYdT/8mHU//Gh1L/xodS/8aFT//F&#10;hE7/xYNJ/8iDSv/LhEz/yIFJ/8Z/Sf/Jgkz/xoBM/8V/S//Ff0z/xoBN/8aATf/Gf0v/xn9L/8V9&#10;S//EfUn/xX1L/8N9Sv/CfEv/v3tM/798T//AfVD/v3xP/719T/+9fU//u3tN/7t7Tf+6ekz/t3lK&#10;/7V3SP+zdUb/uHlN/7p7T/+5eU3/u3tP/75+Uv+8e1H/vHlP/7t4Tv+7d1D/t3ZO/7d2Tv+3dk7/&#10;t3ZO/7d2UP+3c07/uHRP/7h0T/+5dVD/u3VR/7t3Uv+7dVP/uHRR/7l1Uv+5dVD/uHJO/7lzT/+6&#10;dU7/unVO/7l0Tf+5dE3/uXNP/7lzT/+2ck3/tXFO/7ZyT/+4clD/tnBO/7dxT/+2cE7/tW9N/7Zw&#10;T/+4clH/uXNS/7ZxUP+2cVD/t3NQ/7dzUP+2ck3/tnBM/7VvS/+2cEz/t3FP/7ZwTv+2cE7/t25O&#10;/7duTv+5b1L/t21Q/7VrTv+4bU7/um9Q/7twUf+2a0v/tGlJ/7RrS/+2bU3/t25O/7duTv+4b0//&#10;unFR/7hvTP+5cE3/uG9M/7duS/+4b0z/unJM/7pyTP+6ckz/vXVP/8F3UP+/d0//vXVP/7pyTP+7&#10;c03/uXBN/7hvTP+4bkv/um9P/7pvT/+6b0//um5O/7puTv+7b0//u29P/7xtTv+7bEv/vm9O/75w&#10;TP+7bUn/u21J/7ttSf+7bUn/vW9L/7xuSv+7bUn/u21J/71vS//BcU7/wnJP/8VyUP/Gc1H/wW9K&#10;/8JwS//JdVH/zHhW/8l1U//Hc1H/yXVR/8p2Uv/Gck7/wW1J/8FtSf/Db0v/xnJO/8VxTf/IcEz/&#10;yHJP/8hyT//Kck7/yHJP/8pyTv/KdFH/zXdU/854Vf/OdVP/znVT/892VP/VeVT/1npV/9Z6Vf/W&#10;elX/2HxX/9l9WP/ZfVj/3H5a/9x+Wv/bfVn/3H5a/9+DXv/dgVz/3IBb/9yCXf/fimX/449q/+SQ&#10;a//hj2f/4Y9n/+COZv/cjWb/4JFq/+GSa//gkmv/45Vu/+WXcP/jlW7/45Vu/+SWb//mmHH/55ly&#10;/+eZcv/mmHH/5phx/+mbdP/qnHX/6Jpz/+iac//pm3T/6p93/+2iev/qn3f/66J5/+yjev/poHf/&#10;7KN6//Gof//xqoD/8quB//Crgv/zroX/8q+F//OyiP/wr4X/8bKH//W2i//ytYn/9bqO//a9kP/2&#10;wJH/9sCR//O/j//2wpL/88CR//PAkf/ywpL/98ia//fLnP/5z5//+NCf//jQn//30aD/+NSi//jU&#10;ov/316b/+9uq//vdq//53qn/+uGr//rhq//75K7/++ax//rlsP/65bD/+OSv//jkr//65rH/+Oex&#10;//vqtP/77LX/+Ou2//rtuP/77rn/+/C6//vwuv/78Lr/+/C6//rvuf/78Lr//PO8//zzvP/887z/&#10;/PO8//30vf/69Lr/+/W7//z2vP/89b7/+/S9//z1vv/79r//+vfC//r5w//6+MX/+/nI//r4x//7&#10;+sr/+/rK//v6zP/7/NL/+/zS//z91f/9/tb/+vvT//z91f/9/df//f3X//3+1v/7/NL/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AAP8AAAD/AAAA////////////////////////////////////////////////&#10;////////////AAAA/wAAAP8AAAD/AAAA/wAAAP8AAAD/AAAA/wAAAP8AAAD/AAAA/wAAAP8AAAD/&#10;AAAA/wAAAP8AAAD/AAAA/////////////////////////////////wAAAP8AAAD/AAAA/wAAAP8A&#10;AAD/AAAA/wAAAP8AAAD/AAAA/wAAAP8AAAD/AAAA////////////////////////////////////&#10;/////////////////////////////////////////////wAAAP8AAAD/n2w9/51qO/+bazv/mmo5&#10;/5xsO/+aajn/nW09/5ttPP+Yajn/mGg6/5hoOv+WZjj/lWU3/5lmOf+YZTj/mGU4/5VlN/+XZzn/&#10;mGg6/5pqPP+aajz/l2Y9/5loP/+aaUD/mWhA/5xoQf+eakP/nWg+/5pkPv+eZz7/omhA/6NpQf+k&#10;akL/qG1F/6luRv+rcEj/rW9I/65wSf+xc0z/snRN/7Z4Uf+2eFH/t3lS/7p6VP+8fVT/vH1U/75/&#10;VP+/gFX/w4RZ/8SFWv/EhVn/xIRY/8ODV//Ghlr/x4db/8ODV//Cglb/wYFV/8aDWP/Dg1f/woJW&#10;/8CAVP+/f1P/wH9V/79+VP+9fFL/vXxU/7t3UP+5dVD/unZR/7t3Uv+6dlH/u3VR/713U/+9d1P/&#10;v3dR/793Uf/AeFL/wXlT/8B2Uf/CeFX/xHpV/8h+Wf/OhmD/zoZg/8d/Wf/De1X/wnhR/793T/+9&#10;dU3/wHhQ/8B4UP++dlD/u3NN/752UP++dlD/vnRN/750Tf+/dE3/v3RN/790Tf/AdU7/wHVO/75z&#10;TP++dE3/v3VO/8F3UP/BelD/vndN/7t2Tf++ek3/wntN/754R/+7dUT/uHI//7t1Qv++eEX/wXtK&#10;/8B6Sf+/eEr/wHlL/716Tf+8eUz/vntO/757Tv+9eUr/v3tK/8F9TP/Bfkn/w31J/8N9Sf/CfEj/&#10;wnxI/8J8SP/DfUr/wnxL/8J8S//Be0r/xH5L/8V/TP/Cfk3/woBM/8OBTf/EglD/xIJQ/8WDUf/E&#10;glD/xIJS/8aEVP/Bg1T/un1O/650Rv+fZzj/j1kq/5FdLf+ibj7/t4NR/72JV//Ai1f/v4ZR/8eL&#10;Vf/Ki1b/yYtS/8uKUv/LilD/y4lN/8yKTv/KiE7/yIZM/8qHUP/JhlH/yYdT/8mHU//HhVH/yIZS&#10;/8aFT//Gg0z/xYNJ/8eCSf/Kg0v/yYJK/8iBSf/Jgkz/yIFL/8V/S//GgEz/xX9L/8V+Sv/Gf0v/&#10;x4BM/8V+Sv/FfEn/xn9L/8V9S//CfEn/wHpJ/8F7Sv/AfVD/wH1Q/798T/+8fE7/vHxO/7x8Tv+7&#10;e03/uXlL/7Z2SP+1dUf/unpM/7t7Tf+6ekz/wIBS/8ODV/++flL/uHdN/7h3Tf+6eU//uHdP/7d2&#10;Tv+3dk7/t3ZO/7V0TP+2ckv/uXVO/7h0Tf+7dVH/u3VR/7t3Uv+6dlH/uHRR/7l1UP+5dVD/uHRP&#10;/7h0T/+4dE3/uHRN/7l1Tv+4dE3/uHRN/7l1UP+3c07/tXFM/7VxTv+2ck//tXFO/7ZyT/+3cU//&#10;tnBO/7dxUP+5c1L/uHJR/7VxTv+1cU7/tnJP/7dzUP+2ck3/tW9L/7RuTP+2cE7/t3FP/7ZwTv+2&#10;cE7/t25O/7hvT/+4b0//tmxP/7ZsT/+2bE//uW9S/7lvUv+0a0v/smlJ/7VsTP+1bEz/tm1N/7hv&#10;TP+3bkv/unFO/7pxTv+6cU7/uHJQ/7ZwTP+3cU//uXNP/7hyTv+6ckz/vXVP/752UP+9dU//unJM&#10;/7lxS/+5cUv/uG9M/7ZtSv+4bkv/um9P/7luTv+5bk7/um5O/7puTv+8cFD/u29P/7puTP+6bkz/&#10;v3NR/8B0UP+/cU3/vnBM/75wSv+9ckv/v3RN/790Tf+9ckv/vXFN/8J0Tv/EdlD/xHZQ/8R0T//D&#10;c07/wHBL/8NxTP/Ld1L/0HtW/8p2Uv/Hck3/yHNO/9B7Vv/NeFP/x3JN/8RvSv/Ic07/ynVQ/8p1&#10;UP/Ic07/yXVR/8l0T//Lc0//zXVR/811Uf/KdFH/y3VS/9B3Vf/OdVP/zXRS/9J1U//Td1L/1npV&#10;/9Z6Vf/Xe1b/2X1Y/9l9WP/Xe1b/2HxX/9p+Wf/afln/2n5Z/92BXP/cgFv/2X1Y/9l/Wv/hiWX/&#10;55Jt/+WRbP/ijmn/3Y5n/9yNZv/bjGX/4JFq/+CRav/ekGn/4ZNs/+aYcf/klm//4pRt/+WXcP/o&#10;mXD/6Jlw/+iZcP/nmG//5pdu/+iac//qnHX/6Jpz/+iac//omnP/6Z52/+6je//qn3f/6qF4/+yj&#10;ev/qoXj/66J5/+2ke//vpn3/8quB//Stg//yrYT/8q2E//GuhP/wrYP/8bCG//S1iv/ytYn/9bqO&#10;//a+j//3v5D/9b+Q//O9jv/0vo//8b2N//K+jv/0wZT/9seZ//jJm//5zZ7/+tCg//XNnP/3z57/&#10;99Gg//jSof/31qP/+tmm//vbqv/63Kj/+d6p//rhq//95K7/++Sw//nkr//4467/+eSv//nkr//6&#10;5rH//Oiz//vqtP/667T/++y1//vstf/77rn//vG8//vwuv/78Lr/+u+5//rvuf/78Lr//PG5//3y&#10;uv/887r//PO6//30vf/887r/+vS6//30u//79bv/+/W7//v1u//687z//Pe///z5xP/7+cb/+/nG&#10;//r4xf/6+sj/+vnJ//v6yv/6+9H/+vvR//3+1v/8/dX/+vvT//z91f/9/df//f3X//7/1//8/dX/&#10;+vvR/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AAP8AAAD/AAAA////////////////////////////////////////&#10;//////////////8AAAD/AAAA/wAAAP8AAAD/AAAA/wAAAP8AAAD/AAAA/wAAAP8AAAD/AAAA/wAA&#10;AP8AAAD/AAAA/wAAAP8AAAD/AAAA//////////////////////////////////////8AAAD/AAAA&#10;/wAAAP8AAAD/AAAA/wAAAP8AAAD/AAAA/wAAAP//////////////////////////////////////&#10;/////////////////////////////////////////////////////wAAAP8AAAD/mWk7/5lqPP+a&#10;bDv/lmg3/5RmNP+TZTT/lmg3/5doOv+WZzn/lGU3/5VlN/+UZDb/lWI1/5ZjNv+UZDb/k2M1/5Rj&#10;OP+VZDn/lWY6/5ZnO/+WZzv/lmU8/5hnPv+ZaED/mWhA/5VkPP+YZD3/mmY//5tlP/+eZ0D/oGlC&#10;/6NpQ/+iaEL/pGpE/6huSP+rcEj/q3BI/6twSP+scUn/rnNL/7R2T/+2eFH/t3lS/7h6U/+6fFX/&#10;vH5V/7+AV//AgVb/w4RZ/8SFWv/Fhlv/xoZa/8ODV//Ghlr/xoZa/8SEWP/Hh1v/xIRY/8SEWP/E&#10;hFj/w4NX/8KCVv/BgVX/woJW/79/U/+/f1P/vn1T/7l4UP+4d0//u3dS/715VP+9eVT/vHhT/795&#10;Vf/Aelb/vXdT/8B4Uv/BeVP/wXlT/793Uf/Bd1L/wnhT/8Z8V//HfVj/x31Y/8J4U/+/d0//vHRM&#10;/7pySv+8dEz/vXVN/8B4UP+7dVH/unRQ/711T/+7c03/vnRN/791Tv+/dE3/wHVO/8F2T//AdU3/&#10;v3RM/71ySv+9dEv/v3ZN/8B3Tv/BelD/v3hO/714T/+/e07/wH1Q/756S/+8eEn/vHZD/8B6R//C&#10;fEn/w31K/8F7SP/Aekn/wXpM/8B6Sf+/eEr/wHxN/8F9Tv+/e0z/wHxL/8B8S//Cf0r/wH1I/8J8&#10;SP/CfEj/wnxI/8F7R//CfEn/wXtI/8J8Sf/Be0j/xH5L/8R+S//BfUz/wX9L/8KATP/DgU3/xIJO&#10;/8WDUf/EglD/xYFQ/8aCU//AgFL/wYNU/8GDVP+4e0z/q3FB/6lxQP+qdEX/t4FS/76JV//Gjlv/&#10;x4tX/8yQWv/Ii1X/x4lQ/8mIUP/LiU3/y4lN/8uJTf/KiEz/yIZM/8yHTv/Lhk//yYZP/8qHUv/H&#10;hE//yYZP/8eETf/Ihkz/y4ZN/8qFTP/LhEz/y4RM/8uETP/Jgkz/yYJM/8eATP/Kg0//xn9L/8V+&#10;Sv/EfUn/yH9M/8h/TP/GfUr/yYBN/8Z/S//Cekj/v3lI/8B6Sf/Ce03/wH1Q/798T/+9ek3/v3xP&#10;/799Tf+8ekr/uXlL/7h4Sv+4eEr/vn5Q/7x8Tv++flD/xohZ/8aIWf+/f1P/t3dL/7l5Tf+7elD/&#10;uHdP/7d2Tv+4d0//uHdP/7d2Tv+5dU7/u3dQ/7x4Uf+8dlL/unZR/7p2Uf+6dlH/unZR/7h0T/+2&#10;dU//tXRO/7dzTP+2ckv/tnJL/7p2T/+1dEz/tHNL/7Z1Tf+4d1H/tHNN/7RwTf+1cU7/tnJP/7Zy&#10;T/+2ck//tnBO/7dzUP+4dFH/tnJP/7ZwTv+3cU//t3FP/7dxTf+2cEz/tG5M/7NtS/+2cE7/tnBO&#10;/7ZwTv+2cE7/uG9M/7hvTP+2bU3/tWxM/7ZtTf+5b1L/unBT/7lvUv+1bEz/tGtL/7RrS/+1bEn/&#10;tWxJ/7VvTf+1b03/uHJQ/7hyUP+6dFD/unRQ/7dxTf+4ck7/uXNP/7dxTf+3cU3/u3NN/752UP+7&#10;c03/uXFL/7lxS/+5cUv/uXBN/7huS/+6b0//um9P/7htTf+5bk7/u29P/7puTv+7b0//u29N/7xw&#10;Tv+8cE7/wHRQ/8N3U//Dd1P/wndQ/8B1Tv/Cd1D/xntU/8d8VP/Ge1P/xntT/8d8VP/FelL/xXdQ&#10;/8J0Tf/CdE3/wXJL/8N0Tf/MeVH/zntT/8t4UP/KdU7/yXRN/855UP/OeVD/zXhP/8p3Tf/NelL/&#10;z3xU/897Vv/NeVT/zXhT/814U//LdlH/0XxX/9R8WP/QeFT/znZS/9F3Uv/Rd1L/0XVQ/9F1UP/Q&#10;dE//1HhT/9Z6Vf/Xe1b/13tW/9h8V//VeVT/1XlU/9l9WP/YfFf/2HxX/9p+Wf/bf1r/1nxX/9h+&#10;Wf/giGT/5ZBr/+OPav/gjGf/3I1m/9uMZf/djmf/4JFq/9+Qaf/gkWr/4ZNs/+aYcf/jlW7/4JVt&#10;/+OYcP/qnXP/6Jtx/+iZcP/omXD/5pdu/+macf/rnHP/65xz/+yddP/qnXP/7J91//Clff/vpHz/&#10;7qN7/+ugeP/onXX/6Z52/+6je//tpHv/76Z9//Gof//zrIL/7qmA/+6pgP/wrYP/8rGH//O0if/z&#10;tIn/97qO//a8jv/yuov/9byP//W/kf/2wJL/8ryO//O/kP/3xJf/+sqc//nKnP/3y5z/+s6f//fN&#10;nf/40J//+9Oi//nTov/52KX/+Nei//rap//526f/+92p//vgq//74qz/+OGr//nirP/65a7/++ax&#10;//rlsP/757L//Oiz//zos//66bH/++yz//nqsf/667L//O+4//vuuf/677n/+u+5//rvuf/78Lr/&#10;+/C4//3yuv/+87v//PO6//vyuf/887r//PO6//30u//99Lv//PO6//r0uv/69Lr//Pe///z7xf/8&#10;+8X//PvF//r4xf/8+sf/+/vJ//z7y//5+s7/+vvR//3+1v/8/dX//P3V//z91f/9/df//f3X//3+&#10;1v/8/dX/+/zS/wQD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AAP8AAAD/AAAA////////////////////////////////&#10;//////////////////////8AAAD/AAAA/wAAAP8AAAD/AAAA/wAAAP8AAAD/AAAA/wAAAP8AAAD/&#10;AAAA/wAAAP8AAAD/AAAA/wAAAP8AAAD/AAAA////////////////////////////////////////&#10;/////////wAAAP8AAAD/AAAA/wAAAP8AAAD/AAAA////////////////////////////////////&#10;/////////////////////////////////////////////////////////////wAAAP8AAAD/kmM1&#10;/5NnOP+TZzj/kGQ1/49jNP+PYzT/jWE0/49jNv+NYTT/kWI2/5NkOP+PXjP/kWA1/5NiN/+UYzj/&#10;k2I3/5FiNv+RYjb/j2A2/5FiOP+TZDr/kmM5/5JjOf+UYzv/l2Y+/5NiOv+VYTr/l2M8/5hkPf+b&#10;ZT//nWY//51mP/+dZj//omhC/6dtR/+qcEr/qW1I/6pvR/+rcEj/q3BI/7B1Tf+yd0//s3hQ/7R5&#10;Uf+5e1T/u31W/71/Vv+/gFf/wYJX/8KDWP/EhVr/xIVZ/8WGWv/Gh1v/xYZa/8iIXP/IiFz/x4db&#10;/8eHW//EhFb/w4NX/8OAVf/BgVX/woJW/8KCVv/BgVX/vn1T/7t6UP+6eVH/unlT/797Vv+/e1b/&#10;vXlU/756Vf/Be1f/v3lV/713U//AeFL/wHhS/793Uf+/d1H/v3VQ/8F3Uv/DeVT/w3lU/791UP+9&#10;dU//u3NL/7lxSf+6ckr/vHRM/793Uf+/d1H/u3VR/793Uf++dlD/vnRN/750Tf+/dEz/wHVN/8J3&#10;T/+/dk3/v3ZN/792Tf/Ad07/v3ZN/712TP+/eE7/v3hO/755UP+/e07/wH1Q/797TP++eEf/v3lG&#10;/8J8Sf/DfUr/xH5L/8V/TP/Ff0z/wnxL/8B6Sf/Be0r/wX1O/8B8Tf/AfE3/wX1M/799S//Df07/&#10;wn9K/8F+Sf/DfUn/xH5K/8R+Sv/CfEn/wXtI/8N9Sv/DfUr/xX9L/8R+Sv/Efkr/woBM/8KATP/C&#10;gEz/w4FN/8aCUf/FgVD/xYFS/8SAUf/AfVD/wn9U/8GBVf/AgVX/v4BU/72AU/+4flD/voZX/8WN&#10;XP/OlmP/2Z1p/9ufaf/Ljlf/w4VM/8eGTP/KiEv/zYlM/82JTP/Lh0r/yoVK/8yHTP/Lhk3/y4ZN&#10;/8qHUP/IhU7/yIZM/8eFS//Lhk3/zIdO/8uGTf/LhEz/yoVM/8uETP/Jgkr/zIVP/8uETv/LhFD/&#10;xn9L/8V+Sv/Ffkr/x35J/8d+Sf/GfUj/yH9M/8Z9Sv/Cekj/wXlH/8B6Sf/CfEv/wntN/8J8S/++&#10;e07/wX1O/8B8Tf+6eEj/uHZG/7p4SP+8ekr/wX9P/758TP/BgVH/yoxd/8eJWv/AglP/uXlN/7p6&#10;Tv+7elD/uHdP/7d2Tv+4d0//uXhQ/7h3T/+4d0//unZP/7x4Uf+9eFH/unZP/7l1UP+8eFP/unZR&#10;/7h3Uf+3dlD/tXRO/7V0TP+2dU3/tnVN/7d2Tv+0c0v/s3JK/7R0Tv+3dlD/tHJP/7JwTf+zcU7/&#10;tnJP/7VxTv+1cU7/t3FP/7dxT/+3c1D/t3FP/7dxT/+3cU//t3FN/7dxTf+2cE7/tG5M/7RuTf+2&#10;cE//tnBP/7ZwT/+2cE7/tW9N/7ZwTv+1b03/tG5N/7VvTv+2cE//tG5N/7ZtTf+1bEz/tGtL/7Rr&#10;SP+1bEn/tWxJ/7VvTf+1b03/uHJQ/7lzUf+7dVP/u3VT/7dxTf+3cU3/uHJQ/7dxT/+3cU//vHNQ&#10;/7tzTf+6ckz/uXFL/7hwSv+5cUv/uXBN/7hvTP+6b0//um9P/7twUP+8cVH/um9P/7puTv+5bUv/&#10;um5M/7xwTv+8cE7/vnJO/79zT//AdFD/w3hR/8J3T//DeFD/xXpS/8h9Vf/KfVP/y35U/8t+VP/J&#10;fFL/x3hP/8Z3Tv/Gd07/xHVM/8h3TP/KeU7/z3xS/9B9U//Oe1H/y3hO/8x4TP/LeEz/z3tP/857&#10;T//QfVP/0X5W/9B9Vf/QfVX/0X5W/9B8V//Oe1P/035X/9R/WP/Qe1T/z3dR/893Uf/SeVH/0nlR&#10;/9F1Tv/Pc07/0HRP/9F1UP/RdVD/0XdS/9R6Vf/SeFP/0nhT/9V7Vv/UelX/1HpV/9d9WP/XfVj/&#10;1nxX/9d9WP/ehmL/4Yxn/+CMZ//hjWj/4Ixn/96KZf/djmf/35Bp/9+Qaf/gkWr/4JJr/+KUbf/i&#10;lG3/35Rs/+GWbv/nmnD/55pw/+iZcP/omXD/55hv/+macf/qm3L/6ptw/+ucc//rnHP/7qF3//Wo&#10;fv/xqH//76R8/+medv/pnHL/6Z52/+2iev/uo3v/6qF4/+2ke//0q4L/8aqA/+2pfP/wrH//87CF&#10;//Gxhf/xsYX/8rOH//K1iP/yuIr/8rmM//W8j//3vpH/872P//K8jv/1wZL/98SX//XFl//4ypn/&#10;+syb//fLmv/3zZv/9sya//fPnP/405//+dWh//jXov/52ab/+dun//zeqv/74Kv/+uGr//nirP/7&#10;5K7/+uWu//znsP/75rH/+uev//rnr//456//+uqv//jorf/56rH///C3//zvuP/77rn/+u+5//vw&#10;uv/78Lj/+/C4//zxuf/98rr/+/C4//nutv/677f/+/K5//zzuP/78rn/+/K3//30uf/99Ln/+/W7&#10;//34wP/9+MD/+/jB//v4wf/8+sf/+/vJ//v7yf/5+s7/+vvR//3+1v/9/tb//P3V//3+1v/9/df/&#10;/f7W//z91f/8/dX/+vvR//r7z/8BAw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AAP8AAAD/AAAA////////////////////////&#10;////////////////////////////////////////////////////////////////////////////&#10;////////////////////////////////////////////////////////////////////////////&#10;////////////////////////////////////////////////////////////////////////////&#10;/////////////////////////////////////////////////////////////////////wAAAP8A&#10;AAD/jWE0/4tfMv+JXjH/jGE0/4xhNP+NYjX/i2A1/4tgNf+KXzT/iV4z/4xfNf+JXTD/iVow/4la&#10;MP+PYDb/kGM5/49iOf+RZDv/jmE4/45hN/+MXzX/jl81/5JhOf+QXzf/k184/5RgOf+UXjj/l2E7&#10;/5ReOP+ZYjv/mGE7/5pjPf+eZ0H/o2lE/6dtSP+pb0r/qG5I/6huSP+pb0f/qnBI/6xySv+vdU3/&#10;sXdP/7R5Uf+4fVX/u31W/7p8Vf+9f1j/v4Fa/7+BWP/Cg1j/xIVa/8aHW//IiV3/xohZ/8aIWf/F&#10;h1j/xIZX/8WFV//Dg1X/xIFU/8OAU//EgVT/xYJX/8KCVv/Cglb/xIFX/8GAVv/EgFn/v3tU/797&#10;Vv+/e1b/v3lV/8B6Vv/Aelb/v3lV/795Vf+8dlL/vnZQ/711T/++dlD/vXNO/750T//AeFL/wHhS&#10;/711T/+8dEz/vXVN/7hzTP+3ckv/unRQ/795Vf/BeVP/wHhS/8B4Uv/AdlH/wXdQ/8V6Uv/Cd0//&#10;v3RM/8F2Tv+/dk3/v3ZN/8F4T//BelD/vndN/7x1S/+8d1D/vHdQ/714T/+9eE//wntN/8F7Sv/C&#10;fEn/w31K/8J8SP/Igk7/z4lV/9KMWP/Ff0v/wXtH/8F7R//DfUn/wH1I/8B8S//BfUz/wH5M/8B+&#10;Sv/Bf0v/wX9L/8J/Sv/Cf0j/xH9I/8R/SP/Gf0n/xX5I/8V+SP/IgUv/x4BK/8eCS//JhEv/xIFK&#10;/8SBSv/DgEn/xIFM/8aATf/GgE3/xoBP/8N8Tv/Ae1L/vXpQ/7x7Uf+9flX/vX9W/76DWf/DiF7/&#10;zpZn/9mhcP/psX7//cGN//G2fv/WmWD/w4VK/8WFR//MiEn/zohK/82HSf/Mhkj/y4VJ/82HS//M&#10;hkv/y4ZL/8uGTf/KhUz/yoVM/8uGTf/Mh07/zYhN/8qFTP/KhUz/yoVM/8mES//Hgkn/yoVO/8yF&#10;T//Jgkr/x4BI/8h/SP/Hfkf/x35H/8d+R//Hfkf/xn1I/8R7Rv/AeUX/wXlH/8F5R//De0n/xX1L&#10;/8N7Sf/CfEn/wXtI/797Sv++ekn/uHZE/7p4Rv++fEr/vX1N/7p6Sv/CglL/zY1d/9GRYf/HiVr/&#10;woJU/7x8UP+7eE3/u3hO/7l2TP+5dkz/uXhO/7p5T/+5eE7/uXZM/7l2TP+6dk//unZP/7Z1T/+2&#10;dU//uHdR/7l4Uv+4eVD/tXZN/7d4T/+3eE//s3RL/7V1T/+1dU//tHRO/7R0Tv+yckz/s3NP/7Jy&#10;Tv+xb0z/tHJP/7NxTv+ycE3/t3NQ/7ZyT/+2ck//tnJP/7dzUP+2ck//uHJQ/7dxT/+3cU//tW9O&#10;/7VvTv+2cE//smxL/7duS/+4b0z/tW9L/7ZwTP+2cEz/tW9L/7RuSv+2cEz/smxK/7FrSf+0bkz/&#10;s21L/7RrSP+2bUr/t25L/7lwTf+2cE7/tW9N/7dxT/+4clD/unZT/7ZyT/+1cU7/tXFO/7RwTf+2&#10;cE7/uXNR/7pxTv+4cEr/tm5I/7ZuSP+4b0z/unFO/7pxUf+3bk7/uG9P/7xzU/+7clL/t25O/7Zt&#10;Tf+1akr/tGpH/7ZsSf+4bkv/u29L/7twSf+9ckv/wndP/8R3Tf/CdUv/w3ZM/8l8Uv/Ke1D/yXpP&#10;/8t8Uf/Jek//x3hN/8h5Tv/Jek//yHdK/8t6Tf/NfE//zXxP/9B/UP/Rf1D/0X9Q/8t5Sv/LeUr/&#10;zHpL/858Tf/NfE//0H9S/8x7Tv/OfVD/04JX/9GAVf/Oe0//0n9T/9OBUv/Rf1D/0oBR/9N/Uf/S&#10;fE3/031O/9J5Tf/Pc0r/zHNL/8txTP/Mck3/z3VQ/891UP/OdE//0XhQ/892Tv/OdU3/znZQ/9Z+&#10;Wv/Te1f/0npW/9F8V//Yg17/2oVg/9yHYv/gi2b/4o5p/+CNZf/fjGT/3Ytj/+COZv/fkGn/3Y9o&#10;/+CSa//ek2v/3ZRr/+GYb//km3D/45pv/+edcP/rnnL/6p1x/+mab//klWr/6Zpv/+iZbv/qm3D/&#10;9ah8//qtg//2qX//76R8/+qfd//nmXL/8KF4/++gd//rnHP/7J10/+6fdv/toHT/76V4/+2kd//w&#10;qXv/+bKE//Stf//vrH//8K2A/+2tf//wsYX/87aK//O2iv/zuIz/8reL//W8j//1v5H/9cGR//PA&#10;kf/0wo//8cGQ//jKmP/8zpz/9MmW//LJlf/2zpr/9tGc//jVn//52KL/+9qk//napP/42qT//OGq&#10;//3krv/64av/89ym//jhq//75K7//Oew//vorv/96rD/++iu//rnrP/46K3/+uqv//ztsv/87bT/&#10;+u22//vut//677f/+/G2//vxtv/78bb/+/G2//rwtf/68LX/+vC1//rwtf/577T/+vG2//72uP/9&#10;97v/+vS2//z2uP/997v//Pe9//34vv/8+8X//PrH//r6yP/6+8//+vvP//v80v/+/9f//f7W//3+&#10;1v/8/dX//P3V//r70f/6+9H/+vvP//n7zP/6+sj/BgUA/wABAP8AAQD/AAEA/wABAP8AAQD/AAEA&#10;/wABAP8AAQD/AAEA/wABAP8AAQD/AAEA/wABAP8AAQD/AAEA/wABAP8AAQD/AAEA/wABAP8AAQD/&#10;AAEA/wABAP8AAQD/AAEA/wABAP8AAQD/AAEA/wABAP8AAQD/AAEA/wABAP8AAQD/AAEA/wABAP8A&#10;AQD/AAEA/wABAP8AAQD/AAEA/wABAP8AAQD/AAEA/wABAP8AAQD/AAEA/wABAP8AAQD/AAEA/wAB&#10;AP8AAQD/AAEA/wABAP8AAQD/AAEA/wABAP8AAQD/AAEA/wAAAP8AAAD/AAAA////////////////&#10;////////////////////////////////////////////////////////////////////////////&#10;////////////////////////////////////////////////////////////////////////////&#10;////////////////////////////////////////////////////////////////////////////&#10;////////////////////////////////////////////////////////////////////////////&#10;/wAAAP8AAAD/i140/4hbMf+FWi//il80/4lgNP+JYDT/iV81/4ZfNP+HXTP/hlwy/4ddM/+GWzD/&#10;hVov/4RZLv+FWjD/h1wy/4hdM/+JXTb/i2A2/4xhN/+KXTT/iloy/45eNv+OXTX/jVs2/5JeOf+R&#10;XTj/lF44/5JcNv+UXjr/k105/5ZgPP+dZ0X/nWVC/6BoRf+lbUr/qW9K/6dtR/+obkj/pm9I/6t0&#10;Tf+vdU//sXdR/7V7Vf+3e1b/uHxX/7l+Vv+6f1f/v4Fa/7+BWP/Bg1r/xIdb/8WIW//Fh1j/xohZ&#10;/8iKW//IiFj/yYlZ/82LW//Ihlb/yoda/8iFWP/IhVj/x4RZ/8aDWP/Gg1n/xIFX/8J/Vf/Df1j/&#10;v3tU/797VP++elX/vXlU/7t3Uv+5c0//u3VR/7x2Uv+/eVX/v3dR/751Uv++dVL/vnVS/751Uv++&#10;dVL/v3dR/7tzTf+7c03/vHZS/7p0UP/Aelb/xH5a/8V/W//DfVn/wXhV/793Uf++dE//wXZP/8R5&#10;Uf/EeVH/w3ZM/8BzSf/Ac0n/wHNJ/710Sf/Ee1L/wntR/8J7Uf/Ae1L/vXhP/8B7Uv/Ef1b/yIFT&#10;/8R9T//CfEv/wnxL/8J8Sf/HgU7/zIZT/86IVP/Ff0v/wnxI/8N9Sf/GgEz/xIFM/8SBTP/Bf03/&#10;wX9L/8F/S//AgUz/wX9L/8GASv/CgUv/wn9I/8KARv/FgEf/xH9G/8R/Rv/HgEj/yYRL/8mES//I&#10;g0r/xH9G/8OBR//Gg0z/xIFM/8N/Tv/Df1D/wn9S/8F+U/+/flb/u3tV/7p8V/+8gFv/wIZg/8SN&#10;Zv/MlWz/2aN1/+WvgP/zvor//cyU//G5gP/UmV//xohL/8aGSP/Pi0z/0oxO/9KLTf/QiUv/zYZI&#10;/9CJS//Nh0v/yoVK/8mESf/KhUr/zIdM/82ITf/OiU7/zolO/8uGS//KhUr/y4VK/8mESf/GgUj/&#10;y4RM/8uGTf/Hgkf/yIJH/8uFSv/Jg0j/yIBG/8yESv/NhUv/yYJK/8R9Rf/DfEb/xH1J/8N8SP/D&#10;e0n/yIBO/8R8Sv/Be0j/wnxJ/797Sv++ekn/uXdF/7t5R/++f0z/u3xJ/7p7SP/AgFD/yYlZ/8+R&#10;Yv/MjF7/w4NV/757UP+6d0z/undN/7l2TP+6d03/u3hO/7t4Tv+5eE7/uXZM/7d2TP+6eVH/unlR&#10;/7d2UP+1dU//t3hP/71+Vf+6e1L/tXZN/7Z2UP+1dU//tHRO/7V1T/+2dlD/t3dR/7V1T/+yckz/&#10;s3NP/7RyT/+zcU7/tHJP/7NxTv+ycE3/s29M/7VxTv+3c1D/t3NQ/7ZyT/+1cU7/tXFO/7VxTv+0&#10;b07/tG9O/7ZwT/+3cVD/tG5N/7VvTv+3cU//tW9L/7VvS/+2cEz/t3FN/7ZwTP+2cEz/tW9L/7Vv&#10;S/+0bkz/tW9N/7VvTf+0bkz/t25L/7ZwTv+1b03/tnBO/7dxUP+5c1L/vHZV/7dxUP+1cE//tnBP&#10;/7ZwTv+4clD/uHJQ/7ZwTv+2bUr/uXBN/7pxTv+4b0z/uG9M/7hvT/+3bk7/tnBP/7ZwT/+zbUz/&#10;tW9O/751Vf+4bU3/tGpH/7VrSP+6bkr/vXFN/8J0Tv/HeVL/yntS/8V2S//EdUr/xndM/8p7UP/J&#10;ek//yHpM/8t9T//Me07/zHtO/8t6Tf/Lek3/yXhL/8x7Tv/OfVD/zHtM/818Tf/Pfk//z35P/858&#10;Tf/Ne0z/zXtM/8t6S//MeU3/zXxP/8x7Tv/OfVD/zn1Q/818T//NfE//1INU/9aFVv/Tg1L/0YFQ&#10;/9OBUf/SgFD/1YFT/9aCVP/SelL/z3dR/8tzT//IcEz/y3NP/8x0UP/Lc0//z3dR/893Uf/Pd1H/&#10;z3dR/9N7Vf/Qe1b/0n1Y/9N+Wf/Yg17/2INe/9mEX//eimX/4o9n/+KPZ//ij2f/4I5m/+GPZ//j&#10;lGv/35Fq/9uQaP/bkmn/3ZRr/+Occv/qo3f/5Z5y/+mfcv/qoHP/655y/+qbcP/llmv/6ptw/+qb&#10;cP/woXb/+Kt///yvg//2qX//8aR6/+ugeP/zpHv/8qN6/+qbcv/nmG//65xz//Okef/ypXn/7qR3&#10;//Cmd//zq3v/9a9+//Kse//yrHv/8K2A/++sf//ztIj/9LWJ//Czhv/wtYn/9LmN//S8jf/0vI3/&#10;9sKQ//bCkP/4xpP/98eW//nLmf/7zZv/9cqX//fMmf/2z5j/99Kb//nUnf/51p7/+9ui//rbpf/7&#10;3af//eKr//3krP/95Kz/9+Go//njqv/75az/++at//znrv/55qv/+ear//nmq//356z/+uqv//zt&#10;sv/87bT/++63//vut//77rf/+u+3//vxtv/78bb//PG5//zxuf/98rr//fO4//zyt//78bb//PK3&#10;//31t//99bf/+vS2//v1t//89rj//Pa4//z4u//++8T//f3J//z6x//8+8v/+/zQ//z90f/+/9X/&#10;/f7U//v80v/9/tT//f7U//v80v/7/NL/+vvP//z7y//7+8n/+vrE/wQEAP8AAQD/AAEA/wABAP8A&#10;AQD/AAEA/wABAP8AAQD/AAEA/wABAP8AAQD/AAEA/wABAP8AAQD/AAEA/wABAP8AAQD/AAEA/wAB&#10;AP8AAQD/AAEA/wABAP8AAQD/AAEA/wABAP8AAQD/AAEA/wABAP8AAQD/AAEA/wABAP8AAQD/AAEA&#10;/wABAP8AAQD/AAEA/wABAP8AAQD/AAEA/wABAP8AAQD/AAEA/wABAP8AAQD/AAEA/wABAP8AAQD/&#10;AAEA/wABAP8AAQD/AAEA/wABAP8AAQD/AAEA/wABAP8AAQD/AAEA/wAAAP8AAAD/AAAA////////&#10;////////////////////////////////////////////////////////////////////////////&#10;////////////////////////////////////////////////////////////////////////////&#10;////////////////////////////////////////////////////////////////////////////&#10;////////////////////////////////////////////////////////////////////////////&#10;/////////wAAAP8AAAD/iFsx/4VaL/+CVyz/hl0x/4heNP+EXTL/hl80/4NcMf+CWzD/f1gt/4BZ&#10;Lv+AWS7/f1gt/4BWLP9+VCz/f1Ut/4BWLv+BVy//hVsz/4VbM/+DVzD/hFgx/4lcNf+IWDL/hlYw&#10;/4pYM/+MWjX/kFw3/5FdOP+RWzf/kl45/5VgPv+ZZEL/mWNB/5pkQv+eaEb/pW1K/6RtR/+kbUf/&#10;p3BK/6t0Tv+udE//rXNO/7B2Uf+0eFT/tXlU/7d7Vv+4fVX/vYJa/7yBWf+/hFr/xold/8aJXP/E&#10;h1j/xYVV/8eHV//IiFj/yIhY/82LW//Lh1j/y4hb/8qHWv/HhFn/xoNY/8eEWf/IhVv/xIFX/8F+&#10;VP/Df1j/wHxV/8B8Vf+/e1b/vnpV/7x4U/+6dFD/u3VR/7t1Uf+9d1P/wHdU/751Uv++dVL/vnVS&#10;/7xzUP+6cU7/vHNQ/8B3VP/Aelj/xH5c/8F7Wf/Ff13/x4Ff/8V/Xf/CfFr/wXhV/8B4Uv+/dVD/&#10;wHVO/8N4UP/DeFD/xXZN/8V2Tf/Ed03/wnVL/8B3TP/Ee1D/xH1R/8J9VP/Ae1L/vXhP/8N+Vf/H&#10;gln/x4NW/8SAU//Ce03/wXtK/8N9TP/HgVD/yIJP/8iCT//Efkr/xH5K/8aATP/HgU3/xYJN/8aD&#10;Tv/CgE7/woBM/8F/S//Egk7/xINN/8SDTf/Eg03/w4JM/8SCSP/DgUf/xH9G/8R/Rv/GgUj/yINK&#10;/8iDSP/Hgkf/xoFG/8WDSf/Gg0z/xYJN/8aCUf/EglL/woJW/8KDWP/Hi2b/ypBr/8uTcP/MlXb/&#10;zpl5/86Zd//Snnn/26h9/+e0h//0wI7//cyU//G6gf/TmF7/xIhK/8eHSf/NiUr/z4lL/9KLTf/R&#10;ikz/zodJ/9CJS//Mhkj/yIRH/8iDSP/JhEn/zIdM/86JTv/OiU7/zopN/8yIS//KhEj/yYNH/8mD&#10;R//Jg0f/y4VJ/8uHSv/Hg0b/yYNH/8qESP/Igkb/xoBE/8yGSv/Mhkr/yoRJ/8V/RP/Ef0b/xYBJ&#10;/8aBSv/Ff0v/x4FN/8R+Sv/CfEj/wX1M/8B8S/+9e0n/u3lH/7x9Sv+/gE3/u3xJ/7t8Sf++fk7/&#10;wYFR/8WHWP/JiVv/wYFT/716Tf+6d0z/u3ZN/7p1TP+6d03/u3hO/7h3Tf+4d03/uHdN/7d2TP+4&#10;eFL/uXlT/7d3Uf+1dU//tnZQ/7t8U/+4eVD/tXVP/7d2UP+1dE7/tHNN/7R0UP+0dFD/tXVR/7V1&#10;Uf+zc0//s3FO/7RyT/+1c1D/s3FO/7JwTf+xb0z/sW9M/7VwT/+4dFH/uHNS/7VwT/+0b07/s25N&#10;/7NuTf+0b07/tXBR/7ZxUP+2cVD/tnBP/7ZwT/+2cE//tG5M/7JuS/+zb0r/tnJN/7ZyTf+0cEv/&#10;tXFM/7ZyTf+0bkr/tW9N/7VvTf+zbUv/smxK/7NtS/+0bkz/tG5M/7ZwT/+4clH/u3VU/7dxUP+2&#10;cE//tnBP/7ZwTv+5c1H/uHJQ/7dxT/+4clD/unRS/7p0Uv+3cU//tnBP/7VvTv+1b07/tnBP/7Zw&#10;T/+1b07/uHJR/795WP+6cVH/tGlJ/7RqR/+5bUn/wHJO/8V3Uf/Mflf/y3xR/8V3Sf/Edkj/xnhK&#10;/8l7Tf/Iekz/xnhK/8l4S//JeEv/ynlM/8p5TP/JeEv/ynlM/8x7Tv/Me07/yXhJ/8h3SP/KeUr/&#10;ynlK/8x7TP/Lekv/yXhJ/8h3Sv/Kd0v/yXhL/8t6Tf/Me07/zXxP/818T//NfE3/0IJS/9KEU//T&#10;g1L/0IBP/89/Tv/Pf07/1oRU/9iGV//Wglb/0n1U/8t2Uf/FcEv/yXRP/8t2Uf/JdE//zHdS/9B4&#10;Uv/ReVP/znlS/896U//PelP/035Z/9N+Wf/Uf1r/035Z/9WAW//bh2L/4Itk/+GOZv/hjmT/4ZBl&#10;/+KRZv/hkmn/3ZBm/9qRaP/bkmn/3pdt/+ukev/uqn3/5p9z/+mfcv/pn3L/6Zxw/+eYbf/nmG3/&#10;65xx/+uccf/woXb/86Z6//qtgf/1qH7/7qF3/+2gdv/5qoH/9KV8/+iZcP/olm7/7Zxx//Gid//y&#10;o3j/7qR1//Koef/zq3v/8qp6//Kqev/yrHv/8qx7//Krff/0tIb/87OH//Cxhf/ytYj/9LqM//S6&#10;jP/yuov/9L+N//XBj//4xpP/+siV//bGlf/1x5X/9siW//rPmv/1zJb/99CZ//fSm//31Jz/+tef&#10;//raof/83aT/+t+o//rfqP/846v//OOr//njqv/65Kv/++Wr//vlq//45Kn/+eWq//jlqv/55qz/&#10;+emu//zssf/77LP//O20//rttv/67bb/++63//rwtf/68LX/+/C4//zxuf/987j//fO4//3zuP/7&#10;8bb/+/G2//zytf/88rX//PS2//z0tv/79bf/+/W3//z2uP/++b///vvE//v6xP/8/Mr//PzK//v9&#10;zv/7/ND/+/zQ//v80P/7/ND/+/zQ//v80P/8+8v//PzK//39y//8/Mj/+vnD//n3vv8AAQD/AAEA&#10;/wABAP8AAQD/AAEA/wABAP8AAQD/AAEA/wABAP8AAQD/AAEA/wABAP8AAQD/AAEA/wABAP8AAQD/&#10;AAEA/wABAP8AAQD/AAEA/wABAP8AAQD/AAEA/wABAP8AAQD/AAEA/wABAP8AAQD/AAEA/wABAP8A&#10;AQD/AAEA/wABAP8AAQD/AAEA/wABAP8AAQD/AAEA/wABAP8AAQD/AAEA/wABAP8AAQD/AAEA/wAB&#10;AP8AAQD/AAEA/wABAP8AAQD/AAEA/wABAP8AAQD/AAEA/wABAP8AAQD/AAEA/wAAAP8AAAD/AAAA&#10;////////////////////////////////////////////////////////////////////////////&#10;////////////////////////////////////////////////////////////////////////////&#10;////////////////////////////////////////////////////////////////////////////&#10;////////////////////////////////////////////////////////////////////////////&#10;/////////////////wAAAP8AAAD/gVYs/4BVK/+AViz/gVct/4FaL/+CWzD/gVww/4BbL/99WCz/&#10;eVQo/3tWLP97Viz/e1Ys/3xVLP97VC3/elMs/3pTKv98VSz/fFUu/3tULf96Uyz/f1Uv/4RYM/+C&#10;VjH/gFIu/4NTL/+GVjL/jFo3/49dOv+OXDn/kmA9/5NhPv+SYD3/lWNA/5VgPv+ZZEL/o2tI/6Vt&#10;Sv+mbkv/p29M/6pyT/+qb03/p2xK/6puTP+wdFD/sHRQ/7N3Uv+1elL/vIFZ/7uAWP++g1n/xYtd&#10;/8WIWf/FiFn/w4NT/8SEVP/Ghlb/x4VV/8eFVf/Lh1j/yYZZ/8yFV//Hg1b/xoNY/8iFWv/Jhlz/&#10;xIFX/8J/Vf/EgVf/xYFa/8J+V//Cflf/wn5X/797Vv/Be1f/wHpW/7t1Uf+7dVP/wHdU/751Uv+9&#10;dFH/vXRU/710VP+9dFT/vnVV/8h/X//OhWX/zoVl/8mAXf/Eflz/w31b/8J8Wv/Aelj/wXhV/8J6&#10;VP/CeFP/v3VO/8J3T//Cd0//xHdN/8p9U//JfFL/xnlP/8V8Uf/Ce0//w3xQ/797Tv++ek3/vXlM&#10;/8J9VP/FgFf/xIBT/8N/Uv/BfVD/xH1P/8eAUv/HgVD/yIJP/8eBTv/DfUn/xX9L/8iCTv/HgU3/&#10;wn9K/8WBUP/DgU//w4FN/8KATP/Fg0//yIVO/8aDTP/HhE3/x4VL/8aESv/GgUj/xYBH/8WAR//G&#10;gUb/x4JH/8eCR//GgkX/yINI/8eFS//Eg03/xIJO/8eIVf/FiFn/xIpc/8uQaP/fqoj/67qZ//LE&#10;o//yxKP/57qZ/9iriv/Ro3//1aZ8/+KyhP/tvYz/+8qS/+63fv/Ollv/w4dJ/8eJTP/JhUb/y4VH&#10;/82HSf/QiUv/zYZI/86HSf/MhUf/yYVI/8iER//IhEf/y4dK/82JTP/NiUz/zopL/82JSv/LhUf/&#10;yoRG/8mDRf/Nh0n/y4VH/8uFR//JhUb/yYVG/8iERf/HgUP/x4FF/8qESP/Jg0f/x4NG/8R/RP/E&#10;f0b/xYBH/8eFS//KhU7/yYRN/8aBSv/DfUn/wX5J/8F+Sf+/fUn/vXtH/75/TP+/gE3/vn9M/7t7&#10;S/+7e0v/t3lK/7x8Tv/AgFL/v39R/716Tf+8eUz/vHhL/7t3Sv+6d0z/undN/7Z1S/+1dkv/tXZL&#10;/7Z3Tv+1dU//tHZP/7Z4Uf+2dlD/tHRO/7R0Tv+0dE7/t3ZQ/7h3Uf+2dU//tHJP/7NxTv+0ck//&#10;s3FO/7RyT/+zcU7/s3FO/7NxTv+0ck//rmxJ/7BuS/+vb0v/tHJQ/7RyUP+3dVP/t3VT/7JwTv+y&#10;cE7/sW9N/7BuTv+zcVH/tnFS/7ZxUP+2cVD/tnFQ/7VwT/+0b07/sm1M/7FtSv+ybkv/tHBN/7Vx&#10;Tv+0cEv/s29K/7VxTP+zb0z/smxK/7NtS/+0bkz/r2lH/7FrSf+zbUv/sWtJ/7NtS/+2cE7/t3FQ&#10;/7dxUP+2cE//tnBO/7VvTf+5c1H/uXNR/7p0Uv++eFb/vXdV/7hyUP+3cU//t3FQ/7VvTv+1b07/&#10;tW9O/7lzUv+8dlX/vHZV/713Vv+6cVH/tWpK/7ZsSf+6bkr/vXFN/8R2UP/Je1T/yntQ/8R2SP/E&#10;dkj/xnhK/8Z4Sv/Fd0n/w3VH/8J0Rv/FdEn/x3ZL/8l4Tf/JeE3/ynlO/8l4S//Hdkn/xHZI/8V0&#10;R//Ec0b/w3JF/8p5TP/JeEv/xnVI/8Z1SP/GdUj/xnVI/8h3Sv/Lek3/zoBS/81/Uf/Mfk7/zH5O&#10;/81/Tv/OgE//zH5N/8t7Sv/MfEv/1IJS/9aEVP/XhFj/1IFX/898VP/Jdk7/y3dS/8x4U//JdVD/&#10;zHdQ/855Uv/NeFH/zHdQ/896U//PelP/0n5Z/9N/Wv/RfFf/znlU/9N+Wf/Yg17/2oVe/9yHYP/e&#10;iWD/4Y5k/+CPZP/bjGP/245k/9qRZv/ak2n/4ptx//Ouhf/vq37/5Z5y/+eec//nnnP/5pdu/+OU&#10;a//pl2//7Jtw/+ybcP/rmm//7Jtw//Wme//zpHn/7J1y/+ydcv/6q4D/86R5/+qZbv/ol2z/7Jtw&#10;/+ybcP/tnnP/8qV5//Gnev/xp3j/8Kh4//Gpef/zq3v/86t7//Grev/zr4D/8bGD//GzhP/1t4j/&#10;9LeI//S6iv/zuYn/8rqJ//K9i//2wY//9sOO//C+if/wwY3/9MWR//nLl//xxpH/9cyU//bPlv/3&#10;0Jn/+dSd//fUnP/52aD/+Nuj//fZo//43qX//eOq//rhqP/34af/++Wr//njqf/45Kn/+eWq//jl&#10;qv/45av/+uet//rqr//66q//+eqx//rrsv/67bb/++63//zvuP/677f/+e62//rwtf/68LX/+vC1&#10;//rwtf/577T/+vCz//vxtP/78bT//PS2//z0tv/68rT/+vS2//v1t//79bf//Pi7//r4v//7+8X/&#10;+/vH//z8yv/6/Mv/+vzN//v9zv/7/c7//PzK//z8yv/6+sb/+vrE//z8yP/9/Mb/+vnD//z3vf8A&#10;AQD/AAEA/wABAP8AAQD/AAEA/wABAP8AAQD/AAEA/wABAP8AAQD/AAEA/wABAP8AAQD/AAEA/wAB&#10;AP8AAQD/AAEA/wABAP8AAQD/AAEA/wABAP8AAQD/AAEA/wABAP8AAQD/AAEA/wABAP8AAQD/AAEA&#10;/wABAP8AAQD/AAEA/wABAP8AAQD/AAEA/wABAP8AAQD/AAEA/wABAP8AAQD/AAEA/wABAP8AAQD/&#10;AAEA/wABAP8AAQD/AAEA/wABAP8AAQD/AAEA/wABAP8AAQD/AAEA/wABAP8AAQD/AAEA/wAAAP8A&#10;AAD/AAAA////////////////////////////////////////////////////////////////////&#10;////////////////////////////////////////////////////////////////////////////&#10;////////////////////////////////////////////////////////////////////////////&#10;////////////////////////////////////////////////////////////////////////////&#10;/////////////////////////wAAAP8AAAD/fVYt/3tWLP97Viz/eFMp/3hTKf95Vi7/eFUt/3dU&#10;LP93VC7/dFEr/3lTLv93USz/dlAr/3dRLf92UCz/dU8r/3VPK/92UCz/eFIu/3hSLv94VDL/dlIw&#10;/3NPLf92UCz/eVMv/3hSLv95US7/fVUy/4RYNf+FWTb/h1s4/4peOf+OYDz/kGA8/5JiPv+WZEH/&#10;nWhG/6JsSv+jbUv/omxK/6NtS/+nb0z/pm5L/6xyTf+uck7/sHRP/7N3Uv+zeFD/uH1V/7l/V/+8&#10;g1j/wIZY/8CGWP/Dhlf/xYlX/8iIWP/IiFj/y4tb/8yKWv/Kilz/yopc/8uIXf/MiV7/y4hd/8qH&#10;XP/Jhlz/yIVb/8aDWf/Fglj/xIFX/8B8Vf+/fFL/vnpT/715Uv+9d1P/vXdT/7x2Uv+7dVP/wXhV&#10;/8J5Vv/CeVn/x35e/86FZf/RiGj/zoVl/86FZf/LgmL/x35e/8F4WP+/eVf/v3lX/795V/+/eVf/&#10;v3dR/8B4Uv+/d1H/v3VO/8B3Tv/BeE//wnlQ/8V8U//EfVP/xH1R/8V+Uv/BfVD/wHxP/797Tv/A&#10;fVL/v3xR/8B9Uv/Df1L/xIBT/8V+UP/EfU//x4BS/8eBUP/HgU7/xoBN/8eBTf/HgU3/yINM/8iD&#10;TP/HhE//w4BL/8OBTf/Fg0//xYNP/8iFTv/IhU7/x4RN/8aDTP/GhEr/xoNM/8SCSP/HhUv/yINK&#10;/8eCSf/Ig0j/yIRH/8iER//JhUj/xoRI/8eFS//FhE7/xYZR/8SIVP/FjVz/0pxt/+u6kf/+983/&#10;/f7W//7+3P/+/tz//f3b/+7sxv/aupP/0Kd7/9mtgP/jtYP/5bR8/9CcY//Di1D/wYZM/8eJTv/M&#10;i0v/zIhJ/8uHSP/Nh0n/y4ZF/8uGRf/OiUj/zopL/8yISf/Lh0j/yoZH/8yISf/Oikn/zopJ/9CM&#10;S//TkEz/0YxJ/86JRv/OiUj/yIRD/8uHRv/Lh0j/yoZH/82JSv/Oikv/zIhJ/8uHSP/JhUj/xoRH&#10;/8mHSv/Ihkn/x4ZM/8eGTP/KiE7/zYtR/8mGT//DgEv/vnxK/799S/+9e0n/uHZE/7t5R/+/fUv/&#10;v31L/799S/+9e0v/vHpK/717S/+/fU3/vnxM/7p6TP+8eUz/vHlO/7p3TP+4d03/uHdN/7d4Tf+3&#10;eE3/tXZL/7V2Tf+zdEv/tXVP/7R0Tv+zdEv/t3dR/7V0Tv+0c03/uHdR/7h3Uf+4dE//t3ZQ/7h0&#10;T/+3c1D/t3NO/7ZyT/+2ck//tnJN/7JwTf+ycE3/sHBM/69vS/+ycE7/tXNR/7VzUf+1c1H/tXNR&#10;/7RvTv+ycE7/sW9N/7JtTP+0b07/tXBP/7RvTv+0b07/tXBP/7NxT/+ycE7/s3FP/7RyUP+1c1H/&#10;s3FP/7NxT/+0ck//s3FO/7RwTf+zbk3/sWxL/7BrSv+0bk3/s21M/7NtS/+zbUv/s21L/7VvTf+2&#10;cE7/tnBO/7dxT/+3cU//tnBO/7VvTf+1b03/t3FP/7dzUP+2ck//tnJP/7ZyT/+3cU//t3FP/7Vv&#10;Tf+2cE//tnBP/7ZwT/+2cE//tm1N/7VsTP+4bkv/unBN/7xyTf+9c07/wXZP/8N4Uf/DeFD/xnlP&#10;/8R3S//Ddkr/xHdL/8N2Sv/FeEz/xHVK/8N0S//Cc0r/xXZN/8d4T//Fdk3/w3RL/8JzSv/Cc0r/&#10;w3RL/8N0Sf/DdEn/xXZL/8h5Tv/Jek//yXhN/8l4Tf/Hdkv/xXRJ/8N0Sf/Gd0z/yHtP/8x/Uf/N&#10;gFL/zX9P/86AUP/OgE//zH5N/819TP/MfEv/zn5N/9ODUv/WhVb/1YNU/9GAU//NfFH/z3xU/857&#10;U//MeVH/z3pV/896Vf/LdlH/ynZR/897Vv/Sfln/039a/9N/Wv/RfFf/0HtW/9R/Wv/Uf1r/035Z&#10;/9R/WP/ZhF3/3oth/9qJXv/aiV7/24xj/+CTaf/bkmf/45xw//OsgP/up3v/5Jty/+KXb//ilG3/&#10;349q/+KSbf/jlG3/5ZFs/+SRaf/gjWX/4o9l/+iVa//qmW7/6Jds/++ec//0o3j/7Zxx/+qZbv/o&#10;l2z/7Jtw/+ybcP/tnHH/8qN4//OmeP/wo3X/7aBy/+6hc//xp3j/86l4//Kqev/1r3z/9LB///Ox&#10;f//0tYL/9LSE//O3hf/0uIb/8bmG//W9iv/0v4v/9MGM//XCjf/2xI//98iU//XGkv/0yZL/98yV&#10;//jPl//50pn/+tac//nWnP/21pv/+duf//ncpP/63aP/+uCl//ffo//44KT//OSo//njp//45Kn/&#10;+eWq//vnrP/55qz/++iu//3qsP/56a7/+uuw//vss//87bT/+u22//zwtv/77rf/+u+3//zvuP/7&#10;8bb/+vC1//rwtf/68LX/+/G2//zyt//68LX//PK1//zytf/68LP/+vK0//31t//997n//fe5//z4&#10;u//7+cD//PvF//z8xv/9/cn//PzI//v7x//9/cn//PzG//v7xf/8+cL//PnC//v5wP/897///fi+&#10;//v2vP/69Lj/fntc/wABAP8AAQD/AAEA/wABAP8AAQD/AAEA/wABAP8AAQD/AAEA/wABAP8AAQD/&#10;AAEA/wABAP8AAQD/AAEA/wABAP8AAQD/AAEA/wABAP8AAQD/AAEA/wABAP8AAQD/AAEA/wABAP8A&#10;AQD/AAEA/wABAP8AAQD/AAEA/wABAP8AAQD/AAEA/wABAP8AAQD/AAEA/wABAP8AAQD/AAEA/wAB&#10;AP8AAQD/AAEA/wABAP8AAQD/AAEA/wABAP8AAQD/AAEA/wABAP8AAQD/AAEA/wABAP8AAQD/AAEA&#10;/wAAAP8AAAD/AAAA/wAAAP8AAAD/AAAA/wAAAP8AAAD/AAAA/wAAAP8AAAD/AAAA/wAAAP8AAAD/&#10;AAAA/wAAAP8AAAD/AAAA/wAAAP8AAAD/AAAA/wAAAP8AAAD/AAAA/wAAAP8AAAD/AAAA/wAAAP8A&#10;AAD/AAAA/wAAAP8AAAD/AAAA/wAAAP8AAAD/AAAA/wAAAP8AAAD/AAAA/wAAAP8AAAD/AAAA/wAA&#10;AP8AAAD/AAAA/wAAAP8AAAD/AAAA/wAAAP8AAAD/AAAA/wAAAP8AAAD/AAAA/wAAAP8AAAD/AAAA&#10;/wAAAP8AAAD/AAAA/wAAAP8AAAD/AAAA/wAAAP8AAAD/d1Es/3dULv93VC7/dlMt/3ZTLf93VC7/&#10;d1Qu/3dULv92Uy3/c1Aq/3NRLP9wTin/bkwn/29NKv9xTyz/bkwp/21LKP9vTSr/dFIv/3NRLv91&#10;UzD/dFEx/3BNLf9xTi7/c1Aw/3RQMP9zTy3/eFIu/3xWMv+AVTL/g1g1/4hcN/+MYDv/jV87/41f&#10;O/+SYj7/lWNA/51oRv+eaUf/n2lH/6JsSv+mbkv/pW1K/6pyT/+rcUz/q3FL/691T/+xd0//tHpS&#10;/7Z8VP+6gVb/wIZY/8KFVv/ChVb/xIhW/8mJWf/JiVn/yopa/8iIWP/Kilz/yopc/8iIWv/LiF3/&#10;yodc/8mGW//Kh1z/yodc/8iFWv/Gg1j/xIFX/8F+VP+/fFL/v3xS/715Uv+/eVX/v3lV/7x2Uv++&#10;dVL/xHtY/8V8Wf/FfFz/z4Zm/9WMbP/SiWn/zINj/8qBYf/Jf2L/yX9i/8N6Wv++dVX/vnVV/7t1&#10;VP+6dFL/vHNQ/710Uf++dlD/v3dR/793T/+/eE7/v3hO/8J7Uf/Ae1L/wX1Q/8F9UP/Df1L/wX5T&#10;/8N8Tv/BflH/wX5R/8F+Uf/Cf1L/yIFT/8eAUv/HgVD/yYNS/8eBTv/Ff0z/xX9L/8eBTf/Hgkv/&#10;yINM/8mETf/IhU7/xoNM/8aDTP/HhE3/yIZM/8iGTP/GhEr/xoRK/8aESv/GhEr/xoRK/8aESv/I&#10;g0r/yINK/8iDSP/JhEn/x4NG/8eDRv/IhEX/yIRH/8aESP/GhU3/xodR/8WJVf/Hj1z/1qJy/+/A&#10;lP/+/NP//v/X//7/3//9/+P//v/f//7+2P/gy6D/yqR3/9Cmdv/brXn/1KNr/8SNVP/EiU//xIhM&#10;/8eJTP/Mi0v/zYlK/8yISf/MiEf/yoVE/8yHRv/Pikn/z4tK/82JSP/MiEf/zIhH/86KSf/Pjkr/&#10;z4xI/9GOSv/TkEr/05BK/9KPSf/Sj0v/yYZC/8yJRf/KiUf/zopJ/8yLSf/QjEv/0o5P/8+OTv/O&#10;jU3/zItL/8qJSf/Hh0n/yIhK/8eGTP/KiU//0I5U/8iFTv/DgEv/vnpJ/758Sv++fEr/vXtJ/758&#10;Sv+/fU3/v3tM/756S/++ekv/vXtL/799Tf+/fU3/v31N/7t7Tf+6ekz/vXpP/7p6Tv+6ek7/uHdN&#10;/7h5Tv+4eU7/tHdL/7R2Tf+ydEv/snRL/7JzSv+yc0r/tnZQ/7RzTf+0c03/t3ZQ/7d2UP+4dE//&#10;u3dS/7l1UP+4ck7/t3FN/7dxTf+4ck7/t3NO/7VxTP+ycE3/snBN/7BuS/+ycE7/tHJQ/7NxT/+y&#10;cE7/tHBN/7JuS/+zbk3/s29M/7NuTf+0b07/tXBP/7RvTv+zbk3/tXBP/7ZyT/+0b07/snBO/7Nx&#10;T/+1c1H/s3FP/7FvTf+0clD/tnJP/7RwTf+zbk3/sGtK/7BrSv+zbUz/s21M/7NtTP+0bkz/s21L&#10;/7VvTf+2cE7/tW9N/7ZwTv+3cU//tnBO/7VvTf+1b03/t3FP/7dzUP+2ck//tXFM/7ZyTf+4ck7/&#10;uHJQ/7dxT/+3cU//t3FQ/7dxUP+4b0//tWxM/7ZtTf+6cE3/u3FO/7txTP+9c07/v3VO/8F3UP/C&#10;eVD/xHtQ/8B3TP+/dUj/w3ZM/8J1Sf/Ddkr/w3ZM/8BzSf+7cEj/wHVN/8N4UP/Cd0//wHJL/71v&#10;SP+7cEj/u3BI/75xR//Bckn/xHVM/8Z3TP/IeU7/yHlO/8l6T//Gd0z/xHVK/8N2Sv/FeEz/xnxP&#10;/8qAU//LgVL/y39O/86AUP/OgFD/zX9O/85+Tf/Ofk3/zn5N/9CAT//VhVT/04JT/9SDVP/Ug1b/&#10;0oFW/9J/Vf/QfVP/zntT/816Uv/LeFD/y3dS/9B8V//UgFv/1IBb/9J+Wf/Qe1b/z3pV/9N+Wf/S&#10;fVj/0XlV/9B7VP/Uf1j/1oNb/9aDW//XhV3/14hf/9yPZf/bjmT/45pv/+2kef/on3T/4JVt/9uQ&#10;aP/dj2n/3o5p/9+Pav/hj2r/34pl/96JZP/ahV7/3Ide/+WQZ//plmz/5pNp/+uYbv/plmz/6JVr&#10;/+mWbP/olWv/6plu/+uab//rmm//7qBy/++hc//uoHL/7qBy/+6gcv/0p3n/9al4//Kod//0rnv/&#10;9a98//GtfP/ysH7/87SB//W2g//ytoT/8riG//O7iP/zu4j/8r2J//XCjf/3xI//9sWN//PEjv/0&#10;x5D/9cqT//XMlP/30Jf//NWc//rWnP/51pz/+tqf//vdof/53KL/+t2j//nfpP/64KX/+eGl//zk&#10;qP/546f/+eOp//rmq//55ar/++it//3qsP/76K7/+uqv//vssf/77LH/++yx//zwtv/67rT/+++1&#10;//zwtv/78bb/+vC1//jus//577T/+/G2//rwtf/47rP/+/G0//vxtP/577L/+vK0//72uP/+9rj/&#10;/Pa4//33uf/8973//frD//z5wv/8/Mb//PzG//v7xf/7+8X//PrB//z6wf/7+cD//fi+//v3uv/7&#10;97r//Pi7//v1uf/587f//PS2/y0uIP8AAQD/AAEA/wABAP8AAQD/AAEA/wABAP8AAQD/AAEA/wAB&#10;AP8AAQD/AAEA/wABAP8AAQD/AAEA/wABAP8AAQD/AAEA/wABAP8AAQD/AAEA/wABAP8AAQD/AAEA&#10;/wABAP8AAQD/AAEA/wABAP8AAQD/AAEA/wABAP8AAQD/AAEA/wABAP8AAQD/AAEA/wABAP8AAQD/&#10;AAEA/wABAP8AAQD/AAEA/wABAP8AAQD/AAEA/wABAP8AAQD/AAEA/wABAP8AAQD/AAEA/wABAP8A&#10;AQD/AAEA/wAAAP8AAAD/AAAA/wAAAP8AAAD/AAAA/wAAAP8AAAD/AAAA/wAAAP8AAAD/AAAA/wAA&#10;AP8AAAD/AAAA/wAAAP8AAAD/AAAA/wAAAP8AAAD/AAAA/wAAAP8AAAD/AAAA/wAAAP8AAAD/AAAA&#10;/wAAAP8AAAD/AAAA/wAAAP8AAAD/AAAA/wAAAP8AAAD/AAAA/wAAAP8AAAD/AAAA/wAAAP8AAAD/&#10;AAAA/wAAAP8AAAD/AAAA/wAAAP8AAAD/AAAA/wAAAP8AAAD/AAAA/wAAAP8AAAD/AAAA/wAAAP8A&#10;AAD/AAAA/wAAAP8AAAD/AAAA/wAAAP8AAAD/AAAA/wAAAP8AAAD/c1Es/3NRLP90Ui3/cU8q/3NQ&#10;Kv90USv/dlQv/3VTLv9zUSz/cE4p/3FPLP9vTSr/b00q/29NKv9yUC3/b00q/25MKf9sSSn/bUoq&#10;/2xJKf9sSSn/cE0t/3BNL/9wTS//b0wu/3FOLv9xTi7/c08t/3VRL/98VDD/g1g1/4dcOf+KYDr/&#10;i186/4xgO/+RYz//lWVB/5tpRv+ga0n/oGtJ/6JsSv+jbUv/omxK/6hwTf+qc03/q3FM/650Tv+x&#10;d1H/snhQ/7Z8VP+6gVb/v4VX/8OGV//ChVb/xYdY/8mJWf/Kilr/yopa/8iIWP/Iilv/yIpb/8iI&#10;Wv/JiVv/yIha/8iFWP/Kh1r/yoda/82GWP/MhVf/yIRX/8SAU/++e1D/v3xS/798Uv/CfVb/wn1W&#10;/8F5U//AeFL/w3pX/8N6V//EeVn/yH9f/8uCYv/LgmL/yoBj/8qAY//Jf2L/yX9i/8N5XP+3cFL/&#10;unNV/7dwUv+2cVL/tnBP/7ZwT/+2cE//unRQ/7x2Uv/Ae1T/v3pR/796Uf/CfVT/wX1Q/8F+U//C&#10;f1L/wn9S/8OAU//EgVT/w39Q/8N/UP/Df1D/yYNS/8eBUP/KhFH/y4VS/8iCT//GgEz/x4FN/8mD&#10;T//Hgkv/x4JJ/8mES//KhUz/yINK/8aESv/Ihkz/yIZM/8mES//Ig0r/yYRL/8aESv/Fg0n/xoRK&#10;/8iGTP/Hgkn/yINI/8mESf/JhUj/x4NG/8eDRv/JhUb/yYVI/8aER//GhUv/x4hS/8aJU//BiFP/&#10;yJRi/9uqf///37b//f7U//7/2f/9/+P//f/l//7/3f/p6Lr/zqp4/8mfbf/Romz/z5ti/8CITf/F&#10;iU3/x4lM/8qKTP/Pi0z/z4tM/86KS//NiUj/y4dG/82KRv/PjEj/0I1J/9CNSf/QjUn/zo1J/9OS&#10;Tv/VlFD/0pJL/9GRSv/Vkkz/1pNN/9aTTf/Wk03/0I1J/86NSf/Pjkr/z45M/8yLSf/OjUv/0I9N&#10;/9GQTv/RkE7/0ZJP/8+PT//Ljk//y41Q/8qKTP/LilD/zItT/8eETf/Cf0r/vXlI/758Sv/EglD/&#10;x4VV/8SAUf/Cfk//v3tM/7x4Sf+/e0r/vnpJ/715SP+9e0n/wH5O/799Tf+9e0v/vX1P/7x8UP+6&#10;ek7/tndL/7l6Tv+5fFD/tXhM/7R3S/+ydUn/sXNK/7JzSv+1dk3/t3ZQ/7V0Tv+2dU//t3ZQ/7Z1&#10;T/+5dVD/vHhT/7p2Uf+5dE3/t3JL/7ZxSv+3cU3/tnJN/7VxTP+ycUv/snFL/7BuS/+xb0z/tHBN&#10;/7RwTf+0cE3/tHBN/7JuS/+0cE3/tHBN/7NvTP+0b07/tXBP/7VxTv+zb0z/tXFO/7VxTv+1cU7/&#10;tHBN/7NxT/+0clD/s3FP/7BuTP+xb03/sm5L/7RwTf+zbk3/smxL/7FrSv+ybEv/s21M/7JsS/+z&#10;bUz/tG5M/7VvTf+1b03/tW9N/7ZwTv+2cE7/tW9N/7VvTf+2cEz/uHJO/7hyTv+2ck3/tXFM/7Zy&#10;Tf+4dE//uHJO/7dxT/+3cU//tnBO/7dxUP+4b0//t25O/7huS/+6cE3/u3FM/71zTv+9c07/v3VO&#10;/8B2T//BeE//wnlQ/8B3TP+9dEn/vHNI/8BzSf/BdEr/wnVL/8F0Sv+9ckr/v3RM/8N4UP/DeFD/&#10;v3RM/7twSP+6b0f/u3BI/7pvR/+7cEj/wnVL/8V4Tv/HeE//xndM/8Z3TP/Ddkz/xHdN/8F3Sv/E&#10;ek3/xnxP/8l/Uv/Jf1L/xnxN/8l9TP/Nf0//zH5O/86AT//QgE//z39O/9CAT//UhFP/04FS/9KB&#10;Uv/SgVL/0oFU/9OCVf/Ug1j/0H9U/858VP/Ne1P/y3lR/9KAWP/Vg1v/1IFZ/9J+Wf/Qe1b/0HtW&#10;/9N+Wf/Te1f/0npW/9R8WP/VfVf/0n1W/9J/V//Wg1v/1oRc/9aHXv/cjWT/55pu/+qdcf/mmW//&#10;4JJr/9qMZf/djWj/4JBr/+COaf/fjWj/3oZi/9yEYP/ZgVv/3Ide/+SPZv/ok2r/5pNp/+iVa//o&#10;lWv/5ZJo/+eUav/ql23/6pdt/+mWbP/qmWz/8aBz/+6gcv/voXP/8aN1/+6gcP/wonL/8aV0//Km&#10;df/yqnj/8616//Sue//zr37/9LKA//S1gv/2t4T/8LSA//O3g//0u4b/9byH//K9h//zwIn/98SN&#10;//bFjf/0x5D/9cqT//fMlf/2zZX/+dKZ//nVm//20pj/+Nid//ran//525//+dyi//zfpf/74ab/&#10;+d+k//nhpf/44qb/+OKm//jipv/346j/+OSp//rmq//76K3/+uqv//zssf/77LH/++yx//ztsv/5&#10;7bP/+e2z//zwtv/777X//PC2//rutP/67rT/+++1//nvtP/47rP/+/G0//rws//68LP//PK1//z0&#10;tv/68rT/+fO1//74uv/9+bz//vm///z6wf/9+8L//frD//z5wv/8+sH//PrB//34vv/8+Lv/+/e6&#10;//z4u//++Lz//Pa6//v1uf/99bf//PS2//zyt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9yXEX/flcw/31WL/9+VzD/fFUu/3pTLP96VC//e1Uw&#10;/3pUMP92VC//dVMw/3VTMP90Ui//dFIv/3RSLf9zUSz/cU8q/3FPKv9yUC3/cU8s/29NKv9xTyr/&#10;cE4p/3BOKf9wTin/cU8q/29NKP9uTCn/bUso/25MKf9tSyj/bksr/21KKv9sSyr/a0op/2tKKf9r&#10;Siv/akkq/2pJKv9oRyj/a0or/25NLv9tTC3/a0or/2xLLP9wTS//ck8v/3ZSMP98VjL/f1cz/4Nb&#10;N/+FXTn/h103/4lfOf+NYTz/lGRA/5ZmQv+aaEX/nGpH/59qSP+ga0n/oWtJ/6JsSv+ocE3/qHFL&#10;/6t0Tv+ud1D/snhQ/7V7U/+4f1T/voNX/8KFWP/BhFX/xYdY/8iIWP/JiVn/yYlZ/8aJWv/KjF3/&#10;yoxd/8eJWv/JiVv/yIha/8mGWf/Kh1r/zodZ/86HWf/Oh1n/zIVX/8aCVf/BfVD/wn1U/8N+Vf/D&#10;flf/xX1V/8N7Vf/EfFb/w3lW/8J4Vf/DeFj/xXpb/8d8Xf/HfF3/xXtg/8N5Xv+/eFz/wHhf/752&#10;Xf+zbVP/sm9U/65rUP+paEr/q2pM/6tqTP+tbEz/tXNQ/7p5U//Cflf/wX5U/8J/Vf/Fglf/wn9S&#10;/8J/Uv/BflH/w39Q/8aCU//GglP/xIBP/8N/Tv/Df07/x4FO/8aATf/Igk//yYNP/8mDT//Igk7/&#10;yIJO/8iFTv/Gg0z/x4VL/8qFTP/KhUz/yYRL/8mES//Lhk3/yYRL/8iDSP/Ig0j/yoVK/8iGSv/G&#10;hEj/x4VL/8qITP/JhEn/yoVK/8mESf/IhEf/yIRH/8mFSP/Khkf/yYVG/8eFSP/HhUj/xohN/8KF&#10;Tv+/g0//volX/8OQZf/Io3n/5Mui//780////+H//f/n//z/4v/8/tb/07J9/8GYYv/HlFv/ypNa&#10;/8GGSv/HiUz/yYlJ/8yLS//Oikn/zopJ/82JSP/Oi0f/zIlF/86LR//Oi0f/0Y5K/9GQTP/RkEz/&#10;1JNP/9aWT//Wlk//1pZP/9WVTf/Wlk7/2ZlR/9iYUP/Xl1D/1ZVO/9SVTv/UlVD/0ZJN/8+QS//Q&#10;kUz/0I9L/9CRTP/Rkk3/0pNQ/9CRTv/OkVL/zZBR/8qMT//KiU//yolR/8WETv/Cf0r/u3lH/758&#10;TP/GhFT/zIpa/8aCU//Df1D/wHxN/754R//Be0j/v3tK/756Sf++ekn/wX9P/8F/T/++fEz/vX1P&#10;/7x8UP+6ek7/uHlN/7p7T/+6fVH/tXhM/7R3S/+0d0v/snRL/7V2Tf+2d07/uHdR/7h3Uf+5eFL/&#10;uHdR/7V0Tv+2dU3/u3dQ/7p2T/+5dE3/uHNM/7ZxSv+2cUr/tXFK/7ZyTf+2ck3/s3JM/7NvTP+0&#10;cE3/s29M/7RwTf+0cE3/s29M/7JuS/+0cE3/tXFO/7RuTP+2cE7/tnBO/7VvTf+0bkz/tnBO/7Vx&#10;Tv+2ck//s29M/7RvTv+ycE7/snBO/69tS/+ybkv/sm5L/7RwTf+1b07/tG5N/7JsS/+ybUz/sm1M&#10;/7NtTP+ybUz/tG9O/7VvTv+0cE3/tnBO/7ZwTv+3cU//tnBO/7ZwTv+4ck7/uHJO/7dxTf+1cUz/&#10;tnJN/7dzTv+3c07/t3FN/7ZwTP+2cE7/tnBO/7pxTv+5cE3/uXBN/7txTv+8ck3/v3VQ/752UP+9&#10;dU3/vXVN/711Tf+9dU3/v3ZN/792Tf+9dEv/unFI/75zS/+9dEv/v3RM/8BzSf+/dEz/wndP/8d8&#10;VP/Ge1P/v3RM/7twSP+6cUj/unFI/7lwR/+6cUj/v3RM/8R3Tf/Ed03/w3ZM/8J1S/++dUr/wnlO&#10;/8N6T//Dek3/xn1Q/8Z9UP/HflH/xXtM/8h8S//Kfk3/zH5O/81/T//Nf07/zH5N/89/Tv/Tg1L/&#10;04FS/9F/UP/Rf1D/0YBT/9GAU//Ug1b/0IFW/8x9Uv/LfFH/zH1S/9KDWP/Zh1//14Vd/9J/V//O&#10;elX/0HtW/9B7Vv/PelX/03tX/9Z+Wv/Te1f/z3pV/896Vf/SfVj/039a/9aEXP/fkGf/6Jtx/+WY&#10;bv/cjWT/2otk/9mKY//bjGX/4Y9q/+CMaP/fi2f/2oJe/9qCXv/bg13/34dh/+OLY//kjGT/4o1k&#10;/+OOZf/mkWr/5I9m/+eSaf/rlm3/6ZZs/+mWbP/smW3/8J9y//Cfcv/yoXT/8qF0/+6dbv/vnm//&#10;8aNz//Oldf/to3L/8al3//Otef/0rnv/9bJ9//Wzgf/ys4D/8rSB//O3g//2uob/9LuG//W8h//0&#10;v4n/9sOM//XEjP/1xpD/98qT//bLlP/2zZX/986W//jRmP/10Zf/+dac//jYnf/22Jz/+duf//ve&#10;pP/73qT/992i//rgpf/44KT/+OKm//njp//546f/9+Gn//nlqv/96a7/+uet//nprv/66q///O2y&#10;//vssf/667D/++2w//vvs//57bH/+++1//vvtf/777X/+++1//nvtP/57bP/+/G2//vxtP/68LP/&#10;/PK1//vxtP/58bL/+vKz//72uP/++Lr//fm8//35vP/8+Lv//fm8///6wP/9+L7//fm8//z4uf/8&#10;+Ln/+/W3//z2uP/997v/+/W5//zzuP/89Lb/+/Gz//rwsv/58K//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3pXMf95VjD/eFUv/3dULv94Ui7/eFIu/3dRLf95&#10;Uy//eFIu/3ZQLP9wTin/c1Eu/3NRLP9yUC3/b00q/3NRLv9yUC3/b04r/29NKv9uTCn/b00q/3FP&#10;LP9uTCn/bEon/21LKP9uTCn/b00q/2xKJ/9rSSb/bUso/21KKv9sSSn/a0op/2tKK/9mRyj/Zkco&#10;/2ZHKP9oSSr/aEkq/2lIKf9oRyj/Zkco/2VGJ/9pSi3/a0wv/2dIK/9pSCn/akcp/21KKv92UjD/&#10;eFIu/3xUMP+CWjb/hV05/4RcOP+FWzX/il45/45gPP+SYj7/l2dD/51rSP+ebEn/oWxM/6FsTP+j&#10;bE3/pW9N/6hwTf+sdU//sXpT/7J4UP+3fFT/vH9T/7+CVf/BhFX/xYdY/8SHWP/FiVf/xYlX/8WJ&#10;V//HiVb/yIpX/8iJVv/IiVb/y4lX/86KWf/PiVb/0IhY/9GJWf/Phln/y4RW/8WBVP/Df1L/w35V&#10;/8N+Vf/De1P/xHpT/8d9Vv/HfVj/xXlV/8N3Vf/EeFb/yXpc/8d6XP/Ed1v/v3JY/7RoUP+4bFT/&#10;vnNc/7x0XP+ubFL/rXBU/69zV/+vd1z/wott/8WOcP/Di2j/wYZe/7+BWP+6e1D/vX1R/8SEVv/F&#10;hVf/yIZW/8eFVf/Fg1H/w4FP/8SBTP/Fgk3/yYNP/8iDTP/FgEn/yINM/8iDTP/KhU7/y4ZP/8iD&#10;TP/HhE3/x4RN/8eETf/LiU//yohO/8mES//Ig0j/yYRJ/8qFSv/LhUr/x4JH/8iDSP/Lh0r/yYdK&#10;/8yKTf/IiEr/yIhK/8mJS//KiEv/yohL/8iGSf/GhEf/xoRH/8qGR//Khkf/yoZF/8qGRf/Ih0X/&#10;yYhI/8WESv/Bgkz/uH5M/692Sf+fckv/xaN9//7yyP/9/+P//v/q//3/5f/9/9r/6MqO/8GXXf/B&#10;jk//w4xL/8aJSP/IiUT/zYpG/86LR//NikT/zotF/8+MRv/PjEj/z4xG/86LRf/Mi0f/zo9K/9KT&#10;TP/UlU7/05dP/9KWTf/Tl07/2JpP/9qcUf/cnVD/3Z9U/92fVP/WmE//1JZN/9SYT//VmVH/1JhQ&#10;/9OUTf/Rkkv/0JFK/9CRSv/PkEn/zo9K/8uOS//NkFH/0pVW/9CSVf/KjFH/yolR/8WDT//AfEv/&#10;vXpN/716Tf/Cf1T/yIVY/8WCVf/Efk3/w31M/8J8Sf/Be0j/xX9M/8J/Sv/Cfk3/wn5N/8F/Tf/B&#10;f0//wX9P/8KCVP++gFH/unxN/7h6S/+2eUr/tHdK/7N2Sf+6e1D/untQ/7p5Uf+5eFD/uXhQ/7x4&#10;Uf+7elT/t3ZO/7Z1Tf+2dUv/uHVL/7h1S/+4c0r/uHNK/7ZxSP+1cEf/tnFI/7RwSf+zb0j/tXFK&#10;/7ZyTf+1cUz/tG5K/7NtSf+zbUv/s29K/7JuSf+0cEv/tXFM/7dxTf+2cEz/tW9L/7dvSf+3b0n/&#10;tnBM/7NtSf+2cEz/tHBN/7RwTf+2ck//tHBN/7JuS/+ybkv/tW9N/7VvTf+3cU//tW9N/7NtS/+y&#10;bkv/s25N/7BuTP+vbUv/s3FP/7NxT/+1cE//tXBP/7ZyT/+4clD/uHJQ/7lzUf+5cE3/t25L/7Zw&#10;TP+1b0v/tnBM/7ZyTf+2ckv/t3JL/7VwSf+0b0j/t29H/7lxSf+6ckr/vXNM/8F3UP/BeVH/wXlR&#10;/8B4UP+8d1D/vHdQ/7t1Uf+7dVH/vHRM/711Tf+8c0r/unFI/710S//BeE//wHVN/71wRv++cUf/&#10;xXhO/8l8UP/GeU//vHNI/7pxRv+5cEX/uXBH/7tySf+7ckn/u3JJ/8V4Tv/Ed03/w3ZK/8V4TP/F&#10;e07/x35R/8d+Uf/EfU//yIFT/8mCVP/IgFD/yX9Q/8h+Tf/HfUz/yX1M/8t/Tv/Nf0//zH5N/89/&#10;Tv/UglP/1YNU/9F+Uv/QfVH/zn1Q/8p8Tv/Nf1H/zoJR/8uBUP/QhFP/z4NS/9CDVf/Zi13/1IZY&#10;/9KBVv/SgVb/0H1V/815VP/OelX/z3tW/856Vf/Md1L/zHhU/856Vv/Oelb/y3lU/9B+Wf/cjGf/&#10;5pZx/92OZ//VgVz/1YFc/9mFYf/diWX/4Itm/96JZP/chGD/2IBc/9uCWv/dhFz/3INb/+GIYP/h&#10;iGD/4Idf/+OKYv/mjmj/6JBq/+iQav/mjmj/6JNq/+mUa//tmG//7ptx//Cdcf/yoXT/8qFy/+2c&#10;bf/tnG3/8KBv/+yca//vo3H/8ad2//KqeP/0rnv/9a98//Kvev/yr3r/9baB//Gyff/ws33/8bV/&#10;//W5g//1vIf/8r2H//K/iP/2x5H/+suV//XIkf/xxo//9cqT//fOlv/3zpb/9tKY//jUmv/41Zv/&#10;+dme//jYnf/32Z3/+tyg//rdo//33aL/+OCk//zkqP/85Kj/9+Gl//fhpf/75av/+uar//nmq//5&#10;5qv/+ues//rqrv/46Kr/+uyt//3vsP/566z/+Oyw//rusv/777P/+++z//rusv/57bH/+vCz//zy&#10;tf/78bT/+/Gz//nvsf/88rT/+/O0//z0tf/++bn//fi4//v2tv/79rb//fi4//76u//8+Lv//Pi5&#10;//z4uP/9+Lj/+/W3//v1t//99bf/+/O1//rytP/78bT/+e+x//jusP/27az/+fCv/wE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YEMl/3hVL/94VS//eVYw/3dVMP92VC//d1Uw&#10;/3RSLf92VC//dVMu/3NRLP9xTyr/cU8s/3FPLP9yUC3/cU8s/3FPLP9uTSr/bk0q/21MKf9rSif/&#10;bEso/21MKf9qRyf/akko/2xJKf9rSin/bksr/2tIKP9pRib/akcn/2pHJ/9qSSj/akkq/2lKK/9o&#10;SSr/ZUgo/2VIKP9nSCn/Z0gp/2VGJ/9lRif/Zkco/2RHKf9lSCr/aEks/2ZHKv9oRir/Z0Yn/2pH&#10;J/9yUC3/dFAu/3lTL/99VzP/glo2/4VdOf+HXzv/il88/4xgPf+QYkD/kWNB/5ZlRP+ZaEf/m2lI&#10;/51oSP+ga0v/pG1O/6dxT/+rc1D/r3hS/7F3Uf+0eVH/u4BU/8GEV//Eh1r/x4la/8OFVv/Dh1X/&#10;xYlX/8eLWf/KjFn/yoxZ/8mLWP/Jilf/yohW/8uHVv/Qilf/0IhY/9CIWP/PiVj/zYZY/8iBU//H&#10;g1b/yIRX/8aBWP/DfFL/wntR/8Z8Vf/HfVb/xnpW/8V5Vf/Gelj/x3ha/8h4X//FdV7/v25Z/7Jk&#10;UP+zZlT/u3Jh/8mCbv/KkHj/1qOG/96xkP/lv5v//+C8//3nwP/01rD/36uD/8+Wa//EiV3/xIZX&#10;/8aGVv/HhVX/x4VV/8aEUv/IhlT/xYNP/8aDTv/Fgk3/x4RN/8eETf/HhUv/xoRK/8eFS//Jh03/&#10;y4lP/8qITv/Ih0//x4ZO/8iHT//MilD/y4lP/8iDSP/Ig0j/yoVK/8yGSv/Mhkr/y4dK/8qGSf/L&#10;h0r/yYdK/8yKTf/Kikz/zY1N/86OUP/Mik3/zIpN/8qIS//Jh0r/x4VI/8iHR//JiEb/yIdD/8iH&#10;Q//JiEb/yolH/8eHSf/DhUz/vX9M/611RP+oe1L/3L+V//7/2P/9/+X//f/n//3/5f/8/tb/7tCU&#10;/8GVWP+8i0n/w4xJ/8eMSP/JikP/yopD/8yJQ//QjUf/05BK/9OQSv/Sj0n/0o9J/8+OSv/Qj0v/&#10;0JFM/9OUTf/Tl0//1JhP/9OXTv/Sl0v/1JlL/9maTf/bnE//3J1Q/9qcUf/XnFD/2JxT/9icU//Y&#10;nFP/1ppR/9OVTP/Rk0r/0JJJ/86QR//MjUb/yIlC/8iJRP/Mj07/0pVW/9GTVv/MjlP/x4lQ/8WE&#10;Tv+/fUv/vXpN/7x5TP++e1D/wYFT/8OAU//Cfk//wn5P/8N9Sv/DfUr/xH5L/8aDTv/EgE//woBO&#10;/8F/Tf/Bf03/wX9N/8WDU//CglL/vn5O/7p8Tf+3ekv/tHdI/7V4S/+7fFH/vH1S/718VP+9fFT/&#10;vHhR/7l1Tv+4dE3/uHRN/7h1S/+4dUv/t3RK/7hzSv+4c0r/t3JJ/7ZxSP+2c0n/tnNJ/7VySP+1&#10;cUr/tXFK/7ZyS/+2ck3/tG5K/7RuSv+1b0v/s29K/7NvSv+0cEv/s29I/7RwSf+1cEn/tG5K/7Ru&#10;Sv+zbUn/tnBM/7VvS/+1b0v/sm5L/7NvTP+1cU7/tHBN/7NvTP+1b03/tnBM/7VvS/+2cEz/tXFO&#10;/7JuS/+ybkv/s29M/7BuTP+vbUv/snBO/7NuTf+2cVD/tnFQ/7dxUP+3cU//uXBN/7lwTf+5cE3/&#10;unFO/7dxTf+3cU3/tnBM/7ZyTf+2ckv/uHNM/7dyS/+3ckv/unJK/7tzS/+9c0z/vHNK/792Tf+9&#10;dkz/vXVN/7pySv+3ckv/uHJO/7dxTf+2cEz/u3NN/7tzS/+7cUr/u3FK/792Tf/BeE//v3ZN/71y&#10;Sv++cUf/w3ZM/8V4Tv/Ad0z/unFG/7tyR/+7ckf/u3JJ/792Tf/Ad07/v3ZN/8d6UP/GeU//wnlO&#10;/8N6T//FflL/xn9T/8V+UP/DfE7/yYJU/8qDVf/HgVD/yIBQ/8h+Tf/HfUz/yX1M/8t/Tv/Nf0//&#10;zH5O/89+T//SgFH/0n9T/9F+Uv/Qf1L/0YBT/81/Uf/LflD/y4FQ/8qAT//MglH/0IRT/9KGVf/W&#10;iln/1YdX/9SGWP/UhVr/1INY/9B+Vv/LfFX/zH1W/8t8Vf/JelP/y3lU/8x6Vf/KeFP/yXZU/9B9&#10;W//biGb/4I5p/9qIY//Xgl3/2YVh/9uGYf/ehmL/4Ihk/9+HY//agl7/2oFZ/9qBWf/bglr/3INb&#10;/+CEXf/hhWD/4IZh/+WLZv/njWj/6I5p/+iQav/kjGb/6JBq/+eSa//sl27/75xy/+6bb//rmGz/&#10;7pxt/+2bbP/snGv/759u/+6ebf/zp3b/9Kp5//Ssev/1rXv/8qx5//GreP/yrHj/87F9//KwfP/y&#10;s37/9LeB//a6hP/zuoX/9byH//XAiv/1xIz/9seR//PEjv/zxo//+MuU//XKk//1zJT/99CX//nV&#10;m//31Jr/+dac//jYnf/42J3/+Nqe//rcnv/73qT/+uCl//nhpf/44KT/++On//jiqP/546n/+eWq&#10;//fjqP/45Kn/+OWq//vpq//56av/+uqs//zur//67K3/+uyt//vtsP/67rL//PC0//rusv/47LD/&#10;+u+v//vwsP/68LL/+vCy//rwsv/+9Lb//vS2//vztP//97j///e4//r1tf/69bX//vm5//76uv/8&#10;97f//Pe3//34uP/9+Lj//fi4//jzs//787X/+vK0//vxtP/78bT/+vCz//rwsv/47rD/+u+t/8e8&#10;ev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3KBX/elQw/3lTL/92VC//eFYx/3hWMf91&#10;UzD/dlQx/3NRLv90Ui//dFIt/3NRLP90Ui//cU8s/29NKv9vTiv/b04r/21MKf9sSyj/bUwp/21M&#10;Kf9qSSj/a0op/2tKKf9oRyb/akko/21MK/9sSyr/akko/2lIJ/9nRif/Z0Yn/2hHKP9pSCn/Z0gp&#10;/2hJKv9nSiz/ZEcp/2RHKf9kRyn/ZUgo/2RHJ/9kRyf/ZUgq/2VIKv9lSCr/ZEcp/2VGKf9kRSj/&#10;ZkUm/2lIKf9uSyv/b00q/3JQLf91US//eFQy/3xYNv+EXjr/h187/4hgPP+MYT7/jWA//5BiQf+U&#10;ZkX/l2ZG/5lmR/+eaUn/omtM/6RuTP+pcU7/rHVP/691T/+xd0//uX5U/7+EWP/Dhln/xYhZ/8OG&#10;V//Dh1X/xYlX/8mLWP/KjFn/yoxZ/8mMVv/Ki1j/yYdV/8mFVP/Qilf/z4lY/8+JWP/Nh1b/zodZ&#10;/8yFV//Lh1r/zIhb/8mFWP/BfVD/w3xS/8V+VP/HflX/xnxV/8d7V//Gelj/w3NY/8NzXP/Ab1r/&#10;u21Z/8J2Zv/PjHv/4aaU//XBrP//3cT//vDV//763f/9/N3//v7c//7+2v/9/dn//t61/+SziP/Q&#10;mmv/x41d/8eHV//EhFT/xYNR/8SCUP/Jh1X/xoNO/8eET//HhE//x4RN/8eFS//KiE7/yIZK/8qI&#10;TP/JiE7/yYhO/8uNUv/Ji1D/xohP/8aIT//JiFD/yohM/8qFSv/JhEn/y4VJ/8yGSv/Nh0v/zYlM&#10;/8uHSv/JiEj/yolJ/8qJSf/Likr/0I9P/9KRUf/MjEz/y4tL/8mJSf/Kikz/yIhI/8iHR//KiUf/&#10;yolF/8qJRf/Likb/yolF/8mISP/Bg0j/un1H/6x0Qf/Em2///fDD//7/3f/9/+f//f/n//7/3//9&#10;/9D/5cOG/76SU/+8i0j/woxG/8aLRf/KjEP/y4tD/8uLQ//TkEn/1JFL/9SRS//Vkkz/1ZJM/9ST&#10;T//Tk0z/0pNM/9GVTf/Tl07/1JhP/9OYTP/Sl0v/1JlL/9iZTP/Zmk3/2ZpN/9maTf/anFH/3aJW&#10;/9ufVv/ZnVT/1phP/9KUS//RkUn/0JBI/86ORv/NjUX/yYpD/8qLRv/NkE//0JNU/9CTVP/MjlH/&#10;yIpR/8eGUP/Bf0v/vXtL/7p6TP+7e03/v39R/8F/T//Afk7/wX1M/8F9TP/DfUn/xH5K/8eET//G&#10;g07/w4FN/8OBTf/DgU3/woBO/8SCUP/AgU7/u3tL/7l5Sf+3ekv/tXhL/7Z5TP+6e1D/untS/759&#10;Vf+/flb/vHhR/7dzTP+1cUr/t3RK/7l2TP+5dkz/uHVL/7ZzSf+3ckn/uHNK/7dySf+4dUv/t3RK&#10;/7ZzSf+1ckj/tXJI/7ZyS/+2ckv/tHBL/7RwS/+2ck3/tHBL/7NvSv+0cEn/sm5H/7BsRf+0b0b/&#10;tG9I/7VwSf+zbkf/tW9L/7VvS/+0cEv/sW1K/7JuS/+1cU7/tHBN/7NtSf+0bkr/tnBM/7ZwTP+2&#10;cEz/tXFM/7RwTf+zb0z/sG5L/7BuS/+wbkz/s25N/7NuTf+0b07/t3FQ/7hyUf+5cE3/uG9M/7du&#10;S/+5cE3/vHNQ/7hyTv+4ck7/uHJO/7ZyTf+4dE//uXRN/7hzTP+8dEz/vHRM/710S/+8c0r/u3JJ&#10;/7pxSP+5ckj/uXFJ/7NuR/+zbkf/tnBM/7VvS/+zbUn/unJM/7pyTP+7cUr/vXNM/750Tf+/dU7/&#10;vHNK/7xzSv+9dEv/wXhN/8J5Tv/Ad0z/uXBF/7tyR/+8c0r/vXRL/8F4T//CeVD/wnlQ/8N6Uf/E&#10;e1L/wHdM/8F4Tf/EfVH/w39S/8R9T//Bekz/yIFT/8qDVf/KhFP/yIBQ/8iATv/Ifk3/x31M/8l9&#10;TP/Kfk3/zH5O/81/T//Qf1L/zn1Q/9B/Uv/Qf1L/z4FT/82AUv/Mf1H/yoBP/8qAT//KgE//y4FQ&#10;/9OHVv/ViVj/1opZ/9eLWv/XiVv/1YZb/9GCV//Of1b/zn9W/899Vf/LfFX/yntU/8t7Vv/KelX/&#10;ynpV/89/XP/XhGL/2IVj/9WDXv/Wgl7/24Vi/92FYf/ZgV3/2oJe/9uDX//Wflj/2YBY/9h/V//a&#10;gVn/4IRf/+CEX//ghF//4YVg/+SIY//kimX/5oxn/+eOZv/njmb/5Y1n/+mRa//tlW3/75xy/+uY&#10;bP/olWn/65lq/+qYaP/smmr/7p5t/+6gb//1qXj/86l4//Kod//xqXf/8al3//GreP/zrXn/8a53&#10;//KwfP/0s33/9LWA//a5g//0uIL/9r2I//bBi//2w4z/9cSM//LDjf/zxo//+cyV//PIkf/0yZL/&#10;99CX//vUm//305n/+NWb//rXnf/315r/99ea//nbnf/73qL/+96i//nfpP/23KH/+eGl//viqf/4&#10;4qj/++Wr//fjqP/45Kn/+eep//roqv/76av/+eqp//rrqv/67K3/+uyt//vtrv/67K3//e+w//nu&#10;rv/47a3/+e6u//rvr//676//+vCy//vxs//987X//fO1//vxs//89LX//fW2//vztP/89LX//fi4&#10;//z3tf/79rT/+/a0//v2tv/99bb//va3//rys//377D/+vCz//rws//577L/+e+y//rws//57bH/&#10;+e6u//jtrf96by//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3xVLv96Ui7/eVMv/3hSLv9zUS7/clAt&#10;/3FPLP9zUS7/clAt/3BOKf9zUS7/cU8q/3BOKf9uTij/b04r/21MKf9sSyj/akkm/2xLKP9sSyj/&#10;aUgl/2pJJv9qSSj/aEcm/2pJKP9qSSj/aUgp/2hJKv9oSSr/Zkco/2VGJ/9kRSb/ZEUm/2RFJv9k&#10;RSb/ZEUm/2NGKP9jRij/YEUn/19EJv9iRSf/ZEcp/2NGKP9jRij/Y0Yo/2NGKP9jRSn/Y0Up/2RG&#10;Kv9hQyf/YUIl/2RFKP9nSCn/aUgp/2tKKf9qSSj/cU4u/3FPLP92VDH/fFo3/35cOf+AXDz/gV09&#10;/4ZfPv+MY0P/kWZG/5ZpSv+baEn/nWhI/6BrS/+jbUv/qHBN/6x1T/+wdlD/s3lR/7d+U/+7glf/&#10;voVY/8GJWv/DiVv/w4lZ/8SKWv/Ijlz/xoxa/8iMWv/Ki1j/yIlW/8uJV//OjFz/zYpd/82KXf/M&#10;iVz/z4ha/8uHWv/Khln/yYVY/8eDVv/FgFf/xYBX/8aBWP/FgFn/w31Z/8R7WP/CeFv/uXBf/7Fs&#10;Xf+0cmT/xox+///p2P///ej///7q//7/6//8/+r//P/q//z/6v/8/+r//P/q//z/6v/9/+f///7Q&#10;/+vClv/KmW7/wYtc/8KIWP/ChVb/w4NT/8eFVf/HhVP/xYNR/8aEUP/GhFD/yIVO/8aESv/Ihkz/&#10;y4lN/8yLUf/LilD/x4lO/8qMUf/Iik//xohN/8iHTf/KiEz/yohM/8yHTP/NiUz/zIhL/8yIS//K&#10;hkn/yohL/8mISP/JiEj/yYhI/8uKSv/Oikv/zopL/86KS//Likr/y4pK/8qJSf/KiUn/yolJ/8yL&#10;Sf/NjEr/zotH/86LR//Oi0f/yolF/8qJSf/FhUf/uHtE/7F4Q//y0Z7//f/O//7/3//9/+X//v/f&#10;//3/0P/o2J3/yZ1g/76NS//Ci0j/xYxH/8aKQv/LjUT/0JBI/9KSSv/Rjkf/zIlC/79/N//AgDn/&#10;0pJL/9qaU//Vlk//1JZN/9WZUP/Xm1L/15xQ/9OYTP/TmEz/1JlN/9maTf/dm0//3pxQ/9yaTv/V&#10;lkn/1pdK/9mbUP/bnVL/3JxU/9WVTf/Skkr/05NL/9mZUf/amlP/2JhR/9WWT//TlE//0JNS/82Q&#10;Uf/Ljk//y4tN/8iHTf/Dgkr/vntG/756Sf/Afkz/wX9N/758Sv++fEr/v31L/8B8S//CfEj/xH5K&#10;/8OAS//EgUz/xYJL/8SCTv/Egk7/wYJP/8CBTv+6ekr/t3dH/7N1Rv+1d0j/tndL/7V2Sv+1dkv/&#10;tXZN/7N0S/+1dEz/tHNL/7ZyS/+2ckv/t3NM/7h1S/+5dkz/uHVL/7d0Sv+2c0n/t3RK/7d0Sv+2&#10;c0n/t3RK/7ZzSf+ycUf/snFH/7FwSP+zckr/snFL/7BvSf+ycUv/sG9J/7BvSf+wb0n/rm1H/65t&#10;Rf+zb0j/tHBJ/7VwSf+zbkf/s25H/7FtSP+ybkn/r25I/7NvSv+zb0r/s21J/7NtSf+zbUn/tW9L&#10;/7VvS/+ybkn/tHBL/7BvSf+ybkv/sm5L/7NvTP+ybkv/s29M/7NuTf+1b07/tnBP/7ZwT/+3cVD/&#10;uG9P/7duTv+0bkz/tW9N/7dxTf+3cU3/uXVQ/7h0T/+5c0//uHJO/7hyTv++dlD/vnZQ/71zTv++&#10;dE3/vXNM/7pwSf+5cUn/t29H/7RvSP+3ckv/uXNP/7hyTv+3cU3/uHJO/7lzT/+9dU//vnZQ/8J4&#10;Uf+/dU7/vnRN/791Tv/Ad07/wXhP/794Tv++d03/uHFH/7t0Sv/Ad07/wXdQ/791Tv/Bd1D/wHZP&#10;/8B3Tv/BeE//vndN/794Tv/Ce0//xXxP/8Z9UP/HflH/yYFR/8qCUv/KglL/yIBO/8qAT//KgE//&#10;yoBP/8d9TP/HfUz/yXxO/8t+UP/Mf1H/zH9R/8x/U//Jf1D/yoBT/8yCU//LgVL/y4FS/8yCU//L&#10;gVL/zIJT/9CGV//TiVj/2I5d/9qQX//Vi1z/04lc/9CGWf/ShVn/0INX/9KFWf/Qg1f/z4BX/9GC&#10;Wf/Sg1r/0YNc/9GCW//Rglv/0X9a/9F/Wv/Pe1f/031a/9R+W//Wflr/1HxY/9R8WP/WfFf/2H9X&#10;/9qBWf/eglv/4IRf/96CXf/dgVz/3IBb/96AXP/hhV7/5Yli/+eLZP/pjWT/545k/+iPZf/rk2v/&#10;7Jdu/+mVaf/pl2j/7Zts/+mXaP/nlWX/6Zlo/+6ebf/tn2//8KRz//GldP/upHP/8ad2//Sqef/y&#10;q3f/8Kt0//Gud//yr3j/8rB8//W2gf/0t4H/9LiC//a9iP/yv4j/98SN//jHj//1xpD/+cqU//LF&#10;jv/2yZL/+dCY//nSmf/40Zj/99OX//nXmv/62Jv/+Nib//ranf/5253/+t2h//zfo//33aL/992i&#10;//Xdof/44KT/+eOn//rkqP/546f/+OSl//nlpv/65qf/+een//nnp//66qz/+emr//vrrf/67K//&#10;++2w//zusf/77bD/+u6y//rusv/777P/+u+v//nurv/57q7/+u+v//zxsf/37a//+O6w//vysf/8&#10;87L/+/Kx//zzsv/787L//fW0//31tP/99LP//POy//rwsv/47rD/+vCy//nvsf/366//9+uv//js&#10;sP/67rL/+O2t//fsrP/47a3/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Uzke/3pSLv93Tyv/dFAu/3RSL/9y&#10;UC3/b00q/21MKf9vTiv/cE8s/3FPLP9vTSr/cU8s/29OK/9uTSr/bEso/2tKJ/9rSif/akkm/2tK&#10;J/9rSif/aUgn/2pJKP9qSSj/aUgn/2pJKP9oRyb/ZUYn/2dIKf9nSCn/ZUgo/2NGJv9jRij/YUQk&#10;/2JFJ/9jRij/YkUn/2BDJf9gRSf/YEUn/2BFJ/9fRCb/YEUn/2NGKP9iRSf/Y0Up/2JEKP9hQyf/&#10;YUMn/2RGKv9iRCj/YEIm/2NEJ/9kRSj/Y0Ql/2RFJv9oRyb/bUwr/25NLP9wTy7/eFc2/3xZOf+A&#10;XT3/gV4+/4JdQP+HYEP/jWRG/5FmRv+VZET/mGVG/55pSf+jbE3/qHJQ/611Uv+tdlD/snhS/7V7&#10;U/+7gVn/voVa/8GIW//BiVr/woha/8SKWv/Fi1v/x4tZ/8iMWv/Ki1j/yYpX/82LWf/PjV3/zote&#10;/82KXf/Oi17/zYpd/8yIW//Khln/x4NW/8WBVP/FgFf/xYBX/8eCWf/FgFn/w31Z/8N9XP/AeV3/&#10;tXBg/7RyZP++hHb/7cKx////5//+/+r//f/t//3/7f/9/+///f/v//3/7f/9/+3//f/t//7/6v/+&#10;/9///N2v/9Gmef+9jV//u4VW/8GJWP/ChVb/w4NT/8eFVf/HhVP/xYNP/8aEUP/GhFD/yYZP/8eF&#10;S//Ihkr/y4lN/86MT//NjU//y4pQ/8mLTv/HiU7/xohN/8eGTP/Ihkn/yohL/8qIS//KiEv/y4pK&#10;/8yLS//KiUn/y4pK/8qJSf/Likr/y4pK/8+LTP/Oikv/zYlK/82JSv/Likr/zItL/8yLS//KiUn/&#10;zIhH/86KSf/Oikn/zIlF/86LR//Oi0f/y4pG/8uKSP/Hh0f/u39D/7R8Q//yz5n//P7M//3/1f/+&#10;/9j//f/Q/+vcof/StHj/xZVT/8aRT//IkU7/yo9L/8qLRP/Nj0b/05NL/9WVTf/Ojkb/xIQ8/7Jy&#10;K/+yciv/0JFK/9iZUv/XmVD/1JhP/9aaUf/ZnVT/2Z5S/9WaTv/UmU3/05hM/9maTf/dm0//4J5S&#10;/9yaTv/TkUX/0Y9D/9iWSv/dnVP/359V/9iYUP/VlU3/1ZVN/9mZUf/cnFT/25tU/9WWT//TlE//&#10;0ZRT/9CTUv/NkFH/yopM/8SDSf/DgUf/vHlC/757Rv/Cf0r/w4BL/8B9SP+/fUn/wH5K/8F+Sf/C&#10;f0r/xYBJ/8OASf/DgEn/xIFK/8OCTP/Bgkz/woNQ/8CBTv+9fU3/uHhI/7V3SP+2d0v/tXZK/7R1&#10;Sf+3eE3/tXZL/7V0TP+0c0v/s3JK/7ZyS/+2c0n/uHVL/7h1S/+5dkz/uHVL/7d0Sv+4dUv/uHVL&#10;/7d0Sv+1ckj/tXJI/7JxR/+xcEb/snFH/7FwSP+zckr/tHNN/7NyTP+zckz/r25I/69uSP+wb0n/&#10;rm1H/65tRf+yb0X/tHFH/7RvRv+zbkf/sGxF/7FtSP+xbUj/r25I/7NvSv+zb0r/sm5J/7NtSf+z&#10;bUn/tG5K/7RuSv+ybkn/tHBL/7BvSf+ybkv/s29M/7NvTP+zb0z/sm5L/7NtS/+0bk3/tW9O/7Zw&#10;T/+2cE//tnBP/7VvTv+1b03/tW9N/7dxTf+3cU3/uHRP/7lzT/+4ck7/uHJO/7pyTP+7c03/vnRP&#10;/7txTP+5b0r/u3FM/7lxS/+5cUv/uXFJ/7hwSP+5dE3/u3VR/7lzT/+4ck7/uHJO/7lzT/++dlD/&#10;v3dP/8N5Uv/Adk//v3VO/8B2T//BeVH/v3hO/712TP++d03/unNJ/7x1S/++d03/wXdQ/8F3UP/B&#10;d1D/wHZP/792Tf/BeE//vndN/794TP/CeUz/xXxP/8d/T//JgVH/yoJS/8qCUv/KglD/yYFP/8mB&#10;T//KgE//y4FQ/8h+Tf/GfEv/x31O/8h+T//Jf1L/yoBT/8l/Uv/IgFD/yYBT/8qCUv/Lg1P/yoJS&#10;/8qCUv/KglL/y4NT/86GVv/QiFj/1o5e/9eRYP/WkF//1Y5g/9OKXf/RiFv/0Yhb/9OJXP/Uilv/&#10;1Ytc/9WIXP/WiV3/1olf/9GCWf/Sg1z/0IFa/9F9WP/Pe1f/zXlV/9F7WP/Qelf/0HpX/9N7V//V&#10;e1b/135W/9uCWv/eglv/3oJb/92BXP/dgVz/3YFc/96AXP/lh2H/6Ipk/+iLYv/ni2L/54ti/+mQ&#10;Zv/sk2n/7Jdu/+qWav/plWn/6ZVn/+iWZ//nlWb/6php/+2dbP/snm7/7qBw//Cicv/vo3L/8KRz&#10;//Cmdf/xqHX/8Kt0//Ktdv/xrHX/8a53//Wzf//0tYD/9LeB//W5hf/yvYf/9sGL//nGj//1xIz/&#10;9sWN//PEjv/1yJH/9suU//bNlf/2zZX/+NGW//fTl//305f/99WY//fXmv/22Jr/+Nuf//veov/6&#10;3aP/992i//fdov/336P/++On//rkqP/55KX/+OOk//rmp//65qf/++eo//roqP/556n/+uiq//np&#10;q//66qz//Oyu//vtrv/77a7/++2w//vtrv/57q7/+e6u//rsrf/47a3/+u+v//zxsf/47rD/+e+x&#10;//rxsP/78rH/+vGw//vysf/68bD/+/Kx//zzsv/99LP//fSz//jvrv/1663/+e+x//rvr//366//&#10;+e2x//ntsf/777P/+e6u//jtrf/57q7/+uyt/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eFAs/3ZOKv90Tir/c08t&#10;/3NRLv9yUC3/bk0q/2xLKP9uTSr/b04r/21MKf9rSif/bk0q/29OK/9uTSr/akkm/2pJJv9rSif/&#10;akkm/2pJKP9qSSj/aUgn/2pJKP9pSCf/aUgn/2lIJ/9lRif/ZUYn/2VGJ/9jRib/YEUn/19EJv9f&#10;RCb/YEUn/2JFJ/9kRyn/YkUn/11CJP9fRCb/YEUn/2BFJ/9gRSf/YEUn/2NFKf9iRCj/Y0Up/2FD&#10;J/9gQib/YUMn/2RGKv9jRSn/YkQo/2NFKf9kRSj/YUIl/2JDJP9kRSb/Z0gp/2tKK/9tTy3/dlU0&#10;/3lYN/99XDv/gF8+/4NgQv+EYUP/iGNG/4xjRf+RYkT/lWRE/5xnSP+hbEz/p3FP/6x2VP+tdVL/&#10;sHlS/7B5Uv+3gFf/vYZd/7+GW/+/hln/wIda/8OJW//Bh1f/xYhZ/8iMWv/Kilr/yYlZ/82LW//P&#10;jV3/zYpd/82KXf/PjF//zYpf/8uHWv/JhVj/yIRX/8aCVf/FgFf/xoFY/8aBWv/Eflr/w31Z/8N8&#10;Xv+/eV//tXNj/7l+bv/Roo7//fvk//3/5//9/+3//f/v//3/7f/9/+3//P/q//z/6v/8/+r//v/q&#10;//7/4P/8/s//y6J0/7aHWf+1glP/uIJT/8KIWP/Eh1j/xYVV/8eFVf/HhVP/xoRQ/8WDT//GhU//&#10;yYdN/8iGTP/KiEz/zIpO/86MT//OjlD/zIxO/8mLTv/HiUz/yYlL/8iISv/Ghkj/y4lM/8qIS//I&#10;iEj/yopK/82NTf/Njkv/y4xJ/8yLSf/NjEr/zYlI/86KSf/Oikn/zYlI/8yIR//MiEf/zopJ/86K&#10;Sf/MiEf/zIhH/82JSP/MiUX/y4hE/82KRP/NikT/zIxF/8yLR//Ki0j/wYNG/7p/Q//dsnv//vzD&#10;//79xP/+/cT/5Nic/9Ozdv/LomT/zJlX/8+YVf/QlVH/0ZVN/8+QSf/QkUr/1ZVN/9aWT//Ojkf/&#10;xYU+/7N0Lf+xciv/0ZJL/9iaUf/anFP/15tS/9aaUf/XnFD/15xQ/9WaTv/UmU3/05hM/9SZTf/Z&#10;mk3/3pxQ/9yaTv/UkkT/0I5C/9iWSv/enFD/359V/9qaUP/Xl0//2JhQ/9eXT//YmFD/2JhQ/9WW&#10;T//YmVT/2JlU/9maV//TlFH/y4tL/8SCRf/DgUX/wHtC/8B7RP/Bfkn/xIFM/8F+Sf/Afkr/wX9L&#10;/8SBSv/Gg0z/xoNM/8OASf/Cf0j/woFL/8KBS//AgUz/wYJP/75/TP+9fU3/unxN/7p8Tf+6e0//&#10;tndL/7R1Sf+3eE3/tXZL/7V0Sv+1dEr/s3JI/7NySP+3dEr/uHVL/7h1S/+5dkz/tnVL/7Z1S/+4&#10;d03/uHdN/7V0Sv+xcEb/sXBI/7FwSP+xcEj/sXBI/7BxSP+wcUj/tHRO/7JyTP+wcEr/q2tF/69u&#10;SP+wb0n/r25I/69uRv+ybkf/sW5E/7FuRP+ybkf/sm5H/7JuSf+xbUj/r25I/69uSP+zb0r/sm5J&#10;/7NtSf+zbUn/s21J/7NtSf+zb0r/snFL/7FvTP+wbkv/s29M/7RwTf+1cU7/s29M/7NtS/+0bk3/&#10;tG5N/7ZwT/+2cE//tnBP/7ZwT/+1b03/tnBO/7dxTf+2cEz/t3FN/7lzT/+3cU3/unJM/7pyTP+7&#10;cUz/vXNO/7dtSP+1a0b/tmxH/7dvSf+5cUv/uXFL/7lxS/+5c0//unRQ/7hyTv+4ck7/t3FN/7hy&#10;Tv+6dFD/vXVN/8F5Uf+/dU7/vXVN/793T//BeVH/wHhQ/711Tf+/d0//vXVN/7tzS/+8dEz/v3dP&#10;/8F5Uf/BeVH/v3hO/794Tv/BelD/v3hM/8F4S//FfE//xn5O/8d/T//KglL/yYFP/8mBT//JgU//&#10;y4RQ/8qDT//Kg0//yoJQ/8qAT//HfU7/x39P/8Z+Tv/If1L/yYBT/8h/Uv/JgFP/yYBT/8qCUv/L&#10;g1P/yoJS/8qCUv/Lg1P/zIZV/8yGVf/PiVj/1pBf/9aSY//VkmX/05Bj/9KPYv/UjV//1I1f/9SO&#10;Xf/Vj17/25Nj/9ePX//Yjl//2pBj/9CDV//ThFv/0YJb/85/WP/Ne1b/y3dT/815Vf/PeVb/z3lW&#10;/893U//Rd1L/1HtT/9uCWv/bglr/239Y/9yAW//egl3/3oJd/96CW//lh2H/5olg/+iLYv/miWD/&#10;44de/+iMY//sk2n/7ZVt/+yYbP/olGj/5JBi/+mXaP/pl2j/65lq/+2cbf/tnG3/7Zxt/+2fb//u&#10;oHD/7qBw/+6icP/upXL/8qt3//Ktdv/xrHX/8K12//Wye//1s3//9baB//W4gv/1vIf/9L+J//bB&#10;i//zwIn/88KK//XEjP/zxI7/9MeQ//PJj//1zZL/+dGW//bPlP/1zpP/9NCU//bUl//21pn/+dud&#10;//vdn//53KL/+dyi//nfpP/536T/+OCk//ripP/55KX/9+Kj//rlpv/55ab/+uan//vnqP/45qb/&#10;+uio//jmqP/556n/+uqs//rqrP/67K3/++2u//rsrf/566z/+eus//rsrf/566z/+O2t//rvr//6&#10;76//+/Cw//nurP/57qz/+e6s//rvrf/4767/+O+u//jvrv/68bD/+/Kx//fsqv/266v/9+ys//nu&#10;rv/37Kz/+O2t//nurv/57q7/+u+v//rvr//676//+uyt//rsrf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9WVVD/eFAs/3JOLP9y&#10;Tiz/c08t/3JQLf9yUC3/bk0q/2xLKv9tTCv/cE8u/25NKv9rSif/bk0q/25NKv9sSyj/akkm/2tK&#10;J/9pSyf/a0op/2pJKP9oRyb/aEcm/2hHJv9oRyb/Zkco/2VGJ/9lRif/ZEUm/2BDI/9gQyP/XkMl&#10;/19EJv9fRCf/XkMm/19EJ/9hRin/XkMm/15DJv9fRCb/YEUn/15DJv9fRCf/X0Qn/15DJv9fRCf/&#10;YUMn/15AJP9hQyf/YUMn/2NFKf9iRCj/YkQo/2FDJ/9iQyb/YUIl/2JDJv9jRCf/ZEUm/2hJKv9s&#10;TS7/b1Ev/3FTMf92WDb/eVs5/35dPv+BXkD/gl9B/4RfQv+QY0b/k2RG/5toSf+caUr/nmlJ/6Nu&#10;Tv+lcE7/q3VR/695Vf+2f1j/uoNa/7uEW/++hVr/v4Zb/8GGWv/Bh1n/xola/8qMXf/Li1v/yYlZ&#10;/82LW//PjV3/zYpd/8yJXP/Oi17/zotg/8uHWv/Khln/yYVY/8iDWv/Hgln/xoFY/8aBWv/Ff1v/&#10;xX9d/8Z/Yf/Be2L/t3hn/8CId//nwaz//f3j//7/6v/9/+3//f/t//3/7f/9/+3//P/q//3/5f/+&#10;/9n//f7U/+nXqf/MrH3/r4FQ/616S/+0fk//uoJR/8SHWP/Ghlb/xYVV/8iGVP/HhVP/x4VR/8eF&#10;Uf/Ih1H/yohO/8uJT//LiU//y4lN/8yKTv/Ni07/zIxO/82NT//MjE7/zIxO/8yMTv/Li03/zIxM&#10;/82NTf/Ljk//y45N/9CRTv/QkU7/0JFM/86NSf/Oi0f/zYpG/86LR//Pikf/z4pH/8+KSf/NiUj/&#10;zIhH/82JSP/NiUj/z4tK/86KSf/MiUX/yolF/8yMRf/Li0T/zIxF/86OR//NjEj/yIlG/7yAQf/K&#10;l1j/8sSI//3lp//935//0app/8SbWf/JnFj/1qFb/9SeVv/TmFL/1ZlR/9KTTP/Sk0z/1JZN/9KU&#10;S//Njkf/zI1G/8eIQf/Gh0D/05dP/9icU//YnFP/15tS/9WZUP/Wm0//1ptP/9SZTf/Vmk7/1ZpO&#10;/9WaTv/XmEv/2ptO/9ucT//Zmk3/2ZpN/9ucT//cnVD/3Z5R/92dU//bm1H/2ppQ/9ycVP/dn1b/&#10;251U/9udVP/bn1f/3p9Y/9ydWP/Zmlf/z5BN/8qJSf/GhEf/wn1E/8N+Rf/Bfkf/w4BL/8J/Sv/C&#10;gUv/xYRO/8iFTv/Jh03/yIZM/8aESv/Dgkr/woFL/8GASv++f0r/vH1K/7d3R/+2eEn/uHpL/7t8&#10;UP+7fFD/uXpO/7Z3S/+5ek7/tndL/7R1Sf+0dUn/s3JI/7NySP+1dEr/t3RK/7d0Sv+3dkz/t3ZM&#10;/7Z1S/+3dkz/uHdN/7V0Sv+zckr/sXBI/7FwSP+zckr/sHFI/69vSf+vb0n/sHBK/7BwSv+vb0v/&#10;rGxG/69uSP+wb0n/r25I/69uRv+zb0j/s29I/7BsRf+ybkf/sm5H/7JuSf+vbkj/sG9J/69uSP+v&#10;bkj/sm5J/7NvSv+0bkr/s21J/7JuSf+wb0n/sW9M/7BuS/+wbkv/sG5L/7BuS/+zb0z/tXFO/7Nv&#10;TP+0bkz/tG5M/7RuTf+1b07/t3FP/7dxT/+2cE7/tXFO/7dxTf+3cU3/t3FN/7dxTf+3cU3/u3NN&#10;/7tzTf+7cU7/u3FO/7dtSv+1a0j/tmxJ/7ZtSv+3b0n/uHBK/7lxS/+7c03/u3NN/7hyTv+7dVH/&#10;uHJO/7dxTf+5cUv/unJK/7x0TP+6ckz/u3NL/711Tf+9eFH/vXhR/7x3UP+9eFH/vHdQ/711Tf+9&#10;dU3/vXVN/8B4UP/BelD/wntR/8J7T//GfVD/w3pN/8R8TP/Ff07/xoBN/8iCT//KhFH/y4NR/8iC&#10;T//Igk//zIZS/8yGUv/Oh1P/zYVT/8yEUv/KglL/x39P/8d/T//IgVP/yoNV/8iBU//Jg1L/y4VU&#10;/8uFVP/MhlX/y4VU/8uFVP/OiFf/0Ilb/9GKXP/RjmH/1JRm/9KSZP/PkWL/zpBh/9CQYv/SkmT/&#10;15Vl/9eTZP/WkmP/2pRh/92XZP/hm2j/5Jxs/9aMXf/ViFz/0YJZ/81+V//MelX/y3dT/8t3U//N&#10;d1T/z3dT/893U//SeFP/1n1V/9uCWv/agVn/2H9X/9yAW//bf1r/239a/92BWv/hg13/44Vf/+WI&#10;X//liF//4oVc/+KGXf/pjWT/55Bl/+mSZ//pkmf/5JBi/+qWaP/qlmj/6Zdo/+2bbP/unW7/7Jts&#10;//CfcP/uoG//76Fw/++jcf/xpXP/8ap0//Cpc//wq3T/9K94//Sxev/0sn7/8rN+//S1gP/zt4P/&#10;8biD//S7hv/wu4X/9MGK//bDjP/0wYj/9MWN//fKkf/2zJL/98+U//nRlv/40Zb/9tKW//nVmf/2&#10;1pn/99ea//nbnf/73Z//9tmf//rdo//836X/+N6h//jgov/54aP/+OOk//fio//55KX/+eSl//rl&#10;pv/346T/+uan//jmpv/45qj/+een//fnqf/56av//Oyu//rsrf/46qv/+eus//vtrv/566z/+e6u&#10;//rvr//78LD/+/Cu//nurP/266n/+u+t//vwsP/57q7/+O2t//fsrP/57q7/+/Cw//fsrP/37Kz/&#10;+e6u//rvr//266v/+Oqr//brq//37Kz/+e6u//zur//67K3/+eus//vtrv/46qv/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2VPOP91Tyv/dFAu&#10;/3JOLP9yTiz/cU8s/3FPLP9vTSr/bEsq/2xLKv9sSyr/bUwr/2tKKf9sSyr/bUwr/2xLKv9qSSj/&#10;akko/2lIJ/9nRiX/ZkUk/2lIKf9mRSb/ZkUk/2hHKP9kQyL/ZUQl/2RFJv9lRif/YUIj/2FEJP9g&#10;QyX/XUIl/19EJ/9gRSr/XUIn/11CJ/9gRSr/XUIn/11CJ/9fRCf/XkMm/1xBJP9eQyj/XEEm/1xB&#10;Jv9eQyj/YEIm/2BCJv9hQyf/YkMn/2FCJv9fQCT/X0Ak/2BBJf9gQSX/YUIm/2FCJv9jQSb/YUIl&#10;/2lHK/9sTS7/a00r/2xOLP9tTy3/cVIz/3laO/98XT7/gF5C/4JfQ/+LYkb/kmZJ/5hpS/+Zakz/&#10;nGlK/6FuT/+hb07/qXRS/614Vv+yfFj/uIFa/7iBWP++hVr/wIdc/8GGWv/CiFr/x4pd/8mMXf/N&#10;kGH/yYlZ/8mJWf/Qjl7/zopb/82KXf/PjF//zote/86KXf/Lh1r/yoZZ/8qDWf/Jglj/yYFZ/8iA&#10;WP/Ff1v/xoBe/8Z/Yf/EfmT/un1o/8CMdP/xzrD//v7c//3/5f/8/+r//P/q//7/6v/+/9///v/Y&#10;//37yP/rz53/tZFd/6N7SP+bcT//q3hJ/7eCUP+9hVT/w4dV/8WGU//EhVL/xYZT/8iGUv/LiVX/&#10;yolT/8qJU//JiFD/y4lP/82LT//SjVL/zopN/8yKTf/Mik3/zIpN/8uLTf/Li03/yYtO/8uNUP/M&#10;kFL/zpJT/9CUVf/RlFP/0pVU/9WYVf/WmVb/1JRN/9OQSv/QjUf/0ItG/86IQ//QikX/0YpI/9GK&#10;SP/Pikf/zolG/82KRv/Oi0f/0I1J/82MSP/KiUX/y4tE/86OR//Ojkb/zY1F/9GOR//Pj0j/zYxI&#10;/8iJRv+/hUb/wIpM/8mWV//Kl1j/w5BP/8yZV//XoF3/3qVe/96kW//fo1r/36Na/9icU//Xm1L/&#10;2ZtQ/9WaTv/Sl0v/05dO/9OXTv/RlUz/1ppR/9mdVP/ZnVT/2Z9W/9uhV//Zn1X/151T/9qgVv/a&#10;n1P/2J1R/9WaTv/PlEb/1ZpM/9yhU//doFD/255O/9+iUv/go1P/3Z5P/96fUv/en1L/3Z5R/92f&#10;VP/foVb/2p9T/9mdVP/coFf/259W/9ufV//en1j/1ZZP/9GQTP/OjUn/x4VI/8OBRf++fEL/v35G&#10;/8KBS//Eg0v/xINL/8aFS//Mik3/zYtP/82LT//Jh03/wH9H/799Sf+9e0f/t3VD/7ZyQ/+2ckP/&#10;uXZJ/7t7Tf+9fVH/untP/7l6Tv+7fU7/unxN/7V3SP+1d0j/tndL/7N0SP+0dEj/uHdN/7d2TP+3&#10;dkz/t3ZM/7Z1S/+zckj/s3JI/7NySP+zckr/sXBI/7FwSP+zckz/sHBK/7BwSv+ubkr/r29L/69v&#10;S/+ubkr/rGxG/65uSP+wb0n/sG9J/7JuR/+wbEX/r2tE/7BsRf+ybkf/s29I/65tR/+sa0X/rm1H&#10;/69uSP+ubUf/sW1I/7JsSP+0bkr/tW9L/7NvSv+tbUn/rW1J/61vSv+tb0j/rm5I/61tR/+tbUf/&#10;sm5L/7FtSv+ybEr/s21M/7VvTv+1b07/tnFQ/7VxTv+0cE3/s29M/7VvTf+4ck7/tW9L/7lxS/+5&#10;cUv/uXBN/7pxTv+8cVH/um9P/7luTv+4bU7/uG1N/7htTf+4bkv/u3FO/7lvSv+7cUz/unJM/7lx&#10;S/+4ck7/uXNP/7hyTv+6ckr/uXFJ/7pySv+8ck3/u3NN/711Tf+9d1P/vHZS/7x2Uv+8dlL/vXdT&#10;/7x2Uv+9eFH/unVO/7t2Tf++eVD/wHxP/8V8T//Gfk7/xHxK/8Z+TP/Igk7/yoRQ/8iCTv/Jg0//&#10;yoRQ/8qDT//Kg0//zIVR/86HU//UjVn/zodT/8yEUv/Lg1H/yoJQ/8yGVf/LhVT/yYNS/8mCVP/K&#10;g1X/zYZY/82GWP/LhVT/zYdW/8+JWP/MiFn/zopb/9GPX//Tk2P/05Vm/9SXaP/SmGj/0pho/8+V&#10;Zf/QlmT/1Zln/9mZaf/bnGn/4qBu/+Wjcf/tqXj/7Kh3/9WPXP/Ph1f/zIJV/8x/Vf/JelP/y3dS&#10;/8p2Uv/Pd1P/0HhU/9F3Uv/PdVD/1HtT/9h/V//Yf1f/1n1V/9Z9Vf/XfVj/2X9a/9t/Wv/df1v/&#10;3X9b/+CCXP/hg13/4YNd/+WIX//oi2D/5Itf/+SMXv/ljV//44td/+iSY//mkGH/6ZVn/+2bbP/u&#10;nG3/65lp/+ubav/vn27/655q//Cjb//1qXX/8ah1//CndP/spW//76h0//Oud//wrXj/8q96//Ox&#10;ff/ztoD/8raA//W5g//zuoP/87yE//W+hv/1wYj/9caQ//nMlf/5zJX/+M2W//jPl//50Jj/+9SZ&#10;//zVmv/20pb/9dOW//jWmf/42Jv/+Nib//janP/5253/99uc//jcnf/23Z3/9tyf//nfov/54aP/&#10;+eGj//nho//55KX/+uWm//fjpP/346T/+uan//nnp//76an/+uqs//vrrf/67K3/+uyt//vtrv/6&#10;7K3/++2u//rvr//87q//++2u//rsq//266n/+u+t//zxr//676//+O2t//jtrf/47a3/+e6u//rv&#10;r//57q7/+e6s//nrqv/46qn/+Oqp//jqq//46qv/+uyt//rsrf/46q3/+eus//3vsP/67K3/9eeo&#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W1NI/3NPLf90&#10;UC7/c08t/3JOLP9vTSr/bUso/21LKP9tSir/a0on/2tKJ/9rSin/a0op/2pJKP9sSyr/akko/2hH&#10;Jv9nRiX/aUgn/2dGJ/9kQyT/ZEMk/2ZFJv9lRCX/ZkUm/2dGJ/9jQiP/YUIj/2FCI/9iQyT/YUIl&#10;/2RFKP9jRij/XUIl/15DJv9eQyj/XEEm/1xBJv9cQSb/XEEm/1xCJ/9bQSb/XkMo/15DKP9bQCX/&#10;W0Al/1xBJv9eQyj/XT8l/1w+Iv9eQCT/XkAk/1w+Iv9eQCT/YUIm/2FCJv9fQCT/Xj8j/19AJP9f&#10;QCT/Xj8j/2FCJv9iQyb/aUot/2tMLf9rTC3/aUor/3JTNP93WDv/fVs//4FdQ/+HX0X/jmVJ/5Bn&#10;Sf+RZUj/lmlK/5xuTf+ebU3/oG5L/6dyUP+ueFT/s31X/7V+Vf+7gVn/voVa/7+GWf/CiFr/xIpc&#10;/8aJWv/GiVr/yIhY/8qKWv/Rj1//y4dY/8yIWf/QiVv/0Ypc/8+IWv/MiFv/zYZa/8qDWf/Jglj/&#10;yoJa/8mBWf/IgFr/yH9c/8V/Xv/CfWD/uHph/7qHbP/jvJv//f3Z////3v/9/+X//f/l//7/3//5&#10;47L/38CS/82rfv+9mWn/nXRG/5xwQf+ldkj/uYFQ/8GHV//FiVf/x4dX/8SFUv/Bgk//w4RP/8WG&#10;Uf/IiVP/y4xW/8yLU//LilL/yohM/8qITP/Ni0//zYtO/82LTv/Ni07/zIxO/8yMTv/MjE7/yoxP&#10;/86QU//Pk1X/0JZW/9GXV//UmFn/1plY/9aZVv/YmVT/1ZVO/9KPSf/PikX/zolE/86IQ//OiEP/&#10;zYZE/82GRP/OiUb/z4pH/82KRv/MiEf/zYlI/8iHRf/GhUH/y4tE/8yMRf/Li0P/y4tD/9CNRv/R&#10;jkf/zo5H/82MSP/KjU7/xYlK/8SKSv/Fjk3/xo9M/9GYVf/ZoFv/3qRb/96iWf/fo1r/3aJW/9yh&#10;Vf/coVX/2Z5S/9abT//TmEz/1JlN/9abT//YnVH/2Z5S/9mdVP/YnlX/2J5V/9ieVf/XnFD/1ZpO&#10;/9meUv/boFT/3KFV/9ugVP/TmEr/1ptN/9meUP/bnk7/2ZxM/9ueTv/eoVH/2p1N/9qdTf/doFD/&#10;3aJU/9meUP/coVP/4KVX/+ClWf/hplr/3KFV/9ugVP/cnlP/2pxT/9iaUf/Rkkv/yIhI/8B/Rf+5&#10;e0L/vH5F/8GDSv/DhUz/woRJ/8KESf/IiEr/y4pQ/8yLUf/KiVH/wYBK/7x6Rv+5d0P/t3NC/7dz&#10;RP+3c0T/tXJF/7Z2SP+6ekz/untP/7p7T/+9gFH/uXxN/7V4Sf+1d0j/tHVJ/7N0SP+zdEj/tnZK&#10;/7Z1S/+4dUv/uXZM/7h1S/+2c0n/snFH/7FwRv+wcUj/r3BH/65vRv+ubkj/rm5I/65uSP+ubkr/&#10;rm5K/69vS/+ubkr/rGxG/69uSP+vbkj/sG9J/7JuSf+ybkf/sm5H/7JuR/+ubUf/rWxG/6tqRP+r&#10;a0X/rm1F/7FwSP+vbkb/r2tE/65qRf+xbUj/sm5J/69uSP+sbEj/rGxI/61vSv+sbkn/rm5K/61t&#10;Sf+tbUf/sG9J/7NvTP+xbUr/s21L/7VvTf+0bkz/tW9N/7RwTf+zb0z/tHBN/7ZwTv+5c0//s21J&#10;/7dvSf+5cUv/uG9M/7hvTP+3bk7/tm1N/7VsTP+2bU3/uW5O/7pvT/+7cU7/u3FO/7huSf+5b0r/&#10;uG5J/7VrRv+0bEb/tm5I/7lxS/+7c03/unJK/7pySv+6ckr/v3dP/755Uv++eVL/vnlS/7x3UP+9&#10;eFH/vnlS/7x3UP++eVL/vHdO/714T/++eVD/v3tO/8Z9UP/Gfk7/xn5M/8Z+TP/HgU3/yIJP/8iC&#10;Tv/KhFH/yoRQ/8iCTv/MhVH/y4RQ/8yFUf/Rilb/zYdT/86HU//OiFX/yoRR/8yGU//Nh1b/yIRV&#10;/8uHWP/Oilv/zYpd/82KXf/IhVj/zIlc/82KXf/Pi1z/0pBg/9SWZ//Ulmf/05Zn/9GXZ//Smmn/&#10;05tq/8+XZP/TmWf/2J5s/9ufa//ho3D/66x5//O0gf/7uYf/8Kx7/9GLWv/IgFD/x31Q/8h7Uf/G&#10;d1D/ynZR/8p1UP/NdVH/0HhU/9B4VP/PdVD/z3VQ/850T//Rd1L/1HtT/9d+Vv/XfVj/131Y/9h+&#10;Wf/bf1r/231Z/9t9V//afFb/4INa/+aJYP/kh1z/44hb/+WNX//mjmD/5Y1f/+ONXv/lj2D/6pZo&#10;/++bbf/unGz/6Zdl/+mZZv/tnWr/7p5p//Cjb//0p3P/8qZy/+2kb//so27/7qdx//CrdP/0rnr/&#10;9LF8//Oxff/xsn3/8LN9//O4gP/0uYH/+MCH//S9hP/zvIP/87+G//PAh//0xY//88aP//bJkv/0&#10;yZL/9s6T//fPlP/00JT/9dGV//PRlP/21Jf/+dmc//fYmP/11pb/+92d//vfoP/43J3/+Nuf//fd&#10;oP/23J//+N6h//ffo//34qP/+OOk//bhov/04KH/+uan//nlpv/556f//Oyu//3tr//7663/+eus&#10;//jqq//46qv/+Oqr//nrrP/566z/+Oqr//jqqf/566r/+euq//rsq//47a3/+uyt//jqq//566z/&#10;+eus//nrrP/566z/+Oqr//jqq//46qv/+Oqr//rsrf/67K3/+euu//jqrf/5667/+Oyw//3ztv/9&#10;8rL/+uyt/1BCA/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c00p&#10;/3NPLf90UC7/b00q/25MKf9tSyj/akgl/2xKJ/9sSyj/bUwr/2xLKP9sSyj/bEsq/2pJKP9rSin/&#10;aEcm/2dGJf9nRiX/Zkco/2RFJv9jRCX/ZEUm/2dGJ/9mRSb/ZUQl/2ZFJv9kQyT/YkMk/2JDJP9h&#10;QiX/YEEk/2JFJ/9gQyX/YEIm/15DJv9eQyb/XUIn/15DKP9bQCX/WkAl/1xCJ/9bQSb/XEEm/1xB&#10;Jv9cQSb/XEEm/1xBJv9cQSb/XEEm/1o/Iv9cQST/XkAk/10/I/9gQib/YkQo/2JEKP9gQSX/X0Ak&#10;/19AJP9fQCT/YEEl/2BBJf9cPSH/Y0Qn/2VIKv9oSSz/Z0gr/21OMf9zUTX/eVc7/39bQf+EX0X/&#10;iGBG/4tjSf+MY0X/lGlJ/5ZrS/+abEv/n21M/6NxTv+rd1L/sHpU/7WAVv+7hFv/vohc/7+GWf+/&#10;hVf/wYdZ/8WIWf/GiFn/yIhY/86MXP/RjV7/zohX/9CKWf/Rilz/0Ypc/9GIW//Qh1r/zYZa/8uE&#10;Wv/Jglj/yYFZ/8iAWP/Gflj/x39Z/8Z9Wv/Ce13/uXxf/7yFZ//Vp4b//ujB///91v/+/tj//f3X&#10;/+/txP/Dn23/sIdZ/7SHXf+3imD/qXpQ/6x7UP+2glP/wohY/8WIWf/Hh1f/x4hV/8WGU//DhFH/&#10;xYZR/8aHUv/IiVP/y41U/8uNVP/Mi1H/zItR/8uLTf/OjE//z41Q/8+NUP/OjlD/zY1P/82NT//N&#10;j1L/zpBT/8+TVf/Rl1f/1Jpa/9acXP/Znlz/3aBf/9mcWf/am1b/1pZP/9KPSf/PikX/z4pF/86I&#10;Q//OiEP/zYdC/8yFQ//OiUb/zolG/8yJRf/Lh0b/y4dG/8iHRf/FhED/yYhE/8iIQf/JiUH/yYlB&#10;/8yMRP/Rjkf/0ZFK/9WVTv/YmVb/1JdW/86TUf/Ok1H/0JVR/9OYUv/YnVf/26BU/9meUv/an1P/&#10;3KFV/9+kVv/eo1X/3KFT/9idT//Wm03/2JlM/9ecUP/ZnlL/26BU/9ugVP/Zn1b/2J5V/9icU//V&#10;mVD/0pdL/9qcUf/cnlP/3KFV/92iVv/ZnlD/2p9R/9ugUv/cn0//2ZxM/9mcS//bnk3/3aBP/92g&#10;T//folL/4qVV/96jVf/ip1n/6K1f/+mwYf/lrF3/3qVW/96jV//coVX/3qNX/9qeVf/Slk7/xolK&#10;/76AQ/+6fkL/v4JJ/8OGTf/HilH/xYlN/8WJS//KjE//z49R/86NU//KiVH/vn1H/7l3Q/+3dUP/&#10;t3NC/7dzRP+4dEX/t3NE/7h4Sv+3eUr/uXpO/7p7T/+8f1L/uXxP/7Z5TP+0dUn/snNH/7N0SP+z&#10;c0f/tHRI/7h1Sv+4dUv/uHVL/7h1S/+3dEr/s3JI/7V0Sv+xckf/r3BH/69wR/+ubkj/rm5I/65u&#10;SP+vb0v/r29L/69vS/+ubkr/rGxG/65tR/+vbkj/r25I/65tR/+vbkj/sG9J/7BvSf+tbUf/rGxG&#10;/6trRf+qakT/rG1E/7FwSP+wb0f/sGxF/7JuR/+ybkn/sW1I/69uSP+tbUn/rGxI/69vS/+ubkr/&#10;rm5K/65uSv+ubUf/s29K/7RwTf+wbEn/smxK/7RuTP+0bkz/tnBO/7JuS/+xbUr/sm5L/7VvTf+2&#10;cE7/tW9L/7dvSf+4cEr/t29J/7duS/+2bUr/tWxM/7VsTP+3bk7/t25O/7pxUf+7cU7/unBN/7lv&#10;Sv+5b0r/uG5J/7dtSP+2bkj/uHBK/7pyTP+5c0//vHRM/7hzTP+5dE3/vXhR/755UP+9eE//vXhP&#10;/7x3Tv+9eE//vnlQ/714T/++eVL/vnlQ/755UP++ek3/v3tO/8Z9UP/Gfk7/yIBQ/8aATf/Igk7/&#10;yoRR/8mGUf/JhVT/zIZS/8qEUP/Nh1P/zIZS/8yGUv/OiFT/zohV/9CKV//SjFn/y4dW/8iEU//N&#10;iVj/yoZX/8mHV//KiFj/zIpa/86MXP/Milr/zIxe/8yMXv/Pj2H/0ZNk/9OWZ//Tlmf/05lp/9OZ&#10;af/Tm2r/0ppp/8+XZP/SmGb/2qBu/9+lc//kqHb/77OB//Cxfv/vr3//459w/8+JWP/IgFD/yXxQ&#10;/8l6Uf/Gd1D/y3dS/8p2Uf/NeFP/znlU/893U//Pd1P/0XdS/81zTv/QdlH/1HpV/9d9WP/WfFf/&#10;1XtW/9p+Wf/bf1r/2nxW/9t9V//afVT/34JZ/+OGW//ihVn/44hb/+iNXv/nj1//5o5e/+WPXv/o&#10;kmH/6pZn/+yaav/unGr/7Jtm/+qaZf/snGf/7qFr//OmcP/xpm//76Zx/+2kb//vpnH/8ap2//Cq&#10;dv/0rnr/8615//Kvev/zsnz/8LF7//G0ff/ytXz/+L2D//K6f//xuX7/8r6E//K+hP/0wYj/88SM&#10;//XIj//1yI//9cuR//TMkf/2z5T/9M2S//PPk//21Jf/+tub//jZmf/32Jj/+96c//rcnP/63Jz/&#10;+t2h//jbn//23J//+d+k//nfpP/336H/+OOk//fio//24aL/+eWm//jkpf/556f/++yr//vsq//7&#10;663/+eus//jqq//566z/+eus//rsrf/46qv/9+mq//rsq//87q3/+Oqp//fpqP/46qn/+uyt//bo&#10;qf/36ar/9+mq//nrrP/566z/+Oqr//nrrP/77a7/++2u//nrrv/67K//+Oqt//boq//67K//+Oyw&#10;//70uf/++Lz//fO2//frr/8RAw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9u&#10;TCf/b0sp/3FNK/9zTy3/bUso/2xKJ/9rSSb/aUck/2tKKf9tTCn/bk0s/21MKf9tTCn/bUwp/2pJ&#10;Jv9pSCX/ZkUk/2dGJf9lRyX/ZUYn/2RFJv9jRCX/ZEUm/2ZHKv9lRin/YkMk/2NEJ/9jRCf/Y0Qn&#10;/2NEJ/9hQiX/XUAi/15BI/9dPyP/XkAk/11CJf9eQyb/XkMm/2BFKv9aPyT/WD4j/1xCJ/9bQSb/&#10;WT4j/1o/JP9cQSb/XUIn/1xBJv9aPyT/W0Aj/1tAI/9cQST/XEEk/1tAI/9cQST/XkMm/2FDJ/9e&#10;QCT/X0Ak/2BBJf9fQCT/YUIm/2FCJv9cPSH/XT8j/2FDJ/9iRSf/Z0gr/2pLLv9tTjH/dlQ4/3xY&#10;Pv9/W0H/g15E/4ZhRv+MZUj/kmlL/5VqSv+Yakn/n25N/6JwTf+odE//rHhT/7V/Wf+5hFr/u4Rb&#10;/72EWf+9glb/v4VX/8WIW//GiFn/yIpb/8uLXf/Pi1z/0Yta/9OLW//Til3/0Yhb/9GIW//Qh1r/&#10;zIVZ/8qDWf/Jglj/yIBY/8d/V//GfFf/x31Y/8V8Wf/CfFv/v4Bh/7+GaP/Mmnf/5biR///juv/6&#10;4rT/57+O/72TY/+kdUn/p3hO/7iHXv/FkWn/uoVb/76FWv/Ch1v/xola/8aGVv/HiFX/x4hV/8eI&#10;Vf/JilX/yItV/8eKU//Ji1L/yoxR/8mLUP/MjE7/zo5Q/86OUP/Ojk7/z49R/8+PUf/Pj1H/z49R&#10;/9CQUv/OkFP/0JJV/9GUVf/Tl1j/1Ztb/9meXP/an13/36Jf/9mcWf/am1b/1pNN/9GOSP/Oi0X/&#10;z4pF/8yHQv/OiEP/z4lE/86IQ//Mh0L/y4ZD/8iFQf/Kh0P/y4dG/8mFRP/FhED/xoVB/8aGP//I&#10;iEH/x4c//8mJQf/NjUX/05NL/9iYUf/en1j/3Z5X/9WYVf/SlVL/1JhQ/9SYUP/Xm1L/2ZtQ/9ab&#10;T//YnU//2Z5Q/92iVP/dolT/3aJU/9qfUf/bnE//25xP/9ecTv/YnVH/26BU/9yhVf/boFT/2Z1U&#10;/9ebUv/VmVD/1JZL/9mbUP/cnlP/36FW/92iVP/dolT/36RW/+KlVf/folL/2p1N/9maSv/am0v/&#10;4aJS/+KlVf/ipVX/5ahY/+eqWv/mq1v/67Bg/+2yYv/mq1v/4aZW/96lVv/dolb/4KVZ/9ufVv/U&#10;mVP/xopL/76CRP+9gkb/wYZM/8OITv/IjVP/yY1R/8mNT//PkVT/0pRX/9KRV//NjFT/vXxG/7h2&#10;Qv+2dED/t3NC/7dzQv+3c0T/uHZG/7p6TP+3eUr/uHlN/7h5Tf+4e07/uHtO/7Z3S/+zdEj/snNH&#10;/7R0SP+zc0f/uHVK/7d0Sf+2c0j/tnNJ/7d0Sv+3dEr/s3JI/7N0Sf+xckf/rnBH/69xSP+vb0n/&#10;rm5I/65uSP+vb0v/r29L/65uSv+tbUn/rWxG/65tR/+vbkj/rm1H/6xrRf+tbUf/r29L/65uSv+t&#10;b0j/rW9I/6xsRv+qakT/rG1E/69uRv+vbkb/rm1F/7FwSP+vbkb/rm1H/69uSP+vbkj/rmxJ/7Fv&#10;TP+wbkv/sG5L/7JwTf+xb0z/s29K/7NvTP+va0b/sW1I/7NtSf+0bkr/tnBM/7JsSP+xbUr/sm5L&#10;/7NtS/+zbUv/t3FN/7lxS/+3b0n/tm5I/7VvS/+0bkz/tG5M/7RuTP+2cE7/tnBO/7hvTP+5cE3/&#10;uG5L/7lvSv+7cUz/u3FM/7xyTf+9c07/vHRM/7x0TP+7dk//vHdQ/7l0Tf+6dU7/u3ZP/7t2Tf+7&#10;dk3/u3dK/7x4S/+9eE//vnlQ/755UP+/elH/wHtS/755UP/AeU3/wHxP/8N8Tv/DfUz/xX9O/8eB&#10;Tv/GglH/yIVQ/8uIU//Kh1L/yYZR/8yGUv/PiVX/z4lV/86IVf/Nh1T/zYlY/9CMW//QjFv/zopZ&#10;/8uHVv/LiVf/yYdV/8eIVf/FhlP/yIhY/82NXf/Ojl7/zo5e/86OXv/Qk2T/0ZRl/9CWZv/TmWn/&#10;1pxs/9aebf/UnGv/0Zlo/8+XZP/SmGj/26Fv/+Opd//kqnj/6Kx6/+Ghcf/Zl2f/0o5f/82GWP/K&#10;gVT/yn1T/8p7Uv/HeFH/yntU/815VP/OelX/znlU/8x3Uv/Pd1H/1HpV/9F4UP/Rd1L/0nhT/9Z8&#10;V//Ve1b/1HpV/9d9WP/bf1r/231X/91/Wf/egVj/3oFW/+CDWP/hhFj/44hZ/+WKW//ljV3/5I5b&#10;/+mTYv/qlmf/6pdl/+uZZ//snGf/7Z1o/+2daP/rnmb/8KNr//Snb//xpm//7KNs/+yjbv/wp3L/&#10;8ap2//Krd//zrXn/8Kp2//Grd//0sXr/87J8//Gzev/wsnn/9bh///K3e//xtnr/9L6C//XBhf/2&#10;xIn/9sWK//fJjv/5y5D/982T//XLkf/3z5T/9M2S//PPk//41pf/+9ma//fYl//52pn/+dqZ//bX&#10;lv/525v/+tye//fanv/63aH/+96k//fdov/336P/+eGj//jjpP/55KX/+uWm//jkpf/55ab/+uio&#10;//roqP/56qn/+uuq//rsrf/87q//++2u//rsrf/67K3/+Oqr//zurf/9767/+Oqp//bop//36aj/&#10;+eus//fpqv/36ar/9+mq//nrrP/67K3/+eus//nrrP/977D//PGx//jssP/47LD/+Oqt//boq//2&#10;6q7/9euw//3zuP/9+8D//vi8//frsf/z56v/CwI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Ew8G&#10;/3FPLP9tSyj/bUso/21LKP9tSSf/bUso/25MKf9tSyj/akko/2pJKP9qSSj/akko/2hHJv9qSSb/&#10;akkm/2dGI/9kRiT/ZEYk/2VHJf9lRif/YUQk/19CJP9fQiT/YEMl/2JFJ/9gQyX/YUIl/2FCJf9g&#10;QST/X0Ik/15BI/9eQSP/XD8h/1tAIv9bQCL/W0Aj/11CJf9cQST/WD0g/1o/Iv9YPSL/WT4j/1tA&#10;Jf9bQCX/W0Al/1o/JP9ZPiP/Wj8k/1tAI/9cQST/WT4h/1k+If9aPyL/WD8h/1g/If9YPiP/Wj8k&#10;/1tAJf9bQCX/Wj8k/1tAJf9ZPiP/WT4j/1g9Iv9ZPiP/WT4j/1k+I/9eQCT/YEIm/2NFKf9pSi7/&#10;b00y/3RSN/98WD7/gFtB/4NeQ/+IYUT/jGNF/5JnR/+Yakn/nGpJ/59tTP+lcE7/qnVT/7F7V/+z&#10;fVf/tH1U/7eAV/+8g1j/vYJW/8GGWv/Eh1v/xYZa/8qKXv/MjGD/zotg/86KXf/Oil3/zIhb/8qG&#10;Wf/MhVn/y4RY/8mCWP/Jglj/yYFZ/8iAWP/Jf1r/x31Y/8d9Wv/Ff13/xYVi/8SIZP/DjGb/w49q&#10;/7aGXv+tgFb/pXhO/6J1S/+ufVL/uoVZ/8SOYP/Ij2L/y45i/8iLXv/HiVr/yYdX/8uJV//Ni1n/&#10;yotW/82OWf/Njln/zY5Y/8qLVf/KjFP/yoxR/86OUP/Pj1H/0JBQ/9CQUP/QkFD/0ZFR/9GRUf/Q&#10;kFD/0JBQ/9CQUP/RkVH/0pJS/9CTVP/TllX/1ZhX/9WYVf/VmFX/05RN/9KSS//QkEn/zIlD/8yJ&#10;Q//LhkH/zIdC/8yHQv/Mh0L/z4pF/9CLRv/MiUP/x4Q+/8aFQf/GhUH/xYRA/8mGQv/Kh0P/y4hE&#10;/82KRP/NikT/y4hC/8qHQP/MiUL/z4xF/9GRSf/UlEz/0pJK/9OTS//VlU3/05NL/9iYUP/goln/&#10;46Va/9qcUf/XmEv/15hL/9maTf/XmEv/1pdK/9idT//gpVf/3aJU/9ugUv/ZnlD/2J1P/9idUf/Y&#10;nlT/2qBW/9mfVf/ZnlL/2Z5S/9meUv/an1P/2p9T/9ugUv/dolT/4aRU/+GkVP/en0//25xM/9iZ&#10;Sf/Zmkr/4KFS/+WmV//mp1j/6Ktb/+OmVv/go1P/36JS/+CjU//eoVH/2ZxM/9ecTv/WnFL/1pxT&#10;/9WaVP/TmlX/zJJS/8iOTv/Eikv/xIhK/8WKTv/Eikv/w4lK/8iMTv/Lj1H/0JJV/9OVWP/SlFn/&#10;wH9H/7l4Qv+2dED/tnRC/7Z0RP+3dUX/tXVH/7V3SP+2d0v/tXZK/7V2S/+5ek//tHVK/7JzSP+z&#10;dEn/s3RJ/7N0Sf+zckj/snJG/7JyRv+0dEj/s3JI/7BvRf+ycUf/sXJH/7BxSP+ucEf/rnBH/61v&#10;Rv+tb0b/rnBH/65vRv+ubkj/rW1H/6trRf+ubUf/rm1H/65sSf+ubEn/rWtI/6xqR/+tbUn/rW1J&#10;/6trR/+sbEj/rW1J/61tR/+sbEb/q2tF/6trRf+tbUf/rWxG/6xrRf+ubUf/r25I/69uSP+wbkv/&#10;sG5L/61rSP+ta0j/snBN/7FvTP+ubEn/rmxJ/61rSP+ta0j/sm5L/7JuSf+va0b/sW1K/7JuS/+w&#10;bkv/tHBN/7NvTP+ybkv/tnJP/7hyTv+3cU3/tnBM/7ZwTv+2cE7/tG5M/7VvTf+0bkz/tG5M/7Ru&#10;TP+5cUv/uHBK/7dvSf+3b0n/uHBK/7lxS/+6ckr/uXRN/7hzTP+7dk//u3ZP/7p1Tv+5dE3/uHRN&#10;/7h1S/+3ckn/uXVI/7x4S/+7d0r/u3dK/715TP/AfE//wX1Q/8N/Uv/Df1L/w39S/8B9UP/Cf1L/&#10;xYFS/8WBUv/Fg1H/xoRS/8iGVP/IhlT/yIZU/8iGVP/Lh1b/y4dW/8yIV//MiFf/y4lX/86MWv/N&#10;jV3/y4tb/86OXv/KjFn/yIpX/8qMWf/Mjlv/zY9c/8yOW//OkF3/zJJg/8ySYP/Rl2f/2aFw/9ig&#10;b//VnWz/1aBu/9Wgbv/Tnmz/055s/9Sca//VnWz/2Z9v/9qgcP/Ynm7/1Jdo/86QYf/LjV7/yIhc&#10;/8J/VP/BfVD/xH1R/8Z9VP/Je1T/zXtT/8t5Uf/PfFT/zHlR/8t2T//NeFH/0HhS/9F5U//ReVP/&#10;0XlT/9R6Vf/Ve1b/1nxX/9d9WP/afln/2X1W/9h8Vf/cf1b/34JX/9+CV//fglb/4IVY/9+EVf/f&#10;h1f/5I5d/+mTYP/ql2X/6Zdl/+2cZ//vn2r/8KBr//Kibf/toGr/7J9n//GkbP/ypW3/7J9p/+2i&#10;a//soWr/7KNs//Oqdf/yq3X/8ap0//Crcv/yrXT/8rB2//Sze//ztXz/9bd+//S4fP/0uX3/871/&#10;//jChP/4xYb/9cOG//XDhv/0xIb/9ceL//XHjP/5zJH/9s6R//fRk//71Zb/+dOU//XSkv/51pb/&#10;9teW//XWlf/42Zn/9tia//janP/63J7/+t2j//ncov/536L/+OCi//beoP/55KX/+OOk//nkpf/5&#10;5KX/+OWj//flpf/45qT/+Omm//vsq//77Kv/++2s//jqqf/566r/+euq//rsq//566r/9+mo//fp&#10;qP/36aj/+euq//jqqf/46qn/+Oqp//jqqf/566r/+Oqp//jqqf/57q7/+/Cw//vwsP/78LD/+u+v&#10;//nurv/266v/8uir//vxtv/+/MH//fi+//nvtP/06Kz/9Oap/zos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cU8s/29NKv9sSif/bUso/25MKf9vSyn/bEon/21LKP9tSyj/akko/2lIJ/9qSSj/aUgn/2dG&#10;Jf9oRyT/aUgl/2dGJf9kRiT/ZEYk/2RGJP9jRib/Y0Ym/19CJP9dQCL/X0Ik/2JFJ/9fQiT/XUAi&#10;/1w/If9eQSP/XkEj/1o/If9aPyH/Wj8h/1tAIv9aPyH/Wj8i/1tAI/9ZPiH/Vjse/1o/Iv9ZPiP/&#10;WT4j/1o/JP9ZPiP/XEEm/1tAJf9aPyT/WT4j/1w+Iv9cQST/WD0g/1g9IP9aPyL/WUAi/1c+IP9X&#10;PSL/WT4j/1k+I/9aPyT/WD0i/1o/JP9ZPiP/WT4j/1g9Iv9ZPiP/WD0i/1k+I/9bQCX/W0Al/19B&#10;J/9kRiz/akox/3FPNv98WD7/f1tB/4JdQv+GXkT/i2JE/5JnR/+Yakn/nWtK/6FvTv+kb03/qXNR&#10;/695Vf+xelT/sntU/7l/V/+6gVb/u4BW/76DV//BhFj/w4RZ/8eIXf/LimD/zYpf/8yJXv/Nil//&#10;y4da/8qGWf/JhVj/yoNX/8mCWP/Kg1n/yoJa/8mBWf/LgVz/xnxX/8d9Wv/GfVr/xIJg/8eHZP/I&#10;jGf/xI1m/7yGYP+6hl//t4Zd/7iEXP++iFz/xItg/8iPYv/LkGT/y45h/8uNXv/KjF3/yohW/82L&#10;Wf/PjVn/zI1Y/86PWf/NkFn/zZBZ/8uOVf/LjVL/zI5R/9GRU//SklL/0ZFR/9KSUv/Sk1D/0pNQ&#10;/9OUUf/RkVH/0ZFR/9GRUf/Tk1P/1JVS/9SVUv/SlVL/0pVS/9CTUP/Rkkv/z49I/82NRv/NikT/&#10;x4Q+/8qFQP/LhkH/zolE/9GMR//QjEX/1I9K/9OQSf/PjEb/x4dA/8qKQ//MjEX/x4dA/8iIQf/K&#10;h0H/z4xG/9CNR//QjUf/z4xF/8yJQv/NikP/zotE/9CORP/SkEb/0pBG/9ORR//Vk0n/15dP/92d&#10;Vf/jo1n/5KZb/9udUv/XmEv/15hL/9WWSf/Sk0b/zpNF/9SZS//eo1X/3qNV/92iVP/boFL/1p1O&#10;/9edU//Zn1X/26FX/9uhV//boFT/2Z5S/9meUv/ZnlD/2p9R/9yhU//go1P/4KNS/96hUP/dnk7/&#10;25xM/9iZSf/ZmEj/3pxO/+ChUv/jpFX/46RV/+OkVf/doFD/255N/9qdTP/bnk3/1plJ/9abTf/V&#10;nE3/0phP/9KXUf/SmVT/zZNT/8qQUP/HjU7/w4lK/8SKS//Eikv/xIpL/8eNTv/Kjk//z5NU/9OV&#10;WP/Rk1b/xohP/7t9RP+1dkH/tHVC/7R0RP+0dkf/tHZH/7R1Sf+1dkr/tHVJ/7R1Sv+3eE3/s3RJ&#10;/7N0Sf+zdEn/snNI/7JzSP+zckj/sXBG/7FwRv+ycUf/snFH/7BvRf+xcEb/sHFG/69wR/+tb0b/&#10;r3FI/61vRv+tb0b/rW9G/61uRf+tbUf/rW1H/6xsRv+ubUf/rmxJ/65sSf+ubEn/rWtI/6xqR/+s&#10;akf/qmpG/6pqRv+sbEj/rW1J/61tSf+sbEj/rGxG/6trRf+sbEb/rGxG/6xrRf+ubUf/r25I/69u&#10;SP+vbkj/rmxJ/61rSP+ta0j/sW9M/7BuS/+sakf/rGpH/6tpRv+sakf/rmxJ/61rSP+sakf/sGxJ&#10;/7FtSv+ubEn/sW9M/7BuS/+wbkv/tXFO/7ZyTf+1cUz/tW9N/7RwTf+1b03/tG5M/7VvTf+zbUv/&#10;s21J/7NtSf+1b0v/tW9L/7dvSf+2bkj/uHBK/7lxSf+6ckr/t3JL/7ZxSv+3ckv/uXRN/7p1Tv+4&#10;c0z/tnNJ/7d0Sv+4c0r/unZJ/7t3Sv+9dkj/vXZI/794Sv/Bekz/wX1Q/8N/Uv/IgVP/x4BS/8F+&#10;Uf/EgVT/xYFS/8WBUv/Fg1H/xYNR/8eFU//IhlT/yYdV/8iGVP/Jh1X/yYdV/8uJV//LiVf/yotY&#10;/8yNWv/Oj1z/zI5b/82PXP/KjFn/yo5a/8uPW//NkV3/zZFd/8yQXP/Okl7/z5Vj/86WY//Tm2j/&#10;3KRz/9eicP/VoG7/1qFv/9Wgbv/Un23/1J9t/9Sfbf/UnGv/159u/9edbf/TmWn/0ZRl/82QYf/J&#10;il7/xoZa/8J/Vf/Ae1L/w3xS/8Z9VP/HfFT/yXpR/8l6Uf/OfFT/ynhQ/8t4UP/MeVH/znlS/896&#10;U//ReVP/0XlT/9B4VP/UfFj/131Y/9d9WP/ZfVj/2HxV/9Z6U//bflX/3YBX/96BVv/egVb/34RX&#10;/96DVv/dhVX/4Yta/+aTYf/olWP/6Zdl/+6daP/unmn/7Z1o/+6eaf/unmn/7J9n/+6haf/toGj/&#10;655m/+ueZv/onWT/7KFo//CncP/xqHH/8Klx//Cpcf/zrnX/87F3//Wzef/1tHz/9LZ9//S4fP/1&#10;un7/9Lx///bAgv/3wYP/9sOE//TChf/0woX/9saI//XHjP/5zJH/9s6R//jQkv/705X/98+R//TO&#10;jf/505L/99SU//PUk//32Jj/99iY//nbnf/5253/+Nuf//fanv/33aD/+N6h//beoP/64qT/+eGh&#10;//jjov/446L/9+Si//fkov/45qT/+eel//zqqP/666j/+uuo//jppv/56qf/+uuq//rrqv/56qn/&#10;+eqp//jpqP/56qn/+Oqp//jqqf/466f/+eqn//nqp//16KT/9eik//fqpv/67Kv/+e6s//rvrf/6&#10;76//+/Cw//zxsf/47rD/8uir//zyt//+/MH//vm///zzuv/37bL/9uqu//jqq/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9sSif/b00q/21LKP9sSif/bUso/29NKv9uTCn/a0km/2pIJf9sSif/akgl/2dGJf9qSSj/&#10;akko/2dGJf9nRiX/aUgn/2VHJf9kRiT/Y0Uj/2NEJf9gQyP/Y0Ym/15DJf9cQSP/XUIk/15DJf9b&#10;QCL/WT4g/1k+If9bQCP/W0Aj/1o/Iv9aPyL/Wj8i/1tAI/9aPyL/Wj8i/1o/Iv9ZPiP/Vzwh/1o/&#10;JP9ZPiP/WT4j/1k+I/9YPSL/Wj8k/1tAJf9cPiT/Wz0h/1s9I/9bPSH/WT4h/1k+If9ZPiH/WT4j&#10;/1g9Iv9YPiP/Vz0i/1Y8If9YPSL/Vjsg/1g8JP9aPib/WT0l/1c7I/9ZPSX/WT4j/1k+I/9ZPiP/&#10;Wj8k/1o/JP9hQyn/ZUct/2lJMP92VDv/fFhA/39bQf+GXkT/imFD/5FmRv+VZ0b/n21M/6VwUP+n&#10;cFH/qHJQ/611Uv+veFL/tHpU/7d9V/+5f1f/u4BW/7yBV/++gFf/wYNa/8OEWf/Fhlv/yIdd/8aF&#10;W//Kh13/yodc/8qGWf/Khln/yYVY/8mCWP/LhFr/yYFZ/8iAWP/Hf1n/xn5Y/8d+W//GfV3/x4Fg&#10;/8mHZf/NjWr/y49q/8mNaP/Ijmj/wohi/8CGXv/DiWH/yI1j/8uQZP/Qk2b/yo1e/8uNXv/NjV3/&#10;y4lX/8uJVf/MjVj/zI1X/8yNV//LjlX/zI9W/82QV//OkFX/zpBT/9GRU//Tk1P/0ZFR/9CRTv/Q&#10;kU7/0ZJP/9OUUf/QkU7/0JFO/9GQTv/TklD/05RR/9SVUP/TlE//0JFK/82OR//NjUb/zIlD/8uI&#10;Qv/MiUP/yYZA/8qHQf/Oi0T/05BJ/9mVTv/XlE3/15RN/9aTTP/Sj0j/zo5G/9KSSv/UlEz/zIxE&#10;/8yMRP/LiEH/0o9I/9KPSP/Sj0j/0Y5H/8+MRf/OjEL/z41D/8+NQ//UkEX/1JBF/9ORR//Ukkj/&#10;2ZdN/92dU//hoVf/36FW/9qbTv/XmEv/2JlM/9WWSf/Sk0b/z5RG/9WaTP/ZnlD/3KFT/9yjVP/a&#10;oVL/155P/9ifUP/aoFb/3KJY/92iVv/an1P/2J1R/9meUP/ZnlD/3J9P/96hUf/folH/3aBP/9mc&#10;S//bnEz/2ptL/9eYSP/Vlkb/25lL/96cTv/enE7/25lL/+ChUv/en0//25xM/9yfTv/Ym0r/15pK&#10;/9idT//Wm03/zJJI/86US//RmFH/zpVS/8qQUP/KkFD/x41N/8SKS//GjE3/yI5O/8qQUP/MkFH/&#10;z5NU/9GVVv/RlVf/yoxR/7+BSP+2d0H/s3ND/7NzQ/+ydEX/tHVJ/7R1Sf+0dEj/tnZK/7R0SP+z&#10;c0f/s3JI/7Z1S/+1dEr/sXBG/7BxRv+yc0j/sXBG/7BvRf+xcEb/sXBG/65tQ/+wb0X/sXJJ/7Bx&#10;SP+vcEf/r3FI/61vRv+ub0b/rG1E/6xtRP+sbEb/rGxG/6xsRv+sbEb/rGxG/61tSf+tbUn/rGxI&#10;/6trR/+qakb/qWlF/6pqRv+ra0f/rGxI/6xsSf+ra0j/rW1J/61tSf+tbUn/rGxI/6trRf+rakT/&#10;rGtF/61sRv+ubEn/rmxJ/65sSf+sakf/r21L/65sSv+sakj/rGpH/6tpRv+ta0j/rWtI/6xqR/+t&#10;a0j/rmxJ/65sSf+tbEb/rWxG/61sRv+vbkj/sG5L/7NvTP+ybkv/s29M/7NvTP+ybkv/sm5L/7Nv&#10;TP+ybkv/s21J/7RuSv+zbUn/s21J/7ZuSP+2bkb/uXFJ/7pySv+7c0v/unJK/7dyS/+3ckv/uHNM&#10;/7hzTP+3ckv/tnJL/7ZzSf+3ckn/unZJ/7x4S/++d0n/vXZI/753Sf++d0n/wntN/8R9T//HgFL/&#10;xX5Q/8R9T//EgVT/xIBR/8SAUf/EglD/xYNR/8aEUv/HhVP/yYdV/8mHVf/Jh1X/yohW/8uJV//L&#10;jFn/zI1a/8yNWv/KjFn/y41a/8qOWv/IjFj/yZBb/8qRWv/MkFr/z5Nd/8+TXf/QlGD/0ppn/9Ka&#10;Z//UnGn/16Jw/9ahb//VoW//1qNu/9ShbP/Sn2r/1aFv/9eicP/VoG7/159u/9efbv/Ummr/z5Jj&#10;/8+SZf/Ki1//wIFW/79+VP/AfVP/wHtS/8V+VP/GfVT/yHtR/8l6Uf/Ke1L/ynhQ/8p5Tv/LeE7/&#10;zHlR/816Uv/PelP/z3pT/9B4Uv/Te1X/131Y/9Z9Vf/ZfVb/2X1W/9h8Vf/aflf/3H9W/9x/Vv/Z&#10;flL/3oNW/92FV//chFT/3IZV/+iSX//nlGL/55Vj/+uaZf/rmmX/6Jdi/+eXYv/rm2b/6ptj/+qb&#10;Y//qm2P/6Zxk/+ueZv/qnWX/6p1l/+yhaP/vpGv/76dt/++nbf/zrnP/9K92//Gvdf/ysXn/87J6&#10;//O1ev/0uHz/9Ll9//K6ff/yun3/871///TAhP/2xIf/9cWH//fHif/3y47/+c2Q//jPkf/50pH/&#10;+NGQ//jRkP/20I//9dKS//XSkv/215b/+dqa//vcnP/525v/+dud//fanv/425//9tyf//bdnf/3&#10;3p7/9t6e//fgnf/646D/9+Kf//Xinv/55qL/+umk//noo//66aT/+uum//rrpv/56qf/+eqp//nq&#10;qf/666r/+uuq//nqqf/666r/+eqp//jppv/36KX/+Omm//jppv/256T/9uek//fqpv/36qb/+O2r&#10;//nurP/57qz/+fCv//zytP/88rT/9euu//rxtv/++b///vm///z2uv/68LX/+e+y//jtrf+Lg17/&#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xIUEf9sSif/bUso/2tJJv9qSCX/a0km/2xKJ/9sSif/a0km/2tJJv9rSCj/aUck/2ZF&#10;JP9nRiX/aEcm/2ZFJP9kRiT/ZUcl/2VHJf9kRiT/ZEUm/2FEJP9hRCT/YkUn/15DJf9dQiT/XUIk&#10;/11CJf9bQCP/WT4h/1o/Iv9bQCP/W0Aj/1tAI/9bQCP/Wj8i/1tAI/9aPyL/W0Aj/1k+If9ZPiP/&#10;WD0i/1g9Iv9YPSL/Vzwh/1c9Iv9XPCH/Vjsg/1g6IP9aPCL/WTsf/1o8Iv9aPCD/Wz0j/1s9If9Z&#10;PiP/WT4j/1c8If9ZPiP/WD0i/1Y7IP9ZPiP/WDwk/1g8JP9aPib/Wz8n/1g8JP9WOiL/WD0i/1g9&#10;Iv9ZPiP/XEEm/1o/JP9cQSb/YUMp/2NFK/9wUDf/eVc+/35aQP+BXEH/hl9C/4phQ/+QY0T/nGlK&#10;/6JtTf+kbU7/qHBN/6tzUP+wdVP/s3lU/7V7Vf+2fFT/uX9X/7yBV/+8gVf/wINX/8GEWP/EhVr/&#10;x4hd/8SFWv/Hhlz/yodd/8yJX//MiFv/y4Zd/8qDWf/Kg1n/yYFZ/8iAWP/IgFr/yYFb/8qBXv/L&#10;gmL/x4Fg/8qFZP/PjWv/0ZFu/86PbP/NkW3/x4tm/8eLZv/Kj2f/zZJo/9KVaf/VmGv/0pVm/9KS&#10;Yv/QkV7/zo9a/82OWf/MjVf/y45X/8uOVf/Mj1b/zJBU/82RVf/PkVT/z5FU/9KSVP/SklL/0pJS&#10;/9KSUv/TlFH/05RR/9OUUf/Sk1D/0pNQ/9OSUP/TlE//05RP/9OUT//Uk0//0JBJ/86OR//MjEX/&#10;zIlD/8uIQv/MiUP/zIlD/8+MRv/Sj0j/2JVO/9uYUf/fnFX/35xV/9yZUv/YlU7/1ZVN/9eXT//V&#10;lU3/0JBG/9SSSP/Sj0j/1JFK/9OQSf/Sj0j/0o9I/9CORP/QjkT/0o5D/9KOQ//YlEn/15NI/9iU&#10;Sf/ZlUr/2phM/92bT//cnVD/2JpP/9maTf/XmEv/1ZZJ/9GSRf/RkkX/0pNG/9WaTP/XnE7/2p9R&#10;/9qhUv/aoVL/2J9Q/9ieVP/YnlT/26FX/9yhU//boFL/2Z5Q/9qfUf/cn0//3qFR/9+iUv/doE//&#10;255N/9ibSP/Zmkr/2ptL/9maSv/Wl0f/2ZdJ/9mXSf/bmUv/25lL/+GiU//goVL/3p9P/9+iUf/b&#10;nk7/2p1N/9ecTv/UmUv/zJJI/86US//Sl1H/z5ZT/8uST//Nk1P/zJJS/8eNTf/GjEz/yY9P/8yS&#10;Uv/MklL/zpRU/9GVVv/Sllj/yo5S/76BSP+0d0D/snJC/7FzRP+ydEX/tHVJ/7N0SP+1dkr/t3dL&#10;/7Z2Sv+zc0f/tHRI/7d3S/+0dEj/sHBE/7FwRv+yc0j/sXBG/7BvRf+xcEb/sXBG/69uRP+wb0X/&#10;tHNL/7NySv+vcEf/r3BH/65vRv+ub0b/rm5I/6trRf+sbEb/q2tF/6xsRv+sbEj/rGxI/6trR/+r&#10;a0f/q2tH/6trR/+qakb/qmpG/6trR/+sbEn/rGxJ/6tsSf+pakf/qmtI/6xtSv+tbUn/rGxI/6tr&#10;R/+qakb/q2tF/6xsSP+sbEj/rGxI/61tSv+ra0j/rGxJ/6trSP+ra0j/rGpH/61rSP+ubEn/sW1K&#10;/7FtSv+xbUr/sW1K/65sSf+ubUf/rWxG/61sRv+vbkj/rmxJ/7BuS/+zb0z/sm1M/7JtTP+xbEv/&#10;sW1K/7JuS/+xbUr/smxI/7RuSv+ybUb/sWxF/7JtRv+1bUX/t29H/7lxSf+6ckr/unJK/7pySv+6&#10;ckr/unVO/7hzSv+3ckn/tnFI/7ZxSP+3ckn/unZJ/7x4S/++d0n/vndJ/753Sf++d0n/wntN/8V+&#10;UP/FflD/xH1P/8N8Tv/FflD/w39Q/8SAUf/FgVD/xoJR/8iEU//IhFP/y4dW/8uHVv/Jh1X/yohW&#10;/8qLWP/LjFn/y4xZ/8qMWf/LjVr/zJBc/8yQXP/OlWD/zpVg/8yTXP/Lklv/0Jdg/8+WX//TmmX/&#10;1Jtm/9Wdav/VoGz/2aRw/9ilcP/YpXD/16Rv/9OhbP/ToWz/2aZx/9uoc//apXH/2aRy/9ykc//b&#10;oXH/zpRk/8yPYv/FiFv/wIFW/79+VP++fVP/wH1T/8J9VP/FfFP/xHtQ/8d6UP/Ie1H/yHlQ/8h5&#10;UP/KeU7/ynhQ/816Uv/Oe1P/znlS/893Uf/SelT/1n1V/9R7U//Xe1T/13tU/9t9V//cgFn/3YBX&#10;/92AV//ZflL/24BT/9uDVf/ehlb/4Yta/+qUY//ql2X/6JZk/+iWZP/qmWT/6Zhj/+eWYf/omGP/&#10;7Jxn/+qaZf/qm2P/6p1l/+ueZv/rn2X/659l/+qfZf/tomj/76ds//Gpb//1r3T/8651//Crcv/u&#10;rHL/9LN7//a4f//2uH3/8rZ6//K3e//xuXz/8rp9//S+gP/0wIT/9MKF//XDhv/2yIz/98uO//jM&#10;jf/4z4//+tGR//fQj//30I//+dOU//XSkv/615f/+9yc//XWlv/32Jj/99mZ//fZmf/325z/+Nyd&#10;//fbnP/13Jz/9t2b//Xem//54p//9uGe//TfnP/446D/+OWh//nmov/56KP//Oum//vsp//77Kn/&#10;+uuo//jpqP/46aj/+eqp//jpqP/77Kn/+eqn//jppv/36KX/+Omm//nqp//36KX/9+qm//rtqf/4&#10;7qn/+e+q//vxrP/58K//+O+u//3ztf/987X/+O6x//nxs//997v//vq9//v3uv/68LP/+e+y//jt&#10;rf/566r/PDsp/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Oz06/2tJJv9rSSb/a0km/2pIJf9pRyT/akgl/2lHJP9oRiP/a0km/2tIKP9qRyf/&#10;ZkUk/2dGJf9mRST/aEcm/2ZIJv9iQyT/YkMk/2VGJ/9kRSb/ZEUo/2NEJ/9jRCf/X0Ik/10/I/9c&#10;QST/XEEk/11CJf9cQST/W0Aj/1o/Iv9ZPiH/WT4h/1g9IP9ZPiH/XEEk/1k+If9VOh3/Vzwh/1g9&#10;Iv9WOyD/VTof/1U6H/9WOyD/VTsg/1Y7IP9YPSL/VTof/1M1G/9TNRv/WDog/1k7If9ZOyH/Wz0j&#10;/1k7If9ZOyH/WD0i/1c8If9YPSL/WD0i/1Y7IP9ZPiP/WT0l/1g8JP9ZPSX/Wz8n/1U5If9UOCD/&#10;WT0l/1k9Jf9aPyT/XkMo/1tAJf9aPyT/XEEm/2FGK/9qSjH/cFE1/3lXO/9/XD7/gl1A/4lgQP+S&#10;ZUT/mWZH/5xnR/+gaUr/pGtN/6pvTf+vdFL/snhT/7R6Vf+xelH/t31V/7uCV/+9glb/vIFV/8KF&#10;Wf/Eh1v/x4pe/8iJXf/Fhlr/yIdd/82KYP/OiWD/zIde/8yFW//NhV3/zYVd/8uDXf/OhF//0IZj&#10;/82CYv/MgWH/zYZo/82Iaf/OjGz/0pBw/9STc//Rkm//1ZZz/9KUb//PlGz/zpNp/9KXa//Ynm7/&#10;3qJw/9WXZP/Pklz/z5FY/8uOVf/LjlX/yY1R/82RVf/OklT/0pZY/9OWV//PklP/1JRU/9OTU//S&#10;klL/1JVS/9SVUv/XmFP/05RP/9KTTv/Sk07/1JRN/9SUTf/Tk0z/05NM/9SUTf/UkUv/0Y5I/8yJ&#10;Q//MiUP/z4xG/8+MRv/QjUf/0Y5H/9OQSf/Vkkv/25hR/9yZUv/em1T/4J1W/92aU//dm1H/3pxS&#10;/9yaUP/SkEb/15VL/9eRSf/Vk0n/05FH/9ORR//Rj0X/0o5D/9OPRP/SjkP/2JNI/9uWSf/in1H/&#10;46BS/9yaTP/bmUv/2ZpL/9qbTP/bnE3/15hL/9WTR//Vk0f/0IxB/8qGO//Niz//05FF/9uZTf/X&#10;mEv/1JlL/9abTf/Vmkz/1ptP/9qfU//ZnlL/1ptN/9eYS//bnE//3p9Q/9+gUf/foFH/4KFR/9+g&#10;UP/bnEz/2pxJ/9ibSP/Ym0j/2JtI/9mcSf/Ym0j/0ZNA/9OURP/dnEz/4J9P/+KjU//holL/4aJS&#10;/9+iUf/doE//2J1N/9abS//Um0z/z5ZH/86WS//QmE7/y5VN/8mTTf/KlE7/y5RR/8iRTv/Fjkv/&#10;xo9O/8eQT//HkE//zZNT/9CWVv/Rl1f/xoxN/72CSP+3fET/snZE/7J1Rv+ydUj/s3RJ/7N0Sf+3&#10;eE3/t3dL/7h4TP+2dkr/tHRI/7Z3S/+zdEj/sHFG/69wRf+ub0T/snFH/7FwRv+0cUf/tHFH/7Jv&#10;Rf+0cEn/tnJL/7V0Tv+0c03/r29J/7BwSv+vb0n/r29J/61tR/+sbEb/qWlF/6hoRP+ra0f/q21I&#10;/6lrRv+oakX/qmxH/6psR/+qa0j/qmtK/6ltS/+obEr/qW1L/6tvTf+na0n/qGlI/6tsS/+tbk3/&#10;rG1K/6prSP+pakf/rGxI/6xuSf+rbEn/q2xJ/6prSP+pakf/q2xJ/6tsSf+ra0j/rWtI/7BsSf+x&#10;bUj/sm5J/7NvSv+ybkn/sm5J/7JuSf+tbEb/rWxG/65tR/+tbEb/rGpH/6xqR/+ubEn/sWxL/7Fs&#10;S/+xbEv/sWxL/7BsSf+xbUj/sW1I/7NuR/+ybUT/sGtC/7JtRP+1bkT/tW5E/7lwR/+6cUj/u3JJ&#10;/7tySf+5cEf/t3BG/7t0Sv+6c0n/uHRH/7ZyRf+5dUj/unZJ/7p3TP+7eEv/u3hL/7p3Sv+8eUz/&#10;wXpM/8J7Tf/DfE7/xH1P/8N8Tv/Efk3/xH5N/8aATf/GglH/x4NS/8uFUv/LhVL/zIZT/82HVP/J&#10;hVT/yYdT/8uJVf/JilX/yotW/8yPWf/Oklz/zJBa/8yTXP/PmGD/0Jlh/86XX//MlV3/z5hg/9CZ&#10;Yf/Ql2L/1p1o/9igbf/dqHT/3ql1/9ilcP/Zp3L/16Vw/9OkcP/UpW//2ap0/9yrc//bqHP/3ah0&#10;/96pdf/epnP/zpRk/8eNXf/ChVj/v4JW/71+U/+8e1H/vntR/8F+VP/DfFD/w3pP/8R7UP/HelD/&#10;x3pQ/8h5UP/Gd07/yXdP/8x5Uf/IdU3/zXhR/9F5Uf/ReE7/0HdN/9R4T//Ze1X/13lT/9h6VP/b&#10;fVf/2XtV/9l7Vf/bflX/2n9T/9yBVP/ji13/55Fg/+uVZP/xm2j/6pdl/+eUYv/plmL/6Jdi/+iX&#10;Yv/pmGP/6Zhj/+ycZ//rm2b/6ptj/+ueZv/sn2f/7qFp/+yfZ//soWj/7KFo/+2la//wqm//7qht&#10;/+ynbP/urHL/97V7//e5gP/2uH//8rV8//G1ef/wtXv/9Ll///a+g//3wYX/98OH//XDhv/2xob/&#10;+MqM//nLjf/3y4z/+c2O//bNjf/zzIv/+tKU//nTlP/1z5D/89CQ//rXl//73Jv/+tua//bXlv/5&#10;3Jr/9tuY//jdmv/635z/+d6b//Xcmv/64Z7/++Sg//ninv/45J//+OSf//fkoP/45aH/+umk//zr&#10;pv/66Kb/+een//roqP/66Kj/+eel//nnpf/45qT/+eqn//rrqP/46ab/9uek//nqp//36qb/+Oun&#10;//zvq//78az/+/Gs//zyrf/68Kv/9+6r//jvrv/68bD/+/Gz//zytP/+9Lb///e4//zytP/577H/&#10;+e6s//jtq//77qr/++6q/8S4h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iJCH/akgl/2pIJf9sSif/bEon/2pIJf9qSCX/aUck/2ZFIv9mRSL/aEcm/2dG&#10;Jf9nRiX/Z0Yl/2hHJv9nRiX/aEcm/2hHKP9iQyT/YkMk/2NEJf9jRCX/Y0Qn/2JDJv9hQiX/XkEj&#10;/15AJP9eQCT/XEEk/1tAI/9aPyL/WkEj/1o/Iv9aPyL/WT4h/1g9IP9YPSD/W0Aj/1k+If9WOyD/&#10;Vzwh/1g9Iv9YPSL/Vzwh/1Q5Hv9VOh//Vzwh/1Y7IP9VOSH/VDgg/1Q2HP9VNx3/Vzkf/1g6IP9Z&#10;OyH/Vzkf/1Q5Hv9XOyP/Vzsj/1Q4IP9XOyP/WDwk/1g8JP9YPSL/Vjoi/1Q4IP9VOSH/WDwk/1U5&#10;If9VOSH/Vzsj/1c7I/9XOyP/WT0l/1Y7IP9WOyD/W0Al/2BFKv9mSCz/bE0x/3RSNv94VTn/fls9&#10;/4ZfPv+QY0L/mWZH/5tmRv+faEn/pGtN/6hvUf+scU//qnJP/7B5U/+ud1D/sntS/7h/VP+7gFT/&#10;vYNV/8OGWf/Dhln/xolc/8mKXv/Gh1v/yYld/82KYP/Oi2H/zIde/8yFW//NhV3/0ohh/9CGYf/M&#10;gl3/y4Fe/8l+Xv/HfF3/yIFl/86JbP/VknX/2Jl6/9ibfP/YnX3/3qOB/92jfv/Ynnj/1px0/9ee&#10;c//cpHX/46t6/9qhbP/RlV//0ZRb/86RWP/OkFX/zY9S/82PUv/PkVT/0JNU/9GUVf/OkVL/1JRU&#10;/9SUVP/TlFH/05RR/9OUUf/VllH/05RP/9OUTf/TlE3/1JZN/9SWTf/TlUz/1ZVN/9WVTf/UkUr/&#10;0o9I/9CNRv/QjUb/0JBI/9GRSf/RkUn/0pJL/9OTTP/Tk0z/1pZO/9iYUP/bm1P/3ptU/9uYUf/c&#10;mlD/3ZtR/9iWTP/Ujkb/15JH/9OOQ//VkEX/1I9E/9KOQ//SjkP/0o9B/9CNP//Pij3/1I9C/9eS&#10;Rf/cmUv/4Z5Q/92bTf/Zmkv/2ZxM/9ibS//Tlkb/zZJE/8+QQ//TkUX/zYtB/8F/Nf/DgTf/0Y9F&#10;/9OTSf/Vlkn/1JVI/9SVSP/QlUn/0pdL/9eZTv/Wm0//05VK/9CSR//Ulkv/15xO/9meUP/boFL/&#10;36JS/9+iUv/Ym0r/1ZhH/9ibSv/ZnEn/05ZD/9OWQ//Ym0j/0pVC/9SWQ//bnUr/3J5L/9ucTP/Z&#10;mkr/2ZxL/9eaSf/QlkT/0JVF/9KZSv/VnE3/05lP/82VS//Lk0n/xpBI/8iSSv/LlU//zZZT/8yV&#10;Uv/HkE//xY5N/8WOTf/Fjk3/yZJR/8uUU//Nk1T/x4xQ/8CFS/+4fUX/r3VD/7F0Rf+wc0b/sXRH&#10;/7N0Sf+0dUr/snNH/7JzR/+yc0f/snNH/7R1Sf+yc0j/snNI/7JzSP+xckf/s3JK/7BvR/+vbkb/&#10;r25G/7BsRf+ybkf/s29K/69uSP+vbkj/rW1H/61tR/+sbEb/rGxG/61tSf+sbEj/qmxH/6lrRv+q&#10;bEf/qmxH/6ttSP+pa0b/pmpF/6ZqRf+na0f/qGxK/6hsSv+makj/pWlH/6ZqSP+kaEb/pmpI/6lt&#10;S/+obEr/qWpJ/6ZqRv+na0f/qmtI/6ltSf+qa0j/p2tH/6drR/+na0n/qWpJ/6prSv+qaUn/rGpI&#10;/69rSP+wakj/sWtH/7JsSP+xa0f/sW1K/7FtSv+sakf/sG5L/7BuS/+ta0j/rmxJ/65sSf+wbkz/&#10;sGtK/69qS/+xbEv/sm1M/7BsSf+xa0n/smxI/7NtSf+ybUT/s25F/7JtRP+vakH/s2xC/7ZtRP+2&#10;bUT/uG9G/7hvRv+3bkX/t25F/710Sf+9dkr/vXZK/7x1Sf+7d0r/u3dK/7h1Sv+4dUr/undM/7p3&#10;TP+6d0z/v3tO/8B8T//EfU//x35R/8d+Uf/Ff07/xH5N/8V/TP/KhFH/yoRR/8uFUv/MhlP/zIZT&#10;/8qEUf/Igk//yYZR/8mHU//IiVT/yotW/8qNV//MkFr/zJBa/8+TXf/SmWL/0Zpi/9GaYv/PmmT/&#10;zZhi/8+aZP/OmWP/1aBq/9eibv/cp3P/16Rv/9undf/cqnf/2qt3/9mqdv/brXn/4LF9/+Gyfv/f&#10;rXj/3qt2/9umcv/ZoW7/zZNj/8WLW//Eh1j/xYZa/8GCVv/Cglb/w4JY/8aDWf/DfFD/wntP/8R7&#10;UP/Ee1D/x3pQ/8h7Uf/IeVD/zXtT/817U//Kd03/znlQ/9B4UP/ReVH/0nlP/9R4T//afFb/2nxW&#10;/9h6VP/WeFL/1nhS/9d5U//Ye1L/2X5S/9yBVf/fh1n/5o5g/+aQX//qlGH/6ZZk/+mWYv/nlGD/&#10;45Bc/+SRXf/mlWD/5ZRf/+iXYv/ol2L/5ZZe/+ucZP/rnGT/6p1n/+qdZ//rnmb/6J1k/+6jav/v&#10;p23/7qht/+ynbP/uqW7/9LJ2//e1ef/1tHr/8rR5//GzeP/wtHb/8bV5//S5ff/1vYD/+MKE//XB&#10;hf/0woX/9MSE//TGiP/1x4n/+c2O//fLjP/zyor//NSW//vVlv/20JH/9c+Q//bQkf/31JT/+daW&#10;//bXlv/12Jb/9diW//famP/53Jr/9dqX//LXlP/22ZX/9t2a//bfnP/54p//9+Kf//fin//35KD/&#10;+eak//rnpf/66Kb/+uim//vpp//556X/+Oak//fmof/146H/+eel//ropv/256b/9eal//jpqP/3&#10;6aj/9+mo//vtrP/88q3//PKt//rwq//27Kf/+O6p//nvqv/27Kf/9+6r//rxsP/78rH/+/Kx//vy&#10;sf/4767/9uyn//bsp//98Kz//O+r//3wqv91b03/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oMCf9rSSb/aUck/2lHJP9rSSb/a0km/2pIJf9rSSb/Z0Ui/2VEIf9mRSL/&#10;Z0Yl/2ZFJP9mRST/aEcm/2lIKf9mRSb/ZkUm/2ZFJv9lRCX/ZEMk/2FCI/9hQiX/YUIl/2FCJf9h&#10;QiX/XkAk/2BCJv9gQib/W0Aj/1k+If9ZPiH/WkEj/1lAIv9ZPiP/WT4j/1k+I/9YPSL/WT4j/1k+&#10;I/9XPCH/VTof/1c7I/9YPSL/WD0i/1U6H/9WOyD/WD0i/1Y7IP9UOCD/VTkh/1Q4IP9UOCD/Vjgg&#10;/1Y6Iv9WOiL/VDgg/1Q4IP9VOSH/VTkh/1Q6If9WPCP/Vz0k/1g8JP9XOyP/VTkh/1M3H/9SOB//&#10;VTsi/1U7Iv9UOiH/VTkh/1U5If9VOSH/VTkh/1Q4IP9VOh//WD0i/1pAJf9iRyr/Z0kt/21OMf9z&#10;UTX/e1g6/4NeQf+MY0P/lWRE/5hlRv+dZkj/oWhK/6lwUv+pcFL/qXFO/7B4Vf+ud1D/sntS/7d+&#10;U/+7gFT/voRW/8GEV//BhFX/xYdY/8iJXf/Kil7/y4tf/8+MYv/PjGL/y4Zd/8qDWf/PhV7/0Ydg&#10;/8+FYP/Iflv/yX5e/8h9Xv/HfF//y4Vs/9WSeP/goIX/56yO/+atkP/gq4z/5LKR/+e1kv/ltIz/&#10;4bCI/+KxiP/nt4n/8b6P/+q3gv/ZpG7/0pdd/86RWP/PkVb/0JJV/86QU//RkVH/0pJS/9GRUf/Q&#10;kU7/05RR/9SVUv/TlFH/1JVS/9OUUf/UlVD/0pVS/9WWT//Vlk//15lQ/9iaUf/WmE3/15dN/9WV&#10;S//Tk0n/0pJI/9KSSv/RkUn/1JRM/9SWTf/Vlk//05RN/9GSS//Sk0z/1pdQ/9maU//bm1P/2ZlR&#10;/9eXT//cmlD/3ZtR/9qYTv/ZlUr/2JJK/9SPRP/WkUb/1ZBD/9OOQf/TjkH/045A/9CLPf/Qiz3/&#10;05BC/9WSRP/YlUf/2phK/9maS//Xmkr/15pK/9KXR//PlET/zZJE/9KTRv/Rk0j/zY1D/8KCOv/C&#10;gjr/z49F/9GRR//Ulkv/1JVI/9GTSP/Rk0j/1JZL/9WXTP/XmVD/0pRL/9CSSf/SlEn/05hM/9ab&#10;T//an1P/3aJU/9uiU//ZnEz/1plJ/9ibS//bnk3/05ZF/9OWRf/Ym0r/1JdE/9SXRP/Zm0j/2JpH&#10;/9SXRP/TlkP/0pVC/9CTQv/KkD7/zJFB/9CXSP/UmlD/0JZM/8qSSP/GjkT/w4pD/8aQSP/LlU//&#10;zphS/8+YVf/Kk1L/x5BP/8aPT//Gj0//yZJS/8uUVP/IkFP/xIxR/8KHT/+6fkj/sXVD/7BzRP+w&#10;c0b/r3JF/7N2Sv+1dkv/s3RJ/7V2S/+zdEn/snNI/7N0Sf+yc0j/snNI/7N0Sf+zdEv/sXJJ/7Fw&#10;SP+xcEj/r25G/65tR/+vbkj/r25I/61sRv+sbEb/q2tF/6xsRv+ra0X/rGxG/6xuSf+tb0r/rW9K&#10;/6puSf+obEf/p2tG/6drRv+na0b/pmpF/6VpRP+makb/p2tJ/6VqSP+iZ0X/omdF/6RoRv+kaEb/&#10;pmpG/6drSf+laUf/pGhG/6VpR/+makj/qGxK/6hsSv+obEj/pmpG/6hpRv+qa0j/qWpJ/6ppSf+p&#10;aEj/r2pJ/69pSP+vaUf/r2lH/7BqRv+vaUf/r2tI/7FtSv+sakf/sG5M/69tS/+sakj/sG5M/7Jt&#10;TP+ybUz/sGtK/69qS/+waUv/smxL/7BqSf+vaUf/sGpG/7FrR/+uakP/rmtB/65pQP+taD//sGtC&#10;/7NrQ/+za0P/tmxF/7duRf+4b0b/uXBH/7tyR/+9dEn/vnVK/794TP+8eEv/vHhL/7h1Sv+3dEn/&#10;undM/7p3TP+8eU7/wX1Q/8N/Uv/HflH/x35R/8d/T//GgE//xX9M/8aATf/KhFD/yoRQ/8qEUP/M&#10;hlL/yoRQ/8qEUP/Nh1P/yodS/8qIVP/Ki1b/zY5Z/82QWf/Pklz/0JRe/9SYYv/TmmP/1p1o/9Kd&#10;Z//WoWv/0Z5n/9Sfaf/Sn2j/1qNu/9ekb//bqHP/2ad0/+Kwff/gsH//4bGA/+CygP/hs3//37B8&#10;/+Cxff/dq3b/2aZx/9WgbP/Pl2T/ypBe/8aMXP/Hilv/yIld/8WGWv/Hh1v/xoZa/8WCWP/Ae1L/&#10;wntR/8R9U//FfFP/w3pR/8d6UP/HeE//y3lR/817U//LeE7/zXhP/814T//ReVH/03pQ/9N6UP/Y&#10;fFX/2nxW/9d5U//UdlD/1XdR/9Z4Uv/XelH/2HxT/9yBVf/ghVj/5Ixe/+WNXf/mkF//6JVj/+qX&#10;Y//nlGD/45Bc/+GOWv/lkl7/55Zh/+iXYv/nlmH/5pVg/+mZZP/omGP/6Jhj/+mcZv/qnWf/6Zxm&#10;/+yhav/spGr/8Khu//Cqbv/uqGz/8axx//Ktcv/wrnL/8LBy//Cwcv/vsXT/8LR2//S4ev/2u3//&#10;9r6B//fBg//0woX/9cOG//fHh//1x4n/+MqM//bKi//1yYr/+tGT//nRk//50ZP/+NKT//bQkf/2&#10;0JH/9dKS//namf/215b/9daV//bXlv/015X/9NeV//PWlP/02Zb/9dya//bdm//34J3/+OGe//bh&#10;oP/55KP/+eak//nmpP/66Kj/+uim//vpp//76af/+eel//fmof/25aD/+Oak//jmpP/36Kf/9+in&#10;//nqqf/46qn/+euq//rvrf/887D//POw//rxrv/27aj/9+2m//ftpv/27KX/+O6p//nvqv/476z/&#10;+O+s//vyr//576r/9eum//nsqP/77qj/++6o//vuqP/77Kf/Aw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2dEJP9nRCT/Z0Qk/2dEJP9nRCT/aEUl/2pIJf9qSCX/Z0Ui/2ZD&#10;I/9nRCT/ZkMj/2ZDI/9oRSX/aEUn/2hFJ/9lQiT/ZUIk/2ZDJf9mRSb/ZUQl/2NEJf9iQyb/YEEk&#10;/15BI/9dQCL/XEEk/1tAI/9aPyL/WT4h/1k+If9YPiP/Vz0i/1c9Iv9XPSL/Vz0i/1c9Iv9WPCH/&#10;Wj8k/1k9Jf9XOyP/VTkh/1Y6Iv9WOiL/Vjoi/1U5If9VOh//VTof/1Q5Hv9UOCD/VDgg/1M3H/9S&#10;Nh7/VTkh/1Q4IP9UOCD/VDoh/1I4H/9RNx7/Ujgf/1M7I/9VOyL/VDoh/1Q6If9WOiL/VDoh/1I4&#10;H/9TOSD/VDoh/1U7Iv9UOiH/UTUd/1I2Hv9WOiL/VTkh/1Q4IP9SNh7/VDgg/1Y6Iv9bQCX/Y0Ur&#10;/2lJMP9xTzT/fFg+/4FcQv+GXkT/jmFE/5ViRf+YZUj/nmdJ/6BpS/+ka07/p25Q/6pxU/+zeVT/&#10;s3lT/7V6Uv+6f1f/v4FY/76BVf/AgVb/x4db/8iIXP/Kh1z/zIle/8yIW//Mh17/zIVb/8qDWf/P&#10;hV7/zYNc/8l/Wv/Iflv/yH1d/8l/Yv/Jg2n/1Zd+/+KslP/wwaX//ta8//3ixP/74b7//N66//3f&#10;u///37j/99eu//3csf/+6Ln/+uy///berv/wxJP/26Rs/9WaYP/RlVn/z5FU/9KSUv/Tk1P/1JRU&#10;/9OTU//TlFH/05RR/9KTUP/Sk07/1ZZR/9OWU//SlVL/05dP/9WZUf/WmlL/1ppR/9WXTv/XmU7/&#10;15lO/9WXTP/Vl07/1ZdO/9WXTv/UlU7/05dP/9OWU//Qk1D/zpNP/86TT//Sl1X/15xa/9ugXP/Z&#10;nlr/1plW/9WYVf/Vlk//15lQ/9ubU//dnVX/2ZdN/9eVS//Vk0n/1ZBF/9SPQv/TjkH/1I9C/9OQ&#10;Qv/RjkD/049E/9WRRv/cmk7/25xP/9eYS//Vlkn/z5RG/82SRP/Ok0X/0pRJ/9SWS//SlEv/z49H&#10;/82NRf/NjUX/0ZFK/9SVTv/Rk0r/0JJJ/9GTSv/Nj0b/0ZNK/86SSf/Pk0v/05dP/9OXTv/QlEv/&#10;zJJJ/8ySSP/SmE7/1p5T/9efVP/Vm1H/15xQ/9meUP/ZnlD/15pK/9OWRv/Tlkb/15pK/9aZSf/S&#10;lUX/0ZRE/9eaSv/VmEf/0pVE/8+SQf/NkkL/zZRF/9CWTP/Olkv/x49F/8GIQf/DikP/xItE/8eM&#10;SP/LkEz/0ZZS/9KXVf/Ql1T/zpRU/8mSUf/JklL/ypRU/8uVVf/Lk1b/xY1S/8GJUP+8gEr/tnpI&#10;/7R3SP+ydUb/sHNG/7J1SP+zdkr/tHdL/7R3S/+yd0v/s3ZK/7N2Sv+xdEj/sXRI/7BzR/+wc0f/&#10;rnBH/61vRv+vcUj/r3FK/65wSf+ucEn/rnBJ/61vSP+rcEj/rHFJ/6twSP+qb0f/p2xE/6VrQ/+l&#10;a0X/pGpE/6ZsR/+jaUT/omhD/6NpRP+iaEP/o2lE/6ZsR/+iZ0X/pmtJ/6JnRf+iZ0X/omdF/6Jo&#10;Q/+jaUT/oWZE/6JnRf+iZ0X/pGlH/6VqSP+ma0n/p2xK/6drSf+makj/pWlH/6drSf+rbEv/qWpJ&#10;/6hpSP+pakn/q2pK/6tpR/+sakj/sGtK/69rSP+wbEn/r2tI/6xqR/+sakj/rGpI/65sSv+sakj/&#10;sGtK/7BrSv+wa0r/sGpJ/69pSP+vaUj/rmhH/69pR/+uaEb/r2lH/69pRf+rZ0L/qmZB/6pmQf+r&#10;Z0L/rWlE/69pRf+tZ0P/smpE/7JqQv+za0P/tG1D/7VuRP+1bkT/tm9F/7ZyRf+7d0r/u3hN/7l2&#10;S/+5dkv/u3hN/7x5Tv++ek3/wHxP/8J7Tf/DfE7/w3xO/8R+Tf/HgU7/x4FO/8eBTv/Igk7/yYNP&#10;/8yGUv/MhlL/yoRQ/82HU//Qilb/yodS/8uJVf/MjVj/0JFc/8+SXP/Qk13/1Jhi/9ebZf/Xnmn/&#10;26Jt/9umcP/bpnL/16Ju/9ajbv/VoW//1qRx/9mmd//drX3/369//+Kygv/gsoH/4bOC/+K0gv/a&#10;qnn/0KBv/86caf/NmWf/yZRi/8iTYf/JkWD/ypBe/8mPX//Ii1z/x4la/8aHW//Fhlr/xYRa/8WC&#10;WP/CfVT/wHtS/8N8Uv/Ee1L/w3pR/8V6Uv/GeFH/ynhQ/8l3T//JeE3/y3hO/8p3Tf/NelD/z3pR&#10;/896Uf/SeVH/0nlR/9V5Uv/VeVL/1nlQ/9d6Uf/XelH/1HhP/9N4TP/cgVX/4opc/+GJW//hi1r/&#10;5pBf/+mTYP/hjlr/4Y5a/+CNWf/mk1//65pl/+ybZv/qmWT/5ZVg/+eXYv/omGP/55di/+mcZv/p&#10;nGb/6Zxm/+yfaf/tomv/76dt//Cobv/upmz/76lu//GrcP/wrG//7atu/+2rbv/urnD/7rBz/++z&#10;df/0uX3/+b6C//rChf/1woP/9sSF//TEhP/0xIT/98mL//fJi//2yov/986Q//jPkf/3z5H/+NCS&#10;//nTlP/20JH/9dKS//rXlf/21ZL/+NeU//bVkv/11JH/99iV//fYlf/425n/+N2a//Xcmv/23Zv/&#10;9t6e//jgoP/55KP/+eSj//jlo//55qT/+Oak//ropv/66Kb/+eel//nnpf/56KP/+eij//flo//3&#10;6KX/+uuo//nsqP/466f/+/Gs//3zrv/887D//POw//zzrv/78q3/9u2o//btqP/27KT/9+2m//bs&#10;pf/78ar//PKr//zyq//576j/9+2m//ftpv/57Kb/+eym//nqpf/666b/+uum/w0D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EYj/2VCIv9mQyP/aEUl/2dEJP9nRCT/ZkMj/2dEJP9oRSX/&#10;ZUIi/2ZDI/9nRCT/ZEEh/2ZDI/9nRCT/Z0Qm/2dEJv9mQyX/ZUIk/2RDJP9jQiP/ZUMn/2RFKP9h&#10;QiX/XkEj/15BI/9cPyH/XUIl/1tAI/9ZPiH/WT4h/1o/JP9XPSL/Vz0i/1g+I/9WPCH/Vz0i/1c9&#10;Iv9WPCH/Vz0k/1U7Iv9XOyP/VDoh/1Q6If9VOyL/VTsi/1U7Iv9WOiL/VTkh/1M3H/9UOCD/VDgg&#10;/1Q4IP9SNh7/VTkh/1I4H/9QNh3/VDoh/1E3Hv9SOB//Uzkg/1M5IP9UOiH/Ujgf/1I4H/9UOiH/&#10;Uzkg/1I4H/9TOSD/Uzkg/1M5IP9TOSD/UjYe/1I2Hv9WOiL/Vjoi/1I2Hv9TNx//Uzcf/1M5IP9Z&#10;PSX/Wj4m/2NFK/9qSjH/d1U8/39bQf+BXEL/i19C/5BhRf+SY0X/m2VJ/6BrTP+kbU//pm9Q/6lw&#10;Uv+xd1L/snhS/7d7Vv+5flb/voBX/76AV/+/gFX/xoZa/8eHW//Kh1z/y4da/8qGWf/MhVv/y4Ra&#10;/8uCWf/OhF3/y4Fa/8l/Wv/LgVz/xn1d/8iBZf/IhWr/1Z2G/+a3nf/92r7///bX///83f/8/Nr/&#10;+/bQ//7yzP/+9cz//O3E//ztwv/9+cr//fzM//Xvv//w0qD/3Khv/9ScYf/Sllr/z5FU/9GUVf/U&#10;lFT/1JVS/9SVUv/Uk0//1ZRQ/9OUT//TlE//1JVQ/9OXT//UmFD/1ZlR/9WZUf/WmlH/1JhP/9SW&#10;Tf/Ulkv/1JZL/9SWS//TlUz/1phP/9WWT//Sk0z/05ZT/9CVU//MkU//zpRU/9GXV//Vm1v/3KJi&#10;/+GnZ//do2P/1Zla/9CVU//SlVL/1ZhV/96fWP/goVr/2ZlR/9aWTv/TkUf/1JBF/9KOQ//QjEH/&#10;0Y1C/9OPRP/Tj0T/05FH/9eVS//fn1X/3J5T/9eZTv/Ulkv/0pRJ/9GTSP/PkUb/0pRJ/9OTS//Q&#10;kEj/zo5G/82NRv/Njkf/zo9I/8+QSf/PkEn/zo9I/8+RSP/Njkf/z5NL/82RSf/Lj0f/0JRM/9GW&#10;UP/Nkkz/y5FI/8ySSf/MlEr/0JhO/8+XTP/TmU//1ZtR/9edU//UmlD/zpVG/86TRf/PlEb/05ZG&#10;/9KVRf/RlET/0ZRE/9eaSv/Xmkr/1ZhI/9WYSP/Rlkb/zpVG/8ySSP/JkUf/xYxF/8KJQv/GjUb/&#10;yY5I/8qPSf/PlE7/05hU/9GWUv/QlVP/zJJS/8mSUf/Nllb/zphY/86YWv/KlFj/xY1S/8GJUP+7&#10;gkv/tnxK/7V4Sf+ydUb/sHNG/7J1SP+ydUn/s3ZK/7N2Sv+xdkr/sndL/7F2Sv+wdUn/rHFF/6xx&#10;Rf+tckb/qm9F/6twRv+scUn/rHFJ/6xxSf+qb0f/qm9H/6pvR/+pb0f/p21F/6dtR/+jbEX/oWpD&#10;/6JrRP+hakP/oGlC/6BpQ/+eZ0H/n2hC/6BpQ/+eZkP/nmZD/6FmRP+hZkT/pGlH/6FmRP+hZkT/&#10;oWdC/6FnQv+iaEP/oWZE/6JnRf+lakj/ompH/6NrSP+ka03/pmtL/6VqSP+laUf/pmpI/6drSf+o&#10;bEr/pWlH/6ZqSP+na0n/qmtK/6lqR/+sbEn/rW1K/7BuTP+ubEn/rWtI/6tpR/+sakj/q2lH/6xq&#10;SP+ubEr/rmxK/6xqSP+sakj/rmlI/61pRv+uaEf/rmhG/65oRv+uaEb/rGhF/6xoRf+qaEX/qGdB&#10;/6hmQ/+raUb/r2tI/61pRv+uaEb/r2lF/61nQ/+uaUL/s2tD/7BrQv+wa0L/s25F/7VwR/+2c0n/&#10;uXZL/7h1Sv+6d0z/u3hN/7x5Tv+9eUz/wXpM/8F6TP/CfEv/w31M/8R+Tf/GgE3/xYFQ/8WBUP/G&#10;g07/x4NS/8qEUP/Lh1b/yYVU/8uIU//Oi1b/zotW/9COWv/Njln/0JFc/9WYYv/TlmD/1Zlj/9ic&#10;aP/Yn2r/16Js/9umcv/cp3P/16Rv/9ekb//WpHH/2al5/9ure//drX//3K1//92ugP/esH//3a9+&#10;/9qse//Pn27/yppp/8mXZP/GkmD/w45c/8WQXv/JkWD/yY9d/8yPYP/Ii1z/x4pb/8qLX//Jil7/&#10;x4hd/8WEWv/Fglj/xH9W/8J9VP/DfFL/xHtS/8V6Uv/FelL/yXpR/8l3T//KeU7/zHtQ/8t6T//N&#10;elD/zntR/857Uf/ReVH/0npS/9N6UP/UeE//1npR/9Z5Tv/Ud07/1npR/9R4T//ZflL/3oNW/96G&#10;WP/ehlb/4opa/+WNW//gi1X/34pU/96JU//ijVf/6ZZi/+yZZf/qmWT/45Rc/+SVXf/nl2L/5Jdh&#10;/+ibZf/pnGb/6Zxm/+qdZ//sn2n/76Rt//Gmb//upmz/76dt//Cqb//wqm//8Kxv/+yqbf/urG//&#10;769x/++xdP/ytnr/9bp+//a+gf/zvX//88CB//TCg//1w4T/9cWF//XHif/3yYv/+c2O//fOjv/1&#10;zI7/9s6Q//nRk//20JH/9tCP//nTkv/31JL/+diV//bVkv/11JH/+NeU//fYlf/53Jr/9tuY//ba&#10;m//325z/9dyc//ffn//54aH/9+Kh//fiof/45aP/9+Si//rnpf/66Kb/+Oak//nnpf/66aT/+Oei&#10;//bloP/256L/++yn//jrpf/36qb/+vCr//zzsP/99LH/+/Kv//vyrf/78q3/+O+q//bupf/37aX/&#10;9+2l//ftpf/576j/+/Gq//zyq//576j/9+2m//ftpv/466X/9+qm//nqp//56qX/++yp//3sp/8H&#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9nRCT/Z0Qk/2RBIf9lQiL/Z0Yl/2ZFJP9nRCT/ZUIi/2VC&#10;Iv9nRCT/ZUIi/2dEJP9nRCT/ZUIi/2dEJv9mQyX/ZUQl/2ZDJf9kQyT/Y0Ij/2RDJP9iQCT/YkMm&#10;/2RFKP9fQiT/XkEj/11CJP9bQCL/XUIl/1tAI/9aPyL/WT4h/1o/JP9ZPiP/WT4j/1o/JP9WPCH/&#10;Vjwh/1Y8If9VOyL/VTsi/1Q6If9VOyL/VDoh/1M5IP9VOyL/Vjwj/1U7Iv9VOSH/VTkh/1I2Hv9U&#10;OCD/VTkh/1Q4IP9TNx//VDoh/1I4H/9QNh3/Ujgf/1I4H/9TOSD/Uzkg/1E3Hv9TOSD/UDYd/1I4&#10;H/9TOSD/Ujgf/1I4H/9UOiH/Uzkg/1E3Hv9SOB//Uzcf/1M3H/9VOSH/VTkh/1M3H/9UOCD/UjYg&#10;/1I4If9XOyX/WDwk/19DK/9pSTD/dVM6/35aQv9/W0H/iF9D/45iRf+RZEf/lmdJ/59sTf+jbk//&#10;p3BR/6lyU/+udE//snhT/7d7Vv+4fVX/vX9Y/76AV/+/gVj/w4JY/8aGWv/Jhlv/yoZZ/8qGWf/L&#10;hFj/zINa/8yDWv/Mg1r/yoBZ/8qAWf/Mgl3/xXxc/8Z/Y//IhWv/1KCI/+u/pv/97tH//fzd////&#10;3f/+/93//v/b//391//+/9f//vvO//73yf/8/s//+/3O//X1w//v06H/2qlx/9WdYv/Sl1v/0ZVX&#10;/9KVVv/UlVL/05RR/9WWUf/VlFD/1pVR/9SVTv/UlU7/1ZZP/9WZUf/Xm1P/15tS/9aaUf/Xm1L/&#10;1ZlQ/9KWTf/Sl0v/1JZL/9SWS//QkUr/0pNM/9GSTf/Mj0z/z5JR/8yQUf/HjU7/z5hY/9afX//c&#10;pGf/2aJi/92mZv/bpGT/zpdX/8iOTv/NklD/0JVT/9ibWv/cn1z/05ZT/9CRSv/NjUX/0Y9F/8+N&#10;Q//MikD/zoxC/9KQRv/SkEb/0ZFJ/9aWTv/eoFf/2ZtS/9aYT//Ulk3/0pRL/9CSSf/Pj0f/0ZFK&#10;/9CQSP/NjUb/zY1G/82NRv/Njkn/zI1G/8uMR//MjUb/zI1G/82OR//Lj0f/zZFJ/8yPTP/Ii0j/&#10;yo9L/82STP/MkUv/zJFL/8uTSf/Kkkj/ypJI/8uTSf/Rl07/05lQ/9OZT//OlEr/zJJI/8ySSP/N&#10;lEX/zZRF/86VRv/OlUb/0pVF/9eaSv/ZnEz/2p1N/9mcTP/Ql0j/zJJI/8eNQ//EjEL/xYxF/8WM&#10;Rf/JkEn/zJFL/8+UTv/Slk7/05ZT/86TT//MkU//x41N/8iOTv/Nllb/z5lZ/8+XWv/KlFj/xIxR&#10;/8CIT/+8g0z/uX1J/7Z6SP+ydUb/sHNG/7F0R/+xdEf/sXRI/7N2Sv+ydUn/sXZK/7F2Sv+wdUn/&#10;rHFF/6xxR/+scUf/qm9H/6twSP+pb0f/p21F/6dtRf+kakL/pWtF/6NsRf+ia0T/n2lD/59pQ/+f&#10;aUP/n2lD/59pRf+dZ0P/nWdD/5xmQv+bZUP/nWdF/51lQv+bY0D/m2NA/5xkQf+dZUL/nmZD/55m&#10;Q/+gZUP/nWZA/55nQf+hZ0L/oGhF/6FpRv+haUb/omxK/6FrSf+iaUv/omlL/6RpSf+laUf/pmpI&#10;/6hsSv+na0n/pGhG/6ZrSf+ma0n/p2tJ/6drSf+qa0j/rG1K/61uS/+tbUr/rGxJ/6pqR/+ra0j/&#10;qmpH/6trSP+sbEn/rGxJ/6trSP+sakj/qmhF/6tpRv+rZ0T/q2dE/6tnRP+rZ0T/rGhF/6poRf+r&#10;aUb/qWdE/6poRf+ta0j/rmxJ/6xqR/+va0j/rWlG/61nQ/+vaUX/sGtE/65pQv+vakH/s25F/7Jv&#10;Rf+yb0X/tXJI/7d0Sf+6d0z/u3hN/7x5Tv/AeUv/wXtK/8B6Sf/CfEv/xH5L/8V/TP/EgE//xYFQ&#10;/8WBUP/Hg1L/x4NS/8iEU//Lh1b/yYdV/8mHVf/KiFT/0I5a/9CRXP/Njln/0JFc/9ibZf/VmWP/&#10;1ppm/9eeaf/Xom7/2KNv/9umcv/bqHP/2KVw/9elcv/YpnP/3a19/9ytf//droD/26x+/9ipe//d&#10;roD/3K1//9OldP/JmWn/yZlp/8uZZv/GkmD/wIxa/8WQXv/JkWD/yI5e/8eNW//Ii1z/yItc/8qN&#10;Xv/LjGD/yIld/8eGXP/IhVv/xoFY/8R/Vv/DfFL/xHtS/8R7Uv/Ge1P/yHpT/8h5UP/Ne1P/z31V&#10;/8x7UP/Me1D/z3xS/898Uv/PelH/0ntQ/9J7UP/Tek7/03pO/9R5Tf/QdUn/1ntP/9h8U//YfVH/&#10;2X5S/92CVf/dglX/34RV/+CFVv/aglD/2IFM/9mCTf/ahU//55Rg/+yZZf/qmWL/5ZZe/+iZYf/p&#10;mmL/5plh/+aZY//om2X/6Zxm/+mcZv/qnWf/7aBq/+2ia//uo2z/76dt//Cobv/vqW7/8q5x//Ku&#10;cf/wrnH/7q5w//KydP/ytHn/8rZ6//S5ff/wuHv/8rx+//XCg//1w4T/8sKC//bGhv/3yYv/+s6P&#10;//nNjv/zyor/9MuN//fOjv/40ZD/+NGQ//XPjv/205H/+NWT//jXlP/415T/9tWS//bXlv/32pj/&#10;9diW//bam//325z/9dyc//fenv/335//99+f//jgoP/24aD/9uGg//nmpP/76Kb/+eel//nnpf/4&#10;56L/+Oei//fmof/z5J//+uum//nspv/57Kb/+/Gq//30r//99K///POu//vyrf/78q3/+PCn//ju&#10;pv/47qb/+O+k//ftpf/27KT/+O6m//zyq//68Kn/+e+o//ftpv/466X/9+qm//jppv/46ab/+uuo&#10;//3rqf/86aX/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0wyGf9mQyP/ZUQj/2JBIP9kQyL/ZUQj/2ZFJv9lRCX/&#10;Y0Ij/2RDJP9mRSb/ZEMk/2RDJP9mQyX/Z0Qm/2dEJv9lRCX/Y0Ij/2JBIv9jQiP/ZEIm/2JDJv9h&#10;QiX/YkMm/2BDJf9eQSP/XEEj/11CJf9bQCP/XEEk/1tAI/9ZPiH/WD0g/1o/Iv9ZPiP/WT4j/1g9&#10;Iv9WOyD/Vjwh/1U7IP9UOiH/Vjwj/1U7Iv9UOiH/Ujgf/1I4H/9TOSD/Vjwj/1Q6If9TNx//VTkh&#10;/1I2Hv9UOCD/VDgg/1U5If9TOSD/VDoh/1M5IP9QNh3/Ujgf/1M5IP9TOSD/UDYd/1E3Hv9TOSD/&#10;UDYd/1I4H/9TOSD/Ujgf/1I4H/9UOiH/Ujgh/1A2H/9SOCH/Ujgh/1Q4IP9TNx//Uzcf/1M3H/9T&#10;OSL/Ujgh/1I4If9WPCX/WDwk/2BELP9oSjL/cFA3/3tZQP9/W0P/g15E/4tjSf+OZUf/k2ZH/5xr&#10;S/+ea0z/o25O/6lyU/+sdFH/sXdS/7R6Vf+3e1b/un9X/76AWf/Agln/w4JY/8OCWP/HhFr/yoZZ&#10;/8yFWf/Kg1f/zINa/8uCWf/KgVj/yoFY/8qAWf/Kglz/w31c/8WAY//GhGr/2KaN//DHq//89tb/&#10;/v3e//7/3f/+/93//v/b//3/2P/+/9X//PvN//7zxf/9+cn//f3L//Lsuv/uyZX/1qNq/9OdYf/R&#10;llr/1JhZ/9OWV//RlFP/05RP/9aXUv/Wlk//1ZZP/9OVTP/Vl07/15lQ/9WZUP/WmlH/15tS/9aa&#10;Uf/WmlH/1ZlQ/9OXTv/VmVD/1ZlQ/9KWTf/MjUj/y4xH/8iLSv/GiUr/xIhK/8GGTP/Ch03/z5de&#10;/9uka//ep27/zZdb/9CaXv/SnGD/xpBU/8GJTP/EiU3/xoxN/8yQUf/Pk1T/xopL/8OGRf/IiUb/&#10;zItH/8qKQ//IiEH/y4tE/86OR//NjUb/z49I/9KTTP/Wl1D/0pNM/9KTTP/Sk0z/zo9I/82OR//O&#10;jUn/zo1J/82MSP/NjEj/zYxI/8yLR//LjEf/zI1I/8uMR//GiUb/x4pH/8iLSP/Ii0j/xolG/8WI&#10;Rf/DiEb/x4xI/8qPS//KkUz/zJNM/8mQSf/Ij0j/yJBG/8yUSv/NlUv/zpRL/8ySSf/Jj0b/zZNJ&#10;/82TSf/Mkkj/zpVG/9CXSP/Ql0j/zpVG/9KZSv/an1H/36JS/9ugUv/NkkT/xoxC/8SKQf/FikT/&#10;xo1G/8aNRv/LkEr/z5RO/9KWTv/Slk7/z5NL/8mOSv/EiUf/wIZG/8SKSv/HkFD/y5NW/8yUV//K&#10;klf/xY1S/8GJUP++hU7/vIBM/7Z8Sv+xd0f/sXRF/7BzRv+wc0b/sXRH/7N2Sv+ydUn/r3RI/690&#10;SP+vdEr/r3RK/6xzSP+rcUn/q3FJ/6dtRf+gaUL/oGlC/6BpQv+faEH/oWpD/59pQ/+ZZUD/mWVA&#10;/5lnQv+ZZ0L/nGpF/5lnQv+WZD//l2JA/5plQ/+bZkT/m2RF/5tkRf+aY0T/mWJD/5liQ/+aYj//&#10;nGRB/5xkQf+cZEH/nGRB/51mQP+eZkP/nmhG/5xmRP+cZkT/nmlJ/55pSf+faEn/n2hJ/6BnSf+k&#10;aUn/pGlJ/6VqSP+lakj/pGlH/6ZrSf+ma0n/pmtJ/6ZrSf+ma0n/qGxK/6drR/+na0f/qGxI/6lq&#10;R/+pakf/qWpH/6prSP+rbEn/q2xJ/6xtSv+sbkn/qWlF/6pqRv+qaEX/qWdE/6lnRP+pZ0T/rGpH&#10;/6xqR/+sbEj/rW1J/61tSv+tbUr/q2tI/6trSP+ubEr/r2pJ/61pRv+uakX/sWtH/65qQ/+taUL/&#10;rWlC/7JuR/+vbkb/snFH/7NySP+5eE7/vHlO/7x5Tv++e07/wHxN/8F7SP/AfEv/xIBP/8J+Tf/D&#10;f07/xIBP/8WBUP/GhFL/x4VT/8aEUv/HhVP/xodU/8eIVf/IiVb/zY5Z/9CRXP/QkVz/0JNd/9aa&#10;Zv/Xm2f/1p1o/9mga//ZpHD/2KVw/9ypdP/aqHP/1qRx/9Ojcv/To3L/2qx7/9yuff/arn//2Kx9&#10;/9Wpev/arn//26x+/9Sld//Hl2f/x5dn/8qXaP/GkmD/wIxa/8OOXP/Hj17/xY1c/8aMXP/Eilj/&#10;xoxc/8iLXP/Ii1z/xodb/8SFWf/Gg1n/xoNZ/8aBWv/CfVb/xHxU/8R6U//DeVL/xXpS/8h6U//K&#10;e1L/yntS/8p5Tv/Lek//zXxR/898Uv/Oe0//0HxQ/9J7UP/Re0z/0npM/9F5S//OdUn/03pO/9R7&#10;T//Tek7/13xP/92CVf/eg1b/3IFS/9p+T//SdkX/0nZF/9Z8Sv/YgUz/6ZRe/+2cZf/tnGX/8KFo&#10;/+6iaP/toWf/6Zxk/+aZYf/mmWP/6Jtl/+WYYv/pnGb/7J9p/+ueaP/roGn/8KVu/++nbf/wqG7/&#10;76pv//Ovcv/yrnH/7atu//KydP/xs3b/8bN2//C0dv/wuXn/9b2A//fBg//0wYL/8sCB//XFhf/5&#10;yYn/98mL//fLjP/4zI3/9s2N//XMjP/605L/+tOS//bPjP/20Y3/9NGP//fUkv/415T/+NeU//XW&#10;lf/215b/9tmX//XZmv/325z/99uc//bdnf/23Z3/9+Cd//jhnv/z3pv/9+Kf//rlpP/55qT/+eai&#10;//rno//45aH/+OWh//fmof/25aD/+Oqj//rtp//98Kr//fOs//30r//+97P//vWw//30r//786r/&#10;+PCn//nwpf/58KX/+e2j//jsov/26qL/9uyk//vxqv/88qv/+vCp//ftpv/57Kb/9+qm//nqp//2&#10;56T/9OKg//XioP/45aH/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ZEMk/2NCIf9kQyL/ZEMi/19BH/9hQyH/Y0Ql/2NE&#10;Jf9iQyT/X0Ah/2RDJP9mRSb/ZEMk/2RDJP9jQiP/Y0Ij/2RDJP9jQiP/X0Ah/2BBJP9gQST/YEEk&#10;/2BBJP9hQiX/YUIl/15BI/9eQSP/XEEj/1o/If9bQCL/Wj8i/1k+If9ZPiH/Wz0h/1w+Iv9aPCL/&#10;WTsh/1k7If9WOyD/WD0i/1c8If9UOiH/VTsi/1Q6If9TOSD/Ujgf/1E3Hv9SOCH/Uzkg/1M5IP9Q&#10;Nh3/Ujgf/1E3Hv9PMxv/UDQc/1M3H/9UOCD/VTkh/1Q6If9QNh3/TTMa/00zGv9RNx7/Ujgf/1I2&#10;Hv9RNR3/UDQc/1M3H/9SNh7/UjYe/1I2IP9TOSL/UDYf/1E3IP9UOiP/Uzki/1M5Iv9RNyD/UDYd&#10;/1M5Iv9TOSL/Ujgh/1A2H/9PNR7/VTsk/11BK/9iRi7/bU83/3BSOv91VTz/gV9E/4ZjR/+IY0b/&#10;i2RD/5NmRf+abEv/n25N/6ZxT/+sdU//sXdS/7J4U/+2elX/un5Z/7yAW/++gFn/woNa/8KBV//F&#10;hFr/zYpg/8uHWv/Kg1f/y4JX/8qBVv/If1T/yH9W/8d9Vv/Gflj/wnxb/8R/Yv/Hh2z/1qSL/+3E&#10;qP/+8dH//fzd////2//+/9v//f/Y//v4zf/+98n//ua4//jcrf/94rP/+uCv//LNmf/kuYb/059m&#10;/9KaX//Umlv/1JhZ/9aZWP/YnFT/2JpR/9mZUf/YmE7/2ZlP/9eZTv/Vl0z/2JpP/9abT//Wm0//&#10;15xQ/9ecUP/YnFP/2JxT/9GVTP/KjkX/yIxE/8eIQ//ChUT/voFC/7x+Qf+6fUT/tntD/7qBSv+9&#10;iFL/xpNc/8uYYf/DkFn/uIVO/8GOV//BjFb/u4ZQ/7qBTP+8gEr/wIRO/8GFT/+/g03/u35H/7l8&#10;Q/+8fkP/wYFB/8GBQf/GhUX/xoVF/8OCQv/GhUX/yolJ/82NTf/Ojk7/y4tL/8uLS//MjEz/zYxM&#10;/86NTf/Mi0v/y4pK/8yLS//Pjkz/y4pK/8uKSP/Mi0n/zY5L/8uLS//ChUb/w4ZH/8WISf/FiEn/&#10;xYhJ/8SHSP/FiEn/yo1M/82SUP/MkU//zZJO/8uQTP/Jjkr/yI1J/8iNSf/Gi0X/x4xG/8iORf/K&#10;kEf/zJJJ/8mRR//Hj0T/zpZL/86WS//Mkkj/zJFF/9KXS//am07/15hL/9KTRv/Nj0T/yY1E/8eL&#10;Q//JjUX/x4xG/8aLRf/Gi0X/0JRM/9GVTf/NkUn/x4pH/8OIRP/AhUP/vYND/7+FRf/Bikn/xY5O&#10;/8iRUf/HkFD/xo5R/8OLUP/BiVD/vINO/7d9S/+0ekr/s3lJ/69yRf+vckX/sHNG/7N2Sv+xdEj/&#10;q3BE/6duQ/+qcUb/p3BH/6dwR/+ibEb/n2lF/51nRf+dZ0X/l2M+/5tnQv+YZD//k2E8/5RiPf+U&#10;ZD7/kmI8/41gOf+NXzv/k2VB/5VlQf+UZED/kV88/5FfPv+UXz//lWBA/5ZhQv+UX0D/lF9A/5Rf&#10;QP+XYEH/l2E//5hiQP+YYkD/mWNB/5lkQv+XYkD/lmRB/5dlRP+YZ0b/l2ZF/5dmRf+aaEf/nWhJ&#10;/51mSP+faEr/oGdJ/6FoSv+gZ0n/oGlK/6BpSv+gakj/oGpI/6NtS/+ibEr/ompH/6JqR/+lbUr/&#10;pmtJ/6ZrSf+nbUj/p21I/6huSP+pb0n/qW9J/6xyTP+udEz/qW9H/6luRv+obUX/qmxF/69xSv+y&#10;dE3/tnZQ/7d3U/+2dlL/tXVR/7V1Uf+0dFH/rm9M/61uS/+sbUr/rW1K/61tSf+wb0n/sG9J/7Ju&#10;R/+va0T/rWlC/6xrQ/+xcEj/s3JK/7RzS/+4d03/unpO/7h4TP+6ekz/vnxM/8B+TP/Bf03/wX1M&#10;/8F9TP/Cfk//wn5N/8KATv/GhFL/xYZT/8aHUv/FiFL/yYtY/8iMWP/IjFj/yY1X/8yPWf/Pk13/&#10;0ZVf/9WZZf/YnGj/2J9q/9mhbv/ap3L/2ady/92rdv/ZqXj/0qRy/9Kkcv/PoW//z6Ny/8+jcv/O&#10;onP/y59w/8+jdP/Spnf/06d4/9Sld//NnW//yJVo/8WSY//Cjl7/wIpb/8KNW//FjVz/x41d/8WL&#10;W//Fi1v/xYtb/8WLW//Ii1z/xola/8OGWf/DhFn/xoVb/8SDW//Df1j/wX1Y/7p0UP+7dVH/xHpT&#10;/8R5Uf/DeFD/x3hP/8l4Tf/JeE3/yXZK/8t4TP/RfVH/0nxN/9F7TP/Re0z/03tN/9J6TP/ReUv/&#10;0npM/9R8Tv/Te03/1HlM/9uAUf/cgFH/34NU/9yAUf/Wekn/1npJ/9V7Sf/Xf03/4ItV/+SRXf/q&#10;mWL/8qNq//Ckav/toWf/55th/+WYYP/kl1//5plh/+eaYv/rnmb/6p1l/+qdZf/sn2f/7qNq//Kn&#10;bv/xqW//66Vq/+6obP/xq2//7qpr//Gtbv/1tHT/8rJy/+6xcv/yuHn/87x8//O8fP/2wID/9sOE&#10;//XDhP/0woP/9cWF//XIh//4y4r/+c2M//LGhf/0yIf/+M+N//rRj//50o//9dCM//bRjf/1z47/&#10;9NGP//rXlf/72Jj/89ST//PUlP/22Jj/+dub//fbnP/53Z7/+N+d//fenP/13pv/9+Cd//nin//4&#10;46D/9+Kf//fin//446D/9+Sf//nmof/35qD/9uih//rspf/88Kj//fOr//30r//+9bD//vex//73&#10;sf/+9q3/9e2i//jvpP/37qP/+Oyg//nto//366H/+Oyi//nvp//88qr/+vCp//rtp//57Kb/+Oul&#10;//fopf/35aP/8N6c//Hfnf/45aH/+uWi/0Q/K/8AAQD/AAEA/wABAP8AAQD/AAEA/wABAP8AAQD/&#10;AAEA/wABAP8AAQD/AAEA/wABAP8AAQD/AAEA/wABAP8AAQD/AAEA/wABAP8AAQD/AAEA/wABAP8A&#10;AQD/AAEA/wABAP8AAQD/AAEA/wABAP8AAQD/AAEA/wABAP8AAQD/AAEA/wABAP8AAQD/AAEA/wAB&#10;AP8AAQD/AAEA/wABAP8AAQD/AAEA/wABAP8AAQD/AAEA/wABAP8AAQD/AAEA/wABAP8AAQD/AAEA&#10;/wABAP8AAQD/AAEA/wABAP8AAQD/AAEA/wABAP8AAQD/YkEi/2NCI/9gQiD/X0Ef/19AIf9hQiP/&#10;YkMk/2FCI/9hQiP/YkMk/2JDJP9jRCX/ZEMk/2VEJf9kQyT/ZEMk/2JDJP9ePyD/YEEk/2BBJP9e&#10;PyL/XD8h/11AIv9eQSP/XkEj/11AIv9dQCL/W0Ai/1o/If9bQCL/WT4h/1g9IP9aPyL/WT4h/1k+&#10;If9YPSD/WDoe/1k7H/9XPCH/Vzwh/1Y7IP9VOSH/Vjoi/1Y6Iv9VOSH/VDoh/1E3Hv9SOB//Uzkg&#10;/1E3Hv9NMxr/UDYd/1A2H/9QNB7/TzMd/1A0Hv9RNR3/UTUd/1A2Hf9NMxr/TzUe/081Hv9TNyH/&#10;VDgi/1E1Hf9SNBz/UjQc/1M1Hf9RNR3/UDQe/1I2IP9TOSL/UTcg/1M5Iv9UOiP/Uzki/1I4If9Q&#10;Nh//TzUe/1M5Iv9SOCH/TzUe/00zHP9PNR7/Vz0m/1xCK/9gRC7/aU03/2tPN/9uUjr/fV1E/4Nh&#10;Rv+HZEj/iWRH/49mRv+Xakn/nG5N/6JwT/+rdVP/rXZQ/7F3Uv+3e1f/u39a/72BXP++gFv/wIBa&#10;/8KDWv/GhV3/zIlf/8uGXf/JhFv/yoNX/8yDWP/Mg1j/yoFY/8mAV//Hf1n/w31b/8SCYv/JiW3/&#10;zZp//+K1mP/+3b7//vva///82f/9/tb/+PHH//rouv/93rD/8M+i/+jElP/sxpX/68OS/+a7iP/d&#10;r3v/1J1k/9KaXf/Vm1z/1JhZ/9WYVf/ZmlP/2ZtS/9iaUf/WmE3/2JpP/9aYTf/Sl0v/1ppR/9eb&#10;Uv/YnFP/2JxT/9idV//bn1f/2JxU/8+UUP/Jjkr/xYhH/8GERf+8gEL/uX1B/7R5P/+vdj//pnE7&#10;/614RP+1gU//vYpb/76LXP+6h1j/vYpb/8WRX/+5hVP/tH9N/7N+TP+2fk3/u4NS/76GU/+5gU7/&#10;r3ZB/7J2Qv+2ekT/t3lA/7h6Qf+/gUj/wH9H/759Rf++gEf/wYNK/8WHTv/Agkn/voBH/8GDSv/F&#10;h07/w4VK/8iKUf/HiVD/xYdM/8iKT//KjE//x4lM/8aIS//HiUz/yYtO/8iKT//AhEj/woZK/8SI&#10;TP/FiU3/xIhM/8WHTP/Ehkn/yoxP/82QUf/Lj1D/zJBR/8ySUv/KkU7/yo9N/8eMSv/Ii0j/xopC&#10;/8eLQ//LkEr/zZJM/8qQR//GjkT/zZVL/9KaUP/Nk0r/y49G/9KXS//Vl0z/0pRJ/8yOQ//PkUj/&#10;yY1F/8aJRv/Hikf/xIdE/8aJRv/IjET/zpJK/82RSf/NkE3/x4xI/8KHRf+/g0T/vIJC/76ERP/B&#10;h0f/xoxM/8qQUf/LkVL/yY5S/8OLUP/CilH/voVQ/7d/TP+1e0n/r3VF/6ZsPP+mbD7/qG5A/61z&#10;Rf+vdEj/qnFG/6NqP/+gaUD/om1D/6JsRv+fa0b/nWtI/5dlRP+UYj//k2E+/5ZkQf+TYz//kGA8&#10;/5BgPP+QYkD/j2E//4tfPP+JXDv/il08/4lcO/+MXj3/jFs7/41cPP+QXz//kF8//5BfP/+QXz//&#10;kF8//5JfQP+SX0D/kmA//5VjQv+TYUD/k2FA/5NhQP+TYUD/k2JC/5NlRP+TZUT/k2VE/5RmRf+Z&#10;aEj/mWhI/5hlRv+cZ0j/m2ZH/51oSf+eaUr/nmlK/55pSv+fakr/oWxM/6VvTf+kbU7/omtM/6Ns&#10;Tf+kbU7/p25Q/6dvTP+ocE3/p3BK/6VuSP+ocUr/qHFK/6x1Tv+tdk3/r3hP/7B5UP+ud07/rXNL&#10;/7B2UP+zd1L/s3dS/7Z4U/+4elX/t3lU/7h5Vv+2d1T/snZS/7J2Uv+vc0//rXFN/65yTf+xc07/&#10;tHRO/7d3Uf+0dE7/r29J/6xsRv+vb0n/r29J/7FySf+0dUr/uHlO/7h5Tf+6fE3/vXtL/8KAUP/G&#10;hFT/wX9P/799Tf/Afk7/wX9P/8KCUv/EhVL/xIZT/8OHU//ChlD/w4pT/8eOV//Hjlf/yZBZ/8yT&#10;XP/OlV7/0Jdg/9eeaf/aoWz/3aRv/9qlb//ap3L/2qt3/96uff/arHr/06d2/9WpeP/Po3L/w5ln&#10;/8CWZv/MoHH/1al6/9uvgP/csIH/3rKD/+K0g//isoL/26h5/9Geb//Klmb/wY1d/7+JWv/Ailv/&#10;xY1e/8eNXf/GjFz/xYtb/8WLW//Fi1v/xYtb/8SHWv/HiF3/xYZb/8WEXP/Eg13/xIBb/756Vf+9&#10;d1P/wXlT/8F3UP/Bdk7/w3VO/8h5UP/JeE3/xnNJ/8t4TP/SflL/0ntQ/895Sv/Re0z/1HxO/9V9&#10;T//SfE3/0npM/9V9T//VfU//1X1N/92CU//dglP/3oJT/92BUv/fg1T/34RV/9yEUv/chFL/4ItV&#10;/+GOWv/jklv/65xj/+ucY//mmmD/5Jhe/+KWXP/jll7/5Zhg/+aZYf/qnWX/55pi/+mcZP/toWf/&#10;7qJo//GmbP/vp2z/6qJn/+ylZ//tp2n/7qhq//Csbf/xsHD/8rJy//G0df/wtHX/8bd3//K7e//2&#10;wID/98GB//TBgv/ywIH/88OD//vLi//5zIv/+MuK//LGhf/zx4b/+MyL//nQjv/1zov/9c6L//fQ&#10;jf/30o7/882M//bTkf/82Zn/+dqZ//XWlf/01pb/9tiY//nbm//43J3/+Nyd//Xal//13Jr/+N+d&#10;//fgnf/54p//+eKf//fin//55aD/+OWg//nmof/56KL/+eig//fpoP/366H//vKq//72rf/+9bD/&#10;/vWw//z4sf/99q7/9u6j//fuo//27aL/+Oyg//vvo//67qT/9+uh//nto//98af/+++n//zwqP/5&#10;7Kb/+Oul//foo//35aP/8uCe//Xjof/55qT/+uWi//nin/8AAQD/AAEA/wABAP8AAQD/AAEA/wAB&#10;AP8AAQD/AAEA/wABAP8AAQD/AAEA/wABAP8AAQD/AAEA/wABAP8AAQD/AAEA/wABAP8AAQD/AAEA&#10;/wABAP8AAQD/AAEA/wABAP8AAQD/AAEA/wABAP8AAQD/AAEA/wABAP8AAQD/AAEA/wABAP8AAQD/&#10;AAEA/wABAP8AAQD/AAEA/wABAP8AAQD/AAEA/wABAP8AAQD/AAEA/wABAP8AAQD/AAEA/wABAP8A&#10;AQD/AAEA/wABAP8AAQD/AAEA/wABAP8AAQD/AAEA/wABAP9cRjH/Y0Ij/2FCI/9fQCH/X0Ah/19A&#10;If9hQiP/YkMk/19AIf9fQCH/X0Ah/19AIf9fQCH/Y0Ij/2VEJf9kQib/YUIl/2BBJP9ePyL/YEEk&#10;/2JDJv9hQiX/Xj8i/2BBJP9dQCL/XkEj/11AIv9bPiD/XD8h/1o/If9bQCP/Wj8i/1c8H/9ZPiH/&#10;WT4h/1o/Iv9ZPiH/WT4h/1g9IP9ZOyH/WDog/1U6H/9UOR7/VTkh/1Q4IP9TNx//VDgg/1A2Hf9Q&#10;Nh3/UTce/1I4H/9QNh3/Ujgh/1E3IP9PNR7/SzEa/00zHP9QNh//UDYf/1A2H/9NMxz/UDYf/081&#10;Hv9PMx3/UDQe/08zHf9TNB//VDUg/1EyHf9QMRz/UDQe/1M3If9TNyH/TzUe/1I4If9UOiP/UDYf&#10;/1A2H/9QNh//UTcg/1Q6I/9TOSL/UDYf/00zHP9NMxz/VDoj/1k/KP9aQCn/ZEoz/2xQOv9vUzv/&#10;eVlA/31dRP+DX0X/iGNI/41mSf+Wa0v/nXBR/6NwUf+qc1T/q3NQ/7F3Uv+2elb/uHxY/7d7V/+5&#10;e1b/vX9Y/8GBW//FhV//yYhg/8mEXf/JhFv/y4Ra/8+GXf/Phl3/y4JZ/8qBWP/JgVn/xX9d/8aB&#10;YP/Gh2j/yJB1/9Wihf/nvJz//Nay//7mwP/33rb/8M2l/+bDmf/hu47/27KE/9Sqev/UqHf/1ad1&#10;/9Slcf/Uo2v/z5ld/8+YWP/Vm1v/15xa/9aZVv/UmFD/1phP/9aYT//Vl0z/15lO/9WaTv/WmlH/&#10;151U/9edVP/Wm1X/1ZpW/9SbVv/Um1j/z5ZT/8aMTP/Chkf/voJE/7d8QP+tdTr/qnE6/6RvOf+e&#10;azb/nWs4/6RxQv+tfU//uYhd/76NYv+8i2D/vYxh/7eGW/+tek//p3RJ/6dyRv+qdUn/r3pO/7B8&#10;Tf+rdUb/pG4//6VwPv+pcT7/q287/65wPf+zdUL/s3VC/7ByP/+xc0D/sXdF/7N5R/+wdED/s3dD&#10;/7Z6Rv+4fEb/uX1H/7yASv+8gEr/uYFI/7yBSf+8gUn/vIFJ/7l+Rv+6f0f/vIFJ/7uASP+1fEX/&#10;uH9I/7mASf+6fkj/vIFJ/72ASf+9gEf/woVM/8SITP/Chkr/xYlN/8WLTP/Gikz/x4tM/8WJSv/F&#10;iEf/xYhF/8aJRv/Ii0j/yYxJ/8aLRf/EiUP/yI1J/8uQSv/Lj0f/yY1F/8iMRP/KjEP/yIpB/8aH&#10;QP/Fhj//woM+/8CBPP/DhEH/xYZD/8uMSf/MjUj/yItI/8mMSf/Mj07/x4xK/8OHSP+9g0P/uoBA&#10;/7qAQP+/hUb/xYtM/8aMTf/JjlL/xYpO/8KHTf/Ch0//wIdS/7iATf+yekf/rHRD/6dtP/+kajz/&#10;omg6/6JpPP+jaj//oGo+/5plO/+bZT//mWVA/5RiP/+SYj7/lGZF/5FjQv+OYD//jWA//4peO/+M&#10;Xz7/iV06/4hbOv+IYD3/iGA9/4dePv+GXT3/hVw8/4RbO/+EWzv/hls7/4dcPP+HXDz/iF09/4dc&#10;PP+HXDz/il0+/41fPv+PXj7/j14+/5JhQf+TYkL/kF8//5FgQP+QYkH/kGJB/5BlRf+PZET/kGVF&#10;/5JlRP+RZkb/lGZF/5ZlRf+ZaEj/l2ZG/5doSv+caUz/m2hJ/51qS/+dakv/n2pK/59qSv+fakv/&#10;oGtM/6FsTP+fakv/om1O/6NuTv+kbU7/pG5M/6NtS/+kbkr/pW9L/6VxTP+nc07/rHhT/615VP+u&#10;eFT/rHZS/694Uf+weVL/snhS/7J4Uv+2elX/t3tW/7Z6Vv+zeVT/tnxX/7Z8V/+ye1X/sHlT/7J4&#10;Uv+xd1H/sXVQ/7d5VP+3eVT/tXdS/69xTP+tb0j/rW9I/65wR/+vcUj/tHVK/7V2Sv+4eU3/unpM&#10;/799Tf/DgVH/wH5O/8B+Tv/AgFL/wYFR/8KCUv/Bg1D/wIRQ/7+GUf++hU7/wotT/8WOVv/HkFj/&#10;y5Rc/8yVXf/Nll7/zpdf/9KdZ//WoWv/26Zw/9qncP/XpXL/16d2/9ute//ZrXz/0qh2/86kdP/K&#10;oHD/0KZ2/9KoeP/lu4v/8MaW/+zCkv/rv47/67+O//HFlP/4ypj/+MiX//XFlP/tuov/1aFx/8WR&#10;Yf/Bi13/wYhb/8aOX//HjV//xoxc/8WLW//Eilr/w4lb/8WIW//JjGD/x4hd/8KDWv/Dglz/wH9Z&#10;/797Vv++elX/wXtX/8J6VP/Bd1D/wXZO/8Z3Tv/Id0z/xnVK/8t4Tv/RfVH/03xR/9J7UP/Tek7/&#10;1XxQ/9V+U//Ufk//031O/9V/UP/VfU//1HxM/9R8TP/XfE3/2H1O/9t/UP/cgVL/3IRU/92FVf/d&#10;h1T/441a/+OQXP/gj1r/5ZRc/+SVXP/klVz/5ZZd/+OXXf/kmF7/5pdf/+SVXf/ml1//6ptj/+ic&#10;Yv/pnWP/7KBm//Cmaf/tpmj/6qNl/+qjZf/tpmj/7KZo/++rbP/0sHH/8bBw//CwcP/ws3T/8LR1&#10;//O5ef/yu3v/9L19//W/gf/0wYL/9sSF//nJif/4yIj/9MaI//THhv/0x4b/9MiH//fLiv/0y4n/&#10;9c6J//nSj//50o//8s2J//TOjf/505L/+teX//bXlv/y05L/8tOS//bXlv/115f/+tyc//fbnP/1&#10;2pf/9dya//Xcmv/4353/9+Cd//XhnP/45J//+eWg//nnn//455//+Oef//bon//36aD//fGn//3z&#10;q//786r/+fGo//31rP/786j/+fCl//jvpP/47KL/+Oyg//ruov/67qL/9uqe//jsoP/67qT//PCm&#10;//zwqP/67af/+Oul//foo//25aD/+Oak//bkov/246H/9+Kf//rjoP/13Jr/AAEA/wABAP8AAQD/&#10;AAEA/wABAP8AAQD/AAEA/wABAP8AAQD/AAEA/wABAP8AAQD/AAEA/wABAP8AAQD/AAEA/wABAP8A&#10;AQD/AAEA/wABAP8AAQD/AAEA/wABAP8AAQD/AAEA/wABAP8AAQD/AAEA/wABAP8AAQD/AAEA/wAB&#10;AP8AAQD/AAEA/wABAP8AAQD/AAEA/wABAP8AAQD/AAEA/wABAP8AAQD/AAEA/wABAP8AAQD/AAEA&#10;/wABAP8AAQD/AAEA/wABAP8AAQD/AAEA/wABAP8AAQD/AAEA/09FO/9kQyT/X0Ah/14/IP9dPh//&#10;XT4f/19AIf9fQCH/YUIj/14/IP9dPh//Xj8i/2BBJP9ePyL/YkAk/2FCJf9gQST/YEEk/14/Iv9d&#10;PiH/Xj8i/2JDJv9hQiX/YEEk/2BBJP9ePyL/XUAi/15BI/9cPyH/XD8h/1tAI/9cQST/W0Aj/1g9&#10;IP9YPSD/WT4h/1o/Iv9ZPiH/WT4h/1c8If9ZOyH/WDog/1c5H/9XOR//VTkh/1E1Hf9RNR3/Uzcf&#10;/1A0HP9ONBv/UDYd/1I4H/9SOCH/Uzki/1E3IP9PNR7/TDIb/0wyG/9NMxz/UTcg/1E3IP9MMhv/&#10;UTcg/1A2H/9LMRr/TTEb/08zHf9SNiD/UzQf/08wG/9NMRv/UDQe/1M3If9TNyH/TDIb/1A2H/9T&#10;OSL/TzUe/081Hv9RNyD/Ujgh/1M5Iv9TOSL/UTcg/081Hv9NMxz/Ujci/1Y7Jv9XPSb/Ykgx/2pQ&#10;Of9wVD7/eVlA/4BeRf+DX0X/iGNI/49mSP+bblH/oXJU/6NwUf+ocVL/q3JU/7F2VP+2elj/t3tX&#10;/7V5Vf+3eFX/vX1Z/8CAWv/FhF7/yYVg/8iDXP/JhF3/zIVb/8+GXf/NhFv/y4JZ/8uBWv/Kglr/&#10;xoBc/8aCX//EhGH/xotr/8uUdf/WoYH/47GQ/+y8mP/kt5D/2ayD/9Wof//TpHj/0KBy/82dbf/O&#10;nGn/y5pi/82ZYP/QnGL/z5da/9GXWP/Umlr/15xa/9mcWf/UmFD/1JZN/9aYT//Vmk7/1ZpO/9aa&#10;Uf/YnlX/2J5V/9adVv/Um1b/0JdU/8+VVf/LlFT/xY1Q/76GSf+2fkP/sXlA/6xzPP+fajT/nGk0&#10;/5hlNv+RYTH/lWY6/5tsQP+meU//soVb/7iLYv+2iWD/r4JZ/6R3Tv+cb0b/mmpC/5hoQP+ba0P/&#10;n25G/55tRf+ZaD//mGc+/5pnPP+caTz/n2k6/6JqOf+jazz/o2s8/6BnOv+gajz/oWs//6BrP/+f&#10;azz/o29A/6VxQf+mckD/qHRC/6t3Rf+qdkT/qXZB/6h1QP+mcz7/p3Q//6VyPf+lcj3/pXE//6Zy&#10;QP+lcT//pXE//6ZyQP+ncj7/rXVC/7B3Qv+1eUX/uHxI/7h8Rv+4fEb/un9H/72BS/++g0n/wYRL&#10;/8GFSf/AgkX/woVG/8KFRv/ChUT/wYRD/8GEQ//ChUb/w4ZH/8SHRv/GiUj/xolI/8KFRP/BhEH/&#10;wYI9/8CBPP+8fTr/uns4/7x9Ov+/fz//x4dH/8mMTf/Ii0z/xIdI/8iLTP/Hi0z/xIhK/8GFR/++&#10;hEX/u4FC/7l+Qv+/hEj/wodL/8SJT//FilD/wIVN/76DS/+8g0z/vINO/7R8Sf+tdUT/qnJD/6Zu&#10;P/+gZzr/nGM2/5phNP+WYTX/lmE3/5VhOv+RXzr/jFw4/4taOf+IWjn/iF8//4dePv+GXz7/g18/&#10;/39bO/+AXDz/f1s7/35aOv9/Wzv/gFs+/39aPf+AWz7/gVw//4FcP/+BXD//g1w//4NcP/+DXD//&#10;g1w7/4NcO/+DXDv/hFs7/4hdPf+MXj3/iVw7/4xePf+PYkH/i2BA/4xfQP+NYkL/jmJF/4xjRf+M&#10;Y0X/jGNF/41kRP+NZET/kmdH/5NoSP+TaEj/k2hI/5NoSP+Xak3/lGdI/5ZpSv+Zakz/mmlJ/5lm&#10;R/+aZ0j/nWpL/5xpSv+aZ0j/nmtM/55rTP+fbE3/n21M/6FsTP+gbkv/oW9M/6FvTP+icE3/pXNQ&#10;/6d1Uv+odlP/qnhV/6x4U/+uelX/r3lV/7B6Vv+ye1X/tnxX/7Z8V/+ze1j/tX9d/7R+XP+0flz/&#10;tIBb/7R+Wv+zfVn/sntV/7Z8V/+4flj/t31X/7J4Uv+vc07/rnNL/690TP+xc0r/s3VM/7V2S/+0&#10;dUn/uXlL/7t7Tf+/fE//v3xP/79/Uf/BgVP/wYNU/8KCUv/AhFD/voVQ/7+GUf+9iFL/wotT/8SQ&#10;V//FkVj/yZVc/8yYX//OmmH/z5ti/9GeZ//UoWr/26hx/9qoc//To3L/0aNx/9Sod//Wqnv/z6V1&#10;/8qicf/RqXj/7sWX//TLnf/+1qX//tal//PJmf/wxpT/67+O//DCkP/xw4//98eW//zRnv/906H/&#10;7bmJ/9ikdP/LlWf/v4ZZ/8SMXf/IjmD/yI5g/8WLXf/DiVv/woha/8OJW//LjmL/yIle/8KDWv/C&#10;gVv/v35Y/797Vv++elX/wnxY/8N7Vf/CeFH/wnlQ/8F2Tv/Fdk3/x3VN/8p3Tf/PelH/03xR/9V+&#10;U//WfVH/1XxQ/9V8UP/SeU3/0XtM/9R+T//Ufk//0npM/9F5Sf/UeUr/1ntM/9h9Tv/Xf1H/2IBS&#10;/9qCUv/bhVT/4YtY/+CNWf/hjlr/5JNb/+GQWP/ikVn/45Rb/+SVXP/nmF//5pde/+KTW//jlFz/&#10;6Jlg/+qbYv/mmmD/6p5i/+2jZv/qo2P/6qNj/+miYv/rpGT/66Vn//Csbf/0sHH/765u/+6ubv/x&#10;tHX/8LR1//K4eP/xt3j/8bp6//S9ff/2wIL/9sOE//PBgv/2xIX/9cWF//fHh//1yIf/9MeG//TI&#10;h//0y4n/986M//nSj//30I3/9M2K//PNjP/1z47/99SS//rXlf/10pD/8NGQ//PUk//11pX/+NuZ&#10;//vdnf/12pf/9tuY//Tbmf/33pz/996c//bfm//54p7/+eWg//nnn//45p7/9uWd//jnn//26J//&#10;+u6k//7yqP/68ab/+O+k//jvpP/58KX//PCm//ruov/366H/9+uf//jsoP/57aH/9uqe//frn//4&#10;7KD//PCm//3xp//88Kj/+eym//bnov/y457/++ql//rppP/246H/9N+c//nin//025n/7dKP/wAB&#10;AP8AAQD/AAEA/wABAP8AAQD/AAEA/wABAP8AAQD/AAEA/wABAP8AAQD/AAEA/wABAP8AAQD/AAEA&#10;/wABAP8AAQD/AAEA/wABAP8AAQD/AAEA/wABAP8AAQD/AAEA/wABAP8AAQD/AAEA/wABAP8AAQD/&#10;AAEA/wABAP8AAQD/AAEA/wABAP8AAQD/AAEA/wABAP8AAQD/AAEA/wABAP8AAQD/AAEA/wABAP8A&#10;AQD/AAEA/wABAP8AAQD/AAEA/wABAP8AAQD/AAEA/wABAP8AAQD/W0Al/2JAJP9hPyP/X0Ah/19A&#10;If9dPh//XT4f/19AIf9ePyD/X0Ah/10+H/9dPh//YEEk/2BBJP9ePyL/YEEk/2BBJP9dPiH/X0Ak&#10;/15AJP9cPiL/XT4h/14/Iv9gQST/YUIl/2BBJP9ePyL/XD8h/15BI/9fQiT/Wz0h/1k+If9bQCP/&#10;Wj8i/1g9Iv9YPSL/Vz0i/1c9Iv9WPCH/Vjsg/1Q5Hv9WOyD/Vjsg/1U5If9VOSH/Uzcf/1I2Hv9S&#10;Nh7/Uzcf/1E1Hf9QNh3/UTUf/1A2H/9QNh//UTcg/1A2H/9PNR7/TzUe/0wzHf9LMhz/TzYg/082&#10;IP9LMRr/TzUe/00zHP9KMBn/SjAZ/1A2H/9PNR7/TTMc/0wyG/9MMhv/TDIb/081Hv9PNR7/TzUe&#10;/1A2H/9RNyD/UDQe/1E1H/9SNiD/Uzch/081Hv9QNh//UTcg/00zHP9QNSD/UDUg/1I3Iv9WOyb/&#10;XUMs/2VLNP9qTjb/dVc//39dRP+BXUX/iGBG/5JmS/+Ya07/nG1P/6FuUf+ocVP/rHNV/7B1Vf+y&#10;d1X/t3tZ/7h8Wv+6e1j/vn5a/8aFX//KhmH/yoRg/8mEXf/MhFz/zoRd/8uBWv/Og1z/zYJb/8uB&#10;Wv/Jf1j/y4Fc/8uDXf/Igl7/x4dj/8qMZ//NkWz/zJJq/86Xbv/KlWn/x5Jm/8mVZv/Ommj/0J1o&#10;/82aY//QmWH/1Z5l/9WdYv/Sml3/151e/9edXf/Xm1z/2J1b/9qfW//ZnFn/15tT/9icVP/YnlX/&#10;1ZtS/9acU//VnFX/05pT/9CXUv/Jkk//y5RU/8WNUP+6hEj/s3xE/6h1Pv+hbzr/mmo6/5JjNf+M&#10;XzX/il81/4hcNf+IXjj/i2A9/41lQf+Wbkr/mnRQ/5t1Uf+VcU//kGxK/4pmRP+IZEL/imRA/4hi&#10;Pv+HXzv/iGA8/4lhPf+GWzj/iF06/4ZcNv+LXzr/kmI8/5BgOv+QYDr/jV05/4pcOP+HWzj/iF06&#10;/4leO/+FXTn/g104/4ZfOP+GYDv/iWI7/4hhOP+IYTj/h2A3/4xiOv+KYDj/h101/4heOP+HXTf/&#10;hVsz/4RaMv+DWS//hVsx/4VaMP+KXTT/jmE4/5JjOf+RYjj/kmE4/5ZjOP+baD3/n2w//6RwQP+p&#10;c0T/qXRA/6pyP/+0eEL/tntD/7R5Qf+4e0L/vYBH/7l8Q/+4e0L/un1E/72AR/+9gEf/u39D/7l9&#10;Qf+5fUH/uX1B/7V5O/+wdDj/sXU5/7J2Ov+1eT3/wINK/8OGTf+/hEr/u4BG/7uARv+4gEf/uX5G&#10;/7d8RP+4fEb/s3pD/7Z9Rv+4f0j/uYBL/72ET/+6gUz/tn5L/7J6R/+yekn/rHZH/6p0Rv+lb0H/&#10;oGo+/5plO/+UYDj/j1s0/4xaNf+HWjP/iFo2/4VZNv9+VjP/flU1/31WNf9+Vzr/fFc8/3hVOf92&#10;VDj/dlQ4/3JTNv9xUjX/clM2/3RVOP92Vzr/dlc6/3hWOv94Vjr/eFY6/3pYPP97WT3/eVc7/3pY&#10;PP9/XED/f1w+/35bPf+BXD//gVw//39aPf+BWjn/g1o8/4RdQP+EXUD/g1w//4VeQf+IYEb/iGBG&#10;/4ZeRP+IYEf/imJJ/4hgRv+LY0n/jGRK/4xkSv+OZ0r/j2dN/49nTf+QaE7/kGhO/5FpT/+Ua03/&#10;lWlM/5ZpTP+Xak3/mWxP/5ZpTP+WaUz/lGhL/5VpTP+YbU3/mm1O/5ptTv+cbk3/onFR/6FwUP+i&#10;cVH/onFR/6JxUf+jclL/pnVV/6d2Vf+peFf/q3lW/617WP+velr/sHtb/7J9Xf+wfl3/r31c/699&#10;XP+xgF//soJe/7GBXf+zgV7/toRh/7aCXf+1gVz/toBc/7aAXP+4gVv/tX5X/7iBWv+3fVX/s3lR&#10;/7R5T/+3eVD/tXZL/7h3Tf+7elD/vX1R/75+Uv+/f1P/v4FS/8CCU//AhlT/wIZU/76GU/++iVP/&#10;wo1X/8WQWv/Kk1v/y5Rc/8+bYv/Rnmf/0J9n/9Oiav/UpXH/1aZy/9SmdP/SpnX/0aV2/82jc//H&#10;n27/1q1//+W/kP/20KH//eGy//3is//0y53/37aI/92xgv/ZrXz/zqJx/8iaaP/Bk2H/w5Vj/86g&#10;bv/hsYD/5raG/+S0hP/Zpnf/xI5f/8GLXP/Hj2D/yZFi/8SKWv/CiFr/wYdZ/8KIWv/KjWH/xold&#10;/8OEW//Bgln/v35W/8B8Vf++elP/vnlS/7x3UP+/eE7/vndN/8B3Tv/AdU3/xHdN/8h5UP/NelD/&#10;zHdO/893T//ReVH/03pQ/9J5T//Pdkr/z3dJ/9N7Tf/VfU//03tN/9F5S//ReUv/0npM/9Z+UP/Y&#10;gFL/1n5O/9V9Tf/Wfk7/24VS/92IUv/gi1X/34pT/92LUf/fjVP/4pBW/+KRWf/kk1v/5pVd/+WU&#10;XP/ml17/55hf/+aXXv/jl13/55th/+yiZf/pomT/6qNl/+qjY//qpGb/6aNl/+unaP/wrG3/761w&#10;/++vcf/xs3b/87d5//G1d//ssnP/9Lp7//S9ff/0vX3/88B//++8ff/0w4H/9MSE//bGhP/2yYj/&#10;9smI//bKif/4zIv/9cyK//fOjP/1zov/99CN//fQjf/10Iz/9tGN//XSjv/205H/9dKQ//XUkf/2&#10;1ZL/+NeU//jbmf/425n/9tuY//PYlf/12pf/+NuX//Pal//34Jz/9+Oe//ninP/6453/9+Wd//Ti&#10;mv/5553//Oqg//7sov/56Z7/9+ec//bmm//56Z7/+Oid//npnv/66p//++ug//npnv/25pn/9uaZ&#10;//fnmv/56Z7/9+uf//rupP/986v/+++n//jrpf/256L/+Omk//7tqP/76qX/+OOg//fgnf/y2Zf/&#10;7dCM/9O2dP8AAQD/AAEA/wABAP8AAQD/AAEA/wABAP8AAQD/AAEA/wABAP8AAQD/AAEA/wABAP8A&#10;AQD/AAEA/wABAP8AAQD/AAEA/wABAP8AAQD/AAEA/wABAP8AAQD/AAEA/wABAP8AAQD/AAEA/wAB&#10;AP8AAQD/AAEA/wABAP8AAQD/AAEA/wABAP8AAQD/AAEA/wABAP8AAQD/AAEA/wABAP8AAQD/AAEA&#10;/wABAP8AAQD/AAEA/wABAP8AAQD/AAEA/wABAP8AAQD/AAEA/wABAP80IxH/YD4i/2E/I/9hPyP/&#10;YD8g/10+H/9cPR7/XT4f/14/IP9dPh//XT4f/10+H/9dPiH/YEEk/14/Iv9ePyL/YUIl/2BBJP9e&#10;PyP/X0Ak/15AJP9dPyP/Xj8j/10+If9ePyL/Xj8i/14/Iv9gQST/XD8h/1w/If9eQCT/WTsf/1g9&#10;IP9aPyL/WT4j/1g9Iv9YPSL/Vz0i/1g+I/9VOyD/VDof/1Q6H/9WOyD/Vjoi/1U5If9VOSH/Uzcf&#10;/1M3H/9SNh7/UTUd/1E1Hf9RNyD/TzUe/081Hv9PNR7/TzUe/081Hv9OMx7/TDMd/0syHP9KMRv/&#10;TDMf/000Hv9KMRv/TTId/0swG/9KLxr/Si8a/080H/9NMh3/TjMe/081Hv9NMxz/TzUe/1A2H/9P&#10;NR7/TzUe/081Hv9SNiD/UDQe/1E1H/9TNyH/VDgi/081Hv9PNR7/UDYf/0wyG/9QNSD/TzQf/080&#10;H/9TOCP/XEIr/2RKM/9nTTb/cVM7/3hYP/+AXET/hWBG/5BnS/+WaUz/m2xQ/6FuUf+ncFL/qnNV&#10;/651V/+zeFj/tHlX/7d7Wf+6e1j/wX9c/8aFX//JhWD/yoVe/8yEXP/MhFz/zoRd/8uBWv/Og1z/&#10;zYJb/82CW//LgFn/y4Fc/82DXv/Lg13/yIRf/8mIYv/Oj2b/0JJp/86TZ//Lk2T/yZFi/8yUY//W&#10;nWj/1p1o/9KZYv/SmmH/2KBl/9ugZP/WnF3/2Z9f/9yhX//YnVv/2Z5a/9ueW//ZnFn/2Z1V/9ec&#10;Vv/YnlX/2J5V/9adVv/Um1T/zZdR/8iRTv/EjUz/w4tO/7uES/+weUH/p3Q//51rOP+XaDr/kmM5&#10;/4teNP+HXTf/hlw2/4JaNv99WTf/gFw6/4NfP/+FYkL/imdH/4pnR/+HZET/hWJC/4NgQP+DYED/&#10;g2E+/4JgPf9+XDn/f106/4NhPv9+XDn/fVk3/3tXNf+BWzf/hFw5/4RcOf+EXDn/gVg4/39YN/98&#10;Vzr/fFk7/35bPf91VDX/dFM0/3VUNf91VDP/d1Y1/3hXNv94VzT/dVQz/3hXNv92VTT/dFMy/3VS&#10;Mv93VDT/dFEx/3RSL/90Ui//dVMw/3lTL/98VDD/flYy/4JXNP+AVTL/gFQv/4NXMv+HWjP/i141&#10;/5RlO/+aaUD/n2w//6FtPf+rdkL/q3ZC/6tyPf+udUD/sXhD/692Qf+wdED/s3dD/7V5Q/+0eEL/&#10;tXlD/7F5QP+ydz//snc//7F2PP+uczv/rnM7/690PP+zeED/vIFJ/7uCS/+2fUb/s3pD/7F4Qf+z&#10;ekX/sXhD/692Qf+vdkH/rXQ//692Qf+yekf/snpH/7J9S/+yfUv/q3dF/6l1Rf+odEX/pG9D/6Ju&#10;Rv+eakL/mGQ9/5FfOv+LWzX/iVk1/4ZYNv+AVTL/fFYy/3hUNP93UzP/eFM2/3hTNv93VDj/dFI3&#10;/3NRNv9wUTX/blA0/2tNM/9qTzT/bFE0/25TNv9zVTn/c1U5/3RWOv90Vjr/dVc7/3hZPf96Wz//&#10;d1g8/3dYO/95Wj3/fFo+/3tZPf+AXUH/f1w+/3tYOv9+WTz/flk8/4FcQf+BXD//gFtA/4BdQf+D&#10;YET/hmFH/4NeRP+DXkT/hWBG/4VgRv+HYkj/iWRK/4lkSf+NaE3/jGdM/4pnS/+Nak7/j2pP/49q&#10;T/+Pak//kWlP/5FoTP+UaE3/l2tQ/5NnTP+UaE3/kWhM/5NqTv+XblD/lGtN/5ZrS/+YbU3/nHFR&#10;/5xxUf+ccVH/nnNT/55zU/+ec1P/onVU/6R2Vf+ld1b/qXhY/6t6Wf+se1r/rntc/698Xf+vfF3/&#10;rXxc/659Xf+ugF7/r4Ff/7CCYP+xg1//toZi/7KCXv+ygl7/tIJf/7qFY/+8hmL/uoRg/7yGYP+4&#10;glz/tH1U/7Z8VP+5f1f/uXtS/7h5UP+4eVD/unlP/759U/++flL/vX5S/76AUf+/hVX/wIZU/72F&#10;Uv++hlP/wYxW/8aRW//LlFz/y5Rc/82ZYP/Sn2j/0aBo/9GibP/TpHD/0qRy/9Kkcv/Tp3j/06l5&#10;/8ugc//Em23/5r2R//XPov/+2Kv/+NKl//HLnP/iuYv/0qh4/8mdbv/Dl2b/wJJh/7qMWv+1h1X/&#10;tohW/7uNW//JmWj/0aFx/9Wldf/VonP/yZNk/8KMXf/FjVz/yJBf/8WLW//CiFj/woha/8GHWf/G&#10;i1//xYhc/8GEWP/Bglf/wIFY/79+Vv+/e1T/vnlS/714Uf+9eE//v3hO/753Tf/Ad07/wndP/8Z3&#10;Tv/IdU3/x3RM/8t2Tf/Odk7/0XhO/9B3Tf/Pdkr/0HhK/9J6TP/UfE7/03tN/9F5S//ReUv/0XlL&#10;/9R8Tv/Xf1H/1HxM/9N7S//Te0v/2oJQ/9uET//bhE//3IdQ/92IUf/ejFT/4I5U/+KQVv/jklr/&#10;5ZRc/+WUXP/mlV3/5pde/+WWXf/illz/5Zlf/+ieYf/onmH/56Bi/+ihY//ooWP/56Fj/+mjZf/s&#10;qGn/76tu//Cucf/xs3b/8bN2/++zdf/ts3T/87l6//O5ev/yu3v/8rx8/+26ef/0wYD/9cSC//XF&#10;g//4yIb/9ciH//XIh//0yIf/9sqJ//XMiv/3zo7/99CP//fQjf/30I3/9M+L//bRjf/31JD/9tOP&#10;//bTj//31pP/+NeU//nYlf/12Jb/9tmX//PWlP/02Zb/+dyY//falv/13Jn/9+Cc//fjnv/6453/&#10;+eKc//Timv/65p3/+uad//zqoP/5553/9+Wb//bkmv/5553/+eed//jonf/66p///Oqg//jom//2&#10;5Jj/9uSY//jmmv/46Jv/+uqf//rupP/+8qj/+++n//rupv/156D/9uei//zrpv/866b//Oek//fi&#10;n//u15P/7dCM/+zNiv+UczD/AAEA/wABAP8AAQD/AAEA/wABAP8AAQD/AAEA/wABAP8AAQD/AAEA&#10;/wABAP8AAQD/AAEA/wABAP8AAQD/AAEA/wABAP8AAQD/AAEA/wABAP8AAQD/AAEA/wABAP8AAQD/&#10;AAEA/wABAP8AAQD/AAEA/wABAP8AAQD/AAEA/wABAP8AAQD/AAEA/wABAP8AAQD/AAEA/wABAP8A&#10;AQD/AAEA/wABAP8AAQD/AAEA/wABAP8AAQD/AAEA/wABAP8AAQD/AAEA/xYPB/9fPSH/Xz0h/189&#10;If9gPiL/XTsf/149Hv9cPR7/XD0e/10+H/9cPSD/XD0g/10+H/9gPiL/Xj8i/14/Iv9gQST/YUIl&#10;/2BBJf9fQCT/XD4i/10/I/9dPyP/XT8j/10/I/9fQCT/XD0g/1w9IP9gQST/XD4i/1s9If9cPiL/&#10;VTod/1Y7Hv9aPyT/WT4j/1c8If9YPSL/WD0i/1c9Iv9UOh//VTsg/1U7IP9WOyD/Vzsj/1Y6Iv9W&#10;OiL/Uzcf/1U5If9TNx//TzMb/1E1H/9SNiD/TzUe/0wyG/9MMhv/TDIb/0wyG/9NMh3/SjEd/0ox&#10;Hf9KMR3/Ry4a/0kwHP9KMR3/SC8b/0kuGf9NMh3/TTId/0swG/9KLxr/TjMe/1A1IP9PNR7/TzUe&#10;/1A2H/9PNR7/TzQf/081Hv9SNiH/UDQf/1E1IP9SNiD/VDgi/1A2H/9PNR7/TTMc/04zHv9PNiL/&#10;TTQg/0wzH/9PNiL/Vz4q/19GMv9mTDX/bFA4/3ZWP/9+XEP/hF9F/49mSv+UZ0r/mWpO/59sT/+k&#10;b1D/qXJU/612V/+vdlj/sndV/7Z7Wf+5fVn/v39b/8WBXP/Igl7/yoVe/82FXf/NhFv/zINa/8uC&#10;Wf/Og1z/zYJb/8yBWv/LgFn/zYJb/82DXP/OhF3/y4Zf/8yIYf/OjWP/0pNo/8+QZP/OkWL/zJJg&#10;/8+VY//YnGb/2Z5m/9idZf/XnGL/26Bk/9yiY//WnF3/259g/92iYP/ZnFn/2ZxZ/9ibWP/YnFT/&#10;2Z1V/9abVf/YnVf/2J9Y/9WcVf/SmVT/yZNN/8SNTP+/iEj/tn9G/616Q/+mcz7/m2s7/5RlOf+P&#10;Yjj/i184/4VeN/+BXTv/gFw6/3xZOf97WDj/e1g6/3xbPP98Wj7/g2FF/4JhQv+AX0D/gF9A/31c&#10;Pf9+XT7/f149/35dPP97Wjv/fFs6/35dPv98Wzz/eFc4/3ZVNv94VTf/eVY4/3xXPP95Vjr/dlM3&#10;/3dTOf91Uzj/c1Q4/3RUO/9rTTP/aUsx/2lLMf9mSy7/aE0w/2pPMv9rUDP/akww/2pMMP9qTDD/&#10;Zkgs/2dJLf9qTDD/aUsv/2tMMP9qSy7/b00x/3FPM/9wTjL/cU4y/3NQMv9yTzH/cU4w/3RQMP91&#10;UTH/fFYy/4VaN/+JXTj/k2Y9/5lqQP+jc0X/pHFC/59sPf+gbjv/o289/6VxP/+mckD/p3JA/6dy&#10;QP+lcDz/qnVB/6t2QP+qdT//qnU//6xzPv+qcTz/qnE8/6xzPv+udUD/sHtF/655Rf+qd0L/qndC&#10;/6h0Qv+pdUP/qnZE/6l0Qv+mcT//pnE//6dyQP+pdUP/qXVD/6p2Rv+odUj/o3BD/59uQ/+fbkX/&#10;mGhA/5hoQv+VZT//j2E9/4dbOP+GWTj/g1s4/4BaNv92UzP/c1Ay/3NQMv91Uzf/dFI2/3NRNv9x&#10;TzT/bU00/25ONf9rTTP/aU01/2pONv9pTzb/bVM6/25UOf9rUTb/a1E2/3BVOv9xVjv/cVY7/3NY&#10;Pf94WkD/eFo+/3dZPf94Wj7/eVo9/3pbPv96Wz7/fFo+/3pYPP99Wj7/fls//39cQP9/W0H/flpA&#10;/31bQP9/XUL/gV9G/39dRP+BXUX/g19H/4NfR/+FYUn/hmJK/4djSf+MaE7/i2dN/4tnTf+NaU//&#10;j2tR/45qUP+Pa1H/j2pQ/5BoT/+QaE//kWlQ/5FpUP+RaVD/kGhP/5BrUP+TblP/kGtQ/5FqTf+T&#10;bE//lW5R/5ZvUv+XblD/nHNV/510Vv+cc1X/nnVV/592Vv+gd1f/pXhX/6Z5WP+qfFv/rHtb/6x7&#10;W/+tfFz/rH5d/66AX/+ugF//r4Jh/7CEYf+whGH/soZj/7CEYf+xg2H/tIZk/7mJZf+7iWb/uohj&#10;/72LZv+8iGH/uYVe/7iDWf+9hl3/voNb/7t9VP+6e1L/untS/7x9VP+6e1D/untQ/7t+Uf+9g1P/&#10;v4VV/72FUv++hlP/w4tY/8WQWv/Ik13/y5Rc/8yYX//SnmX/0aBo/9Kjbf/So2//0aNx/9Gjcv/T&#10;p3j/1Kl8/82keP/Mo3f/9Muf//zWqf/71aj/5b+S/9qxhf/Wq37/zaFy/7mNXv+5i1r/vI5d/72P&#10;Xf+8jFv/v49e/72NXP+8jFz/wZFh/8eXZ//LmGn/yZNk/8OOXP/Di1r/x49e/8WLW//DiVn/xIpa&#10;/8KIWv/Fil7/wodb/7+EWP/Ag1f/wYJX/7+AVf+/flT/vXlS/7x3UP+9eE//vXhP/712TP/Ad07/&#10;wXhP/8R2T//Fc0v/x3RM/8t2T//Ldk//z3dP/9F4Tv/ReEz/0XhM/9F5S//Te03/0npM/9J6Sv/R&#10;eUv/0XlJ/9J6Sv/Wfk7/139P/9V9Tf/UfEr/2IBO/9iBTP/Wf0r/24ZQ/9yHUP/eiVL/3YtT/9+N&#10;Vf/hkFn/45Ja/+OSWv/jklr/5JVc/+SVXP/lll3/4pZc/+aaYP/mnF//5J1f/+afYf/ooWP/56Fj&#10;/+ehY//qpmf/7Khr/+2sbP/xsXP/7a9y//Gzdv/xtXf/8bd4//G3eP/wuXn/8bt7//G7e//yv37/&#10;9MOB//bFg//3x4X/9MWB//TEgv/yxYT/88eG//bKif/4zI3/9s2N//fQj//40ZD/886K//bRjf/5&#10;1JD/+NWR//XSjv/31JD/9tWS//fWk//21ZL/9teW//XWk//215T/+dqX//falv/12JT/9d6a//rj&#10;n//55aD/9+Oe//jhm//35Z3/9+Oa//vnnv/76Z//+eed//jmnP/5553/++mf//nnnf/86qD/+eeb&#10;//nnm//45pr/+Oaa//jmmv/25pn/+uqf//ruov/+8qj//fGp//zwqP/16aH/8uSd//noo//66aT/&#10;/eqm//nloP/t1pL/7tGN/+vMif/wz4z/UzIA/wABAP8AAQD/AAEA/wABAP8AAQD/AAEA/wABAP8A&#10;AQD/AAEA/wABAP8AAQD/AAEA/wABAP8AAQD/AAEA/wABAP8AAQD/AAEA/wABAP8AAQD/AAEA/wAB&#10;AP8AAQD/AAEA/wABAP8AAQD/AAEA/wABAP8AAQD/AAEA/wABAP8AAQD/AAEA/wABAP8AAQD/AAEA&#10;/wABAP8AAQD/AAEA/wABAP8AAQD/AAEA/wABAP8AAQD/AAEA/wABAP8AAQD/AAEA/107H/9ePCH/&#10;Xz0i/107IP9dOx//Xz0h/107H/9aOx7/Wzwf/1s8H/9bPB//Wzwf/1w9IP9cPSD/XT4h/10+If9e&#10;PyP/XD0h/14/I/9gQSX/XD4i/1w+Iv9bPSH/XD4i/1w+Iv9dPyP/Wz0h/1s9If9dPyP/XT8j/1w+&#10;Iv9cPiL/Vjse/1g9Iv9bQCX/WT4j/1c8If9WOyD/Vzwh/1U7IP9TOSD/Uzke/1Q6H/9UOh//Uzkg&#10;/1Q4IP9UOCD/Uzcf/1M3H/9TNx//TzMd/1A0Hv9QNh//TzUe/0sxGv9MMhv/TDIb/0sxGv9NMh3/&#10;SzIe/0oxHf9JMBz/SC8b/0gvG/9JMBz/Ry4a/0YtGf9KMR3/TDMf/0kwHP9ILxv/STAc/0wzH/9O&#10;Mx7/SzAb/00yHf9PNB//TjMe/080H/9QNSD/SzAb/080H/9PNB//UTcg/1A2H/9QNh//TzUe/000&#10;Hv9NNCD/TzYi/082Iv9QNiX/Ujkl/1g/K/9iRzL/bVE7/3RWPv99W0L/g19H/4xkS/+RZUr/lmlM&#10;/5lqTP+hbk//pXBQ/6t0Vf+sdlT/sXlW/7Z8V/+5fVn/vn5Y/8SAW//Hglv/yoVc/82GXP/NhFv/&#10;zINa/8yDWv/PhFz/zYJa/8p/V//Kf1f/zoNb/82DXP/NhFv/zYZc/82IX//MiV//y4tf/8iKW//K&#10;ilr/zJBe/9GTYP/TmGD/15xi/9idY//Vml7/151e/9aaW//Tl1j/15pZ/9eaWf/VmFX/1plW/9WY&#10;Vf/TllP/05dP/9KXUf/TmFT/0plU/8+WU//IkU7/xI1M/7+ISP+4gkb/qHU+/6FvOv+aajr/k2Q4&#10;/4pfNf+HXTX/gVs3/3xaN/97WDr/fFk7/3xaPv96WDz/e1k9/3xdQP98XUH/gWJG/4BhRP98XUD/&#10;fF1A/3tcP/97XD3/e1w9/3tcPf92Vzr/dVY5/3ZXOv92Vzr/dVY5/3JTN/9xUjb/c1E2/3RSOf9y&#10;UDf/bk43/21NNv9rTTX/ak42/2pONv9mSjL/YUcw/2BGL/9fRS7/YEYt/2JIL/9jSTD/Y0kw/2RK&#10;Mf9kSDD/YEQs/2BELP9hRS3/YUUt/2NHL/9mSDD/Zkgu/2hIL/9oSC//aEgv/2tLMv9pSTD/aUou&#10;/2pLL/9sSi7/cE8w/3NQMP92VDH/flg0/4VeN/+PZDr/lGc9/5JmOf+UZTn/lmc5/5lqPP+baz3/&#10;nGw+/51qPf+dajv/oG0+/6FvPP+gbjv/oW45/6BtOP+gazn/om07/6FtPf+ibj7/pHFC/6BtPv+d&#10;bT3/nm4+/59vQf+fb0H/om9C/6FuQf+fbD//nms+/59sP/+lckX/pHFE/6NzRf+cbUH/mWpA/5Vo&#10;Pv+UZz7/kGQ//4xhPv+KXzz/hV87/3xYOP98WDj/eVY4/3dUOP9xTzT/bk8z/25PM/9vUTf/akwy&#10;/2hIL/9oSDH/aUky/2lLM/9mSjL/ZUkz/2dNNv9oTjf/aVA6/2pSOv9pUTn/aVE5/2tROP9sUjn/&#10;a1E4/2xSOf9wVDz/c1g9/3NYPf90WTz/c1g7/3ZYPP93WT3/eVo+/3hZPf96WD3/elg9/3tZQP97&#10;WUD/eFg//3lZQP95WUD/fFxF/3xcRf99XUb/gV5I/4FeSP+CX0n/hGBK/4ZiSv+LZ0//iGZL/4hm&#10;S/+LaU7/jWtQ/4tpTv+ObFH/j2tR/5JtU/+Qa1H/j2lS/45oUf+PaVL/jWlR/41pT/+QbFL/jmpQ&#10;/41pT/+PbFD/kWxR/5JtUv+Ub1T/l3JX/5dyV/+Yc1j/mXRX/5p1WP+deFv/oHlc/6F6Wf+lfFz/&#10;p3xc/6Z7W/+ofV3/qn9f/62AX/+pgV7/qoJf/6yEYf+uhmP/r4dk/7GJZv+1iWb/topn/7eJZ/+2&#10;hmL/uYll/76OaP+7i2X/uopi/7qJYf+5hV7/v4hf/8GHX//Bhl7/wIJb/7p8U/+4elH/uHpR/7x/&#10;U/+9g1X/v4VV/72FVP+/h1T/w4tY/8WQWv/Hklz/y5Rc/82ZYP/SnmX/0qFp/9Kjbf/So2//06Vz&#10;/9Kmdf/Rpnn/0qd8/9Srf//iuI7//tes//vUqf/vyJ3/1qyC/86lef/Oo3b/xJhr/7CEVf+2iFf/&#10;uoxb/72NXP/Bj1z/xpRh/8KSYv+/j1//wpJi/8WVZf/EkWL/w49f/8OOXP/Di1r/xIxb/8OLWv/D&#10;iVn/xYtb/8OLXP/EjF3/w4hc/8CFWf+/hFj/v4JW/8CBVv+/flT/vntR/714Uf+7dk//u3ZN/7t0&#10;Sv+9dEv/v3ZN/8F2Tv/EdU7/xXZP/8h1Tf/KdU7/zXVP/852Tv/Qd03/0XhM/9F5S//Sekz/1HlM&#10;/9V6Tf/UeUr/0XlJ/9F5Sf/aglL/4IhW/9uFUv/ZgU//139N/9eAS//Wf0r/2oVP/9uGUP/diFL/&#10;3IlV/9qIUP/ejFT/345X/9+OVv/ikVn/45Ja/+KTWv/klVz/45dd/+ebYf/nnGL/45xe/+egYv/q&#10;o2X/6aJk/+ehY//opGX/66do/+uqav/trW3/7a9y//Gzdv/wtHb/8rZ4//C2d//yuHn/87x8//O9&#10;ff/yv33/88B+//XEgf/2xYL/9MWB//TFgf/yxYT/9MeG//LGhf/yxof/98uM//jPj//3zo7/9c6L&#10;//fSjv/30o7/99KO//jTj//10o7/9NGP//XSkP/21ZL/9tWS//jXlP/31pP/9NWS//bXlP/11pP/&#10;8tmW//fem//54p//+OSf//fjnv/54pz/9uSc//vnnv/86qD/++mf//nnnf/45pz/+eed//vpn//9&#10;66H/+eed//nnm//555v/+eeb//jmmv/25Jj/+Oib//rqn//99ar//vat//3xqf/16aH/8uSd//Xk&#10;nv/25aD//Omk//jkn//w2ZX/7tGL/+jLhf/vzov/8dCN/x0AAP8AAQD/AAEA/wABAP8AAQD/AAEA&#10;/wABAP8AAQD/AAEA/wABAP8AAQD/AAEA/wABAP8AAQD/AAEA/wABAP8AAQD/AAEA/wABAP8AAQD/&#10;AAEA/wABAP8AAQD/AAEA/wABAP8AAQD/AAEA/wABAP8AAQD/AAEA/wABAP8AAQD/AAEA/wABAP8A&#10;AQD/AAEA/wABAP8AAQD/AAEA/wABAP8AAQD/AAEA/wABAP8AAQD/AAEA/wABAP8pHAz/WDkc/1s5&#10;Hf9dOx//Xzwg/105H/9cOB7/YDwi/146IP9bOR7/XDoe/107H/9dOx//Xz0h/2A+Iv9cOh7/XTsg&#10;/1k6Hv9bPCD/Wzwg/1s8IP9bPCD/Wz0h/1s9If9cPiL/XD4i/1w+Iv9cPiL/Wz0h/1w+Iv9bPSH/&#10;Vzkd/1k7H/9aPyL/WT4j/1tAJf9aPyT/WT4j/1c8If9WOyD/Vjsg/1U5If9UOR7/Uzke/1M5Hv9U&#10;Oh//Ujcc/1M3H/9TNx//UTUd/1I2IP9SNiD/UTUf/1A2H/9QNh//TzUe/0wyG/9NMxz/TTMc/0sx&#10;Gv9LMBv/SzIe/0oxHf9JMBz/SC8b/0guHf9HMB7/Ri8d/0MsGv9HLRz/SC4d/0oxHf9HLhr/RSwY&#10;/0gvG/9KLxr/SS4Z/0kuGf9KLxr/SzAb/080H/9LMBv/Si8a/04zHv9QNB//TzMd/1A2H/9NMxz/&#10;TjUf/082Iv9KMR3/STIg/0owH/9ONCP/Uzko/1g9LP9gRTD/bVE7/3JTPv94WEH/gF5F/4lkSv+O&#10;Zkz/kmZJ/5ZpSv+hcE//o3FQ/6ZxT/+qdFD/sHlT/7N5U/+4fFf/vXxW/8J+V//FgFn/yINa/8yF&#10;W//Lgln/yoFY/8yDWP/Mg1j/y4JX/8uCV//Lglf/zYRZ/9CDWf/Qg1n/zoVa/9OKX//Si1//0Ilb&#10;/8+LXP/OjFr/05Fd/9aVX//TlVr/2Jxe/9aaW//Sllf/1ZpY/9GWVP/Qk1D/05ZT/9KVUv/RlFH/&#10;0pVS/9CTUP/OkU7/zpNP/9CVU//NkVL/x41N/8WLTP++hkn/tn5D/7B5QP+mcjn/nWs4/5JiNP+M&#10;XTH/iF0z/4FaM/99VzP/elg1/3pZOv93WDv/eFk9/3laPv95Wj7/eFo+/3pcQP97XUH/e11B/3pc&#10;QP98XUH/e1xA/3xdQf97XUH/eFo+/3RWOv9vVDf/bFE0/2lOMf9pTjP/akwy/2pMNP9pSzP/ako1&#10;/2ZHMv9mRzL/Z0gz/2JGMP9iRzL/ZEk0/2VKNf9hRzb/XUMy/11DMv9dQzL/YEY1/19FNP9bQCv/&#10;W0Ar/11CLf9dQi3/XUIt/15DMv9cQTD/XEEw/11CLf9eQi3/XkIs/2NEL/9jRC//Y0Qv/2JDLv9g&#10;QSz/YUUt/2JGLv9hRS3/Ykcs/2pMMP9sTTD/bk8w/3RTMv99Wzb/gVs2/4JdM/+DXDH/h2E0/4xj&#10;N/+OYzj/kmU7/5NmPP+QYzn/lGc9/5ZpP/+XaD7/lmc7/5ZnO/+baj//m2o//5dmPf+TZDr/kWI4&#10;/45hN/+QZTr/kmk9/5FoPP+RZjv/lmlA/5RnPv+SYjr/kmM5/5RlO/+UZz3/lGk+/5JnPP+PZTv/&#10;h2A3/4NdOP+DXTn/fls7/3xZOf97WDr/e1g6/3lXO/93VTn/b1A0/2tNM/9oTjX/Y0kw/2BGLf9f&#10;RS7/W0Eq/2BFMP9jRzL/ZEUx/2NHMv9hRTD/YUYx/2RLN/9kSzf/Y004/2ROOf9oUj3/aFI9/2lT&#10;Pv9qUTv/aVA6/2xSO/9tUzr/blQ5/25UOf9tUzj/b1U6/3NYPf9zWD3/dVc9/3VXPf91VTz/dlY/&#10;/3hYQf92WED/dVc//3dZQf94WkL/d1tF/3hZRP98XUj/fl5J/3xcR/9+Xkn/hGFL/4ZjTf+IZU//&#10;i2lQ/4hoT/+IaE//iWlQ/4pqUf+La1L/impR/49tVP+PbVT/kG1X/49sVv+Oa1X/jWpU/4trVP+K&#10;alH/impR/4pqUf+La1L/kG5T/5JwVf+VcVf/km5U/5RxVf+XdVn/l3VZ/5h2Wv+belv/n3xe/598&#10;Xv+ifWD/oHte/6J7Xv+lfmH/pH1c/6R9XP+ngF//qIJe/6mDX/+qhGD/rIZi/7CKZv+wimb/sopn&#10;/7OLaP+5jWr/uo5r/7qOaf+7jWn/uo1m/7yMZv+6imT/vYdh/7+IYf/EimT/wohi/7uAWP+5e1T/&#10;uHpT/7x+Vf+8gVX/vYJW/7yEVf/BiVj/w45c/8eSXv/EkVr/zJli/8+eZv/Qn2f/0qNt/9Cha//P&#10;oW3/1KZ0/9erev/Rpnn/zqN4/9mwhP/4zqT//Ny1//PJof/gto7/x5xy/8ugdf/InG//vY5g/7SF&#10;V/+6ilr/votc/72LWP/FkV//yZVj/8mXZP/Fk2D/x5Rl/8uYaf/EkWL/w45c/8GMWv/Di1r/w4ta&#10;/8OLWv/Di1r/xY1e/8SMXf+8hFX/voVY/8CFWf+/hFj/voFV/71+Vf+9fFT/vnpT/755Uv+7dk//&#10;unVO/7tzS/+7ckn/vXRL/8B1Tf/DdU7/w3RN/8VxTP/Hc07/x3JL/8x0Tv/Odk7/0nlN/9N7Tf/Q&#10;eEr/0HhK/9F5Sf/QeEj/0HhI/9F5Sf/dh1T/5pBd/+SPWf/diFL/14JM/9V+SP/Vfkj/2INN/9aD&#10;T//biFT/3IlV/9qJVP/ejVb/4ZBZ/+GQWP/ikVn/45Rb/+OUW//klVz/4pZc/+KWXP/jmF7/5pth&#10;/+aeY//pomT/6KFj/+mjZf/qpmf/7Khp/+yoaf/rq2v/7Kxu/+2tbf/srnH/8rR3//C0dv/wtHX/&#10;8Ll4//G6ef/yu3r/8Lt5/++6dv/wvnn/8sB7//HAe//2x4H/88aC//DDf//wxIP/98uK//TIh//y&#10;yYf/8smH//TNiv/1zov/9M2M//HKif/20I//9c+O//bQj//31JL/9tOR//bVkP/21ZD/+NeU//rZ&#10;lv/415T/9NmW//Xcmv/335///OSk//nkof/34p//9uOe//nnn//7557/++mf//vpn//5553/++mf&#10;//vpn//5553/+Oac//ronP/555v/+eeb//fmmP/25Zf/+OeZ//jomv/886b//viu//30qf/67qT/&#10;8+We//Dim//z4pz//Omk//nloP/13Zf/8NWQ/+vNh//uzYj/8dCL//DNi/8AAQD/AAEA/wABAP8A&#10;AQD/AAEA/wABAP8AAQD/AAEA/wABAP8AAQD/AAEA/wABAP8AAQD/AAEA/wABAP8AAQD/AAEA/wAB&#10;AP8AAQD/AAEA/wABAP8AAQD/AAEA/wABAP8AAQD/AAEA/wABAP8AAQD/AAEA/wABAP8AAQD/AAEA&#10;/wABAP8AAQD/AAEA/wABAP8AAQD/AAEA/wABAP8AAQD/AAEA/wABAP8AAQD/AAEA/wABAP9cPSD/&#10;WTod/1w6Hv9dOyD/Xjwh/1o4Hf9aOB3/Xjwh/1s5Hv9ZOh7/WToe/1g5Hf9aOx//Wzwg/14/I/9e&#10;PCH/Xjwh/107IP9aOx//Xj8j/1w9If9bPCD/Wz0j/1s9If9cPiL/XD4i/1w+Iv9bPSH/XD4i/1w+&#10;Iv9ZOx//Vjgc/1g6Hv9YPSL/WD0i/1k+I/9ZPiP/WT4j/1c8If9VOh//Vjoi/1Q4IP9UOCD/VDgg&#10;/1M4Hf9TNx//Uzcf/1I2Hv9SNh7/UDQc/1E1H/9SNiD/UTcg/081Hv9NMxz/TDIb/0swG/9LMBv/&#10;SzAb/0kuGf9JMBz/SjEd/0syHv9NNCD/TDMf/0syHv9IMR//RS4c/0IrGf9DLBr/Ry0c/0owH/9H&#10;LRz/Riwb/0kvHv9HLhr/STAc/0ovGv9JLhn/TjMi/1A1JP9LMBv/Si8a/080H/9RNiH/UDUg/1A1&#10;IP9RNyD/UDYf/000IP9KMR3/SzEg/0sxIP9QNST/VTop/1tAL/9iRzL/bFA7/3JTPv96WkX/gl9J&#10;/4djS/+LZkv/kGdJ/5VoSf+gbk3/o3FO/6ZyTf+rdE7/r3hR/7N5Uf+4fVX/vn5Y/79+Vv/FgVr/&#10;yYRb/8qFXP/Nhlz/zIVZ/8yFWf/Mg1j/zINY/86FWv/Qh1z/zoVa/82EWf/Mg1j/0Yhd/9KLX//P&#10;i17/0otd/8+LXP/Oiln/0o9a/9STXf/OkFX/1Zdc/9eZXP/Sllf/0ZVW/8+TVP/NklD/0JNS/8+S&#10;Uf/NkE//zZBP/8iLSv/HjEr/y49Q/82RUv/JjU//xYpO/8KHTf+6gkn/rnc//6RxOv+cajf/k2Q4&#10;/4lcMv+EWjL/g1w1/3lXNP92VTT/dlc4/3dYO/90Vjr/c1g7/3RZPv9zWD3/dFk+/3ZcQf94XkP/&#10;eV5D/3dcQf94XUL/eV5D/3dcQf93XEH/d1xB/3VaP/9vVTr/a1E2/2dMMf9lSTH/ZUkx/2VJM/9l&#10;STP/ZUk0/2FFMP9iRjH/Y0gz/2BFMP9fRjL/X0U0/2BGNf9fSjn/XEc2/1xHNv9fRTb/X0U2/2FH&#10;OP9fRTT/WkAv/1k/Lv9ZPy7/WT8w/15ENf9aQDH/WD4v/1xAMv9bPzH/W0Av/2JFM/9kRzX/YEMx&#10;/19DLv9dQi3/XkMu/2BFMP9fRS7/YEYv/2BGLf9hRS3/Ykcs/2VHK/9uUC7/c1Iv/3dXMf96VzH/&#10;flsz/4RfNf+HYDf/jGI6/4pgOP+HXTX/iV83/5BmPv+PZT3/jmI7/45jOf+PYzz/j2M8/4pgOv+I&#10;Xjj/hV43/4dgN/+GYTf/h2I4/4ZhN/+GYTf/iGE4/4dgN/+FWzP/hVsz/4lfN/+JYjn/h2E8/4Zg&#10;O/+DYTz/gV88/3xbOv95WDn/d1g8/3VWOv9zVTn/cFI2/21PNf9tTzX/ak42/2xQOP9kSzX/Ykk1&#10;/19INv9cRTP/WEEv/11DNP9eRDX/YEQ2/2JHNv9hRjX/YUc2/2NJOP9fSDb/YEk3/2JNOv9nUj//&#10;Z1I//2hTQP9nUD7/Zk89/2lQPP9qUT3/a1M7/2tTO/9uVDv/cVc+/3BWPf9xVz7/clg//3RYQP90&#10;WED/dFhA/3RYQP90WED/dFhC/3dbRf94XEb/eV1I/3tfSv9+YU//fmJN/39gTP+BYk7/h2dS/4dn&#10;Uv+IaFH/imxU/4dpUf+HaVH/h2tT/4hsVP+JbVX/jW9X/4ttVf+Oblf/kHBZ/5BwWf+Oblf/i21V&#10;/4ttVf+IbFT/iGxU/4hsVP+JblP/i21T/49xV/+PcVf/j3BU/5FyVv+Vd1v/l3ld/5R2Wv+WeVv/&#10;mnte/5p7Xv+gfmL/n31h/598YP+gfWH/oH1f/6J/Yf+lgmT/p4Rk/6eDY/+ohGT/rIho/7GNa/+x&#10;jWv/s41p/7ONaf+zi2j/t4xp/7qPbP+7kWv/u49q/7+Sa/+9j2v/vIpn/72JZP/AiWP/v4hi/72D&#10;Xv+4fFf/uH1V/7p/V/+9glj/vINY/7uFV//Ailv/wo5e/8KQXf/DlGD/wZJc/8aXYf/On2n/06Ru&#10;/9Cibv/PoW3/1KZ0/9ywf//Sp3r/zKN3/+G3jf/+167/+Naw/+a8lv/SqIL/wpZv/8qddP/LnnT/&#10;wJFl/7SEVv+6ilz/votc/76KWv/BjV3/xJBg/8OQYf/Bjl//wI1e/8aTZP/EkWL/xJBg/8OOXP/D&#10;i1z/wopb/8OLXP/Di1z/woxd/8KMXf+/hln/wIda/8OIXP/Ch1v/woRb/75/Vv+9fFT/vnpT/8B7&#10;VP+8d1D/unVO/7x0TP+7c0v/unBJ/750Tf/GeFL/wnRO/8JzTP/JdVD/xnJN/8t2T//Odk7/0XpP&#10;/9R7T//Sekz/0npM/9F5Sf/ReUn/0npK/9N7Sf/ijFn/6ZRe/+iVYf/kkV3/3olS/9qFTv/bhk//&#10;2YdP/9uJUf/ci1b/2olU/9qJVP/djFf/4I9Y/92OVv/cjVT/35BX/+OUW//jl13/35NZ/+CTW//k&#10;l1//5pti/+aeY//ooGX/56Bi/+mjZf/tp2n/66do/+qmZ//trGz/6qpq/+qqbP/wsHL/8rR3//G1&#10;d//wtHb/9Lp6//S9fP/0vXz/8758//O+fP/zwXz/8sF8//bFgP/5yoT/9ciE//XIhP/4zYn/+MyL&#10;//fLiv/0yIf/8MeF//PKiv/3zo7/9c6N//HKif/yy4r/8suK//PMi//20Y3/9dKO//fUkP/31JD/&#10;+diT//rZlP/005D/9tmX//Xal//025n/+eKf//rlov/34p//+OSf//vknv/14Zj/+Oac//3rof/7&#10;6Z///Oqg//3rof/76Z//+eed//ronP/555v/+Oaa//fmmP/35pj/9uWX//jnmf/66p3//fao//z2&#10;rP/+8qj/9uqg//boof/05p///Oqi//7nof/54pz/+N2Y/+/SjP/v0Yv/9NOO//DNif/zzY7/AAEA&#10;/wABAP8AAQD/AAEA/wABAP8AAQD/AAEA/wABAP8AAQD/AAEA/wABAP8AAQD/AAEA/wABAP8AAQD/&#10;AAEA/wABAP8AAQD/AAEA/wABAP8AAQD/AAEA/wABAP8AAQD/AAEA/wABAP8AAQD/AAEA/wABAP8A&#10;AQD/AAEA/wABAP8AAQD/AAEA/wABAP8AAQD/AAEA/wABAP8AAQD/AAEA/wABAP8AAQD/AAEA/zc5&#10;Nv9cPSD/XTsf/107H/9bOR3/XTsg/1o4Hf9ZNxz/Wjsf/1g5Hf9XOBz/WDgf/1g5Hf9ZOh7/WToe&#10;/1o7H/9ZOh7/WToe/1k6Hv9ZOh7/XD0h/109JP9dPST/Wz0j/1s9I/9aPCL/Wz0h/1s9If9aPCD/&#10;Wjwg/1o8IP9ZOx//WTsf/1o8IP9YPSL/Vzwf/1c8If9XPCH/Vzwh/1U6H/9UOR7/VDgg/1U5If9V&#10;OSH/VTkh/1Q4IP9RNR3/Ujgf/1E3Hv9TNx//TjQb/081Hv9QNh//TzUe/00zHP9LMRr/SjAZ/0ow&#10;Gf9LMBv/SzAb/0ovGv9ILxv/SC8b/0kvHv9KMB//SS8e/0UuHP9FLhz/RS4c/0MsGv9CKxn/RC0b&#10;/0YvHf9HLRz/Ry0c/0kvHv9ILh3/STAc/0kwHP9HLhr/TTQg/1A1IP9KLxr/Si8a/04zHv9QNSD/&#10;TzQf/080H/9PNB//TjMe/0oxHf9JMBz/SjEd/0oxHf9NMh3/Uzgj/1g9KP9gRTD/Z0s2/3BUPv93&#10;WEP/f19I/4ZiSv+JZEr/kGdJ/5hrTP+fbUz/pG9N/6lzT/+sdU7/sXdR/7N4UP+3fFT/vH1U/8B/&#10;V//Gglv/yYRb/8mEW//MhVn/zYZa/8yFWf/Lglf/zINY/86FWv/NhFn/zYRZ/9CDWf/Mg1j/0ole&#10;/9OMYP/Rilz/0Ilb/8+LXP/Pi1r/0Ixb/9KPWv/Pjlb/0JJZ/9CSV//Pk1f/z5NV/82RU//KjlD/&#10;zJBR/8uOT//JjE3/xopL/8OHSP/Chkj/wIRG/7+ESP+8gUf/uIBH/7N6Q/+qdT//oW45/5hoN/+P&#10;YDL/h1wy/4FXL/98VjL/elg1/3JRMP9xUjP/dFc5/3JXOv9uVDn/blQ7/25WPv9uVj7/clpC/3Ze&#10;Rv91XUX/dFpB/3VbQv94XkX/emBH/3NZQP9yWD//cVc+/2xUPP9rUTj/aE41/2VLMv9hRzD/X0Uu&#10;/2BFMP9fRC//XkMy/1xBMP9bQC//W0Ew/1pAL/9aQC//XUMy/1xHNv9aRTT/V0Ez/1ZAMv9WQDL/&#10;VT4w/1pDNf9ZPzD/VTss/1c9Lv9TPi3/Ujwu/1M9L/9TPS//Ujwu/1Q+MP9WPzH/WEEz/1pDNf9g&#10;RDb/XEIz/1pAL/9aQC//WkAv/1k/Lv9aQS3/XEMv/1tCLv9fRS7/XkQr/15EK/9hRin/aEst/21Q&#10;MP9vUS//dVQx/3hXNP94VjH/fFo1/3tZNP96WDP/f1k1/4ZgPP+GYDz/hmA8/4ZeOv+BXTv/gFw6&#10;/3xYNv94VjP/eVc0/3taN/97Wjf/e1o3/3pZNv95WDX/elg1/3lXNP93VTL/eFYz/3xaN/+AXT3/&#10;fFs6/3pZOv95Wjv/eFs9/3dZPf9zVTv/cVU9/25SOv9sUDj/aU82/2ZMNf9lSzT/ZEoz/2RLN/9c&#10;Rzb/WUY1/1tIOf9cSTr/VkM0/1ZDNP9XQTP/W0U3/11HOf9dRzn/XUg3/11IN/9aRzb/XUo5/2BP&#10;Pf9jUkD/YVA+/2RRQP9lUkH/Y1A//2VOPP9oUT//aVM+/2tSPP9tVD7/b1ZA/21VPf9uVj7/b1ZA&#10;/3FXQP9yWEH/cFY//3FXQP9zWUL/c1hD/3RZRP92W0b/d1xL/3tgT/9/Y1X/gGRW/4RnVf+Halj/&#10;jG1Z/4prV/+JalX/iW1V/4ltVf+JbVX/iG5V/4huVf+Jb1b/jnJa/4xwWP+NcVv/kHFc/45vWv+J&#10;bVX/iGxU/4dtVP+HbVT/h21U/4huVf+IblX/iG5V/4puVv+McFj/jHFW/41yV/+Sd1z/kXha/492&#10;WP+TeFv/lXpd/5V6Xf+bfWH/m31h/5t8YP+bfGD/n4Bk/6GCZf+khWj/poVm/6SDZP+kg2L/p4Rk&#10;/6yJaf+siWn/rYpq/7CNbf+vi2n/so5s/7mTb/+5k2//uZFt/72Sb/+8kG3/vY9t/76NbP++jGv/&#10;v4po/7yGZP+6g13/vIJd/7l/Wf+8glz/vYZd/7qFW/+7iF3/vote/7yOXf/AkmD/wJJe/8WXY//O&#10;oGz/0qRw/8+hbf/Kn2z/0aZz/96ygf/Sp3z/2K+D//LInv/+27X/88mj/92zjf/Knnv/wZVw/8aZ&#10;cv/Im3L/w5Rq/7iHXP+8iVz/vYla/7qGV/+7h1f/vIhZ/7+LXP+9il3/vIlc/8GOYf++i17/wIxd&#10;/8ONXv/Cilv/v4dY/8OLXP/Cilv/wopb/8GJWv/BiFv/voVY/76DWf/ChFv/v4FY/71+Vf+7elL/&#10;vXlS/7x4Uf+7dk//uXRN/7l0Tf+7c0v/unBJ/750Tf/Bdk//wHJM/8J0Tv/GdlH/xHVO/8t4UP/N&#10;elD/zHhM/897T//Pe0//0XtM/9B6S//Qekv/0nxL/9R+S//ciVX/45Bc/+aTX//ikFj/341V/96M&#10;Uv/di1H/2ohQ/9qJUv/Yh1D/1oVQ/9aFUP/ZiFP/24pT/9mKUv/XiE//24xT/+KTWv/hkln/4JRa&#10;/+GVW//lmGD/5pti/+SZYP/mm2H/5Z1i/+egYv/po2X/66Vn/+unaP/rqmr/56Zm/+mnav/urnD/&#10;8LBy/+6wc//vsXT/8bd4//C5eP/yu3r/8r17//O+ev/zwXz/88F8//LBfP/0xX//9caC//PGgv/1&#10;yIT/9ciE//XIh//0x4b/8saF//XMjP/1zIz/8smJ//XMjP/xyon/8suK//PMi//zzor/9dCM//fS&#10;jv/00Y3/9dKO//fUkP/10o7/99aT//bXlP/225j/+eCe//rjoP/45J//+eWg//rjnf/y3pX/9+Oa&#10;//vnnv/76Z///Oqg//zqoP/86qD/++mf//ronP/555v/+OeZ//jlmP/35Jf/9uOU//bjlv/05Jf/&#10;/e2i//33rf/89a3/9+uh//nto//36aD//eyk//3vqP/75J7/9d2X/+vOiP/szoj/89KN/+/MiP/x&#10;y4r/yKdx/wABAP8AAQD/AAEA/wABAP8AAQD/AAEA/wABAP8AAQD/AAEA/wABAP8AAQD/AAEA/wAB&#10;AP8AAQD/AAEA/wABAP8AAQD/AAEA/wABAP8AAQD/AAEA/wABAP8AAQD/AAEA/wABAP8AAQD/AAEA&#10;/wABAP8AAQD/AAEA/wABAP8AAQD/AAEA/wABAP8AAQD/AAEA/wABAP8AAQD/AAEA/wABAP8AAQD/&#10;Sz8x/107H/9cOh7/Wzkd/1s5Hf9aOBz/Wzke/1s5Hv9YOR3/WTkg/1k5IP9YOB//Vzce/1o7H/9Z&#10;OSD/WDgf/1k6Hv9YOiD/WDog/1k7If9ZOh7/WToe/1k5IP9aOiH/WTsh/1o8Iv9aPCD/Wz0h/1o8&#10;IP9bPCD/Wzwg/1o7H/9ZOyH/Wjwi/1k7If9VOh//Vjsg/1Q5Hv9UOR7/Vjsg/1U7IP9VOyL/VDoh&#10;/1Q6If9RNx7/UTce/1E3Hv9ONBv/UDYd/1E3Hv9TOSD/UDYd/1A2H/9QNh//SzEa/0oxG/9MMx3/&#10;SjEd/0oxHf9JMBz/Ry4a/0cuGv9GLBv/Ry0c/0YvHf9GLx3/RS4c/0MsGv9BKhj/RS4c/0UuHP9D&#10;LBr/RC0b/0QtG/9ELRv/Qywa/0MsGv9FLhz/SDEf/0kvHv9HLhr/TDMf/0oxHf9ILxv/SC8b/0sy&#10;Hv9NNCD/TDMf/00yHf9LMBv/SzAb/04zHv9NMh3/TzQf/0swG/9LMBv/UDUg/1Q5JP9bQCv/Z0s1&#10;/25SPP91Vz//e1tC/4VhSf+JZEn/kGdJ/5ZpSv+cakn/pG5M/6t0Tv+udE//snZR/7Z4Uf+3eVL/&#10;v35W/8B/V//Gg1n/yYRb/8qFXP/Lh1r/zYZa/8yFWf/OhVr/y4JX/82AVv/OgVf/0YRa/9GEWv/L&#10;glf/yoFW/8mFWP/MhVf/yoda/8eDVP/Khlf/yohW/8mHVf/JilX/yIlU/8iLVP/Kj1f/x4xU/8SM&#10;Uf/Di1D/wIhN/72CSP+7gEb/v4RK/7uDSv+3f0b/t35H/7R9Rf+odT7/o3E8/51tPP+WaDf/iFwv&#10;/4JZLf99Viv/dlQv/3VTMP9yUTD/bE0u/29SNP9xVjn/b1Y4/2tRNv9pUzv/alQ8/2xWP/9tV0D/&#10;c11G/3hiS/96ZE3/eGBI/3piSv97Y0v/d19H/29XP/9uVT//alE7/2ZNN/9hSDL/YUg0/1xDL/9X&#10;QC7/Vj8t/1VAL/9UPy7/Uz4t/1Q+MP9UPjD/Uz0v/1I9LP9SPSz/VkEw/1tFN/9VPzH/UDos/085&#10;K/9POSz/TTcp/044Kv9OOCr/Szgp/1A9Lv9OOyz/Tjss/0w6LP9MOiz/TDos/0s4Kv9OOy3/Tzwu&#10;/1Q+Mf9WQzT/Uj8w/1I/MP9VPzH/VUAv/1VAL/9WQTD/V0Au/1Y/Lf9WPy3/V0Es/1hCLf9XQSr/&#10;W0Is/11FLf9cRCr/Y0ku/2VMLv9oTzH/aU4w/2lOMP9pTy7/blEx/3RXOf92Vzj/dFU4/3JTNv91&#10;Vjn/dFU5/21PM/9rTTH/ak80/2tQM/9sUTT/blU3/25TNf9uUzX/b1Q2/25TNv9sUTT/cFI4/29R&#10;N/9sUDj/blI8/21RO/9sUDv/aU45/2ZLNv9jSTj/Y049/2FMO/9eSDr/XUo7/15LPP9dSjv/W0g5&#10;/1tIOv9VQzf/VEQ3/1VFOP9VRTj/VUU4/1REN/9TQzb/VkY3/1RHN/9URzf/Vkk5/1dKOf9ZTDv/&#10;WUw7/19PP/9cTz7/XEw8/2BQQP9iUT//YVA+/2NSQP9kU0H/aVRB/2hTQP9qVUL/alVC/2hTQP9p&#10;VEH/bFdE/2tWQ/9rVkP/alVC/2xXRP9xWkj/bllI/25ZSP9wW0r/cVxL/3ReUP96ZFb/hG1f/4t0&#10;Zv+McmX/kXVn/5J3Zv+RdmH/k3hj/5N6Zv+PdmL/h3Fc/4lzXv+MdmH/jXdi/492Yv+OdV//kXhk&#10;/4tyXP+KcVv/jHNd/4xzXf+KcVv/iXBa/4pxW/+Ncl3/j3Rf/45zXv+Ncl3/kHZf/5J4Yf+SeGH/&#10;k3lg/5N5YP+TeWD/lXti/5V7Yv+XfWL/m4Fm/52DaP+ehGn/nYNo/52DaP+dg2j/n4Rn/6KHav+k&#10;iWv/pIlr/6OIav+miWv/qItr/6mMbP+rjmz/r5Fv/7GTb/+xk2//sJJu/7WUcf+6mHX/u5d1/7uV&#10;cf+9lXL/vpFw/7yObf+7jWz/vItq/7uKaf+7iWb/t4dj/7WFX/+2hl7/uIth/7mMYv+7j2L/wJRl&#10;/8ica//OonH/0aV0/82jcf/No3P/06l5/9itgP/Ppnr/37iN//3Wrf/+27X/27SN/8qffP/FnXr/&#10;vJJs/7aKZf+6jWb/wZFp/7uKYf+8iGD/vold/76JXf/Ail7/v4ld/7+JXf+/iV3/wYxi/8KNY/++&#10;iV3/vohc/8GLXf/Ailz/wolc/8WNXv/FjV7/wYla/7+HWP/DiFz/v4RY/76BVf+/gVj/vn9W/7x9&#10;VP+7elT/vHhT/7x4Uf+9eFH/vHdQ/711Tf+8dEz/vnRN/791Tv/AdFD/vnNM/8R2T//GeFH/x3VN&#10;/8h2Tv/HdEr/yHVJ/8t4TP/Oe0//z3tN/897Tf/Pe03/z3tM/9B8Tf/ZhlT/14RS/9qHU//ciVX/&#10;2odT/9mGUv/Ugkr/1IFN/9WCTv/UgU3/1oNP/9OCTf/RgEv/14ZR/9eHUv/YiVD/3I1U/92OVf/f&#10;kFf/4ZVb/9+TWf/fklr/5Jdf/+OYX//kmWD/5Jxi/+WdYv/oomb/7KZq/+yoaf/sqGn/6Kdn/+uq&#10;av/urW3/769v/+uub//vsnP/77V1//C2dv/vuHf/8bp3//K9ef/0v3v/8sB7//LAe//1xIH/8sN/&#10;//LDf//yw3//9caC//PGgv/1yIf/9MiH//fLjP/zyor/8ciI//bNjf/zyor/88yL//XOjf/xzIj/&#10;8s2J//XQjP/zzoj/9M+J//XTjP/10o7/9tWQ//fWkf/12JL/9diS//nemf/75KD//eag//zln//3&#10;4Jr/9uKZ//nlnP/56KD/++qi//rpof//7aP//uyi//vpn//555v/+eeb//jlmP/45Zj/9+GV//Te&#10;kv/z3ZL/9d+W//bimf/+7aX/++qi//rpof/866P//Ouj//7yqv/+8qr//eag/+/Xkf/v0oz/8NGO&#10;//PSj//xy4r/7saI/+zEhv8AAQD/AAEA/wABAP8AAQD/AAEA/wABAP8AAQD/AAEA/wABAP8AAQD/&#10;AAEA/wABAP8AAQD/AAEA/wABAP8AAQD/AAEA/wABAP8AAQD/AAEA/wABAP8AAQD/AAEA/wABAP8A&#10;AQD/AAEA/wABAP8AAQD/AAEA/wABAP8AAQD/AAEA/wABAP8AAQD/AAEA/wABAP8AAQD/AAEA/wAB&#10;AP9BQDz/Wjgc/1s5Hf9cOh7/WDkc/1o4HP9bOR7/WToe/1s5Hv9XOBz/Vzce/1k5IP9WOBz/Vjge&#10;/1k7H/9XOR3/VTcd/1c5H/9WOB7/Vzkf/1k7If9ZOyH/WDgf/1g5Hf9aOx//WToe/1c5Hf9ZOyH/&#10;Wz0j/1g6IP9XOR//WDog/1g6IP9XOR//WDog/1c5H/9VOh//Vzwh/1U6H/9TOB3/VDof/1Q6If9T&#10;OSD/Ujgf/1I4H/9RNx7/UDYd/1A2H/9NMxz/TzUe/081Hv9RNyD/TTMc/00zHP9MMhv/SzIc/0sy&#10;HP9LMh7/STAc/0oxHf9JMBz/Ry4a/0ctHP9FKxr/Ry0c/0YvHf9GLx3/RS4c/0IrGf9BKhj/RC0b&#10;/0UuHP9DLBr/Qywa/0MsGv9DLBr/QSwb/0EsG/9FLhz/RzAe/0YvHf9HLRz/SS8e/0gvG/9ILxv/&#10;STAc/0syHv9MMx//SzIe/0swG/9OMx7/UDUg/080H/9KMR3/SzIe/0swG/9KMB//TzYi/1I5Jf9X&#10;Pir/Y0ky/2xQOv9zVT3/eVlA/4RgRv+JZEn/j2ZI/5VoSf+caUr/o25M/6lxTv+tc07/snZR/7R5&#10;Uf+3eVL/vn9W/8B/Vf/Gg1n/yIVa/8qGWf/Lh1r/zIVZ/8yFWf/OhVr/zINY/8x/Vf/NgFb/zYBW&#10;/82AVv/LgVT/yoFU/8yFV//Oh1n/yIVY/8WDU//Ihlb/yIZW/8mHVf/HiFX/x4lW/8eLVf/Ij1j/&#10;x45X/8SMU//AiE//u4NK/7mASf+1fkb/t4BI/7J9R/+tekP/q3hD/6d1QP+cbDz/lGY1/49jNv+I&#10;XTL/fFIo/3hSLf90Ui3/bk0s/21OL/9rTjD/Z0wv/2hNMP9pTzT/a1E4/2hQOP9mUDn/Z1M7/2ZS&#10;Ov9oVDz/blpC/3VhSf94Ykv/eWBK/3hfSf93Xkj/c1pE/29WQP9uVT//bFM9/2hPOf9dRzL/W0Qy&#10;/1dALv9RPCv/UD0s/1A9Lv9RPi//UT4v/1A9Lv9OOyz/TTor/0s4Kf9MOSr/Tjss/1NAMf9PPC7/&#10;Sjcp/0o3Kf9OOCv/TDkr/0o3Kf9KNyn/Sjcp/006LP9JNyn/SDYo/0o4Kv9JNyn/Sjgs/0g2Kv9I&#10;Nij/Sjgq/1A9L/9SQDL/Tz0v/048Lv9PPC3/Tzwt/088Lf9RPCv/Uz4t/1E8K/9RPCv/VT4s/1Q/&#10;LP9TPiv/V0Au/1hCLf9WQCn/WEIr/11FLf9fRy//YEgu/2BILv9hSS//ZEov/2dNMv9pTjP/aU4z&#10;/2hMNP9oTDT/ZUkx/2NHL/9jSTD/Y0ky/2NKNP9lTDb/aFA4/2dPN/9oUDj/aFA4/2hONf9kTDT/&#10;ZUs0/2RKM/9lTDj/Zkw7/2ZMPf9kSjv/YUo8/2BKPP9fSTv/XUo8/1pIOv9aSDr/W0k9/1xKPv9b&#10;ST3/WEY6/1dGPP9VRDr/U0U6/1JEOf9TRTr/VEY7/1JEOf9RQzj/UUU3/1JGOP9TRzn/VUk5/1ZK&#10;Ov9ZTDz/Wk09/1xPPv9cTz7/XE8+/15RQP9gUED/YFBA/2JSQv9kU0H/ZVRC/2VUQv9mVUP/ZlVD&#10;/2RTQf9mVUP/allH/2hXRf9nVkb/Z1ZG/2lYSP9tWkv/bFlK/21aS/9uW0z/cV5P/3ViU/9+a1z/&#10;inRm/454av+Ndmj/jndp/5N5av+WfGv/lXtq/5F6aP+PeGb/inNh/4p1Yv+Md2T/jHdi/4x2Yf+M&#10;dmH/jXdi/4lzXv+Icl3/inRf/4x2Yf+SeWX/kHdj/492Yv+PdmL/j3Vk/4txYP+LcWD/j3Zi/5B3&#10;Y/+PdmD/kXhi/5N6ZP+Te2P/k3tj/5N7Y/+Wfmb/mYFp/5qCav+dhW3/nIRq/5yEav+dhWv/nIRq&#10;/5+GaP+jimz/pItt/6OKbP+lim3/pott/6eMbv+sj2//r5Jw/7CTcf+wlG//sJJu/7WXc/+4mnb/&#10;u5h4/7yYeP+6lnb/u5Rz/7uScv+9kG//vZBv/7yPbv+8jmz/uYtp/7eJZf+3imP/uIxl/7iNY/+5&#10;jmP/vpNm/8SZbP/MoXT/zaJ1/8qgcP/Oo3b/1Kl8/9atgf/PpXv/4LaO//nSq//30Kn/2q+M/8yk&#10;gf/AmHX/tYpn/7aIZP+3h2H/u4pi/7qJYf+8iGD/volf/76HXv/AiWD/wIlg/8CKXv+/iF//w4xj&#10;/8OMY/+/iF//vYdb/8CKXv/Bi13/w4pd/8SLXv/Gjl//wopb/7+FV/++g1f/vYBU/72AVP++gFf/&#10;vn9W/71+Vf+8e1P/u3dQ/7x4Uf+9eFH/vXhR/793T/+9dU3/v3VO/8B2T//AdU7/vXJL/8J0Tf/D&#10;dU7/xnRM/8Z1Sv/GdUr/yHdK/857T//PfFD/zXtM/817TP/Pe03/znpM/897TP/XhFL/1IFP/9J/&#10;Tf/UgU3/0H1J/9F+Sv/Rfkr/1YBK/9WASv/UgU3/14RQ/9aDT//SgUz/14ZR/9iIU//bjFT/3I1U&#10;/9uMU//cjVT/4JFY/9+TWf/glFr/4pVd/+OYX//kmWD/5Jlf/+WdYv/lnWL/5qBk/+mjZf/ppWb/&#10;66dm/+uqaP/sq2n/7q9s/++wbf/xtHP/8bZ0//G4df/yuXb/8bp3//K7eP/xvHj/8r17//G+fP/z&#10;wn//8L98//C/fP/wv3z/9MWB//XGgv/yxYT/8MOC//LEhv/yxof/9sqL//fOjv/zyor/9cyM//XO&#10;i//wyYb/8cqH//POiv/0z4v/9dCK//bRi//20Yv/89GK//PSi//y1Iz/9NeR//nemf/7453//ueh&#10;//7nof/44Zv/9+Ca//Timv/35Z3/+uig//nooP/97KT//+2j//zqoP/45pz/+eaa//jlmf/44pb/&#10;9+GV//Tekv/x2Y//8dmP//Hbkv/44pn//Oad//vlnP/345r/+uad//3spP/986v//ueh//Tclv/z&#10;1pD/8NGO//PSj//uy4n/7MaF/+zEhv/pwID/AAEA/wABAP8AAQD/AAEA/wABAP8AAQD/AAEA/wAB&#10;AP8AAQD/AAEA/wABAP8AAQD/AAEA/wABAP8AAQD/AAEA/wABAP8AAQD/AAEA/wABAP8AAQD/AAEA&#10;/wABAP8AAQD/AAEA/wABAP8AAQD/AAEA/wABAP8AAQD/AAEA/wABAP8AAQD/AAEA/wABAP8AAQD/&#10;AAEA/zAyL/9bOR3/WTcb/1c4G/9bOR7/Vzgc/1o4Hf9aOB3/Vzgc/1g5Hf9WNxv/VjYd/1g6IP9W&#10;OBz/Vjge/1g6Hv9VNxv/UzUb/1U3Hf9VNx3/Vjge/1k7If9ZOyH/WDgf/1g5Hf9aOx//WDkd/1g5&#10;Hf9YOiD/Wz0j/1g6IP9XOR//Vzkf/1g6IP9XOR//Vjge/1Y4Hv9VOh//Vzwh/1Y7IP9TOB3/Ujgd&#10;/1M5IP9SOB//UTce/1A2H/9RNyD/UDYf/081Hv9OMhz/TTMc/081Hv9PNR7/SzEa/0wyG/9KMR3/&#10;TDMf/0oxHf9KMR3/SC8b/0oxHf9HLRz/Ry0c/0ctHP9FKxr/Riwb/0UuHP9DLBr/RC8e/0IrGf9B&#10;Khj/RC0b/0QtG/9DLBr/Qywa/0EsG/9BLBv/Pywb/0EsG/9ELRv/Ri8d/0UuHP9GLx3/Ry0c/0gu&#10;Hf9ILxv/SzIe/0wzH/9LMh7/SjEd/0oxHf9PNB//UTYh/00yHf9JMBz/SjAf/0owH/9JLx7/TjQj&#10;/1E3Jv9WPSn/YUcw/2lNN/9yVDz/eVlA/4NhRv+IY0j/jGVI/5JmSf+dakv/om1N/6dxT/+rcUz/&#10;sXdR/7V6Uv+5e1T/vn9U/8B/Vf/Dg1f/yIVa/8qHWv/Lh1r/zYZa/8yFWf/OhVr/zINY/8qBVv/K&#10;gVb/yYBV/8l/Uv/LgVT/yYJU/8mFWP/Jhln/w4NV/8SEVv/GiFn/xYVV/8aGVv/EiFb/xYlV/8OK&#10;Vf/GjVj/wo1X/7+KVP+7hEz/sn9I/7F+R/+vfEX/rXpF/6d1QP+hcUD/n28//5ttPP+RZTj/iV4z&#10;/4ZcMv9+Vy7/dE4q/25MKf9sSyr/aEst/2lLL/9mSy7/Zkwx/2dNNP9nTzf/Zk03/2VPOP9iTjb/&#10;ZVE5/2VROf9nUzv/aFM+/2tWQf9xW0b/c11G/3NaRP9yWUP/b1ZA/21UPv9qVD3/aFI7/2ROOf9b&#10;RDL/VEEw/1E+Lf9OOyz/TTws/0s6Kv9LOir/Tjwu/007Lf9INij/RTMl/0QyJP9FMyX/SDYo/048&#10;Lv9LOCr/RjMl/0g1J/9LOCr/Sjcp/0c0Jv9GNCb/RjQm/0c1J/9HNSf/RjQo/0g2Kv9FNSj/RjYp&#10;/0U1KP9HNSn/Sjgs/0o4LP9NOy//STcp/0g2KP9KOCr/Szgq/0s4Kf9INSb/Szgp/0k2J/9NOin/&#10;Tzwr/047Kv9PPCv/UT4t/1E+Lf9PPCv/Tzwr/1M+K/9VQCv/V0It/1dDK/9XQyv/WEIr/1lDLP9c&#10;Qy//XUQw/2BFMP9eQy7/W0Ar/1tBMP9eRDP/WkMx/1tEMv9eRzX/XUg1/11IM/9eSTT/XUgz/11H&#10;Mv9aRTD/W0Qy/1lGNf9fSTv/YEo8/2BKPf9fSTz/W0g6/1xJO/9cSD3/WEg7/1hHPf9bSkD/WklB&#10;/1lIQP9ZSED/V0Y+/1VHPv9VRz7/VUc+/1RGPf9URz//VEc//1NGPv9TRzv/TUM5/1BGPP9SSDz/&#10;Ukg8/1NJPf9YTDz/WEw8/1pOPv9dUD//XlFA/2BTQv9eUUD/XVA//2JSQv9jU0P/ZFRE/2VVRf9l&#10;VUX/ZVVF/2RURP9mVkb/aVlJ/2hYSP9oV0f/aFdH/2lYSP9qWUn/a1pK/21cTP9rW0v/cGBR/3Vl&#10;Vv+DcmL/jXxs/5B9bv+LeGn/h3Rl/416a/+Wg3L/nIVz/5qFcv+Uf2z/jHdk/4t2Y/+IdmL/iXdj&#10;/4t2Y/+Md2T/jHdi/4t2Yf+JdF//i3Zh/4x3Yv+SfGf/kXtm/5J4Z/+QdmX/kHZn/4l0Y/+JdGP/&#10;jHVj/453Zf+Md2L/jnlk/5J9aP+Pe2P/kHxk/5R+Z/+Ufmb/loBo/5iCav+bhW3/m4Vt/5qEbP+c&#10;hm7/m4Zr/56GbP+giG7/oopw/6iOc/+li3D/pIpv/6WMbv+qj3H/rZNy/7CTcf+xlHL/sJNx/7WY&#10;dv+5m3n/upl6/7yZe/+6l3n/vJd6/72Wef+6k3L/upNy/7uScv+5kW7/vZBv/7qOa/+6jmn/uo5p&#10;/7iOZv+4jmb/vpNp/8KXbP/JnnP/yp90/8abcP/Oo3j/1ap//9itgv/TqYH/4riS//bPqP/yyqb/&#10;3LSR/8+nhP+8lHH/soZj/7eJZf+3h2H/uYdi/7yIYf+9h2H/vYdh/76HXv/AiWD/wYph/8GKYf/B&#10;imH/xI1k/8KLYv/AiWD/v4ld/8GLX//DjV//xIte/8KJXP/FjF//woha/7+EWP+9gFT/vH9T/72A&#10;VP+/gFX/v4BX/7x9VP+8e1P/u3dQ/714Uf+8d1D/vndN/753Tf/Adk//wHdO/791Tv+/dE3/vXJK&#10;/8ByS//Cc0r/w3RJ/8Z1Sv/GdUr/yXhL/859UP/NfE//zHtM/858Tf/OfE3/y3lK/8x6S//Tf1D/&#10;0X9P/857Sf/Oe0n/y3hE/816Rv/Tfkj/1oFL/9V/TP/WgE3/2YNQ/9aDT//UgU3/14ZR/9mIU//c&#10;jVX/3Y5W/9qLU//cjVT/3o9W/9+TWf/hlVv/4pZc/+SZX//kmV//5Jlf/+ScYf/jm2D/5Jxh/+ag&#10;Yv/opGP/66dm/+ypZf/rqmb/7axo/+6vav/wsWz/8LNw//G2cv/wt3L/8Ll2//G6d//xunf/8bx6&#10;//K9e//yv33/8L17/+69ev/wv3z/8sN///LDf//xwn7/7sGA/+7Agv/yxIb/9cmK//bKi//0yIn/&#10;88qK//jPjf/xyof/8MmG//PMif/1zov/9dCK//bRi//20Yv/8M6H//DPiP/y0Yr/9deP//jck//5&#10;3pf//OSc///ooP/6453/9t+Z//fgmv/25Jz/+eef//rooP/76qL//Oqg//zon//65p3/+eaa//fk&#10;mP/34ZX/+OKW//bfk//y2I3/8tiN//DVjv/x2ZH/+uKa//nhmf/03pX/+OKZ//zmnf/+8Kf//ueh&#10;//bemP/02ZT/8dKP//HQjf/tyoj/7ceG/+zFhP/owYD/GwAA/wABAP8AAQD/AAEA/wABAP8AAQD/&#10;AAEA/wABAP8AAQD/AAEA/wABAP8AAQD/AAEA/wABAP8AAQD/AAEA/wABAP8AAQD/AAEA/wABAP8A&#10;AQD/AAEA/wABAP8AAQD/AAEA/wABAP8AAQD/AAEA/wABAP8AAQD/AAEA/wABAP8AAQD/AAEA/wAB&#10;AP8AAQD/AAEA/1w6Hv9XOBv/Vzgb/1c4HP9WNxv/VTYa/1g5Hf9XOBz/VTYa/1c4HP9WNxv/VTcd&#10;/1g6IP9VNx3/VTcd/1U3Hf9TNRv/UzUb/1Q2HP9VNx3/VTcd/1g6IP9YOiD/WDgf/1g4H/9YOB//&#10;WDgf/1g4H/9YOB//WDog/1g6IP9XOR//Vzkf/1c5H/9XOR//Uzgd/1M4Hf9UOR7/VTof/1U6H/9S&#10;Nh7/UjYe/1E1Hf9SOB//Ujgh/00zHP9QNh//TzUe/081Hv9MMhv/TDIb/04zHv9OMx7/TTId/0sy&#10;Hv9KMR3/SjEd/0oxHf9ILxv/Ry4a/0ctHP9GLBv/RSsa/0ctHP9GLBv/Riwb/0UrHP9CKBf/Qy4d&#10;/0ItHP8/Khn/Qy4d/0ItHP9BLBv/QS4d/z8sG/8/LBv/Pywb/0AtHP9AKxr/Qy4d/0UuHP9GLx3/&#10;Ri8d/0guHf9GLx3/TDMf/0syHv9JMBz/STAc/0oxHf9OMx7/TjMe/0ovGv9ILh3/SjAf/00zIv9J&#10;Lx7/SzEg/1E3Jv9WPCv/YEYv/2dLNf9zVT3/elpB/4NhRv+HYkf/i2RH/49mSP+ca0v/n21M/6dx&#10;T/+qc03/sXdR/7d8VP+4fVX/v4BV/8CBVf/Dg1X/xYVX/8qHWv/Oh1n/zodZ/82GWv/NhFn/zINY&#10;/8mAVf/If1T/yX9S/8d+Uf/If1L/xoJV/8OAVf/BgVX/v4BU/8WGWv/FiFn/woVW/8KFVv+/h1b/&#10;vIRT/7yEUf+9iFT/vIdT/7eETf+xfkn/rXtG/6l6Rv+mdkX/onJC/5lrOv+XaDr/k2c4/5NmPP+I&#10;XjT/f1gx/3tVMf91UzD/bUwr/2pJKv9lRin/ZUot/2VLMP9iSC//ZEw0/2VPOP9mUDn/Ykw3/19K&#10;Nf9jTjn/Yk04/2VQO/9mUTz/X0o1/15JNP9jTjn/alQ//2lTPv9pUzz/aFI9/2ZQO/9kTjn/ZE45&#10;/1xHNP9SPy7/Tj0t/0s6Kv9LOir/Rzco/0U1Jv9DMyT/RjYp/0c3Kv9DMyb/Pi4h/0AwI/9BMST/&#10;RjQo/007L/9INir/QjAk/0QyJv9GNCj/QjAk/0EvI/9BMST/QjIl/0MzJv9DMyb/QzMm/0Q0J/9C&#10;MiX/QzMm/0MzJv9GNin/RjQo/0QyJv9GNCj/QzEl/0QyJv9HNSn/SDYo/0UzJf9CMCL/RDIk/0U0&#10;JP9JOCj/Sjkp/0k4KP9LOir/Sjkp/0g3J/9JOCj/STgo/0k4KP9LOir/Tz4s/008Kv9MOyn/Tjwo&#10;/08+LP9QPSz/UD0s/1M+Lf9TPi3/Uz4t/1U/Mf9VQjP/VEEy/1RDM/9UQzP/UkIy/1NDM/9UQzH/&#10;VEMx/1ZFNf9VRTX/V0Y2/1lIOP9aSDz/Wkg8/1xKPv9dS0H/Wkg+/1hHPf9bSkD/V0lA/1dJQP9a&#10;S0T/WUpD/1ZHQP9XSkT/V0pE/1dKRP9YS0X/WEtF/1dKRP9YS0X/U0hC/1RKQf9VS0L/UEY9/1JI&#10;Pv9SSj//T0c8/1NJPf9WTED/Vk0+/1lNPf9dUD//YFNC/2BTQv9gU0L/XlFA/2BTQv9iVUT/ZFdG&#10;/2VYR/9kV0b/ZVhH/2ZZSf9mWUn/aFtL/2daSv9nV0j/aFhJ/2lZSv9rW0z/a1tM/2xcTf9qXU3/&#10;bWBQ/3NmVv+Ac2L/j39v/5KCcv+Hd2f/g3Nj/4p6av+ci3n/p5WB/6yXhP+ijXr/kH5q/4p4ZP+D&#10;dGH/iXpl/4t8Z/+LfGf/jH1o/4x9aP+LfGf/i3xn/4t5Zf+Qe2j/kHto/5B5Z/+OeWj/jnlo/455&#10;aP+MeWr/i3po/4x6Zv+Memb/kH5q/49/aP+Ofmf/kX9p/5WDa/+UgGj/loJp/5mFbP+ciG//nIhv&#10;/5uHbv+diXD/nIhv/5uFbf+dh2//oIpy/62Vff+ljXX/oYlv/6SKb/+pjnH/rJFz/66Uc/+0l3f/&#10;sJNz/7SXd/+6m3z/uZp7/7yafv+9mn7/vpt//7uYfP+3lHj/t5J3/7iTdv+5knX/uZJx/7iQbf+5&#10;kW7/u5Bt/7mOa/+5j2n/vZNr/8KWb//FmnD/xptx/8SZbv/LoHX/1ap//9itg//Zr4f/5buV//fP&#10;q//0zKj/3riU/82lgv+5kW7/tYlm/7eJZf+5iWP/vIpl/72JYv+6hl//vIZg/7+IYf/AiWD/wYph&#10;/8GKYf/DjGP/x5Bn/8CJYP++h17/wYtf/8SOYv/Fj2H/woxe/8CHWv/BiFv/wYZa/7+EWP+9gFT/&#10;voFV/7+AVf+/gFX/v4BX/7t8U/+8e1P/u3dQ/714Uf+7dk3/vHVL/8B3Tv/Ad07/wXhP/8B3Tv/A&#10;dU3/vnNL/8FySf/Cc0r/xndM/8d2S//GdUj/ynlM/859UP/NfE//zHtM/818Tf/OfE3/y3lK/8x6&#10;S//OfEz/znxM/9F+TP/Oe0n/zHlH/857R//Sf03/1oBN/9aATf/XgU7/2YNQ/9aDUf/Vgk7/14RQ&#10;/9iHUv/bilP/3I1V/9uMVP/cjVX/3o9W/96RWf/glFr/5Jhe/+OYXv/jmF7/4ppf/+ScYf/knGH/&#10;5p9h/+agYv/qpWT/6aZi/+uoZP/tqmb/7apm/+qpZf/trGj/665r/+6xbv/us2//8Ldy//G4df/w&#10;uXb/8rt6//K9e//wvXv/8L17/+28ef/zwn//8sF+//DBff/wwX3/8cF///DChP/yxIb/8sSG//LE&#10;hv/xxYb/9sqJ//nNjP/1zIr/8smH//PMif/zzIn/9s+K//jRjP/20Yv/8cyG//HPiP/004z/99aP&#10;//bYkP/22pH/+N2W//3lnf/75J7/+OGb//ninP/35Z3/+eef//vnnv/7557/+eWc//rmnf/76Jz/&#10;+OWZ//vlmv/44pf/++WZ//rjl//02o//9NqP//PXjv/x1Yz/+N2W//rglf/03JL/99+V//jil//+&#10;6qH//uag//bemP/225b/89WP//DPjP/uy4n/7ceG/+vEg//pwn//5bx6/w8AAP8AAQD/AAEA/wAB&#10;AP8AAQD/AAEA/wABAP8AAQD/AAEA/wABAP8AAQD/AAEA/wABAP8AAQD/AAEA/wABAP8AAQD/AAEA&#10;/wABAP8AAQD/AAEA/wABAP8AAQD/AAEA/wABAP8AAQD/AAEA/wABAP8AAQD/AAEA/wABAP8AAQD/&#10;AAEA/wABAP8AAQD/WToe/1o7H/9XOBz/Vzgc/1U2Gv9ZNx7/WTce/1Y2Hf9VNRz/VTUc/1U1HP9V&#10;NRz/UzUb/1U3Hf9TNRv/UzUb/1E2G/9SNBr/UzUb/1I0HP9VNR7/VDQd/1U1Hv9VNR7/VjYf/1c3&#10;Hv9WNh3/VDQb/1g4H/9VNRz/VjYd/1k5IP9YOiD/Vjge/1Y4Hv9UOR7/Uzgd/1I2Hv9TNx//VDoh&#10;/1I2Hv9ONBv/UDYd/1E1Hf9RNyD/VDgi/00zHP9MMhv/TTMc/04yHf9KLxr/SzAb/04zHv9OMx7/&#10;SzAb/0swG/9KMR3/SC4d/0owH/9HLRz/RC0b/0UuHP9CKxn/Qywa/0IrGf9BKhj/QCsa/0ArGv89&#10;KBf/QCsa/0ArGv9AKxr/QC0c/z0qGf86KRf/Pi0d/zkoGP87Khr/Pi0d/z8sHf87KBf/QCsa/0Es&#10;G/9ELx7/RzAe/0UuHP9ELRv/RzAe/0owH/9HLRz/Ry4a/0syHv9LMh7/SjEd/0ovGv9KMR3/SzEg&#10;/0sxIP9KMB//SDEf/0w1I/9ROij/XUMs/2ZMNf9yVDz/elpB/4JgRf+GY0f/iGNI/45lR/+Yakn/&#10;nm1M/6NuTP+pc0//r3hR/7N5Uf+3flP/v4JV/8GDVP/Dg1P/yIZW/8iEU//MhlX/zYdW/8uDU//K&#10;gVT/x35R/8V8T//FfE//wnlM/8F6TP/DfE7/wH1S/75+Uv+9flP/vH9T/72AVP+9gFT/v4RY/8CH&#10;Wv+8g1b/uYNU/7eDU/+0gFD/rntM/6p3SP+mdkb/oXNC/5tvQP+Xaz7/kWY7/41iN/+JXzX/glsy&#10;/31WL/91UzD/ck8v/2tKK/9nSCv/Zkgs/2BFKv9eRCv/V0Eq/1VBKf9XQi3/VkQu/1hGMP9ZRzP/&#10;WEYy/1lHM/9bSTX/WUcz/1dFL/9XRS//U0Et/1RCLv9XQi//WkUy/1xHNP9hSjj/Yks5/11INf9a&#10;RTL/Wkc2/1lGNf9NPCz/SDYo/0MzJP9ENCf/QjQn/z0vIv87LyP/Oi4i/zktIf86LB//OCod/zkr&#10;Hv8/LyL/RTUo/0o6Lf9INir/QjAk/z8tIf9AMCP/Pi0j/zsqIP85KyD/PjAl/z0vJP83KR7/OCof&#10;/zkrIP84Kh//PC4j/zwuI/87KiD/OSsg/z0sIv8+LSP/Pi0j/zkrIP88LiP/PC4j/zwwJP88MCL/&#10;Oy8h/z0vIv9CNCf/QDIl/0ExIv9AMCP/QjAk/0EvI/9BMST/RjYp/0k5LP9MPC//RjYn/0Y5Kf9G&#10;OSn/RjYn/0o6K/9JOSr/Sjor/0o4Kv9MOi7/Szkt/048MP9NPTD/Sjot/00/Mv9PQTT/TEAy/0s/&#10;Mf9PQzP/U0Y2/1JGOP9SRDf/UUU3/1VJPf9VRz7/VUc+/1hKQf9bTUT/V0lA/1dJQP9bTUT/WEtF&#10;/1pNR/9bTUr/W01K/19RUP9gUlH/XlNR/1pPTf9YT0r/WE9K/1dOSf9YT0r/Vk1I/1hNR/9XTkf/&#10;Vk1G/1VMQ/9US0L/VExB/1ZOQ/9UTEH/VkxA/1tPP/9dUD//YFNC/15RQP9eUUD/YlVE/2RXRv9k&#10;WUf/ZFlH/2RYSP9kW0z/ZFtM/2ZcUP9mXFD/aFxO/2ldT/9pW07/bFxP/25eUf9vX1L/b19Q/3Bg&#10;Uf9wY1P/cmVV/3dqWf+CdWT/jH9u/4x/bv+Femj/h3pp/4+Cb/+ml4L/sZ+J/7Wjjf+0ooz/pZN9&#10;/5iGcP+SgGz/i3xn/4l9Z/+MgGr/jIBq/4l9Z/+Lf2n/jYFr/45/av+OfGj/kH1s/5B9bP+QfWz/&#10;kn9u/5J/cP+Rfm//j35s/4x9av+MfWr/i39p/4+Dbf+Og23/j4Bp/5GCa/+RgWj/loVr/5iHbf+Z&#10;iG7/m4pw/52Mcv+fjnT/no1z/52JcP+fi3L/o412/6eRef+lj3f/qJB4/6aOdv+pjnP/q5Bz/7KV&#10;d/+1mHr/tJd5/7SXef+1mHr/tpl7/7mafv+6mH3/u5l+/8Ceg/+7mX7/uZd8/7qYff+3lHj/tpF2&#10;/7WQc/+4kXD/t45u/7aOa/+8j27/v5Nw/8GVcv+/k27/v5Ns/8aZcv/HmnH/zJ92/9WqgP/Yrob/&#10;68GZ//zVrv/60q7/3riU/8Wfe/+zjWn/tYlk/7iLZP+6imL/u4ph/7iHXv+5hV3/vIdd/8CLYf+/&#10;iF//wIZe/8GHX//EjmL/yZNn/8GMYP+9iF7/w45i/8WQZP/FkWL/w41f/7+JW//CiVz/wYhb/72C&#10;Vv++gVX/v4JW/7+AVf+/gFX/vX5T/7t6UP+6eU//u3dQ/714T/+9dkz/vHVL/8B3Tv++dUr/wnVL&#10;/8N2TP/Ddkr/wnNI/8R1Sv/GdUj/yHdK/8h2R//HdUb/zHpL/858Tf/NfE3/y3pL/8t6S//KeUr/&#10;yXdI/817TP/Rf0//04FP/9OATP/Oe0f/zntH/9B7Rf/SfUf/1H5L/9aATf/XgU7/2YNQ/9yGU//Z&#10;hlT/14RQ/9eEUP/Yh1D/2YhR/9qLU//bjFT/24xU/9uOVv/gk1v/4JRa/9+UWv/kmV//5Zpg/+Sd&#10;X//lnmD/5J1f/+WfYf/oo2D/5aJe/+mmYv/rqGT/6qdj/+2qZv/sq2f/7a5p//CxbP/rrmv/7bJw&#10;/++1df/vtXb/7bZ2//K7e//xu3v/77x7/+69ev/ywX7/7757//HBf//0xIL/8sKC//HBgf/xwYP/&#10;7sCC//PFh//xxIP/7sGA/+q9fP/yxYH/8seD//LHg//uxoH/8sqF//HJhP/xyoX/8MuF//LQiP/2&#10;1Iz/9dWM//nYkf/114//9NiP//ndlP/85Jz/+uSb//rkm//65Jv/++Wc//vnnv/86Z3/+OWZ//fk&#10;l//55pn/++WZ//zmmv/75Zn//eaa//rjl//x1Yv/8NSK//bYkP/114//9dmQ//relf/535T/+uKY&#10;//zkmv/955z/++Ob//jdlv/325L/89WP/+zOiP/ryYL/7smD/+3Igv/ux4L/5L14/+K6df8kAAD/&#10;AAEA/wABAP8AAQD/AAEA/wABAP8AAQD/AAEA/wABAP8AAQD/AAEA/wABAP8AAQD/AAEA/wABAP8A&#10;AQD/AAEA/wABAP8AAQD/AAEA/wABAP8AAQD/AAEA/wABAP8AAQD/AAEA/wABAP8AAQD/AAEA/wAB&#10;AP8AAQD/AAEA/wABAP9XOBz/Vjcb/1k6Hv9XOBz/Vjcb/1Y2Hf9cOiH/WDgf/1U1HP9VNRz/VTUc&#10;/1U1HP9UNhz/VTcd/1Y4Hv9SNBr/UTMZ/1I0HP9SNBz/UzUd/1M1Hf9VNR7/VDQd/1MzHP9WNh//&#10;VjYf/1Y2H/9WNh//VDQd/1U1Hv9UNB3/VjYd/1g6IP9WOB7/UzUd/1U3H/9TNx//UjYe/1E1Hf9R&#10;Nx7/Uzkg/1E3Hv9QNBz/UDQe/08zHf9SNiD/Uzch/0swG/9KLxr/TTId/00yHf9KLxr/SzAb/00y&#10;Hf9NMh3/SjEd/0gvG/9ILxv/Ry0c/0guHf9ELRv/Qywa/0MsGv9AKRf/Qi0a/0MsGv9CKxn/QCsa&#10;/z8qGf88Jxb/PyoZ/0ArGv8+Kxr/PSob/zsqGv87Khr/Pi0d/zgnF/85KBj/Pi0d/0AtHv9BLBv/&#10;QCsa/0ArGv9DLh3/RC8e/0QtG/9DLBr/RS4c/0cwHv9GLx3/Ry4a/0oxHf9KMR3/SS4Z/0kuGf9M&#10;Mx//SzEg/0kvHv9JLx7/SjAf/0kyIP9RNyb/XEIr/2ZKMv9wUjr/dlY9/4FfRP+FYkb/iGNG/41m&#10;Sf+XaUj/nGtL/59tSv+nclD/rXdR/7B5UP+2fVL/vIJU/76BUv/CglL/xoRU/8SAUf/GglH/y4VU&#10;/8aAT//Ff07/w3xO/8J7Tf/Ce03/v3hK/7t4S/+7eEv/tXZL/7R1Sv+zdkr/sHVL/7R5T/+1elD/&#10;t35T/7h/VP+0f1P/s35S/616T/+oeEr/o3NF/59wQv+ccEP/mW5D/5FoPP+NYzn/iWI5/4JcN/9+&#10;WDP/dVMu/3FPLP9rSiv/Z0gr/2FDJ/9cQSb/XEIp/1k/KP9ZQCr/Uz4p/1A+KP9TQSv/U0Qv/1BB&#10;LP9RQi3/UEEs/1dFMf9XRTH/UkAs/1A+Kv9UQi7/U0Et/1A/Lf9NPCr/UT4t/1E+Lf9TQC//WEU0&#10;/1ZDMv9UQTD/VUIx/1dENf9FMyX/Oiob/zwsH/85Kx7/OS0h/zktIf83LSP/NCog/zYqHv83Kx//&#10;NScc/zUnHP85KyD/RDMp/0c2LP9EMyn/Py4k/zsqIP85KyD/Nyke/zUnHP81Jx7/OCsj/zcpIP80&#10;Jh3/NScc/zUnHv81Jxz/OCof/zosIf85KyD/OSsg/zkrIP85KyD/OSsg/zYoHf82KB//Nysf/zct&#10;I/83LSP/Mige/zYsIv87LyP/OCwg/zgqH/84Kh//Oiwh/zwuI/89LyT/PzEm/0I0Kf9FNyz/QDIn&#10;/0E1J/9CNij/QjYo/0M3Kf9DNyv/RTcs/0Y4Lf9HOS7/SDov/0o8Mf9MPjP/RTcs/0c7L/9MPzf/&#10;SkA2/0k/Nf9KQDb/S0E3/01DOf9PRTv/UEY9/1VLQv9SR0H/UkdB/1ZLRf9ZTkj/Wk1H/1xPSf9d&#10;Ukz/XFFN/1xTTv9aUUz/WlBO/1xSUP9eVFL/XlZT/1xUUf9ZUU7/V09M/1hQTf9aUUz/XVRP/19W&#10;Uf9cU0z/WlFK/1lQSf9VTkT/VUxD/1ROQv9UTEH/Vk5B/1pQRP9fU0P/YVRD/2BTQv9hVEP/YldF&#10;/2RZR/9lWkj/ZVxN/2ZfT/9nX1L/ZV1Q/2VdUP9nX1L/amBU/2thVf9uYFP/bmBT/3BiVf9yYlX/&#10;dGRX/3NjVv9zZVj/c2dX/3NnV/9+c2H/iX5s/46Dcf+Jfmz/h3xo/4uAbP+eknz/qJyG/7Wljv+6&#10;qpP/rZ2G/6CQef+ThG3/jYFr/42Ba/+MgGr/jIBq/46CbP+Ogmz/joJs/4+Dbf+PgG3/koNw/5SD&#10;cf+TgnL/koFx/5OCcv+SgXH/jHxs/4l8a/+Mf2z/kINw/5KHcf+QhW//kIRu/5OEbf+Tg2r/mIhv&#10;/5mJb/+YiG7/nIxy/5yMcv+fj3X/oJB2/56OdP+gjnb/n411/6KQeP+hj3f/opB4/6SQeP+nj3f/&#10;qZF5/6ySd/+vlXr/sph9/7OZfv+vlXr/spd8/7iagP+4moD/u5uC/72dhP+7m4L/u5yA/7ubgv+6&#10;mH3/uJR6/7eTef+2kXb/tY5x/7eQc/+5kHD/vpFw/8GUc//AlHH/wpZx/8aadf/Dl3L/x5t0/86i&#10;e//TqYH/68Sb//7btf/20Kz/27WR/8Sgfv+3kW3/topl/7iLZP+5iWH/t4he/7aFXP+6hl7/vIle&#10;/72IXv+/iV3/wIZe/8CHXP/Ei2D/x5Fl/8ONYf/Ai1//wo9k/8OOYv/Cj2L/wY1e/7+LXP/Bi13/&#10;v4ld/7uCV/+8gVf/v4FY/75/Vv++f1T/u3xR/7p5T/+4d0//unZP/7t2T/+8dEz/vHRM/710S/+9&#10;dEv/wnlQ/8F4Tf/CdUn/wnVJ/8V3Sf/Id0r/yHdI/8d1Rv/KeEn/zXtM/817TP/OfEz/zHpL/8l3&#10;SP/Jd0f/yXdH/8p4SP/Rf03/04JN/9SBTf/PfEj/zntH/9J9R//VgEr/1H5L/9iCT//YhVP/2odV&#10;/9yJV//ciVX/2YZS/9aETP/Xhk//2IdP/9iJUf/ai1P/1odP/9WIUP/dkVf/249V/92RVf/imFv/&#10;45lc/+SaXf/jnF7/5J1f/+WeXv/nol//6KNg/+ekYP/koV3/56Rg/+6rZ//uq2f/7q1p//CxbP/s&#10;r2z/7bBv/++zdP/vs3X/77V2//O5ev/vuHj/7Ld1/+y5d//uu3n/7r16//PCgP/1xYP/88OD/++/&#10;gf/tvX//7Lx8//HBgf/0xIL/8MB+/+u+ff/zxoL/88iE//LHg//xxoL/88uG//HJhP/xyoX/78iD&#10;//POiP/0z4j/9NKK//bWjf/z04r/89WN//jakv/85Jz//eWd//zknP/65Jv/+OKX//vlmv/+6J3/&#10;/Oaa//fhlf/445T/+eSV//nklf/55JX//eaY//jhk//v1If/79GI//TWjf/004z/7tCI//fZkP/6&#10;3pT/++OZ//7onf/+6qH//eWd//nel//22pH/8tSM/+7Nhv/qyIH/7ciC/+rEff/qxH3/5b94/+O7&#10;dv/it3P/AAEA/wABAP8AAQD/AAEA/wABAP8AAQD/AAEA/wABAP8AAQD/AAEA/wABAP8AAQD/AAEA&#10;/wABAP8AAQD/AAEA/wABAP8AAQD/AAEA/wABAP8AAQD/AAEA/wABAP8AAQD/AAEA/wABAP8AAQD/&#10;AAEA/wABAP8AAQD/AAEA/1k6Hf9XOBz/Vzgc/1k6Hv9XNx7/VDQb/1Q0G/9YOB//WDgf/1Q0G/9U&#10;NBv/VDQb/1IyG/9TNR3/Vjgg/1Y4IP9TNR3/UjQc/1M1Hf9TNR3/Vjgg/1Q2Hv9SNBz/VDQd/1Q2&#10;Hv9WOCD/UzUd/1M1Hf9TNR3/UzUd/1I0HP9TNR3/UzUd/1U3H/9UNh7/TzMb/1E1Hf9SOB//Ujgf&#10;/1A2Hf9ONBv/UDYd/1E3Hv9RNR//TzMd/1A0Hv9QNh//TjMe/00yHf9OMx7/TzQf/04zHv9LMBv/&#10;TjMe/0syHv9JMBz/SS8e/0kvHv9HLRz/Qywa/0UuHP9ELRv/Qywa/0IrGf9BKhj/QSwZ/0ItGv8/&#10;LBv/Pisa/z0qGf86Jxb/Pisa/z0qG/89Khv/OCcX/zkoGP87Khr/PSwc/zopGf86KRn/Oyoa/z8s&#10;Hf9AKhz/QCoc/0ItHP9DLh3/Qi0c/0EsG/9BLBv/RS4c/0YvHf9HMB7/SC4d/0oxHf9KMR3/Ry4a&#10;/0csF/9KMB//SjAf/0guHf9ILh3/SjAf/0owH/9QNiX/WkAp/2VJMf9vUTf/dlc7/4JgRf+FYkb/&#10;hmFE/4xlSP+VZ0b/m2pK/59tSv+kck//rnpT/7B7Uf+zfVH/uYFS/7l/T/+9gFH/wIBQ/8KAUP/G&#10;glP/xYFS/8J+T//EfU//wXpM/716Tf+7eEv/t3RH/7l2S/+2dkr/tHdL/7N2Sv+uc0n/rXNL/7F3&#10;T/+veE//rndO/612Tf+pdU3/pnVM/6JxSP+dbkT/l2pA/5RpPv+RaDz/jGU6/4diOP+DXjT/flw3&#10;/3dVMv9xUC3/bUwr/2dIKf9hQyf/W0Al/1Y8I/9TOiT/UDcj/1A6Jf9SPSr/Tz0p/089Kf9OPCj/&#10;TD0o/0s8J/9MPSr/TD0q/0w9Kv9KOyj/STon/0g5Jv9JOif/SDkm/0Q0JP9GNSX/RTQk/0MyIv9E&#10;MyP/SDcn/0k2J/9INSb/RzQl/0MyIv87KR3/OSkc/zkrIP81KR3/LSMZ/ysiGf8vJh3/LyYd/zAm&#10;Hf8zJh7/MyYe/zEjGv8zJRz/Nigf/zosI/86LCP/Nykg/zMlHP80Jh3/MyYe/zIlHf8yJR3/NCcf&#10;/zMmHv8yJR3/MiUd/zAmHf8vJRz/MCYd/zIoH/8zKSD/Migf/zcqIv83KiL/NCcf/zQnH/80Jx//&#10;Migf/zQqIf8xKB//LyYd/zkvJv86MCb/NCog/zYqHv84LCD/Nyoi/zgrI/86LSX/Oi0l/z0wKP8+&#10;MSn/OS8m/zsxKP86MSj/OjEo/z00K/9ANi3/QTcu/0M5MP9BNy7/RDox/0c6Mv9GPDP/RDox/0Y8&#10;M/9JPjj/SUA3/0g/Nv9GPTT/SUA5/0xDPP9PRj//UEdA/1JJRP9RSkT/VE1H/1dQSv9YUUv/Vk9J&#10;/1pRTP9bVE7/X1dU/2BYVf9ZVFD/W1ZS/2BbWP9eWVb/YFtY/2BbWP9dWFX/W1ZS/19XVP9iWlf/&#10;YVpU/2NaVf9hWFP/XlVO/1tUTP9YUUn/V1BG/1VORP9VT0P/V09E/1pSRf9dVEX/X1ND/2FVRf9l&#10;Wkj/ZVpI/2JaR/9kW0z/Z2BQ/2tkVP9qZFb/amRW/2ZgVP9oYlb/bGRZ/2tjWP9wZFj/cmZa/3Vn&#10;XP91Z1z/dmhd/3VnWv92aFv/dmpc/3ltXf+Femj/jYJw/5eMev+QhXP/iH1p/4d8aP+XjHj/npN9&#10;/6qfif+2qpL/sqaO/6WZgf+UjHX/jYVu/42CbP+Kf2n/joJs/5SIcv+RhW//kIRu/5eLdf+ShXL/&#10;k4Zz/5SHdP+Uh3b/k4Zz/5SEdP+UhHT/kYRz/4+Cb/+ThnP/lYh1/5SHdP+ViXP/lYZv/5WGb/+W&#10;iG7/mYtx/5aIbf+Vh2z/m41y/5yOc/+bjXP/npB1/6CSeP+glHr/n5N5/5+Te/+dkXn/opN8/6KT&#10;fP+lk3v/qZV9/6eTe/+rlX3/rpiA/7Gbg/+vmYH/spqC/7Wbgv+4noX/u5+H/7ebg/+4nIT/uJ2C&#10;/7meg/+7nYP/upqB/7qYf/+4lHr/uZR6/7iTeP+7lHf/vZVy/8ObeP/AmHX/xZl2/8qee//InHf/&#10;yp55/8+jfP/Qpn7/4ruS//jSrf/tx6L/472Z/8ymgv+2jmr/s4dg/7aJYP+4iV//todb/7eGW/+7&#10;iF3/vYpf/76JXf/BiF3/wIdc/8GIXf/CiVz/wolc/76IWv++iFr/wIxd/8CNYv/AjWL/votg/76L&#10;YP++i2D/vIdb/7qEWP+7glf/u4BW/71/Vv+8fVL/vH1S/718Uv+7elD/u3dQ/7t2T/+6dU7/vXVN&#10;/7tzS/+9dkz/wnlQ/8F4Tf/Adkn/w3ZK/8R2SP/GeEr/yHdI/8Z1Rv/LeUr/0X9P/899Tf/OfEz/&#10;y3lJ/8d1Rf/HdUX/yXdH/8h2RP/PfUv/1YRP/9aFUP/UgU3/0X5K/9F+Sv/Rfkr/0X5M/9iFU//c&#10;iVf/3otZ/9uIVv/ah1P/2YZS/9mHT//Yh1D/14ZP/9iHUP/bjFT/2YpS/9qLU//ej1b/14tP/96S&#10;Vv/hlVn/4ZVZ/+KYW//jmVz/5Jpb/+KbW//nomH/6aRh/+ilYf/koV3/6qdj/++saP/xrmr/7q1p&#10;/++wa//wsWz/77Jx/++ycf/usnP/77N0/++1df/rtHP/77h3//C7ef/vunj/6rd1//G+ff/0w4H/&#10;9MSG//TEhv/1xYf/8sKE/++/f//vv3//7799//DAfv/xxID/8sWB//DDf//wxYH/9cqG//LKhf/z&#10;y4b/8suG//POiP/wy4T/886H//XTi//00or/9NSL//bYj//84Zr//uSZ//7mnP/745n/9NyS//jg&#10;lv/645f/++SW//jhk//235H/9+CQ//fikf/445L//eaW//vklv/2247/9NeL//LSif/ry4L/6smC&#10;/+/Phv/y1Iv/+NyS//3lm///6Z7//uac//rglf/12ZD/8tSM//HQif/ty4P/68Z//+fBev/lv3j/&#10;58F6/+S8dv/juHT/Sz0j/wABAP8AAQD/AAEA/wABAP8AAQD/AAEA/wABAP8AAQD/AAEA/wABAP8A&#10;AQD/AAEA/wABAP8AAQD/AAEA/wABAP8AAQD/AAEA/wABAP8AAQD/AAEA/wABAP8AAQD/AAEA/wAB&#10;AP8AAQD/AAEA/wABAP8AAQD/XT4h/1s8H/9XOBz/VTYa/1k5IP9YOB//VDQb/1MzGv9XNx7/VjYd&#10;/1IyGf9SMhn/UzMc/1EzG/9SNBz/UzUd/1M1Hf9SNBz/UjQc/1I0HP9SNBz/VDYe/1M1Hf9RMh3/&#10;UDEc/1AxHP9RMh3/UTId/1AxHP9SMx7/UzUd/1M1Hf9TNR3/UjQc/1M1Hf9QNBz/TzMb/1E1Hf9S&#10;OB//Ujgf/040G/9NMxz/TzUe/1E3IP9RNyD/TDIb/081Hv9PNB//TTId/00yHf9NMiH/TTIh/0wx&#10;IP9LMh7/SzEg/0kvHv9FLhz/RS4c/0UuHP9CKxn/QisZ/0QtG/9CLRr/Pisa/0EsGf9CLRr/Pisa&#10;/0ArGP8/LBv/Pisa/zsoF/86Jxb/PSob/zsqGv85KBj/OCcX/zgnF/85KRn/PSwc/zsqGv86KRn/&#10;Oyoa/zsqGv88KRr/Pisc/0EsG/9BLBv/Qy4d/0EsG/9CLRz/RS4c/0YvHf9IMR//RzAe/0kvHv9K&#10;MR3/SC8b/0YtGf9ILh3/SjAf/0ctHP9HLRz/SC4d/0kvHv9PNiL/WD4n/2JGLv9rTTP/dFU5/35c&#10;Qf+AXUH/g15B/4liRf+VZ0b/m2pK/59uTf+kck//rXlS/7F8Uv+zflL/uIBR/7d/UP+4fk7/vH9Q&#10;/76AUf/AgFL/vn5Q/719Uf+9ek//vHlO/7l5Tf+0dEj/sHBE/7BxRf+xckf/sHVL/6xzSP+qcEj/&#10;q3RL/6p0Tv+qdE7/pnJL/6NvSP+cbET/m2tD/5ZpQP+TaD7/jmQ6/4pjOv+GYTf/f1w2/3paNP93&#10;VzH/dFMw/2pMKv9nSCn/Y0Yo/2BCJv9YPiX/Uzki/1E4JP9OOCP/RzIf/0g1JP9LOij/TDsp/0s6&#10;KP9KOSf/SDcl/0Q1Iv9GNyT/Rzcn/0Q0JP9BMSH/QzMj/0ExIf9AMCD/QTEh/zwsHP8/Lx//Pi4f&#10;/zwsHf86Khv/Oiob/zwsHf88Khz/OSka/zcnGP8zJRj/NScc/zQoHP8uJBv/KB8W/yYdFP8pIhr/&#10;KyIb/ywjHP8uIx3/LyIc/y0gGv8tIBr/MCEa/zIjHP8yJR//MSQe/y8iHP8uIx3/LyQe/y4jHf8t&#10;Ihz/LiMd/y4jHf8uIx3/LyQe/zAnIP8sIxz/KSIa/yojG/8uJx//LiUe/zEoIf8yJyH/LyQe/zEm&#10;IP8yJyH/Mich/zIpIv8xKCH/MCcg/zgvJv83LiX/NSsi/zQqIf81KyL/NSsi/zYsI/84LiX/Niwj&#10;/zguJf86Lyn/OTAp/zgxKf84MSn/OTIq/z02Lv89Ni7/PTYu/0E4Mf9ANzD/Qjky/0I5Mv9COTL/&#10;RTw1/0Y9Nv9FPDX/SEE5/0dAOP9GPzf/SEE7/0tEPv9MRT//TkdB/1BJQ/9QS0X/Uk1J/1ZRTf9W&#10;UU3/VlFN/1hTT/9ZVFD/XFlU/11aVf9aVlP/X1tY/2BfW/9cW1f/YFxZ/2BcWf9gXFn/YV1a/2Jf&#10;Wv9jXlr/YVxY/2RcWf9iW1X/YFlR/2BZUf9dVk7/WlNJ/1dQRv9WUET/V1FF/1pSRf9gV0j/Y1pL&#10;/2VcTf9pYFH/aF9Q/2deT/9nYFD/aWNT/2tlV/9sZlj/bWld/2tlWf9sZlr/bmhc/21nW/9xaV7/&#10;dWth/3ZsYv95bWH/eW1h/3tvY/96bmL/eG5i/3tyY/+Ee2z/i4Nw/5aOe/+VjXr/jYVy/4d/bP+N&#10;hXL/k4t2/5+Xgv+vp5D/samS/6Wfif+blX//lI54/5GLdf+NhW7/kodx/5OIcv+RhnD/kodx/5mO&#10;ev+Wjnn/lY14/5OLdv+XjHj/mI15/5aJdv+Uh3T/mIt6/5WId/+WiXj/l4p3/5KHc/+Wi3X/l4x2&#10;/5iJcv+bjXP/m41z/5eJbv+Yim//nI5z/5mOcv+bj3X/nJJ3/5+Vev+gmX3/npiA/52Xf/+dl3//&#10;npiA/6GagP+nmIH/qJmC/6aWf/+llX7/qpqD/6yahP+qmIL/sZuG/7Kchf+3noj/uqGL/7edhP+3&#10;nYT/uJ6F/7mfhv++oor/wKCJ/76eh/+9m4L/vZmB/72Yfv+9mH3/wJl4/8aee//Dm3j/x5p5/82g&#10;f//JnXr/zKB9/9Kmgf/LpH3/0qyH/+G7lv/jvpT/472Y/82mf/+1jmf/s4he/7mKYP+5imD/uYhd&#10;/7qHWv+9iVr/vYla/8CKXP/Ah1r/wIda/8KJXP/Ei17/wIda/76FWP+6hFb/vIdb/76LYP+9il//&#10;uolg/72MY/+/i2P/uYVd/7mEWv+7gVn/vIFX/71/Vv+7fFP/untS/718Uv+7elL/unZP/7l0Tf+6&#10;dU7/v3dP/7x0TP+8dEz/vndN/753Tf/Ad0z/wXdK/8R3S//GeEr/xnhK/8d2R//Le0r/0oBQ/899&#10;S//OfEr/zHpI/8l3Rf/Jd0X/y3lH/8h2RP/Mekj/04FP/9KBTP/RgEv/04BO/9OATv/PfEr/0X5M&#10;/9mFVv/fiVj/3otZ/9yJV//biFT/2odT/9qIUP/Yh1D/14ZP/9iHUP/ai1P/2otT/9uMU//ej1b/&#10;3I1S/9+TV//fk1X/3pJU/+KWWP/jl1n/5Jpb/+OZWv/lnl7/56Jf/+eiX//npGD/66hk/+ypZf/t&#10;qmb/7Ktn/+2saP/ur2r/77Jx/+yvbv/tsG//7bJw/++0cv/qsW7/6rNw/++4df/wu3n/7Ld1//C7&#10;ef/xvn3/8b2B//G/gv/ywIP/8b+A//G/gP/xwH7/8sF///TDgP/wwXv/8MF7/+3Bev/uwnv/8cV+&#10;//DFgP/xyYP/88yH//PNhv/vyoP/886H//bSiP/y0Ib/8tCG//TUif/42pH/+t6U//3lnf/945j/&#10;8NiO//Xbjv/43pH/9t+R//fgkP/03Y3/9N2N//bfj//44ZH//OWV//zllf/43ZD/9tmN//PTiv/s&#10;zIP/58d+/+fHfv/ry4L/79GI//ndk//+4pj//uSZ//vhlv/02I7/8tSM//DPiP/uzIX/6sV//+W/&#10;eP/ivHX/6MB6/+O7dv/kuXX/37Rw/wUGAP8AAQD/AAEA/wABAP8AAQD/AAEA/wABAP8AAQD/AAEA&#10;/wABAP8AAQD/AAEA/wABAP8AAQD/AAEA/wABAP8AAQD/AAEA/wABAP8AAQD/AAEA/wABAP8AAQD/&#10;AAEA/wABAP8AAQD/AAEA/wABAP8jJSL/Wjse/1g5Hf9XOBz/VDUZ/1c3Hv9XNx7/VTUc/1MzGv9V&#10;NRz/VDQb/1M1Hf9QMhr/UDIa/1EzG/9SNBz/TDAY/0wwGP9MMBj/Sy8X/04yGv9PMxv/UDQc/1A0&#10;Hv9OMhz/TTEb/00xG/9NMRv/TTEb/08zHf9QNB7/TzMd/1E1H/9RNR//TzMd/04yHP9PMx3/TjIc&#10;/0sxGv9NMxz/TzUe/00zHP9NMxz/SzEa/00zHP9NMxz/SzEa/04zHv9NMh3/SzAb/0gtGP9ILRz/&#10;Ry0c/0guHf9JLx7/RzAe/0YvHf9ELxz/QCsY/0EsGf89LBr/Py4c/0AvHf89LBr/OyoY/zwrGf87&#10;Khj/OikX/zsqGP88Kxn/OyoY/zopF/85KBj/OSgY/zkoGP86KRn/OSgY/zgnF/85KBj/OSkZ/zoq&#10;Gv85KRn/OikZ/zopGf88KRr/Pisc/z0qG/8+Kxz/Qi8e/0AtHP9ALRz/Qy4b/0UuHP9HMB7/RS4c&#10;/0QtG/9FLhz/RzAe/0UuHP9FLhz/Ri8d/0guHf9GLx3/SjAf/0owH/9NNCD/Vj0n/15EK/9mSjL/&#10;cFI4/3hZPf99Wz//gl9D/4tkR/+TZkX/m2pK/59vS/+hb0r/pnJL/6h0TP+teE7/r3lL/7N6Tf+1&#10;fE//tXpO/7N4TP+1eEz/t3hN/7R1Sv+zdEn/tndO/7FzSv+vcUj/rHFH/6pvR/+qcEj/pG9F/6Nv&#10;SP+lcUr/oG5J/55uSv+ebkj/l2lF/5hrRP+PZT//iWI7/4ljPv+GYz3/gF03/35cN/96WjT/cFIu&#10;/21OL/9pTC7/ZEks/1xBJv9VOyL/Uzkg/1E4Iv9LMSD/RzAe/0cyIf9FMiH/QzAh/0IxIf9BMCD/&#10;RDMj/0AwIP87Kxv/PCwc/zkpGf85KRn/OCgZ/zgoGf80Jhn/NSca/zUnGv8zJRj/MiYY/zAkFv8v&#10;IxX/MCYa/y4kGP8xJRf/MiYa/zAkGP8wJBj/MCQY/y8jF/8rIRf/KB8W/yQdE/8kHRP/JyAY/yMf&#10;Fv8nIBj/Jh8X/yceF/8pIBn/KSAZ/ygdF/8qHxn/LSIc/ykeGP8pIBn/KSAZ/ykgGf8pIhr/KSIa&#10;/ycgGP8pIhr/KCEZ/yojG/8rJBz/KiMd/yskHP8qIxv/KCMd/yomHf8sJR3/KyQc/y0mHv8xKCH/&#10;MCcg/zAnIP8wJyD/LyYf/zEoIf8wKSH/Licf/zMsJP8xKiL/Misj/zIpIv80KyT/Ni0m/zcsJv82&#10;KyX/Nisl/zYtJv84Lyj/NzAo/zYyKf83Myr/ODQr/zo2Lf86Ni3/PDgv/0A5Mf9BOjL/QDkx/0E6&#10;Mv9BOjL/Qz44/0Q/Of9CPTf/RUI7/0dEPf9HRD3/R0Q9/0pHQv9KR0L/TElE/05LRv9QTUj/Uk9K&#10;/1VSTf9VUk3/VlVQ/1dWUv9ZWFT/WVpV/1xdWP9cYV3/XmNf/1tgXP9eY1//X2Rg/11iXv9cYV3/&#10;Xl9a/2FiXf9gYVv/Xl1Y/19eWf9iX1r/X1pU/2FcVv9iXlX/XVlQ/11WTP9cVkr/W1VJ/11XS/9k&#10;XlD/aGJU/2pkVv9rZVf/bGZY/2hlVv9saVr/cm9g/3JuYv9ybmL/dHBk/3VxZf9ybmL/cm5j/3Ju&#10;Y/90cGX/dXFm/3ZyZ/94dGn/e3Vp/3x2av99d2v/fXdp/313af99emv/hoBy/4+Jef+TjX3/kIp6&#10;/4yGdv+LhXX/jIZ2/5aRfv+kn4z/sq2a/7GsmP+noo7/npyF/5iWf/+Vk3z/lpF7/5eSfP+Vjnv/&#10;l5B9/5eQff+ak4H/nZWC/5+XhP+clYP/m5OA/5qRgv+ck4T/mpGC/5mSgv+Wj3//lI17/5OMev+T&#10;jHn/lI54/5KMdv+VjnT/l41y/5SKb/+XjXL/npR5/52TeP+dk3j/nZZ6/5yWfP+fm4L/mph//5uZ&#10;gP+enIX/nJqD/5+ahP+hm4X/oJqE/6GZgv+imoP/ppuF/6abhf+pnYf/q5yH/6ychf+vnYf/s6GL&#10;/7eji/+1oYn/tqKK/7iii/+8oov/v6ON/8Gijf/AoIv/wJ2H/8Gdh//Dn4f/wZyC/8Scgv/DnH//&#10;xp+C/8ukh//Gn37/xqB8/86ohP/LpYH/xZ97/8ekfv/gupX/6MKd/9ixiv/GnHb/t4pj/7qKYv+4&#10;h17/u4df/7yHW/++iFz/wIda/76FWP+6gVT/voVY/8KJXP/JkGP/w4pd/7qEVv+7hVf/wItf/8CL&#10;Yf+8iGD/u4df/8CMZP/BjWX/w45k/8CJYP+9g1v/vIFZ/71/WP+6fFX/uXlT/7l5U/+5eFL/unZR&#10;/7p0UP+6dFD/unRQ/7x0TP+9dU3/vHVL/7x1S/++d0v/wXhN/8R6Tf/Hek7/xXhK/8d5Sf/KfEz/&#10;zX1M/89/TP/Pf0z/0IBN/899S//LeUf/ynhG/8t5R//OfEr/0H5M/9B+TP/OfEr/z31L/9B+TP/Q&#10;fkz/1oNR/9iFU//ah1X/3otX/9+MWP/fjVX/3YtT/9mIUf/Yh0//2IdQ/9eGT//WhU3/2YhQ/9yL&#10;U//fkFX/3pBS/96SVP/ckFL/3pJU/+KWWP/jl1n/45dZ/+OXWf/lm1z/5J1d/+afX//mn13/56Jf&#10;/+qlYv/rqGT/66pm/+uqZv/oqWT/66xn/+msaf/prGn/67Bs/+2ybv/wt3T/77h1//C5dv/yu3j/&#10;8Ll2/+u2dP/wu3n/8bt7/++5ef/vvHv/77x7//G+ff/vvnv/8sF+//TDgP/uv3n/7r95/+/DfP/x&#10;xX7/7sJ7/+3Cff/wxYD/88uF//LKhP/wyoP/882E//HLgv/10Yf/9dGH//TSiP/3147/+NqR//vf&#10;lv/735X/99uS//fbkf/63pT/+N2Q//nej//02Yr/8daF//rfjv/845H//uWT//3klP/635L/99yP&#10;//XYjP/01Iv/6sqB/+jIf//szIP/6cmA/+nJgP/u0If/9tqQ//7imP/53ZP/+NyT//PVjf/qyIH/&#10;58J8/+W+ef/lvnn/6cF8/+i/ff/ov33/4LR1/9mtbv91XTf/AAEA/wABAP8AAQD/AAEA/wABAP8A&#10;AQD/AAEA/wABAP8AAQD/AAEA/wABAP8AAQD/AAEA/wABAP8AAQD/AAEA/wABAP8AAQD/AAEA/wAB&#10;AP8AAQD/AAEA/wABAP8AAQD/AAEA/w4QDf9ZOhv/Wjse/1g5Hf9XOBz/VTYa/1U1HP9UNhz/UzUb&#10;/1EzGf9TNR3/UjQc/1I0HP9RMxv/UTMb/1EzG/9PMxv/TDAY/0ouFv9LLxf/Sy8X/04yHP9NMRv/&#10;TTEb/0wwGv9NMRv/TTEb/0wwGv9MMBr/TzMd/04yHP9NMRv/TTEb/04yHP9PMx3/TjIc/04yHP9M&#10;Mhv/TDIb/0wyG/9NMxz/TTMc/00zHP9PNR7/SjEb/0oxHf9KLxr/Si8a/00yHf9LMBv/SS4Z/0gt&#10;HP9HLRz/Ry0c/0YsG/9FLhz/Ri8d/0UuHP9DMB//PCsZ/zwrGf88Kxn/QC8d/0AvHf88Kxn/OikX&#10;/zsqGP87Khj/OyoY/zopF/89LBz/PSwc/zkoGP84Jxf/OSgY/zgnF/85KBj/OSgY/zgmGP82Jhf/&#10;NycY/zgoGf83Jxf/OCgY/zkpGf86KRn/Oyoa/zsoGf88KRr/QC0e/z4rGv8/LBv/Qy4b/0QvHP9H&#10;MB7/RzAe/0UuHP9FLhz/Ri8d/0UuHP9FLhz/Ri8d/0UuHP9GLx3/Ri8d/0gxH/9KMyH/VDsl/1tB&#10;Kv9lSzL/blM4/3hZPf99W0D/gF1B/4VgQ/+TZkX/l2lH/51tSf+fbUj/pnVN/6h0TP+pdEr/qXRI&#10;/613S/+wek7/sHdM/651Sv+vdEr/sHJJ/69xSP+ucEn/r3FK/6pvR/+nbUX/pGpC/6NsQ/+hbEL/&#10;mmlB/5lpQ/+ebkj/mWtH/5hqSP+Xa0j/kmdE/49nQ/+JYz//g2E8/4NhPP+AYDr/d1Yz/3NVMf9w&#10;UjD/Z0os/2FGKf9cQSb/WD4l/1E3IP9LMh7/SjAf/0cwHv9BKx3/QC0e/0IvIP9ALx//PSsd/z0r&#10;Hf87Kxz/Oysc/zkpGv82Jhf/NSgY/zQnF/80Jxf/MiQX/zEjFv8vIxf/MCQY/zAkGP8sIhj/KiAW&#10;/ykfFf8pIRb/LCQZ/yoiF/8pIRb/KiEY/ykgF/8oHxb/KB8W/ygfFv8mHxX/JR4W/yEdFP8hHRT/&#10;Ih4V/yEdFP8jHxb/Jh8X/yUeFv8mHxf/JyAY/yYdFv8nIBr/KSAZ/yceF/8nIBj/JyAY/ycgGv8o&#10;IRv/KCEb/ycgGv8pIhz/KSIc/yghGf8qIx3/KCMd/ygjHf8oIx3/KSQe/ygkG/8qJh3/KiYd/ywl&#10;Hf8tJh7/LCUf/y8mH/8vJiH/Lygi/y8oIv8vKCL/Lich/zIrI/8yKyP/MSoi/zApIf80KyT/NSwl&#10;/zUsJf83LCb/NCsk/zUsJf84MSn/NDAn/zYyKf84NCv/OTQu/zk0Lv84My3/OTQu/zs3Lv9AOTH/&#10;QToy/0I7M/8+OjH/Qz44/0NAOf9BPjf/Q0I9/0hFQP9GRUD/RkVA/0dGQf9JSEP/SklE/01MR/9N&#10;TEf/T05J/1NSTf9TUk7/V1ZS/1ZVUf9XWFP/WV5a/1tgXP9cYmD/XGJg/1thXf9eZGD/YGZi/11j&#10;X/9bYFz/W2Bc/1xhXf9cYV3/W11Y/11eWf9fXln/XFlS/19cVf9jX1b/XlpR/1xYTf9cWE3/XVdL&#10;/19ZTf9nYVX/a2VZ/21nW/9qZlr/amZa/2poW/9vbWD/dnRn/3Z0Z/90cmX/dnRn/3Z0Z/91c2f/&#10;dXNn/3RyZv90cmb/dnRo/3d1af93dWn/eHZp/3t5bP99e27/fXpr/357bP9/fG3/gn9w/4yJeP+T&#10;jX3/mJKC/5mSgv+YkYH/l5GB/5qUhP+em4r/rquY/7Ctmv+rqZT/pKSM/56ehv+dm4T/nJqD/5+a&#10;hP+dmIL/npeE/5yVgv+el4X/oJmH/6Sdjf+knY3/oJmJ/56Wif+elon/m5WH/5yWiP+alIT/lZKB&#10;/5OQff+VkH3/lI97/5OOeP+Vj3f/lY93/5KMdP+VjnL/nZZ6/5uUeP+blHj/m5V7/5iXe/+cmoH/&#10;m5mA/5yagf+enIX/npyF/6Kgif+jnor/op2J/6Gah/+jnYf/o5uE/6Schf+pnoj/qp6I/6ufif+w&#10;oIn/sKCJ/7Ohi/+0ooz/taON/7mkj/+6oY3/vaKN/7+jjv/AoY3/wKCL/8GeiP/BnYf/wJqD/8Kd&#10;g//DnoT/xaCF/8ijiP/IoYT/x6CD/82mhf/Lp4X/xqB8/8Odef/XsYz/6MGa/+K4kv/Rp4H/vZBp&#10;/7uLY/+5hV3/uoVb/7yGWv++hVr/voVa/76FWP+6gVT/vYRX/8GIW//GjWD/wYhb/7qEWP+9h1v/&#10;wo1j/8GMYv+6hl7/uoZe/7+LZP+/iWP/wYtl/8CJYv++hFz/vIFZ/7uAWP+6fFX/uHhS/7h4Uv+5&#10;d1T/vHhV/7l1UP+6dFD/u3VR/7t1Uf+8dEz/u3RK/7x1S//Ad0z/wHdM/8N6T//GeU3/xnlL/8l7&#10;Tf/Mfk7/zX1M/89/TP/QgE3/0IBL/89/Sv/Me0b/yXhD/8t6Rf/NfEf/zn1I/89+Sf/OfEr/znxK&#10;/9B+TP/Rf03/14RS/9aDUf/XhFD/2odT/9uJUf/cilL/24lP/9iHT//WhU3/2IdP/9mIUP/aiVH/&#10;2olR/9qKT//ej1T/3pBS/96QUv/bj1H/35NV/+GVV//jl1n/5Jha/+KWWP/mnF3/5pxd/+afX//l&#10;nlz/6KFf/+mkYf/opWH/6qdj/+qpZf/qqWX/66xn/+qrZv/oq2j/6axp/+qva//rsm3/7bRv/++2&#10;cf/wuXb/77h1/+y1cv/vuHf/8bx6/++6eP/uu3n/8L17/+67ef/tunj/7bp4/+++ef/wv3r/78B6&#10;//PEfv/xxX7/7MB5/+7Ce//wxYD/8seC/+/Hf//vx3//8suA//LMgf/0zoP/9NCE//XRh//11Yr/&#10;+NiP//bYj//525L/+tyT//jakf/32ZD/9diM//TXi//22Yv/9NeJ//bbiv/53o3/++KQ//7llf/6&#10;35L/+N2Q//fajv/3147/68uC/+jIf//wzob/6cmA/+bGff/szIP/9NaN//7imP/84Jb/+t6V//TW&#10;jv/pyIH/5cN8/+bBe//nwHv/58B9/+i/ff/ov33/4LR1/9yucv/WqGz/MioX/wABAP8AAQD/AAEA&#10;/wABAP8AAQD/AAEA/wABAP8AAQD/AAEA/wABAP8AAQD/AAEA/wABAP8AAQD/AAEA/wABAP8AAQD/&#10;AAEA/wABAP8AAQD/AAEA/wABAP8AAQD/AAEA/1Y5G/9YORr/WTod/1g5Hf9XOBz/Vjcb/1M1G/9T&#10;NRv/UzUb/1AyGv9RMxv/TzEZ/1AyGv9RMxv/UTMb/04yGv9MMBj/TDAa/0ouFv9LLxf/TTEb/04y&#10;HP9MMBr/Si4Y/0gsFv9MMBr/SzEa/0kvGP9JLxj/TTMc/0owGf9KLhj/TDAa/0wwGv9NMRv/TTEb&#10;/0wyG/9MMhv/SzEa/00zHP9NMxz/TDIb/0swG/9MMx//SjEd/0gvG/9ILxv/Ry4a/0swH/9KLxr/&#10;SS4d/0guHf9JLx7/Ry0c/0UrGv9ELRv/Qy4d/0EuHf9CLx7/PSwa/zwrGf89LBr/PS4b/zwtGv86&#10;Kxj/OCkW/zgpFv86Khr/Oioa/zgoGP84KBj/OSgY/zgnF/84Jxf/OSgY/zcmFv84Jxf/OCcX/zYm&#10;F/81JRb/NiYX/zUoGP81JRb/NiYW/zgoGP86KRn/OSgY/zcmFv87KBn/PSob/z0qG/8+Kxr/QS4d&#10;/0MwH/9GLx3/RzAe/0YvHf9GLx3/Ri8d/0UuHP9FLhz/RS4c/0QtG/9FLhz/RS4c/0cwHv9JMiD/&#10;Ujkl/1lAKv9kSjH/blI6/3ZYPv94WT3/fFk7/4NeQf+OZkP/lWdF/5lpRf+ebEf/pHNL/6ZySv+k&#10;cEj/pnFF/6dyRv+sdkr/qnNK/6dwR/+qcEj/p21F/6dtRf+pbkb/qW9H/6dtRf+kbUb/nWdB/55q&#10;Q/+ZaED/kmRA/5JkQP+VaUb/lGlG/5JsSP+Qakb/imZE/4dlQv+BYD3/fF46/3haOP91WDb/a04u&#10;/2dMLv9iRyr/WkAn/1Q6If9QNh//SjAf/0EsG/9AKxr/PSob/zsoGf84Jhj/Oiga/zsrHP85KRz/&#10;NCQX/zUlGP8yJBf/MSMW/zIkF/8xIxb/MCQW/zElF/8xJRn/LyMX/ywiGP8rIRf/KyEX/yshGP8q&#10;IRj/KSAX/ygfFv8oHxb/KCEX/ycgFv8lHhT/JB0T/yUeFv8kHRX/IR0U/yIeFf8iHhX/IB0U/yAd&#10;FP8hHhf/IB0U/x8cFf8hHhf/JB8Z/yMeGP8jHhj/Jh8Z/yQdF/8mHxn/Jh8Z/yYfGf8oIRv/Jh8Z&#10;/yYfGf8kHxn/JSAa/yYhG/8nIhz/JiEb/yYiGf8oIx3/KCMd/yYhG/8oIx3/KCMd/ycjGv8qJh3/&#10;KiYd/yklHP8pJB7/KCMd/yskHv8uJyH/Lich/y8oIv8uJyH/KyYg/zArJf8xLCb/LSgi/y4nH/80&#10;LSX/NSwl/zUsJf82LSb/NSwl/zUsJf83MCj/NDAn/zYyKf85NSz/ODUu/zgzLf82Myz/NzIs/zo1&#10;L/88OC//PTkw/z05MP89OjP/Qj84/0NAOf8+Pjb/Q0I9/0VEP/9GRUD/R0ZB/0ZFQP9HSEL/SElD&#10;/0xLRv9OTUj/UVBL/1JRTP9TUk7/V1ZS/1VWUf9UWVX/WmBe/1thX/9bYV//WWJf/1pjYP9dY1//&#10;X2Vh/11jX/9ZX1v/WmBc/1lfW/9YXlr/WF5a/1pfW/9dXlj/WllU/19cVf9fXFX/XFlQ/1tXTP9d&#10;WU7/YFxQ/2FdUf9mYlb/amZa/21pXf9sal3/bGpd/29wYv9zdGb/dXZo/3R1Z/90dWf/dXZo/3V1&#10;af9zc2f/d3Vp/3V1af91dWn/d3dr/3Z2av92dmr/d3dr/3p7bf9+fG//f31u/399bv+Afm//goBx&#10;/4yJeP+Sj37/nJaG/6Ociv+lno7/oJqK/52Xh/+dmon/raqX/66tmf+trJj/pqWQ/6Kiiv+hoYn/&#10;oKCI/6Ceh/+kn4n/o56K/6GciP+gm4j/oZuL/6Odjf+moJL/pZ+R/6Gbjf+gmo7/nZmN/5uZjP+Z&#10;l4j/lZSC/5WUgv+VlID/lZN+/5WTfP+WkXv/lZF4/5OPdv+Vj3f/mZV8/5qUev+clnz/mJd7/5mX&#10;fv+cmoH/m5mA/52bhP+bm4P/n52G/6WjjP+joYz/o56K/6GciP+lnov/pZ+J/6Wfif+poYr/q6CK&#10;/6+jjf+wpI7/saKL/7ChjP+zo4z/t6eQ/7mnkf+6pI//vaOS/76jjv/ApI//wqGO/8Cgi//AnYn/&#10;wZ2H/8Kehv/Dn4f/xaGJ/8ejif/JpIr/x6KH/8ijhv/JpYP/xaF//8Cadv/MpID/37iR/+O5k//a&#10;sIr/y553/8OTa/+5iGD/uYRa/7uEW/+8g1j/vYRZ/8GGWv/DiFz/wIda/8GIW//BiFv/u4VX/7qE&#10;WP+9h1v/wo1j/8CLYf+5hV3/vIhh/76KY/+9h2H/vohi/7+IYf+/hV3/vIJa/7uAWP+6fFX/t3lU&#10;/7h4VP+3d1P/unhV/7p2U/+5dVD/unRQ/7p0UP+7c0v/vHVL/792Tf++dUr/wHdM/8R6Tf/Hek7/&#10;xnlL/8l8Tv/Nf0//y31M/8x/S//QgE3/0IBL/89/Sv/MfEf/ynlE/8x7Rv/OfUj/zXxH/818R//N&#10;fEf/znxK/9F/Tf/Rf03/1YJQ/9SBTf/UgU3/14VN/9eFTf/Yhkz/2IZM/9WETP/VhUr/2YlO/9uL&#10;UP/djVL/2opP/9mJTv/djVL/3pBS/92PUf/ckFL/4JRW/+CUVv/illj/5Zlb/+OXWf/mmlz/5pxd&#10;/+edXv/lnlz/56Be/+ihX//nol//6KVh/+alYf/pqGT/6qtm/+usZ//prGn/6axp/+qva//psGv/&#10;6bBr/+uybf/ttG//7bZz/+y1cv/ttnP/77p4/++6eP/xvHr/8b58/+26eP/ruHb/6rhz/+27dv/x&#10;wHv/8MF7//HCfP/zxH7/7MB5/+7Ce//0yIH/8MZ+/+/Fff/vxXv/8cd9//XOg//zzYL/9M6D//XR&#10;hf/104n/9taL//TUif/314z/+9uQ//fZkP/014v/8dSI//PTiP/014n/9NeJ//PWiP/224z/++CR&#10;///klf/635D/+d6R//nckP/52Y7/68uC/+rIgP/wzob/6siA/+TEe//oyH//7tCH//3flv/+4pn/&#10;+9+V//TYj//ryoP/5sR9/+fCfP/ow3//5r98/+W8ev/nvnz/4rR4/9yucv/Yqm//1aRp/wABAP8A&#10;AQD/AAEA/wABAP8AAQD/AAEA/wABAP8AAQD/AAEA/wABAP8AAQD/AAEA/wABAP8AAQD/AAEA/wAB&#10;AP8AAQD/AAEA/wABAP8AAQD/AAEA/wABAP8AAQD/Uj0q/1g5HP9XOBv/Vjca/1U2Gv9VNhr/Vzgc&#10;/1MzGv9TNRv/UzUb/1AyGv9OMhr/Sy8X/0wwGP9OMhr/TTEb/04yHP9MMBr/TDAa/0ktF/9KLhj/&#10;TDAa/0wwGv9KLhj/Si4Y/0ctFv9ILhf/SzEa/0owGf9ILhf/SS8Y/0gtGP9HLBf/Si8a/00xHP9L&#10;Lxr/SS4Z/04zHv9LMBv/SC0Y/0ovGv9NMh3/SzAb/0kuGf9LMh7/SC8b/0gvG/9ILxv/Ry0c/0gu&#10;Hf9ILh3/SjAf/0guHf9JLx7/SC4d/0QqGf9CLRz/QSwb/z8sG/9ALRz/Pi0d/z4tHf8/Lh7/PCwc&#10;/zoqGv85KRn/NycX/zgoGP86Khr/Oioa/zYmFv81JRX/NiYW/zcnF/83Jxf/NycY/zclF/81JRb/&#10;NiYX/zYmF/80Jxf/NCcX/zUoGP8zJhb/NCcX/zgoGP85KBj/OSgY/zgnF/87Khr/PSob/z0qG/8+&#10;Kxz/Pywb/0EuHf9CLRz/RS4c/0YvHf9GLx3/RzAe/0YvHf9FLhz/RC0b/0UuHP9FLhz/RC0b/0cw&#10;Hv9JMiD/UTsm/1lAKv9gSDD/aU82/3FWO/93WDv/e1o7/4FePv+KYj//kGQ//5RmQv+ZaUP/nm1F&#10;/55tRf+hbUX/o25E/6RvRf+mcUf/pm9G/6NsQ/+ia0L/oGlA/6FqQf+jbEX/qHFK/6pzTP+ockz/&#10;nmpF/5poQ/+VZUH/jmNA/45mQ/+PaUX/jGhG/4lmRv+GY0P/g2JB/31eP/91Wzr/b1U0/2lOMP9m&#10;TS7/X0Yo/1tBJv9TOSD/SjEd/0ctHP8/Khn/PScZ/zckFf82JBb/NSMV/zMjFv8yJBf/MSMW/zIk&#10;F/8yJBn/LyEW/y4gFf8rHxP/Kx8T/y8jF/8sIhj/KiAW/yogFv8pHxX/KB8W/ygfFv8oHxb/KB8W&#10;/ykgF/8sIxr/KiEY/ykiGP8mHxX/JCAV/yMfFv8jHxb/IR0U/yIeFf8iHhX/Ih4V/yAdFP8fHBX/&#10;IR4X/yEeF/8hHhf/Ih8Y/x8cFf8hHhf/Ih8Y/yMgGf8jHhj/Ix4Y/yMeGP8jHhj/Ih0X/yQfGf8m&#10;IRv/JB8Z/yMeGP8jHhj/JiEb/yYhG/8mIRv/JSAa/yYhG/8nIhz/KCMd/yYhG/8oIx3/JyIc/yUi&#10;Gf8oJRz/KCUc/yglHP8oIx3/KCMd/ykkHv8rJiD/KSQe/ysmIP8rJiD/KyYg/zArJf8xLCb/LSgi&#10;/yolH/80LSf/NC0n/zQtJf8zLCT/NS4m/zQtJf81Lib/NDAn/zYyKf84NSz/ODUu/zc0Lf83NC3/&#10;NzQt/zs2MP88NzH/PDcx/zs2MP89OjP/Pzw1/z09Nf89PDf/RUQ//0FCPP9DRD7/RUZB/0VGQf9E&#10;RUD/RkdC/0pLRv9QT0v/UlFN/1FQTP9TUk7/V1hT/1ZXUv9VWlb/WV9d/1xiYP9YYV7/WWJf/1pj&#10;YP9bZGH/XWNf/1thXf9ZX1v/WV9b/1ddWf9YXlr/WV9b/1pfW/9cXVf/WllU/1xcVP9eW1T/XFlS&#10;/1tYT/9iXlP/aGRZ/2ZiV/9nY1f/a2lc/29tYP9ycGP/cnNl/3d4av92eGr/c3Vn/3J2aP9zdWj/&#10;cnRn/3N1aP9ydGf/c3Vo/3d3a/96em7/enpu/3d5bP93eWz/d3dr/3p6bv99fnD/fn9x/31+bv9/&#10;gHD/hIJz/4qIef+Rjn3/mpSE/6Odjf+kno7/n5mJ/5mWhf+dmon/rayY/7Cvm/+urZn/oqSO/5+h&#10;if+goor/oKCI/6CgiP+joYr/oqCL/6KfjP+joI//oJ2M/6Cdjv+koZL/pKCU/6SglP+inpL/n6CS&#10;/5ydj/+Vl4n/lJeG/5iZh/+XmYT/l5aC/5iWgf+Yln//lJJ7/5ORev+TkXr/l5V8/5iWff+amH//&#10;mZd+/5qYf/+enIX/m5uD/5ychP+cnIT/n5+H/6KhjP+ko47/o6GM/6Kgi/+noo7/q6aQ/6mjjf+p&#10;o43/raWO/66mj/+wpY//tKiS/7KmkP+0qJL/uaqV/7iplP++qZb/wKmX/7+llP/Cp5b/wqaR/8Kj&#10;j//Doo//xKGN/8Kfif/Cn4n/w6CK/8eji//IpIr/x6OJ/8ahhv/En4L/w59//8KefP/FoX//1KyI&#10;/9uzj//ds43/266H/9Ghef/Dkmn/v4tj/7qFW/+6hFj/voVa/8SLXv/Plmn/ypFk/8OKXf+/hln/&#10;vIZa/7yGWv++iFz/wo1j/76JX/+5hV3/vIhg/7+JY/+9h2H/v4hh/7+IX//Bh1//vYJa/7p/V/+4&#10;fFf/uHpV/7h6Vf+4eFX/uHhV/7h2VP+5dVL/uHJO/7hyTv+6ckr/vHVL/751Sv++dUr/wXhN/8V7&#10;Tv/Hek7/xnlL/8l8Tv/Lf07/zH5N/8t9TP/NgEz/0IBN/89/TP/Pf0r/z35J/89+Sf/Pfkn/z35J&#10;/859SP/OfUj/z35J/9GAS//Rf03/04BM/9OATP/Vgk7/1oRM/9iGTv/VhEz/1YRM/9WETP/VhUr/&#10;14dM/9qKT//bi1D/24tQ/9qKT//djVL/3o9U/96QUv/eklT/35NV/96SVP/illj/5ppc/+WZW//j&#10;l1n/5Jha/+SaWf/nnVz/5J1b/+afXf/oo2D/6KVh/+ilYf/mpWH/6ahk/+qrZv/tsG3/7K9s/+mu&#10;av/rsGz/6K9q/+mwa//ss27/8Ld0//C3dP/qs3D/7bZz/++6eP/wu3n/8Lt5/++6eP/tunj/67l0&#10;/+y6df/uvXj/7r14/+6/ef/wwX3/7b56/+y/e//0yIH/8siA/+/Fff/uxHr/8MZ8//XOg//zzH//&#10;8cuA//PNgv/20ob/99WL//fXjP/21ov/+NiN//jYjf/21ov/+NiN//fXjP/01In/9NSH//DQg//5&#10;3I7//eKT//7jlP/84ZL/+t+Q//rdj//62o//7MyB/+vJf//vzYX/68mB/+bEfP/lxXz/6sqB//nb&#10;kv//5Jr//eKb//jck//x0In/6MeA/+bDf//pxID/58B9/+S9ev/lvHr/47V5/9utcf/Xpmv/0aBl&#10;/49gKP8AAQD/AAEA/wABAP8AAQD/AAEA/wABAP8AAQD/AAEA/wABAP8AAQD/AAEA/wABAP8AAQD/&#10;AAEA/wABAP8AAQD/AAEA/wABAP8AAQD/AAEA/wABAP9ZOhv/Vzgb/1g5HP9YORz/Vjca/1U2Gv9V&#10;Nhr/VDUZ/1MzGv9TNRv/UjQa/1AyGP9OMhr/Sy8X/0wwGP9KLhb/TTEb/04yHP9KLhj/SS8Y/0kv&#10;GP9KMBn/SS8Y/0guF/9JLxj/SS8Y/0YsFf9ILRj/STAc/0kwHP9HLhr/RywX/0csF/9GKxb/Si8a&#10;/00yHf9ILRj/RSoV/0csF/9JLhn/SS4Z/0kuGf9NMh3/SC0Y/0cuGv9ILxv/Ry0c/0guHf9ILh3/&#10;Ry0c/0YsG/9GLBv/Riwb/0ctHP9HLRz/RCob/0UrHP9AKxr/QCsa/z4rGv89Khv/OikZ/z0sHP89&#10;LBz/OCcX/zcnF/84KBj/NycX/zYmFv86Khr/Oiob/zYmF/8zJhb/MyYW/zQnF/80Jxf/NSgY/zMm&#10;Fv8xJBT/NSgY/zYpGf83Khr/NSgY/zMmFv8yJRX/MyYW/zUoGP86KRn/OSgY/zkoGP87Khr/Oyoa&#10;/z0sHP8/Lh7/Pisa/zonFv9BLBv/Qi0c/0EsG/9FLhz/SDEf/0UuHP9CKxn/RCoZ/0QtG/9FKxr/&#10;QisZ/0QtG/9GLx3/Tzgm/1U/Kv9bQiz/ZEox/21SN/90Vzn/eFk6/35cOf+HXzv/kGQ//5NmP/+S&#10;Yjr/lGM7/5ZlPf+ZZT7/m2c//5xoQP+faUP/n2lD/5tlP/+aZD7/mmQ+/55oQv+faUP/nmpD/59r&#10;Rv+fbUj/onJO/5ttSf+Wa0j/jGhI/4hlRf+GZUb/gmFC/3hZOv9zVjj/ak8x/2hPMf9hSS//WkIo&#10;/085If9LNR7/RS8a/0IrGf86Jxb/MSAQ/zIgEv8wIBP/LBwP/y8hFv8xIxj/LyEW/y0gGP8qHRX/&#10;KR8W/yogF/8rIRj/KB4V/ykcFP8oHhX/KB4V/ygeFf8pHxb/Jh0U/yUcE/8lHhT/Jh8X/yYfF/8k&#10;HRX/JR4W/yUeFv8lHhb/JR4W/yUeFv8jHxb/Ih4V/yMfFv8iHhX/IR0U/yIeFf8hHhf/Ih8Y/yIf&#10;GP8eGxT/HxwV/yEeF/8iHxj/IR4X/yAdGP8fHBX/IR4X/yEeF/8hHhf/HxwV/yEeF/8iHRf/Ih0X&#10;/yMeGP8kHxn/JSAa/yUgGv8lIBr/JyIc/yYhG/8mIRv/JSIb/yUiG/8mIxz/JyQd/yUiG/8mIxz/&#10;JiMc/yckHf8oJRz/KSYd/yglHP8oIx3/KSQe/ykkHv8rJiD/KSQe/ysmIP8sKSL/Kygh/ysoIf8s&#10;KSL/Kygh/ysoIf8yLSf/Mi0n/zItJ/8yLSf/My8m/zUxKP8zLij/MS4n/zQxKv82Myz/NjMs/zYz&#10;LP83NC3/ODUu/zo3MP86NS//OjUv/zw3Mf9AOzX/Pjs0/zw5Mv88Ozb/Pj85/z9AOv8/RED/QkdD&#10;/0RJRf9CR0P/QkdD/0ZLR/9KT0v/Tk9K/1FSTf9SU07/WFlU/1VaVv9VWlb/W2Fd/11jX/9cYl7/&#10;WmBc/1pfW/9eY1//XWJe/1tgXP9XXFj/WV5a/1ZcWP9XXVn/XGFd/1xeWf9aW1X/WVhT/15bVP9e&#10;W1T/YFtV/2JeVf9jX1b/ZmRY/2xqXv9sbGD/aWte/2xuYf9vcmf/cnZo/3J2aP9ydmj/bnRo/250&#10;aP9udGj/bXNp/250av9yeG7/cnhu/3J4bv94e3D/enxx/3l7cP93eW7/d3dt/3x8cP9+fnL/fX5w&#10;/3x9b/99fm7/gYJy/4WGdv+KiHn/kI5//5qXiP+fnIv/m5qI/5eWhP+dnIr/qKqV/6yumf+lqZL/&#10;m5+G/5ufhv+goor/oaOL/5+fh/+ioIv/pqSP/6ajkP+npJP/o6CP/6ajlP+opJj/qaWZ/6immf+i&#10;oJT/n6GU/52hk/+YnI3/mZ2O/5mci/+am4n/lpiD/5eWgv+XloH/lZN+/5ORev+Vk3z/mZeA/5yX&#10;gf+amIH/mJZ//5iYgP+amYT/nJyE/5+eif+gn4r/oJ+K/5+hi/+joo3/pKOO/6Sjjv+mpI//qKaR&#10;/6ahjf+moY3/q6aS/62mk/+vp5L/saaS/7Gmkv+yp5H/t6uV/7qrlv/CsJz/xbCb/8Ksl//BqJT/&#10;waaR/8GlkP/HqJT/w6OO/8GhjP/AoIv/wp+L/8ajjf/IpY//yaWN/8eji//Hoof/xZ6B/8affv/F&#10;nn3/w515/8igfP/TqYP/2q2E/9mqgP/Tonn/yZZr/8OOYv/Bi13/wolc/8eMYP/SmGr/z5Vn/8qQ&#10;Yv/FjF//v4ZZ/72EWf/Ail7/w4xj/7qFW/+6hVv/v4pg/7+JY/+8h13/vYhe/8GKYf/CiGD/u4FZ&#10;/7d8VP+3e1b/s3dS/7N3Uv+0eFT/tHVS/7R0Uf+1c1D/tnJN/7p0UP+7dk//wXpQ/751Sv/Ac0f/&#10;w3ZK/8Z5Tf/Ie03/xXhK/8N3Rv/Gekn/zH5N/8p8S//Je0r/y3tI/85+S//Ofkv/0IBN/85+S//O&#10;fUj/zn1I/89+Sf/OfEr/0oFM/9F/Tf/Qfkz/0H5M/9F+Sv/TgEz/0H1J/9SCSv/Tgkr/1YRM/9aF&#10;Tf/Vhkv/14hN/9qKT//aik//3IxR/9uLUP/bi1D/24xR/9+QVf/hklf/4JFW/9+RU//hk1X/5ZdZ&#10;/+aYWv/illj/4pZY/+OZWv/imFn/6Z9g/+ihX//mn13/6KNg/+mmYv/ppmL/6ahk/+WkYP/oqWT/&#10;66xn/+msaf/nrGj/6a5q/+2ybv/prmr/6bBr/+mwa//qsWz/57Bt/+y1cv/tuHT/67Z0/++6eP/q&#10;t3X/6rd1/+u4dv/sunX/7rt5/+69eP/wv3r/7r14/+y9d//wwXv/7sJ5//DEef/xxXr/78Z3//DH&#10;eP/zynv/8st+//HMfv/20oT/9tKE//LRgv/004b/+NiL//jYi//21ov/+9uQ//nZjv/y0oX/7c2A&#10;/+7Ogf/32Ij/+96O//7hkf/84ZD/+96O//3ejv/314r/7cx//+rJfP/uyoD/6sh+/+jGfP/kxHn/&#10;58d8//bZjf//5Jr//eee//rfmP/v0Yn/68qD/+nIg//uy4f/7smF/+zFgv/pwID/5bd7/+S0dv/a&#10;qG3/0Z9k/9GeZf/QnWT/BgAA/wABAP8AAQD/AAEA/wABAP8AAQD/AAEA/wABAP8AAQD/AAEA/wAB&#10;AP8AAQD/AAEA/wABAP8AAQD/AAEA/wABAP8AAQD/AAEA/0owFf9YORz/Vzgb/1c6HP9WORv/UzUZ&#10;/1U2Gv9VNhr/UjIZ/1ExGP9RMxn/UTMZ/1AyGP9MMBj/Si4W/0svF/9KLhj/TDAa/0ouGP9ILhf/&#10;SC4X/0kvGP9JLxj/RSsU/0YsFf9HLRb/SC0Y/0YrFv9HLhr/SC8b/0cuGv9FLBj/Ri0Z/0QqGf9D&#10;KRj/Ry0c/0ctHP9GLBv/RCoZ/0UrGv9HLhr/SC8b/0kwHP9LMBv/SC8b/0cuGv9ILh3/Qywa/0Qt&#10;G/9FLhz/Qywa/0EsG/9FKxz/RCob/0QqG/9BLBv/QCsa/0ItHP9AKxr/Pywb/z4rHP87KBn/OikZ&#10;/zopGf85KBj/OCcX/zcnF/86Khr/NiYW/zQkFf84KBn/OCgZ/zMmFv8zJhb/MSQU/zIlFf80Jxf/&#10;MyUY/zIkF/8xIxb/NCYZ/zMlGP80Jxf/NSgY/zEkFP8xJBT/NCcX/zQnF/84Jxf/OCcX/zgnF/85&#10;KBj/OikZ/z0sHP8+LR3/Pisc/zwpGv9BLBv/Qi0c/0EsG/9DLh3/RC8e/0IrGf9BKhj/RC0b/0ct&#10;HP9HLRz/Riwb/0YsG/9ILh3/Tzgm/1E7Jv9XPij/X0cv/2pQNf9vVDf/dFU2/3pZOP9/Wzn/h187&#10;/4pgOv+KXjn/jWA5/5NjPf+UZD7/lWQ8/5dmPv+eakP/nWlC/5ZiPf+UYDv/lGA7/5JgO/+TYTz/&#10;lGRA/5FjP/+TZ0T/lGxJ/5FrR/+JZkb/fl9C/3lcPv91Wj3/b1Q3/2ZNL/9fRSr/WEAm/1U9Jf9M&#10;Nh//RjEc/z0oFf85JBH/MiER/zMiEv8wIBD/KBoN/ysdEP8rHxP/KBwQ/ycdFP8nHRT/JRwT/yUc&#10;Ff8mHRb/Jh0W/yceF/8mHRb/JRwV/yUcE/8oHxb/Jh0U/yYdFP8mHRT/JB0V/yQdFf8kHRX/Ix8W&#10;/yQgF/8iHhX/IRwW/yAbFf8hHBb/Ih0X/yMeGP8iHRf/IR4X/yIfGP8iHxj/HxwV/x0aE/8eGxT/&#10;IR4X/x8cFf8cHBT/HR0V/x0dFf8fHxf/Hh4W/xwbFv8cGxb/Hh0Y/x8eGf8gHRj/HhsU/yEeF/8i&#10;Hxj/IR4X/yIfGP8iHxj/JSIb/yQhGv8jIBn/JSAa/yMgGf8kIRr/JSIb/yYjHP8nJB3/JyQd/yUi&#10;G/8lIhv/JiMc/yckHf8pJh3/Kice/ykmHf8oJRz/KSQe/ygjHf8pJB7/KCUe/ykmH/8sKSL/LCki&#10;/ysoIf8rKyP/Kioi/yoqIv8vLCX/LSoj/zArJf8yLSf/Mi0n/zYxK/81MCr/MS4n/zUyK/83NC3/&#10;MzMr/zc0Lf83NC3/NjMs/zg1Lv84NS7/OTQu/zk0Lv88NzH/PDky/zw5NP87OjX/P0A6/zxBPf8/&#10;RED/QUZC/0RJRf9CR0P/QUZC/0RJRf9JTkr/SU5K/05PSv9SU07/V1hT/1dYU/9YWVT/XGFd/15j&#10;X/9cYV3/WV5a/1tgXP9eY1//XmNf/1leWv9UWVX/VFlV/1VaVv9YXVn/W2Bc/1pcV/9YWVP/WFdS&#10;/1tYUf9eW1T/X1xV/2JeVf9hXlX/ZWJZ/2poXP9qamD/aGpf/2tuY/9ucWb/cHNo/250av9udGr/&#10;bHRp/211av9udmv/bHRp/2x0af9weG3/cXlu/3F4cP91e3H/eHtw/3p9dP94eXH/dXZu/3h6b/96&#10;fHH/eXtu/3t9b/97fW//fH5w/36Acv9/gXP/g4R2/42Ofv+Vlob/lJWD/5WWhP+cnon/o6aR/6Oo&#10;kv+XnIX/kJiA/5acgv+YnIP/mpyE/5udhf+enYj/oJ+K/6Khjf+mpZP/o6KQ/6Kgkf+foJL/oaKU&#10;/6ammv+foZT/n6OV/5mfk/+WnJD/l5uM/5ici/+WmYj/k5SC/42OfP+Tkn7/lJN//5SSff+XlYD/&#10;nZiE/56Zg/+dmIT/lpR//5eWgf+WlYD/lpiC/56giv+gooz/n6GL/5+hi/+foYz/oaOO/6Cijf+i&#10;pI//paSQ/6Khjf+ko4//p6WQ/6imkf+sp5P/raaT/6+olf+yqpX/t6yY/7esmP+7rJf/v62Z/7+q&#10;lf++qJP/wKeT/8SplP/GqpX/xKWR/8Kjj//BoYz/waGM/8Kijf/Do47/x6SO/8ekjv/JpY3/xaKG&#10;/8Wihv/GoYT/w59//8Gbd//BmXX/zaB3/9eofv/WpXz/0Z5z/86Zbf/IkmT/yI9i/8iQYf/PlWf/&#10;zJJk/8iOYP/Gi1//vINW/7yDVv/CiV7/wYph/7mEWv+6hVv/wIth/72IXv+7hlr/wItf/8ONYf/B&#10;iF3/t31V/7N4UP+zeFD/sndP/7N3Uv+3eVT/tXVS/7NzT/+1c1D/t3NO/7l1UP+7dk//vXZM/710&#10;Sf/CdUn/xHdL/8Z5S//GeUv/w3dG/8J2Rf/FeUj/yX1L/8h6Sf/Je0r/yn1J/8x/S//Ofkv/zn5L&#10;/8x8Sf/Mekj/zXtJ/9B+TP/OfEr/04FP/9B+TP/OfEr/z31L/9F+TP/QfUn/z3xI/9B9Sf/RgEv/&#10;14ZP/9qLU//XiE3/2IlO/9iJTv/YiU7/2YpP/9qKT//aik//14hN/92OU//fkFX/3pBS/9uNT//g&#10;klT/5JZW/+WXV//glVT/4pdW/+KYV//gllX/6Z9e/+egXv/jnFr/5aBd/+WiXv/ppmL/6qll/+Wk&#10;YP/nqGP/5qlm/+apZv/mq2f/6a5q/+2ybv/qr23/6K9s/+eua//psG3/6bJv/+qzcv/rtnT/67Z0&#10;/+y5d//ruHb/67h2/+q3df/ptnT/6rd1/+y5d//vvXj/6rl0/+u6df/vv3f/7L11/+y+c//twXb/&#10;7MFz/+vCc//sw3T/8ch5/+/Ie//30oT/9tKE//HNf//y0YT/99aJ//XViv/z04j/+dmO//nZjv/0&#10;1In/68uA/+zMf//vz4L/+NmJ//zdjf/834//+9yM//rbi//y04P/7Mt8/+3Jff/xzYH/7cuB/+nH&#10;ff/lw3n/5cV6//TUif/83pX//+Sa//nel//v0Yn/8M+I/+zLhP/uzIX/7MeD/+7HhP/sw4P/5bd7&#10;/+S0dv/bq23/1KNo/9CfZP/MnWX/rX5G/wABAP8AAQD/AAEA/wABAP8AAQD/AAEA/wABAP8AAQD/&#10;AAEA/wABAP8AAQD/AAEA/wABAP8AAQD/AAEA/wABAP8AAQD/MSIP/14/IP9ePyD/VDcZ/1Q3Gf9V&#10;Nxv/VDYa/1U3Hf9UNhz/UjIZ/1I0Gv9RMxn/UDIY/0wwGP9MMBj/SS0V/0wwGv9MMBr/SC4X/0gu&#10;F/9ILRj/RywX/0kuGf9ILRj/RCkU/0UsGP9FLBj/RSwY/0QqGf9FKxr/RSsa/0MsGv9AKRf/QisZ&#10;/0MsGv9EKhn/RSsa/0UrGv9FKxr/QSoY/0YsG/9ILh3/SC8b/0gvG/9HLRz/Ry0c/0UuHP9ELRv/&#10;PygW/0EsG/9CLRz/Qi0c/0ItHP9BLBv/QSwb/0ArGv9BLBv/QCsa/0ItHP8+Kxr/Pisc/z4rHP87&#10;Khr/PSwc/zsqGv83Jhb/NiYW/zcnGP86Khv/OCgZ/zQkFf83Jxj/NycY/zMmFv8zJRj/MCIV/zEj&#10;Fv8yJhj/MSUX/zAkFv8yJBf/MSMW/zEjFv8yJBf/NCYZ/zIkF/8yJRX/NSgY/zcnGP83JRf/NyYW&#10;/zkoGP86KRn/OCcX/zsqGv89LBz/QC0e/z4rHP9BLBv/Qi0c/0EsG/9CLRz/Qy4d/0EsG/9BKhj/&#10;RS4c/0kvHv9HMB7/Ry0c/0UrGv9FKxz/STIg/003Iv9UPif/XkYu/2hOM/9tUjX/cFMz/3RVNv96&#10;WDX/gFw6/4VfO/+JYT3/kGVC/5FlQP+OYDz/kGA6/5BgOv+QYDr/kWE9/5BgPP+QYDz/kWE9/4xe&#10;PP+IXDn/iF06/4ReOv+DXz//hGFD/4FgQf96Wz7/b1U6/2hQNv9mTjb/X0kx/1E7I/9INBz/RC8a&#10;/0ItGP82JRP/NSQS/zMiEv8wIBD/KxsM/y0fEv8rHRD/JxsP/yYcEv8nHRT/JRwT/yYdFv8lHBX/&#10;JB0V/yUeFv8nIBj/JB0V/yMcFP8kHRX/IhsT/yMcFP8kHRX/JB0V/yQdFf8jHBT/JB0V/yMfFv8i&#10;HhX/IR0U/yMeGP8hHhf/IRwW/yAbFf8eGxT/HxwV/yEeF/8hHhf/HxwV/yEeF/8eHhb/HR0V/x0d&#10;Ff8fHBX/IR4X/yEeF/8dHRX/HRwX/x0dFf8eHRj/HRwX/xwbFv8dHBf/Hh0Y/x4dGP8dHBf/HBsW&#10;/yEeGf8iHxj/IR4X/yEeF/8iHxj/JCEa/yMgGf8hHhf/Ih8Y/yIfGP8kIRr/JSIb/yYjHP8mIxz/&#10;JSIb/yYjHP8mIxz/JiMc/yYjHP8nJBv/KSYd/ykmH/8oJR7/KCUe/yckHf8oJR7/Kicg/yonIP8r&#10;KCH/LCki/yoqIv8qKiL/KCgg/ygoIP8uKyT/LCki/y0qI/8uKyT/Lyok/zItJ/8zLij/Mi8o/zUy&#10;K/81Miv/MzMr/zU1Lf8zMyv/MzMr/zQ0LP84NS7/OTQw/zk0Lv8+OTX/PDk0/zw5NP88Ozb/Oz04&#10;/zg9Of87QDz/PUM//0JHQ/8/RED/QUZC/0VKRv9GSkn/RktH/0pPS/9SU07/VVZR/1VWUf9VVlH/&#10;WV5a/1tgXP9ZXlr/WV5a/1tgXP9dYl7/YWJd/11eWf9YWVT/WFlU/1pbVv9ZXlr/WV5a/1tcVv9a&#10;W1X/WllU/1xZUv9dWlP/X1xV/2FeV/9hXlX/ZWJZ/2ZjWv9lZVv/Y2Va/2lrYP9sb2T/b3Jp/3J1&#10;av9wdmz/b3ds/252a/9udmv/bXVq/2x0af9vdm7/bnhv/3F4cP9yeXH/c3hx/3V6c/94e3L/c3Zt&#10;/3Z5cP92eXD/dXht/3h8bv96fnD/e39w/36Cc/+AhHX/hIZ4/4mMe/+OkYD/kJOA/5OWg/+ZnIf/&#10;oaaQ/5ujjP+Pl3//j5d//5CYgP+QlX7/k5eA/5ichf+anIb/m52H/6Cfi/+io5H/n6CO/5uejf+Z&#10;m43/nJ6R/52hk/+anZL/mZ+V/5iekv+WnJD/lpqM/5aai/+Uloj/k5SE/5CRf/+Uk3//lJN//5SR&#10;fv+Vkn//mJOA/5uUgf+dloP/nZiE/52bhv+cm4b/mJqE/5qchv+eoIr/nqCK/52fif+bnon/n6KN&#10;/5+ijf+hpJH/oaSP/6Cjjv+kppH/q6qW/6emkv+mo5D/q6iV/7Ktmv+zrJr/ta2Y/7esmP+5rZf/&#10;vq+a/7+tl//Bq5b/wqmV/8Srl//FqpX/xamU/8Wmkv/AoY3/v6CM/7+gjP/AoYz/wqKN/8GhjP/G&#10;o43/xKKJ/8Sih//Go4f/xaKE/8Gdff++mHT/xJdw/8ubc//Mm3L/z5tz/86Zbf/Jk2f/ypFk/8yT&#10;Zv/KkGL/xYtd/8OJW//DiFz/voNX/72EWf/CiV7/vohc/7qFWf+6hVn/vold/7uGWv+6hlf/u4dY&#10;/7+JW/+9hFn/uX5U/7V6Uv+2eFH/tHZP/7d3U/+3d1P/tXNR/7RyT/+3c1D/t3NO/7hyTv+5dE3/&#10;unNJ/7xzSP/Adkn/xXhK/8V4Sv/Dd0b/w3dG/8F3Rv/CeUb/yHxK/8d7Sf/Kfkr/zoFN/86BTf/P&#10;gk7/zoFL/82ASv/Ofkv/zX1K/85+S//PfUv/04FP/9F/Tf/Rf03/1IJQ/9SCUP/UgU//0YBL/9OC&#10;Tf/Tgk3/1YZO/9uMVP/YjFL/2IxQ/9mNUf/cjVL/2IlO/9mKT//cjVL/3Y5T/96PVP/fkVP/35FT&#10;/9+RU//fkVP/4pRU/+KXVv/hllX/4phX/+SaWf/jmVj/5J1b/+SdW//knVv/455b/+WgXf/koV3/&#10;56Rg/+SjX//mp2L/5ahl/+eqZ//mq2f/6K1r/+ita//nrmv/6K9s/+etbf/qsHD/6bJx/+izcf/p&#10;tHL/6bRy/+Wycf/ms3H/7Ll3/+u4dv/suXf/7bt2/+68d//wvnn/7rx3/+28d//wwHj/7b52/+6/&#10;d//vw3r/7sJ3/+3Def/vxnf/8sl6//HKff/10IL/9tGD//PPgf/10YX/+NeK//bWi//11Yr/+dmQ&#10;//nZkP/11Yz/68uA/+/Ng//w0IP/99eK//nZjP/624v/+9yM//zdjf/42Yn/8M+C/+zLfv/vzYP/&#10;8tCG/+/Nhf/lw3v/58d+/+/Phv/1147//uCX//zhmv/x04v/8dCJ/+7Nhv/vzYb/7MeD/+/Ihf/x&#10;yon/57t+/+Gzd//drW//16Zr/9GgZf/On2f/x5hg/3dIEv8AAQD/AAEA/wABAP8AAQD/AAEA/wAB&#10;AP8AAQD/AAEA/wABAP8AAQD/AAEA/wABAP8AAQD/AAEA/wABAP9cPR7/Wzwd/1o7Hv9ZPB7/VTcb&#10;/1U3G/9VNx3/UzUb/1I0Gv9QMhr/TjAY/1EzG/9OMhr/TDAY/0svF/9KLhj/SS0X/0ouGP9ILhf/&#10;Ry0W/0csF/9ILRj/Riwb/0QqGf9CKBf/QykY/0YsG/9EKhn/QykY/0UrGv9DLBr/QSoY/0EqGP9B&#10;Khj/QisZ/0QtG/9BKhj/QSoY/z8oFv9BKhj/QisZ/0IrGf9AKRf/QCkX/0IrGf9DLBr/QCsa/0It&#10;HP9BLBv/QSwb/0ArGv9BLBv/Qi0c/z8pG/9AKxr/QC0e/z4rHP87KBn/PSob/z0sHP86KRn/PSwc&#10;/z0sHP87Khr/OikZ/zcnF/81JRX/NSUW/zYmF/84KBn/NycY/zMmFv81KBj/NCcX/zMmFv8zJRj/&#10;MCIV/zEjFv8zJRj/MiQX/zIkF/8yJBf/MCQW/zAiFf8xIxb/MiQX/zQmGf8zJRj/NiYX/zQkFf83&#10;JRf/NyUX/zgmGP86KRn/OCcX/zkoGP87Khr/QC8f/z4rHP8+Kxz/Qiwe/z8sG/8/LBv/QS4d/0Eu&#10;Hf8/LBv/QCsa/0EsG/9BLBv/Qy4d/0EsG/9CLRz/RzAe/0o0H/9NNyD/Vz8n/2NJMP9pTjP/bVI1&#10;/3NWOP90UzT/d1Y3/3dUNP97WDj/fFg4/3xYNv+BWzf/glo3/4FZNv+BWTb/gVk2/4BYNf98VjL/&#10;fVY1/3lVNf9yUTL/a0wv/2pMMP9lSi//ZUov/15EK/9YPyn/Tjoi/0UzHf9ALhr/PS4b/zcoFf8w&#10;IxL/Kh0N/ygbC/8lGQv/KBwQ/ygeFP8oHhT/JRsR/yQbEv8jGhH/IRoS/yEaEv8eGhH/HhoR/yEc&#10;Fv8eGhH/HxsS/x8aFP8fGhT/HxsS/x8bEv8fGxL/HxsS/x4aEf8fGxL/Ix8W/yIeFf8fGxL/IBsV&#10;/x8cFf8fHBX/HhsU/x8cFf8hHhf/Ih8Y/x8cFf8fHBX/HxwV/x8cFf8eHhb/HR0V/xwcFP8bGxP/&#10;GxsT/xwbFv8eHRj/HRwX/x4dGP8dHBf/HBsW/x0cF/8dHBf/HRwX/x0cF/8dHBf/Hh0Y/x4dGP8e&#10;HRj/Hh0Y/x8eGf8iHxr/IR4X/xwcFP8fHxf/Hx8X/x4eFv8gIBj/Hx8X/x8fF/8eHhb/Hx8X/yIi&#10;Gv8iIhr/JCQc/yMjG/8jIxv/IyMb/yMjG/8lIhv/JiMc/yckHf8nJB3/KCUe/yckHf8oJR7/Jycf&#10;/yUlHf8lJR3/Jycf/ykpIf8qKiL/KCgg/ygoIP8sLCT/Kysj/ysoIf8tKiP/LCki/y0qI/8uKyT/&#10;MzAp/zAwKP8vLyf/MjIq/zEyKv8xMir/MDAo/zIyKv81Miv/NTIr/zQxLP82My7/NTQv/zc2Mf83&#10;ODL/Njgz/zk7Nv84PTn/PEE9/0JDPv9ERUD/Q0hE/0NIRP9ESkb/RktH/0dMSP9JTkr/TFFN/05T&#10;T/9OU0//UVZS/1ZaWf9YXFv/WFxb/1dbWv9VW1n/VVtZ/1NZV/9OVFD/TFJO/09VUf9UWlb/UFZS&#10;/09UUP9TVVD/V1hS/1dWUf9YV1L/WlpS/15eVv9eXlb/X19V/19fVf9iYlj/YmJY/2VlW/9pa2D/&#10;bG1l/2xvZv9qcGb/a3No/211av9tdWr/a3No/2lwaP9qcWn/bHNr/292bv9vdm7/bnVt/290bf9x&#10;dm//cndw/3B1bv90d2z/dHpw/3V7b/93fXH/d31v/3d9b/98gHH/f4N0/4GEc/+ChXT/g4Z1/4yP&#10;fv+TloP/k5iE/5GZhP+MlH3/jJR9/42Vfv+Nknz/i5B6/4+Sff+UloH/lpiD/5WXgv+SlYL/k5eG&#10;/5GXif+Rl4n/kpiM/5OZj/+Vm5H/lZqT/5GXjf+Qloz/kpWK/4+Sh/+PkYT/jI6B/46Pgf+Qjn//&#10;jYx6/46Lev+Oi3r/jot4/5SPfP+Uj3z/jo15/4+OfP+OkHv/j5F8/5OVgP+XmoX/mZuG/5iahf+Z&#10;nIn/mZyJ/5WYhf+Xmof/nZ6M/5+gjv+hoIz/o6CN/6Ogjf+qpZL/raiV/66nlf+tppP/sKiT/7Wt&#10;mP+6rpj/uq6Y/7ytmP+/rZf/vqyW/8Crlv/Bq5b/xKuX/8SplP+8oZD/uZ6J/72ijf+9oo3/u6CL&#10;/7ugi//ApI7/wqaO/8Smjv/EpIv/xKKH/8Shhf/CnYD/wZl2/8GTcf++jmr/voxp/8COaf/AjGX/&#10;wIth/8KNY//Ail7/wYhb/8KJXP/BiF3/v4Zb/8GIXf+/iF//vIVc/7yFXP+6hFj/vIZa/7yGWv+5&#10;g1X/voVY/76FWP++g1n/un9V/7d5Uv+zdU7/tnZQ/7V1T/+3dVL/uHRR/7hyUP+5c0//u3NN/7py&#10;Sv+7dEr/u3JJ/710Sf/DeUz/wnhJ/8F3SP/Bd0b/wXdG/8J4R//CeUb/xnpG/8h8SP/Kf0j/yn9I&#10;/86DSv/QhUz/0IVM/86BSf/NgEr/y35I/89/Sv/Ofkn/zHxH/8p5RP/KeUT/0YBL/9WET//Tgk3/&#10;04JN/9WET//UhU3/1odP/9aHTv/Xi1H/2Y1T/9yQVv/ZjVP/1IhO/9aKTv/ZjVH/2o5S/9uPUf/b&#10;j1H/3pJU/+CVVP/ckVD/3ZJR/9+VVP/fllL/3JZR/92XUv/cllH/4ZtW/9+YVv/hnFn/455b/+Og&#10;XP/joFz/5KFd/+SjX//lpmH/6Klm/+SnZv/jqGb/5apo/+Wsaf/mrWr/6rFu/+ivbP/mr2z/6bJx&#10;/+mycf/ptHL/57Jw/+Wwbv/os3H/7Ld1/+y3df/vunb/77p2/+y6c//uvHX/7rx1/+29df/vv3f/&#10;7b52/+y9df/uwnn/8MR7/+3BeP/swnj/7sR6/+3Def/vyH3/8Ml+/+3HfP/wyn//8s6E//HPh//3&#10;147/+tqR//jYj//52ZD/99eO//PRif/00oj/8s6E//LOgv/vy33/7cl7//HNf//20ob/782D/+7M&#10;gv/vzYX/9tSN//TSi//oxYH/4r97/+fEgP/uzYj/99aP//7dlv/21Y7/89KL//bVjv/004z/68mC&#10;/+3Igv/wyYb/6sGB/+K2d//arHD/1adr/8+hZf/PoWb/yZtg/8OUXP8JCAP/AAEA/wABAP8AAQD/&#10;AAEA/wABAP8AAQD/AAEA/wABAP8AAQD/AAEA/wABAP8AAQD/AAEA/wABAP9dPh//Wzwd/1c6HP9X&#10;Ohz/Vzkd/1U3G/9RNhv/UDUa/08zG/9OMhr/TDAY/04yGv9MMBj/TDAa/0wwGv9JLxj/SC4X/0ct&#10;Fv9HLBf/RisW/0UqFf9GKxb/RSsa/0MpGP9EKhn/Qywa/0EqGP9AKRf/QSoY/0EqGP9CKxn/QCsa&#10;/z8qGf8/Khn/QSwb/0MuHf9AKxr/PikY/z4pGP8/Khn/QCsa/z8qGf8+KRj/PikY/0ArGv9BLBv/&#10;QSwb/0AtHP8/LBv/Pisa/z0qGf87KBf/Pisc/z8pG/88KRr/PSob/zsoGf85KBj/OSgY/zopGf84&#10;KBj/OCgY/zgoGP84KBj/OSkZ/zcnF/82Jhf/NCcX/zQnF/81KBj/NSgY/zIlFf80Jxf/MiUV/zEj&#10;Fv8xIxb/LyEU/zAkFv8wJBb/LyMV/zElF/8xJRf/MCIV/zEjFv8yJBf/MiQX/zIkF/8yJBf/MyUY&#10;/zQkFf83JRf/NyUX/zcmFv84Jxf/NyYW/zkoGP87Khr/Pi0d/zsqGv89Khv/QC0e/z8sHf8+Kxz/&#10;QC0e/0AtHv8+Kxz/Pisa/0EsG/9CLRz/RC8e/0ItHP9CLRz/RC0b/0kyIP9MNiH/Uzok/1pCKv9e&#10;RCn/ZEks/2dML/9sTTD/cFE0/3RTNP92VTb/eFU3/3pXOf98WDj/elY2/3dTM/92UjL/eFM2/3lU&#10;N/92UzX/c1A0/29NMf9iRCr/Wj4m/1Y6Iv9TOSL/UDcj/0sxIP9DLhv/OikX/zQkFP8xJBP/LyIS&#10;/yoeDv8pHQ//Jx0R/ycdE/8jGRD/IxoR/yUcE/8kGxT/IBkR/yIbE/8hGhL/HRgS/x8aFP8fGhT/&#10;HRoT/x0aE/8dGhP/HhsU/x4bFP8fGhT/IBsV/yAbFf8hHBb/IRwW/x8aFP8hHBb/IR4X/yEeF/8d&#10;GhP/HhsU/yEeF/8fHBX/HhsU/yEeF/8hHhf/IR4X/x0aE/8fHBX/HR0V/x4eFv8eHhb/HBwU/xsb&#10;E/8bGhX/GxoV/xwbFv8cGxb/HBsW/x0cF/8cGxb/HBsW/x0cF/8cGxb/HBsW/x0cF/8dHBf/Hh0Y&#10;/x0cF/8dHBf/Hh0Y/x4dGP8dHBf/HRwX/x0cF/8eHRj/Hx8X/x4eFv8fHxf/Hh4W/x4eFv8dHRX/&#10;Hx8X/x8fF/8iIhr/IyMb/yMjG/8jIxv/IyMb/yMjG/8lIhv/JSIb/yYjHP8nJB3/JyQd/yYjHP8n&#10;JB3/JiYe/yUlHf8lJR3/JiYe/ycnH/8pKSH/KSkh/ykpIf8rKyP/Kysj/yoqIv8uKyT/LSoj/ywp&#10;JP8sKST/LSwn/y0sJ/8tLij/Li8n/y0uJv8vMCr/LzAq/y0uKP8uLSj/MjEs/zIxLP8yMSz/MzIt&#10;/zU0L/84OTP/ODo1/zk7Nv84OjX/Nzw4/zk+Ov88QT3/PEE9/zo/O/8/RUH/RUpG/0ZLR/9ITUn/&#10;R0xI/0ZLR/9ITUn/Sk5N/01TUf9PVVP/UlhW/1VZWP9PVVP/VFhX/1NXVv9LUU3/TVNP/1FXU/9U&#10;Wlb/UFZS/0xSTv9OU0//VFVP/1FSTP9RUkz/VVRP/11dVf9eXlb/Xl5W/15eVP9lYln/YmJY/2Rk&#10;XP9oaGD/aWpi/2hrYv9nbGX/bHNr/210bP9pcGj/ZGtj/2duZv9rcmr/a3Jq/2tyav9udW3/cHVu&#10;/25zbP9tcmv/cXZv/3J3cP9xd23/cnhu/3N7cP91e2//dnxw/3d9b/97f3D/e39w/31/cf99f3H/&#10;fX9x/3+DdP+BhXb/i4+A/4yTgf+KkX//jJR//5GWgv+Qk4D/jI96/4+RfP+PkXz/jpB7/46Pff+O&#10;kX7/i49+/4mPgf+KkIL/ipKF/4ePhP+KkYn/jJOL/4mQiP+MkYr/i5CJ/42Qhf+MjoP/iop+/46P&#10;gf+Ni37/iYd4/4iGd/+Kh3b/jIl4/46Lev+Ninn/iYh2/4yLef+MjXv/jo99/4+RfP+Rk37/kpOB&#10;/5KTgf+Ul4T/lJeG/5WWhv+XmIj/nJuJ/5qZh/+cmYb/nZqH/6Kdiv+oo5D/qKGP/6ukkf+tpZD/&#10;r6eS/6+kkP+0qZP/uq6Y/7qumP++rpf/vq6X/8Gvmf/CrZj/w62Y/8Srl/+9o5L/uZ+O/7qgj/+3&#10;nYz/uJ+L/7qhjf+/pY7/wqaQ/8Kmjv/CpIr/waGI/8Ofhf/DnoP/xZx8/8OVdP/Aj2//wpBv/8KQ&#10;bf/Cjmn/wIxl/8CLYf+/imD/wIth/8GLX/+/iF//vYZd/76HXv++h17/u4Rb/7qDWv+7glf/vINY&#10;/7yDWP+5gFP/uoFU/72CVv+7gFb/u31W/7h4Uv+1dU//tXVP/7VzUP+3c1D/uHJQ/7lzUf+7c03/&#10;vHJN/71zTP+9dEv/vHNK/710Sf/DeUz/wnhJ/8J4R//AdkX/wXdG/8J4R//Dekf/x3tJ/8h8SP/K&#10;f0j/yn9I/8yBSP/PhEv/0IVL/9CFS//ShU3/z4JK/86BSf/PgEj/y3tG/8l4Q//KeUT/z35J/9B/&#10;Sv/SgUr/14ZP/9aHT//XiE//24xT/9WJT//WilD/2Y1T/96SWP/eklj/1IhO/9aKUP/Xi1H/2IxQ&#10;/9mNT//bj1H/3pJU/96TUv/bkE//3ZNS/+CWVf/dl1L/3ZdS/96YU//dl1L/35lU/96XVf/fmlf/&#10;35xY/+CdWf/joFz/5KFd/+KhXf/ioV//5KVi/+OmZf/jqGb/4qdl/+SpZf/mrWj/6rFs/+ivbP/p&#10;sG3/57Bv/+ixcP/osXD/5K9t/+axb//ptHD/6bRw/+izb//rtnD/7Ldx/+u2cP/uuXP/7rx1/+u5&#10;cv/svHT/7r93/+2+dv/vw3r/8MR7/+3BeP/twXb/7sJ3//DGfP/xx33/8cp///DKf//wyoH/8s6E&#10;//HPh//41o7/+9uS//nZkP/62pH/+NiP//LQiP/y0Ib/8tCG//TQhv/xzYH/7sp+/+3Jff/wzIL/&#10;88+F//HNg//ty4P/9tSN//jVkf/z0Iz/6MWB/+fEgP/ryoX/89KN//rZkv/31o//9dSN//jXkP/1&#10;1I3/68mC/+vGgP/ux4T/68KA/+e7fP/fsXP/2qxw/9Olaf/SomT/z55j/8WWXv+9jlr/AAEA/wAB&#10;AP8AAQD/AAEA/wABAP8AAQD/AAEA/wABAP8AAQD/AAEA/wABAP8AAQD/AAEA/0s/L/9cPR7/Wj0d&#10;/1g7Hf9XOhz/Vzkd/1M1Gf9SNBr/UjQc/1E1Hf9PMxv/TDAY/0wwGP9MMBr/TTEb/0sxGv9JLxj/&#10;SC4X/0ctFv9HLBf/RSoV/0MqFv9EKxf/RCoZ/0EqGP9BKhj/QisZ/z8oFv8+JxX/QCkX/0EqGP9A&#10;Kxr/OygX/z4pGP89Khn/QCsa/0EsG/9AKxr/PSgX/zwnFv8+KRj/PikY/z4pGP89KBf/OygZ/zwp&#10;Gv89Khv/Pisa/z0qG/89Khv/PSob/zsoGf87KBn/PSob/zwpGv87KBn/OygZ/zkoGP84Jxf/OCcX&#10;/zcnF/83Jxf/NycX/zcnF/83Jxf/OSkZ/zcnF/83Jxj/NSgY/zMmFv8zJhb/NCYZ/zMmFv8zJhb/&#10;MSMW/zEjFv8vIxX/LyMV/y8jFf8wJBb/LSET/zAkFv8wJBb/LyMV/y8jFf8wJBb/MCQW/zEjFv8x&#10;Ixb/MiQX/zUlFv83JRf/NyUX/zcmFv82JRX/NyYW/zgnF/86KRn/PSwc/zopGf86KRn/Pisc/z4r&#10;HP89Khv/PSob/z8sHf8+Kxz/Pisa/z8sG/9CLRz/QSwb/0ArGv9BLBv/Qywa/0cwHv9KNB//UTgk&#10;/1Y9J/9aQCf/XkQr/2RJLv9nSS3/aEou/2tML/9sTTD/clA0/3RSNv90UzT/c1Ay/3FOMP9xTjL/&#10;c1A0/3BOMv9tSzD/ZUUs/10/Jf9PNR7/SC0Y/0UrGv9AKxr/OicW/zglFv80IxP/LB8P/ycbDf8m&#10;HBD/JhwS/yQcEf8kHBH/Jh0U/yUeFP8iGxP/IhsT/yIbE/8hGhL/HxgS/yAZE/8dGBL/HRgS/x4b&#10;FP8eGxT/HBkS/xwZEv8cGRL/HRoT/x4bFP8fHBX/IBsV/x0aE/8eGxT/HhsU/x4bFP8eGxT/HxwV&#10;/x8cFf8dGhP/HRoT/x8cFf8eGxT/HRoT/yEeF/8dHRX/HRwX/xsaFf8dHRX/HR0V/x0dFf8dHRX/&#10;HBwU/xsbE/8cGxb/HBsW/xsaFf8bGhX/GhkU/xwbFv8dHBf/HRwX/xwbFv8bGhX/HBsW/x0cF/8c&#10;Gxb/HRwX/xwbFv8cGxb/Hh0Y/x0cF/8cGxb/HRwX/x0cF/8dHBf/Hx4Z/x4eFv8fHhn/Hh4W/x4e&#10;Fv8dHRX/Hx8X/x8fF/8gIBj/ICAY/yIiGv8jIxv/IyMb/yMjG/8mIxz/JiMc/yYjHP8oJR7/JyQd&#10;/yUiG/8oJR7/Jycf/yYmHv8mJh7/JiYe/ycnH/8oKCD/KSkh/ykpIf8pKSH/KSkh/ygoIP8rKCH/&#10;LSoj/ywpJP8rKCP/Kyol/ysqJf8sLSf/LS4m/yssJv8tLij/Li8p/ywtJ/8sKyb/Ly4p/y8uKf8u&#10;LSj/MTAr/zIxLP8zNC7/NTYw/zY3Mf81NzL/NTcy/zg5NP86Ozb/Njs3/zY7N/86QDz/PUM//0BG&#10;Qv9FSkb/RktH/0RJRf9ESUX/RkpJ/0lPTf9JT03/SlBO/01RUP9KUE7/TlRS/1FVVP9MUk7/TVNP&#10;/09VUf9OVFD/TFJO/0dNSf9HTEj/Sk9L/01OSP9OT0n/VFNO/1xcVP9dXVX/XV1V/2BdVP9hXlX/&#10;YV5V/2JiWv9lZV3/Z2hg/2doYP9pbGP/aG1m/2htZv9ka2P/Y2hh/2pvaP9qb2j/aW5n/2htZ/9s&#10;cWv/bXJs/2twaf9scWr/b3Rt/290bf9uc2z/bnZr/293bP9vdWv/cXdt/3N5bf93e23/d3ts/3l7&#10;bf98fnD/fH5w/3l9bv95fW7/gIZ4/4eNf/+IjoD/iI99/4iMe/+Hi3r/iYx5/4yNe/+IiXf/h4Z0&#10;/4aHdf+JjHv/iIt6/4aKe/+Fi3//g4l//4CIff+BiID/gomC/4CHgP+CiYL/goeA/4SJgv+GiYD/&#10;hIZ7/4iIfP+GhHf/hIJ1/4KAcf+CgHH/hoR1/4mHeP+Jh3j/hIV1/4WGdv+HiHj/iYp6/4qLef+K&#10;i3n/i4x8/4uOff+Ljn3/iox+/5CRg/+TlIb/lZOE/5aThP+XlIP/mZSB/56Xhf+gmYf/oZqI/6mh&#10;jP+tpZD/sKWR/62ijv+zqJL/uK2X/7mtl/+4rJb/ua2X/7yslf+7qZP/vqmU/8CrmP+8pZP/uaKQ&#10;/7afjf+0nYv/tp+N/7iijf+9pI7/wqiR/8Koj//BpY3/wqKJ/8Kghf/EoYX/yaCC/8abe//ElnX/&#10;xZR0/8ORcP/Bj2z/wY1o/76KZf++imP/vopi/7+LY/+8iGD/vYhe/76JX/+9iF7/vIVc/72DW/+8&#10;g1j/vINY/7yBV/+8gVX/vIFV/71/Vv+8flf/unpU/7d3Uf+1dU//tnRR/7RyT/+2ck//uXNR/7tz&#10;Tf+7c03/u3FM/7txSv+8c0r/vHNK/7xzSP/Bd0j/wXdI/8J4R//AdkX/wHZF/8J4R//CeUb/x3tJ&#10;/8h8SP/Kf0j/y35I/8uAR//OgUn/z4NJ/9KGTP/Th03/0oVN/9KDSv/PgEj/yntD/8Z3P//KeUL/&#10;zHtE/818Rf/QgUn/1YZN/9qLUv/cjVT/35BX/9mNU//Th03/14tR/92RV//fk1n/14tR/9eLUf/W&#10;ilD/1opO/9mNUf/ajlD/3JBS/9uRUv/Zj1D/25FS/9uUUv/dllT/3JVT/9uUUv/el1X/4JlX/92Y&#10;Vf/cl1T/35ta/+CcW//jn17/459e/+GgXv/jomD/4qNg/+KlZP/jpmX/4aZk/+OoZP/lrGf/5q1o&#10;/+euaf/or2z/5a5t/+avbv/mr27/5a5t/+ixbv/qtXH/6bRw/+izbf/ptG7/6rVv/+u2cP/tuHT/&#10;7Lp1/+m3cv/qunL/78B4/+6/d//uv3f/7cF4/+7Cef/swHX/7MB1/+7Cd//uxHr/8cd9//HKf//v&#10;yX7/8MqB//DMgv/0z4j/+deP//vZkf/514//99WN//HPh//vzYP/8s6E//TQhv/yzoT/8MyC/+zI&#10;fv/rx33/8MuE//HMhf/uzIX/8c6K//fUkP/41ZH/78yI/+TBff/lwn7/8M2J//jXkP/31o//9tWO&#10;//bWjf/104z/68mC/+vGgP/sxYD/6sF//+i8e//htHP/3a9x/9WlZf/QoGL/0J9k/8aXX/+7jVn/&#10;uIpY/wABAP8AAQD/AAEA/wABAP8AAQD/AAEA/wABAP8AAQD/AAEA/wABAP8AAQD/Q0A5/1o7HP9a&#10;PR3/WTwe/1g7Hf9XOR3/Vjgc/1I0Gv9SNBr/UzUd/1Q2Hv9QNBz/TjIa/00xG/9MMBr/TTEb/0ow&#10;Gf9ILhf/SC4X/0cuGv9GLRn/RCsX/0MqFv9DKRj/QSoY/0ApF/8+JxX/QCkX/z8oFv8/KBb/PSgV&#10;/z4rGv8+Kxr/OicW/zonFv87KBf/OygX/z4pGP8/Khn/PScZ/zslF/85Jhf/OygZ/zwpGv87KBn/&#10;OygZ/zkmF/87KBn/PCka/zkmF/84Jxf/OSgY/zkoGP84Jxf/OikZ/zopGf85KBj/OSgY/zkoGP84&#10;Jxf/NycX/zcnF/83Jxf/OCgY/zcnF/83Jxf/OCgY/zgoGf82KRn/NSgY/zIlFf8zJhb/MyUY/zIk&#10;F/8xIxb/LyMV/zAkFv8vIxX/LyMV/zAkFv8wJBb/LSET/y0hE/8tIRP/LyMX/ywgFP8sIBL/LyMV&#10;/zAkFv8xIxb/MSMW/zIlFf81JRb/NyUX/zcmFv82JRX/OCcX/zgnF/84Jxf/Oyoa/zsqGv87Khr/&#10;PSob/z4rHP88KRr/PCka/z8sHf8+Kxr/Pisa/0ItHP9BLBv/PikY/z4pGP9AKxr/Qywa/0UuHP9I&#10;MR//TzYi/1M6JP9YPif/XEIp/2BGLf9iRyz/ZEYs/2RGKv9kRir/aUou/2lKLf9pSi3/a0kt/2hJ&#10;Lf9oSS3/aUkw/2JCKf9dPyf/VTkj/00yHf9AJhX/NyIR/zMgEf8xHxH/Lx8Q/y4eEf8rHRD/JRsR&#10;/yEZDv8iGRD/IhsR/yIbEf8fGxL/IR0U/x4aEf8dGBL/HxoU/x0YEv8dGBL/GxYQ/xwXEf8dGBL/&#10;HBkS/x0aE/8dGhP/GxsT/xoaEv8cGRL/HRoT/x0aE/8fHBX/HhsU/xwZEv8cGRL/HRoT/x4bFP8c&#10;GRL/HRoT/xwcFP8bGxP/GhoS/xwcFP8aGhL/GhoS/xwbFv8cHBT/HRwX/xwbFv8cGxb/HBwU/xsb&#10;E/8cHBT/HBwU/xwcFP8dHBf/HBsW/xsaFf8aGRT/GxoV/xwbFv8eHRj/HRwX/xoZFP8bGhX/HBsW&#10;/xwbFv8bGhX/HBsW/xsaFf8cGxb/Hh0Y/x4dGP8dHBf/HRwX/x0cF/8dHBf/Hh0Y/x0eGP8fHhn/&#10;Hh8Z/x4eFv8eHhb/ICAY/x8fF/8gIBj/Hx8X/yAgGP8iIhr/IiIa/yMjG/8kJBz/JyQd/yckHf8n&#10;JB3/JSIb/yUiG/8nJB3/KSYf/yglHv8mJh7/Jycf/ycnH/8oKCD/KSkh/ygoIP8nJx//JyYh/yYl&#10;IP8mJSD/KSgj/ygnIv8pKCP/Kyol/yopJP8qKyX/LC0l/yorJf8qLCf/LC4p/ykrJv8qKyX/LS4o&#10;/y0sJ/8sKyb/Li0o/y0sJ/8tLij/LzAq/zAxK/8xMiz/MTIs/zU2Mf83ODP/Njcy/zM4NP80Ojb/&#10;Nz05/zpAPP8/RED/R0lE/0RJRf9CR0P/Q0hE/0VLSf9GSkn/RkpJ/0dLSv9GTEr/SE5M/0pQTv9L&#10;UU3/SU9L/0dNSf9GTEj/REpG/0FHQ/8/RUH/R0hD/0lKRP9NTEf/U1JN/1paUv9cWVL/XVpT/19c&#10;U/9cWVL/XVpT/11dVf9fX1f/ZWVd/2ZnX/9qa2P/ZGde/2RnXv9namH/Z2ph/2lsY/9naWT/Zmlg&#10;/2dpZP9ma2X/Zmtl/2VqY/9qb2j/a3Bp/2luZ/9qb2j/a3Bp/2pwZv9qcGb/bHJo/250av9zd2n/&#10;c3dp/3V3av95e23/e31v/3h8bf94fG7/eX9z/4CGev+Cin3/gIZ6/3l/cf98gHH/goR2/4aHd/+B&#10;gnL/goBx/4F/cP+DhHT/g4R2/4KEdv+BhXf/fIJ4/32Def98gXr/eoF6/3qBev96gXr/fIF7/3yB&#10;ev9+gXj/f4F2/4CAdv98fHD/fX5w/3t8bv96e23/fX5w/4GCdP+BgnT/gYJ0/4GCdP+BgnT/gYJ0&#10;/4GCdP+DhHT/hIV3/4OFd/+BhXb/gIJ1/4iKff+MjX//j42A/5GOf/+Vj4H/k419/5eQfv+YkX//&#10;nJWD/6WdiP+ooIv/rKGN/62ijv+vpI7/s6iS/7Spk/+0qJL/tamT/7Sokv+1ppH/uaeT/7qolP+7&#10;ppP/uKOQ/7SfjP+0n4z/taCN/7ehjP+7pY7/waiS/8Koj//Cpo7/w6WL/8GhiP/Gooj/y6SH/8mg&#10;gv/HnHz/xJd4/8KRcf+/jm7/v41s/72LaP+8imX/vIpl/72LZv+7imL/vYli/7+LZP+/iWP/vode&#10;/76EXP+/hFr/voNZ/7yBV/+/gVj/voBX/7t9VP++flj/unpU/7d2UP+2dU//tnRR/7dzUP+4clD/&#10;unRS/7tzTf+7c03/uW9K/7lvSP+7ckn/vXRL/7xzSP+/dUb/wXdI/8J4R//Bd0b/wHZF/8J4R//D&#10;ekf/yHxK/8l9Sf/IfUb/y35I/8t+Rv/Mf0f/zoFJ/9KFTf/Shkz/0oZM/9KDSv/QgUj/zH1E/8h5&#10;QP/Ke0L/y3xD/81+Rf/Rgkn/1IVK/9yNUv/bj1P/35NX/92RVf/Shkz/1YlP/9uPVf/eklj/2Y1T&#10;/9iMUv/Wik7/1opO/9mNUf/bj1H/2Y9Q/9iOT//Yjk//1o9P/9eQUP/blFL/2pNT/9iRT//clVP/&#10;4JlX/92WVP/alVL/4Jxb/+CcW//jn17/4p5d/+KhX//ko2H/4aJf/+OjY//hpGP/4aZk/+KnY//k&#10;qWX/46pl/+SrZv/nrmn/5a5r/+Wua//krWr/5a5r/+ixbv/rtHH/67Vv/+u1b//qtW//6rVx/+u2&#10;cv/st3P/6rhz/+m3cv/quHP/7r52/+2+dv/qu3P/7b52/+3BeP/rv3b/6r5z/+q+c//twXb/7sR6&#10;//DGfP/vyH3/7sZ+/+7If//uyH//9NCG//nXjf/31Yv/9tSK//HPhf/wzIL/7sqA//HNg//zz4X/&#10;8MyC/+3Jf//rx33/7MeA//HMhf/vzYb/7MmF//LPi//204//8s+L/+bBff/gvXn/7ciC//bUjf/1&#10;1I3/9dSN//PTiv/00or/7MqD/+rFf//rxH//6cB+/+e7ev/htHP/3bBv/9SkZP/Pn2H/zp1i/8WY&#10;X/+7jVn/tohW/7iJW/8AAQD/AAEA/wABAP8AAQD/AAEA/wABAP8AAQD/AAEA/wABAP9UPyr/XT4f&#10;/1w9Hv9YOxv/WDsd/1U6HP9VOh3/UzUZ/1Q2HP9UNhz/UDIa/08xGf9RMxv/TzMb/08zHf9LMRr/&#10;SzEa/0kvGP9EKxX/Qy0Y/0MtGP9DLRj/Qy0Y/0MtGP9CKxn/QCkX/0IrGf8/KBb/PicV/0ApF/87&#10;KBf/OSYV/zglFP85JhX/OicW/z0qG/87KBn/OSYX/zglFv84JRb/OCUW/zckFf85Jhf/OygZ/zop&#10;Gf85KBj/OSgY/zkoGP85KBj/OikZ/zgnF/84Jxf/OikZ/zkoGP84Jxf/OSgY/zopGf84KBj/OCgY&#10;/zgoGP83Jxf/OCgY/zgoGP85KRn/OSka/zYpGf81KBj/NSgY/zQnF/8zJhb/MycZ/zImGP8wJBb/&#10;LyMV/y8jFf8vIxX/LSET/y8jFf8sIBL/LyMV/y8jFf8tIRP/LSET/ywgEv8rHxP/LyMX/yogFv8q&#10;IBb/KyEX/ywiGP8wJBb/MCQW/zEjFv80JBX/NyUX/zclF/83Jhb/OSYX/zgnF/83Jhb/OSgY/zsq&#10;Gv89LBz/PSob/0AqHP8/Khn/PikY/0ArGv9CLRz/QCsa/0ArGv8/Khn/PyoZ/z8qGf9BJxj/QisZ&#10;/0QtG/9ILh3/SjAf/081JP9NNCD/UTYh/1c8J/9ZPSX/XEAo/15CKv9fQSf/YEIo/2BCKP9gQij/&#10;YEIq/1k7I/9WNyL/UDQf/0suHP9EKRj/PSMU/zghE/8xHhD/KhoN/ywcD/8pGxD/JxoS/yQaEf8l&#10;GxL/IhsT/yIbE/8fGxL/HxwT/xwZEv8eGxT/HRoT/xwZEv8bGBH/HBkS/x0aE/8dGhP/GhcQ/xsY&#10;Ef8cGRL/GxgR/xkZEf8aGRT/HBwU/xsbE/8aGhL/GhoS/xkZEf8cHBT/HRoT/xoZFP8ZGBP/GhkU&#10;/xsaFf8bGhX/GxoV/xwbFv8bGxP/HBsW/xwbFv8aGRT/GxoV/xwbFv8bGhX/GhkU/xoZFP8bGxP/&#10;GxoV/xwbFv8cHBT/GxsT/xwbFv8cGxb/HBsW/xwbFv8dHBf/HRwX/x4dGP8cGxb/GhkU/xsaFf8b&#10;GhX/HBsW/xwbFv8bGhX/HBsW/xsaFf8bGhX/HBsW/x4dGP8eHRj/Hh0Y/x0cF/8dHBf/HRwX/x4d&#10;GP8eHRj/Hx4Z/x4dGP8eHRj/Hh0Y/x8eGf8fHhn/Hh0Y/x8gGv8gIRn/IiIa/yMjG/8lIhv/JCEa&#10;/yYjHP8mIxz/JSIb/yUiG/8lIhv/JSIb/yYjHP8oJR7/KCUe/yonIP8qJyD/KSYf/ykmH/8qJyD/&#10;Kicg/ycmIf8mJSD/Kikk/ygnIv8pKCP/KSgj/yYlIP8lJh7/KCkj/ykqIv8nKiH/KCol/ygqJf8o&#10;KSP/KCkj/ykqJP8rKiX/Kikk/yopJP8pKCP/LS4o/y4vKf8tLij/Li8p/zEyLP8yMy7/MjMu/zIz&#10;Lv8vNDD/Mzg0/zM1MP83OTT/Oz04/0FCPP9BQjz/QkM+/0JDPv8/QT7/QkRB/z1BQP9AREP/QkZF&#10;/0BGRP8+REL/QEZE/0JIRv9ARkT/QkhG/zxBPf89Pjn/REU//0VEP/9IRT7/TElC/1RRSv9XUkz/&#10;WVRO/1xYT/9hXFb/X1pU/11aU/9eW1T/WlpS/19fV/9gYVn/Xl9X/2BhWf9hYlr/YWJa/19gWv9e&#10;X1n/Xl9Z/19hXP9cYV3/X2Fc/19kXv9hZmD/X2Re/2BnX/9haGD/Y2pi/2JpYf9kaWL/ZGtj/2Nq&#10;Yv9ka2P/ZW1i/2dtY/9tcWP/cnRn/3Z2av92dmr/dnht/3h6b/96fXL/e35z/3p8cf94em//e3tv&#10;/3p6bv98em7/enhr/3l1af95d2r/fXtu/3h4bP9ycmb/cnRp/3Z4bf95enL/eXp0/3N1cP92eHP/&#10;d3px/3l8c/96fHH/eXtw/3h4bv92dmr/dXVp/3Z2av92dmr/d3ls/3R2af9zdWj/dXlr/3p8b/97&#10;fXD/fX1x/35+cv9+fnL/fHxw/3t9cP97f3H/fH90/3+Bdv+AgHb/h4V5/4mHe/+Lh3v/j4l7/5GK&#10;ev+Vjn7/mJF//5qSf/+bk37/oJiD/6ObhP+onYf/rKGL/6+kjv+vpI7/saWP/7KmkP+yppD/sqaQ&#10;/7Wmkf+1ppH/saKN/7ChjP+xn4n/sJ6I/7Ohi/+5pY3/vKaP/76mjv/AqJD/wKaN/76jiP/EpIv/&#10;yaWL/8Wghf/HnoL/wpZ5/76Rcv++jW3/vItq/7yLav+6imb/uYlj/7iIZP+5iWP/uopk/7+NaP/B&#10;jWj/wYpj/8CGXv++g1v/vX9W/7x9VP+7elD/u3pQ/7x7U/+9fFT/uXhS/7d2UP+2dU//tXRO/7dz&#10;Tv+3c07/uHJO/7lzT/+6dFD/unJM/7tzS/+6c0n/vHNI/750R//Adkn/wnhJ/8R6Sf/CeEf/wXdG&#10;/8J4R//GfEv/xn1K/8h8SP/JfUn/yn1H/8h7Rf/KfUf/y35I/8+CSv/ThEz/1IVM/9OES//Rgkn/&#10;1YZL/9eITf/Sg0j/0IFG/9GCR//RhUn/0oZK/9iMUP/bj1P/3pJW/96PVP/XiE3/2IlO/9mKT//V&#10;iU3/14tP/9mNUf/ajlL/14tN/9mNT//akFH/2Y9Q/9aMTf/UjU3/1I1N/9aPT//Wj0//15BQ/9qQ&#10;Uf/Zj1D/3JJT/9yVVf/blFb/3ZdZ/92ZXP/cmFv/3Zla/+GgYP/hoGD/4aFh/+KiYv/eoWD/4aZi&#10;/+KnY//ip2H/5Kph/+WtY//lrWP/5axl/+euZ//or2r/5q1o/+ivav/or2r/57Fr/+exa//rtHH/&#10;6bRy/+axb//msW//6rVz/+67ef/tunj/6bhz/+29df/tvnb/7b52/+7Adf/vwXb/7b90/+7Adf/t&#10;wXb/7sJ3/+7Eev/uxHr/8cd///DJfv/ux3z/8cuA//XRhf/10YX/9tKG//TQhv/xzYP/7sqA/+zI&#10;fv/tyX//7sqA/+zIfv/qxX7/7smC//LQif/y0In/7cqG/+jFgf/zzor//NeT/+zHg//lvnn/58J8&#10;//HMhf/00or/89GH//LQiP/z0Yn/9M+I/+/Kg//rxH//6cF8/+i9ef/jtnL/3K9u/9amZP/SomL/&#10;zZ1f/8mYXf+8jlr/tYpX/7OHVv+vhVX/AAEA/wABAP8AAQD/AAEA/wABAP8AAQD/AAEA/0xCOP9e&#10;PyD/Xj8g/10+H/9ZPB7/Vzoc/1Y7Hv9VOh3/UzUZ/1U3Hf9UNhz/UTMb/08xGf9OMhr/TDAa/08z&#10;Hf9NMxz/SzEa/0owGf9FLBj/Qy0Y/0QuGf9BKhj/Qywa/0MsGv9BKhj/QCkX/0EqGP9BKhj/PyoZ&#10;/z0oF/85JhX/OSYV/zkmFf85Jhf/OygZ/zwpGv87KBn/OCUW/zglFv84JRb/OCUW/zUkFP84Jxf/&#10;OCcX/zgnF/84Jxf/OCcX/zgnF/83JRf/NyYW/zcnGP82Jhb/OCgY/zcnF/82Jhb/OCgY/zgoGP82&#10;Jhb/NiYW/zcnF/83Jxf/OCgY/zcnF/85KRn/OSka/zYpGf82KRn/NCcX/zQnF/8vIxP/MCQW/y0j&#10;F/8tIxf/LCIW/yshFf8sIhb/KyEX/y0hE/8sIBT/KyEV/yogFv8qIBT/LCAU/ywgEv8rIRf/MCQY&#10;/yogFv8rIRf/LCIY/ywiGP8rIRX/LyMV/zAiFf8zJhb/NycY/zclF/83Jhb/OCcX/zkoGP84Jxf/&#10;OSgY/zopGf8+Kxz/Pisc/0AqHP9AKxr/QCsa/0ArGv9AKxr/PyoZ/z8qGf8+KRj/QCsa/0ArGv9C&#10;KBn/RCob/0MsGv9FKxr/Riwb/0sxIP9JLx7/SS8e/1A1IP9WOyb/WD4n/1c9Jv9WPCX/VDoj/1Q6&#10;If9VOSP/Uzci/0swG/9JLh3/RSkb/0AmF/83IRP/MRsO/y4bDf8rGhD/JxkO/ygbE/8mHBP/JRsS&#10;/yQbFP8hGhL/HxsS/x8bEv8eGxT/HRoT/xgYEP8bGxP/GxsT/xkZEf8YGBD/GRgT/xoZFP8ZGRH/&#10;GhcQ/xoXEP8ZGBP/GhkU/xoaEv8aGRT/HBwU/xsbE/8aGhL/GhoS/xoZFP8bGhX/GxoV/xoZFP8Z&#10;GBP/GhkU/xsaFf8bGhX/GhkU/xoZFP8aGRT/HBsW/xwbFv8bGhX/GhkU/xsaFf8aGRT/GhkU/xoZ&#10;FP8bGhX/GhkU/xsaFf8bGxP/GxoV/xwbFv8cGxb/GxoV/xwbFv8dHBf/HBsW/x0cF/8bGhX/GhkU&#10;/xsaFf8cGxb/HRwX/xwbFv8cGxb/HRwX/xwbFv8cGxb/GxoV/xwbFv8dHBf/HRwX/xwbFv8eHRj/&#10;Hh0Y/x4dGP8dHBf/Hh0Y/x0cF/8eHRj/Hh0Y/x8eGf8fHhn/Hh0Y/yIhHP8jIxv/ICAY/yIiGv8l&#10;Ihv/JCEa/yUiG/8lIhv/JyIc/yUiG/8lIhv/JSIb/yYjHP8pJh//KCUe/yonIP8qJyD/KSYf/ykm&#10;H/8qJyD/KSYf/ycmIf8nJiH/KCci/yYlIP8nJiH/JyYh/yUkH/8mJSD/KCci/ygpI/8nKCD/KSok&#10;/ykqJP8nKCL/Jich/yopJP8qKST/KSgj/yopJP8pKCP/Kisl/yssJv8pKiT/KSok/yopJP8rKib/&#10;LCsn/y8uKf8vMCr/LzAq/y4vKf8wMi3/Njcx/zs8Nv86OzX/OTo1/zw9OP84PDv/ODw7/zg8O/85&#10;Pz//OT89/zc9O/83PTv/PEJA/z1BQP88QD//QUI9/zw9OP87Ojb/Pj04/0E+N/9FQjv/TUhC/1NO&#10;SP9STUf/V1BK/1xVT/9fWlT/XFdR/1pXUP9ZWVH/V1dP/1pbU/9dXlb/WltT/1xcVP9dXVX/XVxX&#10;/1pZVP9ZWFP/WllU/1xbVv9cXVf/XF1X/11fWv9cXln/WVxT/1pfWP9bYFn/XmFY/19iWf9fYln/&#10;YWRb/2BlXv9gZV7/XmVd/15kWv9hZ13/aGpf/2psYf9sbmP/bm9n/3Fyav9wc2r/cXRr/3Bzav9w&#10;cmf/cXFn/3Vyaf91cmn/dHBl/3JuY/9ybmP/cnBk/3RyZv9vbGP/bW1j/29vZf9zc2v/c3Jt/3Bx&#10;a/9wcWn/cHFp/3Jza/9zdWr/dnZs/3R0av9wcGb/cXFn/3BwZv9vb2X/bnBl/29xZv9vcWb/cXRp&#10;/3J1av9zdWr/dHZr/3Z4bf92dmz/c3Vo/3Z4bf93eW7/eXtw/3p8cf96enD/fn50/4SBeP+Fg3f/&#10;hoJ2/4mFef+OiHr/kot7/5SNff+TjHr/mJF//5yVgv+imoX/pZ2I/6aeif+qn4v/rKGN/6+ij/+v&#10;o43/rqKM/6+jjf+uooz/qp6I/6ygiv+tnon/rJ2I/7Ceiv+3o4v/u6eP/76okf+9p4//u6OL/7yi&#10;if/ApIz/yaeO/8aiiP/IoIf/wpqA/8CUd/+8j27/uoxr/7qMa/+4imj/t4ll/7eJZf+4imb/uopm&#10;/72Naf/Bj2r/woxm/8KIYP++hFz/vX9Y/7l6Uf+6e1L/u3pQ/7t6UP+8e1P/uHdP/7d2Tv+3dk7/&#10;tXRO/7V0Tv+3c07/tnJN/7lzT/+5dE3/uHNM/7hzSv+6c0n/vHVL/751Sv/Adkn/wnhJ/8Z8Tf/E&#10;ekn/wXlH/8F5R//EfEr/xXxJ/8N6R//Gekb/yH1G/8l8Rv/KfUf/yn1H/86BSf/RhUv/1IVM/9OE&#10;S//Sg0j/14hN/9mKT//Wh0z/0oZK/9KGSv/SiEv/04lM/9WLTP/Xi03/2Y1P/92PUf/ajE7/2YtN&#10;/9aISv/ThEn/14hN/9iMUP/YjFD/1YlL/9mNT//bkVL/2pBR/9WLTP/Vi0z/0otN/9WOUP/YjlH/&#10;2Y9S/9uRVP/akFP/2Y9S/9mSVP/ZklT/3JZa/9uXWv/dmVr/35tc/+GgYP/fnl7/4KFe/+OkYf/d&#10;oF//4KNg/+ClX//gpV//46lg/+WtY//mrmT/4qpg/+OqY//mrWb/5Ktk/+mwaf/or2j/5rBq/+aw&#10;av/osW7/57Jw/+izcf/ps3P/6bNz/+u4dv/ruHb/67p1/+u6df/tvXX/7b11/+y9df/tvnb/7sB1&#10;/+/Bdv/twXb/7cF4/+/Dev/vxX3/7sR8/+/Fe//txnv/78l+//POgP/10YX/99OH//bSiP/zz4X/&#10;8MyC//DLhP/rxn//7smC/+7Jgv/rxn//68mB//DOhv/y0In/7suH/+nGgv/vzIj/+NOP//LNh//p&#10;wn3/5L53/+nDev/20oj/9tSK//PRh//z0Yf/886H//DLhP/sxYD/6cF8/+e8eP/luHT/3rFw/9ep&#10;a//TpWn/y51i/8WYX/+7kFv/totY/7SIV/+vhVX/UicA/wABAP8AAQD/AAEA/wABAP8AAQD/AAEA&#10;/1w9Hv9ePyD/XD8h/1s+IP9XOhz/VDYa/1Y4HP9SNxz/UDUa/1M4Hf9QNRr/TzMb/0wwGP9NMRv/&#10;SS0X/0wwGv9ILhf/Ry0W/0kuGf9HLhr/Qywa/0MsGv8/KBb/QSoY/z8oFv88JRP/PikY/z4pGP8+&#10;KRj/OSYV/zkmFf83JBP/OSYV/zwpGv84JRb/OSYX/zkoGP85KBj/NCMT/zcmFv85KBj/OCcX/zYl&#10;Ff84Jxf/NycY/zYmF/82Jhf/NiYX/zcnGP81JRb/NSUW/zUlFv82Jhf/NCcX/zMmFv80Jxf/NycY&#10;/zYmF/8zJhb/MyYW/zIlFf8zJhb/NiYX/zYmFv84KBn/NCcX/zQnF/8zJhb/MyYW/zMnF/8xJRf/&#10;KyEV/yshFf8rIxb/LCIY/y0jGf8tIxn/LCIY/yshF/8rIRf/KiAW/ygeFP8oHhT/KR8V/yogFv8s&#10;Ihj/LyUb/yshF/8sIhj/LSMZ/ywiGP8uIhb/LCAS/zEjFv80Jxf/NycY/zUlFv81IxX/NyYW/zko&#10;GP85KBj/OikZ/zgnF/89Khv/Pisc/z8pG/9BLBv/QSwb/0ArGv89KBf/QCsa/0EsG/9BLBv/QCsa&#10;/0QqG/9DKRr/QigZ/0QqG/9EKhv/RSsc/0QvHv9DLh3/RSsa/00zIv9SNyb/UTYl/04zIv9OMyL/&#10;Rywb/0kuHf9ILh3/SC4f/0IoGf9AKRv/QCoc/zYjFP8xHxH/Lx0R/ykbEP8mGRH/JBoR/yYbFf8j&#10;GhP/IhkS/yAZEf8cGA//HRoT/x4bFP8bGxP/GhoS/xgYEP8ZGBP/GhkU/xkYE/8aGRT/GhkU/xoZ&#10;FP8ZGBP/GhkU/xgXEv8YFxL/GhkU/xkYE/8aGRT/GhkU/xkYE/8ZGBP/GhkU/xoZFP8aGRT/GhkU&#10;/xoZFP8ZGBP/GhkU/xkYE/8ZGBP/GhkU/xgXEv8XFhH/GhkU/xwbFv8bGhX/GhkU/xsaFf8aGRT/&#10;GxoV/xsaFf8bGhX/GxoV/xsaFf8bGhX/GhkU/xoZFP8bGhX/GxoV/xoZFP8aGRT/GhkU/xsaFf8a&#10;GRT/GRgT/xsaFf8cGxb/HRwX/xwbFv8cGxb/HRwX/xwbFv8cGxb/HRwX/xsaFf8cGxb/HBsW/xwb&#10;Fv8eHRj/Hh0Y/x0cF/8dHBf/HRwX/x0cF/8eHRj/Hh0Y/x8eGf8fHhn/Hx4Z/yIhHP8jIh3/ICAY&#10;/yAgGP8lIhv/IyAZ/yMgGf8lIhv/JSIb/yMgGf8lIhv/JSIb/yYjHP8oJR7/JyQd/ykmH/8oJR7/&#10;JyQd/ykmH/8pJh//JSQf/yYlIP8mJSD/JCUf/yEiHP8jJB7/JiUg/yYlIP8nJiH/JyYh/yQlH/8l&#10;JiD/Jich/ygpI/8nKCL/JSYg/ykoI/8pKCP/JyYh/ygnIv8pKCP/Kikk/yorJf8pKiX/JyYi/yYl&#10;If8oJyP/Kikl/ywrJv8rKiX/LSwn/y0sJ/8rLCb/LzAq/zIxLf8yMS3/LzAr/zEyLf8zODT/NTk4&#10;/zU7Of82PDr/NDo4/y81M/8uNDL/LjQy/y4yMf8xMzD/NDUw/zc2Mv83NjL/NjUw/zo3MP9EPzn/&#10;UEtF/1JNR/9SS0X/UElD/1ZPSf9ZVE7/WFVO/1RRSv9PT0f/UFFJ/1ZXT/9ZWlL/V1dP/1ZWTv9Y&#10;VU7/VlNO/1ZTTv9VUk3/U1JN/1RTTv9YV1L/V1hS/1dYUP9WV0//UlNL/1dYUP9YWVH/VldP/1lZ&#10;Uf9aW1P/XV5W/1xfVv9eYVj/Wl9Y/1leV/9cX1T/XmFY/19iWf9fYln/YGNa/2FmYP9hZmD/YWZg&#10;/2dqYf9pamL/ampi/21qYf9tamH/bGhf/2tnXv9pZVz/amZd/2xoX/9raF//amdg/2dnX/9oaGD/&#10;Z2hg/2lqZP9sbWX/a2tj/2pqYv9qamL/b2xl/29sY/9tamH/bmti/2pqYP9qamD/aGhe/2ttYv9s&#10;bmP/aWtg/2lsYf9oa2D/aWtg/21vZP9tb2T/b29l/29vZf9vb2X/cXFn/3JyaP90dGr/dnZs/3l5&#10;b/99enH/f31x/4N/dP+FgXX/jYd7/46Iev+Qinz/kYt7/5SNff+clYP/nJWD/52WhP+hmYb/qZ6M&#10;/6qfjf+onYn/qZ6K/6abh/+il4P/pJeE/6SXhP+lmIX/qJmG/6yahv+unIb/tKCI/7mljf+7pY7/&#10;u6WO/7qhi/+8oon/w6OM/8Wjiv/EoIb/wZyB/7yVeP+5kHD/tY1q/7eKaf+5jWr/topn/7OHZP+0&#10;hmT/tohm/7iKZv+/j2v/w49q/7+JY/+7hFv/uoBY/7R5T/+4elH/t3hP/7d4Tf+7elD/uHdN/7d2&#10;Tv+3dk7/tHNL/7RzS/+1dEz/tXFK/7ZyS/+3ckv/tXBJ/7dySf+5dEv/wntR/753S//Adkn/wXdI&#10;/8V7TP/Eekv/wXlH/8J6SP/De0n/wnlG/8N6R//FeUX/xXpD/8p9R//Mf0n/zoFJ/9GETP/Shkz/&#10;0oZM/9GFSf/Ogkb/zYFF/9CESP/Shkr/0YdK/9GHSv/Uikv/1I1L/9SNS//Uikn/2I5N/9uQT//b&#10;jU3/2oxM/9eJS//WiEr/2YtN/9qMTv/XiUv/1IhK/9mNT//bkVT/2Y9S/9eNUP/Vi07/1IpN/9WL&#10;Tv/WjE//1oxP/9mPUv/bkVT/2ZJU/9iRU//XkFL/3ZdZ/9+ZW//gnF3/3ppb/+CcW//fnlz/3p1Z&#10;/+CfW//io17/36Jf/92hWf/coln/4qhf/+WtY//qsmj/5Kxi/+KqYP/jq2H/5Ktk/+qxav/psGn/&#10;5a9n/+exa//lrmv/5K9r/+m0cv/ptHL/6LNx/+WycP/ntHL/6bdy/+m3cv/mtXD/5rVw/+W1bf/p&#10;uXH/67x0/+u8dP/tvnb/7L11/+2+dv/uwnn/6b10/+u/dP/swnj/8cuA//XPhP/304f/+taK//XT&#10;if/xzYP/8MyC//DLhP/sx4D/7smC/+zHgP/pxH3/68Z///HMhf/xzIX/68aA/+vGgP/uyYX/8MuF&#10;//PMh//sxn//4712/+bAd//304n//NuO//XTif/z0Yf/8s2G/+/Kg//sxYD/6cF8/+W6dv/htXT/&#10;37Jx/9qsbv/Upmr/y51i/8OWXf+8kVz/uo9c/7SKWP+xh1f/qH9R/ycAAP8AAQD/AAEA/wABAP8A&#10;AQD/AAEA/1w9Hv9ePyD/Wz4g/1g7Hf9XOR3/VTcb/1Y4HP9WOB7/UTYb/1I3HP9RNhv/UDQc/08z&#10;G/9OMhz/SCwW/0ktF/9HLBf/RisW/0csF/9GLBv/QSoY/0ApF/8/KBb/QCkX/z0oF/88Jxb/PikY&#10;/zsoF/85JhX/OCUU/zglFv82IxT/NyQV/zsoGf83JBX/OSYX/zkoGP85KBj/NCMT/zcmFv84Jxf/&#10;NCQU/zMjFP81JRb/NycY/zUlFv8zIxT/NCQV/zUlFv80JBX/NSUW/zQnF/8zJhb/MyYW/zMmFv81&#10;KBj/NSgY/zIlFf8zJhb/NSgY/zMmFv80Jxf/NycY/zYmFv84KBn/MyYW/zQnF/8yJRX/MyYW/zMn&#10;F/8wJhr/LCIW/yoiFf8sJBf/LCQZ/y0lGv8tIxn/LCIY/y0jGf8rIRf/KyEX/ykfFf8qIBb/KR8V&#10;/ygeFP8qIBb/KiAW/yogFv8sIhj/LSMZ/ywiGP8vIxX/LyMV/zEjFv8yJBf/MyYW/zUlFv82Jhf/&#10;NyUX/zgnF/84Jxf/OikZ/zgnF/89Khv/PSob/z4oGv9BKx3/Qi0c/0ArGv8+KRj/QCsa/0EsG/9B&#10;LBv/PikY/0IoGf9AKRv/PikY/0QqG/9GLB3/RSsc/0QvHv9ELx7/QCsa/0UrHP9GLB3/RSsc/0Mp&#10;Gv9DKRr/PyoZ/z4pGP89Jxn/OyUX/zYjFP82IxX/NiQY/zEhFP8qHBH/KBwQ/yYcE/8jGhP/IhsT&#10;/yMcFP8iGxP/IBkT/x0YEv8dGBL/HBkS/x0aE/8bGxP/GhoS/xkZEf8aGRT/GhkU/xoZFP8aGRT/&#10;GRgT/xkYE/8ZGBP/GxoV/xgXEv8XFhH/GRgT/xkYE/8ZGBP/GRgT/xkYE/8YFxL/GRgT/xoZFP8a&#10;GRT/GhkU/xkYE/8YFxL/GhkU/xoZFP8aGRT/GxoV/xkYE/8YFxL/GhkU/xwbFv8cGxb/GhkU/xsa&#10;Ff8bGhX/HBsW/xwbFv8cGxb/GxoV/xsaFf8cGxb/GhkU/xoZFP8cGxb/HBsW/xoZFP8aGRT/GhkU&#10;/xsaFf8bGhX/GhkU/xoZFP8bGhX/HBsW/xsaFf8bGhX/HBsW/xwbFv8bGhX/HRwX/xoZFP8bGhX/&#10;HBsW/x0cF/8eHRj/HBsW/x0cF/8dHBf/HRwX/x0cF/8dHBf/Ih8a/yEeGf8hHhn/Hh0Y/x8eGf8h&#10;IBv/ISAb/yQhGv8kIRr/Ih8Y/yIfGP8jIBn/JSIb/yQhGv8kIRr/JCEa/yMjG/8mIxz/JiMc/yon&#10;IP8nJB3/JiMe/yglIP8mJSD/JSQf/yUkH/8kJR//ISIc/yEiHP8jJB7/JCUf/ycmIf8mJSD/JSQf&#10;/yUkH/8mJSD/JSQf/ycoIv8oKSP/JiUg/yYlIP8mJSD/JSQf/yUkH/8mJSD/JyYi/yYnIf8mJyL/&#10;JiUh/yQjH/8nJiL/LCkk/ywpJP8mJSD/KSgj/ywrJ/8sKyb/LCsm/y0sJ/8vLir/Ly4q/y0uKf8y&#10;My7/MTU0/ywyMP8uNDL/LTMx/yowLv8sMC//LTEw/zEyLf80My//NDMv/zQzL/8zMi3/Ly4p/zMy&#10;Lf8+OzT/SEU+/0pFP/9JRD7/SUQ+/01IQv9STUf/U1BJ/1JSSv9PTkn/T1BI/1RVTf9UVU//T05J&#10;/09OSf9OTUj/TktG/1FOSf9RTkn/TUpF/0xJRP9MS0b/Tk5G/1BQSP9RUUf/UVFH/1RUSv9XV03/&#10;WFVM/1lWT/9YWFD/WVlR/1laUv9cXVX/W1xU/1laUv9ZWlL/WltT/1hbUv9WWVD/Wl1U/1pfWf9a&#10;X1n/W2Ba/19iWf9hYlr/ZGRc/2ViWf9nZFv/ZmJZ/2RgV/9oYVn/amNb/2llXP9oZFv/Z2Rd/2Rk&#10;XP9jY1v/X2BY/2FiWv9nZ1//Z2df/2dkXf9nZF3/amZd/2tnXv9qZl3/a2de/2pnXv9raF//bGlg&#10;/29sY/9tbWP/Z2dd/2lpX/9qamD/ampg/2xsYv9saWD/bWph/25rYv9tamH/b2xj/3BtZP9zcGf/&#10;dHFo/3Zzav94dWz/fXlw/356cf+AfHH/hYF2/4SAdf+Jg3f/ioR4/42Hef+Ri33/kIp6/5aPf/+a&#10;k4H/n5eE/6GZhv+eloP/pJmH/56Tgf+ckX//npGA/5+Sf/+lloP/qZeD/6uZhf+wm4b/sJyE/7ai&#10;iv+5pY3/uaOM/7mgiv+4nof/vqCI/8OhiP/CnoT/vZp+/7mUd/+4lHT/t5Ft/7WNav+2jmv/uItq&#10;/7aJaP+2imf/uIpo/7mLaf+/j2v/wY9q/7+LZP+6hF7/toFX/7N8U/+0e1D/sXZM/7R2Tf+4eU7/&#10;tXZL/7N0Sf+2dU3/tHNL/7RzS/+0c0v/tHBJ/7VxSv+3ckv/t3JJ/7dySf+3ckn/vHdO/712Sv++&#10;dUj/v3ZJ/8F5Sf/BeUf/wXlH/8J6SP/Cekj/wnlG/8R7SP/Gekb/xHlC/8V4Qv/KfUf/zYBI/9CE&#10;Sv/QhEr/0YVJ/9GFSf/PhUj/zIJF/8uBRP/PhUj/1Y5O/9WOTv/XkE7/2JFP/9iRT//Wj03/2I5N&#10;/9iOTf/aj07/241N/9qPTv/ajE7/241P/92PUf/Xi03/1opO/9mNUf/ajlL/2I5R/9iOUf/XjVD/&#10;1YtO/9WLTv/VjlD/1I1P/9aPUf/ZklT/25RW/9mSVP/ZklT/3pdZ/96ZWP/hnFv/3ZhX/9yYV//f&#10;nFj/3ptX/96dWf/kpWD/4qNe/92hWf/gpl3/5qxj/+iwZv/yunD/67Np/+OrYf/jq2H/5q5k/+q0&#10;av/osmj/5rBo/+awaP/krmj/5K1q/+eybv/msW//5bJw/+azcf/ntHL/6LVz/+m2dP/puHP/57Zx&#10;/+e2cf/quXT/7L11/+y9df/vwHj/7L11/+y9df/twXj/6r51/+3BeP/tw3n/78h9//HLgP/10Yf/&#10;+taM//bUiv/xz4X/8c+H/+zKgv/ryYH/78qD/+7Jgv/qxX7/6sV+//DLhP/yzYb/8MuF/+7Jg//t&#10;yIT/7MWA//HKhf/qxH3/5b13/+fBeP/00IT//NuO//vZj//21Ir/7cuD/+zHgP/rxH//68N+/+i8&#10;e//itnX/3rBy/9qscP/WqG3/zJ9m/8OWXf+7kFv/uY5b/7SIV/+yiFj/q4NS/6V8Tv8AAQD/AAEA&#10;/wABAP8AAQD/AAEA/1w/H/9dQCL/XD8h/1g7Hf9UNhr/VTcb/1c5Hf9VNx3/UjQa/1I0Gv9RNR3/&#10;TzMb/04yHP9LMRr/SS8Y/0guF/9ILRj/RisW/0UsGP9BKhj/QisZ/0IrGf9AKxj/PCcU/zonFv86&#10;Jxb/OygZ/zkmF/85KBj/NyYW/zcmFv83Jhb/NiUV/zUkFP82JRX/NyYW/zYlFf8zIxT/MyMU/zQk&#10;Ff80JBX/MyMU/zMjFP8yJRX/NSUW/zMmFv8yJRX/MiUV/zMmFv8xJBT/MyYW/zQnF/8zJhb/MyYW&#10;/zQnF/81KBj/MyYW/zIlFf8xJBT/MSQU/zIlFf81KBj/NikZ/zQnF/8yJRX/NCcX/zQnF/8xIxb/&#10;MyUY/zImGP8xJRf/LiQY/y0jF/8tIxf/LSMX/y0jGf8rIRf/KyEX/ywiGP8rIRf/KyEX/yoiF/8p&#10;IRb/KCAV/yggFf8pIRb/KCAV/ycfFP8rIRf/LSMZ/y0jGf8tIxn/MCQY/zAkFv8wIhX/MiQX/zIl&#10;Ff81JRb/NiYX/zYmF/83Jhb/OikZ/zwpGv89Khv/OygZ/zwpGv9BLBv/QCoc/z8qGf9AKxr/QCsa&#10;/0AqHP9AKhz/PScZ/z0nGf8/KRv/Pykb/z4oGv89Jxn/OSYX/zwpGv88Jhj/OSYX/zsoGf83JBX/&#10;OSYX/zonGf84Jhj/NSMV/zUjFf80Ihb/MSEU/y4gFf8rHxP/Jx0T/yUcE/8iGxP/HRkQ/x4aEf8i&#10;HhX/HxoU/xwXEf8dGBL/HRgS/xwZEv8cGRL/GhoS/xoaEv8ZGRH/GhkU/xkYE/8aGRT/GhkU/xgX&#10;Ev8YFxL/GBcS/xgXEv8ZGBP/GRgT/xkYE/8ZGBP/GRgT/xkYE/8ZGBP/GBcS/xgZE/8YGRP/GBkT&#10;/xgZE/8YGRP/FxgS/xgXEv8YFxL/GxoV/xsaFf8aGRT/GBcS/xoZFP8aGRT/GRgT/xobFf8aGxX/&#10;GBkT/xkaFP8YGRP/GRgT/xgZE/8aGRT/GhkU/xoZFP8aGRT/GhkU/xoZFP8bGhX/HBsW/xoZFP8b&#10;GhX/GxoV/xsaFf8cGxb/GxoV/xoZFP8cGxb/GhkU/xoZFP8bGhX/HBsW/xoZFP8aGRT/HBsW/xka&#10;FP8aGxX/GxwW/xscFv8cHRf/GxoV/x0cF/8dHBf/HRwX/x0cF/8eHRj/IR4Z/yAdGP8hHhn/Ih8a&#10;/yIfGv8iHxr/IyAb/yQhGv8iHxj/Ih8a/yMgG/8lIhv/JSIb/yQhGv8iIRz/ISAb/yMiHf8jIh3/&#10;IiEc/yUkH/8jIh3/IyId/yQjHv8lJB//JSQf/yQjHv8hIhz/ISIc/yQlH/8lJiD/ISIc/x8gGv8j&#10;Ih3/IyId/yIhHP8jIh3/JCMe/yQjHv8lJB//JiUg/yYlIP8mJSD/JSQf/yYlIP8kIx7/JSQg/yQj&#10;H/8lJCD/JSQg/yUkH/8lJB//JiMe/yglIP8nJB//JCMf/yQjH/8mJSH/JiUh/yopJf8tLCj/JyYh&#10;/yopJf8qKSX/Kikl/yssJ/8qKyb/Jywo/ygtKf8sLSj/Li8q/zEwLP8tLCf/LSwn/zEwK/8yMSz/&#10;MjEs/zMyLf8zMi3/NTQv/z49OP9CPzr/RkM+/0hFQP9FQj3/RkVA/0VEP/9ERT//QEI9/z5AO/8+&#10;QDv/PUI+/0FCPP9BQjz/REM+/0ZFQP9HRD//SEVA/0lGP/9LRkD/TEg//05KQf9MSUD/Uk5D/1JO&#10;Q/9STkP/VVFI/1RQR/9TUEf/UU5F/1NQR/9RTkX/UVFH/1VVS/9aWlD/WFhO/1ZYTf9XWU7/V1pR&#10;/1FUS/9QVU7/VFdO/1laUv9aWlD/WVlP/1tYT/9cWE//XFhP/2FaUv9hWlL/YFlT/19aVP9fWlT/&#10;XFlS/1tbU/9aWlL/WltT/1pbU/9bW1P/XV1V/2FeV/9eW1L/Yl5V/2RgV/9iXlX/Yl5V/2NfVv9k&#10;YFf/Z2Na/2llXP9qZl3/aGRZ/2ZiWf9nY1r/aWVc/2hkW/9oZFv/aWVc/2liWv9pYlz/Z2Na/2ll&#10;XP9saF//bWlg/3FtZP94dGv/cm5l/3NvZv93c2r/e3du/353b/+BenD/hX50/4mDd/+OiHz/jYd7&#10;/4uFd/+LhXf/j4l7/5SNff+Vjn7/mo5+/5eMev+WiXj/lol4/5uMef+gj33/oI99/6SPfP+plH//&#10;rJeC/66agv+xnYX/tJ6H/7Kchf+ymYP/tpqC/7mbgf+4mH//tJJ3/7WSdv+5lnj/upV4/7WRcf+y&#10;i2r/tItr/7WNav+3imn/uoxr/7yObP+/kW//wJBs/7iIYv+0gl3/tIBZ/7B8Vf+teE7/rndO/7J4&#10;UP+0dk//tXVP/7R0Tv+xckn/snNK/7FySf+xcEj/sXBG/7VySP+2c0n/t3JJ/7l0S/+7dk3/u3dK&#10;/7x4S/+9dkj/vnhH/8F7SP/Efkv/wnxI/8J7R//DfEj/xn1K/8Z9SP/Ee0b/xHlC/8R5Qv/EeUD/&#10;xntC/8h9Q//Og0n/zoNJ/8+FSP/Nhkj/zodJ/86HSf/Rikz/1I1N/9eQTv/ak1H/2pNR/9uUUv/a&#10;k1H/2ZJQ/9aPTf/akFH/2Y9Q/9qOUP/YjE7/1opM/9mNUf/YjFD/1opO/9SITv/ViU//1opQ/9iN&#10;U//YjVP/1YpQ/9WLTv/YjlH/1I1P/9KKT//Ti1D/1pBU/9eRU//Zk1X/2ZRT/9yXVv/dmFf/25ZT&#10;/9yZVf/em1f/35xY/96dWf/jpF//4qNe/9+jW//ipl7/67Fo/++3bf/7w3n/8btx/+SuZP/fqV//&#10;5K5k/+iyaP/msGb/5rBm/+awZv/hrWT/5LBn/+Svaf/jrmj/5LJt/+i2cf/ptnT/6Ldy/+m4c//p&#10;uHP/6bh1/+u6df/punb/7b56/+6/e//tvnj/7b54/+q+d//qvnX/7MB3/+zAd//tw3v/7cZ7/+/J&#10;gP/zzYT/9NCG//XQif/10In/9M+I/+zHgP/sx4D/78qE/+7Jg//uyYL/68Z///DKg//1z4j/9M+J&#10;//HKhf/vyIP/7seC/+7Hgv/ux4L/6MB6/+C6cf/pw3r/99OJ//rYjv/104v/8c+I/+7Mhf/wy4X/&#10;7cSC/+q+ff/jtXf/1qhq/9ioav/Yp2z/zp9n/8WWYP+/kV3/vI5a/7aLWP+zh1b/r4NS/6uBUf8A&#10;AQD/AAEA/wABAP8AAQD/AAEA/1s+Hv9cPx//Wz4g/1g7Hf9TNRn/VTcb/1U3G/9UNhz/TjMY/04y&#10;Gv9PMxv/TzMb/0sxGv9KMBn/SS8Y/0YsFf9HLBf/RSwY/0QrF/9BKhj/QisZ/0IrGf9AKxj/OSYV&#10;/zkmFf87KBf/OCcX/zcmFv84Jxf/NyYW/zgnF/82Jhb/NCMT/zMjE/81JRX/NSUW/zQkFf80JBX/&#10;MyMU/zMjFP8zIxT/MyMU/zAjE/8wIxP/MSQU/zMmFv8zJhb/MiQX/zEjFv8xIxb/MyUY/zQmGf8z&#10;Jhb/MiUV/zEkFP8zJhb/MyYW/zQnF/8yJRX/MSQU/zIlFf80Jxf/NSgY/zMmFv8yJRX/NCcX/zMm&#10;Fv8yJRX/MyUY/zImGP8wJBb/MCQW/y0jF/8wJBb/KyEX/zElGf8sIhj/LyMX/yshF/8sIhj/KSEW&#10;/ykhFv8qIRj/KB8W/ygfFv8pIBf/KCAV/ycfFP8pIRb/KyEX/y0jGf8tIxn/LCIY/y8jF/8xIxb/&#10;MSMW/zIlFf8zJhb/MyYW/zYmF/82Jhf/OikZ/zopGf88KRr/OSYX/zwpGv8+Kxz/QCoc/z4pGP8+&#10;KRj/QCsa/z8qGf8+KBr/Piga/z4oGv8+KBr/OygZ/zwpGv85Jhf/OSYX/zkmF/85Jhf/OCUW/zgn&#10;F/83JRf/NiQW/zUjF/80Ihb/MyEV/zMiGP8xIBb/KhwR/ykdEf8pHxb/Jx4V/yQdFf8eGhH/HRkQ&#10;/x0ZEP8fHBX/HRoT/xsYEf8bGBH/GxgR/xwZEv8bGBH/GhoS/xoaEv8ZGBP/GRgT/xkYE/8ZGBP/&#10;GRgT/xgXEv8YFxL/GRgT/xkYE/8YFxL/GBcS/xgXEv8YFxL/GRgT/xcYEv8XGBL/FhcR/xgZE/8X&#10;GBL/FhcR/xgZE/8YGRP/GBkT/xcYEv8YFxL/GRgT/xoZFP8ZGBP/GBcS/xoZFP8aGRT/GBcS/xka&#10;FP8bGhX/GBkT/xkaFP8YGRP/GBkT/xgZE/8ZGhT/GRoU/xgZE/8YGRP/GRoU/xkaFP8ZGhT/GhsV&#10;/xsaFf8bGhX/GhkU/xsaFf8bGhX/GhkU/xsaFf8cGxb/GhkU/xoZFP8bGhX/GxoV/xoZFP8aGRT/&#10;GhkU/xkaFP8aGRT/HBsW/xoZFP8cGxb/GxoV/xwbFv8bGhX/HBsW/x4dGP8eHRj/Hh0Y/yAdGP8h&#10;Hhn/IyAb/yIfGv8jIBv/IyAb/yMgG/8jIBn/IyAZ/yQhGv8lIhv/JCEa/yQhGv8iIhr/IyMb/yQj&#10;Hv8kIx7/IyId/yQjHv8iIRz/IyId/yMiHf8lJB//JiUg/yQjHv8jIh3/ISIc/yQlH/8lJiD/ISIc&#10;/x8gGv8jIh3/JCMe/yMiHf8jIh3/IyId/yEiHP8jIh3/JCMe/yQjHv8kIx7/JiUg/yQjHv8jIh3/&#10;IyId/yMiHv8kIx//JCMf/yQjH/8kIx//JCEc/yYjHv8nJB//JiIf/yYiH/8lJCD/JyYi/yopJf8q&#10;KSX/JiUg/ykoJP8pKCT/KCcj/yopJf8pKiX/KSol/ykqJf8tLCf/Li0o/zIvKv8wLSj/Lism/zEu&#10;Kf8yLyr/MzAr/zMyLf8zMi3/NDMu/zg3Mv84NzL/PDs2/z8+Of88Ozb/PTw3/0NCPf9AQTv/QEE7&#10;/0BBO/87QDz/OT46/z9AOv89Pjj/Pz45/0FAO/9CPzr/Q0A5/0VAOv9HQzr/SEQ7/0pGPf9LRzz/&#10;Tko//09LQP9QTEH/Uk5D/1NPRP9UUEX/U09E/1JQRP9UUUj/VVNH/1ZUSP9YVkr/VlRI/1VVSf9W&#10;Vkz/UlRJ/1BSR/9RU0j/VlZM/1pXTv9ZVk3/WlZL/15aT/9hWlD/X1hO/19YTv9iWVL/YFdQ/2BZ&#10;Uf9bVlD/WFVO/1pXUP9ZWVH/WVlR/1lZUf9ZVk//W1hR/2JdV/9iXlX/Zl9X/2RdVf9jXFT/YltT&#10;/2NcVP9hWlL/aGFZ/21mXv9qZlv/ZGBV/19bUP9iXlP/Z2Na/2liWv9nYFj/Zl9X/2RdV/9oYVv/&#10;aGNd/2hjXf9oZFv/amZd/2xoX/9ybmX/dG1l/3RtZf94cWn/e3Rs/3xzbP96cWr/fndv/353bf+G&#10;f3X/hYF1/4WBdf+Ggnb/jYd5/46Iev+Ph3r/lIh4/5SIeP+ViHf/lYh3/5eHd/+binj/nIt5/5yL&#10;ef+jjnv/pI98/6eSff+rloH/q5aB/62XgP+ulX//sJZ9/7OXf/+0lnz/sJF1/7WTd/+7mHz/u5h6&#10;/7iTdv+zjGv/s4pq/7OKav+2iWj/uYxr/72Qb/+/kW//uopm/7ODX/+yglz/sX9a/7F9Vv+veVP/&#10;rndO/7B2Tv+0dk//tHRO/7JyTP+xcUv/snJM/7FySf+wcUj/s3JI/7d0Sv+3dEr/uXVI/7t3Sv+7&#10;d0r/u3dK/753Sf+/eUj/wHpH/8N9Sv/Ff0v/w31J/8J8SP/EfUn/x35J/8Z9SP/DekX/wnlC/8J5&#10;Qv/CeUL/xX1D/8l+RP/LgEb/yn9F/82CSP/PhUj/zodJ/86HSf/Oh0n/04xM/9eQTv/ak1H/25RS&#10;/92WVP/blFL/2ZJQ/9aPTf/XkFD/25FS/9ySVf/akFP/1oxP/9iMUP/Xi0//1IhM/9SITv/Th03/&#10;1IhO/9aLUf/YjVP/1otR/9SKTf/Ti1D/1IxR/9OLUP/TjVH/1pBS/9aQUv/YklT/2ZRT/9uWU//c&#10;l1T/25ZT/96ZVv/cmVX/3ptX/+CdWf/fnlr/36BZ/9+jWv/ipl3/7rRq//K6b//4wHX/875y/+mz&#10;af/eqF7/4Kpg/+GrYf/hq2H/5a9l/+exZ//irmP/5LBn/+GtZP/jrmj/5bNs/+m3cv/pt3L/57Vw&#10;/+i2cf/ntnH/6Ldy/+q5dP/ot3L/7L15/+6/ef/tvnj/6794/+m9dP/pvXT/7MB3/+zAd//swnr/&#10;78V7//DIgP/sxn3/8MqB//TPiP/0z4j/8s2G/+7Jg//uyYP/8MuF//DLhP/xzIX/78qD//LNhv/2&#10;0Yr/9M+J//PMh//xyoX/78iD/+3Ggf/ux4L/68N+/+O7df/mwHn/7smC//bRiv/00ov/8c+I/+zJ&#10;hf/uyYX/7MOB/+zAgf/jtXf/1qhs/9WlZ//VpGn/0aBl/8eYYP/FlmD/wJJe/7uNW/+0iVb/roJR&#10;/6t/UP8AAQD/AAEA/wABAP8AAQD/AAEA/1s+Hv9cPyH/Wz4g/1k8Hv9UNhr/VDYa/1M1Gf9TNRv/&#10;TjMY/04yGv9PMxv/TDIb/0sxGv9KMBn/SjAZ/0YsFf9FLBj/RSwY/0MqFv9BKhj/QSoY/0EqGP89&#10;Khn/OSYV/zonFv86KRf/NyYW/zcmFv82Jhb/NSUV/zcnF/81JRX/MyMT/zIiEv80JBX/NCQV/zMj&#10;FP8yJRX/MSQU/zAiFf8yJBf/MCMT/y8hFP8wIxP/MCMT/zIlFf80Jhn/MiQX/zAiFf8xIxb/MiQX&#10;/zQmGf8zJhb/MSQU/zAjE/8yJRX/NCcX/zQnF/8yJRX/MSQU/zQnF/8zJhb/MyYW/zIlFf8yJRX/&#10;NCcX/zMmFv8yJRX/MyUY/zIkF/8wJBb/LyMV/y8jFf8vIxX/LyMX/zAkGP8sIhj/KyEX/yogFv8p&#10;IRb/KB8W/ykhFv8qIRj/KiEY/ykgF/8pIBf/KCAV/ycfFP8pIRb/KSEW/ysjGP8rIRf/KyEX/ywi&#10;GP8xIxb/MiQX/zIkF/8zJhb/MyYW/zUlFv82Jhf/OikZ/zopGf86KRn/OygZ/zwpGv88KRr/QCoc&#10;/z8qGf8+KRj/QCsa/z4pGP88Jhj/Piga/z4oGv87KBn/OSYX/zwpGv87KBn/OygZ/zYlFf83Jhb/&#10;NyYW/zgmGP81Ixf/MyMW/zIiFf8wIBP/MB8V/y8hFv8sHhP/KBsT/yYcE/8mHRT/JR4W/yIeFf8f&#10;GxL/GxgP/xwZEv8eGxT/HBkS/xsYEf8bGBH/GhcQ/xsYEf8aGhL/GhoS/xoaEv8ZGBP/GhkU/xkY&#10;E/8YFxL/GBcS/xgXEv8YFxL/GBcS/xkYE/8XFhH/GBcS/xgXEv8WFxH/FxgS/xcYEv8WFxH/FhcR&#10;/xgZE/8XGBL/FxgS/xcYEv8YGRP/GBkT/xgZE/8XGBL/GBcS/xoZFP8ZGBP/GRgT/xoZFP8aGRT/&#10;GBcS/xgZE/8aGRT/GRoU/xkaFP8ZGhT/GBkT/xgZE/8ZGhT/GRoU/xgZE/8YGRP/GRoU/xgZE/8Y&#10;GRP/GhsV/xobFf8bGhX/GhkU/xoZFP8bGhX/GhkU/xsaFf8bGhX/GxoV/xoZFP8aGRT/GxoV/xsa&#10;Ff8aGRT/GhkU/xobFf8bGhX/GxoV/xoZFP8cGxb/GxoV/xwbFv8bGhX/HBsW/x4dGP8eHRj/Hh0Y&#10;/x4dGP8iHxr/Ih8a/yMgG/8jIBv/Ih8a/yQhHP8jIBn/JCEa/yYjHP8mIxz/IyAZ/yMgGf8kIRr/&#10;JSIb/yMiHf8jIh3/IyId/yMiHf8iIRz/IyId/yMiHf8kIx7/JCMe/yQjHv8jIh3/JCMe/yQlH/8k&#10;JR//ISIc/yAhG/8kIx7/JSQf/yIhHP8jIh3/IiEc/yMiHf8jIh3/IyId/yIhHP8iIRz/JCMe/yMi&#10;Hf8iIRz/IyId/yMiHv8kIx//JCMf/yMiHv8jIh7/IiEc/yYjHv8nJB//JyMg/ycjIP8oJCH/KiYj&#10;/ysnJP8pJSL/KCUg/yomI/8pKCT/KCci/ykoJP8pKCT/KSgk/yopJf8tLCf/MC0o/zEuKf8wLSj/&#10;MCsn/zEsKP8wLSj/MS4p/zQxLP82My7/NTQv/zMyLf8yMSz/NjUw/zo5NP85ODP/OTgz/z8+Of8+&#10;PTj/Ozw2/z0+OP86Ozb/Njs3/z0+OP87PDb/Ojk0/z08N/8+Ozb/QTw2/0E8Nv9GPzf/SEE5/0pD&#10;Of9LRDr/TUY8/01JPv9OSj//T0s//1JOQ/9STkL/Uk5C/1VRRv9XU0j/VlJH/1VRRv9VU0f/VFJG&#10;/1VTR/9XVUn/VVNH/1VTR/9WVEj/WFZK/1lVSv9YVEn/WFRJ/1xYTf9dVkz/XVZM/19WTf9gV07/&#10;X1ZP/15XT/9aVk3/V1NK/1dUTf9ZVk//VlZO/1hVTv9WU0z/WlVP/19bUv9jXFT/Y1xU/15XT/9g&#10;WVH/YFlR/2FaUv9dVk7/ZF1V/2llWv9rZFr/YFxR/1xYTf9fW1D/ZmJX/2VeVv9jXFT/Y1xU/2Jb&#10;Vf9lXlj/aGNd/2hjXf9mYln/aWVc/2tnXv9taWD/cmth/3VsY/93bmX/eXBn/3lwZ/95cGf/f3Zt&#10;/3t0av+BenD/gHxw/4J+cv+EgHT/hoB0/4eBc/+JgXT/iX9z/4yAcP+PgnL/j4Jy/5CDcv+UhHT/&#10;loV1/5eGdP+ZiHb/not6/6SPfP+nkn//p5J9/6mTfv+qkXv/qpB3/6uPd/+skHj/rI50/7KTd/+3&#10;lXr/uJV5/7aTd/+zjG//sotq/7OKav+zi2j/uYxr/72Qb/++kXD/tYdl/7KCXv+zg1//s4Fc/7J+&#10;Wf+veVP/rndQ/650Tv+zdU7/snJM/7BwSv+xcUv/sXFL/7FySf+wcUj/tXRK/7Z1S/+3dEn/uXZL&#10;/7x4S/+9dkj/vXZI/754R//Aekf/wnxJ/8R+Sv/Ff0v/w35H/8N+R//Dfkf/xX5I/8V8R//DekX/&#10;w3pF/8J5Qv/DekP/xXxF/8l+Rf/JfkT/yH1D/8uARv/PhUj/0YdK/82GSP/MhUX/zodH/9GKSP/V&#10;jkz/2pNR/9uUUv/WkU7/15BO/9aPT//Wj0//2JFR/9uUVv/bkVT/1oxP/9aMT//Uik3/0oZM/9OH&#10;Tf/Th03/04dN/9SITv/Wi1H/14xS/9WKUP/RiU7/04tQ/9KLTf/TjU//1pBS/9aQUv/XklH/2JNQ&#10;/9mUUf/ZlFH/2pVS/92YVf/bmFT/3JlV/+CdWf/cnFX/251U/9+hWP/hplr/7bNp//a+c//3v3T/&#10;8r1x/+21av/gqF7/36dd/+KqYP/gqmD/5K5k/+exZ//krmT/4q5l/+GtZP/ksGf/5bNs/+a0bf/n&#10;tW7/5rRv/+e1bv/mtG//5bRv/+m4c//mtXD/6bhz/+u8dv/rvHb/6bpy/+e7cv/pvXT/6792/+u/&#10;dv/swHf/7sR6/+7Gfv/sxHz/7MZ9//LMhf/yzIX/8MuE//DLhf/wy4X/8MuF//HMhf/yzYb/8s2G&#10;//POh//10In/9M+J//LLhv/xyoX/8cqF/+zFgP/sxH//6sJ9/+S8d//lvnn/58J8//LNh//31JD/&#10;+teT//HOiv/sxoX/6cCA/+q+f//jtXf/2Khq/9KiZP/Uomf/0qBl/8yZYP/Gl2H/wpNf/72PW/+4&#10;ilj/sYNS/6t/Tv8AAQD/AAEA/wABAP8AAQD/AAEA/1s+Hv9cPyH/Wj0f/1k8Hv9WOBz/VDYa/1E2&#10;Gf9RNhv/TjMY/08zG/9QNBz/SzEa/0sxGv9KMBn/SjAZ/0guF/9GLRn/Ri0Z/0MqFv9BKhj/QCkX&#10;/z4pGP89Khn/OicW/zkoFv86KRn/NiYW/zYmFv81JRX/MyYV/zQnFv8zJhX/MSQU/y8iEv8yJRX/&#10;MiUV/zEkFP8xIxb/MCIV/zAiFf8yJBf/LyEU/zAiFf8xIxb/MSMW/zIkF/8zJRj/MiQX/zAiFf8x&#10;Ixb/MSMW/zMlGP8zJRj/MSQU/zEkFP8zJhb/NCcX/zIlFf8xJBT/MSQU/zUoGP80Jxf/MyYW/zIl&#10;Ff8yJRX/MyYW/zMmFv8yJBf/MyUY/zMlGP8xJRf/LSET/y4iFv8vIxf/MCQY/yshF/8rIRf/KiAW&#10;/yogFv8oIBX/KB8W/ykgF/8pIBf/KiEY/ykgF/8pIBf/KB8W/yceFf8oHxb/KSEW/ysjGP8qIhf/&#10;KiIX/yshF/8vIxX/MSUX/zIkF/8zJhb/MyYW/zMmFv81JRb/OSgY/zopGf88KRr/PSob/zwpGv89&#10;KBf/QCsa/0ArGv8/Khn/QCsa/z4pGP89Jxn/PScZ/zwmGP87KBn/OSYX/zsoGf87KBn/OSYX/zcm&#10;Fv82JRX/NiQW/zYkFv8xIRT/LiAT/y4gFf8tHxT/LR8U/yweE/8qHBH/KB4V/yYdFv8kHRX/JB0V&#10;/yIeFf8eGhH/HBkS/xwZEv8dGhP/GxgR/xsYEf8ZGRH/GBgQ/xkYE/8bGxP/GhoS/xoaEv8ZGBP/&#10;GhoS/xgZE/8WFxH/FxgS/xcYEv8XGBL/FhcR/xgXEv8XGBL/FxgS/xYXEf8WFxH/FhcR/xUWEP8V&#10;FhD/FxgS/xkaFP8YGRP/FxgS/xcYEv8YGRP/FxgS/xgZE/8YGRP/GBkT/xoZFP8aGRT/GhkU/xoZ&#10;FP8aGRT/GBcS/xgXEv8ZGBP/GhkU/xkaFP8ZGhT/FxgS/xgZE/8ZGhT/GRoU/xkaFP8ZGhT/GBkT&#10;/xgZE/8ZGhT/GhsV/xobFf8aGxX/GRoU/xsaFf8bGhX/GxoV/xsaFf8bGhX/GxoV/xsaFf8bGhX/&#10;GxoV/xsaFf8aGRT/GhkU/x0cF/8cGxb/GxoV/xsaFf8cGxb/HBsW/x0cF/8dHBf/HBsW/x4dGP8e&#10;HRj/Hh0Y/x4dGP8iHxr/Ih8a/yMgG/8jIBv/IyAb/yUiHf8jIBn/JCEa/yYjHP8nJB3/JCEa/yQh&#10;Gv8lIhv/JSIb/yUiG/8jIxv/IyMb/yMjG/8kJBz/JCQc/yUiG/8lIh3/IyId/yQjHv8jIh3/JCMe&#10;/yUkH/8kIx7/ISIc/yIhHP8lJB//IyId/yIhHP8jIh3/IyId/yMiHf8jIh3/IyId/yIhHP8iIRz/&#10;IyId/yUiHf8jIh3/IyId/yMiHf8kIx7/JCMe/yMiHf8iIRz/JSId/yYjHv8oJSD/JyMg/yglIP8o&#10;JCH/KiYj/yomI/8oJCH/JyQf/yonIv8qJyL/Kygj/ysoI/8pKCP/KSgj/ykoI/8uKyb/LSol/zEu&#10;Kf8xLin/Lyom/zEsKP8wKyf/MCsn/zMuKv82My7/NjMu/zEuKf8zMCv/NjMu/zk2Mf86NzL/Ojcy&#10;/zs6Nf85ODP/NTQv/zY1MP81NjD/NTYw/zk6NP85ODP/NjUw/zk4M/88OTL/Pzo0/0A7Nf9EPTX/&#10;R0A4/0pDOf9JQjj/SkM5/05HPf9OSj//T0s//1FNQf9STkL/UU1B/1VRRf9VUUX/VFBE/1RQRP9X&#10;U0f/VlJG/1VRRf9WUkb/V1NH/1dTR/9YVEj/WFRI/1ZSRv9VUUX/VlJH/1dQRv9YUkb/WlNJ/1tS&#10;Sf9bUkn/XFNK/1tUTP9ZVUz/WFRL/1VSS/9WU0z/VVJL/1RRSv9WUUv/WlVP/11WTv9dVk7/W1RM&#10;/1pTS/9aU0v/WlZN/1tXTv9ZVUz/XVlO/2JeU/9lYVb/X1tQ/11ZTv9iXlP/Z2BW/2JbU/9gWVH/&#10;Y1xU/2NcVP9gW1X/ZWFY/2djWv9lYVj/aWVc/2xoX/9uZ13/cWhf/3RrYv91bGP/dm1k/3ZtZP95&#10;cGf/gXhv/4B3bv9/eW3/g31x/397b/9+em7/e3dr/354bP+Aemz/g3lt/4V5af+FeWn/iHtr/4l8&#10;a/+JfGv/i3tr/49/b/+Ug3P/not6/6KPfv+kj3z/po99/6aQe/+kjnn/p412/6OJcv+kiHD/qIpy&#10;/7GReP+ykHX/so50/7GOcv+yi27/sotq/7KJaf+xiGj/s4to/7iQbf+5kW7/tIZk/7CCXv+ygl7/&#10;s4Fe/7N9Wf+weVP/r3VP/69zTv+xc0z/sXFL/69vSf+wcEr/sXJJ/7FySf+wcUj/s3JI/7R0SP+3&#10;dEn/uHVK/753Sf+8dUf/vHZF/754R//Be0j/wXtH/8R/SP/FgEn/xH9I/8N+R//CfUb/w3xG/8N8&#10;Rv/DfEb/xH1H/8N6Rf/DekX/w3pD/8R7RP/IfUT/yX5E/82CSP/Qhkn/0YdK/8yFRf/Kg0P/y4RE&#10;/8yFRf/MhUX/1Y5O/9aPTf/Pikn/0otL/9WOTv/UjU//15BS/9qTVf/ak1X/2I5R/9aMT//TiE7/&#10;0oZM/9KGTP/Th03/04dN/9OHTf/VilD/1otR/9aLUf/Si03/0YpM/9CJS//Si03/1Y9R/9aRUP/V&#10;kE//15JP/9eST//ZlFH/2ZRR/9qXU//ZllL/2pdT/+GeWv/cnFX/2pxT/96gV//dolb/6a5g//e+&#10;b//3vm//8Lhr/+uzaP/hqV7/3aVb/+SsYv/lrWP/5a1j/+SuZv/jrWX/461l/+KuZf/kr2n/5rFr&#10;/+Svaf/ksmv/57Vu/+i2b//mtG3/5bNs/+i2b//mtm7/5bVt/+i4cP/ltm7/5LVt/+i5cf/pvXT/&#10;6r51/+m9dP/swHf/7MJ6/+7Eev/uxn7/8MiA/+7If//vyYD/8MqD//LMhf/zzof/8cyF//HMhf/x&#10;zIX/8s2G//LOhP/00Ib/9M6H/+/Jgv/ux4L/8MmE/+vEf//qwn3/6MB7/+S8d//ov33/6cJ///DK&#10;if/82Zf//ein//TcnP/sxof/5bx+/+a4ev/mtnb/2qpq/9OhZP/ToWT/0qBl/82aYf/FlFz/wZJe&#10;/76PW/+6jFr/tIZU/7GDUv8AAQD/AAEA/wABAP8AAQD/AAEA/1g7Hf9VNxv/VDYa/1Q5Hv9VOh//&#10;Uzgd/1E2G/9QNRr/SzEY/00zGv9NMxr/SjAZ/0sxGv9KMBn/Si8a/0YtGf9FLBj/RCsX/0QqGf9B&#10;Jxb/PygW/z8oFv8+KRj/OicW/zkmFf84Jxf/NiYW/zUlFf8yJRT/MiUU/zIlFf8yJRX/MSQU/zAj&#10;E/8wIxP/MCMT/zAjE/8xJRf/LSET/y0hE/8wJBb/MCIV/zAiFf8xIxb/MCIV/y8jFf8vIxX/LyMV&#10;/zElF/8wJBb/MCQW/zEjFv8yJBf/MSQU/zEkFP8xJBT/MiUV/zEkFP8xJBT/MSMW/zEkFP8yJRX/&#10;MyYW/zMlGP8yJBf/MSMW/zEjFv8yJBf/MiQX/zElF/8wJBb/KyEV/yshF/8tIxn/KyEX/yogFv8r&#10;IRf/KiIX/yoiF/8oIBX/KSAX/yohGP8oHxb/KSAX/ykgF/8pIBf/Jx4V/ygfFv8pIRb/KiIX/ysj&#10;GP8rIxj/KSEW/ykhFv8sIhj/LiQY/zAkFv8yJBf/MiQX/zMmFv80Jxf/NyUX/zgnF/88KRr/Pywd&#10;/z8qGf8/Khn/QCsa/0ArGv8+KRj/PSgX/z8qGf8+KBr/Piga/zwmGP89Jxn/PCka/zkmF/84JRb/&#10;OSYX/zcmFv82JRX/NCIU/zMjFP8xIxb/LiAV/y4gFf8rHxP/KR0R/ycdFP8lGxL/JBsU/yIbE/8f&#10;GxL/HxsS/x0aE/8eGxT/HRoT/x0aE/8eGxT/HBkS/xkZEf8aGRT/GBgQ/xkYE/8bGhX/GRoS/xka&#10;FP8YGRP/GBkR/xgZE/8VFhD/FhcR/xgZE/8YGRP/FhcR/xUWEP8WFxH/FxgS/xYXEf8WFxH/FhcS&#10;/xUWEf8VFhD/FRcS/xcZFP8WFxH/FhcR/xYXEf8XGBL/GBkT/xkaFP8ZGhT/GBcS/xcYEv8aGRT/&#10;GRgT/xkYE/8YFxL/GBcS/xoZFP8aGRT/GRgT/xgXEv8ZGBP/GRgT/xkYE/8aGRT/GhkU/xkaFP8Y&#10;GRP/GRoU/xobFf8aGxX/GxwW/xobFf8ZGhT/GxwW/xobFf8aGxX/GRoU/xkaFP8ZGhT/GhsV/xsa&#10;Ff8bGhX/HBsW/xwbFv8bGhX/HBsW/x0cF/8cGxb/GxoV/x0cF/8dHBf/HBsW/x0cF/8dHBf/HRwX&#10;/xwbFv8cGxb/IR4Z/yIfGv8jIBv/IyAb/yIfGv8jIBv/JSId/yUiHf8kIRr/JSIb/yYjHP8nJB3/&#10;JCEa/yUiG/8mIxz/JyQd/yckHf8oJR7/JyQd/yckHf8nJB3/JCEa/yUiG/8mIRv/JyQd/yckHf8l&#10;Ihv/JiMc/yckHf8nJB3/JiMc/yYjHP8kJBz/JCMe/yMiHf8jIh3/IiEc/yQjHv8jIh3/JCMe/yQj&#10;Hv8mIx7/JiMe/yYjHv8nJB//JiMe/yUiHf8mIx7/JSId/ykkIP8qJSH/KSQg/ysmIv8nJB//JiMe&#10;/ycjIP8sJyT/KiUi/ywnJP8qJSL/KiUh/ysmIv8tKCT/Likl/ywpJP8tKiX/LCkk/ywpJP8pJiH/&#10;LCkk/zEuKf8yLyr/MSwo/zEsKP8xLCb/Myso/zQtJ/82Liv/NTAs/zItJ/8zLij/NC8p/zQxKv82&#10;Myz/NTIr/zc0Lf83NC3/NzQt/zQ0LP80NCz/MzMr/zU0L/80My7/MzMr/zQxKv84NS7/Pzo0/0M8&#10;NP9EPTX/RT42/0Y/Nf9JQjj/S0Q6/0xIPf9PSz//T0s//1FNQf9VUUX/Uk9A/1dRQ/9XUUP/V1FD&#10;/1hSRP9aVEb/WFJE/1dRQ/9YUkT/VlNE/1lTRf9XUUP/V1FD/1hSRv9ZU0f/WVNH/1VPQ/9YUkb/&#10;V1FF/1ROQv9ZUkj/WVJI/1lSSP9YUUn/V1NK/1ZSSf9XU0r/WlNN/1hRS/9XUEr/WVJM/1lSTP9Z&#10;Ukr/WVJK/1tUTP9ZUkr/W1RK/15XTf9cVUv/XldN/2RgVP9mYlb/XlpO/11ZTf9hW0//Z15V/2FY&#10;T/9fVk3/YllS/2RdVf9fW1L/X1xT/2FeVf9jYFf/ZWFW/2hkWf9rZVn/bmZb/3FpXv9yal//dGti&#10;/3ZtZP91bmT/eHFn/3h0af92cmf/eXVp/354bP9+eGz/fnZp/4J4bP+Demv/hXlp/4N2Zv+Gdmf/&#10;h3dn/4d3Z/+CcmL/g3Nj/4l4aP+QfW7/lIFy/5yHdv+finn/oYp4/52Hcv+bgm7/oYdw/6CGb/+g&#10;hGz/oYVt/6mLcf+tjXT/r41y/62Jb/+tiGv/rYhr/66HZv+qg2L/rodm/7KMaP+1j2v/sIRh/6x+&#10;XP+tfVn/sHtZ/695Vf+veFL/sHZQ/7B0T/+vcUr/r3FK/7FySf+yc0r/snNK/7V0Sv+1dEr/uHVK&#10;/7h1Sv+4dUr/u3RG/712SP+9d0b/vnhF/795Rv/Aekb/vntG/8OASf/Fgkv/wX5H/8F+R//CfUb/&#10;wXtH/8J7R//DfEj/wntH/8N7Sf/FfEn/w3pH/8R7Rv/JfkX/zYJJ/8+ESv/Rh0r/0YdK/8qDQ//K&#10;g0P/zIVD/8yHRP/LhkX/zIdG/9CLSv/Qi0r/04xM/9SNTf/UjU//15BS/9qTVf/clVf/2I1T/9eM&#10;Uv/TiE7/1YlP/9WIUP/ViFD/0oVN/9SHT//WilD/1IlP/9KIS//QiUv/0otL/9GKSv/Rikr/1o9P&#10;/9eQTv/XkE7/2ZRR/9eST//Yk1D/2JNQ/9iTUv/al1P/2pdT/9yZVf/enlf/3Z9W/9udUv/dnlH/&#10;4qNW/+usXf/vsGH/5Klb/+OoWv/ip1v/36Vb/+KoX//iqF//4aZg/+ClYf/kq2b/5axn/+KpZP/i&#10;rGb/5rBq/+Wvaf/ksGf/6bVq/+u6bv/pt27/6LZt/+q4b//quHH/6Lhw/+u7c//qunL/57hw/+e4&#10;cP/qvHH/7b90/+q+c//twXb/7cF2/+zAdf/swnj/78V7//PJgf/vx3//8cuE//TOh//10Ir/9dCJ&#10;//LNhv/xzYP/8MyC//LMg//1z4b/9c+G//HLhP/uyIH/8cmD/+jAe//mvnn/6r97/+m+ev/pwH7/&#10;6sOC/+zGh//205P///S2//r0tv/w2Jr/5Lh7/+K0eP/ksnP/4K1u/9ehY//WoGL/1qBk/9KbYv/H&#10;lF3/xJJd/7+PXv+5iVj/tYVU/7ODUv8AAQD/AAEA/wABAP8AAQD/AAEA/1s+IP9WOx7/Uzgd/1A1&#10;Gv9TOB3/VDke/1M4Hf9RNhv/TDIZ/00zGv9LMRj/SzEa/0wyG/9KMBn/Ry4a/0QrF/9EKxf/RCsX&#10;/0QqGf9BJxb/PygW/0ArGv8/Khn/OicW/zglFv82JRX/NSUV/zEkE/8xJBP/MSQU/zIlFf8yJRX/&#10;MSQU/zAjE/8vIhL/LiAT/y0hE/8xJRf/LCAS/y0hE/8wJBb/LyMV/zAkFv8tIRP/LSET/y8jFf8v&#10;IxX/LSET/zAkFv8wJBb/MCQW/zEjFv8xIxb/MSQU/zEkFP8xJBT/MiUV/zEkFP8yJRX/MiQX/zAi&#10;Ff8yJBf/MyUY/zIkF/80Jhn/MiQX/zAiFf8vIRT/LyMV/zAkFv8tIxf/KyEX/ywiGP8sJBn/KiIX&#10;/ykhFv8qIhf/KyMY/yoiF/8oIBX/KSAX/ysjGP8oHxb/KSAX/yohGP8pIBf/KSAX/ygfFv8pIBf/&#10;KSMX/yoiF/8rIxj/KCAV/ycfFP8qIhf/LSMX/y8jFf8xJRf/MyUY/zIlFf81KBj/NiUV/zcmFv88&#10;KRr/Pisc/z8qGf9AKxr/PyoZ/z8qGf88Jxb/OSQT/z4pGP8+KBr/Piga/zsoGf88KRr/PCka/zkm&#10;F/85Jhf/OCUW/zYlFf80IhT/MyMU/zMjFP8wIhX/LCAU/ywgFP8pHxX/Jx0U/ycdFP8lHBP/IxwU&#10;/yMcFP8fGxL/HxsS/xwZEv8cGRL/HRoT/x0aE/8cGRL/HBkS/xgYEP8ZGBP/GRgT/xkYE/8aGRT/&#10;GxoV/xkaFP8XGBL/FxgS/xcYEv8VFhD/FxgS/xgZE/8YGRP/FxgS/xUWEP8WFxH/FxgS/xYXEf8W&#10;FxH/GBkU/xcYE/8VFhD/ExUQ/xYYE/8WFxH/FhcR/xMVEP8XGBL/FxgS/xgZE/8ZGhT/GBcS/xYX&#10;Ef8aGRT/GhkU/xkYE/8YFxL/GRgT/xsaFf8aGRT/GRgT/xkYE/8bGhX/GhkU/xoZFP8bGhX/GRgT&#10;/xoZFP8ZGhT/GRoU/xobFf8aGxX/GhsV/xobFf8aGxX/GxwW/xobFf8ZGhT/GRoU/xobFf8aGxX/&#10;GhsV/xobFf8aGRT/GxoV/xwbFv8cGxb/HRwX/xwbFv8bGhX/GhkU/x0cF/8dHBf/HRwX/xsaFf8c&#10;Gxb/Ih8a/yAdGP8gHRj/IR4Z/yMgG/8kIRz/IyAb/yQhHP8lIh3/JSId/yYjHP8lIBr/KCMd/yci&#10;HP8pJB7/JyIc/yciHP8oIx3/JiMc/yUiG/8nJB3/KCUe/yglHv8nJB3/JiEb/yYhG/8pJB7/KyYg&#10;/yolH/8nIhz/KCMd/ykkHv8oJR7/JiMc/yUiG/8mIx7/JyQf/yYlIP8jIh3/IyId/yUkH/8kIx7/&#10;JCMe/yckH/8nJB//JyQf/yYjHv8nIh7/JyIe/yYhHf8nIh7/JyIe/yciHv8nIh7/JyIe/ykkIP8p&#10;JCD/JyIe/ykkIP8uKSX/LSgk/y0oJP8uKSX/Likl/y4pJf8uKSX/Likl/y8qJv8wKyf/LSol/y0q&#10;Jf8pJiH/LCkk/zAtKP8yLSn/MCsn/zEsKP8wKyX/Mywm/zYvKf83MCr/NzAq/zMsJv8zLij/My4o&#10;/zItJ/83Miz/NTIr/zc0Lf80MSr/NDEq/zUyK/81Miv/MDAo/zUyK/82Myz/NDEq/zUyK/86NS//&#10;QDkz/0E6Mv9EPTX/RT40/0Y/Nf9JQjj/TEY6/01JPf9PSz//UExA/1FNQf9WUEL/VU9B/1ZQQv9X&#10;UED/V1BA/1lSQv9aU0P/V1FB/1ZQQP9XUUH/WFJC/1lTQ/9XUUH/V1FD/1dRQ/9aVEj/W1VJ/1ZQ&#10;RP9YUkb/V1FF/1VORP9XUEb/WFFH/1ZPRf9UTUP/V1NK/1hUS/9VUUj/WFFJ/1hRS/9YT0r/WVBJ&#10;/1pRSv9aUUr/WVBJ/1pRSv9YUUn/WFFH/1lSSP9YVEn/W1dL/2JeUv9iYFP/XVlN/1xYTP9gWk7/&#10;ZV1S/2FYT/9dVEv/YFdO/2NcUv9hXVT/YV1U/2NfVv9kYFX/ZmJX/2hhV/9rZVn/cWle/3FpXv9x&#10;aV7/c2tg/3RsYf90bWP/dXFm/3VxZv90cGX/eXNn/3x2av9/d2r/gXdr/351Zv+Dd2f/hnlo/4Nz&#10;Y/+FdWX/hnVl/4d2Zv+FdGT/hHNj/4Z0Zv+JeGj/kH1u/5aAcv+XgnH/nIVz/5yGcf+Ygm3/m4Js&#10;/5mAav+agGn/m4Fq/6aKcv+oinD/qYlw/6eFav+riGz/rYhr/6qFaP+ngF//rohk/7ONaf+zjWn/&#10;roJf/61/Xf+ufFn/rnlX/694Uv+wdlD/sHZO/690TP+xc0r/sHNH/7FyR/+yc0j/tHVK/7d2TP+2&#10;dkr/uHVK/7p3TP+9dkj/vHVH/754R/+/eUj/wHpH/8F7SP/Bfkn/wX5J/8WCTf/Cf0j/wX5H/8J/&#10;SP/Cf0r/w31J/8J8SP/CfEj/v3lF/8B5Rf/Bekb/wnlE/8R7RP/JfkX/zYJI/9CFS//Rh0r/0YdI&#10;/8yFRf/MhUX/yoVC/8uGQ//Mh0T/z4pH/9SPTv/UjU3/1I1N/9OMTP/Si03/1o9R/9qTVf/blFb/&#10;1Y1S/9WKUP/Sh03/04dN/9WJT//ViU//0oZM/9SITv/UiE7/04lM/9OJTP/Rikr/0otL/9KLS//Q&#10;iUf/1o9N/9aPTf/Wj03/2ZJQ/9aRUP/WkVD/15JR/9mVVP/bl1b/2pZV/9uXVv/enlf/251U/92f&#10;Vv/dn1T/3Z5R/+KjVv/kpVb/4aJV/96jVf/ip1v/4qZd/+GlXP/ipl7/36Rg/+GmYv/kq2j/5Kto&#10;/+SraP/iq2j/5rBq/+exa//msGj/6bVq/+y4bf/rt2z/5rRr/+m3bv/quHH/57dv/+i4cP/qunL/&#10;6rpy/+q6cv/qu3P/78B4/+3Bdv/vw3j/8cV6/+3Bdv/rv3T/7MJ4//LIgP/uxn7/8sqE//LMhf/1&#10;z4j/886H//TQhv/zz4X/8cuC//HLgv/1z4b/9c+G//LMg//wyIL/8MiC/+vDff/qv3v/68B8/+vA&#10;fP/ov33/6cKB/+nBg//qx4f//+mp//72uP/w3qD/4bR5/+KydP/jsXL/4q9w/9qkZP/YomT/2aNl&#10;/9WfY//LmGH/x5Vg/8CRXf+4iFf/soJR/7KCUf8AAQD/AAEA/wABAP8AAQD/AAEA/1k+If9WOx7/&#10;Ujcc/04zGP9VOh//VTof/1U6H/9PNRr/TDIZ/0wyGf9KMBf/SjAZ/0owGf9ILxn/RSwY/0QrF/9D&#10;KRj/RCoZ/0EqGP89KBf/PSgX/0ArGv89Khn/OygZ/zcmFv83Jhb/NSUV/zAjE/8vIhL/MCMT/zMm&#10;Fv8xJBT/MSQU/y8iEv8vIRT/LSET/y0hE/8xJRf/LCAS/ywgEv8vIxX/LyMV/y0hE/8sIBL/LCAS&#10;/y8jFf8vIxX/LCAS/y0hE/8wJBb/MiYY/zAkFv8tIRP/MSMW/zEjFv8wIhX/MCIV/zAiFf8xIxb/&#10;MSUX/zAiFf8yJBf/MSMW/zEjFv8yJBf/MSMW/zAiFf8sIBL/KiAU/y4kGP8tJRr/KyMY/ywkGf8t&#10;JRr/KSEW/yggFf8pIRb/KiIX/ysjGP8oIBX/KSEW/yoiF/8oIBX/KSAX/yohGP8pIBf/KSEW/ygf&#10;Fv8oIhb/KSIY/ycgFv8oIRf/KSIY/ykjF/8sJBn/LCQZ/y0jF/8xJRf/NCYZ/zIlFf83Khr/NycX&#10;/zcmFv87KBn/OygZ/z0nGf9AKxr/PikY/z0oF/89KBf/PCcW/z0qGf89Khv/PCka/zkmF/87KBn/&#10;OSYX/zgnF/83Jhb/NSMV/zUjFf8yIBL/MyMU/zAiFf8uIBP/LCAU/ykfFf8nHRT/JhwT/yYdFP8k&#10;GxT/IRoS/yEdFP8fGxL/HRoT/xwZEv8bGBH/HBkS/xwZEv8YFxL/GBcS/xcWEf8ZGBP/GRgT/xkY&#10;E/8XGBL/GBkT/xgZE/8ZGBP/GBkT/xcYEv8XGBL/GBkT/xgZE/8WFxH/FxgS/xYXEf8WGBP/EhcT&#10;/xUWEf8XGBP/FxgT/xQZFf8WFxL/EhcT/xcZFP8XGBL/FxgT/xYYE/8XGBP/FhcR/xcYEv8ZGhT/&#10;FxgS/xgXEv8aGRT/GxoV/xoZFP8YFxL/GRgT/xoZFP8ZGBP/GRgT/xkYFP8bGhX/GhkV/xsaFf8b&#10;GhX/GRgT/xoZFP8bGhX/GxoV/xoZFP8aGRT/GhkU/xsaFf8aGRT/GxoV/xobFf8ZGhT/GxwW/xsc&#10;Fv8bHBb/GxwW/xobFf8bGhX/GhkU/xsaFf8cGxb/GxoV/xwbFv8dHBf/HBsW/x0cF/8dHBf/HRwX&#10;/x0aFf8eGxb/IyAZ/yMgGf8iHxj/IyAZ/yUiHf8lIh3/JB8b/yQfG/8nIhz/JyIc/yYhG/8mIRv/&#10;KCMd/yskHv8rJB7/KCMd/ygjHf8oIx3/KCMd/yciHP8oIx3/KCMd/ygjHf8oIx3/KCMd/ywlHf8w&#10;KSH/MCkh/y8oIv8pIhz/KiMd/ysmIP8rJiD/KSQe/yolH/8qJyD/Kicg/yglIP8mIx7/JiUg/yYl&#10;IP8jIh3/JiMe/yckH/8nJB//KiUh/ykkIP8oIx//KSQg/ykiHP8pIhz/LCUf/ywkIf8qIh//KiIf&#10;/yolIf8tKCT/KSQg/yolIf8tKCT/KyYi/ysmIv8uKSX/Lyom/zArJ/8wKyf/LSgk/y0oJP8vKib/&#10;Likl/y0qJf8uKSX/Lyom/zArJ/8wKyf/Lyok/y8qJP8tKCL/Mywm/zUuKP82Lyn/Ni8p/zYvKf84&#10;MSv/ODEr/zUwKv8zLij/Mi0n/zIvKP8xLif/MS4n/zMwKf8yLyj/Lisk/zIvKP82MSv/NjEr/zk0&#10;Lv87NC7/PTYu/z02Lv9COzH/RD0z/0RANP9FQTX/S0U5/05IPP9QSj7/UUs//1FLPf9UTkD/VU1A&#10;/1hRQf9YUUH/WFFB/1hRQf9ZUkL/WFFB/1dQQP9XUED/WFFB/1lSQv9XUED/WFBD/1hQQ/9YUkb/&#10;V1FF/1RNQ/9WT0X/Vk9F/1RNQ/9UTUP/U0xC/1JLQf9TTEL/WFFH/1lSSv9WT0f/Vk1G/1ZNRv9W&#10;TUb/V05H/1lQSf9ZUEn/WE9I/1ZNRv9XUEb/V1BG/1VRRv9VUUb/WlZL/2JeUv9lYVX/XVlN/11X&#10;S/9fWU3/ZV1S/2JZUP9gV07/YVhP/2NaUf9fW1D/YFxR/2BcUf9jXFL/Z2BW/2hfVv9pYVb/bGRZ&#10;/2xkWf9sZFn/b2dc/3NrYP9zamH/c2xi/3NsYv93cWX/eXFm/3hwZf99c2f/f3Zn/35yYv9+cmL/&#10;gXRj/4FxYf+Dc2P/hHNj/4JxYf+AbmD/fmxe/4FvYf+EcmT/iXZn/457av+RfGv/ln9t/5aAa/+U&#10;fmn/lX9q/5Z9Z/+Ue2X/mH5n/6SKcf+hhW3/n4Fn/6CBZf+nhGj/qIVn/6WAY/+kgGD/sYtn/7qU&#10;cP+1j2v/rIBd/7B/Xv+wflv/sHxX/6x1Tv+vdU3/rnRM/6xxRf+vdUf/sHNG/7BzRP+zdUb/tHZH&#10;/7R1Sf+1dUf/uHVK/7x1R/+9dkj/vXZI/754R//Aekn/wHpH/8J8Sf/Cf0r/wX5J/8OBTf+/fUn/&#10;wH5K/8OBTf/Egk7/w4BL/8N9Sf+/eUX/uXM//7p0QP+/eEL/wXpE/8V8Rf/IgEb/yYFG/8uERv/P&#10;hUj/zYZG/86HR//Oh0f/yYRB/8uEQv/Oh0X/0YpI/9OMSv/TjEr/1Y5M/9aMTf/QiUv/04xO/9eQ&#10;Uv/Xj1T/1I1P/9SJT//SiEv/yX1B/86CRv/UiEz/1IhO/9KIS//Rh0r/zYZI/9GKTP/PiEj/0ItK&#10;/9CJR//MhUP/0IlH/9OMSv/TjEr/1Y5O/9WQT//WkFL/15FT/9iUVf/ZlVb/2ZVW/9qWVf/amVX/&#10;3JtX/92dVv/bnVT/2pxR/9udUv/ho1j/46Va/+OlXP/fo1r/4aVc/+KmXv/ip2H/46hk/+SpZ//j&#10;qmf/4adn/+GnZ//gqWj/4qto/+Wvaf/lr2f/461j/+SwZf/msmf/4a9m/+a0bf/ntW7/5rRv/+a0&#10;b//ruXT/7Lx0/+y8dP/qunL/7L11/+/AeP/wxHv/8cV6/+3Bdv/pvXT/7cF4/+/Fff/uxHz/78eB&#10;/+7Igf/1z4j/9dCJ//nVi//30Yj/8MqB//DKgf/yzIP/8MiA/+/Hf//uxoD/7saA/+7Dfv/pvnn/&#10;6b56/+i9ef/munn/575+/+jAgv/lv4D//tqc///mq//y2J3/4bR5/9+vcf/isHH/47Bx/9uoaf/V&#10;omP/1KBk/9KeYv/LmmL/xpdh/8KTX/+5iVj/s4NS/7GBUP8AAQD/AAEA/wABAP8AAQD/AAEA/1Y7&#10;Hv9WOx7/Vjsg/1U7IP9UOh//VDke/1A2G/9PNRr/TTMa/040G/9LMRj/SjAZ/0cuGP9GLRf/Ri0Z&#10;/0UsGP9CKxn/QisZ/0EsGf87KBf/OygX/zkoGP84Jxf/OCcX/zgnF/84Jxf/NSUW/zEkFP8wIxP/&#10;MCMT/zAjE/8wIxP/MSMW/y0hEf8tIRP/LyMV/y0hE/8qIBT/KR8T/yogFv8rIRf/KiAW/yshF/8q&#10;IBb/KiAW/ywiGP8sIhj/KyEX/yshF/8sIhj/LCIY/ywiGP8tIxf/LyMV/y8jFf8wJBb/LyMV/y8j&#10;Ff8wJBb/MCQW/zAkFv8xIxb/MyUY/zIkF/8xIxb/MSMW/y8jFf8tIRP/LCIW/y0lGP8sJBf/KyMY&#10;/ywkGf8sJBn/KSEW/yoiF/8qIhf/KSEW/yggFf8pIRb/KiEY/ykhFv8oIBX/KSAX/yohGP8oHxb/&#10;KSAX/ycgFv8nIBb/KCIW/ykgF/8pIBf/KSAX/ysjGP8tIxn/LyUb/zElF/8xJRf/NCYZ/zMmFv81&#10;KBj/OCgY/zkoGP87KBn/OSYX/z4rHP9AKxr/PyoZ/z0oF/87KBf/OicW/z0qG/89Khv/OSYX/zkm&#10;F/87KBn/OCcX/zclF/81IxX/NCIU/zUjFf8zIxb/LyEU/y8hFP8rHxP/Kx8T/ycdFP8lHBP/JRwT&#10;/yQdFf8iGxP/HxsS/x8bEv8eGxT/HRoT/xwZEv8ZGRH/GhoS/xoaEv8YFxL/GBcS/xgXEv8ZGBP/&#10;GBkT/xkaFP8YGRP/FxgS/xkaFP8ZGhT/GBkT/xcYEv8XGBL/FxgS/xcYEv8YGRP/GBkT/xYXEv8U&#10;GRX/EhcT/xMYFP8UGRX/FhcS/xcYE/8WFxL/FxgT/xcYE/8YGRT/GBkU/xQZFf8XGBP/FxgT/xka&#10;FP8YGRT/GBkT/xkYE/8aGRT/GhkU/xoZFP8aGRT/GRgT/xoZFP8bGhX/GhkV/xoZFf8bGhb/GxoW&#10;/xsaFf8bGhX/GRgT/xoZFP8dHBf/HBsW/x0cF/8cGxb/GxoV/xoZFP8bHBb/HBsW/xsaFf8bGhX/&#10;GxwW/xscFv8bHBb/GxwW/xobFf8bHBb/HB0X/xobFf8cGxb/HRwX/xwbFv8dHBf/HRwX/x0cF/8i&#10;Hxr/IR4Z/yAdGP8hHBj/JSAc/yUgHP8lIBr/JiEb/yciHv8oIx//KiUh/yolH/8pJB7/LCUf/ywl&#10;H/8tJh7/LyYf/y0mHv8uJR7/MCcg/zAnIP8sJR3/LCUd/y4nH/8wKSH/MCkh/ywlHf8qIxv/KiMb&#10;/y4nH/8wKSP/Lygi/y4nIf8qIx3/LCUf/y8oIv8sJR//KSQe/yolH/8qJR//KyYg/ysoIf8oJSD/&#10;KSYh/ysoI/8pJiH/KSQg/yolIf8tKCT/KyYg/ysmIP8uJyH/Lich/y4nIf8uJyH/Lygi/ywkIf8u&#10;JiP/LSUi/ywkIf8vJyT/Lygi/y8nJP8wKCX/MCgl/y4pJf8vKib/Likl/zEqJP81Lij/NC0n/ysm&#10;IP8vKiT/MCsl/y8qJP8wKyX/MSwm/zEsJv8wKyX/Mi0n/zQtJ/80LSf/Mywm/zQtJ/80LSf/Mywm&#10;/zUuKP84MSv/ODEr/zgxK/8zLij/NjEr/zUwKv8xLif/MS4n/zEuJ/8yLyj/My4o/zQvKf82MSv/&#10;NzAo/zs0LP8/Ni//QDcw/z82Lf9COzH/RT8z/0dBNf9IQjb/S0U5/01HOf9RSz3/VU1A/1ZPP/9W&#10;Tz//V1BA/1pRQv9ZUkD/W1NA/1pSP/9ZUT7/WFA9/1hQPf9YUD3/WVE+/1hRQf9YUUH/WFBD/1ZO&#10;Qf9WTkP/VU1C/1ZOQ/9XT0T/V09E/1VMQ/9TSkH/UUpA/09IPv9RSD//VU5E/1VMQ/9US0L/VEtC&#10;/1RLQv9WTUT/VUxD/1VMQ/9VTEP/VUxD/1VMQ/9VTkT/WFFH/1dQRv9WT0X/WVJI/15YTP9gWk7/&#10;XlhM/15YTP9hWU7/YlpP/2JZUP9iWVD/YVhP/2FYT/9iWVD/YllQ/2NaUf9kW1L/Z15V/2hfVv9p&#10;YVb/a2NY/2lhVv9qYlf/bWVa/25mW/9tZVr/bmZb/3FpXv94bmL/enBk/3lvY/94b2D/e29f/3pu&#10;Xv98cGD/gHNj/31wX/9/b1//gXFh/35uX/98alz/e2tb/39uXv9/bl7/hXRi/5B7aP+Tfmv/k35r&#10;/5J9aP+PemX/jXhj/4x2Yf+Nd2L/lHtl/5qBa/+YfmX/l3tj/5l+Y/+hgmX/o4Jj/6F+YP+ZdVX/&#10;soxo/7yWcv+yh2T/q31Z/7ODXf+5hWD/tX9Z/653Tv+sckr/qm9F/6htQf+sckT/sXRF/7R3SP+1&#10;d0j/s3VG/7R2R/+1dkr/t3dL/7p3TP+6d0r/uXZJ/7t4S/+/e0z/v3tM/797Sv+9e0n/vHpG/717&#10;Sf+9e0n/vnxK/758Sv+/e0r/wHxL/8F9TP+/eUb/tnA9/7RuOv+4cj7/wHlD/8N8Rv/Ff0T/x4FF&#10;/8mDR//KhEj/zIZI/82HSf/PiUv/0ItK/8+ISP/QiUf/0YpI/9SNS//Rikj/0YpK/9OMTP/Wj1H/&#10;1Y5Q/9SNT//Si03/1Y5O/9aPT//WjE3/1IpL/9KISf/Uikv/0YpK/8+ISP/Oh0f/zYhH/86JSP/O&#10;iUb/z4pJ/8+KR//OiUj/0otL/9OMTP/UjU3/1I9O/9OPTv/UkFH/1JBR/9eTVP/YlFX/2ZVU/9qW&#10;Vf/amVX/2plV/9qbVv/dnlf/3p9Y/9qbVP/am1T/36Nb/9+jW//fo1v/36Rg/+ClYf/fpmH/4Kdk&#10;/+GoZf/hqmf/3qdm/+CpaP/hqmn/4qto/+Wua//lr2n/4q5l/+WxaP/msmn/5rJp/+a0bf/ls2z/&#10;5bNu/+i2cf/puHP/6rpy/+u7c//qu3P/7L11/+y9df/twXj/8sZ9/+7Cef/ovnb/7cN7/+/Fff/u&#10;xHz/7sZ+//DIgP/30Yj/+NKJ//fRiP/20IX/8cuA//LMgf/wyX7/8MiA//DIgP/wxn7/78V9/+7E&#10;fP/qv3r/6b12/+i8df/nunb/5rp5/+W8fP/mvX3/6sKE//XPkf/30ZP/4rV6/9yucv/crnL/3Kxs&#10;/9qqav/VpWX/0qJk/86dYv/MnWX/zZ5o/8WXY//Ck1//uopZ/7iIV/8AAQD/AAEA/wABAP8AAQD/&#10;AAEA/1U6Hf9UOh//VTsg/1Q6H/9TOR7/TzUa/040Gf9NMxr/UDYd/1A2Hf9MMhn/SjAZ/0gvGf9F&#10;LBj/RSwY/0MsGv9CKxn/QisZ/z4pFv87Khj/OikX/zgnF/84Jxf/NyYW/zcmFv83Jhb/NSUW/zEk&#10;FP8wIxP/MSQU/zAjE/8wIhX/LyMV/y0hE/8sIBL/KyEV/yogFP8pHxP/KB4S/yogFv8rIRf/KR8V&#10;/yshF/8qIBb/KR8V/yshF/8qIBb/KyEX/yogFv8sIhj/LCIY/yshF/8sIhj/LCIY/ywiGP8sIhb/&#10;LSET/zAkFv8xJRf/MCQW/zAkFv8wJBb/MSMW/zIkF/8xJRf/MCQW/y8jFf8rIRX/LCIW/ysjFv8q&#10;Ihf/KyMY/ysjGP8qIhf/KSEW/yoiF/8qIhf/KCAV/ykhFv8qIhf/KiIX/yoiF/8pIBf/KiIX/yoi&#10;F/8oHxb/KB8W/yYfFf8nIBb/KCEX/yghF/8pIBf/KSAX/ysiGf8vJRv/MCYc/zElF/8xJRf/NCYZ&#10;/zQnF/81KBj/NycX/zkoGP87KBn/OSYX/z4rHP8+Kxr/PSoZ/zsoF/87KBf/PCka/zwpGv88KRr/&#10;OSYX/zkmF/87KBn/OCcX/zclF/82JBb/MyMU/zQkF/8xIxb/LyEU/y8hFv8rHxP/Jx0U/yYdFP8l&#10;HBP/JB0T/yMcFP8fGxL/HxsS/x4bFP8eGxT/HBkS/xkZEf8ZGRH/GhkU/xoZFP8ZGBP/GRgT/xkY&#10;E/8ZGBP/FxgS/xgZE/8XGBL/FhcR/xkaFP8YGRP/FxgS/xcYEv8YGRP/GBkT/xgZE/8YGRT/FxgT&#10;/xUWEf8TGBT/EhcT/xMYFP8YGRT/GBkU/xgZE/8XGBL/GBkT/xgZFP8YGRT/GBkU/xgZFP8XGBP/&#10;GBkU/xkaFf8YGRT/GBkU/xoZFf8aGRX/GhkU/xsaFf8ZGBP/GBcS/xoZFP8bGhb/GxoW/xsaFv8b&#10;Ghb/GhkV/xsaFf8bGhX/GhkU/xsaFf8eHRj/Hh0Y/x4dGP8dHBf/HRwX/xwbFv8eHRj/Hh0Y/xwb&#10;Fv8bGhX/GxoV/xwbFv8bGhX/GxoV/xsaFf8cGxb/Hh8Z/xwdF/8dHBf/Hh0Y/x4dGP8eHRj/Hh0Y&#10;/yEeGf8iHxr/IR4Z/yIdGf8jHhr/JSAa/yYhG/8nIhz/JyIc/ykkHv8rJiD/Lich/y8oIv8uJyH/&#10;Lich/y8oIv8xKCH/MCcg/zAnIP8wJR//MCcg/zEoIf8wJyD/MSgh/zEoIf8yKSL/Miki/y0mHv8r&#10;Ihv/LyYf/zQrJP8wJyL/MCci/zAnIv8vJiH/Lich/zApI/8uJyH/Lich/y4nIf8qJR//LCch/y0o&#10;Iv8rJiD/LCch/ywpJP8tKCT/LSgk/ywnIf8sJyH/LSgi/zApI/8vKCL/Lygi/zApI/8wJyL/MCkj&#10;/y8oIv8vJyT/Lygi/y8oIv8yKyX/MSok/zApI/8yKyX/Misl/zEqJP8zLCb/Likl/zApI/8zLCb/&#10;NC0n/zApI/8xKiT/Misl/y8qJP8vKiT/Lyok/zEsJv8zLCb/NS4o/zUuKP81Lij/Mywm/zMsJv8z&#10;LCb/Mywm/zYvKf82Lyn/Mywm/zQtJ/8zLij/NTAq/zMuKP8yLSf/Mi0n/zIvKP81MCr/NTEo/zYv&#10;Kf84MSn/ODEp/zkwKf87Miv/PzYv/z84Lv9COzH/R0E1/0hCNv9JQzX/TEY4/01HOf9TSz7/Vk8/&#10;/1dQQP9XUD7/WVE+/1pSP/9ZUT7/WlI//1pSP/9ZUT7/Wk89/1lOPP9aTz3/WlI//1hQPf9WTz//&#10;WVFE/1dPQv9UTkL/U01B/1JLQf9US0L/VEtC/1RLQv9TTEL/U0pB/05HPf9RSD//VUxD/1JJQP9S&#10;SUD/UUg//1JJQP9US0L/U0pB/1NKQf9TSkH/U0pB/1RLQv9US0L/VU5E/1VORP9VT0P/WVNH/1pU&#10;SP9aVEj/W1NI/1xUSf9dVUr/XlZL/1xTSv9dVEv/X1ZN/11US/9hWE//YFdO/2JZUP9kW1L/ZlxT&#10;/2heVP9pYVb/Z19U/2dfVP9oYFX/a2NY/21lWv9uZlv/b2Vb/3BmWv91aVv/dmpc/3RoWv9zZ1f/&#10;dWlZ/3ZqWv94bFz/e25e/3tuXf98bFz/empa/3lpWf96aVn/fWxc/35tXf98a1n/hnFe/4x3ZP+Q&#10;e2b/kHtm/414Y/+Md2L/iXdh/4l0X/+LdmH/kHpj/5J8Zf+VfWX/lnxj/5l+Y/+ggWT/ooFi/6B9&#10;X/+YdFT/r4ll/7qPbP+whGH/qXlV/7KAW/+4hF3/uIFY/7R6Uv+wd0z/q3BE/6ZrP/+rbkH/rnFC&#10;/7J1Rv+ydEX/sXNE/7N1Rv+1d0j/tnZK/7d3S/+4eEr/tnZI/7h4Sv+5d0f/uHZG/7d1Q/+4dkT/&#10;uHZE/7VzQf+1c0H/t3VD/7l3Rf+7eUf/vHhH/7x4R/+8dkP/tnA9/7NtOf+4cj7/v3hE/8N8Rv/F&#10;fkb/xoBF/8eBRf/IhEf/yoZJ/8uFSf/OiEr/0ItK/9KLS//UjUv/04xK/9SNS//Rikj/0IlH/9KL&#10;S//Uj07/1I5Q/9OOTf/Pikn/0otL/9SNS//XjUz/1YtK/9KIR//Rikj/0IlH/9CJR//OiUb/zYhF&#10;/86JRv/OiUb/zYhF/82IR//Oh0f/0otL/9WOTv/Tjk3/1I9O/9OPTv/VkVD/049O/9OPTv/WklH/&#10;2JRT/9mVVP/ZmFT/2JdT/9mYVP/cnVj/3p9a/9ucV//cnVj/3aBd/96hXv/dol7/3qNf/92kX//b&#10;ol//36Zj/+GqZ//hqmf/36hn/9+qaP/gq2n/36po/+KraP/lr2n/465o/+WxaP/os23/7Ldx/+q4&#10;cf/mtG3/5bNs/+m3cP/ouHD/6Lhw/+m5cf/qu3P/7L11/+q7c//ouXH/7cF2/+3BeP/rv3b/7sR8&#10;/+/Fff/vxX3/7sZ+/+7Gfv/40on/99GG//fRhv/1z4T/8syB//TNgv/xyn//8sh+//PJgf/wxn7/&#10;7sR8/+7EfP/uwnn/7MB3/+q+df/nu3T/5bh0/+a6ef/ovHv/575+/+i/gf/pwIL/3rJ1/9uvcP/c&#10;rnD/1adp/9ysbP/YqGj/1KRm/9CfZP/Im2L/zJ9o/8eaY//AkV3/uotX/7aGVf8AAQD/AAEA/wAB&#10;AP8AAQD/AAEA/1Q7Hf9UOh//Uzke/1M5Hv9SOB3/TzUa/00zGv9MMhn/TjQb/040G/9MMhn/SjEb&#10;/0gvGf9FLBj/Ri0Z/0QtG/9DLBr/QCsY/z0qGf86KRf/Oyoa/zgnF/85KBj/NyYW/zYlFf81JBT/&#10;NSUV/zEkFP8xJBT/MSQU/zAjE/8tIRH/LSET/y0hE/8qIBT/KR8T/yogFP8pHxX/KCAV/ykhFv8r&#10;IRf/KR8V/yogFv8qIBb/KR8V/yshF/8rIRf/KyEX/yshF/8qIhf/KiIX/ykhFv8sIhj/LCIY/ysh&#10;F/8rIRf/KyEV/zAkFv8xJRf/LyMV/zAkFv8wJBb/MCQW/zElF/8wJBb/LSET/ywiFv8sIhb/KyMW&#10;/yoiFf8qIhf/KyMY/yoiF/8pIRb/KSEW/yoiF/8qIhf/KSEW/ykhFv8qIhf/KiIX/yohGP8pIBf/&#10;KSAX/ykhFv8oHxb/JyAW/yYfFf8nIBb/KSAX/yghF/8pIBf/KiEY/yohGP8vJRv/MSUZ/zElF/8y&#10;Jhj/MyUY/zQnF/81KBj/NycX/zkoGP84Jxf/OygZ/z0qG/88KRr/PSob/z0qG/88KRr/OygZ/zwp&#10;Gv88KRr/OSYX/zsoGf87KBn/OSgY/zclF/82JBb/NCQV/zMjFv8wIhX/LyEW/ywgFP8pHxX/Jh0U&#10;/yYdFP8kHRP/IxwU/yEdFP8fGxL/HxsS/x0aE/8eGxT/GhoS/xoaEv8aGhL/GhkU/xkYE/8YGRP/&#10;GBkT/xgZE/8YGRP/GBkT/xgZE/8XGBL/FhcR/xgZE/8YGRP/FxgS/xYXEf8XGBL/FxgS/xcYE/8Y&#10;GRT/FhcS/xUWEf8XGBP/FhcS/xcYE/8YGRT/GBkU/xcYE/8XGBP/GRoV/xcYE/8XGBP/GRoV/xgZ&#10;FP8XGBP/GBkU/xgZFP8YGRT/GRgU/xoZFf8aGRX/GhkV/xsaFv8bGhX/GhkU/xoZFP8aGRX/GhkV&#10;/xsaFf8aGRX/GhkV/xsaFf8cGxb/HBsW/x0cF/8dHBf/Hh0Y/x4dGP8dHBf/HRwX/xwbFv8dHBf/&#10;Hh0Y/xwbFv8cGxb/HBsW/xwbFv8cGxb/HRwX/xwbFv8dHBf/HRwX/xwbFv8dHBf/Hx4Z/x4dGP8f&#10;Hhn/Hx4Z/yEeGf8iHxr/Ix4a/yMeGP8lIBr/JiEb/ykiHP8rJB7/LCUf/y4nIf8wKSP/MCkj/y8o&#10;Iv8vKCL/Lygi/zIpIv8zKCL/MSYg/zInIf8xJiD/NCkj/zQpI/8yJyH/MSYg/y8mH/8wJyD/Miki&#10;/zIpIv8wJyD/MSgh/zMqI/8wJyD/MSgj/zIpJP8yKST/MSgj/zIpJP8wJyD/MSgh/y8oIv8vKCL/&#10;MSok/zEqJP8vKiT/MCsl/zEsJv8wKyX/LSgk/y0oIv8tKCL/MCkj/zApI/8wKSP/MCci/zAnIv8x&#10;KCP/Mikk/zEoI/8wJyL/MCkj/zIrJf8zKiX/Mikk/zIpJP80Kyb/Myol/zEqJP8zLCb/MSok/y8o&#10;Iv8yKyX/NS4o/zQtJ/8yKyX/Misl/zEqJP8vKiT/MSok/zIrJf8zLCb/NC0n/zUuKP82LSj/Mywm&#10;/zIrJf8yKyX/Mywm/zQtJ/80LSf/MCsl/zMsJv8yLSf/NC8p/zMuKP8yLSf/MSwm/zMuKP81MCr/&#10;NzAo/zUuJv84MSn/OjEq/zoxKv87Miv/PzYv/z84Lv9DPTH/R0E1/0hCNv9JQzX/S0U3/05GOf9U&#10;TT3/Vk8//1hQPf9ZUT7/WVE+/1pSP/9aUj//WlI9/1xRPf9bUDz/W1A+/1pPPf9bUD7/WVE+/1hQ&#10;Pf9XUED/VU9B/1ROQP9TTUH/VE5C/1FLP/9QSj7/UEo+/1NKQf9SS0H/UklA/1FIP/9RSD//U0pB&#10;/1FIP/9QRz7/UUg//1JJQP9US0L/U0pB/1NKQf9TSkH/UklA/1NKQf9US0L/VUxD/1VMQ/9WTkP/&#10;WFBF/1ZOQ/9YUEX/WlJH/1pSR/9bU0j/XFRJ/1hSRv9aUUj/XFNK/1xTSv9dVEv/XVRL/19WTf9j&#10;WU//ZFpQ/2ZcUv9pX1X/Z19S/2hgU/9qYlX/bWVY/2piVf9sZFf/bWNX/3BkVv9zZVj/dGdX/3Fk&#10;VP9vYlL/cmVV/3NmVv90Z1f/dmlY/3dnV/93Z1f/dWVV/3hnV/96aVn/fWxc/3xrWf+CbVr/hnFe&#10;/4p1YP+Md2L/jnlk/4x3Yv+IdmD/hHJc/4NxW/+Eclz/inVg/495Yv+Re2P/lnxj/5h9Yv+dfmH/&#10;oYBh/516Wv+Xc1P/pX9b/7KHZP+sgF3/p3dR/617Vv+zfVf/tn9W/7l/V/+4f1T/sndL/6twRP+r&#10;bkH/rG9C/7ByQ/+xc0T/sXNE/7J0Rf+0dkf/tHVJ/7R1Sf+1d0j/tXVH/7Z2SP+0dEb/tnRE/7d1&#10;Rf+2d0T/tndE/7R1Qv+0dUL/tnRC/7d1Q/+3dUP/tnJB/7dzQv+4cj//tW88/7RuO/+3cT3/vXdD&#10;/8F8Rf/Ef0b/xH9E/8WARf/IhEf/yYVI/8qGSf/Nh0n/0YpK/9KLS//Vjkz/1I1L/9aPTf/UjUv/&#10;0YpI/9CLSv/Qi0r/0YxL/9OOTf/Qi0r/0YpI/9OMSv/Vjkz/1o1J/9GLRv/QikX/0IlH/9GKSP/N&#10;iEX/zYhF/8+KR//OiUj/zYhH/86JSP/PiEj/0otL/9KLS//Si0v/0YxL/9OPTv/Tj07/049O/9OP&#10;Tv/Xk1L/1pVT/9eWVP/ZmFT/2JdT/9mYVP/YmVT/25xX/9ucV//cnVj/2ZxZ/92gXf/dol7/26Jd&#10;/9uiXf/bol//3aZj/+Osaf/hrGj/3ahm/92oZv/gq2n/4Ktp/+GsaP/kr2v/5K9p/+OuaP/os23/&#10;77p0/+y6c//ntW7/5rRt/+m3cP/ouHD/57dv/+e3b//punL/7b52/+u8dP/nuHD/6r5z/+u/dP/s&#10;wHX/7sJ3/+/Fe//vxXv/7sR6/+7HfP/0zYL/9M6D//bQhf/0zoP/9M2C//TNgv/wyX7/8sh+//HH&#10;ff/vxX3/7MJ6/+zCev/vw3r/78N6/+zAd//qvnf/6r53/+i9ef/ovXn/6b18/+O6eP/iuXn/37N0&#10;/92xcv/gs3L/2q1s/92tbf/crGz/2alr/9SkZv/Im2L/yZxl/8eaY//Bklz/uotX/7WFVP8AAQD/&#10;AAEA/wABAP8AAQD/AAEA/1Q7Hf9TOhz/Ujgd/1M5Hv9QNhv/TzUa/00zGv9MMhn/TDIZ/0szG/9K&#10;MRv/SjEb/0gvG/9FLBj/Ri0Z/0QtG/9DLBr/PikW/zsqGP86KRf/OikX/zgnF/86KRn/NyYW/zUk&#10;FP80IxP/NSUV/zQkFP8xJBT/MSQU/y8iEv8sIBD/LCAS/y8jFf8qIBT/KB4S/yggE/8oIBX/KSEW&#10;/ykhFv8pIRb/KR8V/yogFv8qIBb/KR8V/yshF/8rIRf/KyEX/yshF/8qIhf/KyMY/ykhFv8rIRf/&#10;KyEX/yogFv8sIhj/LCIY/y0jGf8tIxf/LCIW/zAkFv8wJBb/MSUX/zElF/8vIxX/KiAU/ywiFv8s&#10;Ihb/KyMW/ysjGP8qIhf/KiIX/yoiF/8pIRb/KiIX/yoiF/8pIRb/KSEW/yoiF/8qIhf/KiIX/ykg&#10;F/8pIBf/KCEX/yghF/8nIBb/JyAW/yghF/8oHxb/KB8W/ykgF/8pIBf/KiEY/ysiGf8vJRv/MSUZ&#10;/zElF/8zJxn/MyUY/zMmFv81KBj/OCgY/zkoGP84Jxf/OygZ/zwpGv87KBn/PCka/z0qG/87KBn/&#10;OygZ/zwpGv85Jhf/OSYX/zsoGf87KBn/OCcX/zgmGP83JRf/NCQV/zMjFv8vIRT/LiAV/ywgFP8p&#10;Hxb/Jx4V/yUeFP8kHRP/HxsS/yEdFP8fGxL/HhsU/xwZEv8dGhP/GhoS/xoaEv8aGRT/GBkT/xgZ&#10;E/8YGRP/FxgS/xgZE/8YGRP/GBkT/xkaFP8YGRP/FxgS/xgZE/8YGRP/FxgS/xYXEf8WFxL/GBcT&#10;/xgZFP8YGRT/FhcS/xUWEf8YGRT/FxgT/xcYE/8XGBP/GBkU/xcYE/8XGBP/GRoV/xcYE/8XGBP/&#10;GBkU/xkaFf8ZGhX/GRoV/xkaFf8YGRT/FxgT/xoZFf8aGRX/GhkV/xwbF/8dHBj/GxoV/xsaFf8a&#10;GRX/GhkV/xwbFv8bGhb/GRgU/xsaFv8cGxb/Hh0Y/x4dGP8dHBf/ISAb/x4dGP8eHRj/HRwX/x0c&#10;F/8dHBf/HRwX/x0cF/8dHBf/HRwX/x0cF/8gHRj/Hh0Y/x8eGf8eHRj/HRwX/x4dGP8fHhn/ISAb&#10;/yEgG/8kIRr/JCEc/yQhHP8lIBr/JiEb/yUgGv8pIhz/KiMd/yojHf8sJR//Lich/y8oIv8wKSP/&#10;MCkj/zApI/8wKSP/MSoi/zQrJP8zKCL/Mich/zQpI/8yJyH/OCsl/zgrJf82KSP/Mich/zInIf8y&#10;JyH/NCkj/zUqJP80KSP/Mygi/zUqJP8xKCH/NCkj/zMqI/8zKiP/Myoj/zQrJP80KyT/NCsk/zIp&#10;Iv8yKSL/Myoj/zIrJf8yKyX/Mywm/zMuKP8xLCb/LSgi/y0oIv8xKiT/MCkj/zApI/8xKCP/MSgj&#10;/zEoI/8yKST/Myol/zIpJP8xKCP/Mikk/zQrJv8yKST/MSgj/zMqJf81LCf/Myol/zIpJP8zKyj/&#10;Misl/zApI/81LCf/Ny4p/zcuKf81LCf/NCsm/zEqJP8xKiT/Misl/zIrJf8zLCb/NCsm/zUsJ/82&#10;LSj/NCsm/zMsJv80LSf/NC0n/zQtJ/80LSf/MCsl/zEsJv8wKyX/My4o/zMuKP8yLSf/MSwm/zIt&#10;J/80Lyn/Ni8n/zUuJv84MSn/OTAp/zsyK/8+NS7/PzYv/z84Lv9BOy//RkA0/0lDN/9KRDb/S0U3&#10;/09IOP9UTT3/Vk47/1hQPf9ZUT7/WVE+/1tQPv9cUT3/XFE9/1pPO/9bUD7/XFE//1pPPf9ZUT7/&#10;V088/1dPPP9XUED/Ukw+/1JMPv9RSz//U01B/1BKPv9PST3/UEo+/1JKP/9QRz7/UEc+/1BHPv9R&#10;SD//UklA/1BHPv9PRj3/UUg//1FJPv9TS0D/Uko//1NLQP9TS0D/Uko//1FJPv9TSkH/U0pB/1RM&#10;Qf9UTEH/VU1C/1RMQf9VTUL/WVFG/1hQRf9XUUX/WVNH/1dRRf9YUEX/WlFI/1pRSP9bUkn/XFRJ&#10;/1xUSf9hV03/Y1lP/2VbUf9nXVH/Zl5R/2hgU/9rY1b/bGRX/2ZeUf9nX1L/amBU/2xgUv9tYFD/&#10;cWRU/3BjU/9sX0//bWBQ/29iUv9xZFT/c2NT/3JiUv9xYVH/cmFR/3VkVP93Zlb/eGdV/3loVv9+&#10;bFj/hG9c/4dyXf+Ic17/inVg/4l0X/+Eclz/fGpU/3tpVf98alT/gW9Z/4t3X/+OeGH/lHph/5h9&#10;Yv+ae17/m3ha/5d0VP+WcEz/nXVS/6l9Wv+oelj/pHJN/6h0T/+ueFL/s3xT/7uBWf/Bhlz/v4RY&#10;/7Z7T/+tcET/qWw//6tuQf+tbkL/sHFF/7JzR/+0dUn/tHVJ/7R1Sf+0dUn/s3RI/7J0Rf+ydEX/&#10;snRF/7N1Rv+1dUX/tHRE/7NzQ/+zc0P/s3ND/7Z0RP+1c0P/tHA//7VxQP+4cj//tnA9/7VvPP+2&#10;cDz/uXM//8B6Rv/Ef0b/xH9E/8WARf/Hg0b/yIRH/8qGSf/Nh0n/z4hI/9KLS//TjEr/04xK/9aP&#10;Tf/Vjkz/045L/9GMSf/Oi0f/z4xI/9CNSf/Qi0j/0ItI/9CKRf/SjEf/1I5I/9KMR//QikX/z4lE&#10;/9GKSP/Oh0X/zolG/9CLSv/Qi0r/z4pJ/8+KSf/Si0v/0YpK/8+ISP/Rikr/045N/9OPTv/Tj07/&#10;049O/9WRUP/Uk1H/1JNR/9WUUP/Yl1P/1pdS/9eYU//YmVT/2JlU/9ucV//bnFf/15pX/9ueW//b&#10;oFz/2aBb/9qhXP/apF7/36hl/+Stav/krWr/3ahm/9ynZf/dqGb/4Ktp/9+qZv/hrGj/5K9p/+Kt&#10;Z//msWv/77p0/+27dP/ntW7/5bNs/+a0bf/ouHD/6Lhw/+i4cP/punL/67x0/+y9df/ouXH/6rxx&#10;/+u9cv/twXb/7cF2/+/DeP/sw3T/7sR6//DGfP/yy4D/9M2C//bPhP/1zoP/9M2C//XOg//xyn//&#10;8cd9//DGfP/wxn7/7sR6/+/Fe//yxnv/8cV6/+3Bdv/uwnn/78N6/+vAe//pvnr/6b56/+e8eP/k&#10;uHf/4LRz/+C0c//itXT/4LNy/+Cwbv/fr2//2qpq/9WlZ//Nnmb/y5xk/8maZP/ElV//vo9Z/7eI&#10;VP8AAQD/AAEA/wABAP8AAQD/AAEA/1Y9Hv9TPB3/UTob/083Hf9NNRv/TjYe/0w0HP9KMhr/SjIa&#10;/0oyGv9KMRv/SjEb/0gvG/9CLBf/Qy0Y/0MsGv9BLBn/PikW/z0qGf85KBb/OSgW/zkoFv85KBj/&#10;NSQU/zQjE/80IxP/NiYW/zUlFf8xJBT/LSAQ/y8iEv8sIBD/LSET/ywiFv8qIBT/Jx8U/ycfFP8p&#10;IRb/KCIW/yYgFP8nHxT/KSEW/yogFv8pHxX/KiAW/ykfFf8qIBb/KiAW/yogFv8pIRb/KSEW/yoi&#10;F/8sIhj/KyEX/yogFv8rIRf/LCIY/zAmHP8rIRf/KiAW/yogFv8rIRf/LyUb/zEnHf8tIxn/KSEW&#10;/yogFv8sJBn/KyMY/ysjGP8qIhf/KR8V/yogFv8tIxn/LCIY/ysjGP8oIBX/KCAV/ykhFv8nIBb/&#10;JyAW/yYfFf8oIRf/KCEX/yghF/8oIRf/KCIW/ykjF/8oIBX/KiIX/ykgF/8rIxj/LyUc/y0jGf8v&#10;JRv/MSUX/zElF/81Jxr/MyYW/zQnF/84KBn/Oyoa/zopGf88KRr/PCka/z0qG/89Khv/PSob/zso&#10;Gf87KBn/OSYX/zsoGf85Jhf/OCUW/zkmF/83Jhb/NyYW/zcmFv82JBb/NSUW/zMjFv8xIxb/LyEW&#10;/y4iFv8oHxb/JR4U/yQdE/8iHhX/IR0U/x8cE/8dGhH/HRoT/xwZEv8ZGRH/GRkR/xkYE/8aGRT/&#10;GRgT/xkYE/8YGRP/GRoU/xgZE/8YGRP/GBkU/xkYFP8ZGBT/GBkU/xgZFP8YGRT/GRoV/xcYE/8X&#10;FhL/GBcT/xoZFf8YFxP/FhgV/xYYFf8YGhf/GBoX/xcZFv8YGhf/GBoX/xYYFf8WGBX/GhwZ/xkb&#10;GP8ZGxj/GBkU/xcZFv8aGhj/HBsX/xoZFf8bGhb/HRwY/xwbF/8aGRX/GhkV/xsaFv8bGhb/GhkV&#10;/xoZFf8bGhb/HBsX/yAfG/8bGhb/GxoW/x0cGP8dHBj/Hx4Z/yMiHv8fHhn/ISAb/x8eGf8jHxz/&#10;IyAb/yEeGf8hHRr/Ih8a/yEeGf8jIBv/IR4Z/yAdGP8iHRn/IyAb/yUiHf8jIBv/IyAb/yMjG/8m&#10;Ixz/JSIb/yMgGf8lIhv/JSIb/yUiG/8nIhz/KSIc/yojHf8sJR//LiUg/ywjHv8tJB//MCci/zAp&#10;I/8xKiT/MSok/zQtJf80LSX/Mywk/zQrJP80KSP/NSok/zQpI/81KCL/OCsj/zgrI/85LCT/Nikh&#10;/zgrI/85LCT/Nyoi/zYpIf82LCP/Niwj/zUqJP80KSP/Nywm/zYrJf82KyX/Nisl/zUqJP81KiT/&#10;NSok/zYrJf82KyX/NCkj/zMqI/81LCX/Ny4n/zcuKf82LSj/NCsm/zQrJv81LCf/OC8q/zcuKf81&#10;Kib/Mygk/zUqJv81Kib/Nisn/zUqJv8xKCP/NSom/zcuKf8zKiX/MCci/zMqJf82LSj/NSwn/zMq&#10;Jf80Kij/NCwp/zQsKf81LSr/NzAq/zUsJ/80LSf/NSwn/zMqJf81LCf/Ni0o/zQrJv8yKST/NCsm&#10;/zYtKP82LSj/NSwn/zcuKf83MCr/NS4o/zUuKP80LSf/MCsl/zArJf8wKyX/MSwm/zMuKP8zLij/&#10;NC0n/zMsJv8zLCb/NS4o/zYvKf83MCr/Ni8n/zsyK/8/Ni//QDcw/0M6Mf9COi//RDwx/0hANf9M&#10;RDn/TUM3/1JIPP9USzz/Vk47/1lOPP9XTzz/W1A+/11SQP9eUz//XFE9/1pPPf9bUD7/Wk89/1dP&#10;PP9XTzz/VUw9/1VOPv9XUED/UE0+/05LPP9NSjv/T0w9/1FLP/9OSDz/TkY7/1FJPv9QRz7/T0Y9&#10;/01EO/9MQzr/T0Y9/1BHPv9QRz7/T0Y9/1BHPv9RSD//UEc+/01EO/9PRj3/TUQ7/05HPf9QSj7/&#10;Uko//1FLP/9QSj7/T0c8/1FJPv9TTUH/U01B/1ROQv9UTkL/VU9D/1ZQRP9VT0P/VlBE/1lRRv9b&#10;U0j/XVNJ/2BWTP9iWE7/Z11T/2NZTf9gVkr/X1hI/2JbS/9kXk7/Zl9P/2FaSv9nXk//al5Q/2lb&#10;Tv9sXE//a1tM/2lZSv9pWUr/alpL/2tbS/9rW0v/bVxM/21cTP9tXEz/b1xL/3JfTv9yX07/cmFP&#10;/3NiUP9yY1D/eWdT/35sWP+CcFz/gG5a/31rV/95Z1P/bWFL/25iTP90ZVD/fGpW/4VwW/+Jc1z/&#10;kHZd/5N4Xf+WdFj/kW5Q/49oR/+QaEX/mm1M/6h3Vv+ldVH/pHBJ/6VvSf+ocUr/q3RL/7l/V//C&#10;iV7/y5Jn/8iPYv+2e0//rXJG/6hrPv+naj3/q2xA/7BxRf+0dUn/tHVK/7V2S/+yc0j/snNI/7Bx&#10;Rv+vcEX/rm9D/6xtQf+qbT7/rG4//61vQP+tb0D/r28//7JwQP+zcUH/tXNB/7ZyQf+2ckH/tXFA&#10;/7ZwPf+2cD3/uXM//8B6Rv/Ef0b/w35D/8SAQ//GgkP/xoJD/8mDRf/Mhkj/0YpK/9OMSv/Rikj/&#10;zohD/9GLRv/SjEf/1Y9K/9OOS//SjUr/0YxJ/9CLRv/Qi0b/0YtF/86IQv/TikX/1YtE/9WLRP/R&#10;i0X/zYdB/8+JRP/NhkT/zIVD/8uGRf/Vj1H/1Y9R/9KMTv/Si0v/zodH/9GKSv/Uikv/1Y5O/9WQ&#10;T//RjUz/0IxL/9KOTf/SkU3/05JO/9STT//XmFP/15hT/9eYU//Wl1L/1ZZR/9WWUf/Wl1L/15pX&#10;/9mcWf/doF3/2Z5a/9eeV//bol3/4Kdi/+KsZv/gqWb/3aZj/9ylYv/cpWL/4Klm/+CpZv/fqGX/&#10;4qto/+OtZ//jrWf/6rVv/+24cv/os23/4a9o/+GvaP/ntW7/6bdw/+m5cf/ot3L/57dv/+u7c//o&#10;uXH/5rht/+e5bP/rvXD/7L5x/+zBc//twnP/7cJz/+3EdP/0zYD/9s+C//fQg//30oT/9M+B//PN&#10;gv/zzIH/8Ml+//DHeP/vxXv/8cd9//TKgP/0yoD/9Mh9/+/DeP/wxHn/8cV8/+u/dv/kuXT/57x3&#10;/+m+ev/lunb/47h0/+G2cv/htHD/37Ju/+a2dP/js3H/1qZm/9OhZP/Uomf/0Z5l/8iZYf/Gl2H/&#10;wZJc/7qLV/8AAQD/AAEA/wABAP8AAQD/AAEA/1U+H/9TPB3/UTob/042HP9MNBz/TjYe/0w0HP9J&#10;MRn/SjIa/0oyGv9JMBr/SjEb/0UvGv9CLBf/Qy0Y/0MsGv9BLBn/QCsY/0ArGP85KBb/OSgW/zko&#10;Fv85KBj/NSQU/zUkFP80IxP/NiYW/zUlFf8wIxP/LSAQ/zAjE/8wIhX/LyMV/ywiFv8qIBb/KSEW&#10;/yggFf8pIRb/KCIW/yYgFP8oIBX/KiIX/ykhFv8oIBX/KCAV/yggFf8nHxT/Jx8U/yggFf8qIhf/&#10;KCAV/ykhFv8rIRf/KyEX/yshF/8qIBb/KyEX/y0jGf8rIRf/KiAW/ykhFv8pIRb/KyMY/ywkGf8s&#10;JBn/KiIX/ykhFv8qIhf/KiIX/yoiF/8pIRb/KR8V/yogFv8sIhj/KyEX/ysjGP8pIRb/Jx8U/ych&#10;Ff8oIRf/JyAW/yYfFf8nIBb/KCEX/ycgFv8oIRf/KiQY/ykjF/8pIRb/KiIX/ygfFv8sJBn/LyUb&#10;/y0jGf8xJRn/MSUX/zElF/81KBj/MyYW/zcnGP85KBj/PSob/zsoGf87KBn/PSob/z4rHP8+Kxz/&#10;Pisc/zwpGv87KBn/OSYX/zwpGv87KBn/OygZ/zsoGf84JRb/NiUV/zYlFf81IxX/NCQV/zQkF/8x&#10;Ixb/LiAV/y4iFv8nHhX/JB0T/yAcEf8hHRT/HxwT/x8cE/8cGRD/HhsU/xoaEv8ZGRH/GhoS/xkY&#10;E/8aGRT/GRgT/xkYE/8ZGhT/GRoV/xgZFP8YGRT/GBkU/xkYFP8aGRX/GBkU/xcYE/8WGBX/FxkW&#10;/xcZFv8XFxX/GBgW/xkZF/8XFxX/FxcV/xcZFv8ZGxj/GBoX/xgaF/8YGhf/GBoX/xgaF/8XGRb/&#10;GRsY/xocGf8aHBn/GRsY/xkZF/8cHBr/HBwa/xoaGP8cGxf/Hx4a/x0cGP8cGxf/GxoW/xkaFf8b&#10;Ghb/HRwY/xwbF/8cGxf/HRwY/yAfG/8dHBj/HRwY/x8eGv8fHhr/IB8b/yMiHv8iIRz/JSEe/yUh&#10;Hv8lIR7/Ix8c/yMfHP8iHhv/Ih8a/yMgG/8kIRz/Ih8a/yMeGv8lIBz/JiEd/yciHv8lIh3/JCEc&#10;/yYjHP8oJR7/JyQd/yYhG/8mIRv/KCMd/ykkHv8sJR//KyQe/yohHP8vJiH/MSgj/y4jH/8wJSH/&#10;MSgh/zIpIv8zKiP/Myoj/zQtJf82LSb/NSwl/zUsJf82KyX/Oi0l/zotJf84KyP/Oi0l/zwuJf89&#10;Lyb/Oiwj/zotJf86LSX/OCsj/zgrI/83LST/OS8m/zgtJ/82KyX/Nywm/zcsJv83LST/Oi0l/zks&#10;JP85LCT/OCsl/zsuKP87Lij/NSok/zYrJf84LSf/Oi8p/zovKf83LCj/Nywo/zYrJ/82Kyf/Oi8r&#10;/zgtKf82Kyf/Nykm/zosKf83KSb/NSom/zMoJP8xJiL/NCkl/zgtKf82Kyf/Myol/zMqJf81LCf/&#10;NSwn/zIpJP8yKST/Myso/zQsKf81LSr/NS4o/zQtJ/80LSf/NCsm/zQrJv81LCf/Ni0o/zUsJ/8z&#10;KiX/NSwn/zcuKf83Lin/NCsm/zQrJv80LSf/NC0n/zUuKP82Lyn/Mywm/zEsJv8yKyX/Misl/zQt&#10;J/83MCr/NzAq/zUuJv81Lij/NC8p/zUwKv84MSv/OTIq/zozK/8+NS7/QDcu/0M6Mf9DOzD/Rjwy&#10;/0k/Nf9MQjb/TUM3/1BHOP9TSjv/Vk47/1pPPf9YTTv/WU48/1tQPv9cUT3/W1A8/1lOPP9bUD7/&#10;W1A+/1hQPf9WTjv/VE09/1VOPv9TTT3/Tks6/05LPP9NSjv/TEk6/05IOv9ORjv/UEY8/1FHPf9S&#10;Rjr/TEI4/0pANv9LQTf/TEQ5/0xEOf9MRDn/T0Y9/1BHPv9QRz7/UEc+/01EO/9MRTv/S0Q6/01G&#10;PP9PRzz/Uko//1NLQP9TS0D/TkY7/09HPP9RSz//TUo7/05LPP9QTT7/VE5C/1ROQv9TTUH/VU1C&#10;/1ZOQ/9ZUUb/WlBG/1xSRv9gVEb/YlZI/2BURv9cU0T/XlVG/19YSP9hWkr/YVpK/1xVRf9eVUb/&#10;YFdI/2NXSf9lV0r/ZFdH/2RURf9kVEX/YlVF/2RURP9lVUX/ZVVF/2ZWRv9oV0X/a1pI/2taSP9q&#10;WUf/b15M/3JhT/9tXkv/dGVS/3hnVf97alj/eWhW/3dlUf90Yk7/aVpF/2tcR/9yYEz/d2JN/35o&#10;U/+Hblj/iW9W/4twVf+Na0//i2hK/4tkQ/+NZUL/mGpJ/6NyUf+jc0//om5J/6NvSP+kcEn/pnBK&#10;/696UP+7hFv/x5Bn/82Xa//GjWD/uoJT/691R/+pbD//qWo+/6xtQf+xckb/tXZL/7V2S/+zdEn/&#10;sHFG/65vRP+tbkP/rG1C/6tsQf+rbED/qms//6psPf+rbT7/q20+/61vQP+wckP/tnRE/7h2Rv+2&#10;dET/s3FB/7NvPv+0cD//t3NC/795Rf/DfkX/w35D/8WBRP/IgkT/yIJE/8iCRP/KhEb/0otL/9OM&#10;Sv/UjUv/z4lE/8+JRP/QikX/1I5J/9WPSv/Ri0b/0oxH/9GLRf/Ujkj/145J/9WMR//Vi0T/1YtE&#10;/9iOR//VjEf/0IdD/8+IRv/Oh0f/y4RE/8mDRf/TjU//1Y9R/9CKTP/Si0v/z4hI/9OJSv/WjE3/&#10;141O/9SNTf/Uj07/0Y1M/9GNTP/RkE7/0pFP/9KTUP/Wl1L/1pdS/9OWU//Wl1L/1pdS/9SVUP/V&#10;llH/15pX/9ueW//bn1f/2J1X/9meWP/bolv/36Zf/+OqZf/dp2H/26Vf/9ukYf/bpGH/3aZj/96o&#10;Yv/dp2H/4atl/+Wvaf/jrWf/57Js/+m0bv/lsWj/4q5l/+SwZ//mtG3/6bdw/+m3cP/ouHD/6Lhw&#10;/+u7c//qvHH/671w/+u9cP/pu23/7b9x/+3Cc//rwHH/7cJz//HGd//1zHz/9M2A//XOgf/2z4L/&#10;9dCC//TOg//1zoP/8suA//DJfv/zyX//9syC//TKgP/0yoD/9MqA//LGe//yxn3/8sZ9/+zAd//l&#10;uXL/6b55/+vAe//rwHz/5bp2/+K3c//htHD/4bRw/+7Bff/luHf/1aVl/9KiYv/Tomf/zZ5m/8qb&#10;Y//ImWH/w5Re/76PWf8AAQD/AAEA/wABAP8AAQD/AAEA/1M8Hf9ROhv/TjYc/001G/9LNR3/TjYe&#10;/001Hf9JMRn/SjIa/0oyGv9HLhj/STAa/0YwG/9CLBf/Qy0Y/0ArFv9AKxj/QSwZ/0EsGf86Jxb/&#10;OygX/zsoF/87Khj/NyYW/zYlFf80IxP/NSUV/zMjFP8vIhL/LyIS/zEjFv8xIxb/LyMV/y4iFv8q&#10;IBb/KSEW/ykhFv8pIRb/KSEW/ycfFP8pIRb/KiIX/ykhFv8nHhX/Jx8U/ykhFv8oIBX/KCAV/ykh&#10;Fv8rIxj/KSEW/ykhFv8pHxX/KiAW/yshF/8oHhT/KyEX/ywiGP8qIBb/KSEW/yoiF/8pIRb/KSEW&#10;/yggFf8sJBn/KyMY/ykhFv8qIhf/KSEW/ykhFv8pIRb/KyMY/yogFv8qIBb/KSEW/ysjGP8pIRb/&#10;JiAU/yYfFf8oIRf/KCEX/ycgFv8nIBb/JyAW/yYfFf8nIBb/KSIY/ykjF/8oIhb/KSEW/ycfFP8q&#10;Ihf/LyUb/y0jGf8wJBb/MCQW/zEjFv80Jxf/NSUW/zYmFv86KRn/PCka/zkmF/85Jhf/PSob/z4r&#10;HP89LBz/Oyoa/zsqGv88KRr/OSYX/zwpGv88KRr/Pisc/z0qG/85Jhf/NiUV/zQiFP81IxX/MyMU&#10;/zEjFv8xIxb/LCAU/yogFv8nHhX/JB0T/yIeE/8hHRT/Ih4V/x8cE/8dGhH/IR4X/xsbE/8ZGRH/&#10;GhkU/xoZFP8aGRT/GRgT/xcWEf8YGRT/GBkU/xcYE/8XGBP/GBkU/xkYFP8ZGRf/FxkW/xcZFv8X&#10;FxX/FhYU/xgYFv8ZGRf/GBgW/xgYFv8XFxf/GBgY/xgaGf8ZGxr/Ghwb/xocG/8YGhn/Fxsc/xgc&#10;G/8ZGxj/GRsY/xocGf8bHRr/Hh4c/x0dG/8eHhz/Hh4c/x0dG/8dHRv/Hh4c/yAfG/8gHxv/HB0Y&#10;/xobFv8dHBj/ISAc/yAfG/8gHxv/Hx4a/x0cGP8fHhr/IB8b/yAfG/8gHxv/IB8b/yQgHf8lIR7/&#10;KCQh/yYiH/8lIR7/Ih4b/yQgHf8lIR7/JCAd/yQgHf8kIRz/JiEd/yYhHf8nIh7/KCMf/yciHv8p&#10;JCD/JiEd/yYhG/8qJR//KiUf/ywlH/8rJB7/LCUf/y8mH/8xKCH/MSYg/y8kHv8yJyH/NSok/zEm&#10;IP81KCL/Nisl/zcsJv85Lyb/OC4l/zcuJf84LiX/Ny0k/zguJf89MCj/PTAo/z0wKP8+MCf/PjAn&#10;/z4wJ/8+MCf/Oy0k/zwvJ/88Lyf/OSwk/zkvJv86MCf/OjAn/zowJ/83LCb/Nisl/zYrJf84KyP/&#10;Oi0l/z0vJv8+MCf/Oy0k/z0uJ/87Lij/Oi0n/zwvKf88Lyn/PC8p/zwvKf87Lij/PC8p/zwvKf86&#10;LSf/Oi0n/zotJ/84KyX/OSso/zwtKP85Kyj/Nykm/zUnJP80JiP/Nyok/zcsKP87MCz/Oi8r/zUq&#10;Jv80Kyb/NCsm/zIpJP8xKiT/MSwo/zMrKP8zKyj/Mywm/zQtJ/8zLCb/NCsm/zUsJ/80Kyb/NCsm&#10;/zUsJ/81LCf/NSwn/zYtKP83Lin/NCsm/zEqJP8xKiT/Misl/zQtJ/83MCr/NS4o/zMsJv80LSf/&#10;Misl/zMsJv85Miz/ODEr/zYvJ/83MCj/NTEo/zczKv84NCv/PDUt/zs0LP8+NS7/PzYt/0I5MP9H&#10;PTP/SkA0/0tBNf9LQTX/TUQ1/05FNv9QRzj/Vk47/1lOPP9ZTjz/WE07/1lOPP9ZTjr/WUw5/1lM&#10;Of9aTz3/Wk89/1hQPf9WTT7/VU4+/1VOPv9RSzv/T0k5/05LPP9PSTv/Tkg6/0xEN/9PRTv/T0U7&#10;/1FFOf9PQzf/Sz8z/0o+Mv9JPzX/S0E3/0hANf9JQTb/T0c8/09GPf9PRj3/UEc+/0xFO/9KQzn/&#10;SkM5/0xFO/9NRTr/TkY7/1FJPv9TS0D/T0c8/05IOv9QSjz/TEk6/01KO/9OSzz/UUs9/1JMPv9U&#10;TD//U0tA/1NLPv9WTED/VUtB/1VLP/9YTD7/Vko8/1lNPf9dUUH/XlNB/1xUQf9cVEH/WlNB/1lS&#10;QP9ZUT7/V04//1pOPv9fUkL/XVBA/1xPP/9bTj7/XVBA/1pNPf9ZTDv/W049/1xPPv9jVEH/ZVZD&#10;/2RTQf9lVEL/bFtJ/3JhT/9sXEz/cWBO/3BfTf9xYE7/cF9N/21cSv9tW0f/aFZC/2pYRP9yXUr/&#10;dF5J/3phS/+EalP/hWlR/4hqUP+IZkr/hWJE/4RgQP+IXz//kmVE/5hqSP+aakb/mWdC/55sR/+h&#10;b0r/o29I/6dzTP+wfFT/vopi/8qVaf/SnG7/yZNk/7yEVf+wdkj/qWw//6lqPv+tbkL/tXZL/7d4&#10;Tf+1dkv/sXBI/69uRP+ubUX/rm1D/61sQv+qaz//qWo+/6lqPv+rbED/q2xA/65xQv+zdUb/tnhJ&#10;/7h6S/+2dkb/tXND/7VzQ/+2ckP/u3dG/8B6Rv/EfUX/xH5D/8eBRf/Jg0f/yoRG/8iCRP/Jg0X/&#10;0IlH/9CJR//Ujkn/0YtG/8+JRP/Tikb/1YxI/9aNSf/RiET/04pG/9OKRf/bkk3/25JN/9+STv/c&#10;j0n/245K/9iPSv/VjEf/04pG/9KIR//Oh0f/zYZI/8uERv/PiUv/z4lL/86HSf/Rikr/04lK/9OJ&#10;Sv/ViUv/14tN/9aMTf/Vjk7/1ZBP/9KOTf/Tj07/0pFP/9KTUP/VllP/05ZT/9KVUv/Wl1L/2JlW&#10;/9eYU//XmFP/25xX/9ueW//cn1z/15tT/9meWP/coVv/3aRf/+GoY//gp2L/3aRf/9uiXf/aoVz/&#10;4Kdi/+KpZP/gp2L/461l/+awav/lr2f/57Fp/+ezav/ksGf/5bFo/+ezav/qtm3/7Lhv/+m3cP/q&#10;uHH/6Lhw/+u7c//rvXL/7sBz/+2/cv/qvG7/7sN0//DFdv/twnP/8MZ0//TKeP/wx3f/8Md3/+/I&#10;e//0zYD/+NGG//bPhP/1zoP/8suA//LLgP/2zIL/+M6G/+/Fff/vw3r/88d+//PHfv/xxX7/8cV+&#10;/+3Bev/nunb/6b12/+q/ev/rwHz/57x4/+O4dP/it3P/4rdz//TJhf/qvXz/1ahn/9OlZ//OoGT/&#10;zJtg/8ybYP/Km2P/w5Rc/7+QWv8AAQD/AAEA/wABAP8AAQD/AAEA/1E6G/9NOB3/SzYb/0w3HP9M&#10;Nh7/TjYe/0w0HP9KMhr/RS8X/0cxGf9KMRv/STMc/0gyG/9FLxr/Qy0Y/0ErFv8/KhX/Qi0a/0Es&#10;Gf87JhP/OSYV/zonFv87Khj/OSgW/zgnF/82JRX/NSUV/zIiE/8wIBH/LyIS/zEjFv8wIhX/LiAT&#10;/ysfE/8oHhT/KB4U/ykfFf8oIBX/KSEW/ykhFv8pIRb/KSEW/yghF/8lHhT/Jh8V/ycgFv8mHxX/&#10;JyAW/ykhFv8pIRb/KCAV/yggFf8oIBX/KiAW/yogFv8qIBb/KyEX/ywiGP8pIRb/KCAV/yoiF/8q&#10;Ihf/KSEW/yggFf8pIRb/KCAV/ykhFv8rIxj/KiIX/ysjGP8qIhf/KyMY/ysjGP8pIRb/KSEW/ysj&#10;GP8qIhf/JyEV/ygiFv8pIhj/KSIY/yghF/8mHxX/JyAW/ycgFv8nIBb/KSIY/yghF/8pIRb/KSEW&#10;/ycfFP8pIRb/LSMZ/y8lG/8vIxX/MCQW/zEjFv80Jxf/NiYX/zcnGP87Khr/Pisc/zsoGf85Jhf/&#10;OCcX/zkoGP87Khr/OikZ/zkoGP88KRr/PCka/zwpGv88KRr/PSob/zwpGv85Jhf/OCcX/zYkFv81&#10;IxX/NCQV/y8hFP8uIBP/Kx8T/ygeFP8mHRT/JRwT/yQdFf8iHhX/HxsS/x0aEf8dGhP/HBwU/xsb&#10;E/8ZGBP/GhkU/xsaFf8aGRT/GRgT/xgXE/8YGRT/GBkU/xcZFv8YGBb/GRkX/xkZF/8ZGRf/GBgY&#10;/xkZGf8bGxv/GBgY/xgYGP8ZGRn/GBgY/xkZGf8bGxv/Gxsb/xkbGv8aHBv/HR8e/x0fHv8ZGxr/&#10;HiAf/yAiIf8eIB//HiAd/x4gHf8fIR7/HyEe/yEhH/8iIiD/IyMh/yIiIP8gIB7/HyEe/x8gG/8f&#10;IBv/IB8b/yAfG/8hIBz/ISAc/yEgHP8hIBz/IB8b/x8eGv8fHhr/ISAc/yIhHf8gHxv/Ih4b/yIh&#10;Hf8jIh7/JiIf/yUhHv8lIR7/Ix8c/yYiH/8oJCH/KCMg/yciHv8nIh7/KCMf/ygjH/8oIx//KSQg&#10;/yciHv8qJR//JyIc/ygjHf8uJyH/Lygi/zApI/8xKCP/MSgh/zAnIP8zKCL/Mygi/zUoIv84KyX/&#10;OCsl/zYpI/85KiP/PS8m/z4xKf9AMyv/QDMr/0AzK/88MCT/PjIm/0E1Kf88MCT/PS8k/z4wJf8/&#10;MSb/QDIn/z4wJ/8+MCf/PC4l/zotJf89MCj/PTAo/zkvJv86MCf/OS8m/zowJ/86MCf/OC4l/zgu&#10;Jf86LSX/OSwk/zwuJf89Lyb/PS8m/z4vKP88Lyn/Oy4o/zwvKf86Lyn/OC0n/zotJ/88Lyn/PTAq&#10;/z0wKv86LSf/Oi0n/z0uJ/87LCX/PC0m/zwtJv87LCX/OCsl/zcqJP83KiT/Nyok/zYrJf86Lyn/&#10;OS4o/zYrJf82KyX/NSwl/zMqJf81LCf/NS4o/zQtJ/8zLCb/Misl/zMsJv80Kyb/NCsm/zYtKP8z&#10;KiX/Mikk/zQrJv80Kyb/Nisl/zUsJf81LCX/Myoj/zQrJP81Lib/NS4m/zQtJf82Lyn/NC0l/zIr&#10;Jf81Lij/NzAq/zQtJ/81Lij/NC0l/zQwJ/82Min/NjIp/zYyKf82Min/OTIq/zkyKv8/Ni//QDcu&#10;/0U7Mf9KQDT/S0E1/0tBNf9MQzT/TkU2/09GN/9RSTb/VEw5/1ZLOf9VTTr/V0w6/1pPO/9ZTjr/&#10;WUw5/1dKN/9XSjn/Vks5/1RMOf9SSTr/UUo6/1BKPP9MRjj/TUc5/01HOf9OSDr/TkY5/0xEN/9N&#10;Qzn/TkI2/09BNv9NPzT/TD4z/0xANP9MQDL/ST8z/0c9M/9HPzT/TUU6/0pCN/9JQTb/SEE3/0hB&#10;N/9IQTf/SEE3/0pDOf9KQjf/SkI3/0xEOf9ORjv/TEQ5/0xEN/9PSTv/S0g5/0xGOP9NRzn/T0k7&#10;/05IOv9SSj3/Uko9/1FHPf9TST3/VEg6/1RIOv9WSjz/VUg4/1ZJOf9aTT3/XFE//1pPPf9aTz3/&#10;Vk47/1ZOO/9WTjv/VU06/1VKOP9WSzn/V0s7/1VIOP9URzf/Vkk5/1RHN/9WSTn/VUg3/1ZJOP9Z&#10;TDv/W0w5/11OO/9hUj//ZVZD/2hXRf9nVkb/aFdH/2RTQ/9kUUD/ZlNC/2VSQf9lUD3/aVRB/29Y&#10;Rv9wWkX/c1pG/3ZcRf97YUr/gWVN/4hqUP+GZEj/gF1B/3xXOv+AWTj/iGA9/45hQP+JWzn/kGA8&#10;/5RkQP+aaEP/nWtG/55tRf+ndk7/soFY/7uKYf/Pm2z/1J5w/8uTZP++hlf/sXRH/6prP/+paj7/&#10;snNI/7h3Tf+4d03/tHNL/69uRP+ubUP/rm1D/65tQ/+sbUH/qms//6prP/+sbUH/q2xA/61wQ/+x&#10;dEX/tXhJ/7d6S/+1eEn/tHZH/7h4Sv+4dkb/vHhJ/795Rv/DfEb/xX5G/8aARf/JgUf/y4NI/8qD&#10;Rf/Kg0X/zYZE/82GRP/Ri0b/1ItH/9CHQ//RiET/1ItH/9WMSP/Tikb/04pF/9mMSP/dkEz/35JO&#10;/+CTT//dkEz/145J/9WMR//RiET/0IdD/9KIR//Rh0j/zIVF/8uERv/Nhkj/y4RE/8yFRf/PiEj/&#10;1IpL/9WKSf/Th0n/1YlL/9eLTf/XjU7/04xM/9CLSv/Sjk3/1ZFQ/9OSUP/Rkk//0ZJP/9KTUP/T&#10;k1P/1JRU/9mZWf/am1j/3J1a/96fXP/cn1z/15pX/9ibWP/YnVn/2Z5a/92iXv/bol3/36Zh/92k&#10;X//ZoFv/4Kdi/9+mYf/dpF3/5Ktk/+KsZP/jrWX/5rBo/+WxaP/lsWj/5rJn/+WxaP/ptWz/6LRr&#10;/+m3bv/quG//6Lhu/+q6cP/qunD/671w/+y+cP/pu23/7sBy//DDcv/xxHP/8sh2//HHdf/vxHX/&#10;78Z2//LJev/1zH3/9s+E//PMgf/yyoL/9c2F//TKgv/zyYH/8cV8/+i8df/nu3T/7L97//HCfv/x&#10;wn7/7r97/+m6dv/itXH/4bRw/+O2cv/pvnr/6L15/+S5df/gtXH/4LVx//LHg//rwHz/1qpp/9Sn&#10;Zv/SpGb/zZ9j/82dX//JmF3/wpNb/8CRW/8AAQD/AAEA/wABAP8AAQD/AAEA/1A7Hv9OORz/TDcc&#10;/004Hf9ONhz/TjYe/001Hf9LMxv/SjIa/0kzG/9JMxz/STMc/0gyHf9FLxr/QiwX/0MtGP9ELhn/&#10;Qywa/0EsGf88JxT/OygX/zsqGP85KBb/OCcX/zcmFv80IxP/NSUW/zUlFv8yJRX/MCMT/y8hFP8v&#10;IRT/LyEU/ysfE/8qHhL/LCAU/yogFv8qIBb/KR8V/yYeE/8oIBX/JyAW/ycgFv8mHxX/Jh8V/ycg&#10;Fv8mHxX/JR4U/ychFf8pIRb/KCAV/yggFf8oIBX/KSEW/ykhFv8qIBb/KR8V/yoiF/8rIxj/KiIX&#10;/ykhFv8qIhf/KiIX/ysjGP8qIhf/KCAV/ykhFv8qIhf/KSEW/yoiF/8qIhf/Jx8U/ykhFv8rIxj/&#10;KyMY/ygiFv8oIhb/KCIW/ykiGP8pIhj/KSIY/ykiGP8pIhj/KSIY/yghF/8nIBb/KSMX/ykjF/8q&#10;Ihf/KSEW/y0lGv8rIxj/LSMZ/zElGf80Jhn/NCYZ/zQmGf80Jxf/NycY/zgoGf84KBn/Oyoa/zop&#10;Gf86KRn/OSgY/zopGf86KRn/Oyoa/zsqGv88KRr/PCka/zkmF/87KBn/OygZ/zkmF/84JRb/NyYW&#10;/zUjFf80JBX/MyMW/y8hFP8vIRT/LCAU/ysfE/8oHhX/Jh0U/yQdE/8kHRX/HRkQ/xsYEf8dGhP/&#10;GxsT/xoZFP8ZGBP/GRgT/xkYE/8ZGBT/GBkU/xcYE/8YGhf/GBoZ/xgaGf8ZGh7/GBkd/xgZHf8c&#10;GyD/Hh0i/x4dI/8fHiT/Hx4k/x8fJ/8gICj/ISEp/yAhJv8gISb/HyAk/yAhJf8hIib/Hh8j/x0f&#10;Hv8gIiH/ISMi/yAiIf8hIyL/IiQj/yYoJf8mKCX/Jigl/yQmI/8jJSL/Jigl/yUnJP8jJSL/IiQh&#10;/yEjIP8gIh//IyIe/yMiHv8jIh7/IyIe/yMiHv8lIR7/JSEe/ycjIP8mIh//JiIf/ycjIP8oJCH/&#10;KCQh/ycjIP8oJCH/KCQh/ygkIf8oJCH/KCQh/ykkIf8pJCD/KiUh/yolIf8pJCD/KSQg/y0oJP8t&#10;KCT/KCMf/yskHv8vKCL/MCci/zEoI/8xKCP/Mikk/zInI/82KyX/NSok/zUqJP82KyX/Oi0n/z0w&#10;Kv8/MCn/Oisk/zwuJf8/MSj/PzEo/0AyKf9BMyj/QDIn/0I0Kf8/MSb/QDIn/0I0Kf9BMyj/QzUq&#10;/0M1Kv9CNCn/QTMo/0EzKP9CNCn/QzYu/0AzK/8+MSn/PzIq/z4yJv9AMyv/PzIq/z4xKf87MSj/&#10;OjAn/zowJ/8/Mir/PC8n/zwvJ/8+MSn/QDMr/z8yKv8+MSn/PC8n/zgtJ/84LSf/OS4o/zcsJv85&#10;Lij/Oi8p/z0wKv89MCr/PC0m/zwtJv89Lif/Oywl/zorJP87LCX/PC0m/zsuKP88Lyn/Oy4o/zcq&#10;JP83LCb/Nisl/zUqJP83LCb/Nywm/zYrJf82KyX/Nisn/zYrJ/82LSj/NCsm/zQrJv80Kyb/Myol&#10;/zQrJv8zKiX/NCsk/zUqJP83LCb/Nisl/zUqJP82KyX/Ni0m/zcuJ/83Lif/NS4m/zUuJv81Lib/&#10;NS4m/zYvJ/81Lib/Ni8n/zQtJf80LSX/OTIq/zkyKv81MSj/ODEp/zozK/87NCz/PDMs/zs0LP8/&#10;Ni3/Qjkw/0Q8Mf9KQjX/S0M2/0pDM/9NRDX/TUQ1/09HNP9UTDn/VEw5/1ZLOf9XTDr/V0w6/1lO&#10;PP9YTTn/VUo4/1ZLOf9WSzn/Uko3/1NKO/9QSTn/UEk5/1BIO/9MRjj/TkY5/0xEN/9NQzf/TUM3&#10;/0pANv9MQDT/Sz8z/0s/M/9LPzP/Sz8z/0g8MP9GPDL/Rz0z/0U9Mv9GPjP/SEA1/0hANf9IQDX/&#10;SUE2/0lBNv9KQjf/SkI3/0pCN/9IQDX/SkA2/01DN/9NQzf/TEI2/0xEN/9NRTj/TEY4/01HOf9O&#10;Rjn/TkY5/0pCNf9LQTX/S0E1/09DNf9QRDb/VEc3/1NGNv9URzf/V0o6/1dKOv9WSTj/V0o5/1hL&#10;Ov9XSjn/V0o5/1hLOP9YSzj/WUw5/1lMOf9VSDX/VEc2/1VFNf9XRzf/VUU1/1NDM/9XRzf/WUo3&#10;/1dINf9ZSjX/W0k1/1lHMf9cSjT/Xkw2/2BOOP9lUDv/ZE86/2VOPP9mUDv/Y004/2ZNOf9lTDj/&#10;ZUw2/2tROv9tUzz/cVc+/3ZcQ/96Xkb/gGVK/4FjSf98Wj7/e1g8/3pXOf98WDj/f1k1/39XNP9/&#10;VzT/g1c0/4dZNf+LXTn/kmI8/5VlP/+ZaUP/oHBI/6d3T/+3hFn/zZlq/9Gbbf/VnW7/xIpc/7V4&#10;TP+tbkP/rW5D/7N0S/+1dEz/s3RL/7BxSP+ub0T/rW5D/6xtQv+qaz//rG1B/6xtQf+tbkL/r3BE&#10;/65vQ/+ucUT/sHNG/7J1SP+1eEv/tXhL/7d5Sv+2dkj/unZH/7t3Rv/Aekb/w35H/8Z/R//Igkf/&#10;z4dM/9KLTf/PiEj/zodF/9OKRv/VjEj/04pF/9WMR//TikX/1YxH/9aNSP/TikX/2I9K/92UT//b&#10;kk3/3JNO/9yTTv/ZkEv/2I9K/9mQS//Yj0v/1YpH/9OIRf/TiEf/04hH/9WKSf/QhkX/0IZF/9KI&#10;R//QhkX/0IlH/9GKSP/PiEb/0otL/9OMTP/UjU3/04xM/9GMS//Tj07/1ZFQ/9WRUP/UlFT/0pJS&#10;/9CSVf/RlFX/0pRX/9SXWP/SlVb/1JdW/9OWVf/VmFf/1plW/9ibWP/XnFj/2Z5a/9qfXf/Yn1z/&#10;2p9d/9mgXf/coV//26Jf/9uiXf/epWL/461n/+GrZf/gq2X/36pk/+Wwav/lsWj/465o/+WxaP/m&#10;smn/5rFr/+a0bf/ntW7/6LZt/+m5b//qunD/7Lxw/+2+cP/qvG7/7sBy/+/Bc//vwXP/8cN1//LE&#10;dv/xxnj/8cZ4//bKf//1yX7/9MqC//HHf//uw37/8sWB/+/Cfv/ww3//6r15/+Kzb//ltXP/6rp4&#10;/+q4ef/ntXb/5bV3/96ubv/ZqWn/2att/9yucP/htHP/4bV0/+a6ef/ovHv/57t6/+vCgP/nu3z/&#10;16ts/9Wpav/Vp2v/zqBk/8qcYP/LnWL/xZdc/7+SWf8AAQD/AAEA/wABAP8AAQD/AAEA/1A7Hv9O&#10;ORz/TTgd/004Hf9ONh7/TjYe/001Hf9JMxv/SDIb/0cxGv9GMBn/RzEa/0gyHf9GMBv/QSsW/0Mt&#10;GP9CLRj/QSoY/0ArGP89KBX/OyoY/zkoFv83Jhb/OCcX/zYlFf8zIhL/NCQU/zMjFP8xJBT/MCMT&#10;/y4gE/8vIRT/MCIV/ywgEv8rHxP/Kx8T/yogFv8qIBb/Jx8U/yYeE/8nHxT/JyEV/yYfFf8mHxX/&#10;Jh8V/ycgFv8mHxX/JR8T/ygiFv8oIRf/KSEW/yggFf8oIBX/KSEW/ykhFv8pIRb/KCAV/ykhFv8q&#10;Ihf/KiIX/yggFf8pIRb/KyMY/ysjGP8rIhn/KiEY/yohGP8qIRj/KiEY/yohGP8qIRj/Jx4V/ykg&#10;F/8qIRj/KiEY/yohGP8pIhj/KCEX/yghF/8oIRf/KSIY/yokGP8qIxn/KSIY/yghF/8oIRf/KCIW&#10;/ygiFv8qIhf/KiIX/y0lGv8rIxj/LCIY/zElF/80Jhn/NSca/zUnGv81KBj/NSgY/zcnGP83Jxj/&#10;OikZ/zsqGv89LBz/Oyoa/zsqGv87Khr/Oyoa/z0sHP89Khv/PCka/zsoGf87KBn/OygZ/zsoGf85&#10;Jhf/NCIU/zUjFf80JBf/MSMW/y8hFP8uIhb/Kx8T/ykfFf8pHxb/JRwT/yQdFf8kHRX/HhoR/xsY&#10;Ef8dGhP/GxoV/xoZFP8aGRT/GRgT/xkYFP8ZGBT/FhgV/xcXFf8ZGxr/Fxgc/xkaHv8dHiP/HR0l&#10;/x0dJf8eHij/JSMw/yYlLf8nJi7/KSkz/ykpM/8qKjT/Jiky/ycqMf8mKS7/IyYr/yUoLf8mKi3/&#10;JCUp/yEiJv8jJCj/IyUk/yIkI/8lJyb/Jign/ygqKf8oKif/KSso/ygqJ/8kKCf/Jykm/ycpJv8l&#10;JyT/JCYj/yUnJP8kJCL/IiIg/yUlI/8mJSP/JiIf/yYiH/8nIyD/JyMg/ycjIP8qJSL/KSQh/ygj&#10;IP8oIyD/KCQh/ygkIf8oJCH/KiYj/y0oJf8tKCX/LSgk/ysmIv8rJiL/LiYj/y8nJP8xKSb/MSkm&#10;/zEpJv8wKCX/Lich/zApI/8wKSP/MSgj/zAnIv8wJyL/Micj/zQpI/82KyX/NSok/zYrJf86LSf/&#10;Oi0n/zwvKf8+MCf/PS8m/z4wJ/9AMin/QTMo/0QzKf9BMyj/QTMo/0U3LP9CNCn/RDYr/0M1KP9C&#10;NCf/RDYp/0Q2K/9FNyz/QzUq/0I0Kf9CNCn/QzUq/0EzKP8/MSb/QjQp/0I0Kf9DNSr/QTMo/0Az&#10;K/9AMyv/PzMn/zwwJP8/Myf/PzMn/zsvI/87LyP/QDIp/z8yKv8+MSn/PTAo/zguJf84LiX/OjAn&#10;/zowJ/87MSj/PzIq/z4xKf89MCj/PS4n/zwtJv88LSb/Oisk/zorJP87LCX/PS4n/zwuJf88LiX/&#10;OSwk/zksJP83LST/Niwj/zUrIv82KyX/OCsl/zYpI/82KSP/Nisl/zUqJP82KyX/NSok/zUsJf80&#10;KyT/Myoj/zQpI/81KiT/NSok/zQpI/83LCb/Nisl/zYrJf83LCb/Ni0m/zYtJv81LCX/NC0l/zgx&#10;Kf83MCj/Ny4n/zkwKf82Lyf/NSwl/zYvJ/84MSn/OTIq/zozK/86Myv/ODEp/zs0LP89NCv/PTQr&#10;/0A3Lv9BOC//Qzsw/0Q8Mf9KQjX/TEQ3/0tENP9LRDT/TUUy/09HNP9VTTr/VEw5/1RMOf9VTTr/&#10;VU06/1ZLOf9WSzn/VUo4/1ZLOf9USTf/UUk2/1JJOv9PSDj/T0g4/09HOv9MRDf/TUU4/0xCNv9K&#10;QDT/TUEz/0o+Mv9JPTH/Sj4y/0s/M/9LPzP/Sj4y/0c7L/9IPDD/Rjwy/0c9M/9HPTP/Rj4x/0c/&#10;Mv9HPzL/SEAz/0hAM/9IQDP/SUE0/0pANP9JPzP/ST8z/0pANP9IPjL/ST8z/0lBNP9KQjX/TEQ3&#10;/0tENP9JQjL/SUIy/0lAMf9JQDH/TEAw/09CMv9RRDT/VUg4/1JFNf9RRDP/VEc2/1ZJOP9URzb/&#10;VUU1/1dINf9ZSjf/Wks4/1tMOf9ZSjX/WEk0/1dIM/9SQzD/UkMw/1NDM/9WRTX/VUQ0/1RDMf9Y&#10;RzX/WUcz/1lHM/9bSTP/XUs1/15KMv9fSzP/YU01/2VPN/9lTzj/Z044/2dOOP9nTjj/aE43/2hO&#10;Nf9mTDP/Z000/2tPN/9sUDj/cFQ8/3RZPv91Wj//elxC/3tcQP91Uzf/dFE1/3JPMf90UDD/elQw&#10;/3lTL/95US7/fFAt/4FVMP+EVjL/g1Yv/4lcNf+RZD3/mWxF/59ySf+ndk3/vIhg/8eSZv/TnW//&#10;0Zhr/8CFWf+xdEj/qmtA/61uRf+vcEX/snNI/7JzSP+xckf/rm9E/6xtQv+qaz//rG1B/6xtQf+t&#10;bkL/rm9D/65vQ/+ucUX/rXBD/69yRv+xdEf/s3ZJ/7d5Sv+1d0j/tnRE/7l1RP++eUL/wn1G/8V+&#10;Rv/Ff0T/zoZL/9KLTf/Rikr/zodF/9CKRf/SjEf/0oxH/9KMRv/Ri0X/0YtF/9GLRf/QikT/1pBK&#10;/9uVT//ck07/25VP/9qRTP/Yj0r/2ZBL/9qRTP/Xjkn/1YpH/9SJRv/UiUj/04hH/9SJSP/Sh0b/&#10;0IZF/9CGRf/NhkT/z4hG/9CJR//OiUb/0ItK/9CLSv/RjEv/045N/9OOTf/Uj07/0Y1M/9CMS//T&#10;klL/0ZFT/9GRU//QklX/0pRX/9KUV//QklX/05ZX/9WYV//WmVj/1ZhX/9mcWf/Wm1f/1ZpY/9id&#10;W//Znlz/2J1b/9idW//Znlz/259g/9uiX//bol//3KVi/9ylYv/irGb/4atl/+KtZ//irWf/3qlj&#10;/+axa//nsmz/5bBq/+WxaP/ns2r/6LZt/+q5bf/quW3/7b1x/+2+cP/svW//8MFz//DBc//vwHL/&#10;8MFz//LEdv/vwXT/7b90//LEef/zxHz/78N6/+u8dv/qvXn/6756/+u+ev/uv3v/6bl3/+Gxb//m&#10;tHX/67l6/+Wzdv/grnH/361w/9ioav/Xp2n/16lt/9utcf/crnD/3LBv/+C0c//iuXf/5758/+i/&#10;f//iuXn/2q5x/9uvcv/Xq27/06Vp/8+hZv/LnWL/w5Zb/7uRV/8AAQD/AAEA/wABAP8AAQD/AAEA&#10;/1A7Hv9POh3/TTgd/042HP9ONh7/TjYe/001Hf9JMxv/SDIb/0YwGf9FLxj/RS8Y/0YwG/9GMBv/&#10;QiwX/0MtGP9CLRj/QCsY/z4pFv87KBf/OikX/zgnFf82JRX/NyYW/zUkFP80IxP/NSUW/zQkFf8y&#10;JRX/MCMT/y0gEP8uIBP/LSET/ywgEv8sIBT/KR8V/yogFv8qIBb/Jx8U/yYeE/8nHhX/JyEV/ycg&#10;Fv8lHhT/JR4U/ycgFv8mHxX/JiAU/ychFf8oIRf/KCIW/yYgFP8nIRX/KCEX/yggFf8nHxT/KCAV&#10;/ykhFv8pIRb/KSEW/yggFf8pIBf/KyIZ/yohGP8pIBf/KiEY/yohGP8qIRj/KyIZ/ysiGf8qIRj/&#10;KB8W/ykgF/8qIRj/KSAX/yohGP8pIhj/KCEX/yghF/8oIRf/KCEX/ykjF/8oIRf/KSIY/yghF/8o&#10;IRf/KCIW/ykhFv8qIhf/LCQZ/y0lGv8sJBn/LSMZ/zElF/8zJRj/NCYZ/zUoGP81KBj/NycY/zgo&#10;Gf83Jxj/OikZ/z0sHP8+LR3/PSwc/zsqGv87Khr/PSob/z4rHP89Khv/PSob/zwpGv88KRr/PCka&#10;/zwpGv88KRr/NCIU/zUjFf80JBf/MCIV/y8hFv8sIBT/Kx8T/ygeFP8nHhX/Jh0W/yMcFP8iHhX/&#10;IBsV/xwZEv8bGxP/GxoV/xoZFP8aGRX/GhkV/xoZFf8ZGRf/FxkY/xoaHP8dHiP/GRkh/xsbI/8d&#10;ICn/IyUx/ycpNf8qKjb/MTE9/zIyPv8zMz//ODhE/zg7RP85PEX/NjpD/zU6QP8yNz3/MDU5/y4x&#10;Nv8rLjP/Jysu/yYqLf8oKS3/Kiwr/yosK/8tLy7/Ky0s/ystLP8qLCv/KSsq/yosK/8kKCn/Jign&#10;/yYoJ/8nKSj/Jycn/ykpJ/8oKCb/JiUj/ycmJP8mJSP/KCQh/ygkIf8qJSL/LCck/yolIv8qJSL/&#10;LCck/ykkIf8oIyD/LCck/ywnJP8sJyT/Lyon/y8qJ/8vKib/MSkm/zEpJv8zKyj/Mion/zEpJv80&#10;LCn/Myso/zApI/8yKST/NCsm/zQrJv8zKiX/Mygk/zMoIv8yJyH/NSok/zsuKP88Lyn/OCsl/zsu&#10;KP88Lyn/Oy4o/z0vJv8+MCf/PzEo/0AyJ/9BMyr/QTAm/0IxJ/9FNCr/RjUr/0c2LP9GNSv/SDgr&#10;/0c3Kv9IOCv/RjYp/0U1KP9GOCv/RTcq/0U3Kv9DNSj/RDMp/0QzKf9EMyn/RDMp/0Q2K/9DNSr/&#10;QDIn/0AyJ/9ANCj/PjIm/zwwJP8/Myf/QDQo/z4wJf89LyT/PzEm/z8xJv89MCj/PTAo/z0wKP89&#10;MCj/OzEo/zsxKP8/Mir/PzIq/z4xKf89MCj/PjAn/zwuJf89Lyb/Oy0k/zosI/89Lyb/PC4l/zgq&#10;If86LCP/PC4l/zksJP85LCT/OSwk/zYsI/85LCT/OCsj/zcqIv83KiL/OCsj/zksJP83LST/Nisl&#10;/zcsJv81KiT/NSok/zUqJP83LST/Niwj/zUrIv82LCP/OSwk/zctJP84LiX/NCsi/zQrIv80KyL/&#10;Myoh/zoxKP85MCf/Ny4l/zkwJ/84Lyb/Ni0k/zkwKf87Min/OzIp/zozKf87NCr/OzIp/z00K/89&#10;NCv/PzYt/0E5Lv9DOzD/RT0y/0U9Mv9JQTT/S0Q0/0tCM/9LQjP/TEQx/09HNP9UTDn/Uko3/1RM&#10;Of9SSjf/Uko3/1JKN/9RSTb/Uko3/1RMOf9QSDX/UEg1/1BINf9PSDj/TEU1/0xFNf9MRTX/TUM3&#10;/0pANP9LPzH/TEAy/0s/Mf9JPTH/ST0x/0o+Mv9JPTH/SDww/0c7L/9IPDD/ST0v/0c9Mf9FOy//&#10;Rz0x/0g/MP9HPi//SUAx/0g/MP9IPzD/SUAx/0tCM/9MQDD/TEAw/0xAMP9JPS3/SD8w/0lAMf9K&#10;QTL/TEM0/0tCM/9JQDH/ST0t/0s/L/9LPi7/TD8v/1JCM/9RQTH/UkIy/1FBMf9RQTH/U0Mz/1ZG&#10;Nv9VRjP/U0Iw/1ZFM/9aSTf/XUs3/1tJNf9aSDT/WUcz/1hGMv9SQS//U0Iw/1VCMf9VQjH/VUIx&#10;/1ZDMv9aRTL/WkUy/1pFMP9dSTH/Ykw1/2RONv9hSzP/ZU01/2dNMv9oTjX/aE41/2hONf9oTDT/&#10;aU4z/2lOM/9oTTL/bE40/29RN/9vUTf/b1E3/25QNP9xUjb/dVY6/3hWO/90UTX/cUwv/3FML/91&#10;Ti3/eVIx/3ZQLP92Tiv/fFEu/39TLv99USz/e08q/35SK/+HWzT/j2M8/5VpQv+gcEj/rXxT/7mF&#10;Xf/Hkmb/2J9y/9GYa//EiV3/rW5D/6tsQf+ub0T/rm9E/7BxRv+yc0j/r3BF/61uQ/+paj7/qms/&#10;/6tsQP+tbkL/rW5D/65vRP+vckb/rnFF/69yRv+xdEf/s3ZJ/7V3SP+2dkb/tnZG/7h2RP+8eUL/&#10;wn1E/8N+Rf/DfUL/x4FF/8yFR//Oh0f/z4hG/9GLRv/SjEf/0oxH/9SOSf/SjEf/1I5J/9KMRv/R&#10;i0X/041H/9eRS//alE7/3JZQ/9mTTf/WkEr/2ZBL/9mQS//Xjkn/2ItH/9aLSP/UiUb/0odG/9SJ&#10;SP/SiEf/0IZF/82GRP/NhkT/zYhF/8+KR//Oi0f/zopJ/9CLSv/RjEv/045N/9KNSv/Tjkv/0Y1M&#10;/9CMS//RkFD/0ZFT/9CQUv/QklX/0pRX/9GTVv/QklX/1JdY/9WYV//WmVj/1ZhX/9ibWP/WmVj/&#10;1plW/9ecWv/bnl3/2p1c/9qeX//bn2D/259g/92jY//do2P/2qNi/92mZf/gqWb/4apn/+KraP/f&#10;qmT/3ahi/+axa//nsmz/5rFr/+ayaf/ns2r/6rlt/+m4bP/quW3/7bxv/+69cP/vvnH/78By/+/A&#10;cv/wwXP/8cJ0//LCdv/tvXH/7Lxy//DAeP/vwHj/7b54/+e4dP/nuHT/6Lh2/+m5d//qunr/5rZ2&#10;/+Kwcf/mtHf/67l8/+ezef/erHH/2qht/9inbP/Yp2z/1qht/9yucv/dr3P/269w/92xcv/gt3f/&#10;5r19/+e/gf/rw4X/5r1//921eP/Xq27/06dq/86hZv/KnWL/xJdc/76UWv8AAQD/AAEA/wABAP8A&#10;AQD/AAEA/1E8H/9OOR7/TTgd/042HP9NNR3/TTUd/0w0HP9JMxv/STMc/0cxGv9GMBn/RjAZ/0Uv&#10;Gv9FLxr/Qy0Y/0ItGP9CLRr/QCsY/z4pFv87KBf/OSgW/zgnF/83Jhb/NyYW/zQkFP80JBT/NSUW&#10;/zQkFf8yJRX/MCMT/y0gEP8uIBP/LSET/ysfEf8qIBb/KiAW/yogFv8oIBX/Jx8U/ycfFP8nHhX/&#10;JyAW/ycgFv8lHhT/JR4U/ycgFv8mHxX/Jh8V/yYfFf8oIRf/KCEX/yYfFf8mHxX/KCEX/ycgFv8l&#10;HhT/KCIW/ykhFv8pIRb/KSEW/ykhFv8qIRj/KiEY/ykgF/8oHxb/KSAX/ykgF/8pIBf/KyIZ/ysi&#10;Gf8pIBf/KSAX/yohGP8qIRj/KiEY/yohGP8qIRj/KSAX/yghF/8oIRf/KCEX/yghF/8nIBb/KCEX&#10;/yghF/8oIRf/KCAV/ykhFv8rIxj/LCQZ/y0lGv8tJRr/MCYc/zImGP8zJRj/NCcX/zUoGP81KBj/&#10;OCgZ/zkpGv84KBj/Oyoa/z0sHP8+LR3/Oyoa/zopGf87Khr/PSob/z0qG/89Khv/PSob/z0qG/88&#10;KRr/PCka/zwpGv88KRr/NCIU/zUjFf8zIxb/MCIV/y8hFv8sIBT/KR8V/ygeFf8mHRT/Jh0W/yIb&#10;E/8hHRT/IR4X/x4bFP8cGxb/GxoV/xgZFP8ZGhX/GBoX/xkZGf8ZGRn/Fxgc/xobIP8gICr/Gx0p&#10;/x0fK/8gJDD/LTE9/zY6Rv86PEn/Q0NP/0ZGUv9GRlD/RUhR/0hMVf9LUFb/SU5U/0VKUP9ARUn/&#10;P0RI/zg9Qf8zODv/MDQ3/y8zNv8uLzP/LzEw/zMzM/80NDT/MTEx/y8vL/8uMC//Kiwr/ykrKv8n&#10;KSj/Jign/ycpKP8rKyv/KSkp/ykpJ/8qKij/Kyoo/y0nJ/8sJib/KiUi/ywmJv8sJyT/MCgm/zAo&#10;Jv8uJiT/MCgm/y8nJf8tKCX/Likm/y8qJ/8vKif/MSwp/zMrKP8yKif/Mion/zMpJ/83LSv/NSsp&#10;/zQqKP82LSj/NSwn/zEoI/80Kyb/Ni0o/zUsJ/82Kyf/Nisl/zgrJf84KyX/Oy4o/z0wKv89MCr/&#10;PC0m/zwvKf8+MSv/PC8n/z0vJv8/MSj/QTMo/0EzKP9BMyj/QTAm/0IxJ/9HNiz/Sjgu/0k3Lf9I&#10;Nir/Szkt/0k5LP9KOiv/Rzco/0U1Jv9IOCn/STkq/0g4K/9HNyr/RTUo/0U1KP9HNSn/RTMn/0Y1&#10;K/9EMyn/QjEn/z8xJv9AMif/PjAl/z0vJP8/MSb/QTMo/z4wJf89LyT/QDIn/0AyJ/8+MCX/PjAl&#10;/z8xJv8+MCX/PDAk/z8zJ/8/MSb/PzEm/z8xJv9AMif/PzEm/z4wJf8/MSb/PjAl/z0vJP8/MSb/&#10;PC4j/zcpHv85KyD/PS8k/zwuI/86LCH/Oi4i/zouIv87LyP/OS0h/zgsIP84LCD/OS0h/zwwJP86&#10;LSX/PC8n/zotJf84KyP/OCsj/zYsI/88Lyf/Oi4i/zktIf85LSH/Oy8j/zwvJ/88Lyf/NSsi/zYs&#10;I/82LST/NSwj/zoyJ/87MSf/OjAm/zsxJ/85LyX/OS8m/zoxKP87MSj/PzUs/zw0Kf88NCn/PjYr&#10;/z42K/89NSr/PjYr/0I6L/9EPDH/Rj4x/0Y+Mf9KQTL/S0Iz/0pBMv9LQzD/TUUy/09HNP9RSTb/&#10;UEk3/1FKOP9QSTf/UEk3/1BJN/9ORzX/UUk2/1JKN/9QSDX/T0c0/09HNP9ORjP/TEQx/0xDNP9N&#10;RDX/T0Mz/01BMf9KPi7/Sz8v/0xAMv9KPjD/Sj4w/0o+MP9HOy3/SDwu/0c7Lf9IPC7/Sj4w/0g8&#10;Lv9GOir/Sj4u/0s/L/9KPi7/SEAt/0tALv9KPy3/S0Au/01CMP9NQC//TUAv/01AL/9LPi3/Sj8t&#10;/0tALv9KPy3/TEAw/01AL/9MPy7/Sj0s/0s+Lf9LOyv/Tz8v/1JBMf9QPy//TTws/008LP9QPy3/&#10;UD8t/1JBL/9SQS//VUAt/1VCMf9aRTL/XEc0/1pFMv9bRjP/XUg1/11INf9aRTL/WkUy/1lEM/9Z&#10;QjD/WUIw/1lCMP9bRDL/XUcy/1xGL/9hSDL/ZU01/2dPN/9mTDH/Zkwx/2dML/9pTjH/ak8y/2tN&#10;Mf9rTTH/a00x/2xNMf9sTTH/b1A0/29QNP9wUTX/bk8z/21LL/9vTTH/clA0/3VSNv91UDP/cEsu&#10;/3RNMP92Ty7/d1Av/3ZOK/91TSr/fVIv/3tQLf95TSj/eU0o/3hMJ/98UCv/glgy/4ddN/+WaUL/&#10;oXFL/6h3T/+0gFj/zplt/9qhdP/co3b/t3pO/61wRP+rbEH/qGk+/6xvQ/+xdEj/rnFF/6xvQ/+q&#10;a0D/qWo+/6prQP+tbkP/rW5D/61wRP+ucUX/r3JG/69yRv+wc0f/sXRH/7J1Rv+zd0X/uHlG/7h5&#10;RP+9fEb/wX9F/8J9RP/DfkP/xIBD/8aAQv/Jg0X/zolI/9CJR//Rikj/0oxH/9KNSP/SjUj/1I9K&#10;/9SPSv/Sjkf/0oxG/9SMRP/YkEj/3JRM/9yUTP/YkEj/149H/9ePR//WjUj/1YxH/9aNSP/UiUb/&#10;0odE/9KIR//QiUf/zodF/8yHRP/LhkP/zIlF/82KRv/Mi0f/zopJ/9CMS//QjEv/045N/9KNSv/T&#10;jkv/049O/9KOTf/RkFD/0ZFT/86QU//PkVT/0pRX/9KUV//Rk1b/05ZX/9OWV//Ul1b/1JdW/9aZ&#10;WP/WmVj/2JtY/9ibWv/anVz/255d/9yfXv/bn2D/3aFi/92jY//epGT/36Vm/96nZv/ep2b/36hn&#10;/+Krav/gqWb/4Kpk/+awav/nsmz/6LNt/+ezav/otGv/7Lht/+y4bf/suGz/7Ltu/+69cP/xwHP/&#10;8cBz/+69cP/wwHT/8sJ2//HBdf/qunD/6rpw/+29df/tvHf/67p3/+W0cf/ks3H/5LJz/+a0df/p&#10;t3r/5bN2/9+tcP/isHP/57V6/+ayef/bp27/1qNq/9uob//Wp2//06Zt/9utcv/fsXb/3bF0/9qx&#10;c//etnj/4bl7/+e/gf/40pT/882P/9+5e//RqGr/zaVo/8ujZv/LnmP/wppd/7+XXP8AAQD/AAEA&#10;/wABAP8AAQD/AAEA/1I9IP9SOiD/UTkf/042HP9MNBz/SzMb/0w0HP9LMhz/TTQe/0kzHP9GMBn/&#10;RzEc/0UvGv9ELhn/RC4Z/0UuHP9DLBr/QSwZ/z4pFv87KBf/OikX/zkoGP83Jhb/NyYW/zUlFf81&#10;JRX/MyYW/zEkFP8tIBD/LyIS/y0hEf8sIBL/LCAS/yoeEP8pHxX/KyEX/yshF/8nHxT/Jx4V/ygf&#10;Fv8nHhX/JyAW/ycgFv8mHxX/Jh8V/ycgFv8mHxX/JB0T/yUeFP8nIBb/Jh8V/yYfFf8lIRb/KSIY&#10;/yYfFf8lHhT/KCEX/ykgF/8oHxb/KB8W/ygfFv8pIBf/KSAX/yoiF/8pIBf/KB8W/ygfFv8pIBf/&#10;KiEY/ykiGP8mHxX/KCEX/ykiGP8qIRj/KiEY/yohGP8qIRj/KSAX/ykgF/8oIRf/JyAW/yghF/8o&#10;IRf/KSIY/yghF/8pIhj/KyMY/yoiF/8sJBn/LCQZ/y0lGv8uJhv/Mige/zIoHP81Jxr/MyYW/zUo&#10;GP84KBn/OSkZ/zoqGv86KRn/OikZ/z0sHP8+LR3/Oyoa/zkoGP89LBz/Py4e/zsqGv87KBn/Pisc&#10;/z0sHP86KRn/OCcX/zkoGP84Jhj/NCIU/zUlGP8zIxb/MCIV/zEjGP8vIxf/KiAW/ygeFf8nHhf/&#10;JR4W/yEdFP8gGxX/Ih8Y/x4bFv8bGhX/GRoV/xgaF/8ZGxj/GBoZ/x0dH/8cHB7/HRwh/yAfJ/8j&#10;Iy//Ky06/zI0Qf84PEj/Q0dS/0lNWP9PUlv/W1tj/1paYv9dXmP/Xl9k/1teY/9YXWH/U1te/0tT&#10;Vv9BS03/QkxO/0BIS/8+Q0b/Oj9C/zk9QP80ODv/MjM3/zQ1Of81Nzb/MjIy/zExMf8xMTH/Li4u&#10;/y4sLf8sKiv/Liwt/y4uLv8uLi7/LCor/ywqK/8tKyz/Lykp/zIpKv8xKCn/Mykq/zEnKP8zKSj/&#10;NSsq/zUpKf81Kyr/NCop/zQqKP8zKSf/Mykn/zYsKv81Kyn/NCwp/zQsKf82Liv/NSsp/zQqKP83&#10;LSv/Niwq/zctK/81LCf/NSwn/zcuKf84LSn/OC0n/zgtJ/83LCb/OCsl/zotJ/86LSf/PS8m/z4w&#10;J/8/MSj/QDIp/0AyKf9AMin/QTMo/0I0Kf9BMyj/QzUq/0EzJv9ENCf/SDct/0o4Lv9LOS3/Szkt&#10;/0o2K/9NOiz/Tjst/006LP9QPjD/Tjwu/0o6K/9JOSr/Rzco/0k5Kv9MOiz/TDos/0k3Kf9INij/&#10;RjQm/0UzJ/9FMyf/RDIm/0IwJP9BMST/QDAj/0AvJf9BMCb/QjEn/0IxJ/9DMyb/QjIl/0MzJv9B&#10;MST/QjIl/0MzJP9DMyb/QjIj/0Q0J/9FNSj/RTUo/0ExJP9GNin/Rzcq/0g4Kf9GNin/STks/0o6&#10;K/9IOCn/SDgp/0MzI/9FNCT/RzYm/0o5Kf9GNib/RTUl/0I1JP9DNib/QTQk/0I1Jf9BMyb/QDIl&#10;/0ExJP89LyL/PjAj/z8xJP9DNSj/RDYp/0EzJv9AMiX/QDIl/z8xJP8/MST/PzEk/z8xJP9BMyb/&#10;QDIl/0E1Kf8/MyX/PDAi/0A0Jv9ANCb/PTEj/z0xI/87MSf/PTMp/zwyKP88Mij/Qjgs/z83Kv8/&#10;Nyr/Qzsu/0Q6Lv9ANir/PzYn/0Y9Lv9HPi//Rz4v/0g/MP9NQjD/T0Qy/1BFM/9OQzH/UEUz/09H&#10;NP9QSDX/UEk3/1BJN/9RSjj/UEk3/05HNf9MRTP/T0c0/1BINf9QRTH/UUYy/1FGMv9PRDL/T0Qy&#10;/1BDMv9QQzL/U0Mz/1JCMv9MPy7/TUAw/0w/L/9LPy//TEAw/0g8Lv9IOyv/STws/0k8LP9JPCz/&#10;Sj0t/0c6Kf9JPCv/S0Au/0o/Lf9JPiz/ST4s/0xBL/9NQC//Sz4t/0s+Lf9QQDD/Tz8v/1BAMP9Q&#10;QDD/UEAw/009Lf9NPCz/SDcn/0s6Kv9PPC3/Sjcm/047Kv9PPCv/Uj8u/088K/9OOyr/Sjcm/0w3&#10;JP9QOyj/UDso/045Jv9POiX/Uz0o/1M9KP9TPSj/VT4s/1g+Lf9fRTT/Ykg3/2VLOv9mTDv/Y0k4&#10;/2JIN/9gRjX/XEMv/11EMP9gRzP/Y0ky/2NJMv9kSjH/ZEox/2dMMf9nTDH/a00x/21QMv9uTzD/&#10;b1Ax/21OL/9vTTH/cVAx/3JRMv9yTzH/ck8z/3BNMf9uSy//cU4y/3JPM/9xTjL/akcr/25LL/90&#10;TzT/ck0y/3FML/9zTC//c0wv/3JLKv9zTCv/dEwp/3JKJ/90SSb/dkso/3RJJv9xRiP/c0sn/3hQ&#10;LP95Uy//hFk2/4tdOf+WZD//s31X/8uUa//jqn3/151v/7qAUv+mbD7/n2U3/6VrPf+pb0H/qnBC&#10;/6xvQ/+pbED/qWxA/6lsP/+rbkH/rXBD/61wQ/+tcET/rHJE/61zRf+pb0H/qnBA/7B0Qv+zd0X/&#10;tnhF/7l8Rv+9f0b/v35E/8KARP/EgkX/wX0+/8SAQf/IhEX/zolI/86JSP/OiUj/zYhH/8+KSf/R&#10;jEv/049O/9WRUP/WkUz/0o5H/9OLQ//Ti0P/149H/9qSSv/akkr/1Y1F/9aNSP/VjEf/1o1I/9eO&#10;Sf/Ui0f/0IdD/9CGRf/PiEj/zYhH/8yIR//Lh0b/zIhH/8uKSP/Likj/zItH/82MSP/MiUX/y4hE&#10;/9CNSf/Rjkr/0IxL/86KSf/RkFD/05FU/9GRU//OkFX/z5FW/9CSVf/QklX/0ZRV/9GUVf/RlFX/&#10;1JVS/9WWU//Zmlf/25xX/9qbVv/bnFf/2ptW/9eaWf/anVz/3aFi/96kZP/epGX/36Vm/92jZP/e&#10;pGX/4KZm/+KoaP/iqWb/4qlm/+KsZv/nsWv/67Vv/+iyav/ps2n/6rZr/+25bf/uum7/8Lxw//K+&#10;cv/xwHP/8r5z/+m1av/otGn/6rZq/+q2av/ptWr/6LRr/+axa//jrmr/4q9t/+Owb//jsG//4a1x&#10;/+aydv/rt3v/5LB2/96qcP/fq3L/4a10/9+sdf/XpG3/0qBr/9albf/Romz/0qNt/9ipcf/cr3b/&#10;3rF2/9yzdf/etXf/2bF0/+O9f//40pT/882P/921eP/RqWz/zqVn/8yjZf/IoGP/vpZZ/7mRVv8A&#10;AQD/AAEA/wABAP8AAQD/AAEA/1E8If9SOiD/UDge/042Hv9MNBz/SjIa/0kxGf9JMBr/TjUf/0o0&#10;Hf9HMRr/RjAb/0QuGf9CLBf/QiwX/0QvHP9CLRr/QSwZ/z0qGf87KBf/OikX/zgnFf82JRX/OCcX&#10;/zYmFv81JRX/MyYW/zEkFP8tIBD/LiIS/y4iEv8sIBL/LSET/ykfE/8oHhT/KiAW/yogFv8oIBX/&#10;KB8W/ykgF/8mHxX/Jh8V/yYfFf8oIRf/JyAW/ycgFv8nIBb/Jh8V/yYfFf8nIBb/JR4U/yYfFf8k&#10;IBX/JyAW/yYfFf8mHxX/KCEX/ykgF/8pIBf/KB8W/ygfFv8oHxb/KiEY/ysiGf8pIBf/KSAX/ykg&#10;F/8pIBf/KCEX/yghF/8mHxX/KSIY/yojGf8rIhn/KiEY/ykgF/8rIhn/KyIZ/yohGP8nIBb/Jh8V&#10;/yojGf8rJBr/KiMZ/yghF/8qIxn/KyMY/ysjGP8sJBn/KyMY/ywkGf8wJhz/MScb/zUpG/82KRn/&#10;MyYW/zQnF/83Jxj/OSkZ/zoqGv86KRn/OikZ/zsqGv8/Lh7/Py4e/zkoGP86KRn/PSwc/zsqGv86&#10;KRn/PSwc/zopGf85KBj/OCcX/zkoGP84Jhj/NCIU/zUlGP8zIxb/LiAT/zAiF/8vIxf/KiAX/yce&#10;Ff8mHxf/JR4W/yEcFv8gGxX/Ix4Y/yAdGP8aGRT/GBoX/xgaF/8ZGxr/GRoe/x0eI/8gICj/IiIs&#10;/ycnM/8sLjv/NjpG/ztBTf9ES1X/U1pi/1peZ/9dYmj/YmVq/2Nkaf9kZWr/YWVo/15iZf9ZXmH/&#10;U1td/0pUVf9FT1H/RU9Q/0NLTf9BRkn/P0RH/z9DRv86PkH/Nzg8/zg5Pf85OTn/NDQ0/zIwMf8y&#10;MDH/MS8w/zMvMP8zLzD/My8w/zMxMv80MjP/MS8w/zEwLv80Li7/NCss/zQrLP81Kyr/Niwr/zUr&#10;Kv84LCz/OS0t/zgsLP83Kyv/Ny0s/zYsK/80Kij/NSsp/zctK/82LCr/Ny0r/zguLP86MC7/OTAr&#10;/zcuKf84Liz/OTAr/zkwK/84LSn/OC0p/zswLP85Lij/OC0n/zsuKP86LSf/OCsl/zwuJf89Lyb/&#10;QDIp/0EzKv9CNCv/QzUq/0QzKf9EMyn/RjYp/0c3Kv9HNyr/SDgr/0U1KP9GNin/TDwv/007L/9N&#10;Oy3/Tjst/0w5K/9OOy3/Tzwt/088Lf9QPy//Tj0t/049Lf9NPCz/Sjkp/0o5Kf9LOir/Szoq/0k4&#10;KP9INij/Szgq/0o3Kf9KNyn/RzUn/0QyJP9CMCL/QS8j/0IwJP9DMSX/RDIm/0Y0KP9GNCj/RTMl&#10;/0UzJf9DMSP/RjQm/0g3J/9INyf/SDcn/0k2J/9OOyz/Tzwt/0k2J/9MOSr/UD0u/1I/MP9SQTH/&#10;VEMz/1ZFNf9UQzH/UkEv/1A/Lf9QPir/Uj0q/1Q/LP9TPiv/UD4q/1FALv9SQS//TDws/0w8LP9I&#10;OCj/RjYm/0c3J/9ENCT/RTUl/0U4J/9JPCz/SDsr/0Q3J/9DNib/QzMk/0MzJP9DMyT/RDQl/0Y2&#10;J/9HNyj/QjUl/0M1KP9CNSX/PzMj/0I2Jv9EOCj/RTgo/0Q3J/9BMyb/QzUo/0Q4Kv9DNyn/RDss&#10;/0M6K/9COSr/RDss/0Q7LP9DOiv/Rjoq/0c8Kv9JPiz/TEEv/01AL/9OQTD/UUQz/1FEM/9OQzH/&#10;U0g2/1JHNf9QSDX/UEg1/1BINf9RSjj/UEk3/09INv9NRTL/TkYz/1BIM/9QRTH/U0Yz/1NGM/9S&#10;RTL/UEMw/1BDMP9SQzD/UkIy/1NDM/9RQTH/TkEw/01AL/9MPy7/Sz4t/0g7Kv9IOyr/STwr/0k8&#10;K/9LOyv/Szwp/0k6J/9MPSr/Sz4r/00+K/9LPiv/Sj0q/04/LP9NPiv/TD0q/00+K/9RQC7/Tj8s&#10;/1JBL/9SQS//Tz4u/049Lf9OPS3/Sjcm/086Kf9POin/SjUk/1I7Kf9TPCr/VT4s/1I7Kf9OOSb/&#10;TTgl/0w3JP9NOCX/UToo/1A5J/9OOCP/Uzom/1U8KP9UOyf/Uzom/1E3Jv9UOin/VTsq/1pAL/9j&#10;STj/ZUs6/2dMO/9nTDf/Ykcy/2NJMv9kSjP/Zko0/2dLM/9nSzP/Z0kx/2lLMf9sTTH/bE0w/25P&#10;Mv9wTzD/clEy/3BPMP9sSyz/cE0v/3JPMf9yTzH/cU4w/29MMP9sSSv/cEsu/3JNMv9wSy7/bkku&#10;/3FMMf90TzT/ck0y/3NLMf9ySy7/dE0w/3RLLf91TCz/dUws/3JKJ/9wSCX/ckon/3BIJf9xSSb/&#10;ckwo/29LKf9vSSX/dU0p/35SL/+FVTH/nWxE/7J9U//Qmm7/7LSF/9efcP+3fU//oGY4/59lN/+k&#10;ajz/qG1B/6pvQ/+obUH/pms//6ZsPv+nbT//qW9B/6xxRf+tdEf/qnJD/650Rv+tc0X/qnBA/7B0&#10;Qv+1eUX/un1H/7x/Sf+9f0b/v35E/8GBQ//Fg0b/wH8//8KBQf/IhEX/yoZH/8mDRf/Jg0X/yoRG&#10;/8mFRv/NiUr/0IxN/9WRUv/XlFD/049I/9OLQ//RiUH/1IpB/9mPRv/bkUj/2Y9I/9iOR//VjUX/&#10;2I9K/9mQS//TjUf/0IpF/86HRf/NiEf/zYlI/8yIR//Lh0b/y4pI/8uKSP/JiEb/zYxI/82MSP/J&#10;iET/yYZC/8+MSP/Pi0r/zopJ/8uHSP/PjVD/zo5Q/8+OVP/OkFX/zpJW/8+TV//OklT/zpJU/8+S&#10;U//OkVL/1JVS/9aXVP/Zmlf/2ptW/9eYU//cnVj/15pX/9aZWP/Xm1z/3KJi/92jY//hp2j/3qdn&#10;/96kZf/epGT/3qRk/+CmZv/hqGX/4qlm/+OqZf/lr2n/6rRs/+iyav/msGb/6rRq/+65bf/uuW3/&#10;7blt/++7b//vu2//7rpv/+u3bP/ptWr/6LRp/+q2a//ksGX/4q5l/+OuaP/fqmb/36po/+Gra//f&#10;rG3/3alt/+Ovdf/otHr/4q50/9mlbP/UoGf/1KFq/9ekbf/PnWr/zZto/8yca//Km2f/zp9r/9Gk&#10;bf/VqHH/2a91/9mxdP/etnn/2bF0/+C4ff/vx4z/68OG/9mxdP/Qp2n/z6Zo/86iZf/Ln2L/wpVa&#10;/7qQVv8AAQD/AAEA/wABAP8AAQD/AAEA/1I6IP9OOCD/TTUd/0w0HP9PNx//SzMb/0cvF/9GMBn/&#10;TDYf/0kzHP9IMhv/RS8Y/0IsF/9BKxb/QCoV/0UuHP9DLBr/QSwZ/z4pFv89Khn/PSoZ/zgnFf83&#10;Jhb/OCcX/zYmFv80JBT/MiUU/zEkFP8wIxP/LyMT/y8jFf8tIRP/KyEV/yshFf8pHxX/KiAW/ykh&#10;Fv8oIBX/KSAX/ykgF/8oIRf/Jh8V/yUeFP8nIBb/Jh8V/ycgFv8nIBb/Jh8V/yYfFf8lIRb/JR4W&#10;/yUeFv8iHhX/JR4U/yYfFf8oIRf/KSIY/ykgF/8oHxb/KiEY/ykgF/8oHxb/KSAX/ysiGf8oHxb/&#10;KSAX/ykgF/8oIRf/KCEX/yghF/8mHxX/KSIY/yskGv8rJBr/KiEY/ykgF/8sIxr/LSQb/ywjGv8o&#10;Hxb/JyAW/yskGv8sJRv/KyQa/yojGf8sJRv/LCQZ/ysjGP8rIxj/KiIX/y8lG/8vJRv/MScb/zYq&#10;HP82KRn/MyYW/zQnF/83Jxf/OCgY/zopGf85KBj/OSgY/zkoGP8/Lhz/Py4e/zsqGv84Jxf/OSkZ&#10;/zkpGf87Kxv/Oioa/zkoGP86KRn/OCcX/zkoGP84Jhj/NSMV/zQkF/8xIxb/LyEW/y8hFv8sIBT/&#10;KR8W/yceFf8kHRX/JB0V/yEcFv8gGxX/IRwW/yAdGP8eGhf/GhoY/xwcHP8cHSH/HB0i/x4eJv8j&#10;Iy3/Jig0/y8xPv86Pkr/P0VR/0NMVf9OV17/XGNr/2Bnbf9iam3/ZWpu/2Jnav9hZmn/X2Rn/1xh&#10;ZP9WXmD/UVlb/0xWV/9MVFb/SVFT/0hNUP9DSEv/QERH/0NESP9FRkr/Pj4+/zs7O/85OTn/NzU2&#10;/zIwMf8zLzD/NDAx/zYyM/85NTb/NzEx/zYyM/83MTH/NjAw/zgyMv84MjL/Ny4v/zgwLv86MC//&#10;OjAv/zkvLv87Ly//Oy8v/zsvL/85LS3/PDIx/zkvLv80Kin/Niwq/zovLf87MC7/PDEt/zwxLf86&#10;MSz/OTAr/zoxLP84Lyr/OTAr/zkwK/87MCz/OzAs/zovKf87Lij/OCsl/zotJ/87LCX/PjAn/z4w&#10;J/8/MSb/QjQp/0U0Kv9HNiz/RzYs/0c3Kv9GNCb/SDYo/0w6LP9LOir/Szoq/0o5Kf9LOir/UUAw&#10;/08+Lv9QPS7/UT4v/1A9Lv9TPS//VD4w/1M9L/9PPC3/Tjss/088Lf9PPC3/Tzwt/006K/9OOyz/&#10;Szgp/0k2J/9MOSr/Tjss/006K/9NOiv/TDkq/006K/9GNSX/RjQm/0Y0Jv9EMiT/RzQm/0o3Kf9K&#10;Nyn/STYn/0s4Kf9JNiX/Tzwr/1E8K/9SPSz/UD0s/1E8K/9WQTD/WUQz/1dCMf9YQS//Xkc1/2BJ&#10;N/9iSzn/YEs4/2BLOP9fSjX/W0Yx/15JNP9eSjL/WkQt/1hCK/9bRS7/X0ky/19KNf9cRzL/W0Yz&#10;/1tGM/9VQy//UD8t/1A/Lf9JOCb/Sjso/0w9Kv9LPi3/Sz4t/0g7Kv9GNib/RDMj/0QzI/9HNib/&#10;TTws/008LP9NPCz/RjYm/0Y5KP9IOyr/SDsq/0k8K/9LPi3/TUAv/01AL/9KOir/Sj0s/0o9Lf9J&#10;PCv/Sj8t/0c8Kv9GOyn/RToo/0g9K/9MQS//Sj0s/0s+Lf9NQC//UUQz/1JCMv9QQDD/UEMy/09C&#10;L/9QQzD/VEk1/1FGMv9QRTH/T0cy/1BIM/9SSjX/UUk0/1BIM/9QSDP/UEUx/1FGMv9RRS//UkYw&#10;/1dIM/9WRzL/U0Qv/1NEL/9UQzH/U0Iw/1RDMf9RQi//UkMw/1NDM/9NQC//Sj0s/0k8K/9MPCz/&#10;Sjso/0o7KP9MOib/TTsn/089Kf9SQCz/Tz4s/1A+Kv9QPir/Tz0p/089Kf9LOSX/TTsn/089Kf9N&#10;PCr/TDsp/1FALv9RQC7/TDsp/0s6KP9QPSz/Tzop/1A7Kv9POCb/UDYl/1c9LP9UPSv/VD0r/1M8&#10;Kv9MNyT/TTgl/084Jv9ONyX/UDkn/1Q6Kf9UOin/Uzom/1M6Jv9ROCT/UDYl/040I/9ILh//Qyka&#10;/0ctHv9WPC3/X0U0/2VKOf9mSzb/Ykcy/2ZKNP9nSzX/akw0/21PN/9tTTb/aUky/21NNP9vTzb/&#10;bE0x/29NMf9uTS7/cU4w/25NLv9tTC3/a0or/2xJK/9uSy3/a0gq/25LLf9uSSz/bEcq/29KLf9v&#10;Si3/cEsu/3BLMP9vSi//bUgt/3FJL/9vRy3/c0os/3ZNL/93TjD/dk0t/3NKKv9wRyf/ckkp/3VM&#10;LP9zTCv/cEks/2lEJ/9qRCD/bEYi/3NJI/94TCf/iVkx/5loQP+yflb/7LaH//e/jv/Xn27/sHhH&#10;/5lhMv+gaDn/pm1A/6hvQv+qcUT/qG1B/6ZrP/+mbUD/p29A/6pxRP+tdEf/qnJD/693SP+wdkb/&#10;rnRE/7F3Rf+6fEn/v4JM/76BSv+/gUj/wH9F/8GBQ//DgkL/woFB/8KBQf/FhET/x4NE/8F9Pv/B&#10;fT7/xIBD/8aCRf/Khkn/z4tO/9SQUf/YlVH/1pFM/9ePR//VjUX/1IpB/9qQR//dk0r/35VO/9uT&#10;S//YkEj/25NL/9uTS//WkEr/0YtF/9GKSP/OiUj/zIhH/8uHSP/KhkX/y4pI/8qJR//HhkT/zYxI&#10;/8yLR//Ih0P/yIdD/82MSP/NiUj/zopJ/82JSv/OjE//zo5Q/8yOU//Nj1T/zpJW/86TV//Ok1f/&#10;z5NV/8+TVf/Qk1T/0pJS/9iZVv/am1j/2JlU/9iZVP/anVz/15pZ/9icXf/XnV3/2qBg/9qjYv/f&#10;qGj/3qdm/96kZP/do2P/3qVi/9+mY//gp2L/4ahj/+SrZv/lr2n/6LJq/+awaP/krmT/67Vr/+65&#10;bf/uuW3/67Zq/+24bP/uuW3/7bdt/++5b//stmz/5rBm/+iyaP/jrWX/4qxm/+CpZv/ep2b/3qho&#10;/96oav/cqGz/3alv/+Gtc//ksHb/4a10/9KeZf/Kl2D/z5xn/9GfbP/ImGj/yJho/8aYZ//DlWP/&#10;yZtp/8udaf/Nom3/1Kpw/9mvdf/ft3z/2bF2/9qyd//guH3/37d8/9Ssb//Tp2r/1Khr/9CkZ//M&#10;oGP/xJdc/72TWf8AAQD/AAEA/wABAP8AAQD/AAEA/1I6IP9PNx3/Tzcf/083H/9QOCD/TDQc/0kx&#10;Gf9HMRn/STMc/0cxGv9GMBn/RS8a/0UvGv9GMBv/RC4Z/0QvHP9CLRr/PikW/zsoF/89Khn/OyoY&#10;/zgnF/83Jhb/NycX/zYmFv81JRX/MiUV/zIlFf8xJBT/MSQU/y0hEf8vIxX/LSET/yshFf8pIRb/&#10;KSEW/ykhFv8oIBX/KSEW/ychFf8mHxX/KCEX/yYfFf8mHxX/JR4U/yYfFf8mHxX/JyAW/ycgFv8n&#10;IBb/JyAW/yUhFv8kIBX/Jh8V/ycgFv8oIRf/KSIY/yghF/8oIRf/KCEX/yghF/8oIRf/KSIY/ygh&#10;F/8nIBb/KCEX/yghF/8qIxn/KSIY/yghF/8nIBb/KSIY/yojGf8qIxn/KiEY/yohGP8rIhn/LCMa&#10;/ywjGv8pIBf/KyIZ/yojGf8rJBr/KiMZ/yojGf8rJBr/LCQZ/y0lGv8vJRv/LSMZ/zAmHP8zJxn/&#10;NCga/zQoGv80Jxf/MyYW/zYpGf85KRn/Oysb/zsqGv86KRn/PCka/zwpGv8/LBv/Pisc/z4tHf8+&#10;LR3/PSwc/zsqGv89LBz/Oyoa/zkoGP86KRn/OCcX/zgnF/83JRf/NCIU/zQkF/8xIxb/MCIX/ywg&#10;FP8sIBT/KR8W/ygfFv8lHhb/JB0X/yQdF/8kHxv/Ih0Z/yIdGv8gHBn/Hh4e/yAgIv8hIif/IiIq&#10;/yQnMP8oLDf/KjA8/zU7R/9HTlj/S1Rb/1BZYP9VXmP/Vl9k/1dgZf9YYmT/VmFj/1RfYf9SXWH/&#10;Ul1f/1BbXf9TXmD/Ulxe/05YWv9MVFf/SFBT/0VKTv9ESEv/SElN/0tMUP9JSUn/RERE/0BAPv89&#10;PT3/Ojg5/zY0Nf83NTb/OjY3/zw4Of84NDX/OTU2/zs1Nf86NDT/NzEx/zcxMf85NDH/NzIv/zgz&#10;MP85MS//OTEv/z0zMv87MTD/OjAu/zwyMP87MS//OjAu/zguLP84Liz/PjMx/z0yMP86Ly3/Oi8r&#10;/zwxLf87MCz/OC0p/zswLP86Lyv/OzAs/zwxLf8+MSv/PTAq/zwvKf86LSX/PjAn/z8xKP9AMif/&#10;QjQp/0MyKP9DMyb/RjYp/0g4K/9JNyn/SDYo/0s6Kv9OOyz/Tjss/1E7Lf9ROy3/Ujwu/1M+Lf9T&#10;Pi3/UD0s/1M+Lf9TPi3/VD8u/1M+Lf9UPy7/Uz4t/1M+Lf9TPi3/VD8u/1Q/Lv9TPi3/VD8u/1M+&#10;Lf9ROij/UTwr/1E8K/9SPSz/Tzop/045KP9POin/Tzop/1A7Kv9QOyr/UTwr/1A7Kv9POin/Uz4t&#10;/1c9LP9YPi3/WkEt/1xDL/9fRS7/YEYv/2JIMf9gRi//X0Uu/2BGL/9iSDH/ZEoz/2NJMP9kSjH/&#10;aU82/2tROP9sUjn/bVM6/2xSN/9tUzj/bVM4/2tRNv9rUTb/bFI3/2tRNv9rUTb/a1E4/2xSOf9s&#10;Ujn/Y0sz/2BIMP9iSjL/W0Uu/1hCK/9aRC3/WEQs/11IM/9eSTT/WkUw/1pFMP9ZRDH/VkEu/1VA&#10;Lf9VPiz/VUAt/1VCMf9XRDP/UkEv/1FALv9SQzD/UUIv/09ALf9PQC3/T0At/1FCL/9RQi//UUIv&#10;/1NEMf9RQi//U0Qx/1NGM/9SRTL/T0Iv/1NGM/9URzT/UEMw/1NEMf9WRzT/WEc1/1lINv9URTL/&#10;UkMw/1BDMP9SRjD/VEgy/1RIMv9USDL/VUkz/1RIMv9WSjT/Vko0/1ZKNP9VSTP/V0s1/1lNN/9W&#10;Ri//VkQu/1lHMf9ZRzH/VUMt/1VAK/9XQi3/V0Iv/1ZBLv9VQC3/VkEu/1RCLv9QPy3/Tz4s/007&#10;J/9PPSn/TTsn/1E8Kf9TPiv/VUAt/1Q/LP9SPSr/Uj0q/1I9Kv9SPSr/Uj0q/1E6KP9SOyn/Ujsp&#10;/1I7Kf9SOyn/UTwp/1M+K/9UPyz/UTwp/0w3JP9NOCf/Tjcl/1E3Jv9RNyb/Ujgn/1I4J/9RNyb/&#10;SjMh/0ozIf9POin/Tzop/004J/9NMyT/UTco/1M3Kf9TOCf/UDUk/1U7Kv9VOyr/VTsq/1Q6K/9M&#10;NSf/RS4g/0EqHP8+KBr/Qiwe/0ErHf9EKhv/TjQj/1M4J/9XPCf/XUEr/2JDLv9nSDP/akw0/2tL&#10;NP9sTDX/akox/2tLMv9wTjL/bUsv/2xLLP9tTC3/bUwt/25NLv9uTS7/a0gs/2tILP9oRSn/aUYq&#10;/2pHK/9qRyv/akcr/2pHK/9rSCz/aEUp/2tILP9tSC3/cUot/29IK/9wSSz/ckkr/3FKLf9wSSz/&#10;cEks/3NML/9zSzH/bkku/25JLP9ySyr/cUsn/25IJP9uQyD/c0kj/3RII/+EVzD/vopi/+u2iv/9&#10;yp3/5rKC/613SP+haz3/pG5A/6VvQ/+qcUT/pm1A/6RrPv+kaz7/qXBD/6xzRv+sdEX/sXdJ/7R6&#10;Sv+1e0v/t31L/7V7Sf+8fkv/voFL/76BSv++gEf/vX9E/76AQ/+/gkP/wIBA/79/P//BgUH/xYRE&#10;/8aCRf/GgkX/xYFE/8aCRf/FgUT/x4NG/8uHSP/Sj0v/1JFL/9aSS//YkEj/04tD/9ePRf/Xj0f/&#10;2JBI/9SORv/UjET/04tD/9GLRf/QjEX/zolE/86JRP/MiEf/y4dG/8uHSP/JiEj/x4ZG/8iISP/I&#10;iUb/y4xJ/8qLSP/Jikf/yYpH/8uMSf/Mi0n/zItL/8yLS//MjEz/zo5Q/8yOUf/MjlH/zJBS/8uP&#10;Uf/Lj1H/zpJU/86SVP/PklP/z5JT/9CTUv/TllX/1JdW/9aZWP/Sl1X/0phY/9ieXv/aoGD/1Z5d&#10;/9SdXP/Wn17/2KFg/9mgXf/bol//4Kdk/+GoY//hqGP/4qlk/+KpZP/lrGf/461n/+SuZv/lr2f/&#10;5rBo/+u1a//tt23/6rRq/+mzaf/rtWv/6rRs/+WvZ//msGr/5rBq/+iybP/hqmn/3qdm/9ukZP/Y&#10;oGP/1qBk/9afZv/Womn/0p5l/9SgZ//grHP/5rN8/9Ogaf/MmmX/y5lm/8OTYv/FlWX/x5hq/8ud&#10;bP/LnWz/yJpp/8SZZv/EmWb/z6Zw/9qxe//fuIH/3LV+/9+4gf/ctXz/06xz/9Cnb//Qpmz/0qVq&#10;/8+hZv/JnGP/wZRb/7yPVv8AAQD/AAEA/wABAP8AAQD/AAEA/1Q8Iv9QOB7/Ujoi/1I6Iv9PNx//&#10;TDQc/0oyGv9JMxv/STMc/0YwGf9HMRr/RjAb/0UvGv9ELxr/Qy4Z/0QvHP9CLRr/PSgV/zkmFf87&#10;Khj/PCsZ/zopGf84Jxf/NiYW/zYmFv8zJhX/MiUV/zIlFf8zJhb/MiUV/y4iEv8xJRf/LyMV/ysh&#10;Ff8qIhf/KiIX/ykhFv8oIBX/JyEV/yYgFP8mHxX/KCEX/ycgFv8nIBb/JR4U/yYfFf8mHxX/KCEX&#10;/yghF/8nIBb/JyAW/yUhFv8kIBX/JyAW/yYiF/8oIRf/KCEX/yghF/8oIRf/KCEX/ykiGP8pIhj/&#10;KiMZ/ykiGP8pIhj/KSIY/ykiGP8pIhj/KSIY/yghF/8oIRf/KSIY/ykiGP8qIxn/KiEY/yohGP8r&#10;Ihn/KyIZ/ysiGf8pIBf/KiEY/yojGf8rJBr/KiMZ/yskGv8rJBr/LCQZ/ywkGf8vJRv/LSMZ/zAm&#10;HP8zJxn/MycZ/zUnGv80Jxf/NSgY/zkpGv85KRn/Oioa/z0sHP86KRn/PCka/zwpGv8+Kxr/PSob&#10;/0EuHf9ALR7/Oyoa/zsoGf87Khr/OikZ/zkoGP86KRn/OCcX/zgnF/82JBb/NCIU/zMjFv8xIxb/&#10;MCIX/ywgFP8oHhX/KB4V/ygfGP8lHhb/JR4Y/ycgGv8lIBz/Ix4a/yIdGv8gHx3/IR8g/yMjJf8k&#10;JSr/JCcw/ygsNf8xNUD/Nz1J/z5HUP9IUVr/TVZd/1JbYP9XYGX/VV5j/1NeYv9UX2H/VF9h/09d&#10;YP9NW17/TFpd/01bXv9UX2H/VV9h/1NdX/9SV1v/T1JX/0pOUf9LTFD/Tk5Q/01NT/9JSUn/SklH&#10;/0dGRP9DQkD/Pj07/z85Of8+Ojv/Pjo7/z87PP89Nzf/Pjg4/z03N/89Nzf/OjUy/zw3NP88NzT/&#10;OjUy/zk0Mf82MS3/OTEu/z83NP88MjD/OjAu/z0zMf88MjD/OC4s/zwyMP89MzH/PTIu/zswLP84&#10;LSn/PS8s/zwxLf87MCz/Nywo/zswLP86Lyv/OC0p/zswLP8/Miz/PjEr/0AyKf8/MSj/PzEm/0Ay&#10;J/9BMyj/Rzcq/0c3Kv9FNSj/RzUn/0o4Kv9LOir/TTws/1A9Lv9RPCv/Uj0s/1U7LP9VOyz/VUAv&#10;/1VAL/9XPS7/Vz0u/1U+LP9VPiz/Vj8t/1U+LP9VPiz/Vz0s/1c9LP9XPSz/Vz0s/1c9LP9XPSz/&#10;WkAv/1pBLf9XPSz/Vz4q/1Y8K/9YPi3/Vz0s/1c9LP9ZPy7/WT8u/1lALP9ZQCz/WD8r/1lALP9a&#10;QS3/XkMu/2BGL/9jSTL/Zkoy/2lNNf9nSzP/Z0wx/2xONP9sTjT/a00z/2tNM/9vUTf/aU4z/2ZL&#10;MP9oTTD/blM2/3FWOf9xVjn/clc6/3FWOf9xVjj/dVg6/3ZZO/94Wz3/eFs9/3VYOv90Vjr/dVc7&#10;/3VXO/90WTz/cVY5/25TNv9sUzX/Z00y/2NJLv9eRi7/X0cv/2lROf9pUDr/ZU84/2JMNf9cRi//&#10;XUQu/1pEL/9ZQy7/XEYx/1xGMf9eSDP/WUQx/1hDMP9aRTD/WEMu/1dCLf9VQCv/VkEu/1ZEMP9Z&#10;RzP/WUcz/1lHM/9XSDP/Vkcy/1VGMf9RRS//UEMw/1RHNP9XSDP/VUYx/1VDL/9ZRzP/W0k1/1tJ&#10;Nf9WRDD/VUYx/1RFMP9WRzL/VUkz/1ZHMv9USDL/V0gz/1hIMf9ZSTL/WEw2/1tMNf9aSzT/W0s0&#10;/11NNv9XRS//WEQs/1pGLv9aRi7/WEQs/1ZCKv9XQSz/WEIt/1U/Kv9VPyr/VkEu/1VALf9TPiv/&#10;VD8s/1I9Kv9UPyr/Uz4p/1U/Kv9VQCv/WkQv/1ZAK/9TPCr/VD0r/1E8Kf9SOyn/Ujsp/1M8Kv9V&#10;Piz/VD4p/1I8J/9SOyn/UToo/1E6KP9SOyn/Ujsp/043Jf9POCb/TTMi/081JP9PNST/UDYl/043&#10;Jf9MNSP/RS4c/0cyIf9QOyr/TTgn/0w3Jv9NMyT/UjYo/1M3Kf9RNSf/UTYl/1Y8K/9WPC3/VDor&#10;/043Kf9JMiT/QSsd/0ErHf9DLR//RjAi/0YwIv9DLR//TDIj/0guHf9GKxr/TTEc/1Q4I/9gQS3/&#10;ZEUw/2RFMP9lRjH/ZUUu/2hIMf9vTTL/akgt/2hGKv9tSy//bk0u/25NLv9sSyz/ZkQo/2hFKf9m&#10;Qyf/aEUp/2lGKv9pRyv/aEYq/2ZEKP9qSCz/ZkQo/2hFKf9qRyv/bUgt/25GLP9uRyr/bEUo/29I&#10;K/9vSi3/a0Yr/2xHLP9tSC3/a0Yr/25JLv9xTC//cEws/2tFIf9pQx//bUUh/2pCHv9ySCL/mmpC&#10;/8qZcP/4xZj//NCh/8yYaP+ve0z/p3FD/6RuQP+ob0L/qG9C/6VsP/+lbD//rXRH/651SP+vdUf/&#10;snhK/7R6Sv+2fEz/tnxK/7h8Sv+8fkv/vYBK/72ASf++gEf/voBF/76AQ/+/gUT/v4FE/8CDRP/A&#10;gED/woFB/8iERf/Hg0b/x4NG/8iER//IhEf/x4NG/8iERf/Oi0f/0ItG/9aSS//Ykkr/0YlB/9WN&#10;Rf/SjET/0YtD/86KQ//Pi0T/0Y1G/8+LRP/OikP/zYhD/86JRP/NiUj/yolH/8qJSf/JiEj/xYVF&#10;/8mJSf/Jikf/yotI/8uMSf/Kikr/yYlJ/8mJSf/IiEj/yYlJ/8qKSv/MjEz/zIxM/8qMT//Ji07/&#10;y49R/8qOUP/KkFH/zZNU/8yQUv/NkVL/z5JT/9OWVf/Ul1b/1ZhX/9aZWP/Tl1j/1Jpa/9ieXv/a&#10;oGH/1p9f/9WeXf/XoF//16Bd/9afXP/bol//36Zh/+CnYv/iqWT/46pl/+KpZP/kq2b/5q1o/+aw&#10;av/msGr/5rBo/+mza//qtGz/67Vr/+q0av/ps2v/6bBp/+OtZ//jqmX/4qto/+Wsaf/bpGP/2KFh&#10;/9efYv/aomf/159m/9WeZv/SnWf/0Z5n/9GeZ//bqHH/47J6/9OhbP/KmGP/yZdk/8KSYv/ElWf/&#10;x5hq/8eYav/LnWz/y51s/8ica//Gm2j/y6Bt/9atef/dtID/4ruE/+W+h//fuIH/06py/86lbf/Q&#10;pW7/zqRq/8mcY//HmmH/wJNa/72QWf8AAQD/AAEA/wABAP8AAQD/AAEA/1I6IP9QOB7/UDgg/1A4&#10;IP9ONh7/SzMb/0o0HP9MNh7/SjQd/0UvGP9GMBn/RjAb/0UvGv9ELxr/Qi0a/0QvHP9CLRr/PSgV&#10;/zonFv88Kxn/PCsZ/zopF/84KBj/NiYW/zYmFv8zJhX/MiUV/zIlFf8zJhb/MiUV/y8iEv8wJBb/&#10;LyMV/yshFf8qIhf/KSEW/yggFf8pIRb/JyEV/ychFf8nIRX/KCEX/ycgFv8nIBb/JyAW/ycgFv8n&#10;IBb/KCEX/yghF/8nIBb/JyAW/yUhFv8lIRb/JyAW/yYiF/8mIhf/KCEX/yghF/8oIRf/JyAW/ycg&#10;Fv8pIhj/KiMZ/yojGf8pIhj/KSIY/yghF/8oIRf/KiMZ/yghF/8nIBb/KSIY/yghF/8qIxn/KiEY&#10;/yohGP8rIhn/KyIZ/ysiGf8qIRj/KyIZ/ywjGv8sIxr/KyIZ/ysjGP8sJBn/LCQZ/y8lG/8vJRv/&#10;MSUX/zMnGf8yJBf/MyUY/zUnGv82KRn/OSka/zkpGv85KRn/OikZ/z0sHP86KRn/PSob/z4rHP89&#10;Khn/OygX/0AtHv9ALR7/Pisc/z0qG/8+Kxz/PSob/z0qG/89Khv/OSYX/zgnF/82JBb/MyMW/zMj&#10;Fv8xIxj/MCIX/ysfE/8nHRT/KB4V/ygfGP8mHRb/JyAa/yghG/8mHhv/Ih0a/yIdGv8kHh7/IyEk&#10;/yMiJ/8lJS3/KSw1/y4yPf80O0X/QEdR/0hRWv9LVFv/Tlde/1FaX/9UXWL/U1xh/1JdYf9TXmD/&#10;VWBk/1RiZf9SYGP/TVte/01bXv9UX2H/WGJk/1lhZP9TVlv/U1RY/1FSVv9PT1H/TU1P/0hISP9G&#10;Rkb/SklH/0dGRP9IQkL/Qz09/0Q+Pv9CPDz/Qjw8/0E7O/8/OTn/Pjg4/z03N/8+NTb/PDc0/z04&#10;Nf88NzT/OzYy/zk0MP84MC3/Ny8s/z01Mv83Lyz/Niwq/zsxL/86MSz/OC8q/zoxLP89NC//PDEt&#10;/zswLP84LSn/PzEu/z8xLv9AMy3/PzIs/z4xK/8/Miz/PTAq/z0wKv8/MSj/PjAn/0AyJ/9BMyj/&#10;QzIo/0U1KP9GNin/RzUn/0k3Kf9KOCr/Szoq/049Lf9OOyz/UD0s/1I9LP9TPCr/VDop/1U7Kv9X&#10;PSz/Vz0s/1c9LP9ZPi3/WD4t/1k/Lv9YPi3/WD4t/1lALP9XPir/WD8r/1g/K/9ZPin/Vz4q/1g9&#10;KP9YPSj/W0Ar/1xCK/9aQCn/WD4n/1g+J/9bQSr/X0Qv/2BGL/9dQyz/YEYv/2FHMP9eRCv/XkQr&#10;/15EK/9jSS7/ZEgw/2VKL/9qTDL/akww/2tNMf9uTzP/cFE0/3JTNv9yUzb/bk8y/25PMv9wUTT/&#10;cFE0/3BRNP91Vjn/els8/3hZOv92Vzj/dVY3/3RVNv90VTb/eFk6/4FgQf+CYUL/fl0+/3hXOP96&#10;WTr/fFs8/3xbPP96Wzz/els8/3daOv90Vzf/a1Ay/2ZLLv9kSy3/Y0ku/2tRNv9rUTb/alA3/2VN&#10;Nf9fRy//X0cv/1xDLf9cQy3/XEMt/1tFLv9cRi//XEYv/1xGL/9dRzD/XEYv/1xGL/9bRS7/WkQt&#10;/1xGMf9eSTT/XUgz/1hGMP9YRjD/WEgx/1lJMv9ZSTL/VUYx/1ZHMv9WRzL/VkQw/1hGMP9aSDL/&#10;Wkg0/1lHMf9XRS//WUcz/1hGMv9ZRzH/W0kz/11LNf9dSzX/WUcx/1tJMf9bSTH/XEoy/15MNP9b&#10;STH/Wkgw/1xKMv9bRy//W0Ut/1tFLv9bRS7/W0Uu/1lDLP9YQiv/VT8o/1M9Jv9UPin/VkAr/1U/&#10;Kv9VPyr/V0Es/1dBLP9WQCn/VkAp/1hCK/9YQiv/XEMt/1lDLP9WQCv/VT8q/1I8J/9WPSn/Vj0p&#10;/1Y9Kf9XPir/Vj0p/1U8KP9VPCj/VDsn/1E6KP9SOyn/Ujsp/1A5J/9RNyb/TjQj/040Jf9MMiP/&#10;SjUk/004J/9KNST/RjEg/0k0I/9QOyr/Tjko/1E3KP9PNSb/UDQm/1A0Jv9PMyX/UDQm/1Q4Kv9Q&#10;Nif/STIk/0YvIf9FLyH/Qiwf/0MtIP9DMCL/RjMk/0c0Jf9GMCL/STQj/0kvIP9GLB3/SCwe/00x&#10;I/9PMiD/TzIg/1AzIf9TNyL/WDkk/19AK/9iQin/ZEQr/2VGKv9mRyv/Y0Qo/2BBJf9ePyL/YUIl&#10;/2RCJv9lQyf/ZkQo/2VDJ/9lQyf/ZEUp/2RFKf9nSCz/ZUYq/2hGK/9qSC3/Z0Mp/2lEKv9rRiv/&#10;bEcs/2xHLP9rSCz/Z0Qo/2dDKf9pRSv/aEQq/2tILP9pRir/Z0Qm/2ZBJP9oRCT/aEQi/2VBH/9o&#10;Qh7/fFAr/51wR//On3X/+8ud/+29j//Kl2j/q3dH/51pOv+ibD7/p25B/6duQf+nbkP/rnNH/690&#10;SP+vdkn/sHZI/7F3Sf+zeUn/tHpK/7R6SP+4fEj/uXxG/7l8Rv+8f0b/vX9G/76ARf++gEX/voBD&#10;/8GERf/AgED/xYRE/8WERP/Hg0b/yIRH/8iER//IhEf/x4NE/8aCQ//Mh0T/0ItG/9WRSv/YlE3/&#10;0YtD/9KMRP/PjEX/z4xF/86LRP/Kh0D/yodA/8eEPf/Ggz3/yYZA/8yJRf/MiEf/yolJ/8uKSv/J&#10;iUn/x4dH/8eHR//Hh0f/x4dH/8iISP/JiUn/yYlJ/8WFRf/EhET/xYVF/8qKSv/Kikr/y4tL/8qM&#10;T//Ji07/y49R/8uPUf/HjU7/y5FS/8ySU//NkVL/zZFS/9GVVv/RlVb/0JRV/9KWV//UmFn/1Ztb&#10;/9edXv/XnV7/1J1d/9KbW//UnVz/16Bd/9egXf/aoV7/2aBb/9yjXv/hqGP/46hk/+OqZf/kq2j/&#10;6K9s/+qxbv/nsG3/5a9p/+awav/osmz/67Jr/+qxav/nrmn/4ahj/+CnZP/hqGX/4ahl/9+lZf/c&#10;omP/26Bk/9SZX//QmF//0pli/9SbZv/NmGL/zJlk/8uYY//YpXD/3614/9Sibf/Jl2T/xZJj/8GR&#10;Yf+/j2H/vo9h/72OYP/Gl2n/y5xu/8iZa//Hm2r/yZ1s/82jcf/VrHj/5LuH/+zDj//ku4f/1ax2&#10;/8+kb//PpG3/z6Jr/8mcZf/GmWL/v5Rd/7qPWP8AAQD/AAEA/wABAP8AAQD/AAEA/1I6IP9ROR//&#10;UDge/042Hv9PNx//TTUd/0s1Hf9MNh//SjQd/0UvGP9GMBn/RS8a/0QvGv9ELxr/Qi0a/0MuG/9C&#10;LRr/QCsY/zsqGP88Kxn/PCsZ/zopF/85KRn/NSUV/zYmFv81KBf/MyYV/zIlFf8yJRX/MSQU/zAj&#10;E/8wJBb/LSET/y0hE/8rIRX/KCAV/yggFf8pIRb/KCAV/ygiFv8pIRb/KB8W/ygfFv8oHxb/KSAX&#10;/ycgFv8nIBb/JyAW/ycgFv8nIBb/Jh8V/ycgFv8oIRf/JyAW/yYiF/8mIhf/JyAW/ycgFv8oIRf/&#10;KCEX/ycgFv8pIhj/KSIY/ykiGP8pIhj/KSIY/yghF/8oIRf/KiMZ/ykiGP8oIRf/KSIY/ykiGP8q&#10;Ixn/KiEY/yojGf8rIhn/KiEY/yohGP8rIhn/LCMa/ywjGv8sIxr/KiIX/ywkGf8sJBn/LyUb/zAm&#10;HP8zJxv/MycZ/zQmGf80Jhn/NCYZ/zgoGf86Khv/Oiob/zooGv86KRn/OikZ/zsqGv86KRn/Pisc&#10;/z4rHP8+Kxr/Pisa/z8sHf8/LB3/Pisc/z4rHP89Khv/PSob/z4rHP89Khv/OCUW/zclF/82JBb/&#10;NCQX/zEjFv8xIxj/MSMY/y0gGP8pHxb/KR8W/ygfGP8oHxr/KSAb/ycfHP8mHhv/Ix4b/yQeHv8l&#10;ISL/IyMl/yUkKf8kJy7/Ky84/zU5RP88Q03/Rk1V/01WXf9PWF//Tldc/1BZXv9RWl//Ultg/1Jd&#10;Yf9TXmL/VmFl/1ZkZ/9WZGf/UmBj/1BbXf9WYGL/W2Nm/11iZv9WV1v/VFVZ/1NTVf9TU1X/Tk5O&#10;/0tJSv9IR0X/TkhI/05ISP9LRUX/R0FB/0lAQf9FPD3/Qjw8/0I8PP9BOzv/Pjg4/z04Nf8+NjT/&#10;QDg2/0A4Nv8+NjP/Pzc0/z01Mv87NC7/OjIv/z00L/84Lyr/Ny4p/z0yLv89Mi7/OzAs/z0yLv8+&#10;My//PDEt/zwxLf89Lyz/PzIs/z8yLP9BNC7/QDMt/0IzLP9CNCv/QDIp/z8xKP9ALyX/QC8l/0Iy&#10;Jf9ENCf/RzUn/0o4Kv9INyf/TTor/047LP9RPi//Uj8u/1I/Lv9TPi3/VT4s/1Q9K/9XPSz/Vz0s&#10;/1g9LP9bQC//W0Av/1k+Lf9bQC//Wj8q/1tAK/9bQCv/W0Ar/11CLf9bQSr/W0Eq/1tBKv9bQSr/&#10;W0Eq/19DLf9fQyv/X0Mr/19DK/9eQir/XkIq/2BCKv9iRCz/Z0kx/2hKMv9lSTH/Zkoy/2hNMv9o&#10;TTD/Z0wv/2ZLLv9qTS//a00x/21OMf9xUjX/clEy/3FQMf90UzT/dVQ1/3hVNf94VTX/dVIy/3dU&#10;NP94VTX/eVY2/3pXN/9+XDn/gV88/31bOP97WTb/elg1/3pYNf9+XDn/g2E+/4hkQv+HY0H/gV07&#10;/3xYNv+CXjz/hmJA/4RgPv+BXzz/gmA9/31cOf94Vzb/b1Iy/2xPL/9rTjD/aE0v/2xRNP9qTzL/&#10;aU4x/2RKL/9hRy7/YEYt/1xCKf9cQin/XUMq/2BGLf9fRy//XkYu/15GLv9fRy//YEgw/2NLM/9i&#10;SjL/YEgw/2JJM/9gSjP/X0ky/1tHL/9ZRy//W0kx/1xKMv9bSzT/W0kz/1tJM/9bSTP/WkUw/1tG&#10;Mf9dSDP/Xkk0/11IM/9cRzL/XUgz/1xHMv9dSDP/X0o1/2JNOP9gTDT/XUkx/19LMv9eSjH/Xkox&#10;/2JONf9gTDP/XUkw/15IMP9fRy//X0cv/19HL/9eRi7/XUUt/1xELP9bQyv/WD8p/1c+KP9WPSf/&#10;Vz4o/1Y9J/9XPij/WkEr/1pBK/9ZQCr/WkEr/1xDLf9bQiz/W0Is/1xDLf9aQSv/WD8r/1Y9Kf9Y&#10;Pyv/WD4n/1c9Jv9XPSb/WD4n/1g+J/9ZQCz/Vz4q/1U8KP9SOSX/Ujgn/1A2Jf9PNST/TzUk/00z&#10;JP9JLyD/SDMi/045KP9POin/SjUk/045KP9SPSz/VDor/1I4Kf9ONCX/TTEj/00xI/9MMCL/TjIk&#10;/08zJf9IMSP/Qisd/0IrHf9FLyL/RC4h/0MtIP9DMCL/RTIk/0YzJP9EMSL/TDYo/0s1J/9IMiT/&#10;Ri8h/0UuIP9ILB7/RCga/0YqHP9JLh3/TzIg/1Q4I/9YOST/XT8n/2BCKv9fQSf/XT8l/1k7If9Z&#10;OyH/YUIm/2JDJ/9iQyf/Y0Qo/2JDJ/9hQib/YUIm/2JDJ/9kRCv/ZEQr/2REK/9oRiv/ZUMq/2RA&#10;Jv9lQSf/aEQq/2dDKf9oRCr/aUUr/2lHLP9qSC3/aUUr/2lFK/9lQib/ZEEl/2RBI/9oRSf/Z0Qk&#10;/2NAIP9hPxz/ZkAc/3pQKv+hdU7/1aZ8//vKn//ouIr/w5Bh/6l1Rv+kaz7/qXBD/6lwQ/+qcUb/&#10;rnNH/65zR/+udUj/r3dI/650Rv+wdkj/sXdH/7F3R/+zeUf/tXlF/7l8Rv+8f0j/untF/7+BSP+/&#10;gUb/v4FG/8GDRv/CgkT/xoVF/8OCQv/Fg0b/xYNG/8aCRf/GgkX/xoJD/8J+P//Hgj//zIdC/9GO&#10;R//Vkkv/0Y5H/9CNRv/PjEX/z49I/82NRv/Hh0D/yYZA/8OAOv/DgDz/x4RA/8mFRP/Ih0f/yIhI&#10;/8mJS//JiUn/xYhJ/8OGR//Eh0j/yIhI/8iISP/JiUv/yYlL/8aGSP/GhEf/xoRH/8mHSv/JiUn/&#10;y4tL/8qMT//Ji07/y41Q/8uPUf/HjU7/ypBR/8ySU//MklL/ypBQ/82RUv/Pk1T/z5NU/9CUVf/S&#10;mFj/1Jpb/9SaW//Umlv/0ptb/9CZWf/Sm1r/16Bf/9miX//ZoF3/155b/9uiX//jqGT/5Kln/+Sp&#10;Z//kq2j/6bBt/+mwbf/mrWr/5Kto/+atav/or2z/5q1o/+OqZ//gp2T/2aBd/9qgYP/do2P/3aNj&#10;/9uhYv/an2P/2J1j/9GWXv/QlF7/1Zxn/9eeaf/Pmmb/zJlk/8uYY//YpnH/3616/9WjcP/KmGX/&#10;xJFi/8WSZf+9jV//uole/7uMYP/BkmT/xpdp/8eYav/Km23/y59w/8ygcf/QpHP/37WD/+7Ckf/m&#10;vYn/2q98/9Clcv/Nom3/zKFs/8yeav/HmWX/v5Rf/7qPWv8AAQD/AAEA/wABAP8AAQD/AAEA/1U8&#10;Hv9UOh//UTkf/1E5H/9SOiL/UDgg/0w2Hv9LNR3/SjQd/0YwGf9GMBn/RzEc/0QuGf9ELxr/Qi0Y&#10;/0QvHP9DLhv/Qy4b/0ItGv87Khj/OyoY/zssGf85Khf/NSYT/zcnF/84KBj/MiUU/zIlFP8yJRT/&#10;MiUV/zIlFf8xJBT/LCAQ/zAkFv8sIhb/KiAW/yogFv8qIhf/KiIX/ykhFv8pIRb/KCAV/yggFf8o&#10;Hxb/KiEY/yYdFP8lHhT/JR4U/ycgFv8mHxX/JyAW/yghF/8kIBX/JyAW/yghF/8mIhf/JyAW/ycg&#10;Fv8oIRf/KiMZ/ykiGP8pIBf/KiEY/ysiGf8sIxr/KiEY/ysiGf8rIhn/KiEY/ykgF/8rIhn/LSQb&#10;/y8mHf8sIxr/LCMa/ywjGv8rIhn/LCMa/ywjGv8tJRr/LSMZ/y8lG/8wJhz/LCIY/y8lG/8xJx3/&#10;MCYc/zEnHf8zJxv/MyUY/zUnGv82KBv/OCgZ/zkpGv87Khr/PSwc/zsqGv8+Kxz/Pisc/z4rHP8+&#10;Kxz/Pisc/z8sG/9BKx3/RC4g/0ArGv9AKhz/Qiwe/0AqHP8+Kxz/PSob/z0qG/84Jhj/NiQW/zYk&#10;Fv81JRj/MiQX/zEjGP8xIxj/MCQY/yshGP8tIxr/LCMc/ykgGf8oIRv/KCEb/ycfHP8nHxz/KyMh&#10;/ygiIv8mIiP/KCYr/ykoLv8tLTX/MDM8/zc+Rv8/Rk7/RU5V/01WXf9PWF//TVZd/05XXP9PWF3/&#10;Ultg/1JdYf9TXmL/U2Fk/1hmaf9da27/V2Vm/09aXP9VX2H/W2Bk/1peYf9XV1n/WlhZ/1lXWP9W&#10;VFX/UVBO/1FLS/9RS0v/Uk1K/1JKSP9PR0X/TUNC/0pAP/9JPz7/ST8+/0c9PP9EPDr/RDw6/0M7&#10;Of9COjj/Pzc0/0E3Nf9EOjj/QTgz/z41MP8+NTD/QTgz/0A3Mv8/NDD/PDEt/z8xLv9AMi//QDEs&#10;/z8wK/8+Lyr/QTQu/0E0Lv8/Miz/QjMs/0I0K/9BMyr/SDov/0Y1K/9GNSv/SDYq/0Y0KP9INSf/&#10;TDYo/003Kf9NOCf/UDsq/1A7Kv9UPSv/WUIw/1hBL/9XQC7/WkAv/1k/Lv9XPir/WUAs/1tAK/9f&#10;RC//YEUw/11CLf9dQi3/Wj8q/1tAK/9eQi3/YEQu/11BK/9cQCr/XkIs/2BELv9hRS3/YEQs/19D&#10;K/9hQyn/Y0Ur/2NFK/9jRSn/YkQo/2ZJK/9qSy7/bU4x/25PMv9zUTb/dFI2/3ZUOP92VDj/d1U5&#10;/3ZXOP94Vzb/eFc2/3hXNv9yTy//bUoq/3FOLv91UjL/elY0/3xYNv99WTf/gVs3/4FbN/+FXTn/&#10;hF02/4ZfOP+FXjf/iWI7/4pjPP+KYzz/jGU+/4liO/+JYT3/iWE9/4tjP/+RakP/mG5I/5ZsRv+P&#10;ZT//iV85/4hcN/+PYzz/k2dA/5FmPP+OZDz/iWI5/4RdNv9+WDP/dlUy/3ZYNv90VTb/b1Ax/3BR&#10;NP9sTTD/bE8x/2hKLv9jRSv/XkMo/2FGK/9hRS3/YUUt/2NILf9kSS7/ZUsw/2VLMP9lSzD/Z00y&#10;/2ZMMf9oTjP/alA1/2hOM/9kTDT/YUsz/19JMf9bRy7/XEgv/15NM/9jTzb/Z1M6/2NNNv9dRzD/&#10;XEYv/15GLv9dRC7/YUgy/2ZNN/9mTTf/Z044/2VPOP9lTzj/Ykw1/2VNNf9lTTX/aFA2/2pSOP9p&#10;UjP/ZE0t/2RNLf9lTi7/YUoq/2BJKf9lTC7/Zk0v/2ZMMf9kSi//XUUr/1tDKf9cRCr/WkIq/1pC&#10;Kv9XPST/Vjwj/1c9JP9XPST/Vjwj/1g+Jf9aQCf/WT8m/1tBKP9cQin/XEIp/1xCKf9dQyr/XEIp&#10;/1pAJ/9YPif/VTsk/1Q6I/9VOSP/WD4n/1xCK/9fRS7/WD8p/1E4JP9PNiL/TzYi/081JP9PNCP/&#10;TTIh/0swH/9KLiD/TjMi/1Q6K/9YPi//WD4t/1dCMf9SPSz/TjQl/0owIf9LLyH/TTEj/0gsHv9K&#10;LiD/SCwe/0ctIP9EKh3/Qykc/0MoHf9DKx//RCwg/0ErIP88KB3/Pywe/0MwIv9FMiP/QzAh/0Uy&#10;I/9MNij/RzEj/0IsHv9AKhz/QCoc/0owIf9MMiP/TjMi/0wxIP9RNSD/Uzci/1U5JP9WOiT/Vjok&#10;/1c7I/9bPyf/YEIo/2NFK/9iRCr/Y0Qo/2NDKv9iQyf/YkIp/2JEKv9jRSv/YEAn/2BAJ/9gQCf/&#10;YEAn/2JAJ/9iQCf/YkAn/2NBKP9kQin/ZEIp/2ZEK/9mRCv/aEYt/2pILf9kQif/ZEIm/2RBJf9m&#10;QyX/bEkr/2pHKf9iQSD/VTcT/1AyDv9jQRz/jmQ8/9msgv/5yZv/7bqL/86aaP+vd0j/pm1A/6tw&#10;Rv+yd03/rnNJ/6xxR/+sc0j/rXRJ/651Sv+udUj/rnVI/693SP+xeUj/s3lH/7h8SP+7fkj/uHtF&#10;/7+CS//Ehk3/wYNI/8KER//Bg0b/xIRE/8GBQf/FhET/xIJF/8OBRP/FgUL/xYFC/8F9PP/Cfzv/&#10;x4Q+/82KQ//TkEn/1JFK/9CNR//NjUb/z45K/86NSf/Mi0f/yIdD/8GAPP/BgD7/w4JC/8KBQf/G&#10;hkj/xoZI/8SGSf/DhUj/xIdI/8WFRf/Hh0f/yopM/8qIS//KiEz/y4lN/8iGSv/GhEj/xoRI/8mE&#10;Sf/MiEv/zItL/86MT//MjE7/yIpN/8iMTv/HjU7/yI5O/8qQUP/Nk1P/ypBQ/8uPUP/OklT/0JRW&#10;/9GVV//Sllj/1Zlb/9OXWf/Rl1j/1Jpb/9CWV//SmFj/2qBg/9yiYv/bol//3qNh/+KnZf/lqmb/&#10;56pp/+apaP/jpmf/4aRl/+KlZv/jpmf/4qZn/+KmZ//gpGX/2Jxd/9ebXP/VmVr/1Zla/9aaW//T&#10;l1n/05dZ/8+VVv/Ok1n/zZJY/82RW//NkVv/155p/9ujcP/Tnmz/zppo/86aaP/XpXL/4K57/9ak&#10;cf/Nm2j/yZVl/8OPYP/BjV7/votg/8GOY//Dkmf/w5Jn/8STaP/Lmm//06R4/9Gidv/Knm//z6N0&#10;/+K2hf/kuIf/37OC/9Ondv/Ln27/yp5t/8qebf/Hm2r/vZFg/7mPXf8AAQD/AAEA/wABAP8AAQD/&#10;AAEA/1M8Hf9UPCL/Ujog/1A4Hv9QOCD/TTcf/044IP9MNh7/TDYf/0YwGf9HMRr/SDId/0YwG/9G&#10;MBv/Qi0Y/0UwHf9CLRr/Qy4b/z8tGf84JxX/OSgW/zssGf85Khf/NSYT/zYmFv83Jxf/NCQU/zUl&#10;Ff8zJhX/MyYW/zEkFP8xJBT/MCMT/y8jE/8sIhb/KyEV/yogFv8qIhf/KSEW/yggFf8oIBX/KCAV&#10;/yggFf8oIBX/KSAX/yceFf8oHxb/JyAW/ycgFv8lHhT/KCEX/yghF/8lIRb/JyAW/yghF/8nIBb/&#10;JSEW/ykiGP8pIhj/KSIY/ykiGP8oIRf/KiMZ/yojGf8pIhj/KSIY/ysiGf8qIRj/KyIZ/yohGP8r&#10;Ihn/KyIZ/ywjGv8sIxr/LCMa/ywjGv8sIxr/LyYd/ywjGv8sJBn/LCQZ/y0jGf8wJhz/LSMZ/y8l&#10;G/8vJRv/LyUb/zEnG/8zJxn/MiYY/zYoG/81KBj/NycY/zkpGv85KBj/OSgY/zopGf8+Kxz/Pisc&#10;/z4rHP89Khv/Pisc/z8sHf9BLh//Qy0f/z8qGf9AKhz/QSsd/0AqHP89Khv/PSob/zknGf84Jhj/&#10;OScZ/zgmGv83Jxr/MyUa/zEjGP8wJBj/MCMb/yshGP8rIhv/LiUe/ykgGf8oIRv/KCAd/yggHf8r&#10;IyH/LCQi/ygiIv8pJSb/Kyku/yopL/8rLjX/MTU+/ztCSv9CSVH/R05W/05VXf9OVV3/S1Ja/09W&#10;Xv9UW2H/VVxi/1JbYP9VXmP/VF9j/1ZkZ/9ZZ2r/VmRl/1BbXf9VX2H/WWFk/1peYf9ZWVn/XVtc&#10;/11cWv9bWlj/VFNR/1NNTf9TTkv/VExK/1BIRv9PRUT/TUNC/0k9Pf9KPj7/Sj4+/0k+PP9FOzr/&#10;RDo4/0M5N/9DOTf/QDY0/0E4M/9EOzb/Qjcz/0A1L/9CNzH/RTo0/0M4Mv9CNS//PjEr/z8yLP9B&#10;Miv/QjMs/0U0Lf9BMiv/RTYv/0U2L/9ENi3/RzYu/0Y1K/9GNSv/TDwv/0s5Lf9MOiz/TDkq/006&#10;K/9TOSr/VDop/1U7Kv9TOSj/WD8r/1lALP9ZQCz/XUIt/11CLf9fRC//YUcw/2RKM/9kSjP/ZEgw&#10;/2BGLf9gRi3/Ykgv/2JIMf9iRjD/X0Mt/11BK/9gRC7/ZEYu/2FDK/9gQir/Y0Ut/2NFLf9kRiz/&#10;ZEYs/2RGLP9nSCz/aksv/2lKLf9rSS3/aUgp/2tKK/9xUDH/dFMy/3dUNv96Vzn/fFk5/3xZO/97&#10;WDj/e1g4/3pXN/98Wjf/gFw6/39bOf96VDD/d1Et/3tTL/9+VjL/f1cz/4NZM/+EWjT/hVsz/4he&#10;Nv+LYTn/imA2/4lfNf+OZDr/kmg+/5NpP/+Va0H/lWtB/5NpQf+Va0P/l21F/5hsRf+YbEX/lmtB&#10;/5RnPv+OYTj/jmE4/5VlPf+aa0H/mmtB/5lqQP+UZz3/jGE3/4ZcNP9/WDH/e1k2/3xbOv95WDf/&#10;dlU2/21OL/9pSiv/aUot/2hJLP9mRyv/ZUcr/2ZILv9nSS//Zkgu/2hKMP9nSS//a00x/2lOMf9o&#10;TTD/aE0w/2dML/9pTjH/aU80/2hOM/9oTjP/ZEwy/2FJL/9hTDH/Yk0y/2VQNf9mUTb/aVE3/2VN&#10;Nf9fRy//XkYu/2VLMv9lSzL/Z000/2tROP9pTzb/Zk42/2VNNf9oUDj/aFA4/2lPNv9qUDX/bFM1&#10;/2xTNf9qUTL/aE8w/2hQLv9pUDH/aE8w/2dOL/9oTzH/Zk0v/2dNMv9kSi//Ykgt/19HLf9dRSv/&#10;W0Em/1xCKf9YPiX/Vz0k/1k9Jf9ZPSX/WT0l/1k9Jf9ZPyb/Vz0k/1g+Jf9ZPyb/W0Eo/1s/J/9c&#10;QCj/Wj4m/1k9Jf9YPCT/Vjoi/1c7I/9ZPSX/YEQs/11DKv9cQiv/VTwm/082Iv9ROCT/UDcj/04z&#10;Iv9JLh3/Rysd/0QoGv9GKhz/TDAi/1A0Jv9TNyn/Ujgp/1I4Kf9PNSb/SDEj/0guIf9KMCP/SzEk&#10;/0UrHv9DKRz/Qigb/0IoG/9CJxz/QSkd/0AoHP9CKh7/RCwg/0IsH/8+KBv/PSoc/z8sHv9CLyD/&#10;QzAh/0cxI/9LNSf/RjAi/0IsHv9CLB7/RC4g/0k0I/9KNST/TzUm/0swH/9QMyH/UTUg/1I2If9T&#10;NyL/VDgi/1M3If9XOyX/Wz0l/1s9Jf9YOiL/Wjwk/19BKf9fQSn/YUMr/2NFLf9iRCr/YEAp/14+&#10;J/9dPSb/XT0k/2BAJ/9gQCf/YUEo/2BAJ/9gQCf/YEAn/2BAJ/9gQCf/Y0Mq/2VFLP9iQCX/YD4j&#10;/2A+I/9jQCT/Z0Qo/2hFKf9ePR7/VjcY/1AyEP9UNhT/ZkQf/6F3Uf/Wp33/88KX/+y4iP/EjF3/&#10;qnFE/6ZtQP+uc0n/qnBI/6lvR/+qcEj/q3JH/651Sv+rdUf/qXNF/6pyQ/+sdEX/rHRD/611Qv+w&#10;dED/sHRA/7h7Rf/Ag0z/wYRL/8KESf+/gUT/vHw8/7x8PP/Dg0P/x4VI/8OBRP/EgEH/xIBB/8F9&#10;PP/AfTn/xIE9/8mGQv/Oi0X/05BK/86NSf/NjEj/z45K/86PTP/Mi0n/x4ZE/8B/P//BgED/woFB&#10;/8GBQ//FhEr/wIJH/7+BRP/AgkX/xYVH/8WFR//CgkT/yIZJ/8eFSf/GhEj/yIZK/8aESv/Fg0n/&#10;yINK/8iDSv/KhUr/yYdK/8uJTP/Li03/x4lM/8mNT//KkFH/yI5O/8mPT//Nk1P/zpJT/8uPUf/O&#10;klT/z5NV/8+TVf/RlVf/1Jha/9SYWv/RlVf/2Jxe/9KYWf/TmVr/2qBg/9qhXv/bol//4aZk/+Sp&#10;Zf/ipWL/5Kdk/+SnZv/ipWT/4aRl/+CjZP/go2T/4aRl/96gY//bnWD/1Zlb/9WZW//Sllj/z5NV&#10;/82RU//Oklb/zpNX/8uQVP/LkFb/zJFZ/8uPWf/Ij1r/zpZj/9ObaP/Qm2n/ypZk/8iWY//Uom//&#10;3Kp3/9Wic//Nmmv/xZJj/8KOX//CjWH/wItf/8KNYf/EkGj/w49n/7+OZf/CkWj/zZ50/9Chdf/J&#10;nXD/y59w/9uvgP/jt4j/47eI/9erev/InG3/xppr/8ebav/EmGf/u5Ff/7eNW/8AAQD/AAEA/wAB&#10;AP8AAQD/AAEA/1I7HP9UPCL/Ujog/1A4Hv9LNR3/SjQc/044IP9OOCD/TTcg/0gyG/9IMhv/SDIb&#10;/0gyHf9HMRz/Qy4Z/0UwG/9CLRr/Qi0a/0ItGv85JxP/OSgW/zorGP84KRb/NiYW/zcnF/83Jxf/&#10;NCQU/zYmFv81JRX/MiUU/zEkFP8xJBT/MSQU/y4iEv8vIxX/KyEV/yshF/8qIBb/KCAV/yggFf8n&#10;HxT/KiIX/yggFf8nHxT/KSEW/yggFf8qIRj/KSIY/ycgFv8lHhT/JyAW/yghF/8oIRf/KCEX/ygh&#10;F/8oIRf/JSEW/yojGf8pIhj/KSIY/ykiGP8oIRf/KyQa/yskGv8oIRf/KSIY/yohGP8rIhn/LSQb&#10;/ywjGv8sIxr/KiEY/ykgF/8rIhn/KyIZ/ysiGf8sIxr/LyYd/ywkGf8rIxj/KyMY/ywkGf8vJRv/&#10;LSMZ/y8lG/8vJRv/LyUb/zAmGv8zJxn/MiYY/zcpHP81KBj/NCcX/zoqG/85KBj/OCcX/zopGf8+&#10;Kxz/Pisc/z4rHP89Khv/Pisc/z8sHf9BLh//Qiwe/z4oGv9AKhz/QCoc/0AqHP89Khv/PSob/zoo&#10;Gv85Jxn/PCoc/zgoG/83Jxr/MyUa/zEjGP8wIxv/LiQb/ywhG/8qIRr/LCMc/yohHP8pIhz/KSEe&#10;/yoiH/8tJSP/LCQi/yokJP8rJyj/Kyov/ywrMf8rLjf/MjY//z5FTf9ES1P/SE9X/05VXf9MU1v/&#10;SVBY/09WXv9XXmT/Vl1j/1RbYf9XX2L/VWBi/1diZP9WZGX/VWNk/1NeYP9WYGL/WmJl/1tgY/9b&#10;W1v/XV1b/15dW/9cW1n/WFRR/1RQTf9TT0z/UUlH/09HRP9OREL/TUJA/0Y7Of9JPjz/Sj89/0g9&#10;O/9GOzn/Qzg2/0I3M/9EOTX/Qjcz/0M4Mv9EOTP/QzYu/0Q3L/9GOTH/Sjwz/0c5MP9DNSz/QTMq&#10;/0M1LP9GNS3/RzYu/0o3MP9KNzD/TTsx/007Mf9MOjD/TDou/007L/9RPjD/UT4v/1I/MP9VPzH/&#10;WD4v/1k/Lv9eQy7/XkMu/11DLP9cQiv/Ykgx/2JIMf9hRS//YkYu/2JGLv9kSDD/aEoy/25QOP9v&#10;UTf/b1E3/2pMMv9mSC7/Z0kv/2pMMv9mSzD/ZUct/2VHL/9nSS//aEgv/2ZGLf9nRy7/aEgv/2ZG&#10;Lf9oSS3/akgt/2tJLv9vTDD/ck8z/3JPMf9zUDL/cU4u/3NQMP93VTL/elY0/3pWNP98WDb/gV07&#10;/4BcOv+AXDr/gVs3/4BaNv+IXTr/h103/4RaNP+EWDP/g1cy/4VZNP+HWzT/hFgx/4VaMP+GWzH/&#10;iFsx/4xfNf+PYjj/jmE3/41gNv+YbD//m3BF/5twRf+dckf/nXJH/5xzR/+fdEn/onVL/5xvRf+W&#10;aT//k2Q6/49gNv+OXzX/lmU8/55tQv+kcUb/oW5D/55rQP+YZzz/jl81/4hbMv+EWjL/gV07/4Fe&#10;Pv97Wjn/d1Y1/25NLv9pSiv/aEkq/2lKK/9qSy//bE0x/2xNMf9sTTH/a0ww/2xNMf9qSy//bk8z&#10;/21PM/9tTzP/bU8z/2tNMf9pTjH/aU4x/2lOMf9pUDL/Zk0v/2ZNL/9qUTP/bVQ2/21UNv9rUjT/&#10;alEz/2lPNP9kSi//Ykgt/2xSN/9sUjf/bFI3/21TOP9rUTb/aE4z/2dNMv9qUDX/blQ5/21SNf9t&#10;UjX/c1g6/21SNP9qUC//aFAu/2lPLv9pTjD/a1Ay/2xRM/9qTzL/Zksw/2dMMf9kSi//Y0ku/2NJ&#10;Lv9eRCn/W0Em/1xCJ/9aPib/WT0l/1s/J/9eQCj/X0Ep/1s/J/9ZPSX/Vzsj/1c7I/9YPCT/WT4j&#10;/1k+I/9ZPiP/WTsh/1o8Iv9cPiT/XD4k/19BJ/9gRSr/Ykcs/1xBJv9XPST/UTcg/000Hv9UOST/&#10;Uzgj/00yIf9GKxr/RikZ/0QnF/9IKxv/TTAg/0otHf9LLyH/Sy8h/0ouIP9FLiD/Ri8h/0guIf9J&#10;LyL/SC4h/0InHP9AJRr/QSYb/z8nG/9BKR3/QSkd/0EpHf9ELCD/RS0h/0QuIf9BKx7/QCoc/0Aq&#10;HP9DLR//RjAi/0cxI/9GMCL/RC4g/0IvIP9ELiD/RjAi/0w3Jv9OOSj/Ujgn/081JP9RNiX/UTQi&#10;/1I2If9UOCP/Vjol/1M3Iv9UOCL/WDkk/1Y3Iv9RMh3/VDUg/1w9KP9aPCT/XT0m/18/KP9fPyj/&#10;Xz8o/109Jv9bOyT/XT0m/14+Jf9fPyb/YUEo/10/Jf9eQCj/XkAo/10/J/9bPSX/Xz8o/2FBKv9e&#10;PiX/Xjwj/148If9iPiT/Yz8l/2ZCKP9fPCD/XTsf/1s8H/9XOBn/VTQT/2xIJv+dcUz/2ah///jF&#10;mP/dp3j/t39Q/6ZtQP+lbEH/pm1C/6dtRf+nbUX/qW9H/6tyR/+ncUX/pnBC/6NtP/+ocEH/qHA/&#10;/6hwP/+lbTr/qnE8/7J2Qv+7f0n/wYZO/8GES/+9gUX/tng7/7p6PP/Dg0X/x4VI/8OBRP/Cfj//&#10;xYFC/8SAQf/EgEH/xYFA/8aCQf/KhkX/0IxL/86NS//NjEr/zo9M/82OS//JiUn/w4ND/79/Qf+/&#10;f0H/wYFD/8SDSf/FhEr/v4FG/76ARf/Agkf/xINJ/8KBR//AfkL/xIJG/8WDR//DgUX/xIJG/8SC&#10;SP/Fg0n/x4VL/8eFS//HhUv/x4VJ/8eGTP/HiUz/x4lM/8iMTv/KkFH/ypBR/8qQUf/NkVP/zpJU&#10;/8yQUv/OkFP/zZFT/82RU//RlVf/1Jha/9OXWf/Sllj/2p5g/9SaW//Umlv/2qBg/9qhXv/eo1//&#10;4aZi/+KnY//fol//4KNg/+GkYf/hpGP/4KNk/92gYf/anV7/251g/9eZXv/TlVr/0pVc/9CTWv/P&#10;kln/y45V/8OITv/IjVP/y5BW/8qPVf/Kj1f/yI9Y/8aNWP/GjVj/x49c/8aRX//IlGL/xZFh/8aT&#10;ZP/QnW7/2KV2/9Ogcf/MmWr/w5Bj/8KNYf/CjWH/wYxi/8CLYf/FkGb/w49o/7uKYv+4h1//xZVt&#10;/82edP/JnHL/y59y/9isf//muov/5rqL/9ywgf/InG3/wpZn/8KWZ//AlmT/upBe/7eOWv8AAQD/&#10;AAEA/wABAP8AAQD/AAEA/1A5Gv9SOiD/Ujog/1I6IP9PNx//SzUd/0s1Hf9MNh7/TDYe/0kzHP9K&#10;NB3/SDIb/0gyHf9GMRz/RS8a/0YxHP9ELxz/RC8c/0ItGv8+LBj/OikX/zorGP84KRb/NycX/zkp&#10;Gf85KRn/NSUV/zUlFf8zIxP/MiUU/zIlFf8yJRX/MSQU/y4iEv8wJBb/LCIW/ywiGP8rIRf/KiAW&#10;/yogFv8qIBb/LSUa/ykhFv8mHhP/KCAV/yggFf8qIhf/KiQY/ykiGP8mHxX/JyAW/yghF/8oIRf/&#10;KSIY/ykiGP8qIxn/KCEX/ykiGP8oIRf/KSIY/yskGv8qIxn/KyQa/ywlG/8rJBr/KyQa/ywjGv8s&#10;Ixr/LCMa/y0kG/8tJBv/LCMa/ysiGf8sIxr/LSQb/ywjGv8sIxr/LCMa/y4kG/8sIhj/LSUa/ywk&#10;Gf8sJBn/LCQZ/zEnHf8xJx3/MCYa/zAmGv8yKBz/NCgY/zYqGv82KRn/NyoZ/zsrG/87Khr/Oyoa&#10;/z0sHP86KRn/Pisc/z8sHf89Khv/Pisc/z4rHP9ALR7/QC0e/0AqHP9CLB7/QSsd/0AqHP8/LB3/&#10;Pisd/z0rHf86KBr/OCYa/zYmGf80Jhn/MiQZ/zEjGP8wIxv/LyUc/y4jHf8qIRr/LSQf/y0kH/8u&#10;JyH/LiYj/ywkIf8vJyT/MCgm/ywmJv8tKSr/LSwx/zEwNv8xND3/NjlC/0FFTv9FSVL/TFBZ/09W&#10;Xv9MU1v/SVBY/09WXP9WXWP/Vl1j/1leYv9XX2L/VmBi/1hiZP9XYmT/V2Jk/1ZhY/9YYmT/W2Vm&#10;/1tjZf9XW1z/WVtY/1pbVv9ZWFT/WFdT/1dTUP9UUUz/UEtH/09HRP9OREL/TUI+/0g9Of9NPzz/&#10;TT88/0o8Of9JOzj/RTc0/0U4Mv9IOzX/SDsz/0g7M/9JOzD/SDot/0g6Lf9JOy7/TDwv/0k5LP9H&#10;Nyr/STks/009MP9OPDD/TTku/0w4Lf9ROzD/WEI3/1U/NP9TPTD/VD4x/1tFN/9dRzn/YEY3/2FH&#10;Nv9jSDP/Y0gz/2RKM/9oSTT/aUsz/2pMNP9tTzf/b1E5/21PN/9vTzj/clI5/29PNv9vTTT/cU80&#10;/3BOM/9wTjP/dVM3/3VTN/9yUDT/cU8z/3FPM/9sTTH/bk8z/3BRNf9wUTX/bUsw/29NMv9xTzP/&#10;cE4y/3BNMf9zUDT/ck8z/3BNL/90TzL/eVIx/3lSMf97VTH/f1k1/4JaN/+HXDn/iF06/4ZbOP+E&#10;WTb/hls4/4ZbOP+IXTr/i188/41hPP+SZT7/jl44/4hYMP+JWTH/iFgw/4lZMf+LWzP/ilsx/4tc&#10;Mv+PXjP/k2I3/5VkOf+XZzn/l2c5/5lpO/+dbkD/onZH/6N3SP+ne0z/p3xP/6Z7Tv+ne07/pHVJ&#10;/51uQv+ZaD3/lmU6/5ZmOP+YZTj/nms+/6ZyQ/+nc0T/o29A/6JuP/+daj//j141/4hbMv+HWzT/&#10;hV87/4JgPf97WDj/dFMy/21MK/9uTS7/bk0u/3BPMP9wTjL/clA1/3FPNP9vTTH/clA0/3JQNP9v&#10;TTH/bU4x/25PMP9xUjP/cVQ0/25RMf9uUTH/a04w/2hNL/9pTjD/aU4x/2pPMf9tUjT/dVo8/3dc&#10;Pv91Wjz/dFk7/3RZPP9tUjX/a1Az/3FWOf9uVTf/blU3/2xTNf9sUzX/bFM1/25VN/9vVDf/clc6&#10;/21SNP9vVDb/dlw7/29VNP9rUTD/aU8u/2dMLv9nTC7/a1Ay/21SNf9mSzD/Ykcs/2RJLv9jSC3/&#10;XkUn/19GKP9cQif/WkAl/1k+I/9ZPSX/XkAo/10/J/9eQCj/X0Ep/1o+Jv9aPib/Wj4m/1o+Jv9Z&#10;PiP/WT4j/1s9I/9bPSP/WDoe/1w+Iv9hQyf/Y0Up/2NFKf9iRCr/XEEm/1g9Iv9RNx7/TDIb/00z&#10;HP9SNyL/VDkk/04zIv9JLBr/TC8d/0wvHf9PMiD/TzIg/0wvHf9RNCT/Sy8h/0ouIP9HLSD/SS8i&#10;/0guIf9GKyD/RSof/z4jGP8+Ixj/QSkd/z8nG/9BKR3/Qysf/0QsIP9FLSH/RS0h/0QuIf9FLyH/&#10;Qy0f/0IsHv9ELiD/RzEj/0UvIf9CLB7/Qy0f/0AqHP9BKx3/RjEg/0w3Jv9SOCf/VTsq/1Q5KP9S&#10;Nyb/VDcl/1Q4I/9WOiX/WT0o/1g5Jf9XOCT/Wjsn/1g5Jf9VNiH/Vjci/1k5JP9XNyL/VDQf/1Mz&#10;Hv9bOyb/XDwn/1w8Jf9bOyT/XDwl/109Jv9dPSb/XT8n/10/J/9dPyf/Wz0l/1o8JP9aPCT/Xj4n&#10;/18/KP9gQCn/Xz8m/2E/Jv9iQCX/ZEAm/2ZCKP9iPiT/YT8k/2NBJv9fPSH/VjUW/1c0FP9vRyP/&#10;pXVP/+SwiP/3wZP/0Zts/7F4S/+kaz7/p25D/6ZtQv+nbkP/pG5C/6JsQP+ibD7/pm1A/6FrPf+i&#10;bD7/p3FC/6lzRP+kbz3/p3I+/611Qv+2fUj/vINM/7+DTf+9gkj/uXtA/7p8Qf/AgEL/wH5B/8SC&#10;Rf/Hg0b/x4NE/8OCQv/FhET/xoVF/8aFRf/KiUn/yolJ/82MTP/Li0v/yYlJ/8iISP/FhUX/xoZI&#10;/8GBQ/+/fkT/woFH/8KBSf/Eg0v/w4JK/8OFTP/FhEz/xINJ/8KBR//CgET/xYNH/8aESP/Egkb/&#10;woBE/8SCSP/HhUv/yohO/8mGT//HhUv/xYRM/8aFS//HiU7/xopM/8SISv/Gikz/zJBS/8qOUP/M&#10;kFL/zpBT/82PUv/LjVL/zpBV/9CSVf/RlVn/0pZa/86SVv/RlVn/151e/9WbXP/WnF3/3KJi/96j&#10;Yf/eo1//3aJe/+CjYP/fol//3qFe/92gXf/cn17/2p1e/9aZWv/TlVj/1phd/86QV//Oj1n/zI9Z&#10;/8qNV//Kjlj/yo5Y/8KGUP/ChlD/xotT/8WJU//IjFb/xItW/8CHUv/FjVr/xo5b/8KNW//Ej13/&#10;xpJi/8mWZ//Rnm//1qN0/9Kfcv/LmGv/xJFm/8GOY//BjGL/wIth/8CKZP/Dj2j/w49o/76NZf+8&#10;imX/xZVv/8mcc//KnXT/yJ1y/9Spfv/it4z/57yP/+C1iP/PpHf/wpho/72TY/++lGL/t41b/7WM&#10;WP8AAQD/AAEA/wABAP8AAQD/AAEA/1M+I/9RPCH/Ujog/1E5H/9PNx//TjYe/0w0HP9NNB7/TjUf&#10;/0kzHP9HMRr/SDId/0kzHv9GMRz/RC8a/0QvGv9ELxz/Qy4b/0EsGf8+LBj/OyoY/zwrGf86KRf/&#10;OSgW/zkpGf82Jhb/NycX/zYmFv8yJRT/MiUU/zMmFv8yJRX/MSQU/y4iEv8wJBb/LyMV/ywiGP8s&#10;Ihj/KiAW/yogFv8pIRb/LCQZ/yoiF/8sJBn/KyMY/yggFf8pIRb/KiQY/ykiGP8oIRf/KCEX/ygh&#10;F/8oIRf/KSIY/ykiGP8pIhj/KCEX/yghF/8oIRf/KCEX/yojGf8rJBr/KSIY/ykiGP8rJBr/KyQa&#10;/yskGv8rIhn/KyIZ/ywjGv8sIxr/LCMa/ysiGf8rIhn/LCMa/y8mHf8vJh3/LSQb/y8lHP8wJhz/&#10;LyUb/y8lG/8vJRv/LyUb/zIoHP8yKBz/Nioc/zYqHP81KRn/Nioa/zcqGv82KRn/Oysb/zsrG/89&#10;LBz/Oyoa/z0sHP87Khr/PSwc/z8uHv8/LB3/Pywd/z4rHP8/Lh7/Pywd/z8sHf9ALR7/Pywd/z4r&#10;HP89LBz/Oyoa/zooGv85Jxn/NiYZ/zcnGv81Jxz/MiQZ/zEkHP8yJR3/MCUf/ywjHP8uJSD/Lygi&#10;/y4nIf8vJyT/MCgl/zEpJ/8uKSb/Ligo/zErK/8xLS7/MS80/zIxN/84Nz3/Pj1D/0VFTf9KSlL/&#10;TVBX/1NWXf9OU1n/TVJY/1FWWv9WW1//WF1h/1ldYP9ZXWD/WV5h/1dfYf9aYmT/XGRm/1xlZP9Z&#10;YmH/WmBe/1xiYP9aW1b/WllU/1pXUv9YVVD/WFVQ/1hTTf9VUEr/VU5G/1VKRP9TSUD/VEc//1RG&#10;O/9URjv/U0U6/1NFOP9TRTj/VUU4/1RENf9VQzX/WEY4/1hHN/9YRTb/XEk6/11KOf9dSjn/YE08&#10;/2FMO/9iSzn/Xkc1/19FNP9fRTT/ZEk4/2VKOf9kSTj/YEU0/2NIN/9jSDf/Y0cy/2tMN/9vUDv/&#10;bU02/29POP9yUDf/clA1/3NRNv91Ujb/d1Q4/3hVOf93Ujf/eFM2/3pVOP99Vjn/fFMz/3xTM/98&#10;UzP/eVEu/39XNP+BWTb/gFg1/39XNP9/VzT/f1c0/3xWMv97VTH/fFYy/3hUNP91UTH/d1Mz/3lV&#10;Nf98VjL/e1Ux/35WM/+BWTb/h1o5/4hbOv+HWTf/iFo4/4taOf+MXDj/kGA8/5JgO/+SYDv/kmA7&#10;/5JgO/+VYz7/lmQ//5VjPv+VZDz/lWQ8/5NiOv+TXzf/kFw0/5BdMv+SXTH/j1ou/5JdMf+UYDH/&#10;mGQ1/5pmN/+bZzj/n2k6/6NtPv+nb0D/qXFA/611RP+zfkz/tYJN/7eET/+1g1D/r31K/6t4Sf+l&#10;ckP/oW09/59rO/+ibD3/pW9A/6l0Qv+qdUP/rHdF/6t1Rv+kcED/nWo9/5pnOv+UYzj/j2A2/41i&#10;OP+IXjb/fVcz/3ZUL/9xTyz/akgl/2tIKP9uSyv/cU4w/3FOMP9xTjD/cU4y/3NQNP9xUDH/dVI0&#10;/3BPMP9uTS7/dlU0/3VUM/90VjT/dFY0/25PMP9vUjL/cVQ0/3BTM/9vUjL/cFMz/3VYOP90Vzf/&#10;eFs7/3lcPP91WDj/eFs9/3hbPf9xVjj/cFU3/29UNv9uUzX/blM1/2xRM/9uUTH/cVQ0/3NWNv9z&#10;Vjb/dVg4/3BTM/9zVjb/d1o6/29SMv9wUzP/bVMy/2ZLLf9mSy3/a1Az/2xRNv9kSS7/Ykcs/2NI&#10;Lf9jSC3/XEEm/15DJv9dQif/XEEm/10/Jf9fQSf/X0Ep/10/J/9dPyf/XT8n/1s9Jf9ZPSX/Wz8n&#10;/1xBJv9dPyX/Wjwi/1w+JP9fQSf/X0En/19BJ/9iRCr/ZEYs/2BCKP9dPyX/WT0l/1M3H/9MMBr/&#10;SzEa/08zHv9QNSD/UjYh/08zHv9NMRz/UjUj/1Q3Jf9VOCb/UTQi/1Q3Jf9TNiT/Sy4e/0ksHP9E&#10;Kh3/QSca/0IoG/9DKB3/RSof/z8kGf8/Jxv/Qioe/0IqHv9CKh7/Qiwf/0QuIf9ELiH/Qysf/0Is&#10;H/9IMSP/Ri8h/0MsHv9GMCL/SDIk/0o0Jv9HMSP/RC4g/0ErHf9CKx3/SC4f/040Jf9SOCf/Vzwr&#10;/1Y7Kv9WOiX/WDwn/1s8KP9aOyf/XD0p/1s8KP9YOSX/XD0p/1w9Kf9aOSb/WDck/1g3JP9YNyT/&#10;VjUi/1MzHv9XNyL/WTkk/1k5JP9bOyb/Wzsm/1k5Iv9aOiX/Wzsk/1k5JP9aOiX/Wzwn/1w9KP9c&#10;PCf/XT0o/109Jv9dPSb/Xj4n/2BAJ/9fPST/YkAn/2E/Jv9gPiX/Xjwj/2A+Jf9fQCT/WTod/1M0&#10;Ff9QMg7/WzkW/4heOP/ks4r//cqf/+Crf/+3glb/nmk9/55pPf+ibUH/o21B/6JsPv+haz3/pG5A&#10;/6RuQP+kbkD/oWxA/6FsQP+fbD//om4//6NvP/+nckD/r3dE/7B3Qv+wdED/rnE6/61uOP+ucDf/&#10;snE5/7p5Qf+8e0H/wH9F/8B/R/+8e0H/unxB/71/RP/Agkf/wYNG/7l7Pv+3eTz/s3U4/7d5PP+6&#10;fkD/vH5D/71/RP+7fUT/uHpB/7p5Qf++f0n/vH1H/7l6RP+5e0L/u31E/79+Rv/Eg0v/wH9F/8GA&#10;Rv/Bg0j/v4FI/7+BSP+/gUj/v4FI/8OETv/DhUz/woVM/8WIT//EiU//xIlN/8SJTf/Ch0v/wIVJ&#10;/8SITP/Hi0//yY1R/8+RVv/MkFT/zJBU/8mNUf/Pk1f/0ZVZ/8+UWP/PlFj/0ZZa/9OZWv/Vm1z/&#10;2Jxd/9meXP/doF3/3qFe/+KlYv/go2D/3J9c/9ueXf/Ym1z/1JZZ/9CSVf/Pk1f/z5JZ/8iLVf/J&#10;i1j/xYtZ/8WLW//Eilr/xY1c/7+HVv+8hFP/vYVU/7+FU/+9hVT/wIhX/72FVP/AiFf/wYtc/8GL&#10;XP/Cjl7/vote/7+MX//HlGf/06Bz/9Cdcv/Jlmv/xpJq/8WRaf/BjWb/v45m/76NZf+9i2b/vIpl&#10;/7yKZf+5iWP/tIdg/7+Sa/+/k2z/vZFq/8CWbP/KoHb/1Kt//9yxhv/Wq37/yZ5x/72TY/++lGT/&#10;uY9f/7KIVv8AAQD/AAEA/wABAP8AAQD/AAEA/1VAJf9TPiP/VDwi/1I6IP9QOCD/Tzcf/083H/9P&#10;Nx//Tjgg/0s1Hv9IMhv/STMe/0w2If9GMRz/RC8a/0QvGv9ELxz/Qy4b/0MuG/9CLRr/PSsX/zwr&#10;Gf87Khj/OyoY/zopGf83Jhb/OCgY/zcnF/8yJRT/MiUU/zEkFP8zJhb/MiUV/zElFf8xJRf/LyMV&#10;/zAkFv8tIxn/KyEX/ywiGP8sIhj/KiIX/ykhFv8rIxj/KiIX/ykhFv8pIRb/KiQY/yokGP8oIRf/&#10;KCEX/ykiGP8pIhj/KSIY/ykiGP8oIRf/KCEX/yghF/8oIRf/KCEX/yojGf8tJhz/KiMZ/ykiGP8r&#10;Ihn/KyQa/ywjGv8rIhn/LCMa/ywjGv8tJBv/LyYd/ywjGv8qIRj/LCMa/y0kG/8tJBv/LSQb/y0j&#10;Gf8xJx3/MCYc/y8lG/8xJRf/NCga/zYqHP80KBr/Nioa/zYqGv81KRn/OCsb/zgrG/85KRr/Oioa&#10;/zsrG/89LBz/PSwc/zsqGv86KRn/PSwc/z8uHv8+LR3/Py4e/z4tHf8+LR3/Pywd/0AtHv9ALR7/&#10;Pisc/z0qG/89LBz/PSwc/zooGv84KBn/NiYZ/zcnGv81Jxz/MyUa/zIlHf8zJh7/MSYg/y4lHv8v&#10;JiH/MSgj/zApI/8yKif/Myso/zMrKf8xLCn/MSwp/zQuLv80MDH/NDI1/zc1Ov86OD3/QT9E/0lI&#10;Tv9NTFH/UlFX/1hYYP9QU1j/TlNX/1BTWP9VWF3/V1te/1hcX/9XW17/V1te/1ddXf9gZmb/ZGpq&#10;/2JoaP9bYV//XGFd/19kYP9cXFT/XVpT/2BbVf9iW1P/XldP/1xVTf9aUUj/WU9F/1xQRP9dT0L/&#10;XEw//1xMPf9fTj7/X04+/15NPf9fTDv/X0w7/2BNPP9iTTz/Zk89/2hRP/9nTTz/Z046/2lQPP9o&#10;Tzv/aE85/2tROv9rUTr/aU84/2hMNv9nSzX/bE04/2xNOP9mRzL/ZUYx/25QOP9wUDn/bk43/3NR&#10;OP92Ujr/d1M5/3hUOv97Vjv/elU4/3lUN/+AWTj/glk5/4FYOP+AWDX/gFg1/4VYN/+EVzb/hFY0&#10;/4RWNP+DVTP/hFMy/4taOf+MXDj/jFw4/4xcOP+HVzP/h1k1/4lbN/+IWjj/hVk2/4NXNP+DVzT/&#10;hFk2/4VZNv+GWjf/iFo4/41fO/+QYDz/kGA8/49dOv+OXDn/jlw3/49bNv+TXzr/mGQ9/5hiPP+V&#10;Xzn/mGI8/5pkPv+cZz3/mmU7/5xnPf+ZZDr/mWQ6/5hjOf+WYDT/lmA0/5ReMv+TXS//mF8y/5xj&#10;Nv+aYjP/n2c4/6BoOf+haTr/pGw7/6tzQv+vdUX/sHZG/7Z8Sv+9hE//voVQ/7qFT/+3gk7/rXhE&#10;/6p1Qf+kbz3/omo5/6NrPP+mbj3/qnJB/693Rv+vd0b/rHdF/6p1Q/+ibj7/nGk8/5hoOv+VZjr/&#10;j2I4/4xhN/+EWjL/b0kl/2lHIv9rSSb/a0km/2xJKf9wTS3/ck8v/3JPMf9xTjD/c1Ay/3RRM/9z&#10;UDL/d1Q0/3RRMf9yTy//eFYz/3VUMf94VzT/c1Ux/29RL/9wUjD/cVQ0/3NWNv90VTb/dFU2/3ZX&#10;OP9zVDX/clM0/3dYOf90VTb/eVw8/3hbO/94Wzv/dVs6/25UM/9uVDP/cFMz/25RMf9uTzD/clM0&#10;/3NVM/9zVTP/dVc1/3RWNP91VzX/eFo4/3BSMP9xUjP/b1Iy/2lMLP9qTS//bFE0/2xRNv9lSi//&#10;ZEku/2NILf9jSCv/W0Aj/15DJv9dQiX/YUMp/2FDKf9fQSf/X0En/1o8JP9bPSX/WDwk/1c7I/9Z&#10;PSX/Wz8n/15CKv9gQir/Wjwi/1w+JP9fQSf/YUMp/2JEKv9jRSv/ZEYs/10/Jf9ZOyP/Vzsj/1M3&#10;H/9NMRv/TjIc/1A0H/9RNSD/UDQf/08zHv9PMx7/Uzci/1c7Jv9YPCf/VTgm/1I1I/9OMR//Si0d&#10;/0grG/9ILB7/QycZ/0MnGf9CKBv/RSof/0EmG/9CJxz/QSkd/0IqHv9BKx7/QSse/0QuIf9ELiH/&#10;QSse/0IqHv9KMyX/TDUn/0YvIf9IMSP/SDIk/0o0Jv9LNSf/SDIk/0UuIP9GLB3/Riwd/040Jf9R&#10;NiX/VTop/1U6Kf9VOCb/WDwn/14/K/9cPSn/XD0p/1w9Kf9bPCj/XT4q/149Kv9cOyj/WDck/1o5&#10;Jv9bOyb/XT0o/1k5JP9VNCH/WTkk/1k5JP9cPCf/WTkk/1c3Iv9ZOST/Vzci/1c3Iv9XNyL/WTkk&#10;/1s8J/9dPSj/XT0o/109KP9cPCX/XT0m/14+J/9bOyL/XT0k/189JP9dOyL/Wzkg/2A+Jf9hPyb/&#10;XTsg/1s8H/9VNhf/VDMS/2E/HP+xhF3/9sWc//zJnv/RnnP/oWxA/5plOf+hbED/pG5A/6JsPv+i&#10;bED/o21B/6VvQ/+lb0P/om1B/6FuQ/+hbkP/pHFE/6dzRP+rdUb/sHtJ/7F5Rv+wdED/sHQ+/69y&#10;O/+ucTr/snM9/7JzPf+zdD7/tXZA/7Z3Qf+1eEH/t3pB/7Z5QP+6fUT/vYFF/7l+Qv+2fD3/r3U2&#10;/7R6O/+6f0P/u39D/7l8Q/+4e0L/uXtC/7p7Rf++f0n/u3xG/7p7Rf+6e0X/uXpE/7t8Rv+8fkX/&#10;voBH/7+BRv+/gUb/v4FI/8CCSf+/gUj/voFK/8CDTP/BhE3/wYZM/8OITv/EiU//xIlP/8OITv/B&#10;hkz/wIVJ/8SJTf/Hi0//yIxQ/86SVv/Lj1P/zJBU/8qOUv/Kj1P/zZJW/9CVWf/QlVn/0phZ/9Sa&#10;W//WnF3/1Zla/9aZWP/cn1z/4KNg/+KlYv/eoWD/2Jta/9ibXP/TlVj/zpJU/8qNVP/LjlX/yYxW&#10;/8SGU//Dh1X/wYdZ/8GGWv/Ah1r/wYhb/7yDVv+4f1L/uYFS/7qAUv+6f1P/uYBT/7mAU/+5gFP/&#10;v4lb/8KMXv/Cjl//wo5f/8OPYP/Hk2T/0Zxw/8+abv/IlGz/x5Nr/8eTa//Aj2f/voxn/76MZ/++&#10;jGf/uIZh/7mHYv+8jGj/uIpm/7mLZ/+5jWj/uo5n/7qQaP/Alm7/yJ50/82keP/Sp3z/zaJ3/8CV&#10;aP+9kmX/uY9f/7KIWP8AAQD/AAEA/wABAP8AAQD/AAEA/1VAJf9SPSL/VDwi/1E5H/9ROR//Ujoi&#10;/1A4IP9PNx//Tjgg/0w2H/9KNB3/STMe/0s1IP9FMBv/RC8a/0UwG/9FMBv/RC8a/0QvHP9DLhv/&#10;QSwZ/z4pFv87KBf/OyoY/zsqGP85KBj/OCgY/zgoGP80Jxb/NSgX/zIlFf8yJRX/MSQU/zElF/8w&#10;JBb/MCQW/zImGP8yJhj/LSMZ/y0jGf8sJBn/KiIX/yoiF/8rIxj/KyMY/yoiF/8pIRb/KyIZ/ysi&#10;Gf8qIRj/KSIY/yghF/8pIhj/KSIY/yghF/8oIRf/KSIY/ykiGP8qIxn/KSIY/yskGv8vJh3/LCMa&#10;/yohGP8sIxr/LSQb/ywjGv8sIxr/LSQb/ywjGv8tJBv/MCce/y0kG/8sIxr/LSQb/ywjGv8sIxr/&#10;LCQZ/y0jGf8xJx3/Mycb/zImGP8yJhj/NSkb/zYqHP80KBr/Nyoa/zYpGf83Khr/OSwc/zoqG/85&#10;KRn/Oyoa/z4tHf9BLh//QS4f/z4rHP86KRn/Pi0d/z8uHv8+LR3/QC8f/z8uHv8+LR3/QC0e/0At&#10;Hv8/LB3/PSob/z0qG/87Khr/PSwc/zkpGv84KBn/NSUY/zYmGf83Jhz/NSce/zQnH/81KCD/Mich&#10;/zAlH/8wJyL/Mikk/zEpJv80LCn/NS0q/zMrKf81LSv/NC8s/zkwMf83MTH/Ozc4/zw3O/89ODz/&#10;QD5D/0lHTP9PTVL/VFJX/1pZXv9VVlv/U1RY/1JTV/9VVlr/Vlpd/1hZXf9UWFv/V1tc/19hYP9k&#10;aGf/amxp/2prZv9oaWP/ampi/2xpYv9nY1r/aWBX/2deVf9nXVP/aV1R/2hcTv9mWEv/Z1dH/2lY&#10;SP9pWEb/Z1RD/2xVQ/9uV0X/bFZB/21UQP9vVT7/bVM8/21TPP9vVT7/cVU//3NXQf9xVT//blI6&#10;/3BUPP9vUzv/cFU6/3RWPP90Vjz/c1M6/3FROP9zUTj/clA3/3BONf9tSzL/bUsy/3FPNv90UDb/&#10;dVI2/3hTOP96VTj/f1g7/39YN/+AVzf/gVg4/39XNP+IXDn/iVs5/4lbOf+KXDr/jFs6/41cO/+N&#10;XTn/jFo3/4xaNf+NWzb/jlo1/5JeOf+SXjn/kFw3/5NfOP+RXTb/j1s0/5FdNv+PXTj/jlw3/4xc&#10;Nv+OXjr/jl46/5BgPP+QYDr/kF45/5NiOv+XYzz/lWE6/5ReOP+WYDr/lmA6/5VfOf+XYTv/nGU8&#10;/5pjOv+XYDf/m2Q7/5xlPP+cZjr/mmQ4/55oPP+eaDz/nWc7/51kOf+dZDn/nWQ5/5phNP+YXzL/&#10;nWI2/59lN/+fZTf/oGY2/6BmNv+jaTn/qW8//7N5R/+5fUv/vH5L/8GDUP/AhE7/voJM/7uCTf+3&#10;fkn/rnVA/6tzQP+pcT7/pW08/6ZuPf+pcUD/rHRB/611Qv+tdUL/q3ZC/6dyPv+dazj/mGg4/5Jj&#10;Nf+PYzb/iV4z/4FXLf93UCf/aEYh/2dFIv9sSif/bUso/25MKf9wTS3/ck8v/3JPL/9yTy//dFEx&#10;/3ZTM/91UjL/d1Uy/3VTMP90Ui//eFYz/3lXNP92VTL/c1Iv/3BSLv9zVTP/dVc1/3VXNf92Vzj/&#10;dVc1/3VXNf9xUjP/bU8t/3VXNf9zVDX/els8/3laO/95XDz/eVw8/3RXN/92WTn/e1w9/3hZOv9v&#10;US//b1Ev/3BSMP9zVTP/dFY0/3dWNf93VjX/eVg3/3dWNf92VTT/clM0/21OL/9vUjT/clQ4/3BS&#10;Nv9oTTD/ZUot/2RJLP9kSSz/XEEk/15DJv9hQyf/YkQq/2BCKP9cPiT/XD4k/1k9Jf9YPCT/Vjoi&#10;/1k9Jf9bPyf/XkIq/15CKv9gQir/Wjwi/1w+JP9hQSj/YkIp/2JEKv9hQyn/X0Ep/1c5If9UNh7/&#10;Uzch/1I2IP9PMx3/UTUf/1I2If9RNSD/TzMe/1A0Hv9SNiD/VDgi/1c7Jf9YPCf/VTgm/0wvHf9H&#10;Khj/SCsb/0crHf9ILB7/RSkb/0MnGf9CKBv/RSof/0UqH/9FKh//RCwg/0QsIP9CKh7/Qysf/0Qu&#10;If9CLB7/Qywe/0UuIP9JMiT/SzQm/0gxI/9GLyH/STIk/0gyJP9MNyb/TjQl/0wyI/9MMiP/SS8g&#10;/0wwIv9NMiH/UDUk/1E2Jf9SNSP/UzYk/1o7Kf9bPCr/Xj8t/14/K/9ePy3/XT4q/14/K/9dPCn/&#10;XDso/109KP9dPSj/XDwn/1k5JP9UMyD/Wzsm/1s7Jv9dPSj/Vzci/1U1IP9ZOST/WTkk/1c3Iv9X&#10;NyL/WTkk/1k5JP9WNiH/Wjol/1o6Jf9XNyL/Vzcg/1c3IP9ZOSL/XT0m/14+Jf9eOyX/XDkj/2A+&#10;Jf9gPiX/Xz0k/19AJP9aOx7/VTYX/1QzEv95Tiv/uYxl//HAl//uu5D/uYVW/6NvQP+faj7/o21B&#10;/6JsQP+jbUH/o21B/6RvQ/+kb0X/oW1F/6FtRf+fbkX/o3BF/6JvRP+kcEH/p3FC/6dyQP+pcT7/&#10;sHRA/7B0Pv+tcTv/rXA6/6ptN/+tcDr/s3ZA/7N2QP+xdT//sHU9/690PP+xdj7/tHxB/7iARf+2&#10;fkH/sHg7/7J6Pf+1fUL/tXpA/7R5P/+2e0P/uHtE/7l8Rf+7fkf/u3xH/7p7Rv+7fEf/u3xH/7t+&#10;R/+5fEX/voFI/8CDSv+/gkn/v4JJ/72AR/+8f0b/vYBJ/8CDTP/AhUv/wYZM/8CFS//AhUv/wYZM&#10;/8GGTP/Ch03/wodN/8eMUv/EiU//xolQ/8yPVv/Ii1L/yY1R/8iNU//HjFD/yY5S/8+UWP/SmFn/&#10;1Jha/9WZW//Xm1z/1plY/9aZWP/bnlv/4qNe/9+gXf/am1j/1ZVV/9OWV//PkVb/yYxT/8aJUv/G&#10;iVP/wYNQ/8CEUv/Ag1b/vIFV/7uAVv+9hFn/vINY/7V8Uf+2fVL/uH9U/72CWP+4fVP/uH1V/7h/&#10;VP+6gVb/vYdb/76IXP++iV3/w45i/8KNYf/CjWH/zJdr/86Zb//JlGr/yJRt/8iUbf/Aj2f/v41o&#10;/72LZv+9i2b/uYdi/7yKZf+/j2v/vo5q/7mJZf+6jGj/vpBs/7iMZf+7j2j/wZVu/8OYbv/JnnP/&#10;yZ5z/8KXbP+8kWb/tote/7KHWv8AAQD/AAEA/wABAP8AAQD/AAEA/1hBIv9SPSL/VT0j/1E5H/9S&#10;OiD/Uzsj/1A4IP9ONh7/TDYe/0w2H/9KNB3/SDId/0gzHv9GMRz/RTAb/0UwG/9FMBv/RC8a/0Uw&#10;Hf9DLhv/QCsY/0ArGP89KBX/Pywb/z4rGv86KRf/OCcX/zcnF/83Jxf/NikY/zQnF/8yJRX/MiUV&#10;/zImFv8wJBb/MCQW/zImGP8yJhj/LSMX/y0jGf8sJBn/KiIX/yoiF/8rIxj/KyMY/yoiF/8qIhf/&#10;KyIZ/ywjGv8qIRj/KyIZ/yghF/8pIhj/KSIY/yghF/8oIRf/KiMZ/yskGv8rJBr/KyIZ/ywjGv8s&#10;Ixr/LCMa/ysiGf8sIxr/LCMa/y0kG/8tJBv/LSQb/ywjGv8sIxr/LSYc/ywlG/8vJh3/LyYd/y0l&#10;Gv8tJRr/LSUa/y8lG/8xJx3/MycZ/zMnGf81Jxr/Nigb/zYoG/81KBj/Nyoa/zYpGf84Kxv/PCwc&#10;/zoqGv85KBj/OikZ/z8sHf9CLyD/Qi8g/z4rHP89Khv/QC0e/z8sHf8+LR3/QC8f/z8uHv9ALR7/&#10;QS4f/0AtHv8/LB3/Pisc/z0sHP87Khr/PSwc/zooGv84KBn/NiYZ/zcmHP83Jhz/NSce/zUnHv81&#10;KCD/Mygi/zMoIv80KSX/NCsm/zMqJf83LSv/OjAu/zUtK/82Liz/OTEv/zszMf89NDX/QTg5/0E7&#10;Pf9BOz//RD9D/0xHS/9PTVD/VFJV/1lXWv9ZWVv/VFRW/1JSVP9UVFb/VVZa/1dZWP9YWln/YmJg&#10;/2loZP9sa2b/bm1o/3FuZ/9vbGX/cm5l/3JrYf9zaV//dWlb/3NmVv9zY1T/dWRU/3RjU/90YVD/&#10;dV9K/3deSv95X0j/eV9G/3thSP99Ykf/f2FH/3tdQ/96Wz//els//31bQP9+XEH/f11E/35cQ/99&#10;W0L/d1g8/3ZXO/94WT3/e1k+/3tZPf97WDz/e1g8/3tXPf97Vjz/elU7/3RPNf9zTjT/dVA1/3VQ&#10;Nf94UTT/fFMz/39WNv+FWDf/hlk4/4VZNv+JWzn/jF48/4xcOP+RYT3/kV86/5FfOv+VYTz/lGA7&#10;/5RgO/+UYDv/klw2/5NdN/+WYTf/mGE4/5xlPP+aYzr/mV83/5thOf+bYTn/l101/5dgN/+WXzb/&#10;lWA2/5ZiO/+YZD3/lmU9/5llPv+XYzz/l2M7/5lkOv+cZTz/m2Q7/5ljN/+eZTr/n2Y7/55kPP+e&#10;ZDz/nmU6/51kOf+eZTr/oGU5/6BlOf+eZTj/n2Y5/6BnOv+gZzr/oGc6/59kOP+hZjr/oGU5/6Bl&#10;Of+fZDj/omU4/6NmOf+iZTb/o2Y3/6NmN/+nazn/rnJA/7d7Sf+9f0z/woRR/8OGUP++gUv/u39J&#10;/7p+SP+3e0X/r3M//65yPv+sckD/qHA9/6lxQP+rc0D/q3NA/6pyP/+sdEH/p3I+/6JtOf+aaDX/&#10;lWU1/4xgMf+GWzD/eU8l/3VOJf9uSCP/aUci/2tJJv9uTCn/cU8s/29NKv9wTS3/ck8v/3JPL/9z&#10;UDD/dVIy/3dVMv95VzT/elg1/3hWM/94VjP/gV86/4JgPf94VjP/cU8s/3VUMf92WDb/eFo4/3dZ&#10;N/92WDb/dVc1/3NVM/9xUjP/a00r/3NUNf9zVDX/eFk6/3laO/94Wzv/eFs7/3hZOv95Wjv/f2BB&#10;/3xdPv91VDP/clEw/3NSMf92VTT/d1Y1/3dWNf95Vjb/e1g4/3tYOP96Vzf/dlU0/29QMf9yUzT/&#10;cFM1/2xOMv9qTDD/Z0wv/2dJLf9lSi3/XkMm/15DJv9eQyb/XkMo/1xBJv9ZPiP/Wj8k/1o+Jv9Z&#10;PSX/WDwk/1s/J/9cQCj/XkIq/19DK/9iRCz/XT8n/15AKP9jQyr/YkIr/19BKf9bPSX/Wjwk/1Iz&#10;Hv9RMh3/UjYg/1I2IP9RNR//Uzch/1I2If9RNR//TTEb/1A0Hv9VOSP/Vjok/1c7Jf9WOiX/VDcl&#10;/0cqGP9FKBj/RikZ/0crHf9ILB7/Rioc/0UpG/9DJxn/Risg/0gtIv9HLCH/RS0h/0QsIP9BKR3/&#10;RCwg/0QuIP9CLB7/RS4g/0gxI/9IMSP/STIk/0gxI/9JMiT/TDIj/00zJP9QNif/TzUm/081Jv9S&#10;Nij/TzMl/0ouIP9ILRz/Sy8h/00xI/9QNCb/UTQi/1M2JP9YOSf/XT4s/14/Lf9dPiz/XT4q/14/&#10;K/9dPir/Xj0q/18/Kv9fPyr/Xj4p/1s7Jv9ZOST/XT0o/109KP9dPSj/Vzci/1Y2If9bOyb/WTkk&#10;/1c3Iv9ZOST/Wzsm/1U1IP9SMh3/Vzci/1k5JP9WNiH/VDQf/1Q0H/9aOiX/XT0o/14+J/9gPSf/&#10;Xzwm/2A9J/9gPSf/Xz8o/2BAJ/9ePiX/Wzwg/1Y3Gv9UMg//ek4r/8GRa//yvpb/36p+/7eBU/+i&#10;bD7/omxA/6NtQf+kbUT/om1D/6NuRP+jbkT/oW1F/6BsRP+fbkX/n25F/55rQP+fazz/n2s7/6Nu&#10;PP+ocD//rHM+/651QP+qcTz/pm04/6RrNv+obzr/r3ZB/692Qf+tdD//qnE8/6tyO/+rcjv/sXlA&#10;/7R9RP+0fUT/s31B/7N7Qv+ze0L/sXlA/7B4P/+yekH/tntD/7d7Rf+5fEb/uHtF/7h7Rf+7fkj/&#10;un1H/7p9R/+2e0P/vIFH/76DSf++g0n/v4RM/7uASP+7gEj/vYJK/7+ETP/AhUv/wIVL/7+ESv+/&#10;hEr/wIVL/8GGTP/DiE7/wodN/8WKUP/DiE7/w4hO/8mOVP/EiU//x4xS/8qPU//JjlL/xoxN/82T&#10;VP/Sllj/05dY/9SYWf/Wmlv/15pZ/9qdXP/cnVj/3Z5b/9maV//Xl1f/0JBQ/82PUv/IilH/wYRN&#10;/72ASv/Agk//vIBO/72AU/+7flL/tntR/7R6Uv+6gFj/tnxU/7N5Uf+2fFT/t3xU/7h9Vf+1eVT/&#10;tXlU/7Z8VP+7gVn/uIFY/7qDWv+9hl3/wYxi/7+KYP+/imD/yJNp/82Ybv/KlWv/yZVu/8aSa/++&#10;jGf/vYtm/72LZv+9i2b/vYtm/7+NaP/Bj2r/uopm/7eHY/+9jWn/wZFt/7uNaf+5i2f/uIxn/7mN&#10;Zv+/lGr/w5hu/8GWa/+8kWb/tYpf/7KJW/8AAQD/AAEA/wABAP8AAQD/AAEA/1dAIf9WPyD/VkEk&#10;/1Y+JP9UPCL/VDwi/1Q8JP9TOyP/Tjgg/0s1Hv9MNh//STMc/0kzHP9KNB3/SDId/0YwG/9HMRz/&#10;RC4Z/0QuGf9GLx3/RS4c/0IrGf9BKhj/Qi0a/0ArGP85JhX/OSgY/zgoGP84KBj/NikY/zUoF/81&#10;KBf/NCcX/zQnF/81KBj/NCcX/zEkFP8xJBT/MCQW/zAkFv8tIxf/KyEV/ykhFv8qIhf/LCQZ/ysj&#10;GP8qIhf/KyIZ/ysiGf8rIhn/KyIZ/yohGP8qIRj/KyIZ/ykgF/8pIhj/KyIZ/ywjGv8tJBv/LCMa&#10;/ysiGf8rIhn/LCMa/ywjGv8rIhn/KiEY/y0kG/8vJh3/LSQb/ykiGP8rJBr/KyQa/ywlG/8tJhz/&#10;MSke/zEpHv8xJx3/MScd/zEnHf80KBr/NCYZ/zUnGv84KBn/NycY/zcnGP82Jhf/NycX/zkoGP85&#10;KBj/PSwc/zopGf88KRr/Piga/0AqHP9DLh3/Qi0c/0ArGv9AKxr/Qy0f/z8sHf8+Kxz/Pywd/z0q&#10;G/8/LB3/QC0c/0AtHP9BLh3/QC0e/z4rHP87Khr/PSsd/zoqG/85KRz/Oiod/zkoHv83Jhz/Nigf&#10;/zwuJf86LSX/OCsl/zcsJv85Lij/OC8q/zcuKf86MC7/Niwq/zwyMP8+NDL/PjQz/z0zMf89MzL/&#10;RDo5/0c9Pv9FPD3/SEJE/0xISf9OSkv/UU9Q/1RSU/9UUlP/VFJT/1NSUP9VVFL/XVxa/2NfXP9o&#10;ZGH/dG9p/3Zxa/92cmn/dHBl/3BsYf9zbWH/dGxh/3RqXv92Zlb/eWhW/39sW/+DbVj/hWxY/4Zs&#10;Vf+IbFT/imxS/4tsT/+Ka07/imlK/41qSv+QbU3/km5M/5JsSP+OZkP/jWRE/49mRv+PZkb/jmVF&#10;/4hhQP+GXz7/gl4+/4JePv+CXj7/gl48/4ReOv+EXjr/hl09/4ZdPf+DWDj/f1M2/35SNf+BVDf/&#10;hVg5/4ZVNf+GVTX/ilg1/41bOP+QXjn/kV86/5ZiO/+ZZT7/nGhB/5pmP/+aZTv/nWg+/5xnPf+a&#10;ZTv/mGM5/5plO/+dZj3/mmQ4/5phNv+cYzj/oGU7/6FmPP+fZDr/oWM6/6NlPP+kZzv/omU5/59k&#10;OP+eYzf/nmU4/55lOv+cZjr/nmg8/55oPP+faT3/oGo+/6BqPv+gZzr/oWg7/6JnO/+laj7/pGk9&#10;/6JnO/+fZDj/n2Q4/59kOP+jZjr/pmc7/6VmOv+mZzv/pWg7/6dqPf+iaDr/pGc6/6RnOv+iZTn/&#10;o2Y6/6JlOP+iZTj/pGY3/6NlNv+jYzP/p2U1/6hmNv+paTn/r28//7d3R/+7fEn/vH1K/7t+SP+4&#10;e0X/t3pD/7l8Rf+4e0X/sXU//7B0QP+ucj7/qnA+/6x0Qf+sdEH/qHA9/6dvPP+lbTr/o2s4/59q&#10;Nv+UZDT/il4v/39UJ/9uSBv/a0Yc/2lGHv9qRyH/bUso/3JQLf9zUS7/c1Eu/3FPLP9zUS7/d1Uy&#10;/3pYNf98Wjf/eFc0/3ZWMP93VzH/eFo0/3lXMf97WTP/iWZA/4hmQf9+XDf/d1Uw/3VUMf96WTb/&#10;fl08/39ePf98WTn/d1Q0/3FQMf9xUDH/bUwt/3JRMv90UzT/d1g5/3hZOv93WDn/d1g5/3ZXOP92&#10;Vzj/fFs8/3taO/90UzT/cVAx/3RTNP94Vzj/eVg5/3hVNf96Vzf/fFo3/3pYNf95Vjb/d1Q0/3JR&#10;Mv9uTzD/bE0u/2hJLP9pTC7/aUwu/2dKLP9nSiz/Y0Yo/15DJf9dQiX/XUIn/2FGK/9eQyj/WkAl&#10;/1o/JP9aPyT/W0Al/1xAKP9ZPyb/W0Eo/2FFLf9iRi7/X0Mr/19DK/9iRCz/XDwn/1o6Jf9TNCD/&#10;UjMf/1EyHv9TNCD/Vzgk/1M3If9TNyH/VDgi/1A0Hv9PMx3/TTEb/1EyHf9YOST/WDwm/1g8Jv9W&#10;OiT/UjYh/0cqGP9CJhj/RCga/0MpHP9DKRz/Qykc/0MpHP9AJhn/Ry0g/0YvIf9IMSP/QSoc/0Eq&#10;HP9BKhz/RC0f/0IsHv9ELiD/RS8i/0IsHv9IMSP/SzQm/00xI/9UOCr/W0Av/1c8K/9WOyr/Vjsq&#10;/1M4J/9TOCf/VTop/04zIv9HLRz/Ry0c/0owH/9LLyH/TDAi/08yIv9SNSP/UjUj/1M2JP9VNiT/&#10;Wz4s/14/K/9ePyv/XT4p/2BAK/9jQy7/YkIt/2BAK/9fPyr/YEAr/18/Kv9dPSj/Wjol/1w5Jf9f&#10;PCj/XDkl/1o3I/9XNyL/WTkk/1U1IP9RMh3/TzAc/08wHP9SMx//VTYi/1M0IP9XOCT/Wzon/1w8&#10;J/9cPCf/XT0o/14+Kf9ePin/Xz8q/2FBLP9fQSn/YEIq/2BCKv9OMRP/TSwL/3JKJ/+4i2T//9Co&#10;/92qf/+zflL/om1B/6FsQv+ibUP/om1D/6NuRP+jbkT/pHBI/6RwSP+dbEP/nGtA/5xrQP+eaz7/&#10;m2g7/5tnNf+eajj/om86/6p1Qf+qdT//pnE9/55pNf+ibTn/qHM//6x0Qf+qcj//pnE7/6ZxO/+p&#10;cjr/sHlB/7B8Q/+ve0L/rnpB/656Qf+wfEP/rnc//6t2QP+ueUP/s3pF/7N6Rf+2ekb/tnpG/7h6&#10;R/+6fUf/uXxG/7l8Rv+3e0X/uH1F/7qCSf+7g0r/v4RM/7uASP++g0v/wIVN/8KFTv/BhEv/wINK&#10;/8OGTf/EiU//w4hO/8OITv/DiE7/wIVN/8OIUP/BiU7/xIlP/8iNU//FilD/x4xS/8yRVf/LkFT/&#10;x41O/8uRUv/RlVb/05dY/9OXWP/Ym1r/2p1c/9ydWv/YmVb/15dX/9GRUf/OjlD/yolP/8SDS/++&#10;f0r/vX9M/7l9S/+2eUr/tXhL/7V4TP+0dk3/rnNL/6xxSf+uc0v/r3VN/691Tf+wdU3/sHRP/7B0&#10;T/+0eFT/tXlV/7d7V/+1e1X/tXtV/7V+V/+5glv/u4Vf/72IXv/CjWP/w45k/82Ybv/PmXP/zJZw&#10;/8SOaP+9iWT/u4di/7mHYv+9i2b/vIpl/7qIY/+3hWD/t4Jg/7mEYv+7hmT/voxp/7+NbP+8i2r/&#10;t4Zl/7WHZf+9kGn/w5Zv/7yRZ/+5jmP/tYpf/7aLYP8AAQD/AAEA/wABAP8AAQD/AAEA/1dAIP9W&#10;PyD/V0Ah/1Y+JP9SOiD/VT0j/1Q8JP9SOiL/Tjgg/0w2H/9MNh//STMc/0kzHP9KNB3/SDIb/0Yw&#10;Gf9IMh3/RjAb/0QuGf9GMBv/RS8a/0MsGv9BKhj/Qy4b/0EsGf88JxT/OSgW/zoqGv86Khr/NikY&#10;/zYpGP83Khn/NSgY/zQnFv82KRn/NSgY/zIlFf8wIxP/LyMT/zImGP8xJRf/LSMX/yshFf8sIhj/&#10;LSMZ/ywkGf8qIhf/KiEY/yohGP8rIhn/KyIZ/yohGP8qIRj/LCMa/ysiGf8qIRj/KyIZ/y0kG/8s&#10;Ixr/LCMa/ysiGf8sIxr/LCMa/ywjGv8qIRj/KiEY/y0kG/8vJh3/LCMa/ysiGf8sJRv/KyQa/ywj&#10;Gv8tJBv/MSke/zEpHv8xJx3/MCYc/y8lG/80Jhn/NSca/zYpGf84KBn/NyUX/zgmGP84Jhj/PSwc&#10;/z8sHf8+Kxz/QC0e/z4rHP89Khv/QCoc/0ErHf9DKRr/RCob/0ArGv9BLBv/Qy4d/0EsG/8/LB3/&#10;QC0c/z8sG/9ALRz/QS4d/0EsG/9ALRz/QC0e/z8sHf87Khr/PCoc/zoqG/85KRz/OSge/zcpHv81&#10;Jxz/Nigf/zwuJf89MCj/Oy4o/zwxK/88MSv/Oi8r/zwxLf89MzH/OzAu/zwxL/8/NDL/QjY2/0I3&#10;Nf9CNjb/Rzs7/0k9Pf9HPTz/TEJD/05FRv9PRkf/UUtL/1NSUP9XU1D/WFRR/1xXVP9fWlb/aGNf&#10;/29oYv9waWP/eG9m/3lwZ/93b2T/dGpe/3RqXv92alr/dmlY/3hoWP98ZVP/gWhU/4dtVv+Kblb/&#10;kHBX/5FyVv+Uclb/lnNT/5dzUf+WclD/mXFN/55zUP+fdU//n3NO/5xvSP+aakT/mmpG/5tqSf+Z&#10;aEf/lmVE/5BiQf+QYkH/imI//4xhPv+NYj//jGA9/45iP/+RY0H/lGZE/5NlQ/+KWTn/glEx/4JR&#10;Mf+IVTb/jFk6/41YOP+JVDL/kFo2/5VfOf+XYDf/mmM6/51mPf+faT3/omxA/6FrP/+haD3/omk+&#10;/6JpPv+fZjv/nmU6/6JpPv+iaT7/oGc6/55jN/+gZjj/pmk8/6VoO/+kZTn/o2Q4/6RlOf+lZjr/&#10;pGU5/6NmOf+jZjn/oGY4/59lN/+fZzj/oGc6/6FoO/+jaj3/o2o9/6JpPP+iaTz/omg6/6JoOv+n&#10;aj3/pGc6/6JlOP+fZTf/oWQ3/6JlOP+kZzr/qGk9/6ZoOf+lZzj/pmg5/6hrPP+laDn/pGc4/6Rn&#10;Ov+jZjn/o2Y5/6RnOv+jZjf/omQ1/6NjM/+kZDT/pmY4/6hoOv+qbD3/rG4//7V1Rf+4eEj/untI&#10;/7l7SP+3eUb/tXdE/7V3RP+2eEX/tnhF/7Z6Rv+wdkT/rHRB/6x0Qf+sdEH/pW08/6NrOP+jazj/&#10;oGs3/5pmNP+HWCr/eU4h/29JHP9pRBr/a0gi/2xKJf9tSyb/bkwp/29OK/9xTyz/b00q/3JQLf92&#10;VDH/eVc0/3pYNf98Wjf/elg1/3hYMv99XTf/g2M9/4FhO/+DYTv/km9J/5BuSf+GZD//e1k2/3hW&#10;M/97WTb/fVo6/4BdPf9+Wzv/d1Q0/3NQMv9zUDL/ck8x/3RTNP91VDX/dFU2/3NWNv9wUzP/clU3&#10;/3NUN/9zVDf/dlc6/3hWOv90Ujb/clA0/3RTNP93Vjf/d1Y3/3VUNf93VDT/eVY2/3hWM/93VDT/&#10;dFMy/3JRMv9rTC3/aUor/2dIKf9qSy7/Z0os/2NGKP9lSCr/ZUgq/2FGKf9fRCf/W0Al/11DKP9d&#10;Qif/WkAl/1tAJf9ZPiP/Wj8k/1xAKP9aQCf/WkAn/1xAKP9eQir/XkIq/19DK/9fQyv/WDkk/1U2&#10;Iv9SMx//TzAc/1AxHf9TNCD/Vzgk/1I2IP9UOCL/UjYg/08zHf9QNB7/UTUf/1g5JP9dPin/Wj4o&#10;/1k9J/9UOCL/TzMe/0YpF/9BJRf/QiYY/0MpHP9CKBv/Qigb/0MpHP9BKhz/RC0f/0QtH/9ELR//&#10;QCoc/0IrHf9CLB7/Ri8h/0UvIf9HMSP/RS8i/0ErHf9KMyX/TDUn/08zJf9UOCr/X0Qz/1xBMP9b&#10;QC//Wj0r/1M4J/9VOin/W0Av/1M4J/9KMB//SC4d/0kvHv9ILh//Si4g/0ouIP9OMSH/UTQk/1Q3&#10;Jf9TNiT/VTgm/10+Kv9fQCz/YkIt/2NDLv9mRjH/ZkYx/2NDLv9gQCv/YEAr/2E+Kv9dOib/XDkl&#10;/106Jv9eOyf/XDkl/106Jv9aNyP/WTkk/1c3Iv9SMh3/UDEd/08wHP9RMiD/WDkn/1U2JP9UNSP/&#10;VTYi/1U2Iv9WNSL/Wjkm/1w9Kf9cPSj/XD0o/14/Kv9dPin/X0Ar/1s/J/9SNxr/Si0P/1IvD/99&#10;Ui//9cWf//jNo//RnXX/pG5C/59oP/+hakH/o2xD/6RvRf+kb0X/pnFH/6ZySv+fbkX/nWxD/51s&#10;Qf+hbkP/nGk8/5pmNv+daTn/oGw6/6VxP/+pdkH/rntG/6NuPP+hbDr/p3JA/6hzQf+nckD/pXA8&#10;/6VwPP+ocz3/rXhC/614Qv+sd0H/q3hB/657RP+vfEX/rHlC/6t2Qv+rdkL/rHdD/7F5Rv+3e0f/&#10;tXlF/7Z4Rf+4e0X/tnlD/7Z6RP+5fUf/uH1F/7mBSP+6gkn/vYVM/72CSv+9gkr/v4JL/8CDTP/A&#10;g0z/wINM/8CFTf/DiE7/w4hO/8GGTP/AiE3/v4dO/8CIT//AiE3/w4hO/8WKUP/FilD/xIlP/8qP&#10;U//LkVL/ypBR/8uRUv/Pk1T/05dY/9OYVv/Xmln/1ZhX/9WYV//Tk1P/1JRU/8yMTv/Ih03/w4RO&#10;/7t8R/+3eUb/t3pL/7d6S/+1eEv/snVJ/7FzSv+ydE3/sHJL/6pvR/+tckr/r3RM/6xwS/+tcUz/&#10;sHRP/7F1Uf+xdVH/tXlV/7R6Vf+0elX/sHlT/7N8Vf+5glv/uIJc/7yGYP/DjmT/xpFn/8yXbf/P&#10;mXP/ypRu/8KMZv+8iGP/u4di/7uHYv+5h2L/uIZh/7WDXv+xf1z/tH9d/7uGZP/Ai2v/wItr/7yH&#10;aP+3hGX/s4Bh/7OCYv+5i2f/wJJu/7uOZ/+3jGL/sodc/7aLYP8AAQD/AAEA/wABAP8AAQD/AAEA&#10;/1g/IP9YPyH/WkEj/1dAIf9SOiD/VDwi/1Q8JP9OOCD/TTcf/044IP9MNh//SDIb/0o0Hf9KNB3/&#10;RzEa/0YwGf9JMxz/SDIb/0UvGP9FLxr/RS8a/0QuGf9BLBn/Qy4b/0EsGf88Khb/PCsZ/zwsHP87&#10;Kxv/NikY/zYpGP82KRj/NCcW/zMmFf82KRn/NSgY/zMmFv8xJBT/LyMT/zImFv8xJRf/MSUX/zEl&#10;F/8uJBj/LSMZ/y8lG/8sIhj/KSAX/yshGP8rIRj/LSMa/yshGP8qIRj/LSQb/ywjGv8qIRj/KyIZ&#10;/y0lGv8sJBn/LCQZ/ywkGf8tJRr/LSUa/ywkGf8sIxr/LyYd/zAnHv8wJx7/LCMa/ywjGv8tJBv/&#10;LCMa/y0kG/8tJRr/MScd/zAmHP8vJRv/MCYa/zImGP80Jhn/NikZ/zcnGP84Jhj/OCYY/zopGf89&#10;Khv/Qi8g/0IvIP9CLyD/QS4f/0EuH/8/LB3/Qiwe/0ErHf9AKxr/RCob/0EsG/9BLBv/Qy4d/0It&#10;HP9CLRz/RC8e/0MuHf9DLh3/Qy4d/0EsG/8/LB3/QS4f/0IvIP89Kx3/OSka/zkpHP85KRz/Nigd&#10;/zYoHf83KSD/Nicg/zcqJP87Lij/PC8p/z4zLf88MSv/Oi8r/z4zL/8+NTD/PjMx/z0yMP8+MzH/&#10;RTo4/0U6OP9IOjn/Sz08/0o/Pf9LQD7/TUFB/09FRP9QRkX/U0tJ/1pST/9gWVP/Y1xW/2ZfWf9p&#10;Ylr/dGtk/3duZf90amD/dmpc/3lsXP94a1r/eGhY/3tqWP96aVf/fmdV/4JpVf+FaVH/iGhP/49t&#10;Uv+UcVX/l3JV/5l1Vf+eeFT/o3hV/6J4Uv+jd1D/pHhR/6l8U/+rfFL/pndN/6NySf+kcEj/pHBJ&#10;/6FtSP+fa0b/mmVD/5NhPv+UYj//lGNC/5ZmQv+XZ0P/k2M//5NjPf+aakT/nm5I/51rSP+LWTb/&#10;g1Ew/4ZRMf+KVTX/jlc4/5NbOP+OVzH/mV83/55kPP+dZDn/nmU6/6JpPP+kaT3/pmw+/6ZsPv+m&#10;bD7/pms//6VqPv+hZjr/omc7/6ZrP/+laz3/pWg5/6RnOP+najv/qmw9/6ZoOf+lZzj/pGY3/6Rm&#10;N/+mZjb/pGY3/6VoOf+laDn/pGc4/6BmNv+hZzf/n2U3/6BmOP+iaDr/omg6/6NpO/+jaTv/o2k5&#10;/6VoO/+laDn/omU2/6JmNP+hZDX/oWQ1/6NlNv+lZzj/pmg5/6VnOP+jZTb/pGY3/6VoOf+kZzj/&#10;o2Y3/6RnOP+kZzj/o2Y3/6NmN/+jZjf/oGIz/6FjNP+jZTb/pmg5/6prP/+rbT7/rG4//7J0Rf+1&#10;eEn/uHxK/7t/Tf+6fkz/tXlH/7B0Qv+0eEb/t3tJ/7d9S/+yeEb/rHJA/6tzQP+sdEP/p28+/6Jq&#10;Of+daDb/nGg2/4xZKv9zSBv/aD4U/2hDGf9rSCL/bU0n/21MKf9tTCn/bk0q/21MKf9vTSr/bUso&#10;/3JQLf92VDH/eVc0/3lXNP94VjP/eFYx/3paNP+DYz3/i2tF/4lpQ/+KaEP/kW9K/5RyTf+LaUb/&#10;f106/3hWM/95VzT/eFU1/3tYOP99Wjr/eVY2/3dUNv92UzX/d1Q2/3hVN/90UzT/b1Iy/21QMP9t&#10;UDL/blEz/21PM/9wUTX/dFU5/3ZUOf91Uzf/c1E1/3VUNf92VTb/c1Q1/3NSM/9yUTD/d1Y1/3dW&#10;Nf9zUjH/b1Ev/29QMf9qSyz/aEkq/2hJKv9pSi3/Zkcq/15BI/9fQiT/ZEYq/2RGKv9iRCr/W0Al&#10;/1o/JP9ZPiP/Wj8k/1xBJv9YPSL/Vzwh/1o+Jv9bPyf/WDwk/1U5If9WOiL/Wj4m/15CLP9dQSv/&#10;Vjol/1M3Iv9TNCD/TzAc/1AxHf9RNSD/VDgj/1E1H/9TNyH/UjYg/1M3If9VOSP/WDwk/2FDK/9h&#10;Qyv/XEAq/1g8Jv9RNSD/TDAb/0QnFf9DKBf/QiYY/0IoG/9BJxr/QSoc/0IrHf9DLB7/Qywe/0Ms&#10;Hv9DLB7/Qy0f/0UvIf9GMCL/RzEj/0YwIv9HMSP/RjAi/0QuIP9MNSf/TDUn/00xI/9RNSf/X0Qz&#10;/2BFNP9gRTT/Wz4s/1Q5KP9YPSz/XEEw/1Y7Kv9PNST/TTMi/00zIv9KMB//SC4f/0YqHP9KLiD/&#10;UjYo/1U4Jv9RNCL/UDMh/1s8KP9ePyv/YkIt/2VFMP9nRzL/ZkYx/2RBLf9gPSn/YD0p/2I/K/9d&#10;Oib/XDkl/104Jf9dOCX/XDkl/188KP9cOSX/WTkk/1c3Iv9UNB//VDUh/1IzH/9SMyH/WToo/1Y3&#10;Jf9RMiD/UTIg/1M0Iv9SMyH/UzQi/1Y3I/9XOCT/VTkk/1U5JP9VOST/Vjok/1U5I/9VOSH/TzQX&#10;/0grDf9QLQ3/v5Nw///Qqv/sv5b/r3lN/51nO/+gaj7/omtC/6VuRf+lcEb/pnFH/6ZySv+ibkb/&#10;oGxE/6BtQv+hbkP/nmk9/5tnOP+fazz/oGw6/6JuPP+pdUP/t4NR/6x3Q/+kbzv/p3JA/6l0Qv+q&#10;dUP/pnE//6RvO/+ncj7/qnVB/6t2Qv+qdT//rHdB/7B7R/+wfUj/rXpF/614RP+rdkT/rXVE/7F5&#10;SP+0ekj/s3lH/7V3RP+1d0T/tnlD/7d7Rf+7f0n/un9H/7mBSP+6gkn/u4NK/76DS/+8gUn/u35H&#10;/7x/SP+/gkv/voFK/7p/R/+9gkr/wIVN/72FTP++hk3/v4dO/8CIT//Cik//w4hO/8KHTf/EiU//&#10;w4hM/8eMUP/Ijk//ypBR/8ySUv/OklP/05hW/9KXVf/UmVf/0ZRT/9GUVf/MjlH/zI5T/8OFTP/B&#10;gkz/u3xH/7Z3RP+wc0T/rnRG/7J3S/+zeEz/snRL/69xSP+wckv/r3FK/6hsR/+uck3/r3NO/6tv&#10;Sv+scEz/r3NP/69zT/+scEz/r3VQ/7F3Uv+wdlH/r3hR/7R9Vv+6g1z/u4Vf/76IYv/Dj2f/x5Nr&#10;/8eTa//MmHH/xpJr/8KOaf+8iGP/u4Zk/7uGZP+5hGL/toRh/7SCX/+ygF3/uINj/8GMbP/Ik3P/&#10;wYxt/7aBYv+yfGD/rnte/7F+Yf+1h2b/uIpo/7iKZv+3i2T/s4he/7SLX/8AAQD/AAEA/wABAP8A&#10;AQD/AAEA/1pBIv9aQSL/WkEi/1lAIv9WPyD/Vj4k/1Q8Iv9ROR//Tzcf/044IP9OOCD/TDYe/003&#10;IP9NNyD/SjQd/0gyG/9IMhv/RzEa/0cxGv9DLRj/QiwX/0UwG/9GMRz/RC8c/z4sGP88Khb/OyoY&#10;/zssGf86Khr/OSkZ/zYpGP81KBf/NCcW/zUoGP81KBj/NSgY/zQnF/80Jxf/MycX/zMnF/8yJhb/&#10;MiYY/zElF/8wJBb/LSMX/y8lG/8tIxn/LSMZ/y0jGf8tIxn/MCYc/y0jGf8tIxn/LSMZ/y0jGf8s&#10;JBn/KyMY/y0lGv8sJBn/LSMZ/y0lGv8uJhv/Lycc/zAnHv8uJhv/Lycc/zEpHv8xKR7/MScd/zEn&#10;Hf8xJx3/MCYc/zEnHf8yKB7/MScd/zAmHP80KBr/NCga/zYpGf85LBz/OCgZ/zgoGf84Jhj/PCoc&#10;/z4rHP8+Kxz/Pisc/z4rHP89Khv/PSob/0EuH/9ALR7/QC0e/z8sHf9AKxr/QSwb/0ItHP9AKxr/&#10;Qi0c/0MuHf9DLh3/Qy4d/0EsG/9CLRz/Qi0c/0EuH/9ALR7/QC0e/0AvH/8+LB7/PS0g/zkpHP82&#10;KB3/Nyke/zosIf87LST/OSwk/zsuKP89MCr/PTIs/z0yLP8+My//PzQw/0I3M/9ANzL/PzQw/z4z&#10;L/9BNjL/Rzw4/0s9Ov9LPTr/TT88/1FCPf9SREH/VEVA/1dIQ/9XSkT/Wk1H/2BTS/9pXVH/cGJV&#10;/3NlWP95aVr/gG9f/4NwX/+Fblz/hmtW/4RqU/+EaFL/hGZO/4VnT/+IaE//i2lO/41rUP+TblH/&#10;l3BP/5lxTv+dck//o3dS/6Z6U/+pfFP/q3xS/6p7T/+tflD/rn5Q/7B9Tv+tekv/q3dH/6p2RP+s&#10;dkf/qHJE/6RuQv+jbEP/oGlC/5tlP/+WYDr/lmA6/5dhPf+WYDr/lmA6/5xlPv+ia0T/o2xF/5xl&#10;Pv+NVjD/jlQv/5JYM/+WXDf/m187/6BkP/+iZD//n2E4/6RmPf+naD3/qWo//6tsQP+tb0D/rW0/&#10;/65uQP+wbD3/r2s8/7JuP/+zb0D/sW0+/6xsPv+sajr/rmw8/69tPf+ubDz/rmw8/69tPf+vbT3/&#10;rmw8/6xqOv+paTn/p2c3/6VpN/+laTf/pWk3/6RoNv+kaDb/pGc4/6VoOf+laDn/pWg5/6VoOf+m&#10;aTr/pmk6/6ZoOf+mZjb/pWU1/6RkNP+mZjb/pWU1/6ZmNv+lZzj/pWc4/6RmN/+iZTb/omU2/6Nm&#10;N/+jZjf/pGc4/6VoOf+jZjf/o2Y3/6JlNv+gYzT/nmEy/59iNf+hZDf/q25B/7F0R/+wc0b/rnFE&#10;/65xQv+xdEX/tXhJ/7h8Sv+2fEr/rHJA/6dtO/+qcD7/rHJA/6tzQP+nbzz/om07/6RvPf+mckL/&#10;oG0+/5JiNP+DVCj/dkkf/25DGf9oQRr/akQg/29JJf9uTCn/b00q/25MKf9sSif/cU8s/3RSL/9z&#10;US7/c1Eu/3RQLv94VDL/fVk3/4FbN/97WTT/eVcy/31bNv+DYTz/h2VA/4dhPf+EYj3/jGZC/4ll&#10;Q/+IZEL/gV07/3lVM/95VTP/eFQy/3lVM/96WDX/eVY2/3lWNv96Vzn/eVY4/3dUNv90UzT/c1Q1&#10;/3NWNv9yVTf/clU3/25QNP9yVDj/dVY6/3NUOP9yUDT/clA0/3VUNf94Vzj/dFM0/3NSMf9zUjH/&#10;dFU2/3JTNP9xUjP/b1Ax/2pLLv9nSCv/YkMm/19AJP9hQib/YkQo/2BBJf9bPCD/YEAn/2FBKP9f&#10;Pyb/XT8n/10/J/9YPCT/WDwk/1k9Jf9aPib/WT0l/1k9Jf9UOCD/Vjci/1c4I/9YOST/Wj4o/1xA&#10;K/9bPyr/VTgm/1AzIf9KLRv/Si0b/0svGv9OMh3/Uzci/1U5I/9TNyH/WT0n/1s/J/9bPyf/XEAo&#10;/19BKf9eQCj/XT4p/1s8J/9TNB//TTEc/0YpF/9DKBf/QSUX/z8lGP89Jhj/QSoc/0EqHP9CKx3/&#10;Qywe/0UuIP9IMSP/SDEj/0s0Jv9JMiT/Ri8h/0YvIf9JMiT/TDIl/00zJv9SNij/UDQm/04yJP9R&#10;NSf/Wj4w/1xAMv9cQDL/WTwq/1c6KP9XOij/Vzwr/1Y7Kv9UOSj/VDko/1A2Jf9ONCP/SjAf/0Uq&#10;Gf9FKhn/SS4d/080I/9MMSD/UDMh/08zHv9WNyP/Wzwo/1w7KP9gPyz/ZEMw/2NCL/9gPCz/Xzwp&#10;/2NALf9hPiv/XTon/106J/9aNyT/XDkl/1w8J/9aOiX/Vzci/1Y2If9TNCD/VDUh/1MyH/9XNiX/&#10;Wjko/1g3KP9SMiP/VTUm/1Q0Jf9VNiT/VTYk/1E0Iv9TNyL/UjYh/1E1IP9UNSH/Vjcj/1c4I/9X&#10;OSH/Uzcf/0kwEv87IAL/Xj0c/7GJZf/4y6T/4K2C/6x4Sf+ZYzX/nmg8/6ZwRP+mcUX/pnFF/6dy&#10;Rv+jb0f/om5G/6JtQ/+hbED/n2o+/5tnOP+bZTf/oWw6/6VwPv+vekb/v4pU/8OKVf+1fEf/rXQ/&#10;/651QP+/hlH/voVQ/7B3Qv+qdT//qnVB/6l0QP+ncj7/qnVD/6x3Rf+sd0X/q3ZE/6t2RP+tdUT/&#10;r3dG/7F3R/+wdkT/snhG/7R4RP+0eET/tnpG/7Z6Rv+4fEj/t35H/7Z9Rv+2fUb/t35H/7p+SP+7&#10;f0n/un5I/7yASv+/g03/vYFL/7mASf+6gUr/vINM/7yFTf++h0//voZN/8CIT//FilD/x4xS/8WK&#10;UP/Hi0//xYlN/8mNUf/KjlL/y49R/8uRUv/Pk1T/0ZVW/9GVVv/UmFn/0ZVX/9GTWP/LjVT/x4hS&#10;/75/Sv+8fUr/tXlH/7J1Rv+wdUn/r3RI/7F4S/+wd0z/qnFG/6lvR/+qcEj/qnBK/6VrRf+rcUz/&#10;rHJN/6lvSv+qcEv/rHJN/61yUP+rcUz/rnRP/7B2Uf+veFL/sXpU/7N8Vv+1flf/uoRe/76KY//E&#10;kGn/wpFp/8GQaP/Dkmr/xJJt/8KQa/+6iGX/uIZj/7iGY/+7iWb/u4lm/7aEYf+5h2b/w5Fw/8KQ&#10;b/++i2z/volq/7eEZf+zgGP/sH1g/6p7Xf+rgGD/rYZl/7GLZ/+3kW3/tI5q/7KMZ/8AAQD/AAEA&#10;/wABAP8AAQD/AAEA/1xEIv9cQyT/W0Ij/1tCI/9YPyH/VT4f/1Q6H/9QOB7/UDge/1I6Iv9POSH/&#10;TDYe/044IP9NNx//SjQd/0kzHP9IMhv/RzEa/0YwGf9DLRb/Qy0Y/0MuGf9ELxr/QC4a/z4sGP88&#10;Khb/OisY/zssGf86Khr/Oysb/zoqGv80Jxb/NCcW/zYpGf81KBj/NSgY/zQnF/80Jxf/MyYW/zMn&#10;F/8zJxf/MiYY/zImGP8yJhj/MSUX/zElGf8xJRn/MCQY/zImGv8zJxv/MiYa/zAkGP8xJRn/LyUb&#10;/y0jGf8vJRv/LCQZ/y0lGv8vJRv/LyUb/y8lG/8wJhz/Lycc/y4mG/8uJhv/Lycc/zEpHv8vJxz/&#10;MScd/zIoHv8xJx3/MScd/zIoHv8zKR//Mycb/zImGP8zJxn/NCgY/zYpGf85LBz/OSka/zgoGf85&#10;KBj/Oyoa/z0qG/8+Kxz/Pisc/z0qG/89Khv/PSob/0AtHv8/LB3/Pywd/z4rHP8/LBv/Pywb/z8s&#10;G/8+Kxr/QC0c/0MuHf9DLh3/RC8e/0ItHP9DLh3/Qy0f/0IvIP8/LB3/Pywd/z8tH/87Kxz/PS0g&#10;/zoqHf83KR7/OSsg/zwuI/88Lyf/Oi0l/zwvKf88MSv/PTIs/z4zL/89Mi7/QDUx/0Q5Nf9EOTX/&#10;Qjcz/0I3M/9DODT/Sz06/00/PP9MPjv/UEE8/1RFPv9ZSkP/WUpD/1ZIP/9bTUT/YlFH/2lZTP9x&#10;YFD/eWZX/4BrWP+Fb1r/i3Je/491Xv+QdFz/jG5U/4prT/+LaU7/imdL/41qTv+OaUz/kWpJ/5Rr&#10;S/+ecVD/oHRR/6J0UP+idU7/p3dP/6t8Uv+tflT/rX1P/6t7S/+vfUr/r31I/698R/+ueUX/q3ZC&#10;/693RP+vd0b/qnJD/6duQf+lbD//nmU6/5pgOP+XXTX/mmA4/51jO/+cYjr/nGI6/59lPf+iaED/&#10;omhA/5pgOP+QVC//kVUw/5haNf+bXTj/nl44/6JiPP+iYjz/pGM7/6loPv+sa0H/rW1B/7BtQP+x&#10;bkH/sm4//7VxQv+0bjv/tG47/7dxPv+4cj//s206/7FrOP+vazr/rmo7/65qO/+taTr/rGg5/6xq&#10;Ov+tazv/rmw8/61rO/+oaTb/p2g1/6hoOP+paTn/p2c3/6dnN/+oaDj/qGg4/6hoOP+majj/pmo4&#10;/6ZpOv+oajv/p2k6/6VnOP+lZTX/pWU1/6dlM/+oZjT/qGY0/6dnN/+lZTX/pGc4/6NmN/+iZTb/&#10;omU2/6JlNv+jZjf/pGc4/6VoOf+kZzr/omU4/6FkN/+eYTT/nmE0/6BjNv+jZjn/rXBE/7J1Sf+z&#10;dkn/sXRH/69yRf+wc0T/s3ZH/7F3R/+tc0H/pWs5/6JqN/+kbDn/pm47/6ZuPf+jazr/nmo4/59r&#10;O/+baDv/kmE2/39QJv9wRRv/aT8V/2lCG/9uRiL/bUkn/3FNK/9xTSv/clAt/29NKv9tSyj/cU8s&#10;/3RSL/91US//dVEv/3ZSMP95VTP/gV07/4VfO/+AWjb/flg0/4NdOf+FXzv/hmA8/4VfO/+FXzv/&#10;iGI+/4dfO/+FXzv/gVs3/3pWNP96VjT/eVUz/3lVM/95VzT/eFU1/3lWOP97WDr/elc5/3hVN/91&#10;UjT/dFU2/3VWN/9yVTf/clU3/29SNP9yVDj/dFU5/3FSNv9tTjH/bk8w/3VUNf96WTr/cE8u/25N&#10;LP9wTy7/cVIz/2xNLv9rTC3/akss/2ZHKv9lRin/Y0Qo/2FCJv9kRCv/Y0Ur/2BAJ/9dPST/YEAn&#10;/2BAJ/9fPyj/XDwl/1s9Jf9ZOyP/Vzsj/1o+Jv9eQir/Wj4m/1c7I/9WOCD/Vjci/1c4I/9YOST/&#10;Wzwo/1k9KP9XOyb/VDcl/1AzIf9KLRv/SCwX/0wwG/9QNB//VDgi/1Y6JP9UOCL/Vjok/1g8JP9Z&#10;PSX/Wz8n/1k9Jf9aPCT/XD0o/1s8J/9UNSD/Sy8a/0UoFv9BJhX/QSUX/0AmGf8+Jxn/QCkb/0Aq&#10;HP9CKx3/Qywe/0UuIP9JMiT/SjMl/0ozJf9IMSP/SC4h/0kvIv9LMST/TzUo/1I2KP9VOSv/VDgq&#10;/1I2KP9SNij/VTkr/1g8Lv9YOyv/Vjkn/1c6KP9XOij/Wj0r/1g9KP9XPCf/Vzwn/1Y7Jv9VOin/&#10;UTYl/0kuHf9ILRz/SzAf/080I/9NMiH/TzIg/00wHv9OMR//UzQi/1M0Iv9YNyb/Wzop/149LP9h&#10;PS3/YDws/2M/L/9gPCz/Xjoq/147KP9aNyT/Wzsm/1s7Jv9ZOST/VjYh/1QzIP9SMx//VTQh/1Qz&#10;Iv9XNiX/Wjko/1k4J/9UNCX/Vzco/1U2JP9YOSf/WDkn/1Q3Jf9TNyL/UjYh/1U2Iv9WNyP/VTYi&#10;/1U2Iv9YOST/WDwk/1E2G/9DKgv/QyYE/3FPLP/NoXr/+8ib/8mVZv+jbT//nWc5/6JsPv+mckP/&#10;pnFF/6ZxRf+lcET/o25C/6RuQv+ibED/oWs//59pO/+eaDr/pG87/6p1P/+4f0r/wolS/8qSWf+8&#10;hEv/r3c+/6x0O//KkVr/0pli/7+GT/+zekP/s3pF/7N6Rf+mcT3/p3JA/6l0Qv+qdUP/qnVD/6x0&#10;Q/+tdUT/r3dG/7B2Rv+xd0X/s3lH/7R4RP+zd0P/tnpG/7Z6Rv+2ekb/tn1G/7d+R/+3fkf/uH9I&#10;/7l9R/+5fUf/t3tF/7p+SP++gkz/vYFL/7mASf+7gkv/u4RM/7uETP+9hk7/voZN/7+HTv/FilD/&#10;yI1T/8iMUP/Hi0//xYlN/8mNUf/KjlL/yY1P/8qOUP/OklT/0ZVW/9GVVv/RlVf/0ZNY/8+RWP/I&#10;iVP/wYJP/7t8Sf+2ekj/snVG/691R/+vdEj/r3ZJ/7N6T/+yeU7/q3JH/6hxSP+ncEf/qW9J/6Ns&#10;Rv+lbkj/qHFL/6ZuS/+nb0z/qm9N/6xxT/+rcE7/q3FM/691UP+tdlD/sHlT/7R9V/+1flj/vIZg&#10;/8GNZv/Dkmr/w5Jp/8GQaP/BkGj/w5Nt/8KQa/+4hmP/t4Vi/7mHZv+6iGf/uYdm/7eFZP+5h2b/&#10;voxr/7yKaf+4hWb/uYZn/7eEZf+zgGP/rH1f/6N2Wf+ie17/poFk/7GObv/AnX3/vJp3/7eTcf8A&#10;AQD/AAEA/wABAP8AAQD/AAEA/15EI/9cRCL/W0Ij/1pBIv9ZQCL/Vj0f/1U8Hv9TOR7/VDof/1A4&#10;Hv9QOCD/TTcf/003H/9MNh7/SjQc/0kzG/9JMxv/STMc/0cxGv9ELhf/RjAb/0QvGv9DLhn/Py0X&#10;/z0rF/89Kxf/PS4b/zwtGv87LBn/PCwc/zsrG/84KBj/NikY/zgrGv82KRn/NikY/zcqGv83Khr/&#10;MyYW/zUoGP81KBj/NCcX/zUoGP80KBr/NCga/zMnGf8zJxn/MiYY/zMnG/80KBz/MSUZ/y8jF/8y&#10;Jhr/MSUZ/zElGf8yJhr/MScd/zAmHP8vJRv/MScd/y8lG/8vJRv/MCYc/y0lGv8tJRr/LiYb/y8n&#10;HP8wJhz/MScd/zIoHv8xJx3/NCgc/zUpHf81KR3/NCga/zImGP8zJxn/NSgY/zYpGf87Kxv/Oiob&#10;/zopGf86KRn/PSwc/z0qG/8+Kxz/Pisc/0AqHP8/LB3/Pywd/z8sHf8+Kxz/Pisc/z8sHf9ALRz/&#10;Pywb/z8sG/8+Kxr/QS4d/0EuHf9DLh3/RTAf/0MtH/9BLh//Qi8g/0AtHv8+Kxz/Piwe/z4sHv88&#10;Kh7/PCwf/zwsH/86LB//PjAl/z8xJv8/MSb/PTAo/z0wKP8+My3/PzQu/0A1L/88Myz/PzYx/0M4&#10;Mv9FOjT/Rjs1/0g7Nf9KPTf/TT88/1BDPf9PQjz/UkM8/1VHPv9YSkH/WEo//2BPRf9mVEj/bVtN&#10;/3ViU/+CaVX/inBZ/5F1Xf+XeV//m3xg/5p7Xv+beV3/l3RW/5VxUf+XcE//l3FN/5hwTf+cb07/&#10;nW9N/6ByTv+kdE7/pnZQ/6d2Tv+ndk3/qnlO/657Tv+yf1L/sX9M/7B9SP+ue0T/rXhC/655Q/+1&#10;fEf/tnpE/7V5Rf+0eET/r3VD/6lvP/+jaTv/m2A0/5tgNP+dYjb/o2Y6/6dqPv+laDz/pGc7/6dq&#10;Pv+naUD/o2U8/5pcNf+UVC7/llYw/5lZM/+fXjj/pWQ+/6VkPP+mYzn/q2g+/61qP/+1cUT/uHFD&#10;/7VuQP+3cUD/t3FA/7t1Qv+6ckD/uHE9/7pyQP+6ckD/tGw6/7RuO/+zbTr/r2s6/65qO/+taTr/&#10;rWk6/65qO/+uajn/rmo5/61rOf+pZzX/qWc1/6poNv+tazv/rGo6/6lpOf+paTn/qWk5/6lpOf+o&#10;aDj/pmo4/6drOf+nazn/p2c3/6ZmNv+kZDT/p2Uz/6hmNP+pZzX/qmg2/6hoOP+mZjb/pGY3/6Jl&#10;Nv+hZDX/oWQ1/6JlNv+jZjf/o2Y5/6RnOv+jZjn/nmE1/5xfM/+cXzL/nmE0/6NmOf+maT3/rXBE&#10;/7F0SP+ydUj/snVI/7F0R/+xdEX/sXRF/61zQf+lazn/n2c0/6FpNv+mbjv/pnE//6ZxP/+ibjz/&#10;m2g5/5VlN/+JWi7/e04k/25DGf9sQhr/bEUe/25GIv9wSib/dE4q/3NPLf9zTy3/dVEv/3NPLf9z&#10;Ty3/d1Mx/3dTMf94VDL/d1Mx/3dTMf96VjT/fFg2/4FbN/9/WTX/gFo2/4NdOf+GXjr/hl46/4Zf&#10;OP+FXTn/h187/4VdOf+EXDj/glo2/4FZNf9+WDT/e1c1/3tXNf95Vjb/eFU1/3lWOP97WDr/e1g6&#10;/3pXOf94VTf/dFM0/29QMf9xUjP/cFM1/29SNP9wUzX/clU3/3JTNv9uTzL/b1Ax/3RVNv97Wjv/&#10;c1Ix/25NLP9uTSz/b1Ax/2tMLf9lRif/ZEUo/2ZHKv9lRir/ZEUp/2NEKP9jRSv/ZEYs/2BAJ/9g&#10;QCf/Xj4n/109Jv9dPSb/Wzsk/109Jv9bPSX/Wjwk/2BELP9iRi7/Wj4m/1U5I/9TNyH/VTkj/1g5&#10;JP9WNyP/UTUg/1Q4I/9UOCP/UTUg/04yHf9LLxr/TTEc/1A0H/9VOSP/WT0n/1k9J/9TNyH/VDgi&#10;/1U5If9ZPSX/WT0l/1U5If9VOSH/XD0o/1w9KP9VNiH/SS0Y/0MmFP9BJhX/QiYY/0EnGP8/KBr/&#10;QCkb/0AqHP9BKx3/Qy0f/0IsHv9ELiD/Ri8h/0gxI/9ILiH/SC4h/0kvIv9LLyH/UDQm/1U4KP9Z&#10;PCr/Wz4s/1c6KP9VOCb/Vjkn/1g7K/9UNyf/VTgo/1o9K/9dQC7/YkUz/2BEL/9bPyr/WDwn/1k9&#10;KP9cQCv/Wz8q/1c7Jv9TNiT/UDMh/08yIP9OMR//Si0b/0UoFv9EJxf/SSwc/0YpGf9JKRr/Sysc&#10;/1MzJP9ePS7/Xj0u/149Lv9cOyr/Xj0s/108K/9ZOCX/XTwp/1s6J/9YNyT/VjUi/1MyH/9TMh//&#10;VTQh/1Y1JP9WNST/WTgn/1o5KP9XNyj/WDkn/1Y3Jf9YOSf/Wzwo/1w9Kf9WNyP/VTYi/1c4JP9a&#10;Oyf/Vjcj/1Y3Iv9ZOiX/Wz8n/1c8If9PNBf/PCIB/0IjBP+JYjv//c6i//G9jv+7hVb/omw9/51n&#10;Of+jb0D/pHBB/6ZxRf+lcUL/om1B/6FrPf+jbT//oWs9/6FrPP+jbjz/rXQ//7J5Qv+/h07/yZFW&#10;/8+XWv/CjE7/tX1A/6lzNf/BiU7/2aFm/9CYXf+9hUr/vYVM/8CHUP+wd0L/om05/6VwPv+oc0H/&#10;rXVE/7B4R/+vd0b/rXVE/6x0Q/+wdkb/snhG/7B2RP+zd0P/t3tH/7Z6Rv+2ekb/tHtG/7V8R/+2&#10;fUb/t35H/7d+R/+3fkf/uHxG/7l9R/+9gUv/uoFK/7qBSv+8g0z/vINM/7yDTP++hU7/voZN/8CF&#10;Tf/Ch03/xYpQ/8mMU//Hi0//x4tP/8mNUf/LjVL/yo5S/8uPUf/Pk1X/z5NV/86SVP/Pk1X/zI5V&#10;/8iJVP/Cg1D/vX1N/7d5Sv+zdkn/sXdJ/690SP+ob0L/q3JH/7J5Tv+0flL/sntS/694T/+sdUz/&#10;qHFL/6VuSP+lbUr/pm5L/6VtSv+ja0j/pm5L/6lxTv+ocE3/q3BO/6x0Uf+tdVL/sHlT/7N8Vv+3&#10;gFr/v4tj/8aSav/Il27/yJdu/8OSaf/BkGj/wpJq/8KQa/+8imf/uYdm/7mHZv+5h2b/toRj/7aE&#10;Y/+3hWT/t4Vk/7mHZv+5hmf/u4hp/7mGZ/+xgmT/rH1f/6B0V/+ad1n/p4Ro/7+dgf/eu5//2LWX&#10;/8Sfgv8AAQD/AAEA/wABAP8AAQD/AAEA/11FI/9cRCL/XEQi/1xEIv9ZQCH/Vj0e/1U8Hv9WPR//&#10;Vj0f/1M5Hv9QOB7/UDgg/042Hv9MNh7/SzUd/0kzG/9LNR3/SjQd/0gyG/9FLxj/RzEa/0cyHf9G&#10;MRz/Py0X/z4sGP9ALhr/PzAd/z0uG/88LRr/PC0a/zoqGv85KRn/NyoZ/zksG/83Khn/NyoZ/zgr&#10;Gv85LBv/NSgY/zUoGP81KBj/NSgY/zYpGf83KRz/Nigb/zUnGv81Jxr/MyUY/zQmG/8zJxv/MiYa&#10;/zAkGP8xJRn/MSUZ/zElGf8yJhr/Mige/zEnHf8xJx3/Mige/y8lG/8wJhz/MCYc/zEnHf8wJhz/&#10;MCYc/zEnHf8xJx3/MScd/zEnHf8zJxv/NCgc/zUpHf81KRv/Nykc/zcpHP82KRn/Nyoa/zcqGv87&#10;Kxv/Oioa/zopGf87Khr/Pisc/z4rHP8/LB3/Pisc/z8pG/8+Kxz/QC0e/z8sHf8+Kxz/Pywd/0At&#10;Hv8/LBv/QC0c/0EuHf9BLh3/Qi8e/0QvHv9CLx7/Qi8g/0AtHv9ALR7/QS4f/0AtHv8+LR3/Py0f&#10;/z8tH/89Kx3/PS0g/z4uIf8/LyL/PjAj/z8xJv9BMyj/QDMr/0AzK/8/NC7/Qjcx/0U6NP9BODH/&#10;Qjky/0Q5M/9GOzX/ST44/01AOv9OQTv/UEM9/1BDPf9RRD7/VUc+/1dJQP9ZS0D/XU1A/2NTRP9o&#10;V0f/cV5N/3tlUP+LcFX/l3hc/559Xv+jgGD/pIJf/6WBX/+mgFz/oXlV/6N4Vf+keFP/onZR/6J0&#10;UP+kdE7/pnZQ/6l4UP+pdU3/qnZO/6x3S/+seEn/rHhI/615R/+xfEr/toFL/7J9R/+zekP/snpB&#10;/7h9Rf+9gEn/vH9I/7h7RP+2eUP/snRB/6psOf+kaDb/oWQ1/6RmN/+mZzv/r29B/7BwQv+ubkL/&#10;rWo//6lpPf+mZTv/oF81/5lYMP+ZVTD/nVk0/6JeN/+nYzz/qGQ9/6dkOv+pZTj/sWo8/7JrPf+4&#10;b0L/unFE/7lxQf+6ckL/vHRE/7x0Qv+7cj//unE+/7pxPv+6cT7/tWw5/7ZvO/+1bjr/sWs4/7Fr&#10;OP+wajn/rWk6/65qOf+vazr/rmo5/61pOP+rZzb/q2c2/61pOP+uajn/qmg4/6xqOv+sajr/qGg4&#10;/6lpOf+oaDj/pWk3/6drOf+majj/pWk3/6dnN/+mZjb/p2U1/6lnNf+pZzX/qWc3/6hmNv+jYzP/&#10;o2U2/6FkNf+hZDX/omM3/6NkOP+kZTn/o2Y5/6NmOf+dYDT/mVww/5daLv+aXTH/n2I2/6ZpPf+r&#10;bkL/rXBD/7BzRv+wc0b/snVI/7V4Sf+zdkf/sHZG/691Q/+nbzz/pW06/6ZxPf+qdUP/pHA+/5xq&#10;N/+XZDX/h1gs/35RJ/92SyH/b0Ud/2tEHf9tRSH/c0sn/3JMKP9yTCj/c00p/3ROKv9zTSn/dlAs&#10;/3ZQLP93US3/eVUz/3lVM/95VTP/eVUz/3lVM/96VjT/e1c1/3xYNv9+WDT/glo2/4VdOf+GXjr/&#10;hFw4/4ddN/+HXDn/h1w5/4ZbOP+FWjf/g1s3/39XM/9+WDT/fVk3/3xYNv95Vjb/e1g4/3tYOv96&#10;Vzn/e1g6/3pXOf95Vjj/c1Iz/25NLv9tTi//bk8w/3BRNP9yUzb/c1Q3/3JTNv9uTzL/bk8w/3NU&#10;Nf92Vzj/clEy/2xLKv9qSSj/a0or/2hHKP9jRCf/YkMm/2VGKv9mRyv/ZUYq/2REK/9jQyr/YkIp&#10;/10/Jf9fPyj/Wzsk/1s7JP9cPCX/WTki/109KP9dPyf/Wz0l/2RIMP9jRy//WDwk/1Q4Iv9UOCL/&#10;VTkj/1Y3I/9UNSH/TzMe/1A0H/9QNB//TzMe/00xHP9MMBv/UTUg/1Q4Iv9XOyX/XEAq/1k9J/9U&#10;OCD/VTkh/1c7I/9aPib/WDwk/1I2Hv9UNh7/XD0o/10+Kf9RNSD/RioV/0MmFP9EKRj/RSkb/0Up&#10;G/9CKx3/Qisd/0AqHP9CLB7/RC4g/0ErHf9DLR//SDEj/0kyJP9JLyL/Ry0g/0YqHP9MMCL/Uzcp&#10;/1c6KP9XOij/Wz4s/1k8Kv9WOSf/WTwq/1o9K/9bPiz/Vzoo/1o9K/9gQzH/ZUg2/2JGMf9dQSz/&#10;XEAq/15CLP9gQSz/X0As/19ALP9aOyf/VTYi/1IzIf9QMR//Sy4c/0grG/9FKBj/RSgY/0QnF/9C&#10;JRX/QiYY/00tIP9TMyT/WDco/1o5Kv9aOSj/Y0Ix/2A/Lv9aOSj/Xz4r/1s6J/9WNSL/WTgl/1Y1&#10;Iv9SMR7/VTQh/1QzIv9TMiH/VzYl/1k4Kf9YOCn/WToo/1U2JP9TNCL/Vjcj/1c4JP9VNiL/Vjcj&#10;/1o7J/9bPCf/Vjci/1Q1IP9WNyL/WTol/1U5If9VOh//QCUH/zcaAP9WMxX/5LWL//3brv/irn7/&#10;rHhI/5tlN/+hbT7/om4//6RwQf+ncUP/omw+/59pO/+ibD3/oWs8/6FsOv+jbjr/qnI5/7R8Qf/C&#10;ik3/zpdW/9SdXP/LllT/wYxK/7R/Pf+8hUX/05xc/9egYP/EjU3/yJBT/9WdYv/EjFP/pGs2/59q&#10;Nv+ocD//rnZH/7J6S/+xeUr/rXVE/6x0Q/+udkP/sHZE/7B2RP+zd0P/tHhE/7R4RP+1eUX/s3pF&#10;/7R7Rv+1fEf/tn1G/7d+R/+4f0j/t35H/7h/SP+5gEn/uH9I/7mASf+6gUr/u4JL/7yDTP++hU7/&#10;voZN/76DS//AhU3/xIlP/8SJT//FiE//xolQ/8mMU//KjFH/zI5T/8+RVP/Rk1b/0JJV/86QU//Q&#10;klf/y4xW/8SFUv+/f0//unxN/7Z5TP+uc0f/rnNH/651SP+ob0T/qXNH/7J8UP+2f1b/tX5V/7F6&#10;Uf+td1H/pW9N/6VtSv+lbE7/pm1P/6VsTv+ka03/pm1P/6hwTf+ocE3/rHFP/65zUf+rc1D/sHhV&#10;/7N8Vv+1flj/v4tj/8eTa//KmXD/y5px/8STav/BkGf/v45m/7+NaP++jWz/u4pp/7qIZ/+4hWb/&#10;tYJj/7aEY/+0gmH/tYNi/76Ma//Fk3L/wpBv/7qJaf+0g2P/qn1e/5tyVP+Sb1P/r41x/+LApP/+&#10;8NP/69q8/9Oukf8AAQD/AAEA/wABAP8AAQD/AAEA/19FIv9bQx//X0cl/11FI/9ZQR//WkEi/1lA&#10;If9XPiD/VTwe/1U8Hv9VOyD/Ujgd/042Hv9ONh7/TTcf/0o0HP9LNR7/STMc/0gyG/9HMRr/RjIa&#10;/0gzHv9IMx7/QC4a/z4sGP9CMBz/QTAe/0AvHf8/Lhz/PSwa/z8vH/89LR3/Oysb/zkpGf83Khn/&#10;OCsa/zgrGv84Kxr/OCsb/zYpGf8zJhb/NCcX/zUnGv8zJRj/NSca/zQmGf80Jhn/NCYZ/zMlGP81&#10;Jxr/NSca/zMlGP8zJRj/Nigb/zUnGv80Jhn/NCgc/zEnHf8xJx3/NCog/zEnHf8xJx3/MCYc/zEn&#10;Hf8zJxv/NCgc/zQoHP81KR3/NCgc/zQoGv8zJxn/OCod/zYoG/82KBv/Nigb/z0tIP86Kh3/OCgZ&#10;/zcnGP86KBr/PSwc/z0sHP89LBz/Pi0d/z8sHf8/LB3/PSob/z4oGv8/KRv/Qiwe/0ErHf8+Kxz/&#10;Pywd/0EuHf89Khn/Pywb/0IvHv9CLx7/QC0c/0IvHv9EMSL/QC0e/0EuH/9EMSL/Qi8g/z4sHv8/&#10;LR//Py0f/z8tH/8+LB7/Py0h/0EvI/8/LyL/Py8i/0ExJP9BMyj/QjUt/0M2Lv8/NSz/QTgv/0c+&#10;Nf9HPjX/Rj00/0c+N/9KPzn/TkM9/05DPf9SRT//UEM7/1JFPf9URz//VEY7/1VHPP9XSTz/W04+&#10;/2pbSP94Y1D/gGpT/4pwVf+ce1r/o4Fc/6mCWf+rhFn/rYRY/6qBVf+qf1T/roNY/6t+VP+pelD/&#10;qHlP/6l4T/+rd0//rHdL/7B8Tf+zfU7/tH9N/7V9TP+0fEn/tn1I/7t/S/+4fEb/v4JL/8KFTP+9&#10;gEf/wIJH/8KESf/Eg0n/xYRK/8KBR/+7ekL/sG83/65vOf+ubzr/tHI+/7ZzPv+6d0L/v3lF/712&#10;Qv+7cUD/t208/7RqO/+xZzr/rWQ5/6hfNv+nYDb/qmM5/6xlO/+tZjr/q2Q4/6tiNf+vZjn/tGo7&#10;/7RqOf+4bj3/unBB/7xyQ/+8ckP/vnRD/71zQv+8c0D/u3I9/7tyO/+7cjv/uXA5/7tyPf+3bjn/&#10;s2s5/7FrOP+wajf/sGo3/7FrOP+vaTX/rWcz/6tmL/+vaTX/rmg0/7BqN/+vaTb/qWU0/6xoN/+q&#10;aDb/p2g1/6doNf+oaTb/pWk3/6drOf+laTf/o2c1/6VpN/+nZzf/p2c3/6hmNv+oZjb/pmQ0/6Vj&#10;M/+hYTH/omQ1/6NkOP+kZTn/o2Q4/6RlOf+jZDn/oWI3/6JjOP+WWS3/kVQo/5BTJ/+TVir/oWQ4&#10;/6lsQP+sb0P/rXBD/7BzRv+wc0T/sXRF/7V4Sf+yeEb/sHZE/691Q/+pcT7/qHM//6h0Qv+kcj//&#10;j18v/4ZXKf94TB//cEYc/2xFHP9uRyD/b0kk/3FLJ/9wSib/c00p/3ROKv94UC3/eFAt/3ZOK/90&#10;TCn/d0wp/3pPLP98US7/fFQw/3xUMP93UzH/d1Mx/3xYNv9/Wzn/fVk3/39ZNf9+WDT/glo2/4dc&#10;Of+HXDn/hFo0/4VbNf+HXTf/hls4/4VaN/+EWTb/hVo3/31VMf99VTH/fFg2/3pYNf99Wjr/gF09&#10;/3xZO/95Vjj/elc3/3dUNP9yTy//d1Q0/3VUM/90UzL/bE0u/21OL/9vUDH/cFM1/3BTNf9uUTP/&#10;bE8x/29QMf9xUjP/bU4v/2pJKP9oRyb/Z0Yn/2ZFJv9mRSb/ZkQo/2ZEKP9mRCn/ZEUp/2JCKf9j&#10;Qyr/YUEo/14+Jf9dPSb/Wzsk/1k5Iv9dOiT/Wjol/1s7Jv9cPCf/XD0o/2dIM/9lSTH/XkIs/1g8&#10;Jv9UOCL/Uzch/1E1IP9PMx7/Sy8a/0svGv9NLhr/UTId/1EyHf9TNB//Vzgj/1w9KP9ZPSf/WDwm&#10;/1U5I/9TNx//Vz0k/19DK/9gRCz/WDwk/1Q4IP9WOiL/Xj8q/1k6Jf9PMBv/QiYR/0EkEv9EKRj/&#10;SC0c/0gsHv9HLR7/Qy0f/0IsHv9CLB7/RC4g/0QuIP9ELiD/SDEj/0kyJP9LLyH/Rysd/0gsHv9R&#10;NCL/Vjsq/1k8Kv9XPCf/VDkk/1I3Iv9UNyX/Wj0r/15BL/9fQjD/YEMx/2JFM/9iRTP/YkUz/2FF&#10;MP9fQCv/XT4p/18/Kv9dPSj/XT0o/108Kf9aOSb/XTon/1o5KP9ZOCf/Ti8d/0wvHf9NMCD/TC8f&#10;/0MnGf9BJRf/RSkb/0gsHv9HKx3/Sysc/08vIP9UNSP/Wjko/1c2Jf9aOSj/Wzon/1o5Jv9aOSb/&#10;XDso/1o5Jv9RMB3/VDMg/1Y1JP9SMSD/UzIh/1Y1Jv9YNyj/WTgn/1c2Jf9TMiH/UjEe/1MyH/9W&#10;NiH/WTkk/1Y3Iv9VNiH/VTYh/1Q1IP9UNB//UzQf/1M1Hf9UNhz/TDEU/z8lBP85HAD/lmtB//fI&#10;nP/926v/1qN0/6FtPf+daTr/nmg6/59pO/+jbT7/pG89/6VwPv+jbjr/oGs3/6FsNv+lbjb/s3s+&#10;/7uEQ//Fjkv/0pxW/9agWv/TnVX/0ZtV/8SPSf+8hkD/y5VP/9ehW//PmFX/05xZ/+Osa//gqWn/&#10;tn9G/6l0Pv+lcDz/p3JA/7F8Sv+yekn/sHhH/693Rv+xd0f/sXdF/7R4RP+1eUX/sHRA/692Qf+x&#10;eEP/sHdC/7N6Rf+3fkn/uYBL/7aBS/+5gEn/uYBJ/7mASf+5gEn/uH9I/7d+R/+3fkf/uoFK/7uC&#10;S/+8g0z/u4NK/72CSv+/hEz/xIlR/8KHT//AhU3/w4ZN/8mMU//Iik//zY9U/9GTVv/QklX/0JJV&#10;/8yLUf/Eg0v/xoRS/719Tf+zdUb/sHNG/7B1Sf+qcUb/qG9E/6ZwRP+ocUj/p3FF/6x1TP+4gVj/&#10;uoNa/7R9Vv+ueFT/pG1O/6FqTP+ka07/omlM/6JpTP+ka07/qW5O/6twUP+rcE7/q3BO/6pvTf+r&#10;cE7/sXdS/7V7Vf+6g1z/xpFl/82Zav/Om27/z5xv/8eUZ//Cj2T/uYhf/7iHX/+/jWr/voxr/7qI&#10;Z/+3hGX/uIVm/7eEZf+ygF//s4Fg/8KQbf/Vo4L/yph3/7yJav+0g2P/p3pd/5NsT/+Rb1P/yqmK&#10;//773P/++9z//frb/+TFpv8AAQD/AAEA/wABAP8AAQD/AAEA/2BGI/9cRCD/XEQg/1pCIP9bQyH/&#10;XEQi/1lBH/9YPyD/WD8h/1c+IP9UOx3/Ujgd/1A4IP9PNx//Tzcf/0o0HP9MNh//SzUe/0gyG/9H&#10;Mxv/RjEc/0cyHf9GMRz/RTAd/0AuGv9CMBz/QC8d/0AvHf8/Lhz/Py4c/z8uHP8/Lhz/PS4b/zsr&#10;G/86Khr/Oysb/zksG/87Kxv/OSkZ/zcnGP82KRn/NSgY/zUoGP8zJhb/NCcX/zUoGP82KBv/NSca&#10;/zUnGv81Jxr/NCYZ/zIkF/8zJRj/Nykc/zUnGv80Jhv/NCgc/zAmHP8wJhz/NCog/zIoHv8xJx3/&#10;MycZ/zUpHf81KRv/NCYZ/zcpHP84Kh3/OCod/zQmGf80Jhn/OSse/zcpHP84KBv/OSkc/z4uIf8+&#10;LB7/PCwd/zsrHP8/Lh7/Py4e/z4tHf89LBz/Pywd/z8sHf8/LB3/Pywd/0AqHP9CLB7/Qy0f/0Aq&#10;HP9CLRz/RC8e/0ItHP9BLBv/Qi0c/0QvHv9ELx7/Qi0c/0QvHv9DMB//Pywd/0AtHv9DMCH/QzAh&#10;/0EvIf9BLyH/Py0f/0AuIP9ALiD/QC4i/0MxJf9DMSX/RDIm/0U1KP9FNCr/Rzku/0Q3L/9DOTD/&#10;RDox/0c9NP9GPDP/SD82/0tBOP9LQTj/TkQ7/09FPP9RRz7/UEM7/1JGOv9USDz/Vkg7/1xPP/9g&#10;UED/ZldE/3lkT/+Fb1f/j3ZY/5d6Wv+mg13/q4RZ/66FWf+whVj/rYFS/6yAT/+vg1L/todZ/7KD&#10;Vf+wgFL/rn5Q/698T/+yfk//s31O/7eBUv+4gE//u4FP/72BTf++gE3/wINN/8SHUP/Cg03/xoVL&#10;/8iHTf/Ghkj/yohL/8yLS//Likr/yolJ/8mISP+/fj7/ung7/7x6Pv/BfEP/w35F/8R/SP/HgEr/&#10;w3pF/8B0QP+7bz3/um49/7puPf+3bT7/tGo9/6xiNf+qYTb/rmU6/7BmOf+wZjn/r2U4/7JoOf+1&#10;azz/tmw7/7lvPv+7cUD/v3NC/79zQv++ckH/v3NC/750Q/+7cj//u3I9/7lwOf+7cjv/u3I7/7ty&#10;O/+3bjn/s2s5/7JqOP+vaTb/r2k2/7BqNv+tZzP/rWcz/61oMf+wajb/r2k1/7FrOP+vazr/rWk4&#10;/6poNv+qaDb/qGk2/6lpOf+paTn/pmo4/6dqO/+laDn/pGc4/6VoOf+mZjb/pmY2/6ZkNP+mZDT/&#10;pWMz/6NjNf+iZDX/pGU5/6VmOv+kZTr/o2Q5/6NkOf+jZDn/oWI3/55hNf+VVy7/kVMq/4xRJf+R&#10;Vir/n2Q4/6ZrP/+rcET/rXNF/691Rf+wdkb/sHZG/7J4Rv+yeEj/rXVC/6hwPf+daTf/m2g5/5Zm&#10;Nv+LXC7/eEwf/3JHHP9wRhz/bEUc/2xGIf9uSCP/cUsn/3ROKv9zTSn/dU8r/3ZQLP94UC3/d08s&#10;/3lOK/96Tyz/dk4q/3pSLv99VTH/fFYy/3tVMf95VTP/eVUz/31ZN/+AXDr/f1k1/39ZNf+BWzf/&#10;hVo3/4ZbOP+GWzj/hFo0/4VbNf+GXDb/hFk2/4NYNf+CVzT/g1g1/3xUMP9+VjL/fVk3/31ZN/9+&#10;Wzv/fVo6/3lWNv92UzP/eFYz/3ZUMf9yUC3/d1Uy/3ZUMf91VDP/bk8w/2xNLv9sTS7/cFM1/29S&#10;NP9wUzX/bVAy/2pNL/9rTC3/a0wt/2lKK/9qSSr/aUgp/2hHKP9qSSr/aEYq/2dFKf9qSCz/akgt&#10;/2dILP9lRSz/Y0Mq/14+Jf9YOCH/Vzcg/1k5Iv9eOyf/Wjol/1s7Jv9aOiX/VTYh/1s8J/9aPij/&#10;WT0n/1c7Jf9SOCH/UDYf/00xHP9NMRv/Si4Y/00xG/9PMBv/WTsj/109Jv9WNh//WDgh/2FBKv9e&#10;QCj/WTsj/1I2Hv9PMxv/WDwk/15CKv9ZPSX/VDgg/1c7I/9dQSv/Vzsl/1AxHP9HKxb/QSUQ/0Yq&#10;Ff9SNSP/UTYl/0swH/9HLR7/Ry0e/0QtH/9CLB7/RC4g/0QuIP9FLyH/SDEj/0YvIf9HLR7/Si4g&#10;/1I3Jv9VOin/Vjsm/1c8J/9bQSr/WT8o/1Y7Jv9TOCP/Vjsm/11ALv9eQS//YEMx/2FEMv9gQzH/&#10;YUQy/2FFMP9ePyv/Wzwn/14+Kf9ePin/Xj4p/2A9Kv9dOif/XDkm/1w4KP9bNyf/VDMi/1Q1I/9S&#10;MyH/TjEh/0suHv9KLR3/SC4h/0guIf9EKh3/Ry0g/0otHf9MLx//UDEf/1AxH/9VNiT/XDso/149&#10;Kv9gPyz/XDso/1Y1Iv9SMR7/VjUk/1g3Jv9WNST/VjUk/1c2J/9XNif/WDco/1c2Jf9UMyL/WTgn&#10;/1Y3I/9WNSL/VDUh/1Y2If9WNSL/VjYh/1Y2If9UNB//UjId/1MzHv9WOCD/UTYb/0gtD/87IQD/&#10;XTcS/7qPZf/+2Kv/+cmb/6x5TP+ZZTb/mGI0/59pO/+rc0L/q3ZE/6hzP/+mcTv/pXA6/6VuNv+p&#10;cjn/uYJC/8eQTf/Nl1H/2aBZ/+CoXv/bpVv/16FZ/8uVTf/Fj0f/0pxU/+KpYv/aoVr/051X/9yl&#10;Yv/ep2b/ypRY/76HT/+xfEb/p3I+/696Rv+yekn/snpJ/7J4SP+xd0f/sXdF/7R4RP+2ekb/s3dD&#10;/7Z6Rv+3fkn/sXlG/7J6R/+2fkv/toFN/7R/S/+0f0n/tYBK/7WASv+2gUv/uYBL/7mAS/+5gEv/&#10;u4JL/7yDTP+/hk//vYVM/72FTP+/h07/wopP/8KKT//Cik//xYpQ/8iNU//Hi0//zJBU/9CSV//O&#10;kFX/zpBV/8iKUf+9fkj/voBN/7p9Tv+xd0n/r3ZJ/610Sf+ncEf/p3BH/6VwRv+lcEb/pnFH/6Vw&#10;Rv+td1H/sntU/7B6Vv+sdlT/pm9R/6FqTP+ka07/pGtO/6VsT/+obU//qW5Q/6htTf+pbkz/qm9N&#10;/6twTv+tclD/sXdS/7V7Vf+6g1r/xZFi/82Zaf/RnW3/0Z5v/8eUZ/++i2D/uIRc/7SDW/+/jWr/&#10;wpBv/7uKaf+2hWX/u4hp/7qHaP+1gmP/tIJh/8ORcP/OnHv/v45t/7SBYv+yg2X/qHte/5FpUP+D&#10;ZEf/yquM//772v/9/N7//Pvc/+LPr/8AAQD/AAEA/wABAP8AAQD/AAEA/2JII/9fRSL/XEIf/1pA&#10;Hf9bQyH/XEQi/1lBH/9YPyD/WD8g/1c+IP9VPB7/VTsg/1Q6H/9ROR//UDgg/042Hv9NNx//TDYf&#10;/0s1Hv9HMxv/RzId/0YxHP9GMRz/RzIf/0UwHf9CMBz/PiwY/z8tGf9BMB7/QTAe/z8uHP8/Lhz/&#10;PSwa/zssGf87Kxv/Oysb/zsrG/87Kxv/OSkZ/zkpGf87Kxv/OSka/zkpGv83Jxj/NSgY/zYpGf84&#10;Kxv/Nyoa/zYoG/81KBj/NSca/zMlGP80Jhn/Nigb/zYoG/80Jhv/Mycb/zMnG/8wJhz/Mykf/zQo&#10;HP80KBz/MycZ/zYoG/81Jxr/MyUY/zYoG/83KRz/OCod/zQmGf81KBj/Oysc/zkpHP84KBn/Oiob&#10;/z4sHv8+LB7/QS8h/0AuIP9BMCD/Py4e/z0sHP87Khr/Pywd/z8sHf8+Kxz/Pywd/z8sHf9BKx3/&#10;Qy0f/0AqHP9CLRz/RC8e/0MuHf9DLh3/Qy4d/0MuHf9ELx7/Qy4d/0QvHv9FMB//QS4f/0IvIP9E&#10;MSL/RTIj/0QyJP9EMiT/QS8h/0EvIf9EMiT/QzEj/0UzJ/9EMib/RjQo/0c3Kv9HNiz/STsw/0c5&#10;Lv9IPDD/Rzsv/0k9Mf9HPTP/SkA2/01DOf9NQzr/TkQ7/05EO/9QRj3/UUU5/1NHO/9WSDv/Wk09&#10;/2ZWRv9qWUf/dmFM/4hwWP+Telz/nH9d/6ODXf+viVz/tItd/7aMWv+1ilf/r4FN/7CCTv+3iFT/&#10;uYlY/7eHVv+2hFH/tIJP/7aCUP+2glD/uINP/7yEUf++gk7/woVP/8SHUf/FhlH/xYZQ/8mIUP/H&#10;hk7/y4lM/9CMTf/RjU7/0Y1M/9GNTP/PjEj/zIlF/8yJRf/JhEH/yINC/8iCRP/Jg0X/yYNI/8qC&#10;SP/Ngkv/xHhE/8F0QP+9cDz/vHA+/7tvPv+5bD7/sWc4/6xiM/+tYzT/rmQ1/69lNv+xZDb/sWc2&#10;/7drOv+5bTz/u289/75yQP+/c0H/vnJA/75yQP++ckH/vnJB/79zQv+7cj//u3I9/7tyO/+7cjv/&#10;u3I7/7tyO/+3bjn/tGw6/7NrOf+vaTb/r2k2/65oNf+tZzP/rmg0/69pNf+wajf/r2k2/69rOv+w&#10;bDv/rmo5/6tpN/+qaDb/qmg4/6lpOf+naTr/pWc4/6VoOf+laDn/pGc4/6NmN/+kZjf/o2U2/6Nj&#10;Nf+jYzX/omI0/6NjNf+iYzf/pGU5/6NkOf+hYjf/oWI3/6JjOP+jZDn/nWA0/5ZZLf+UVi3/kFUr&#10;/49UKP+UWS3/oGU5/6dsQP+tc0X/sXdH/7F3R/+xd0f/sHZG/7B2Rv+rc0L/qHA//5xmN/+OWy7/&#10;hlYo/35SJf92SyD/bkQa/21GHf9wSSD/b0kk/3BKJv9uSCT/c00p/3ZQLP93Tyv/d08r/3hQLP95&#10;Tiv/d08r/3lRLf97Uy//eFEq/3tULf9+WDP/fVcz/3xWMv99VzP/fFg2/39bOf+CXDj/gFo2/4Ba&#10;Nv+EXDn/hls4/4dcOf+IXjj/hlw2/4ZcNv+FWzX/glc0/4JXNP+BVjP/gVYz/4JXNP+AWjb/glw4&#10;/39bOf98WTn/elc3/3dUNP92UzP/fFg2/3pWNP93UzH/dlQx/3ZUMf93VjX/cVMx/2xNLv9tTi//&#10;c1Q3/25RM/9xUzf/a00x/2lMLv9rTC//aEks/2dIK/9pSCn/akkq/2hHKP9oRyj/aEYq/2dFKf9p&#10;Ryv/aUou/2dILP9jQyr/YkIp/109JP9WNh//VjYf/1k5JP9cPCf/Wjol/1k5JP9WNiH/UjMe/1M0&#10;H/9SNiD/VDgi/1Q4I/9QNh//TDIb/0ouGP9OMhz/UjYe/1U5If9XOSH/Y0Mq/2dHLv9gQCf/XT0k&#10;/2BAJ/9dPSb/WDoi/1M1Hf9PMxv/WDwk/1k9Jf9TNx//VTkj/1xAKv9gRC7/UTUg/0YqFf9GKhX/&#10;SCwX/00xHP9XOyb/VTgm/0wxIP9FKxz/RSsc/0MsHv9CLB7/RC4g/0UvIf9GMCL/RjAi/0QtH/9F&#10;Kxz/TTIh/1g9LP9YPSj/WD0o/1g+J/9cQiv/XUMs/11DLP9bQCv/XUIt/15DMv9cPy3/XD8t/11A&#10;Lv9cPy3/XUAu/2NEMP9gQS3/XT4p/18/Kv9fPyr/Yj8r/2I/LP9gPSr/XDkm/1s3J/9aNib/VzYl&#10;/1k4J/9VNiT/VDUj/1E0Iv9OMSH/TDAi/0guIf9HLSD/SC4h/0guIf9ILB7/Si0d/00wIP9TNCL/&#10;WDkn/1o7Kf9dPiz/WDkn/1EyIP9UMyL/WDcm/1g3Jv9XNiX/VjUk/1g3KP9ZOCn/VzYn/1U0Jf9U&#10;MyL/Wzwq/1g5Jf9VNiL/VDUh/1Y1Iv9WNSL/VTUg/1U1IP9XNyL/VDQf/1IyHf9VNx//VDYe/00y&#10;F/9GKw3/QB8A/3tTL//brof//dar/8qXbP+jcEP/n2k6/6dxQv+0fEn/tn5L/655Q/+rdkD/q3Q8&#10;/6VuNf+rdTn/wIlI/9GYVf/VnFX/2aBZ/+WtY//jq2H/3KRa/8+ZT//Nl03/2KBW/+WtY//iqmD/&#10;1J5W/9WfWf/ao2D/2qRm/9GdYf/Fjlb/sn1H/614Qv+yekf/s3tI/7N5Sf+xd0f/sHZE/7F3Rf+z&#10;eUf/s3lH/7V7Sf+3fU3/sXlI/7J6Sf+1fUz/tYBO/7J9S/+zfkr/tH9L/7WATP+2gUv/uYBL/7mA&#10;S/+6gUz/vINO/7+DTf++hU7/vYVK/76GS//BiU7/wopP/8KKT//EjFH/xY1S/8iNU//HjFL/y49T&#10;/86SVv/MkFT/y45V/8SHUP+7fkj/uoBQ/7V9Tv+udUj/qHJG/6VuRf+ibUP/o21H/6RuSP+kbkj/&#10;pnBK/6VvSf+lb0n/qnRQ/613Vf+rdVP/qG9S/6RrTv+lbE//pm1Q/6htT/+pblD/qG1P/6ZrS/+n&#10;bEz/qW5O/6xxT/+tclD/rnNR/7J4Uv+7gVn/xY9h/82Zaf/RnW3/0Z1t/8WRYv+7iF3/toJa/7SA&#10;Wf/Ajmv/xJRw/7yLav+3hmb/u4pq/7yLa/+7iGn/uYZn/8GOb/+/jG3/tIFi/7F+X/+xgmb/qHpg&#10;/45pT/+Jak7/1rmZ//392//9/eH//fzd/+HXtP8AAQD/AAEA/wABAP8AAQD/AAEA/2JII/9gRiP/&#10;XkQh/11DIP9bQR7/XEIf/1pAH/9ZQR//WD0f/1Y9Hv9YPSD/WUAi/1Y8If9TOR7/UDgg/083H/9M&#10;Nh7/TTcf/003IP9IMhv/SDIb/0cyHf9IMx7/RzId/0YxHv9DMR3/PiwY/0IwHP9EMh7/QjAc/0Av&#10;Hf89LBr/PCsZ/zwrGf88Kxn/OikZ/z0sHP8+LR3/Oysb/zsrG/87Kxv/Oysb/zwsHP87Kxz/NikZ&#10;/zYpGf84Kxv/OSwc/zcqGv81KBj/Nigb/zcpHP82KBv/Nigb/zcpHP80KBz/Mycb/zQoHP8zJxv/&#10;NCgc/zQoHP80KBr/NSca/zYoG/81Jxr/NSUY/zYmGf83Jxr/OCgb/zcnGP84KBn/Oiob/zkpGv85&#10;KRr/PSsd/zooGv88Khz/QS8h/0AvH/8+LR3/PSwc/z0sHP87Khr/Qi8g/0AtHv8+Kxz/Pisc/z0q&#10;G/8+Kxz/Pywd/0ArGv9BLBv/Qy4d/0MuHf9ELx7/RC8e/0ItHP9ELx7/RC8e/0QvHv9FMB//QzAh&#10;/0UyI/9GMyT/RDMj/0c2Jv9INij/RjQm/0MxI/9HNSf/SDYo/0c1Kf9FMyf/RjYp/0k5LP9INy3/&#10;STsw/0k7MP9KPDH/STsw/0s/M/9MQDT/TkI2/1BEOP9SRjr/UUU5/01DOf9RRTn/U0c7/1RIOv9Z&#10;TDz/YlE//2xXRP93YUr/hGpR/5d6XP+fgV3/qIVf/66JXf+3j1z/vpNe/7+UXf+8j1j/s4RM/7SF&#10;Tf+8iVD/vItT/7mIUP+2g0z/tIFK/7mGT/+6hU//voVQ/8GFT//Eh1H/xIdQ/8iJU//Ji1L/yIdP&#10;/8iHTf/GhEj/z4tM/9iUVf/YlVH/1JFN/9OOSf/Pi0T/y4dA/8yIQf/PiUP/zohD/8yFQ//Nhkb/&#10;y4RG/8p/Rf/GeUH/wnU//8J1Qf/Bc0L/v3FA/7ltPP+zZzb/rmQz/65kM/+xZTT/sGQy/7BkMv+x&#10;ZTP/tGg2/7VpN/+4bDj/vnI+/79zP/+9cT3/um48/7xwPv+9cT//vHA+/71xP/+9cT3/vnI+/751&#10;Pv++czz/vHM8/7tyPf+3bjn/tW07/7NrOf+wajf/sGo3/65oNf+uaDX/sGo3/7BqN/+uaDX/q2c4&#10;/6xoOf+uajv/rWk6/61pOv+rZzj/qGg6/6hoOv+mZjj/omM3/6VmOv+kZTn/pGU5/6JjN/+jZDj/&#10;omM3/6NjN/+jYzf/oWE1/6NjN/+jYzf/omI2/59eNP+dXjP/nl80/6JjOP+hYjf/mVox/5FTKv+Q&#10;VSv/kFUr/5FWLP+XXDD/o2g8/6htQf+vdEj/sHhJ/691Rf+qckH/q3NC/6ZuP/+faTr/mWM1/41Z&#10;Kv98TSP/ckUc/25CG/9xRR7/dUsl/3dNJ/90TCj/c00p/3FLJ/9wSib/dE4q/3pTLP94USr/d1Ap&#10;/3pQKv95Tyn/elMs/3tULf97VTD/elQv/3tVMP9/WTT/f1k1/39ZNf9+WDT/gFo2/39bOf+CXDj/&#10;g105/4NdOf+GWzj/h1w5/4pgOv+KYDr/h103/4ddN/+GXDb/g1kz/4NYNf+CVzT/glc0/4RcOf+C&#10;Wjf/hFw5/4BZOP97Vzf/eVU1/3hUNP98WDj/hmJC/4BcOv98WDb/d1Uy/3hWM/96WTb/dlU0/29Q&#10;Mf90VTb/dVY3/3JTNv9xUjb/aksv/2tMMP9sTTH/Zkcq/2VDJ/9mRCj/aEYq/2VDJ/9kQib/ZkQo&#10;/2ZEKP9jRCf/Y0Qo/2FCJv9bPSP/XD4k/1w8Jf9VNR7/VjYf/1c3Iv9ZOST/Wjol/1Y2If9SMh3/&#10;UjMe/1Q1If9RNSD/UjYh/1I2If9PMx3/TTEb/00xG/9UOCD/XkIq/2VHLf9lRy3/aksv/3JQNf9v&#10;TTL/YkAn/1w6If9ZNx7/WDgf/1g4If9WOCD/Wz0l/1Y3Iv9SMx7/Vzsl/1xAKv9cQCr/TTEc/0Yq&#10;Ff9NMRz/VDgj/1M3Iv9WOiX/VDgj/00yIf9FKxz/Qyka/0QqG/9CLB7/Qy0f/0QuIP9GMCL/RC4g&#10;/0MuHf9FKxz/TjQj/1tAL/9YPSj/XUIt/1tBKv9cQiv/X0Uu/2NJMv9mTDX/aE43/2NIM/9ZPi3/&#10;VDcl/1Y5J/9ZOij/WDkn/2FCLv9jQi//YD8s/18/Kv9fPyr/YT4q/2I/LP9hPiv/XTon/1w5Jv9Z&#10;NiP/VTQh/1k4Jf9aOyf/Wzwq/1U4Jv9OMR//TDAi/0owI/9IMSP/SDEj/0kvIv9ILiH/SCwe/04y&#10;JP9SNSP/UDMh/0wvHf9UNSP/UzQi/1EyIP9WNyX/WDkn/1U2JP9WNSb/UzIj/1c2J/9ZOCn/VTQl&#10;/1IxIv9VNCX/Wzwq/1g5J/9VNiT/VTYk/1g3JP9VNCH/VDMg/1MyH/9XNyL/VTUg/1ExHP9SMx7/&#10;VDYe/1M1Hf9NMhf/PyIC/1IvD/+bcE3/8cGb/+q7kf+8iVz/rHhI/7J9S/+8g07/vINO/7qBSv+x&#10;ekH/rng8/6lxNv+weTn/yI9M/9SZVf/XnFb/151U/+auZP/lrWL/3aVa/9OeUv/UnFH/1p5T/96m&#10;XP/jq2H/2aBZ/9eeWf/bpGH/461t/9+pbf/Sm2L/wYpS/6t2QP+vdkH/r3dE/7F5SP+wdkb/r3VF&#10;/7F3R/+yeEj/sXdH/7F3R/+yeEj/sXlK/7J6S/+ze0z/s31O/7J9S/+yfUv/s35M/7WATP+5gU7/&#10;uYFO/7d/TP+5gEv/vIBM/7yDTP+7gkv/vYVK/7+JTf/Aik7/vohK/7+JS//Cik3/xY1Q/8aOUf/H&#10;jFD/x4xQ/8uQVv/IjVP/x4xU/8GFT/+4f0r/t39Q/7B6TP+mcET/omtC/59pQ/+dZ0H/oGpG/6Fr&#10;R/+jbUn/pW9L/6ZwTP+kbkr/pnBM/6lzUf+pclP/qXBT/6duUf+mbVD/qG1P/6dsTv+obU//qG1P&#10;/6ZrS/+pbE3/qWxN/6xvUP+rbk//qm9N/691UP+8glz/x5Fj/8+bbP/RnW3/y5do/8GNXv+7hlr/&#10;tIBY/7WBWv/BkW3/w5Nv/7qKZv+2hWT/uYho/72Ka/+8iWr/vIlq/72Ka/+0gWL/rntc/7B9YP+v&#10;gGT/p3lh/5BrUf+ggWT/7dOy//392f/+/uL//f3b/93PrP8AAQD/AAEA/wABAP8AAQD/AAEA/2RI&#10;I/9hRyL/Ykgj/2BGI/9cQh//XEIh/1xCIf9cQiH/WT8e/1k+IP9ZPiD/Vj0f/1U7IP9UOh//Tzcd&#10;/083H/9QOCD/TTcf/003IP9KNB3/STMc/0kzHv9KNB//SDId/0k0H/9JNB//RTAd/0QvHP9GMR7/&#10;RC8c/0QvHP9ELxz/Py0Z/0MuG/8/Lhz/PSwa/z8uHP89LBr/PSwc/z0sHP8+LR3/PSwc/zsrG/87&#10;Kxv/OCsa/zcqGv82KRn/Nyoa/zcrG/80KBj/NCgY/zQoGP82Khr/NikZ/zQoGP80KBr/MiYY/zQo&#10;Gv81KRv/NCga/zQoGv8zJxn/NCYZ/zYoG/83KRz/OCgb/zcnGv85KRr/OCgZ/zgoGf84KBn/Oysc&#10;/z4sHv89LBz/Py4e/z4tHf8+LR3/QC8f/z8uHv8+LR3/Pywd/z8sHf8/LB3/Qi8e/0AtHv8+Kxz/&#10;QC0e/0AtHv8/LB3/Pywd/z8sG/8/LBv/QC0c/0QvHv9GMSD/RTAf/0EuHf9CLx7/RTIh/0QxIP9B&#10;MCD/QTAg/0IxIf9DMiL/QjIj/0UzJf9HNSf/RzUn/0UzJf9INij/Sjgq/007Lf9JOSr/Sjot/0w8&#10;L/9MPC//Sz0w/05AM/9NPzL/TkAz/05AM/9QQjX/UUM2/1JEN/9QRDb/UkY4/1JGOP9RRTf/Vko8&#10;/1hLO/9ZTDv/a1ZD/3lgSv+EaUz/lXRT/6uFYP+zjGH/upBg/72UYP/GmF3/ypxg/8qaXP/CkFH/&#10;wpBR/8KPUP/FklP/w41R/76ITP+9h0v/v4lN/8OLUP/EjFH/xYpQ/8mOUv/MkFT/yo5S/86QU//Q&#10;klX/z49P/8uLS//Mi0v/zItJ/9GOSv/TkEz/0o9J/9SQSf/Wkkv/2JRN/9iUTf/WkEr/1pBL/9SN&#10;S//Si0v/y4RG/8d9QP/EeT//xHdB/8R3Qf/CdUH/v3NB/8B0Qv+9cT//u289/7xwPv+9cT3/u287&#10;/7hsOP+6bjr/v3Q9/8F2P//Cd0D/vnM8/71yO/+9cjv/vXI7/7xwPP+7bzv/vHA8/71xPf+9cjv/&#10;vnM6/790O/+9cjn/uHA2/7duN/+2bTb/sWo0/7BqNv+uaDX/rmg1/65oNf+uaDX/r2k2/61nNv+s&#10;aDn/qmc6/6hlOP+sZTf/rWc2/61nNv+sZjX/q2U0/61mOP+raDv/qGU6/6RkOP+kZDj/o2M3/6Nj&#10;N/+mZjr/omM3/6FiN/+hYjb/oWI2/6NkOP+jZTb/n2A0/59gNP+hYjb/oWI3/51gNP+ZWzL/llgx&#10;/5FTLP+NUir/j1Qs/5NYMP+dYjr/p2xE/6VqQP+haD3/nWQ3/5ZgMv+VYTL/kF0y/4ZTKP98SyL/&#10;d0ge/3JCGv9vQhv/cEQf/3NHIv91SSb/d0wp/3hNKv92Syj/d08r/3hQLP94UCz/eFAs/3hRKv96&#10;UCr/e1Er/3pQKv9+VC7/flQu/39VL/9+VzD/g1w1/39ZNP99VzL/glw3/4FbNv+EXTb/hF02/4Rd&#10;Nv+EXDj/iV47/4leO/+IXjj/iF44/4lfOf+IXjj/h101/4lfN/+KYDr/i2E7/4tfPP+HXDn/g1s4&#10;/4NbOP+BWTb/glo3/4BYNf98VjL/e1Ux/35YNP+AXDr/hWE//4FdO/98Wjf/d1Uy/3VUM/9zUjH/&#10;clEy/3VUNf92VTb/dFI2/3VTN/9zUTX/bkwx/2tJLf9pRyz/Zkcr/2ZHK/9mRyv/ZEUp/2RCJ/9k&#10;Qif/Z0Uq/2RFKf9jRCj/YkMn/2BAJ/9cPiT/WTsj/1c5If9VNx//Vzkh/1c4I/9XNyL/Vzci/1Ex&#10;HP9PMBv/Vzgj/1k6Jf9WNyL/VTkj/1Q4Iv9YPCT/XEAo/2NILf9qTDL/clQ4/3hZPf96Wz//e1w/&#10;/3FSNf9nSCz/YEEl/1k6Hv9YOR3/YEAn/2REK/9iQin/XkAo/1c5If9MMBj/UjYg/1E1H/9OMhz/&#10;TjId/08zHv9VOST/Wz8q/15CLf9YPSj/VDkk/080I/9GLB3/RCob/0ErHf9CLB7/RS8h/0QuIP9D&#10;LR//QSsd/0MsHv9DKRr/SC4f/1Q5KP9WOyb/XUIt/2RIMv9lSTP/YUcw/2BGL/9kSjP/aU84/2lP&#10;OP9dQSz/Vjol/1c7Jv9UOCP/VTYi/1c4JP9aOyf/Vjcj/1k4Jf9bOif/Wzon/1o5Jv9ZOCX/Wjkm&#10;/1o5Jv9WNSL/VjUi/1g3JP9YOSX/Vjcj/1I1I/9RNCL/UDMh/1A0Jv9ONCf/TzUo/0kyJP9IMSP/&#10;RS4g/0kvIP9NMSP/TDEg/04zIv9TNiT/UTQi/1E0Iv9TOCf/Ujcm/1E0JP9QMyP/TjEh/1AwIf9S&#10;MiP/Ty8g/00tHv9PLyD/UzMk/1M0Iv9SMyH/TzAe/1Q1I/9XNiX/VzYl/1U0If9VNCH/VDUh/1U2&#10;Iv9SMx//UjMe/1E1H/9TNx//RSwO/zkeAP9KLAr/j2lF/+zAmf/Xq37/t4dX/7SCTf/Ci1P/wYlQ&#10;/72FSv+3f0L/u4FC/7+FRf/IjUv/2JxU/+KmXf/fpVv/3KRZ/+qyZ//tuGr/7bhq/+OuYP/YoFX/&#10;2aFW/9yiWf/hp17/155X/8yTTv/HkE//0pxe/8+YX//CjlX/tYBK/6t2Qv+qdUH/qnVD/6x0Q/+v&#10;d0b/r3dG/7F5SP+xeUj/r3dG/693Rv+yekn/snpJ/7F5SP+yekn/tHxL/7V9TP+ze0j/tHxJ/7Z+&#10;S/+4gE3/uIBN/7Z+S/+4f0r/uoFM/7qBTP+7gkv/v4hQ/8GKUf+/iU3/vYdL/7+HTP/BiUz/x49S&#10;/8ePUv/GjlH/xI5Q/8ONUf/DjVH/xI1U/72GTv+1gEr/sXtM/654Sv+ockb/qHFI/6BpQv+eZ0D/&#10;oGlD/6BpQ/+ha0f/omxK/6JsSv+ibUv/oWxK/6JtTf+kb0//pm9R/6ZvUf+lbE//pm1Q/6pvUf+q&#10;b1H/q25R/6hrTv+qbU7/qWxN/6tuT/+pbk7/rHFR/7F2VP+8hV//yJNp/8yXa//Pmm7/y5Zq/8GN&#10;Zf+5hV3/tYFa/7WDXv+7iWb/vYto/7yKaf+8imn/u4lo/7qIZ/+8h2j/u4Zn/7aBYv+zfl//sXtf&#10;/6l3XP+ldlz/n3Na/5RuV/+miGz/7dOy///82//9/N7/2NW0/6qNbf8AAQD/AAEA/wABAP8AAQD/&#10;AAEA/2RII/9kSCP/Ykgj/2BGIf9eRCH/W0Ee/1tBIP9cQiH/W0Eg/1k+IP9YPR//VDsd/1Q6H/9S&#10;OiD/Tzcd/1A4IP9QOCD/Tjgg/003H/9MNh//SzUe/0kzHv9JMx7/SDId/0kzHv9JMx7/RC8a/0Uw&#10;Hf9FMB3/RTAd/0UwHf9ELxz/Qy4b/0MuG/9DLhv/Py0Z/z8uHP89LBr/PCsZ/z0sHP89LBz/Oyoa&#10;/zsqGv86Khr/Oysb/zgrGv83Khn/Nyoa/zcrG/81KRn/NSkZ/zQoGP81KRn/Nyoa/zYqGv82Khr/&#10;MycZ/zUpG/82Khz/NCga/zYqHP81Jxr/NCYZ/zUnGv84Kh3/OSka/zkpGv86Khv/Oiob/zkpGv85&#10;KRr/PSwc/z4tHf8+LR3/Py4e/z0sHP8+LR3/Py4e/0AtHv9ALRz/QC0c/0AtHP8/LBv/QS4d/z8s&#10;G/8+Kxr/QC0c/0EuHf9BLh3/QC0c/z8sG/8+Kxr/QC0c/0IvHv9EMSD/RDEg/0QxIP9DMB//RDEg&#10;/0IxH/9BMCD/QjEh/0MyIv9CMiL/QjIj/0Q0Jf9INij/STcp/0k3Kf9MOiz/Szss/0s7LP9MPC3/&#10;TDwt/0s+Lv9KPC//TT8y/05AM/9NPzL/TkAz/09BNP9QQjX/UEI1/1FDNv9RQzb/U0Y2/1RHN/9U&#10;Rzf/V0o6/1lMO/9fTz//c11G/4BmS/+Ob1D/oXtW/7ONYP+/lWP/w5hh/8eZXv/Pn1//1KNg/9Cf&#10;XP/Nmlj/y5hW/8yXVf/RnFr/yJFR/8KLS//AiUn/wopN/8aLT//GjE3/ypBR/9CUVv/Sllf/0JRV&#10;/9OWV//Ul1j/0pNQ/86PTP/NjEr/zotH/9GOSv/Sj0n/05BJ/9qWT//dmVL/35tU/92ZUv/alE7/&#10;3JZR/9qTUf/XkE7/zIVF/8h+Qf/JfkT/xXpD/8V6Q//EeET/xXlH/8p+TP/EeEb/wHRC/8B0Qv+/&#10;cj7/vnM8/75zPP/Bdj//xHlC/8R5QP/Ge0L/wnc+/8B1PP/Bdj3/v3Q9/7twOf+6bzj/vHE6/71y&#10;O/++czr/vXI5/75zOf+3bzX/tm40/7RsMv+0azT/sGs0/69pNf+wajb/r2k1/61nNP+tZzT/rGY1&#10;/6hkNf+qZzr/p2Q3/6ViNf+rZTT/q2U0/6tlNP+rZTT/qmM1/61mOP+qZzz/pmM4/6NjN/+mZjr/&#10;pGQ4/6RkOP+kZDj/oGE1/59gNf+gYTX/omM3/6JjN/+hYzT/n2A0/59gNP+gYTb/oGE2/5tdNP+Y&#10;WjP/kVYu/41RLP+PUy7/klYx/5hcN/+hZj7/omhA/5xiOv+VWzP/jlkv/4VRKf+DUin/fE0j/3RH&#10;Hv9vQhv/cUQd/3JEIP9zRSP/dEgl/3VJJv92Sif/dkso/3ZLKP93TCn/d08r/3hQLP94USr/elMs&#10;/3xSLP98Uiz/fFIs/3xSLP9+VC7/gVcx/4NZM/+AWTL/hF02/4BaNf98VjH/hV86/4VeN/+FXjf/&#10;hl84/4ddN/+IXjj/iV85/4heOP+JXzn/imA6/4heOP+HXTf/h101/4lfN/+NYTr/jWE8/4xgO/+I&#10;XDf/hls4/4RZNv+CVzT/gFg1/39XNP97VTH/e1Ux/35YNP+DXTn/hF46/4JePP9+XDn/eFU1/29O&#10;Lf9pSiv/bU4v/3NSM/9xTzP/bEou/29NMf9zUDT/bUsv/2tJLf9qSCz/ZUYp/2ZHKv9mRyr/Y0Qn&#10;/2JAJP9kQif/Z0Uq/2RFKf9jQyr/Xz8m/18/Jv9bPSX/VTcf/1U3H/9VNx//Vzkh/1c5If9WNh//&#10;VTUg/1IyHf9TNR3/X0Ep/2BCKv9bPSX/XT8n/10/J/9kSDD/a00z/2pMMv9tTzP/c1U5/3RVOf92&#10;Vzr/cVI1/2VGKv9kRSn/ZEUp/14/I/9bPCD/ZEUp/2dHLv9nRy7/YUMp/1c7I/9OMhr/TTEb/0kt&#10;F/9KLhj/UjYh/1Y6Jf9dQSv/XUEr/1k9KP9SNyL/Ujci/1A1JP9EKhv/Qyka/0ErHf9DLR//RzEj&#10;/0UvIf9DLR//QSsd/0MsHv9EKhv/Si4g/1M4J/9WOyb/XkIt/2VJM/9kSDL/YEYv/2BGL/9iSDH/&#10;Zkw1/2dNNv9fQy7/X0Ar/2FCLv9cPSn/WDkk/1g5JP9bPCj/WTgl/1k4Jf9bOif/Wzon/1s6J/9d&#10;Oif/Xzwp/147KP9bOCX/Wjkm/1o5Jv9aOSb/VDUh/1Q1If9SNSP/UTQi/1AzIf9PMyX/UTUn/04y&#10;JP9KMCH/Ry0e/0kvIP9KMCH/TDIj/040I/9QNST/TjMi/1E1J/9PNSb/TjIk/0wwIv9MMCL/Si4g&#10;/0grG/9KLR3/Ty8g/04uH/9QLyD/UjIj/1Q0Jf9SMiP/UDEf/1Y1JP9XNiX/VzYl/1g3Jv9UMyD/&#10;VDUh/1M0IP9QMR3/TzAb/1AxHP9VNx//SzAT/0QpC/9FKAb/YUAd/8qjev/YrYL/vY9e/7aET/+/&#10;iE//wIhN/72DRP+4fj7/wYZE/8eMSP/Tl0//26BU/+GmWv/iqVr/36da/+iwY//yu2v/98Bw/+24&#10;av/dpVj/3qZb/9+lW//gpl3/1p1W/8aNSv+9hkX/woxQ/7uHTv+zgEn/rnlD/6t2Qv+rdkL/qnVD&#10;/6p1Q/+sd0X/sHhH/655R/+xeUj/rXVE/611RP+ze0r/snpJ/7B4R/+weEf/s3tI/7V9Sv+yekf/&#10;snpH/7V9Sv+3f0z/tn5L/7Z+S/+3f0z/toFL/7eCTP+5hE7/v4hQ/8CJUP+9hk3/u4VJ/7yGSv+/&#10;iUv/xY1Q/8ePUv/EjlD/xI5Q/8GNUf/BjVP/v4tS/7eETf+0gUz/q3dI/6x3S/+qdUv/rHVM/6Ns&#10;Rf+hakT/oWpE/6BpQ/+gaEX/nmhG/5xnRf+fakj/nGpJ/5poR/+fakr/omtN/6JrTf+ka07/pm1Q&#10;/6luUP+pblD/qm9R/6lsT/+qbU7/qm1O/6ptTv+rbk//rXJS/7J3Vf++hF//x5Bn/8eSaP/Llmr/&#10;zJdt/8KOZv+5hV3/sn5Z/7F/Wv+0gl//vIpn/8COa/+/jWz/u4lo/7qFZf+4g2T/u4Rm/7eAYv+z&#10;fl//rnhc/6h2W/+ic1f/n3FZ/5ZuVf+cfWH/4MGk//773P/++9z/qo1t/4tsT/8AAQD/AAEA/wAB&#10;AP8AAQD/AAEA/2RII/9jRyL/ZEgj/2JGIf9fRSL/XEIf/1tBIP9dQyL/XEIh/1k/Hv9XPh//Vj0f&#10;/1U7IP9SOiD/Ujog/1E5H/9MNh7/TTcf/044IP9MNh//TDYf/0s1Hv9JMxz/STMc/0o0H/9KNB//&#10;RTAb/0YxHP9ELxr/RC8c/0YxHv9GMR7/RC8c/0MuG/9ELxz/QjAc/0AuGv9ALx3/QC8d/0AvHf89&#10;LBz/OikZ/zopGf89LBz/Oysb/zsrG/86Khr/OCsa/zgrG/83Khn/Nyoa/zUoGP82KRn/Nyoa/zgr&#10;G/85LBz/NSkZ/zUpGf81KRn/NSca/zosH/84Kh3/NCcX/zUoGP88LB3/Oysc/zoqG/87Kxz/Py0f&#10;/z4tHf8+LR3/Pi0d/z4tHf8+Kxz/Pisc/z4rHP8+Kxz/QC0e/0EuHf9ELx7/Qy4d/0EsG/9AKxr/&#10;Qy4d/0EsG/9BLBv/Pywb/z8sG/9BLh3/Qi8e/z8sG/89Khn/Pywb/0EuHf9EMSD/RTIh/0MyIP9C&#10;MR//RDMh/0MyIP9CMSH/QzIi/0QzI/9HNib/RzYm/0c3KP9JOSr/STkq/0o6Kv9LOyv/Sjoq/0o6&#10;K/9MPy//Sz4u/0w/L/9LPi7/T0Iy/1BDM/9PQjL/TUAw/09CMv9QQjX/UUM2/1JFNf9SRTX/U0Y2&#10;/1VIOP9YSzv/WEs6/11OO/9oVkL/e2FG/4lsTP+XdVD/rIVa/7uTYv/DmmL/z6Fm/9WlZf/drGf/&#10;2qlk/9elXv/WpF3/26Zg/9mkYP/ao2D/0plW/86UVP/Ijk7/zJBR/86SU//MkFH/0ZVW/9aaW//b&#10;n2D/3J9e/9qdXP/Ym1r/2ZpX/9maV//ZmFb/2JVR/9WSTP/UkUv/1ZJL/96bVP/koVr/5qJb/+Ke&#10;V//cmFH/3ZdS/9uVUP/XkE7/zIVF/8mCRP/Og0n/yH1E/8Z7RP/Gekb/yHxI/8t/S//FeUf/wnZC&#10;/8F1Qf/AdT7/wXY//8J3QP/EeUD/xHlA/8N4P//FekH/xHlA/8J3Pv/Cdz7/wHU8/7luNf+7cDf/&#10;vHE4/75zOv/Bdj3/vnY8/75zOv+4cDb/tW0z/7NrMf+0azT/sGkz/65pMv+uaDT/rWcz/61nNP+r&#10;Zzb/qGQ1/6hkNf+pZjn/p2Q3/6ViNf+qZDP/qmQz/6pkM/+qZDP/pGE0/6dkN/+oZTr/o2M3/6Nj&#10;N/+lZDr/o2M3/6JiNv+hYjb/n2A0/55fNP+fYDT/oWI2/6FiNv+eXzP/nF0x/5tcMP+ZXDD/mFox&#10;/5RZMf+TWDD/kVUw/41RLP+QVC//k1kz/5lfOf+eZD7/l103/5BZMv+MVjD/hVQs/4BQKv93SiP/&#10;cUUe/3JGIf9uQyD/bUIf/3NHJP9zRiX/dUgn/3NLKP91TSr/d0wp/3VNKf94UCz/eVIr/3lSK/95&#10;Uiv/e1Qt/35ULv99Uy3/f1Uv/4JYMv+DWTP/g1kz/4RaNP+GXDb/hV43/4RdNv+AWjX/hF02/4Rd&#10;NP+EXTT/iV83/4lfN/+JXzf/iV85/4lfOf+JXzn/imA4/4heNv+JXzn/i2E5/49jPP+RZT7/jmI7&#10;/5BkP/+PYz7/j2M+/4dbOP+EWTb/g1g1/4BYNf9/VzT/fVUy/39ZNf+DXTn/hF46/4RgPv+DXz3/&#10;eFU1/29OLf9oSSr/a0or/3FPM/9vTTH/akgs/2lHK/9tSy//b00x/2xKLv9qSCz/ZEUo/2RFKP9m&#10;Ryr/YkMm/2BBJP9kQif/Zkcr/2VGKv9jQyr/Xj4l/14+Jf9bPSX/VDYe/1M1Hf9UNh7/Vzkh/1k5&#10;Iv9XNyD/VjYf/1g4If9cPCX/YUMr/2RGLv9iRCz/ZEYs/2RGLP9nSS//Z0kv/2dJL/9uTzP/c1Q4&#10;/3BRNf9qSy//XD0h/1k6Hv9iQin/ZUYq/14+Jf9ePiX/Z0cu/21NNP9pSzH/Y0Ur/1g8JP9QNBz/&#10;TjIc/0sxGv9PMx3/Uzch/1g8J/9dQSz/WT0o/1I2If9MMBv/SzAf/0wxIP9DJxn/QScY/0IrHf9F&#10;LyH/RjAi/0QuIP9ELiD/Ry0e/0kvIP9KMCH/TzQj/1Q5KP9VOiX/XEAr/2FFMP9dQyz/XEIr/2BG&#10;L/9fRS7/YkYw/2FFL/9eQiz/Y0Qv/2ZHMv9jQy7/X0Ar/19AK/9gQCv/XDwn/1o6Jf9cPCf/Xjso&#10;/147KP9fPCn/Xjso/147KP9eOyj/Xj4p/109KP9bOyb/VjYh/1U2Iv9UNSH/UzQg/1E0Iv9RNCL/&#10;VDgq/1I2KP9PMyX/Ry0e/0ctHv9ILh//SjAh/0kvIP9NMyT/SjUk/0k0I/9GMSD/RTAf/0QtH/9E&#10;LR//RCod/0UpG/9LLh7/VDQl/1U1Jv9SMyH/UTIg/1g5J/9ZOij/Vjcl/1c2Jf9WNST/WDcm/1k4&#10;J/9WNyP/VDUh/1IzH/9RMh7/UDEc/1EyHf9VNx//UTMZ/00yFP9LLg7/UjQQ/5RxS//JnnP/w5Vk&#10;/7uJVP/CjFD/y5RU/8iOTv/Ch0X/xYlB/86SSf/YnVH/26BS/+ClV//mq1v/5qtb/+WsW//ttmT/&#10;9L1r/+22ZP/cpFf/4Khb/+CoXf/cpFr/26Jd/8mST/+7hET/t4BH/616Q/+ndD3/qXRA/6x3Q/+s&#10;d0X/q3ZE/6p1Q/+teEb/rnlH/614RP+teET/rXhE/6x3Q/+yekf/snpH/693RP+vd0T/s3tI/7V9&#10;Sv+ze0j/tX1K/7Z+S/+3f0z/tn5L/7d/TP+3gk7/t4JM/7uGUP+8h1H/vIhP/7qGTf+3g0n/vIVM&#10;/72HS/++iEz/wYlM/8aOUf/EjlD/xI5S/8KOUv/Bj1T/toNK/7GASP+wgU3/qHVI/6l2S/+seFD/&#10;rXdR/6RuSP+ia0X/o2xG/6JqR/+iakf/n2lH/5lkRP+ZZET/nGpJ/5xqSf+caUr/n2pL/6BpS/+h&#10;akz/pm1Q/6dsTv+ma03/qG1P/6hrTv+pbE3/qWxN/6ptTv+rbk//rXBR/7F2VP+4fVv/wIli/8aP&#10;Zv/KlWv/yZRq/8CLYf+3g1z/rnxX/699Wv+1g2D/voxr/8CObf++jGv/vYtq/7qFZv+4g2T/tn9h&#10;/7V+YP+yfV7/sHpe/613W/+ldlr/oXNZ/5huVf+XdFj/yqiM//763f/+683/hGVI/4NhRf8AAQD/&#10;AAEA/wABAP8AAQD/AAEA/2hKJv9lSST/ZEgj/2JGIf9gRiP/XUMg/1xCH/9dQyL/W0Eg/1k/Hv9X&#10;Ph//WD8h/1Y9H/9TPB3/VT0j/1I6IP9LNR3/TTcf/085If9MNh//TDYf/0w2H/9KNB3/STMc/0o0&#10;Hf9LNSD/RjEc/0YxHP9FMBv/RjEc/0UwG/9GMRz/RTAd/0QvHP9ELxz/QjAc/0IwHP9CMBz/QjEf&#10;/0EwHv89LBr/OikZ/z0sHP8+LR3/PSwc/z4tHf87Kxv/Oioa/zoqGv84Kxr/OCsb/zcqGv83Khn/&#10;Nyoa/zgrG/85LBz/NikZ/zYpGf81KBj/NSgY/zotHf84Kxv/NikZ/zcqGv87Kxz/PCwd/zsrG/89&#10;Kx3/Py4e/z8uHv9ALx//QC0e/z8sHf8/LB3/Pywd/0AtHP8/LBv/QC0c/0QvHv9ELx7/RC8e/0Ir&#10;Gf9CKxn/RC0b/0MsGv9DLBr/Pisa/z0qGf8/LBv/QS4d/0AtHP8/LBv/QS4d/0MwH/9DMiD/QzIg&#10;/0IxH/9DMiD/RTQi/0QzIf9FNCT/RzYm/0c2Jv9KOSn/Sjkp/0o6Kv9LOyz/Sjor/0s7K/9PPy//&#10;TT0t/0s+Lv9PQjL/TD8v/01AMP9MPy//UEMz/1BDM/9PQjL/T0Iy/1BDM/9QQzP/UkU1/1JFNf9U&#10;Rzf/VEc3/1lJOf9bSzv/X08//2ZUQP9tWEP/gmdK/5FwTf+ifVP/to5d/8SbZf/OoWb/16lr/9+w&#10;bP/ksmv/3qxj/9mnXv/apl3/4a1k/9+pYf/bpV//1p1Y/9abV//RllT/0JNS/9WYV//TllX/15pZ&#10;/96jYf/gpWP/4KNi/96hYP/ZnFn/2ptW/9qbVv/dnFj/25hU/9SRS//Sj0n/15RN/+GeV//npF3/&#10;6aVe/+KeV//alk//25VQ/9qTUf/Vjkz/zIVF/8qDRf/MhUf/yYFH/8d+R//IfUb/y39L/8h8SP/D&#10;d0P/w3dD/8N3Q//Bdj//wndA/8J3QP/De0H/w3tB/8B4Pv/Cdz7/wnc+/8F2Pf/Bdj3/v3Q7/7tw&#10;N/+8cTj/vXI5/71yOf+9dTv/vHQ6/7pyOP+3bzX/tWw1/7NqM/+zajP/r2gy/61oMf+tZzP/rGYz&#10;/6xmM/+oZDP/p2M0/6djNP+nYzT/p2Q3/6dkN/+pYzL/p2Ew/6ViNf+kYTT/ol8y/6JiNv+jYzf/&#10;oWA2/6BfNf+hYDb/o2I4/6FgNv+eXzT/n2A1/55fNP+dYDT/n2I2/51gNP+ZXC//l1ou/5ZZLf+V&#10;Vy7/k1gu/5NYMP+SWDL/kVcx/41TLf+OVC//kVcy/5JbNf+RWjT/hlAs/4RQK/9/TSr/fk4q/3tP&#10;Kv90SCX/bEEe/3FGI/9vSSX/bEYi/3FJJv9xSSb/cUkm/3NLKP93Tyz/d08r/3hQLP96Ui7/elMs&#10;/3pTLP97VCv/fVMr/39VLf+AVi7/gFYu/4NZM/+EWjT/gVcv/4BWLv+EWjL/glsy/4JbMv+GXzb/&#10;hV41/4ddNf+IXjb/i2E5/4tfOP+MYDn/i184/4tfOP+LXzj/i2E5/4lfN/+KYDj/jmI7/5JmP/+S&#10;Zj//kGM8/5JlPv+TZj//lGdA/4peOf+GXDb/hFk2/4NYNf+AWDX/gFg1/39ZNf+AWjb/gFo2/4Bc&#10;Ov+AXDr/eFU1/3FQMf9rSiv/aUgp/29NMf9rSS3/aEYq/2dFKf9sSi7/bEou/2lHK/9oRir/ZEUo&#10;/2RFKP9mRyr/Y0Qn/2NEJ/9mRCn/Zkcr/2NDKv9iQin/XT0k/109Jv9bOyT/VTUe/1I0HP9TNR3/&#10;Vjgg/1g4If9YOCH/WTki/1w8Jf9ePiX/YEIo/2ZILv9lRy3/Zkgs/2dJLf9mSC7/Y0Ur/2VFLP9q&#10;SjH/b082/2pKMf9kRSn/WTkg/1k5IP9ePif/Xj4l/1o6If9gQCf/aEgv/21NNP9jRS3/WT0l/1Q4&#10;IP9RNR3/UTUf/081Hv9SNiD/VDgi/1g8J/9YPCf/Uzci/0wwG/9HKhj/SSwa/0csG/9FKRv/RCob&#10;/0UuIP9KMCH/SDEj/0guH/9ILh//Ry0e/0owIf9PNST/VDko/1Q5KP9TOCf/Vjsm/1k9KP9YPif/&#10;WD4n/1pAKf9aQCn/XUEr/1k9J/9ZPSf/YEEs/2NEL/9iQi3/YUIt/2JDLv9jQy7/Xz8q/1o6Jf9d&#10;Oib/XDkl/1s4JP9dOib/XDkl/1s4JP9fPCj/Xz8q/109KP9bOyb/WTkk/1k5JP9ZOCX/Vzgk/1Y3&#10;I/9TNiT/VTgm/1Q5KP9QNST/Si4g/0YsHf9HLR7/RTAf/0QvHv9HMiH/SDMi/0UvIf9DLR//QC0e&#10;/0AqHP9AKhz/RC0f/0wwIv9QNCb/VDcl/1Y5J/9VNiT/VDUj/1k6KP9cPSv/Wzwq/1QzIv9TMiH/&#10;VzYl/1k4Jf9ZOCX/VDUh/1IzH/9TNCD/UzMe/1MzHv9VNR7/UzUb/1Q2Gv9QMxP/TjIN/2tJI/+n&#10;gVT/wZJk/7+NWP/Hj1L/0phY/9CVU//JjUX/yY1E/9WXTP/foFP/5qlZ/+apWf/jqVf/5atZ/+Ss&#10;Wf/psV7/8Llm/+y1Y//iqVr/46te/+GpXv/bo1n/3aRf/82WU/+5g0P/sHlB/6d0Pf+gbTj/pG87&#10;/6t2RP+sd0X/q3ZE/6l0Qv+sd0X/rXhG/614RP+reEP/rnlF/6x3Q/+ueUX/sXlG/7F5Rv+yekf/&#10;s3tI/7V9Sv+ze0j/tX1K/7V9Sv+2fkv/tH9L/7R/S/+3gk7/uYRO/7+KVP/Bjlf/votU/7mFTP+2&#10;gkn/vIVM/76ITP+/h0z/v4dM/8WNUP/EjlL/xY9T/8GNU/+/jVL/sIFL/6l6RP+sfEv/pnZI/6V0&#10;S/+nc0v/qXVO/6VvSf+ibEj/pG1H/6NrSP+ja0j/oGpI/5lkRP+YY0P/nGpJ/55sS/+ea0z/oGtM&#10;/6BpS/+ia03/pWxP/6RrTv+lakz/p2xO/6hrTv+oa07/p2pL/6ptTv+sb1D/q25P/65yUP+yd1X/&#10;vIJc/8OMY//IkWj/xpFn/76IYv+2gl3/sH5b/7KAXf+2hGP/uohn/72Lav+9i2r/vIlq/7qFZv+4&#10;g2T/tX5g/7V+YP+zfl//snxg/654XP+ndVr/onNZ/5psUv+WblX/so50/925n/+9mX//eFU5/4Zi&#10;SP8AAQD/AAEA/wABAP8AAQD/AAEA/2pMKP9pSyf/Z0kl/2JEIP9hRCL/YkUj/2JFI/9cQiH/WT8e&#10;/1tBIP9ZPiD/Vz4f/1Y9H/9WPyD/Vj4k/1E5H/9MNh7/TDYe/044IP9MNh//SjQd/0o0Hf9KNB3/&#10;SzUe/0w2H/9LNR7/SDIb/0czG/9HMxv/SDMe/0YxHP9GMBv/RjAb/0gyHf9GMR7/RjEe/0QyHv9C&#10;MBz/QjEf/0EwHv9ALx3/QC8d/0IxH/9CLx7/QzAf/0UyIf8+Kxr/Pisa/z8sG/87Khr/Oyoa/z4t&#10;Hf89LR3/Oysb/zkpGf83Khn/Nyoa/zcqGv85LBz/OCsb/zcqGv85LBz/OSwc/zotHf86Khv/OSkZ&#10;/zkpGf89LBz/PSwc/z0sHP9BMCD/QC0e/z8sG/8/LBv/RC8e/0IvHv9CLRz/QSwb/0YvHf9ELRv/&#10;Ri8d/0YvHf9FLhz/QisZ/0IrGf9DLBr/Qi0a/0ArGP87KBf/Pisa/0AtHP9CLx7/QzAf/0UyIf9D&#10;MiD/QzIg/0QzI/9FNCT/RTQi/0MyIP9INyf/Szoq/0o5Kf9KOSn/Szoq/1A/L/9TQzP/UkIy/0w8&#10;LP9OQTD/UUQz/1FEM/9RRDP/TUAv/1BDMv9QQzL/UEMy/1FEM/9RRDP/TkEw/1BDMv9URzb/VEc3&#10;/1JFNf9XRzj/V0c4/1lIOP9dTDz/Yk8+/2pUP/91W0L/jWxL/6F7Vv+uiFv/vJVe/8uhZ//Upmj/&#10;4bJs/+i4cP/mtmr/5LNm/9+uYf/erWD/469j/+CqYP/bpVv/3KFb/9qeVv/ZnFn/2ptW/9qbVv/Z&#10;nFn/3qFe/+KlZP/go2L/36Jf/+ChXP/bnFf/1ZZR/9KRTf/RkEz/zYpE/8mGQP/Oi0T/2pdQ/+Og&#10;Wf/mo1z/4Z5X/9iUTf/OikP/z4lE/9GKSP/NhkT/yoND/8yFR//MhUf/yoJI/8yBSP/LgEn/zYJL&#10;/8R4RP/GeUX/x3pG/8N3Q//FeUX/w3pD/8N6Q//DekP/w3pD/8J6QP/AdTz/wHM7/8F1O//BdTv/&#10;wHQ6/71yOP+9cjj/vHE4/7dvNf+4bzj/uXA5/7duOf+3bjn/tm04/7NqNf+yaTT/r2gy/7FqNv+x&#10;azf/r2k2/6djMv+kYDH/pWEy/6VhMv+nYTD/qWMy/6pkM/+oYTP/o2Az/6NgM/+gYDT/oF81/6Bh&#10;Nv+gYTj/n2A3/55fNv+fYDf/oWE7/55eOP+bXTT/nF41/5tgNv+bYDb/lVow/5RZL/+WWzH/k1gu&#10;/5NYMP+UWTH/lVsz/5VbM/+VWzX/klgy/4lSK/+IUSv/g00p/4FLJ/+ATCf/gE4r/4BQLP98Syr/&#10;cUkm/3FJJv9uSCT/akQg/2tHJf9uRyb/bkcm/3BJKP9zSyj/ckon/3RMKf94TSr/ek8s/31TLf99&#10;Uy3/eVIr/35ULP9/VS3/fVMr/4FXL/+IXjb/h101/4VbM/+FWzP/h101/4ddNf+GXDT/g1kx/35X&#10;Lv+FXjX/iV83/41hOv+OYjv/jWE6/4pdNP+LXjX/jWA3/5BjPP+NYDf/jF82/4xhN/+MYTf/i140&#10;/49iOf+SZTv/lGU7/5ZnPf+TYzv/lWU9/5JlPv+MXzj/hlo1/4JYMv+EWTb/gVs3/4BaNv9/WTX/&#10;eVUz/3lWNv96Vzf/d1Y1/3RTNP9xUDH/bUwt/2xLLP9nRif/ZEMk/2ZFJv9qSSr/aEco/2ZFJv9l&#10;RCX/a0or/2dIKf9nSCn/ZEUo/2VGKf9lRir/Z0gs/2FBKP9hQSj/XT0m/1w8Jf9ZOSL/Vzcg/1Q0&#10;Hf9NLhn/TS4Z/1MzHP9bOyT/XDwl/1k5IP9aOx//XkAk/2hKLv9mSCz/ZUgq/2dJLf9nSS3/ZUct&#10;/2hIL/9oSC//aEYt/2dELv9mQy3/YkIr/109KP9XNyL/UjId/1U1IP9cPCf/ZEUw/2NEL/9SNiD/&#10;TDIb/00zHP9PNR7/Uzch/1k9J/9eQiz/WDkl/1U2Iv9TNCL/UDEf/0ssGv9LLBr/SisZ/0cqGP9J&#10;LBz/SCwe/0svIf9MMCL/SS8g/0ctHv9HLR7/RSsc/0kvIP9PNST/Vzwr/1Y7Kv9RNiX/UDUk/1Q5&#10;KP9UOST/VDkk/1Q6I/9WPCX/Vzwn/1k9J/9XOyX/WT0n/14/Kv9ePyr/YUIt/2JDLv9mRjH/Y0Mu&#10;/18/Kv9fPCj/Xzon/145Jv9hPir/ZEEr/2BAKf9hQSr/YUEq/1w8Jf9ZOST/Wjol/2BAK/9hQSz/&#10;XT0o/1w9Kf9TNyL/Uzci/1I1I/9OMyL/TTIh/0ctHv9MMiP/RC4g/0QuIP9FMiP/QzAh/0EuH/8/&#10;LB3/Pisc/0IvIP9LNSf/UTco/1M5Kv9UOCr/VTgm/1U4Jv9UNyX/Wzwq/1k6KP9dPiz/Xj0s/1My&#10;If9TMh//VjUi/1Y1Iv9ZOCX/VDMg/1IxHv9WNSL/VDQf/1Q0H/9UNB//VDYe/1g6IP9TOBv/TC8N&#10;/1Y2EP+CWzD/t4ha/8WSXf/MkFL/0pVU/9KTTP/Nj0T/0Y9D/9qYSv/nplb/7bBd/+irWP/iqFT/&#10;6K9Y/+CoUf/gqFH/6rJb//C4Yf/rsmH/5axd/9+nWv/Xn1X/051V/8eQTf+3gUH/rnc//614Qv+q&#10;dUH/qXFA/7J6Sf+3f07/rnlH/6l0Qv+rdkT/q3ZE/6p1Q/+rdkL/q3hD/6t2Qv+teET/rXhG/7F5&#10;SP+0fEv/tX1M/7R8S/+ze0r/sXlG/7F5Rv+1fEf/tX1K/7Z9SP+3f0z/u4ZQ/8GMVv/Ik13/wY5X&#10;/7eETf+1gUj/vYZO/76HTv/BiU7/wopP/8WNUv/EjlL/wYpR/7iES/+ygUn/s4RO/6l7Sf+meEb/&#10;p3hM/6Z3Tf+gcEj/nWxE/6VxTP+jbUn/omtF/6FqRP+haUb/n2hJ/5xlRv+bZkb/nmlJ/5tpSP+W&#10;ZEP/mmVG/51oSf+jbk//pG1P/6VsT/+ma03/p2xO/6dqTf+oa07/p2pL/6lsTf+tbk//rG1O/6xt&#10;Tv+zdFP/uX1Y/8aKZf/KkGr/xY5n/76HYf+6hGD/uoVj/7aEY/+0gWL/tYJj/7mGZ/+5hmf/uoVm&#10;/7qFZv+5gmT/sHlb/7F6XP+0fV//t4Bi/7F6XP+qdFj/pXJV/6BuU/+bbFL/p3lf/61/Zf+YbFH/&#10;i11D/5RmTP8AAQD/AAEA/wABAP8AAQD/AAEA/2pMJv9pSyf/aUsn/2VHI/9iRiH/Y0Yk/2FEIv9b&#10;QSD/W0Eg/1xBI/9ZQCH/Vj0f/1c+IP9VPh//VT0j/1I6IP9QOB7/TDYe/0w2Hv9MNh//SzUe/0w2&#10;H/9ONR//TjUf/0w2H/9LNR7/STMc/0o0Hf9KNB3/SDQc/0cyHf9HMRz/RS8a/0YwG/9HMB7/RjEe&#10;/0QvHP9CMBz/RDIe/0IwHP9ALx3/QTAe/0AvHf8/Lhz/QTAe/0EwHv87Khj/Pisa/z0sGv88Kxn/&#10;PSwc/z4tHf89LBz/Oysb/zsrG/83Khn/OCsb/zgrG/85LBz/Nyoa/zcqGv84Kxv/OCsb/zsrHP87&#10;Kxz/Oyoa/z0sHP8+LR3/Pi0d/z4tHf9ALx//QS4d/0MuHf9BLh3/Qy4d/0UuHP9DLBr/Qywa/0Uu&#10;HP9ELRv/RS4c/0YvHf9FLhz/QSoY/0EqGP9DLBr/Qy4b/0ItGv9AKxj/Pisa/0IvHv9DMB//QzAf&#10;/0QxIP9FMiH/RDEg/0g1JP9HNCP/SDUk/0c0I/9INyX/STgo/0k4KP9OPS3/TTws/08+Lv9TQzP/&#10;UkIy/08/L/9PPy//UkIy/1FEM/9RRDP/TkEw/01AL/9OQTD/UEMy/09EMv9QRTP/UEMy/1FEM/9U&#10;Rzb/VEc2/1VFNv9YRzf/Wkk5/1xJOv9gSzr/aVJA/3RaQ/99Ykf/lXNQ/6V+Vf+yiln/wplh/9On&#10;av/brm3/6bp0/+6+dP/qu23/6Ldq/+i3av/mtWj/6bVp/+eyZv/hq2H/46hi/+KmXv/go2D/3qFe&#10;/9ueW//ZnFn/2JtY/9eaV//Xmlf/255b/96fWv/cnVr/2JlU/9WWUf/Qj03/xoVB/8F+Ov/JhkD/&#10;2ZZQ/96bVP/em1T/25hR/9SRSv/OiUT/zYdC/8yFQ//HgD7/xn8//8mCQv/LhEb/zYJI/8yBSP/L&#10;gEf/zIFK/8h7Rf/Ie0X/yHtF/8V4Qv/FekP/xXxF/8Z9Rv/Ee0T/wnlC/8F4Qf/Bdj//wXQ8/8J1&#10;Pf/CdT3/wnU9/79yOv++czr/vHE6/7htNv+3bjn/t245/7ZtOv+2bTr/tGs4/7NqNf+wZzL/rGMw&#10;/61mMv+uaDX/rGYz/6pkMf+lYTL/pWEy/6RgMf+mYC//p2Ew/6dhMP+iXzL/ol8y/6FhNf+gYDT/&#10;oGE4/59gN/+gYTj/n185/59fOf+hYTv/oGA6/55eOP+aXDX/mV42/5pfN/+aXzf/lVsz/5RaMv+U&#10;WjL/klgw/5JYMP+UWjL/lVsz/5FaMf+PWDH/i1Qt/4ZQKv+FTyv/g08q/39NKv9/TSr/f04t/31P&#10;Lf93Sin/bkYj/21GJf9sSCj/a0cn/2xIKP9vSCf/cEko/3JMKP92Tiv/dk4r/3lOK/97UC3/fFIs&#10;/35ULv99Uy3/flIr/4JWL/+DVzD/g1cw/4RYMf+FWzP/hVsz/4VbM/+EWjL/hlw0/4ddNf+IXjb/&#10;imA4/4hcNf+KYDj/il43/41hOv+RZD3/kWQ9/49iOf+TYzv/kGA4/45hOP+OYTj/jWA3/49iOP+O&#10;YTf/jF81/49iOP+UZTv/mWg//5dmPf+UYzr/k2M7/5ZmPv+PYjv/hVsz/4NZM/+BWTX/gFo2/3xY&#10;Nv98WDb/d1Q0/3ZTM/93VDT/eFU1/3dUNP93VDT/dlMz/3FOLv9rSCr/aEUn/2lGKP9qSSr/aEco&#10;/2ZFJv9mRSb/bk0u/2lKK/9nRif/Y0Qn/2VGKf9nRSr/aUcs/2VDKP9kQin/YEAn/1s7JP9XNyD/&#10;VTUe/1U3H/9SNBz/VDYe/1c5If9aPCT/Wzsi/1c5H/9aOx//Y0Qo/2pNL/9rTjD/ak0v/2xPMf9t&#10;TzP/bU00/2lJMP9kRC3/ZUIs/2dELv9pRjL/Xj4p/1MyH/9PLhv/Ti0a/08wHP9QMR3/UzQg/1E1&#10;IP9NMRz/SzEa/1A2H/9VOyT/WT0n/11BK/9dQSz/WDkl/1Q1I/9QMR//Ti0c/0ssGv9OLRz/Ti8d&#10;/04vHf9LLhz/TC8f/0wwIv9OMiT/TTEj/0ctHv9GLB3/RCob/0YsHf9NMyT/VTss/1g9LP9SNyb/&#10;UTYl/1Q5KP9YPSj/WD0o/1c8J/9ZPSf/WDwn/1g8J/9YPCb/X0Ar/2RFMP9lRjH/Zkcy/2dHMv9p&#10;STT/ZUUw/2NDLv9oQzD/aEMw/2hELv9rRzH/a0gy/2dHMP9lRS7/ZkYv/2RELf9gQCv/YUEs/2JC&#10;Lf9jQy7/Xj0q/1o7J/9RNSD/UjYh/1Q3Jf9RNiX/TTIh/0swH/9MMiP/RC4g/0QuIP9FMiP/QzAh&#10;/z4rHP89Khv/QC0e/0UyI/9OOCr/VTss/1Y8Lf9TNyn/Uzgn/1Y5J/9XOij/Vzoo/1Y3Jf9aOyn/&#10;XT4s/1Y1JP9YNyT/Wzon/1U0If9ZOCX/VDMg/1Y1Iv9ZOCX/UjId/1IyHf9SMh3/VTcf/1c5If9W&#10;OBz/UDMT/00sCf9sRRr/pHVH/8aTXv/OklT/05RP/9GTSv/Rj0P/15ZG/92cSv/nplT/7bBd/+as&#10;WP/nrVn/6rJb/+WtVv/krFX/6rRe/+u1X//psl//4apa/9qlV//WoVX/051V/8WQTP+3gUH/uYJJ&#10;/76FTv/Ah1L/uIBN/7V9Sv+3glD/sXxK/6p1Q/+pdUP/qXVD/6dzQf+pdEL/q3ZC/6t2Qv+teET/&#10;r3dG/7B4R/+0fEv/tX1M/7J9S/+zfkz/s35K/696Rv+1fUr/uH9K/7h/Sv+4f0r/uoFM/7yDTv+9&#10;iFL/vYhS/7eETf+2gkn/vYZO/76HTv/Cik//xIxR/8WNUv/EjVT/w4xU/7qHUP+1hEz/tIJN/6p6&#10;Sf+ickL/pndL/6R1S/+hcEj/nWxE/6VxTP+jbUn/n2lF/6FqRP+gaEX/n2ZI/51mR/+cZUb/oGtL&#10;/55pSf+ZZEL/m2ZG/55pSf+ncFH/qHFS/6xzVv+uc1X/rnNV/7BzVP+rbk//qWpL/6prTP+sbU7/&#10;rW5P/61uTf+uclD/uX1Z/8WLZf/Jj2n/yJFq/8OMZv+/iWf/vIdn/7eCY/+wfV7/toNm/7qHav+2&#10;g2b/tX9j/7eBZf+yfGD/rnZb/7B3Wv+0e17/uYBj/7V+YP+td1v/p3RX/6RyV/+gcVf/oXNZ/59x&#10;V/+UZkz/lmhO/5ttU/8AAQD/AAEA/wABAP8AAQD/AAEA/2pMJv9pSyX/akwm/2hKJv9iRiH/Y0Yk&#10;/2FEIv9fQiL/XUMi/15DJf9ZQCH/Vz4g/1Y/IP9UPCL/Ujog/1I6IP9SOiD/Ujoi/003H/9MNh7/&#10;TTcg/1E4Iv9PNiD/TjUf/0s1Hv9JMxz/STMc/0s1Hv9LNR7/STMc/0kzHv9IMh3/RjAb/0cxHP9H&#10;MB7/RS4c/0ItGv9ELxz/RDIe/0IwHP9BMB7/QTAe/0AvHf9ALx3/QTAe/z0sGv88Kxn/PSwa/zwr&#10;Gf89LBr/Pi0d/z0sHP87Khr/Oyoa/zwsHP87Kxv/OSwb/zksG/84Kxv/OCsb/zksHP84Kxv/Oiob&#10;/zwsHP9ALx//Py4e/0EwIP9ALx//QC0e/z8sHf9ALR7/Qi8e/0QvHv9BLh3/Qy4d/0MsGv9ELRv/&#10;Ri8d/0UuHP9ELRv/RC0b/0UuHP9ELRv/QSoY/0EqGP9CLRr/Qy4b/0QvHP9CLRr/QC0c/0IvHv9C&#10;Lx7/QS4d/0IvHv9EMSD/RDEg/0g1JP9HNCP/STYl/0k2Jf9INST/SDcn/0k4KP9PPi7/Tj0t/008&#10;LP9QQDD/UEAw/1BAMP9PPy//U0Mz/1RENP9URDT/UEMy/05BMP9QQzL/TkMx/09EMv9SRzX/UEUz&#10;/1JFNP9URzb/U0Y1/1VFNf9YRzf/XUw8/15LOv9jTj3/c1hD/35iSv+Ob1P/oXpT/6uCVv+3j1z/&#10;xptk/9utcf/nuHT/7793//HBdf/svW3/67pr/+28bf/vvG3/7rts/+24bP/nr2T/5apk/+aqYv/l&#10;qGX/4qVi/92gXf/ZnFn/0pVS/8+ST//TllP/2JtY/96fWv/en1z/3J1a/9aXVP/Pj0//xoVF/79+&#10;PP/FhED/0pFN/9iYUf/bmFH/2pdQ/9aTTP/RjEf/0IpF/8yFQ//HgD7/xn89/8mCQv/MhUX/y4FE&#10;/8l+RP/Mf0f/zYBI/8p9R//JfEb/yHtF/8Z5Q//Ge0T/xXxF/8h/SP/FfEX/wHdA/8F2P//Cd0D/&#10;w3Y+/8Z3P//Gdz//xXY+/79yOv++cTv/vG85/7puOv+2bTr/tm06/7ZtOv+1bDn/tGs4/7NqN/+w&#10;ZzT/rGMw/6piMP+oYi//qGIv/6djNP+mYjP/pmIz/6RgMf+nYDL/o2Az/6RdL/+hXjH/n18z/6Bf&#10;Nf+eXzT/oGI5/51fNv+cXjX/nV84/55gOf+dXzj/m102/5xeN/+aXDf/mF01/5pfN/+WXDT/lFoy&#10;/5NZMf+QWTD/kFkw/5BZMP+PWjD/kFsx/4xWMP+IUiz/hU8p/4NPKP+ATin/gU8s/4BQLP9/Ti3/&#10;ekwq/3hLKv92SSj/bUYl/21GJf9rRyf/bEgo/3JLKv9xSin/c0wr/3RMKf93Tyz/eFAt/3tQLf98&#10;US7/fVMt/35ULv+AVC//g1Yv/4ZZMv+HWjP/h1oz/4VZMv+CVi//gVcv/4ZcNv+GXDT/hlw0/4Zc&#10;NP+JXTb/jmI7/41hOv+MYDn/i143/4xfOP+PYjv/k2M9/5ZmQP+VZT3/kWE5/5BgOP+PYjj/jmE3&#10;/49iOP+NYDb/jWE0/5FiNv+UZTn/m2o//5dmPf+UYzr/kmM5/5ZmPv+OYjv/h101/4FaM/9+WDT/&#10;eVUz/3hWM/96Vzf/dlMz/3VSMv91UjL/eFU1/3lWNv96VjT/fFg2/3VRMf9xTS3/bEkp/2pHKf9p&#10;Rij/akkq/2lIKf9oRyj/a0or/2VGJ/9kQyT/Y0El/2RCJv9kQif/ZkQp/2RCJ/9kQin/YUEo/1s7&#10;JP9WNh//UDIa/1Q2Hv9XOSH/WDoi/1g8JP9aPCT/WTsh/1Y4Hv9bPCD/ZUYq/2xNMP9wUTT/cFE0&#10;/29SNP9xUzf/bE40/2REK/9fPyj/YEAp/2FBLP9ePin/VDMg/0sqF/9JKBf/TCsa/00uHP9LLBr/&#10;SSwa/0otG/9OMh3/UjYh/1U5JP9aPij/WT0o/1w9Kf9YOSX/VjUk/1QzIv9RMB//Ti0c/00sG/9P&#10;Lh3/UTAf/1EwH/9OLx3/TTAg/04xIf9QNCb/TzMl/0svIf9HLR7/Riwd/0YsHf9KMCH/Ujgp/1g8&#10;Lv9UOSj/Uzgn/1U6Kf9ZPin/WDwn/1g8J/9ZPSj/WDwn/1c7Jv9YPCf/YUIt/2VGMf9lRjH/Zkcy&#10;/2lJNP9nRzL/Z0cy/2lGMv9vSzX/cEw2/3FNN/9wTDb/bEkz/2dHMP9lRS7/aEgx/2dHMP9iQi3/&#10;YEAr/18/Kv9dPCn/WTgl/1U2Iv9RNSD/Uzci/1c7Jv9WOSf/TjMi/080I/9NMyT/RC4g/0QuIP9D&#10;MCH/RDEi/z8sHf8+Kxz/RS8h/0w2KP9ROiz/Vz0u/1g+L/9UOCr/Uzcp/1g7K/9aPS3/Vjkp/1M2&#10;JP9YOSf/XT4s/1o5KP9bOin/XTwr/1U0If9YNyT/VTQh/1k4Jf9XOCT/UzQg/1IzH/9SMx7/VTYh&#10;/1Y4IP9XOR//Vzgb/0sqB/9bNgz/jV4w/7+MV//QklX/0ZJN/9CSR//OjD7/25pI/9+eSv/kplH/&#10;7bFb/+ivWP/qslv/67Nc/+evWP/psVr/6rRe/+awWv/psmD/46xc/9ynWf/Yo1f/0p5V/8mUUP+9&#10;iEb/xIxR/8uTWv/RmGH/yZBb/7qBTP+3gk7/sn1L/6x3Rf+qdkT/qXVD/6dzQf+pdEL/rHdD/6x3&#10;Q/+teET/q3ZC/6x3Q/+yfUv/sXxK/697Sf+zf03/t4NR/7SBTP+2gU3/uINN/7qBTP+3fkn/t35J&#10;/7Z9SP+2fUj/t4JM/7qDS/+6g0v/vYZO/76HTv/BilH/xY1S/8WNUv/Ci1P/wotT/7uGUP+3hE//&#10;s39N/6l3RP+gcED/pndL/6N0Sv+hcEj/nm1F/6VxTP+jbUn/n2lF/6FqRP+haUb/oWlG/59mSP+d&#10;Z0X/omxK/6BqSP+cZkT/n2lH/6BqSP+lb03/rHRR/7F4Wv+2e1v/t3xc/7h7XP+zdFX/r3BR/6xt&#10;Tv+sbU7/q25P/6xwTv+tcU//uX9a/8aMZ//Fjmj/x5Bq/8KMav++iGb/uYRk/7F8Xf+reFv/sH1g&#10;/7eEZ/+xf2T/rnxh/698Yf+seV7/rHRZ/7B3XP+yeV7/tXxh/7J6X/+ueFz/qnRY/6Z0Wf+kdVn/&#10;onVY/5xvUv+VZ03/m21T/55wVv8AAQD/AAEA/wABAP8AAQD/AAEA/21NJv9oSiT/aEok/2dJJf9h&#10;RSD/YkUj/2FEJP9dQyL/XUMi/1xBI/9ZQCH/WD8h/1dAIf9UPCL/Ujog/1I6IP9QOB7/Tjke/085&#10;If9MNh7/TTcf/044IP9MNh//SzUe/0s1Hv9MNh//STMc/0kzHP9MNh//SjQd/0cxGv9KNB//SDId&#10;/0kzHv9IMh3/RjAb/0gyHf9IMR//RzIf/0YxHv9ELxz/QjAc/z8tGf9BMB7/QzIg/z8uHP89LBr/&#10;Py4c/z8uHP89LBr/Py4c/0AvHf89LBr/Pi8c/z0tHf87Kxv/Oi0c/zksG/85LBv/Oy4d/zotHP89&#10;LR3/PCwc/0AvH/9CMSH/Qi8g/0MwIf9CLyD/QC0c/0AtHP9ALRz/RS4c/0YvHf9FLhz/RS4c/0Uu&#10;HP9FLhz/STIg/0YvHf9CLRz/RC8e/0QvHv9BLBv/QisZ/0MuG/9BLBn/Qy4b/0QvHP9CLRr/Qi0a&#10;/0UwHf9FMB3/Qy4d/0UwH/9FMB//RzIh/0c0I/9GMyL/RzQj/0g1JP9KNyb/Szgn/0w5Kv9QPS7/&#10;UkEx/1FAMP9RQDD/UUAw/1FAMP9TQjL/VUQ0/1ZFM/9VRDT/VEMz/1JCMv9RRDP/UUQz/1JHNf9U&#10;STf/Ukc1/1NGNf9URzb/VEc2/1dHN/9dTDz/YE08/2dQPv9xWET/fGJJ/4prT/+ffF7/sYdd/7mP&#10;X//BlmH/zZ9k/+Ozcf/su3b/7b11/++/c//tvm7/8L9w/+6+bP/uu2r/7bhq/+m0Zv/iql//4aZg&#10;/+KmXv/ipWL/4aRh/92gXf/bnl3/15pX/9aZVv/bnlv/4aRj/+GkY//anVz/zpFS/8WISf+9f0L/&#10;vn1D/8CAQv/Dg0X/zY1N/9WWU//amVX/15RQ/9WSTv/al1H/4JtW/96ZVP/Xkk//zodF/8iBQf/J&#10;gkL/yX9C/8l/Qv/Kf0X/zYFH/8l9Q//Lfkb/yn1F/8h7Rf/GeUP/xntE/8V5Rf/Gekb/wXVB/79z&#10;P//Bdj//xHdB/8J1P//EdT3/w3Q8/8JzO//AcDv/wHA7/75uOf+6bTn/uGs3/7ltO/+4bDr/tWw5&#10;/7RrOP+yaTb/rmY0/6tlMv+rZTT/p2M0/6ViNf+jYDX/o2A1/6FeNP+fXDL/nFsx/5xbMf+dXDL/&#10;nF00/5pbMv+cXTT/mlw1/5RZMf+UWTH/lVoy/5ZaNf+WWDP/lFYx/5RWMf+SVjH/kVYu/5NYMP+P&#10;VS3/jVMr/49VLf+NVi3/jFYw/41ZNP+IVC//glAr/4BOK/99TSn/fEwo/3xMKP94Sij/eEwp/3ZJ&#10;KP94Syr/c0so/29GJv9wRyf/cksq/3BJKP9wSSj/c0wr/3ROKv92UCz/eFAt/3hQLf94UC3/d08s&#10;/3pPLP95Tiv/e1At/4FWM/+CWDL/hVk0/4dbNv+FWTT/g1cy/4hcN/+JXTj/hlw0/4lfN/+LXzj/&#10;jGA5/4hdM/+HXDL/iV40/4hdM/+LYDb/jF82/41gN/+SZTz/lGc+/5JiOv+PYjn/j2I5/45hOP+O&#10;YTj/jF81/41iN/+NYjf/jWA2/5BjOf+QYzn/lmc7/5ZnPf+TZDr/j2I4/5BlO/+MYjr/iF44/4Fa&#10;M/95VTP/d1Uy/3dVMv93VDT/dVIy/3NQMP9zUDD/dVMw/3VRL/94VDL/fFg2/3ZSMv9yTi7/cEws&#10;/25LLf9uSy3/bEkr/2hHKP9lQyf/YD4i/189Iv9fPSL/Y0Qo/2NEKP9fQCT/XT0k/1g4H/9aOiH/&#10;Xz8m/1s7JP9UNh7/UDIa/1I2IP9SNiD/TTEb/1E1Hf9WOiL/WTsh/1I0Gv9ZOh7/Z0gs/2xNMP9t&#10;TjH/cFE0/3NUN/9uUDT/YkQo/1g6IP9aPCT/Wjwk/1g5JP9UNSD/Ti0a/0orF/9LLBr/Ti8d/0wt&#10;G/9OLx3/TzAe/1AzIf9VOCb/Uzci/1A0H/9QNB//UjMh/1M0Iv9RMiD/Ty4d/1EwH/9RMB//UC8e&#10;/08uHf9PLh3/UC8e/1EyIP9PLyD/TzIi/1E0JP9RNCT/TjIk/04yJP9MMCL/Ry0e/0MuHf9DKRr/&#10;RCob/040Jf9UOSj/VDko/1Q5KP9SNyL/UTYh/1E1IP9SNiH/VTkk/1Q4I/9TNCD/Vjcj/1s8KP9d&#10;Pin/X0Ar/19AK/9iQi3/Y0Mu/2lJNP9uSzX/bEgy/2NAKv9jQCr/ZEEr/147Jf9XNyL/WTkk/1k5&#10;JP9eOyf/Wzgk/1k2I/9VMh//UjEe/1Y1Iv9VNiL/WDkl/1k8Kv9XOij/UDUk/1M4J/9RNyj/RjAi&#10;/0IvIP9CLyD/RDEi/0MwIf9HMSP/SzUn/1A6LP9YPi//WD4v/1g8Lv9YPC7/Vjos/1g7K/9ZPCz/&#10;WDsr/1Q3Jf9bPCr/Xj8t/1w9K/9dPCv/Xz4t/108K/9ZOij/Wzwq/1o7Kf9YOSf/Wjsn/1g5Jf9X&#10;OCT/Vzgj/1c5If9XOR//Wjwg/1Q2FP9TMw3/akQX/55wP//Rllz/y45P/8mLQv/LjD//05RE/9aY&#10;Rf/gok3/8LRc//G4Yf/utl//67Nc/+uzXP/ttV7/569c/+GqWP/ptGb/7Ldr/9ulW//IlEv/volD&#10;/7+KSP/Ej03/xo5R/8qSVf/QmF3/0pph/8mQWf+9hE//r3pE/6t2Qv+pdUP/p3NB/6l1Q/+tekX/&#10;rXpF/6x5RP+seUT/q3hD/6t4Q/+uekj/rXtI/617SP+vfUr/tIJP/7aCUP+2g07/uYRQ/7iDT/+2&#10;fkv/t35J/7d+Sf+0e0b/uINN/7qFT/+4g03/vYZO/7+IUP+/iFD/wIlR/7+IUP+/ilT/vIdT/7eC&#10;Tv+yfkz/r3tL/6h1SP+lckf/qHdO/6RzSv+icUn/oW9K/6RwS/+jb0r/n2lF/6BqRv+nb0z/o21L&#10;/6JqR/+fZ0T/oWtJ/59pR/+dZ0X/n2lH/55oRv+ja0j/qHBN/7B4Vf+6f13/vIFf/7t/Xf+3elv/&#10;sHNU/6tuT/+rbk//qGtM/6lsTf+tclL/sXlW/7qCX//Bi2n/woxq/7qFY/+0f1//rXhZ/6l2V/+m&#10;dFn/pnRZ/617YP+zgWb/sH5j/658Yf+reF3/rXdd/6t1W/+sdlz/qnRa/6lzV/+odVj/p3RX/6R1&#10;V/+pfF3/p3pd/51wU/+Xak3/mmxS/59xV/8AAQD/AAEA/wABAP8AAQD/AAEA/2xMJf9nSSP/Z0kj&#10;/2dJJf9lSCb/Y0Yk/2NGJv9dQyL/W0Eg/1tAIv9aQSL/WD8h/1dAIf9VPSP/Ujog/1Q8Iv9PNx3/&#10;Tjke/1A6Iv9NNx//UDgg/044IP9NNx//TDYf/0w2H/9NNyD/SjQd/0gyG/9LNR7/SzUe/0cxGv9L&#10;Mhz/SDIb/0o0H/9JMx7/SDId/0kzHv9IMR//RzIf/0YxHv9FMB3/QjAc/0IwHP9EMh7/RTMf/0Au&#10;Gv9ALhr/QjAc/0AvHf9ALx3/QC8d/0AvHf8/Lhz/QTAe/0AvHf8+Lxz/Py8f/zwsHP8/Lx//QDAg&#10;/z0tHf9AMCD/QC8f/0EwIP9EMSL/Qi8e/0MwH/9CLx7/QC0c/0IvHv9ELx7/RS4c/0YvHf9FLhz/&#10;RS4c/0cwHv9FLhz/SDEf/0YvHf9CLRz/RC8e/0QvHv9AKxr/Qi0c/0MuG/9AKxj/Qy4b/0MuG/9C&#10;LRr/Qi0a/0UwHf9GMR7/Ri8d/0YxIP9DMB//RTIh/0YzIv9FMiH/RjMi/0c0I/9JNiX/Tjsq/006&#10;Kf9RPi//UkEx/1FAMP9RQDD/UkEx/1JBMf9UQzP/VkUz/1VEMv9WRTP/VkU1/1VFNf9VRTX/U0Y1&#10;/1JHNf9TSDb/Ukc1/1JHNf9TRjX/VEc2/1dHN/9fTjz/aFNA/2xWQf92XEX/h2lP/5NxVf+kgF7/&#10;t4xh/76SYf/Im2T/1KRm/+Szcf/quXT/7b11//DAdP/xwHH/8sJw//DAbv/vvGv/6rVn/+iwY//j&#10;qV//4KRb/9+jW//go2D/36Jf/96hXv/bnl3/2J1Z/9meXP/hpmT/5apo/+GkY//VmFn/yIpN/76A&#10;Q/+5e0D/v35G/79+RP/AgEL/yIhI/9aVVf/ZmFb/1ZJO/9SRTf/gnVf/56Re/+eiXf/fmlX/zYhF&#10;/8Z/Pf/HgED/yX9C/8qAQ//Ogkj/zoJI/8t/Rf/OgUn/zYBI/8t+SP/Ie0X/xXhC/8Z5Rf/GeUX/&#10;wXVB/8B0QP/BdUH/w3ZA/8F0PP/EdT3/xHU9/8JzO//AcTn/wHA7/79vOv+7bjr/uWw4/7ltO/+4&#10;bDr/s2o3/7RrOP+yaDf/rWc0/6tlNP+pYjT/pWI1/6ZjOP+lYjj/oWA2/59eNP+eXTX/mlsy/5pb&#10;Mv+cXTT/mlsy/5dXMf+YWjP/lVoy/5JXL/+SVjH/k1cy/5NXMv+QVDD/jFAs/41RLf+PUy7/jlIt&#10;/45ULP+NUyv/iFEo/4hRKP+JUiv/hlIt/4dTLv+DUS7/f08r/35NLP94Sij/eEoo/3hKKP93Sin/&#10;d0op/3JKJ/9zSyj/cUgo/25HJv9tRiX/cksq/3JMKP90Tir/dlAs/3ZQLP93US3/elQw/3hSLv92&#10;UCz/d08r/3lRLf97UC3/gFUy/4NYNf+DWTP/il45/4tfOv+GWjX/hVk0/49jPv+NYTr/i184/5Nn&#10;QP+QZTv/kWQ7/49kOv+PZDn/jmM4/4xhNv+PZDn/j2I4/49iOP+TZjz/lWg+/5FhOf+PYjn/kmU8&#10;/49iOf+NYDf/jF81/41iN/+NYjf/jWI3/5JlO/+QYzn/kmU7/5JlO/+QYzn/j2I4/5BlO/+OZDz/&#10;imA6/4NbN/96VjT/eVUz/3dVMv93VDT/dlMz/3VSMv91UjL/dFIv/3VRL/93UzH/elY0/3VRMf9x&#10;TS3/cU0t/3FNLf9zUDL/bkst/2dEJv9kQib/YkAk/2A+I/9fPSL/ZEIn/2FBKP9dPST/Wjoh/1Y2&#10;Hf9aOiH/Xj4n/1g6Iv9SNBz/TTEb/1M3If9PMx3/SS0X/1E1Hf9YPCT/XD4k/1c5H/9eQCT/a0ww&#10;/2tML/9sTTD/bk8y/3BRNf9pSy//YUMp/1c5H/9YOiL/Vzkh/1c4I/9TNB//Ti8b/00uGv9NLhz/&#10;TS4c/0kqGP9MLRv/TS4c/1AzIf9UNyX/UDMh/08wHv9QMR//TzAe/1EyIP9RMiD/Ty4d/08uHf9P&#10;Lh3/UC8e/1IxIP9SMSD/UzIh/1QzIv9SMyH/UzMk/1E0JP9RNCT/UDMj/08zJf9MMCL/SS8g/0Ys&#10;Hf9CKBn/Qyka/0kvIP9PNCP/UTYl/1I3Jv9RNiH/Ujci/1E2If9QNSD/VTkk/1Y6Jf9VNiL/VTYi&#10;/1o7J/9aOyf/Wzwo/1w9KP9cPSj/XT0o/2FBLP9mQy//Y0As/1s4JP9bOCT/Xzwo/1o3I/9SMh3/&#10;UzMe/1ExHP9ZNiL/Wzgk/1w5Jf9ZNiP/UTAd/1MyH/9UNSH/Vzgk/1c6KP9XOij/UTYl/1I3Jv9R&#10;Nyj/RjAi/0AtHv9ALR7/QzAh/0UyI/9LNSf/TTcp/1A6LP9VOyz/VTkr/1U5K/9WOiz/WD0s/1o9&#10;Lf9ZPCz/WTwq/1Y5J/9bPCr/Xj8t/14/Lf9dPiz/X0Au/19ALv9cPSv/XT4s/1c6KP9UNyX/VTgm&#10;/1U4Jv9XOCT/Vzgj/1g6Iv9XOSH/WTsf/1g5Gv9WNRL/XjcO/4ZaK//Oll3/z5NU/8eLQ//Fhzz/&#10;zY4+/9CSP//Zm0b/7LBY/++2Xf/utVz/6bBZ/+uzXP/rs1z/5KxZ/9uiUf/msWX/9sB2/+OtZf/D&#10;jkj/s346/7WAPv+/iUn/xo9P/8ePUv/MlFf/0Zle/86WXf++hU7/r3pE/6x3Q/+sd0P/qnZE/6d0&#10;P/+reEP/q3hD/6l2Qf+qd0L/rXpF/617Rv+ufEn/rnxJ/658Sf+ufEn/sX9M/7aCUP+3hE//uYRQ&#10;/7iDT/+2fkv/tn1I/7Z9SP+1fEf/uINN/7iDTf+2g0z/uYZP/72KU/+8iVL/vYpT/72KU/+6h1L/&#10;tIBO/7J+TP+ve0v/rXpN/6h1Sv+kc0r/p3ZO/6RzS/+jcUz/oW9K/6RwS/+kcEv/n2tG/6BqSP+k&#10;bkz/omxK/6FpRv+fZ0T/oGhF/6BoRf+eZkP/oGhF/55mQ/+gaEX/pW1K/6x0Uf+xeVb/t3xa/7Z7&#10;Wf+0eVn/rXJS/6luTv+pbk7/p2xM/6ZrS/+rcFD/snpX/7qCX/++iGb/vYdl/7R/X/+velv/q3ZX&#10;/6lzV/+mdFn/pnRZ/617YP+zgWb/s4Fm/7B+Y/+semH/rXdd/6t1W/+rdVv/qHVa/6d0Wf+odVj/&#10;o3RW/6R1V/+sf2D/qn5h/6J2Wf+fc1b/nXFW/6FzWf8AAQD/AAEA/wABAP8AAQD/AAEA/2xMJf9n&#10;SSP/aEom/2hKJv9oSyn/Zkkn/2NGJP9dQyL/WT8e/1o/If9aQSL/WD8h/1Y/IP9VPSP/VDwi/1Q8&#10;Iv9QOB7/UTkf/1I6IP9QOCD/Ujoi/044IP9OOCD/Tjgg/0w2H/9MNh//SjQd/0gyG/9KNB3/SzUe&#10;/0gyG/9LMhz/SzIc/0s1Hv9KNB3/SjQf/0gyHf9HMRz/RjEc/0cyH/9FMB3/RTAd/0cyH/9HNSH/&#10;RTMf/0IwHP9DMR3/RDIe/0IwHP9DMR3/QTAe/z8uHP89LBr/QC8d/0AvHf9BMB7/Py8f/z0uG/9B&#10;Mh//QjMg/zssGf8/Lh7/QC8d/0AvHf9DMB//QzAf/0IvHv9BLh3/QS4d/0cyH/9HMB7/RC0b/0Yv&#10;Hf9FLhz/RS4c/0YvHf9FLhz/RS4c/0UuHP9CLRz/RC8e/0MuHf9AKxr/RC8e/0MuHf8/LBv/Qy4b&#10;/0MuG/9DLhv/Qi0a/0QvHP9GMR7/RzIf/0YzIv9EMSD/RTIh/0YzIv9FMiH/RzQj/0g1JP9JNiX/&#10;Tjsq/088K/9SPy7/VEEw/1JBL/9TQjD/VEMz/1RDMf9UQzP/VEMx/1RDMf9XRjT/WEc3/1dHN/9X&#10;Rzf/U0Y1/1BFM/9QRTP/UEUz/1JHNf9TRjX/Vkk4/1tLO/9jUT3/bVhF/3RbRf97YUj/kXJW/5x5&#10;Wf+qgl7/u49g/8KUYP/MnWX/2ado/+Kxb//mtXD/67tx/++/c//ywXL/8sFy//K/bv/wu23/6bFk&#10;/+evYv/jqV//4qZd/9+jW//gpFz/4KNg/9yfXP/YnVv/15xa/9qfXf/jqGb/5apo/92hYv/RlVb/&#10;woZI/7t9Qv+4ekH/vn1F/7t6Qv++fUP/xYNG/9eWVv/bl1b/1ZJO/9SRTf/em1X/4p9Z/+SfWv/j&#10;nln/zYhD/8V+PP/Gfz3/yX9C/8uBRP/QhEj/0YVL/8t/Rf/OgUn/zH9H/8x/Sf/Ie0X/w3ZC/8J1&#10;Qf/CdUH/wnVB/8F1Qf/AdED/wnU//8J1Pf/Edz//xnc//8JzO//AcTn/wHA7/79vOv+8bzv/um05&#10;/7hsOv+4bDr/smk2/7NqN/+waDb/q2Uy/6pkM/+nYDL/ol8y/6NgNf+hYDb/oWA2/59gN/+dXTf/&#10;m1s1/5lbNP+aXDX/llgx/5RWL/+TVS7/k1cy/5FVMP+QVjD/kFYx/5FXMv+RVzL/ilAr/4pQK/+N&#10;Uy3/jFIs/4xSLP+LVCv/h1An/4VOJf+FTyn/g08q/4BOK/9/TSr/fUwr/3pMKv96TCv/e00s/3ZJ&#10;KP93Sin/dEwp/3FJJv9xSSb/cEgl/25HJv9sRiL/c00p/3ROKv95Uy//elQw/3ZQLP93US3/eVMv&#10;/3dRLf92Tir/eVEt/35WMv+CWjb/h1w5/4RaNP+EWjT/jWM9/49jPv+HWzb/iV04/5RoQf+RZT7/&#10;k2Y9/5tuRf+WaT//lGc9/5tuRP+eckX/mm5B/5ZqPf+Xaz7/mGk9/5hpP/+XaD7/lWY8/5JjOf+U&#10;ZTv/lGc9/5NmPP+NYDb/jWA2/45jOP+MYTb/jWI3/5BlOv+QZTr/j2Q5/45jOP+OYzj/jmM5/41j&#10;Of+NYz3/h2A5/4NbN/98WDb/elY0/3dUNP92UzP/eFU1/3dUNP92UzP/dVEv/3VRL/92UjD/eFQy&#10;/3NPL/9wTCz/cU0t/3JOLv93UzP/b0wu/2dEJv9kQSX/Y0El/2NBJv9hPyT/Y0Eo/1s7Iv9XNx7/&#10;VjYd/1U1HP9bOyT/Wz0l/1Y4IP9PMx3/TTEb/1M3If9PMx3/TTEb/1Y6JP9bPyf/XkMo/2BCKP9l&#10;Ryv/bk8z/2tML/9rTDD/aUou/2VGKv9iRCr/XkAo/1Y4IP9TNyH/Vjok/1U5I/9TNCD/TS4a/00u&#10;HP9OLx3/SisZ/0gpF/9MLRv/TzAe/1AzIf9RNCL/UDEf/1EyIP9SMyH/TzAe/1AxH/9SMSD/UC8e&#10;/04tHP9OLRz/UTAf/1QzIv9XNiX/WTgn/1c2Jf9VNiT/UzMk/1IyI/9SNSX/UTQk/08zJf9NMSP/&#10;SS8g/0UrHP9DKRr/Riwd/0ouIP9LLyH/TDEg/00yIf9QNSD/VDkk/1M4I/9SNyL/Vjol/1c7Jv9Y&#10;OSX/VTYi/1g5Jf9YOSX/WDkl/1s8KP9XOCT/VjUi/1k4Jf9cOSb/Wzgl/1c0If9VMh//Wzgl/1s4&#10;Jf9VNCH/VDQf/1MzHv9aNyP/Xzwo/2A9Kf9dOib/VzQh/1IxHv9UNSH/Vjcl/1U4Jv9TOCf/UDUk&#10;/040Jf9ONCX/QzAh/z8sHf8/LB3/QS4f/0UyI/9KNCb/TDYo/085K/9UOCr/Uzcp/1Q5KP9WOSf/&#10;XD8t/1w/Lf9aPSv/Wj0r/1o7Kf9bPCr/XT4s/19ALv9dPiz/XT4s/19ALv9cPy3/Wj0r/1g7K/9T&#10;NiT/UjUj/1Q3Jf9VOCb/Vjci/1c4I/9XOSH/WTkg/1k6Hv9VNBX/VC4K/2tCFv+6g0v/zZJW/8aL&#10;Sf++gjn/x4g7/8qLO//Rk0D/46VQ/+isVP/qrlb/56tV/+ivWP/or1j/3qRQ/9OaS//fql7/9L50&#10;/+awav/Ik0//tYA+/7aAQP++iEj/xY9P/8iRUf/Hj1L/zZVY/8+XXP/BiVD/tXxF/696RP+zfkr/&#10;sHtH/6t2Qv+rdkL/qndC/6h1Pv+qd0D/rntG/7B+Sf+wfkv/sX9M/7B+S/+te0j/r3tJ/7SATv+4&#10;hVD/uoVR/7mEUP+2gUv/tYBK/7J9R/+yfUf/toFL/7SBSv+1gk3/toVN/7yLU/+8i1P/vYxU/72L&#10;Vv+2hFH/sHxK/7J+Tv+xflH/rXpP/6Z1TP+jckn/onJK/6JyTP+kck3/oW9M/6FvTP+kb03/oGtJ&#10;/59pR/+jbUv/oWtJ/6BoRf+fZ0T/oGhF/6BoRf+fZ0T/oWlG/59nRP+gaEX/ompH/6hwTf+sdFH/&#10;sXlW/7J5W/+xeFr/rHFT/6luUP+pblD/qG1P/6htTf+qb0//sXha/7qBY/+7hGX/t4Bh/7J7Xf+v&#10;elv/rHZa/6p0WP+ndVr/pnRZ/6l3XP+sfWP/soNp/7OBaP+ufGP/qXVd/6h0XP+ndFn/p3RZ/6Z0&#10;Wf+mdFn/pHVZ/6J1Vv+ug2P/roJl/6t/Yv+yhmn/qHxh/6F1Wv8AAQD/AAEA/wABAP8AAQD/AAEA&#10;/2xMJf9oSiT/aUsn/2hMJ/9nSij/ZUgm/2BGI/9eRCP/W0Eg/1pBIv9aQSL/Vj0f/1U+H/9VPSP/&#10;Vj4k/1I6IP9ROR//Ujog/1E5H/9QOCD/Tzkh/044IP9NNx//Tjgg/003H/9MNh//SzUe/0s1Hv9L&#10;NR7/TDYf/0s1Hv9NNB7/SjQd/0o0Hf9KNB3/SzUe/0gyHf9HMRz/STQf/0gzIP9HMh//RjEe/0cy&#10;H/9IMyD/RTMf/0IwHP9DMR3/QzEd/0IwHP9EMh7/QC4a/z8uHP9ALx3/QC8d/0EwHv9CMR//QC8d&#10;/0AvHf9CMR//RDMh/zwrGf9ALx3/QC8d/0EuHf9ELxz/RC8c/0QtG/9FLhz/SDEf/0kyIP9HMB7/&#10;RS4c/0YvHf9GLx3/Ri8d/0cwHv9FLhz/RS4c/0QtG/9ELRv/RC0b/0UuHP9DLBr/RC0b/0MuHf9C&#10;LRz/QS4d/0MuG/9DLhv/Qi0a/0QvHP9GMR7/RTIh/0QxIP9EMSD/RjMi/0g1JP9INST/STYl/0k2&#10;Jf9NOCX/Tzwr/1A9LP9SPy7/U0Av/1RDMf9VRDL/VkUz/1VEMv9TQjD/VEMx/1RDMf9WRTP/WEc1&#10;/1ZHNP9WRzT/UEMy/1FEM/9QRTP/Ukc1/1dKOf9VSDf/WEs4/19QPf9rVkH/dV9I/4BmTf+Ja0//&#10;mXhZ/6J+XP+whl7/wJJh/8WYYf/PnmP/2ado/+CvbP/jsWr/5bNq/+i3a//uvW7/8L1u/+26a//s&#10;t2n/6rJl/+mxZP/nrWP/5qph/+SoX//ipl7/4aRh/9yfXP/YnVn/2J1Z/92iYP/kqWf/4qdl/92h&#10;Yv/Sllf/xIhK/71/RP+6fEP/vHtD/7l3O/+9ez7/xoRH/9uXWP/cmFf/15RQ/9KPS//al1H/4J1X&#10;/+ShW//inVj/zolE/8eAPv/IgT//zIJF/82DRv/Th03/0oZM/8t+Rv/HekL/xXVA/8d3Qv/Hd0T/&#10;w3NA/8JyP//AckH/wnVB/8N2Qv+/cz//wndA/8R3Qf/FeED/xXhA/8F0PP+/cDj/vnE7/71wOv+7&#10;bjr/uW05/7VsOf+1bDn/tWw5/7NrOf+vZzX/q2U0/6pkM/+kYTT/ol80/6BdMv+fXjT/n142/55e&#10;OP+aXDf/mFo1/5VZNP+TVzL/klYx/5FVMf+QVDD/kFYx/45UL/+NUy7/jVMu/45TMf+OUzH/i1Au&#10;/4pQK/+JUiz/iVIr/4lSK/+HUSv/hVAm/4NNJ/+DTyj/gE4r/39NKv99TCv/fk0s/31PLv98Ti3/&#10;fE4t/3dKKf93Sin/dEsr/3FIKP9vSSX/cUsn/3JMKP9zTSn/dlAs/3ZQLP95Uy//eVMv/3ZQLP94&#10;Ui7/d1Et/3VPK/94Ui7/f1cz/4dfO/+NYj//jWM9/4lfOf+IXjj/kWdB/5FnQf+NYTz/jWE6/5Nn&#10;QP+RZDv/l2pA/6J1S/+fcET/nG1B/6BxQ/+jd0j/oHRF/51uQP+bbD7/oHFD/6R1R/+hckT/mWo+&#10;/5ZnO/+YaT//mmtB/5xtQ/+SZTv/jmE3/45hN/+MYTb/jmM4/49kOf+PZDn/jmQ6/45jOf+MYjj/&#10;i2E3/4pgOP+FXjX/g1w1/35YNP98WDb/e1c3/3hUNP93UzP/eVU1/3lVNf93UzP/dFAw/3RQMP90&#10;UDD/dVEx/3JOLv9ySyr/dE0s/3ZPLv94VDT/c04x/2pHKf9mQyf/Z0Mp/2ZCKP9iQCf/YkAn/1s7&#10;Iv9YOCH/WDgh/1Y2H/9aPCT/Wz0l/1U3H/9PMBv/TjIc/1I2IP9RNR//UTUf/1c7Jf9aPib/XD4k&#10;/2BCKP9kRir/aksv/2xNMf9qSy//ZEUp/1o6If9VNx//VTcf/04vGv9MLRj/UzQg/1I2If9OMh3/&#10;SS0Y/0svGv9KLRv/RikX/0otG/9PMiD/VDUj/1U2JP9TNCL/UTIg/1IzIf9TNCL/UC8e/1EwH/9S&#10;MSD/UjEg/1IxIP9SMSD/VDMi/1QzIv9ZOCf/Wzop/1g3Jv9WNyX/Vjcl/1Q1I/9TNib/UDMj/04y&#10;JP9NMSP/SS8g/0UrHP9EKhv/Ry0e/0gsHv9ILB7/SC0c/0wvHf9SNyb/Vjsm/1Y7Jv9XPCf/WDwn&#10;/1c7Jv9aOyf/Vzgk/1o7J/9YOSX/Vzgk/1o7J/9ZOCX/WDck/1g3JP9cOSb/XDkm/1k2I/9YNSL/&#10;XTon/1w5Jv9ZNiP/WTkk/1w8J/9ePin/Yj8r/2A9Kf9gPSn/YUEs/109KP9UNSH/UDMh/08yIP9K&#10;LiD/Ry0e/0YsHf9ELiD/QC0e/z8sHf8/LB3/QC0e/0QxIv9KNCb/TDcm/1M5Kv9UOCr/Uzgn/1U4&#10;Jv9WOSf/XD8t/1w/Lf9ZPCr/Wzwq/1s8Kv9bPCr/XD0r/19ALv9ePy3/XD0r/1w9K/9dQDD/Wz4u&#10;/1g7K/9WOSn/WTwq/1k8Kv9XOij/VTkk/1c4I/9YOST/WDoi/1k5IP9WNBj/Ty0K/1YxB/+QYS3/&#10;vIVM/8aMTf/DiET/xYlA/8mKPf/Ojz//3ZxI/+CiTf/ipE//4qRP/+CkTv/eoU7/1ZtJ/9GWRv/U&#10;nFL/3adh/9miX//QmVj/wYpJ/7uFRf/AiUn/x5BQ/8+YWP/QmVn/z5da/8+XXP/Gj1b/uoNL/7J9&#10;R/+1gEz/uINP/7aBS/+1gEr/uYRO/7eCTP+vfEX/rXpF/7F+Sf+zf03/toJQ/7aCUP+wfEr/rnpI&#10;/7J+TP+3hE//toNO/7eETf+5hk//votU/7mGT/+yf0j/rn1F/699SP+ygEv/toRP/7mKVv+6i1f/&#10;u4xY/7mKVv+0gk//sX5P/7SBVP+ue1D/qHRM/6RzSv+hcUn/onJM/6JyTP+jc0//onBN/6BuS/+g&#10;bkv/oGtJ/55pR/+ibEr/oGpI/55oRv+dZ0X/oGhF/6JpS/+haEr/oGdJ/55mQ/+fZ0T/omlL/6py&#10;T/+wd1n/tn1f/7d+YP+1fF//rnVY/6pxVP+pcFP/qm9R/6luUP+pblD/rXJS/7F4Wv+2fV//sntd&#10;/7F6XP+weVv/rnZb/6p0Wv+mc1j/pXNa/6VzWv+neF7/rn9l/7CBZ/+ufGP/qXVd/6h1Wv+lclf/&#10;pXJX/6Z0Wf+kdVn/pHVZ/6J1Vv+tgmL/rINj/6yDY//EmHv/uIxv/6J2W/8AAQD/AAEA/wABAP8A&#10;AQD/AAEA/2hMJf9mSiP/Z0sm/2hMJ/9lSCb/X0Ui/15EIf9fRST/XEIh/1tDIf9bQiP/WEEi/1U+&#10;H/9RPCH/Vz8l/1A7IP9QOyD/VDwi/1I6Iv9ONh7/Tzkh/044IP9LNR3/TDYe/003IP9OOCH/Tjgh&#10;/0w2If9LNSD/SzUg/0w2H/9NNyD/TTcg/0o0Hf9JMxz/SzUe/0kzHP9LNiH/STQf/0s2If9MNyL/&#10;SDMe/0cyHf9HMh3/RjEe/0EvGf9GNCD/RDIe/0QvHP9GMR7/RjEe/0UwHf9DMB//QzAf/0EwHv9D&#10;MiD/Py4c/0AuGv9EMh7/RTMf/0QyHv9FMB3/RC8c/0cwHv9HMB7/Ri8d/0gxH/9LMSD/SzEg/0kv&#10;Hv9ILh3/SC8b/0cxHP9GMBv/Qywa/0UuHP9FLhz/RS4c/0UuHP9ELRv/QSoY/0QtG/9FLhz/RC8e&#10;/0QtG/9ELxz/Qi8e/0AtHP89LBr/QC4a/0AuGv9DMR3/QzAf/0IvHv9FMiH/RjUj/0g3Jf9JOCb/&#10;STgm/0k4Jv9LOCf/UT4t/1I/Lv9RPi3/Uj8u/1NCMP9UQzH/VUQy/1VEMv9SQS//U0Iw/1RDMf9U&#10;QzH/WEc3/1dGNP9VRTX/VEc2/1VIN/9URzb/VEc2/1lMOf9dUD3/ZVZB/2tZRf99ZU3/hmxR/5Bz&#10;Vf+Yd1b/o4Fc/6yFXP+3jmL/wJJe/8aXX//SoGP/16Rj/9qoY//erGX/4K9j/+ezZ//ruGn/7bZm&#10;/+y1Zf/rsmP/7LNk/+2yYv/rsmP/6q9j/+WpYP/ipl3/4KRc/92gXf/boFz/3qNf/96jX//kqWf/&#10;4aZk/92hYv/Ul1j/x4lM/79/Qf+/fkT/v31A/8aCRf/Lh0j/z4tK/9mWUv/cmVX/2JVR/9CNSf/X&#10;lE7/4J1X/+KdWP/alVD/zIdC/82HQv/Oh0X/0IZJ/9CESP/RhUv/zoFJ/8l6Qv/FdUD/wHA9/8Jy&#10;P//Dc0L/vW08/71tPP++cD//wnRD/8R3Q//FeUX/w3hB/8V6Qf/FekH/xXhA/8BzO/+9cDj/vG85&#10;/7xvOf+5bTn/uW05/7lwPf+2bTr/uG49/7NrOf+uZjT/qWMy/6ljMv+pYjT/o2A1/55bMf+eWjP/&#10;m1o0/5tbN/+YWTb/lFg0/5FVMf+PUy//kVUx/5JXNf+PVDL/j1Qy/4xUMf+KUi//ilIv/4hPMf+H&#10;TjD/iVAy/4lRLv+IUSv/hE4q/4NNJ/+CTSP/gk4n/4JOJ/+DTyr/glAt/39OLf9+TS3/f04u/31P&#10;Lv98Ti3/d0op/3RHJv9zSir/cUgo/25HJv9vSCf/dE4q/3dRLf94Ui7/d08r/3VNKf94UCz/d08r&#10;/3RMKP92UCz/eVMv/35YNP+GYDv/i2Q9/5FqQ/+UbUb/i2E7/4heOP+JXzn/jmQ+/5BmPv+RZz//&#10;j2U7/5BlO/+XbEH/oHRH/6B0Rf+jd0b/pHZF/6J0Qv+idED/pnhE/6FzP/+hcj7/qHlF/6t7Sv+q&#10;ekn/pnZG/55rPP+caTz/oW5B/6JvRP+UZTn/jl81/41gNv+MYTb/jmM4/45kOv+NYzn/imA2/4pg&#10;Nv+IXjT/hlwy/4RdNP+DXDX/flgz/3tVMf98WDb/e1c3/3lVNf94Uzb/eVQ3/3dSNf90TzL/ck4u&#10;/3NPL/9yTi7/cU0t/3RQMP9yTi7/c08v/3VRMf93UjX/ck0w/2pHKf9nRCj/Z0Mp/2RAKP9jPyf/&#10;YT4o/147Jf9dPSb/Xz8o/14+J/9ePif/Xj4n/1Y4IP9PMBv/UDQe/1E1H/9TNyH/VDgi/1Y6Iv9Y&#10;PCT/WDoi/10/Jf9jRSv/Z0kv/2hKMP9kRCv/Xj4l/1c3IP9LLBf/TS4Z/0gpFP9FKRP/SS0X/0ww&#10;Gv9NMRv/SzAb/0wwG/9MMBv/TjId/04yHf9SNSP/VTgm/1Q1I/9TNCL/UjMh/1MyIf9TMiH/UTAf&#10;/1MyIf9UMyL/VDMi/1c2Jf9ZOCf/WDkn/1o7Kf9aOyf/WDkn/1o7Kf9YOSf/Vjcl/1Q1I/9SNSP/&#10;TzIi/0svIf9OMiT/Ry0e/0YsHf9LLyH/TDAi/0otHf9IKxv/RyoY/0otG/9OMyL/UDUk/1Q5KP9V&#10;OiX/Uzgj/1Y6Jf9XOyb/Wzwo/18/Kv9ePin/Wzsm/1o5Jv9aOSb/Wjkm/1s3J/9YNCT/WDQk/1w3&#10;J/9bNyf/Xjoq/1w4KP9ZNiP/WTgl/2BAK/9iQi3/YEAr/109Jv9hQSr/aUk0/2NDLv9WNyP/Sy4c&#10;/0QoGv9DKRr/PCYY/zwmGP8+Kxz/RDEi/0IvIP9ELiD/RjAi/0s1J/9ONyn/Uzkq/1M3Kf9RNiX/&#10;UzYk/1M2JP9VOCb/Wj0r/1o9K/9cPSv/Wzwq/1w9K/9bPCr/WToo/14/Lf9cPy3/Wj0r/1k8Kv9d&#10;QDD/WkAz/1c9MP9VOy7/Wz8x/1k/MP9WPCv/Vjsq/1Q5JP9XOyX/WTol/1g4If9bOSD/WTYa/1Iu&#10;DP9rPA7/jl0l/7B4Pf/BhUb/wYI9/8eHP//Tj0T/3ZpJ/9qYRP/YlkL/2JdD/9aYQ//Ul0T/05ZG&#10;/82TSf/GjUj/wotI/8WOTf/JklL/yJFR/8SNTf/Bikr/xI1N/9SdXf/cpWX/0pxe/8iSVP/Jkln/&#10;vYZO/7R/Sf+0f0v/uINP/7mEUP+6gUz/xYxX/8uWYP/Hklz/r3pE/614Qv+vekb/r3pG/7WATP+z&#10;fkr/sHtH/616Rf+se0P/sH9H/7OCSv+1hlD/vI1X/7uMVv+1hlD/uotT/7qLU/+6i1P/vYpR/76L&#10;Uv+9jFT/vo1V/7uJVP+vfUr/r3xP/619T/+peE//pHNK/6JySv+gc0z/nHBL/5hsR/+abEj/nnBM&#10;/6FxTf+gcEz/nWtI/5xqSf+fakr/n2pK/59oSf+eZ0j/n2hJ/6JrTP+iaUv/n2ZJ/51kR/+fZkn/&#10;omtM/6hvUf+pclP/rndY/694Wv+rclX/q3JV/6tyVf+qblL/qm9R/6pvUf+qb1H/rHFT/7N4Wv+3&#10;fF7/tHte/7B3Wv+qclf/qXFW/6lxVv+jcFX/n21U/6NxWP+ldlz/qnth/65/Zf+sfWP/q3lg/6l2&#10;W/+mc1j/pHJX/6l2Wf+jdFb/oXRV/6J1Vv+ke1v/p35e/6uCYv/Dmnz/tYxu/5tyVv8AAQD/AAEA&#10;/wABAP8AAQD/AAEA/2ZKI/9kSyP/aU0o/2ZMJ/9iSCX/X0Ui/15EIf9eRiT/W0Mh/1tDIf9bQiP/&#10;V0Ah/1U+H/9SPSL/Uj0i/1A7IP9SPSL/Uz0l/1A6Iv9OOCD/Tjgg/003H/9MNh7/TTcf/003H/9O&#10;OCD/Tjgh/005If9MNh//SjQd/003IP9MNh//TDYf/0w2H/9LNR7/STMc/0czG/9LNx//SjYe/0g0&#10;HP9LNx//STQf/0gzHv9HMh3/RjEc/0cyHf9IMx7/RjEc/0UwG/9IMR//RjEe/0cyH/9HMh//RjEe&#10;/0UwHf9GMR7/QC4a/0QvHP9IMyD/RzIf/0YxHv9HMh//RzAe/0kyIP9IMR//RzAe/00zIv9PNST/&#10;SjAf/0guHf9JMBz/STMe/0kwHP9GMBv/RS8a/0cwHv9GLx3/RS4c/0QtG/9FLhz/RS4c/0UuHP9F&#10;Lhz/RC8e/0QvHv9DLh3/QS4d/0EuHf8/Lhz/QTAe/0IvHv9CLx7/RTIh/0MwH/9EMSD/RjMi/0c2&#10;JP9HNiT/RzYk/0g3Jf9JOCb/TTwq/08+LP9RQC7/UD8t/1A/Lf9UQzH/V0Y0/1dGNP9RQC7/VEMx&#10;/1ZFM/9VRDL/WEc1/1dGNP9WRzT/V0g1/1lKN/9XSDX/VEc0/1tMOf9hUj3/a1lD/3VfSP+Dakz/&#10;jXBS/5l4V/+efFf/qYNe/6+IXf+0i13/w5Zf/8qbY//QnmH/1KFg/9imYf/gq2X/5LBl/+i0aP/r&#10;tmj/6rNj/+atXv/lrF3/6bBh/+mwYf/psGH/5qtf/+KmXf/gpFv/36Nb/9yfXP/fol//4qVi/9+i&#10;X//kp2T/4aRj/9maV//SklL/yIhI/799QP++fD//yoZJ/9SQUf/ZlVb/1ZFQ/9SRTf/cmVX/2ZZS&#10;/9OQTP/bmFT/35pX/9yXUv/Uj0r/yoNB/8uEQv/Ng0L/zoJG/8p+Qv/IfEL/w3Y+/8BwO//Ccj//&#10;wXE+/8FxQP+8bDv/umo5/7xsO/++cD//xXdG/8Z5Rf/EeET/wndA/8N4P//Cdz7/wXY9/8BzO/++&#10;cTn/vXA4/7xvOf+6bjr/t245/7hvPP+2bDv/tGw6/7FpN/+sZjX/q2Q2/6liNP+nYzb/ol80/55b&#10;Mf+bWjL/nFs1/51dN/+YWjX/lFg0/5BUMP+MUS//jVIw/49UMv+LUzD/i1Mw/4pRM/+JUDL/h1Ax&#10;/4NMLf+ETS7/h1Ax/4dQMf+DTSv/g00p/4NPKv+CTif/g08o/4FPKv+ATin/gE8u/35NLf97TSz/&#10;e00s/3ZIJ/91SCf/dEcm/3RHJv9zSir/cUgo/29GJv9ySyr/dlAs/3ZQLP91Tyv/dU0p/3RMKP92&#10;Tir/dU0p/3NLJ/91Tyv/elQw/4BaNv+MZT7/lG1G/5RtRv+PaEH/hl82/4VbM/+HXTX/imA4/4xi&#10;Ov+NYzn/k2k//5luQ/+ccUb/onZJ/6J2R/+neUj/pHZE/6FzP/+icz3/pHU//6N0PP+seUD/soFJ&#10;/7KBSf+xf0r/rHpH/6VzQP+hbj//oW4//6FuQf+UYzj/j2A0/41gNv+LYDX/jWI3/4xiOP+KYDb/&#10;iV81/4pgNv+IXjT/hlwy/4FaMf+BWjP/f1cz/3tXNf98WDj/e1c3/3dSNf94Uzb/eVQ3/3ZRNP9y&#10;Ti7/ck4u/3JOLv9xTS3/ck4u/3NPL/9yTi7/cEsu/29KLf90TzL/bkku/2dCJ/9jPyX/YDwi/146&#10;Iv9iPib/YD0n/1o3If9cOSP/Y0Ms/2BAKf9gQCn/YEAp/1c3IP9PMBv/UjMe/1M3If9WOiT/VTkj&#10;/1U5I/9XOCP/WDoi/19BKf9jRS3/Z0kx/2BCKv9ZOSL/UzMc/04uGf9LLBj/TzAc/00uGv9KKxf/&#10;SCwX/0wwGv9PMx3/UDYf/1A2H/9RNiH/UTUg/1E1IP9RNCL/TzIg/00wHv9SMyH/UjMh/1AxH/9R&#10;MB//UTAf/1MyIf9WNST/VTYk/1Y3Jf9bPCr/WDkl/1c4JP9WNyP/Vjcj/1s8KP9YOSX/WDkn/1Q1&#10;I/9SMyH/TzIg/00wHv9OMiT/SS8g/0kvIP9PMyX/TjIk/0ouIP9MLx3/Si0b/0otG/9MMSD/TTIh&#10;/1E2Jf9RNiX/TTAe/08yIP9RNSD/Vjcj/1s7Jv9cPCf/XDwn/109KP9dPCn/Wzon/1k2I/9YNCT/&#10;WDQk/1o2Jv9aNib/Wzcn/1g3Jv9YNyb/Wjkm/2A/LP9jQy7/YUEs/2BAK/9lRTD/Z0cy/18/Kv9X&#10;Oij/TjEh/0UpG/9AKRv/PCYY/z8pG/9DLR//RjMk/0o0Jv9HMSP/RS8h/0s0Jv9MNSf/Uzcp/1E1&#10;J/9PMiD/UDMh/1AzIf9TNiT/WToo/1Y3Jf9bPCr/Wjsp/1w9K/9cPSv/Wjsp/10+LP9cPSv/Wjsp&#10;/1k8Kv9aPS3/WDwu/1g8Lv9WOiz/Vz0u/1pAMf9ZPy7/WD0s/1U6Jf9WOiX/Vjol/1g5JP9bOyT/&#10;WDYd/1QxFf9RKgH/YjYH/5BdJv+5gUb/vIBB/7+AO//Hhz//15RF/9aTRP/TkD//z448/9KTQ//S&#10;lUX/zpNF/8mPRf/CiUT/vYND/7yFRf+/h0r/wIVJ/7+ESP+7g0b/wopN/8+YWP/UnmD/zJZY/7uF&#10;Sf+7hEv/t4BI/696RP+yekf/tHxJ/7iATf+1fUr/u4JN/8uSXf/TmmX/tXxH/692Qf+wd0L/rnZD&#10;/7J6R/+yfUn/s35K/7B9Rv+tfET/q3xI/61+Sv+xhE3/uYxV/8KVXv/JnGP/2aht/9mobf/Tomf/&#10;xZNY/7yJUP+8i1P/u4pS/7mHUv+vf0//rn5Q/618Uf+pelD/o3NL/59ySf+hdE3/oXVQ/5ltSP+Y&#10;bEf/nW9L/6N1Uf+kdFD/nm5K/59tSv+ebEv/oWxM/6NuTv+ia0z/nmdI/6BpS/+gaUv/nGVH/5hh&#10;Q/+YYUP/nWZI/55nSf+faEr/oGlL/6BpS/+fZ0z/pGtQ/6RrUP+mak7/pmpO/6lsUP+pbE//qm9R&#10;/690Vv+yd1n/rXRX/651WP+qcVT/qG9U/6duU/+mcFb/pXJX/6JwV/+jcVj/qHlf/6t8Yv+reWD/&#10;qHZb/6h2W/+mdFn/pXNY/6d1Wv+md1v/pHVX/6F0V/+idln/o3pc/6qBY/+3jnD/qoFl/5RoTf8A&#10;AQD/AAEA/wABAP8AAQD/AAEA/2dOJv9lSyb/aE4p/2VLJv9hSSX/X0cj/15GJP9dRSP/W0Mh/1pD&#10;I/9aQyP/Vj8g/1M+If9SPSL/UTwh/1A7IP9QPCH/UTsj/1A8I/9QOiL/Tjgg/003H/9NNx//Tjgg&#10;/0w2Hv9LNx7/Szcf/0s3H/9MOCD/TDgg/046Iv9NOSH/Tjgh/003IP9LNx//SjQd/0g0HP9LNx//&#10;STUd/0czG/9KNh7/Szcf/0kzHv9GMRz/RzId/0k0H/9JMx7/SDId/0gyHf9IMh3/RzAe/0kyIP9I&#10;MR//SDEf/0cwHv9IMyD/RC8c/0UwHf9IMh3/STIg/0kzHv9JMx7/SDEf/0ozIf9IMR//SzEg/040&#10;I/9PNST/SjAf/0cuGv9JMBz/SjEd/0YwG/9GMBv/RzEc/0kzHv9HMRz/RC0b/0QtG/9GLx3/Ri8d&#10;/0UuHP9ELRv/Qi0c/0ItHP9CLRz/QC0c/0IvHv9ALRz/QC0c/0EuHf9CLx7/RDEg/0IvHv9DMB//&#10;RzQj/0g1JP9HNiT/SDcl/0o5J/9LOij/TDsp/08+LP9SQS//U0Et/1RDMf9WRDD/WUcz/1dGNP9T&#10;QjD/VkUz/1hHNf9XRjT/WEc1/1hHNf9ZSDb/WUg2/1lKN/9ZSjf/XE04/2VTP/9uWUT/dmBJ/39n&#10;T/+Lbk7/lnVU/517Vv+mgFv/r4hd/7iPY/+8kmL/xJdg/8iZYf/PnWD/06Bf/9+qZv/msWv/6LRr&#10;/+exZ//nsmT/57Jk/+auYf/jq17/4alc/+SrXP/nrl//46lg/+CkW//doVn/255b/9ueW//fol//&#10;46Zj/+KlYv/mqWb/5KVg/9iZVv/RkE7/zo1N/8WDRv/CfkH/y4dK/9aSU//cmFn/2pZV/9eTUv/c&#10;mVX/2pdT/9iVUf/dmlb/2pVS/9WQTf/Vjkz/zIVD/82GRP/OhEP/zoJG/8l9Q//GeUH/w3ZA/8Jy&#10;P//GdkP/w3NC/71vPv+6aTr/vWw9/8ByQf/CdEP/xnhH/8N2Qv/BdUH/wndA/8F4Qf/DeEH/wndA&#10;/8F2Pf/BdDz/v3I6/7twOf+3bjn/t245/7ZtOv+zazn/smo4/69nN/+rZTT/rGU3/6pjNf+iXzT/&#10;nlsw/5taMP+YVy//mFkw/5hYMv+WWjX/lVk0/5BWMf+OVC//ilIv/4tTMP+JUDL/iE8x/4lQMv+H&#10;UDH/h1Ax/4RNLv+HUDH/hVAw/4RPL/+CTSv/g04s/4VRLP+DTyr/glAr/4JQK/+AUCz/f04u/3xO&#10;Lf97TSz/eUwr/3NGJf91SCf/d0op/3dKKf92Tiv/dEwp/3NLKP90Tir/dU8r/3NNKf9zTSn/dU0p&#10;/3dPK/93Tyv/dk4q/3RMKP98VDD/gFo2/4JcN/+QaUD/lm9G/5BpQP+HYDf/gFku/4NZL/+IXjT/&#10;jmQ6/4xiOP+MYzf/lWo//5twRf+gc0n/pXlM/6h5S/+qfEv/qnpJ/6R1P/+jcjr/pHE4/6h2O/+w&#10;fkP/sn9G/7KBSf+wf0f/rXtG/6x6R/+pd0T/pXJD/51qPf+PYDL/j2A0/45hN/+KXzT/il80/4pg&#10;Nv+KYDb/iV81/4lfNf+GXDL/g1kv/4ZcNP+GXDb/glo2/3xYNv98WDj/elc3/3hTNv94Uzb/flo6&#10;/39YN/9/WDf/eFQ0/3JOLv9wTS3/ck8v/3NQMP90UDD/cUwv/25JLP9uSS7/ZkEm/2M+JP9hPSX/&#10;XDgg/1k1Hf9dOSP/Xjok/1MwGv9TMBr/XDkj/109Jv9fPyj/Xz8o/1c3IP9RMh3/VDUg/1Y3Iv9Y&#10;OST/WDkk/1c4I/9XOCP/XD0o/2JDLv9kRC//YEAr/1o6Jf9RMRz/TSwZ/0wrGP9QLxz/UzQg/1Iz&#10;H/9OLxv/Sy8a/08zHf9TNyH/Ujgh/1I4If9RNiH/TjMe/00xHP9LMB//TC8d/0wvHf9OMR//UDEf&#10;/1EyIP9SMyH/VTYk/1g3Jv9ZOCf/VTYk/1g5J/9aOyn/Wjsn/1g5Jf9YNyT/WTgl/1s6J/9aOSb/&#10;Wjkm/1Y3I/9SMyH/UTQi/1AzIf9OMyL/SjAh/04yJP9QNCb/TTIh/0kuHf9NMB7/Sy4c/0otG/9J&#10;Lh3/SzAf/04zIv9QNST/TTAe/0wvHf9NMRz/UTIe/1U2If9XNyL/Wjol/14+Kf9ePSr/XTwp/1s4&#10;Jf9ZNSX/WTUl/1k1Jf9aNib/XDgo/1o5KP9aOSj/WDck/1w7KP9hQC3/YkIt/2NDLv9jQy7/YEAr&#10;/1o5Jv9VOCb/TjEh/0YqHP9BKhz/QCkb/0IsHv9FLyH/RzEj/0s1J/9HMSP/SS8g/0wyI/9MMiP/&#10;UDQm/1A0Jv9RNCL/UzYk/1M2JP9WNyX/WToo/1Y3Jf9cOyr/Wzop/1w7Kv9bOin/Wjko/108K/9b&#10;Oin/WDkn/1s8Kv9cPy3/XUAu/15DMv9cQDL/WT8w/11DMv9bQTD/Vz0s/1c8K/9XPCf/WT0o/1w9&#10;Kf9ZOiX/Vzcg/1c1HP9MKgf/TicA/3hJG/+ufUX/vYVK/7d7PP+8fzz/y4k9/86MPv/Pjj7/z44+&#10;/9GSQ//OkUH/yY5C/8SKQf/Dikf/xIpK/8KISf/Ch0v/voNJ/7yBR/+6f0X/xo5R/8+ZW//Rm1//&#10;xY9T/7N8Q/+veED/rHdB/6t2QP+vd0T/s3tK/7d/Tv+ze0j/s3tI/72ET//FjFf/s3pF/651QP+v&#10;dkH/rnVA/611Qv+vekb/s35K/7F+Sf+tfkr/qntH/6t9Sf+ugEz/s4ZP/8KVXv/XqnH/57Z7/+e2&#10;e//cq3D/yJdc/7uIT/+7ilL/uIdP/7SCTf+xgVH/r39R/6l6Tv+neE7/pHRM/59ySf+gc0z/o3dQ&#10;/5pwSv+ZbUj/mm5J/6R2Uv+jdVH/n29L/55uSv+da0r/n21M/6RvT/+jbk7/oGtL/6FsTf+ia03/&#10;nWZI/5xlR/+dZkj/nmdJ/5xlR/+eZ0n/n2hK/59oSv+fZkn/o2pP/6ZqTv+kaEz/pmpO/6lsUP+p&#10;bE//q3BS/61yVP+tclT/q3JV/6xzVv+qcVT/qXBT/6duUf+oclj/qnRa/6VyV/+kcln/rXti/658&#10;Y/+semH/p3Va/6l2W/+odVr/pXNY/6d1Wv+ndVr/pndb/6V2Wv+hdFf/pHhb/6yAY/+vg2b/pHhd&#10;/5NlTf8AAQD/AAEA/wABAP8AAQD/AAEA/2tPKP9mTCf/ZUsm/2JKJP9gSCT/X0cj/19HJf9cRSP/&#10;WkMh/1pDI/9ZQiL/V0Ah/1Q/Iv9SPSL/UTwh/1A8If9OOiH/Tjoh/1A8I/9POyL/Tjoh/005IP9O&#10;OCD/Tzkh/003H/9LNx//SjYe/0o2Hv9MOCD/Tzsj/087I/9OOiL/Tjoi/0w4IP9MOCD/Szcf/0s3&#10;H/9LNx//SjYe/0k1Hf9KNh7/Szcf/0o0Hf9JMxz/STMc/0s1IP9KNB//SDId/0o0H/9IMh3/SDId&#10;/0kzHv9HMRz/STIg/0gxH/9MNSP/SDId/0cxHP9IMh3/TDMf/0o0H/9KNB//STMe/0o0H/9HMRz/&#10;SzIe/040I/9NMyL/SjAf/0gvG/9JMBz/STAc/0UvGv9GMBv/SDId/0gyHf9HMRz/RC0b/0QtG/9F&#10;MB3/RC8c/0MuG/9CLRr/Pisa/z4rGv8+Kxr/Pywb/0EuHf8+Kxr/Pisa/0AtHP9DMB//QzAf/0Iv&#10;Hv9EMSD/RzQj/0g1JP9INST/STgm/0w7Kf9NPCr/TDsp/08+LP9UQi7/VkQw/1pINP9WRDD/VUYx&#10;/1VGM/9TRDH/Vkc0/1dINf9XRjT/WUg2/1lINv9aSTf/W0k1/11LN/9gTjr/alVA/3FdRf97ZU7/&#10;g2lO/4luUf+WdVT/nXtW/6eBXP+thlv/uZBk/7+XZv/InGv/xpdh/82bYP/Sn2D/2KNh/+eybv/s&#10;t3H/67Vt/+WvZf/irWH/569k/+WtYv/iql//3aVa/92lWv/gqF3/4ade/9yhW//ZnFn/15pX/9yf&#10;XP/fol//46Zj/+SnZP/nqmf/46Rf/9maV//WlVP/2JdX/8yIS//EgEP/x4NG/8+LTv/YlFX/25dY&#10;/9yYV//bmFT/2ZZS/9qXU//emVb/1pFO/9OOS//UjUv/zodF/8+IRv/Rh0j/z4VI/82BR//KfUX/&#10;xnlD/8R3Q//HeUj/v3FB/7xuPv+6bDz/wXND/8h6Sv/HeUj/wnRD/8F0QP/BdUH/w3hB/8J5Qv/F&#10;ekP/xHlC/8R5Qv/Cd0D/vnM8/7twOf+3bjf/tm04/7RtOf+yajj/smo4/69nN/+sZTf/q2Q2/6li&#10;NP+fXDH/nFkv/5taMP+WVSv/lVYt/5JUK/+TWDD/klgw/5FXMf+MVS//iVEu/4lQMv+HTjD/h04w&#10;/4dQMf+IUjD/iFIw/4ZRL/+FUDD/hE8v/4NRMP+CUC3/g1Eu/4NRLv+BTyz/hFIv/4JSLv9/Ti3/&#10;fE4t/3xPLv96TSz/ek0s/3JKJ/94Syr/flEw/3pNLP95US7/d08s/3ZOK/91TSr/dU0q/3RMKf91&#10;Sif/eU4r/3xRLv98US7/fFEu/3hQLP+CWjb/hl84/4VeN/+Wb0b/mnBG/5FnPf+JYDT/gVsu/4hf&#10;M/+NZDj/lGs//49mOv+PZDn/lGk+/5pvRP+idUv/pXlM/6d4TP+re0v/rn9L/6x7Q/+mcjn/pnI4&#10;/656QP+zf0X/sX1E/7OAR/+wf0f/rn1F/7F/Sv+wfkv/pnZG/5trO/+NXjL/jGAz/49iOP+PYjj/&#10;jWI4/41iOP+OYzn/jWI4/4tgNv+IXTP/hlsx/4peN/+GXDb/f1cz/35YNP97WDj/e1g4/3dUNv93&#10;UzP/gFw8/4RdPP+GXz7/elY0/25MKf9tSyj/cU4u/3RRMf91UjL/dVAz/3BLLv9nQif/Xzog/185&#10;Iv9iPCX/Xjgh/1g0Hv9ZNR//XDgi/1MvGf9PLBb/Ui8Z/1Y2H/9bOyT/Wzsk/1Y2H/9TNB//Vjci&#10;/1c4I/9YOST/XD0o/1w9KP9cPSj/YEAr/2NDLv9hQSz/WDck/1IxHv9NLBn/Ti0c/1AvHv9VNCH/&#10;VjUi/1Q1If9SMx//UTId/1M3If9WOiT/UDYf/04zHv9NMh3/Si8a/0YrGv9ILRz/TjEf/08yIP9O&#10;MR//TzIg/1M0Iv9WNyX/XD0r/1w9K/9bPCr/VTYk/1Y3Jf9YOSf/Wjko/108Kf9aOSb/WTgl/1o5&#10;Jv9aOSb/Wjkm/1o5Jv9WNyP/UzYk/1E0Iv9QNST/TjMi/080I/9OMyL/SzAf/0kuHf9MLx3/Sy4c&#10;/0otG/9LMB//SS4d/00wHv9RNCL/TzIg/00xHP9LLxr/TDAb/1AxHf9RMh3/VTQh/1s6J/9ZOCX/&#10;Wzon/1o5KP9YNCT/WTUl/1g0JP9YNCT/XDgo/1o5KP9aOSj/VTQh/1k4Jf9dPCn/YD8s/2JCLf9c&#10;Oyj/WDck/1Q1I/9RNCT/TC8f/0MpHP9CKBv/QSoc/0QtH/9FLiD/Qy0f/0YwIv9GMSD/SS8g/0ow&#10;If9MMiP/TjIk/1A0Jv9UNyX/Vzoo/1k6KP9ZOij/Wzwq/1s8Kv9cOyr/WTgn/1w7Kv9aOSj/Wjko&#10;/108Kf9bOif/WDkl/10+Kv9hQi7/YUQy/2JFM/9iRzb/X0Qz/2FGNf9eRDP/WD0s/1k+Lf9aPyr/&#10;XUAu/1s/Kv9YOSX/Vzgj/1c3IP9PMBH/SicB/2M6Dv+jdUT/y5pi/76ITP+3fT3/wII5/8WHPP/O&#10;jED/z5BB/9CRQv/Kj0H/yI1B/8KIP//Hjkv/z5VV/8uRUv/Gi0//w4hO/7yBR/+5fkT/xo5T/9Ca&#10;Xv/PmF//v4hP/7F6Qv+rdDz/qHM9/6p1Qf+vd0T/tX1M/7d/TP+yekf/rnZD/7B3Qv+zekX/rHdB&#10;/6x3Qf+teEL/r3pE/614RP+ueUX/r3pG/698R/+tfkr/rH1J/6t9Sf+rfUn/q31J/7yPWP/VqG//&#10;3q93/96tcv/Tomf/wpNb/72KUf+8i1P/toVN/7OBTP+vf0//qntN/6R1Sf+jdEr/oHNJ/55xSP+d&#10;cEn/n3NM/51xSv+abkn/mW1I/6FzT/+hc0//nnBM/55uSv+bakn/nWtK/59tTP+fbUz/om1N/6Rv&#10;UP+ncFL/n2hK/6NqTf+lbE//o2pN/59mSf+ka07/pm1Q/6RrTv+ma03/qG1P/6htT/+ma03/qWxP&#10;/6tuUf+rblH/rXJU/65zVf+vdFb/rXRX/610V/+sc1b/q3JV/6lwU/+qcVb/qXNZ/6hyWP+odVr/&#10;r3xh/658Yf+semH/qXZb/6l2W/+odVr/p3Nb/6ZyWv+lc1r/p3Vc/6V2Wv+hdFf/o3ZZ/6l8X/+n&#10;e2D/o3Vd/5NkSv8AAQD/AAEA/wABAP8AAQD/AAEA/2xQKf9mTCf/ZEol/2FJI/9eRiL/XUYk/11G&#10;JP9bRCL/WUIi/1hBIf9ZQiL/VD8i/1Q/Iv9SPSL/Uj0i/1E8If9QOiL/Tzsi/1A8I/9POyL/Tjoh&#10;/085If9POSH/Tzkh/085If9POSL/Szcf/0w4IP9NOSH/TDgg/005If9NOSH/TTkh/046Iv9LNx//&#10;STUc/0s3Hv9MOB//Szce/0w4IP9MNh7/SzUe/0o0Hf9MNh//TDYf/0o0Hf9JMxz/SzUe/003IP9N&#10;NyD/TTcg/0wzHf9KMRv/TTQe/000IP9PNiL/TTQg/000IP9NNCD/TzYi/000IP9LMh7/SzIe/000&#10;IP9JMx7/SjEd/0wzH/9KMR3/SjEd/0oxHf9LMh7/STAc/0gvG/9JMBz/STAc/0cxHP9HMRz/RS8a&#10;/0QtG/9ELxz/Qy4b/0MuG/9BLh3/QC0c/0AtHP8/LBv/PSwc/z4tHf8+LR3/Pi0d/0EwIP9DMCH/&#10;RDEg/0QxIP9EMSD/RTIh/0UyIf9GMyL/Sjcm/006Kf9LOij/TDsp/008Kv9UQi7/VkQw/1RDMf9U&#10;Qi7/VUQy/1VEMv9TRDH/VUYz/1dINf9XRzf/V0g1/1hHN/9ZSDb/ZlE+/2tVQP9zWkT/dl5G/35k&#10;S/+Ja0//kXJV/5l4V/+lf1r/r4hf/7eOYv+5kGL/wZdl/8mea//RpG3/16Vq/9imZ//cqWj/4K1r&#10;/+e0cv/otnH/5rFr/+SwZ//gqmD/3add/9+nXf/cpFr/2qJY/9qhWv/ZoFn/2J1Z/9abV//Wm1n/&#10;15xa/9mgXf/co2D/4Kdk/+OoZv/mqWj/36Jh/9iZVv/bm1v/355e/8qIS//EgEP/xoFG/8uGS//P&#10;i07/1JBT/9iUVf/ZlVT/2ZVU/9eUUP/VkE3/1I1L/86HRf/LhEL/zYZG/82GSP/Oh0n/z4RL/8+C&#10;TP/Lfkj/x3pG/79xQP+9bz7/wHJC/79xQf/AckL/xXdH/8Z4R//CdEP/wnRD/8V5Rf/JfUn/xHtE&#10;/8J5RP/CeUT/wnlE/8F4Q/++dUD/vnI+/7hvOP+1bDX/tWw3/7JrN/+xajb/rWc0/61nNv+rZDb/&#10;o2A1/6FeNP+bWjD/mlkx/5dYL/+WVy7/lFYv/5NVLv+QVS3/j1Ut/4tULf+IUSv/iFAt/4dRL/+G&#10;TzD/h1Ax/4dRL/+FUC7/hVAu/4NRLv+DUS7/g1Eu/4NRLv+DUS7/hFQw/4ZWMv+EUzL/g1Ix/35Q&#10;Lv95TSr/dU0q/3dPLP92Tiv/d08s/3dPLP95Tiv/ek8s/4BUMf9/Uy7/ek4p/3pOKf99USz/glYz&#10;/4VZNP+BVTD/glYx/4ldOP+NYTr/iF42/31TKf95TyX/gVct/49mOv+pflP/o3hL/51yR/+ec0j/&#10;mG1C/5RpPv+Wa0D/lWo//5ZpP/+ZbEL/mWxC/5hrQf+Ya0H/lGg7/5VmOv+hc0H/qXtH/65/S/+x&#10;gkz/tYZO/7uIT/+2hEn/t4RL/7qLU/+5ilT/sIFL/6h5Rf+pe0n/o3VE/5tsPv+RZTj/kmU7/5Rn&#10;Pf+ZbEL/mWxD/5ZpQP+VaD7/kmU7/5FiOP+RYjj/kWQ7/5FkO/+NYTr/i2E7/4VdOf94VDL/dlQx&#10;/3JPL/9xTS3/dlIy/3lVNf93UzP/cU0t/3BMLP9xTS3/cU0t/3NPL/90UTH/c1Ay/3BLLv9kQSX/&#10;Xjog/1w4IP9fOyP/Xzsj/1w4IP9cOCD/YT0n/1s4Iv9UMRv/UjIb/1Q0Hf9WNh//WDgh/1Y2H/9Y&#10;OiL/Wz0l/1w9KP9bPCf/Xj8q/2FCLf9iQy7/XTwp/1g3JP9VNCH/VzYl/1MyIf9UMyL/VzYl/1s6&#10;Kf9bOif/WTgl/1c4JP9YOSX/Vzgj/1M3If9SNiD/TTEc/080H/9QNSD/TTId/1I3Iv9SNyb/UDUk&#10;/1I1I/9VOCb/VTgm/1Y5J/9XOij/WTwq/1k8Kv9ZPCr/WDkn/1g5J/9ZOij/Wjkm/149Kv9cOyj/&#10;VjUi/1g3JP9aOSb/Wjkm/10+Kv9bPCj/VDgj/1I3Iv9RNiH/Ujgn/1A1JP9OMyL/SzAf/0gtHP9L&#10;MB//SzAf/0swH/9LMB//SzAf/0wxIP9PMiD/UDMh/04xH/9MLx3/TC8d/00wHv9LLxr/Sywa/1Ax&#10;H/9TNCL/UjEg/1AvHv9QLx7/UTAh/1MyI/9UMyL/VjUk/1QzIv9SMSD/UC8e/1EwH/9WNST/WDck&#10;/1QzIP9SMSD/UDEf/1AxH/9MLx//QycZ/z8lGP8+JBf/Qigb/0QqHf9EKh3/Qisd/0QtH/9DLB7/&#10;RC0f/0owIf9MMiP/TjIk/1A1JP9VOCb/WTwq/1o7Kf9ZOij/XTwr/149LP9ePSr/Xjso/2E+K/9h&#10;Piv/Xj0q/2JBLv9hQC3/X0As/2FCLv9eQS//XkEv/2BDMf9fQjD/YUQy/2FEMv9gQzH/YEMx/2FE&#10;Mv9fQjD/XD8t/1k9KP9XOyb/WDwn/1Y6JP9SNxr/Sy4M/0gqBP92TyT/3bGC/+Gyfv/Gkln/tnw8&#10;/72CPv+/gzv/woQ7/8aIP//Ji0L/z5FI/86SSv/Qk1D/0pdV/9CUVf/MklP/x4xQ/7+ESv+5fkT/&#10;uYFI/7iAR/+1fkb/sXpC/6t2QP+rdkD/q3ZA/6hzP/+sd0P/sn1J/7R/S/+xeUb/qXRA/614RP+z&#10;fkr/rntG/657Rv+xfkn/uYZR/7aDTv+teUf/rHhG/658Sf+vfUr/rnxH/6x9Sf+qe0f/qHlF/6x9&#10;R/+2h1H/wI1U/76LUv+9ilH/uYVM/76KUf++i1T/uodQ/7SCTf+tfU3/qXlL/6Z1Sv+ic0n/pXZM&#10;/6h5T/+mdk7/n3JL/51wSf+ecEz/nW9L/55wTP+ecEz/n3FN/55wTP+cbEj/mmpG/55uSv+jcU7/&#10;oG5N/6JtTf+jbk7/oWpM/6VuUP+lblD/omlM/6NqTf+ka07/p2xO/6dsTv+lakz/p2xO/6luUP+p&#10;blD/rXJU/7F2WP+0eVv/sHda/7B3Wv+yeVz/tXxf/7J5XP+udVj/rHNW/61xVf+pb1f/qG5W/6Zw&#10;Vv+oclj/qXZb/6l1Xf+odFz/pHBY/6ZwWP+qdFz/rnhg/6p0XP+mclr/p3Nb/6Z0W/+fcVf/n3FX&#10;/6R2Xv+dcVj/nW9Y/5dnUP8AAQD/AAEA/wABAP8AAQD/AAEA/2tPKP9mTCf/ZEol/2JKJP9fRyP/&#10;XUYk/11GJP9cRSP/WEEh/1VAIf9XQiX/VD8i/1M+I/9SPSL/Uj0i/1E8If9QOiL/UDwj/087Iv9O&#10;OiH/TTkg/003H/9POSH/Tzkh/044IP9NOSH/TTkh/046Iv9OOiL/TTkh/046Iv9OOiL/TTkh/087&#10;I/9NNyD/TDYe/044IP9NOSD/TDgf/087Iv9POSH/TTcf/003H/9OOCH/Tjgh/0w2H/9MNh//SzUe&#10;/003IP9ONR//TjUf/041H/9ONR//UTgi/082IP9PNiD/TjUf/000IP9PNiL/UTgk/1A3I/9MMx//&#10;TTQg/000IP9LMh7/SjEb/0wzHf9LMBv/TDIb/00zHP9MMhv/Si8a/0kwHP9KMR3/STAc/0cxHP9H&#10;MRz/RzEc/0YvHf9ELxz/Qy4b/0ItGv9BLh3/Qi8e/0EuHf9ALx3/Pi0d/z0sHP8+LR3/Py4e/0Ew&#10;IP9CMSH/QzAh/0UyIf9FMiP/QzAf/0MwH/9FMiH/Sjcm/0s4J/9NOin/Szoo/008Kv9TQjD/VkUz&#10;/1NCMP9TQjD/VEMx/1ZFM/9URTL/Vkc0/1ZHNP9XRzf/W0o4/1xLOf9fTDv/alNB/3JZRf96YEf/&#10;gWVN/4psUP+Uclb/mndX/6F9W/+uhFz/uZBk/72TY//AlGP/yZtp/8+ia//UpW3/16Nn/9uoZ//h&#10;rm3/5LFv/+i2cf/otm//5rFr/+KuZf/jrWX/3adf/9ymXv/fpl//3KNc/9mgW//WnVj/1JtW/9KZ&#10;Vv/Um1j/1ZxZ/9mgXf/epWL/4ahl/+OqZ//jpmX/2p1c/9GUU//UlFT/1pVV/8eFSP/FgUT/xoFG&#10;/8mESf/Lhkv/zYlM/9GNTv/VkVL/1ZBP/9CLSv/PiEb/z4hI/8qDQ//IgUH/0IlL/9GKTP/QiE3/&#10;zIFI/8h9Rv/Hekb/xXdG/8ByQv+/cUH/wXND/8FzQ//Fd0f/xnhI/8N1RP/Bc0L/w3VE/8p9Sf/M&#10;gEz/xHtG/8F4Q//BeEP/wXhF/792Q/+8c0D/uXA7/7duOf+2bTj/tGs2/7JrN/+yazf/rGYz/6tl&#10;NP+qYzX/oV40/5taMP+ZWDD/l1gv/5ZWMP+VVS//k1Uu/5BVLf+NUyv/jlQu/4tULf+IUSv/h1Ev&#10;/4VPLf+ETS7/hE8t/4RPLf+ETy3/g1Eu/4VTMP+HVTL/hlYy/4RUMP+EVDD/hVUx/4ZVNP+EUzL/&#10;gFIw/31PLf95TCv/dk4r/3dPLP93Tyz/eFAt/3xRLv95Tiv/elAq/4NXMv+DVzL/gVUw/4NXMv+I&#10;Wjb/i105/41fO/+IWzT/jWA5/5ZpQv+WaUD/jGE3/4BXK/9/Vir/i2I2/5xxRP+vg1b/qn5P/6Z6&#10;Tf+pfVD/oXZJ/5pvRP+YbUL/lWg+/5dqQP+bbkT/nG9F/5ZpP/+TZjz/jmE3/5FiNv+gckH/rHxL&#10;/7KDT/+zhE7/vYpR/8KPVv/AjVT/vIlQ/7yNVf+6i1X/roFK/55wPP+fcT//nW8+/5prPf+Waj3/&#10;k2Y8/5VoPv+XakD/k2Y8/5JlO/+Xaz7/mWo+/5ZnO/+WZz3/mmtB/55vRf+abUT/mGxF/41jPf95&#10;Uy//dFAu/25MKf9vSyv/c08v/3ZSMv90UDD/c0wr/3NMK/9wTCz/bkoq/29LK/9xTi7/cU4w/25L&#10;Lf9jQCT/Xjog/1w4IP9eOiL/Xzsj/1w4IP9fOyP/ZkQr/2E+KP9VNR7/UTEa/1MzHP9VNR7/WDgh&#10;/1g4If9bOyT/XT8n/1s9Jf9dPin/YEEs/2FCLf9gQSz/Wzon/1U0If9UMyD/WDcm/1g3Jv9ZOCf/&#10;WTgn/1g5Jf9aOyf/Vjcj/1Y3Iv9YOST/Vjci/1E1H/9RNSD/TTEc/1I3Iv9UOST/Uzgj/1Y7Jv9W&#10;Oyb/VDko/1M4J/9aPSv/WTwq/1c6KP9YPCf/WDwn/1c7Jv9XOij/Vzgk/1o7J/9bPCj/Wzon/108&#10;Kf9cOyj/WDck/1k5JP9bOyb/Wjol/10+Kv9ZPSf/VTkk/1Q5JP9RNiH/UTcm/080I/9OMyL/TTIh&#10;/0wxIP9MMSD/TDEg/00yIf9MMSD/TDEg/0wxIP9PMiD/UDMh/04xH/9NMB7/TTAe/00wHv9KLRv/&#10;Si0b/08wHv9PMB7/TzAe/00uHP9OLh//Ti4f/1AvIP9TMiP/UjEi/1EwIf9QLx7/Ti8d/04vHf9P&#10;MB7/TzAe/0wtG/9LLBr/Ti8d/0wsHf9BJRf/PCAS/zwiFf89Ixb/QSca/0MpHP9DKRz/RSse/0Qt&#10;H/9DLB7/Qywe/0ozJf9KMCH/TjIk/1A1JP9UNyX/Vzoo/1k6KP9bPCr/Xj0s/149LP9fPiv/YT4r&#10;/2RBLv9jQC3/YT0t/2A/Lv9gPy7/YUAv/2JDMf9iQzH/YkMx/2FEMv9gQzH/YUQy/2BDMf9gQzH/&#10;YEMx/2JFM/9gQzH/XUEs/1s/Kv9cPSn/WT0o/1c7Jf9PNRr/TTQV/0guC/9cOhT/vJJo/+i5i//d&#10;q3b/u4NG/7h+Pv+7fj3/vn86/8OEPf/Fhj//yIlC/82OR//OkU7/zpNR/86SU//KkFH/xIlN/72C&#10;SP+5fkT/s3pD/6xzPP+pcjr/q3ZA/6t2QP+teET/rXhE/6l0QP+sd0P/sHtH/7aBTf+yfUn/rHdD&#10;/7B7R/+yf0r/rntG/698R/+xfkn/uYVT/7WBT/+seEb/q3dF/6x4Rv+ue0b/rnxH/617SP+te0b/&#10;qXpE/6h3P/+rekL/sH1E/7N/Rv+5hUz/uoZN/72JUP+8iVL/uodQ/7aET/+re0v/p3dJ/6Z3S/+j&#10;dEr/qntR/7OEWv+0hFz/pHRO/5tuR/+ick7/n3FN/51vS/+ecEz/n3FN/59xT/+abEj/nGxI/6Bv&#10;Tv+ldVH/oW9O/6FvTv+icE//pnFS/6l0Vf+ncFL/pG1P/6VsT/+ka07/pGtO/6dsTP+ma03/p2xO&#10;/6luUP+rcFL/r3RW/7N4Wv+zel3/s3pd/7N6Xf+3fmH/uH9i/7J5XP+xdlj/r3NX/61xVf+pb1f/&#10;qW9X/6huVv+mcFb/qXNZ/6h0XP+mclr/o29X/6NsV/+pcl3/r3hj/612Yf+mclz/pXFb/6NxWv+d&#10;b1X/nW9V/59zWv+bb1b/l2pT/5VnUP8AAQD/AAEA/wABAP8AAQD/AAEA/2tPKP9mTCf/ZEol/2JK&#10;Jv9eRyX/XUYk/1xFI/9cRSP/VkEi/1ZBIv9XQiX/VD8i/1M+I/9TPiP/Uj0i/1E8If9RPCH/UTwh&#10;/1A6Iv9OOiH/Tjoh/0w4H/9POSH/TTcf/0w4H/9MOCD/TTkh/087I/9OOiL/TDgg/005If9OOCH/&#10;TTcg/044If9QOiL/UDoi/1A6Iv9QOiL/TTcf/1A6Iv9TPSX/UDoi/044IP9SOiL/UTgi/1E4Iv9R&#10;OCL/TzYg/1I6Iv9NNR3/Tzcf/1A4IP9RNx7/Ujgf/1E3Hv9PNiD/TjUf/0wzHf9NNB7/Uzok/1E4&#10;JP9NNB7/TTQg/000Hv9MMx3/TDMd/081Hv9QNh//TTMc/081Hv9MMhv/TTId/0oxHf9KMR3/STAc&#10;/0YwG/9HMRz/RzAe/0cwHv9GLx3/Ri8d/0EuHf9ALRz/Qi8e/0EuHf9BLh3/Pi0d/z4tHf9ALx//&#10;QC8f/0EwIP9BMCD/Qi8g/0QxIv9FMiP/QzAh/0UyI/9GMyT/STYn/0s4Kf9MOSr/TTws/008Kv9S&#10;QS//VUQy/1RDMf9UQzH/VEMx/1ZFM/9VRjP/Vkc0/1ZHNP9ZSDb/YVA+/2ZTQv9pVEP/dFlE/3pg&#10;Sf+FZ0//jG1R/5VzV/+Zdlb/oHxa/6iBWv+0iV7/u5Fh/8KWZf/Immj/zJ1n/9ShaP/XpWr/1qNi&#10;/9ilY//gq2n/5K9r/+e1bv/otm//5bBq/+CsY//irGT/3qhi/92nYf/hqGP/26Jd/9SbWP/SmVb/&#10;1JtY/9KZVv/RmFX/0ZhV/9mgXf/gp2T/46pn/+SraP/doF//05ZV/86PTP/FhUX/w4JC/8J+Qf/F&#10;gUT/xH9E/8WARf/GgUb/yYVI/86KTf/SjlH/0oxO/86ISv/PiEj/zYZG/8iBQ//IgUP/0opP/9OL&#10;Uf/RiU//w3pD/8F1Q/+/c0H/wnRD/8d5Sf/Fd0f/wXND/8FzQ//GeEf/w3VE/8FzQv/Bc0L/xHdD&#10;/8h7R//Ie0f/wnZC/710Qf++dUL/wHdE/7xzQP+5cD3/tWw5/7RrNv+1bDf/tGs4/7RtOf+yajj/&#10;rGY1/6tkNv+lYjX/nl0z/5hXL/+TVCv/klIs/5JSLP+RUyz/j1Qs/49ULP+OVC7/jFUu/4tULv+G&#10;UCz/hE4s/4NNK/+CTSv/hVAu/4FPLP+CUC3/hVMw/4paNv+KWjb/iFg0/4ZWMv+FVTH/hFMy/4JS&#10;Lv+ATy7/flAu/31PLf96TSz/eFAt/3pSL/96Ui//fFEu/4FWM/99Uy3/e1Er/4JYMv+GWjP/hloz&#10;/4peN/+PYjv/jWA5/5FkPf+SYjz/lmY+/5pqQv+WaT//j2I4/4teNP+OYzb/m29C/6V5Sv+rf1D/&#10;qn5P/6l9Tv+ofE3/o3dI/5tvQv+Ya0H/lWg+/5hrQv+cb0b/m25F/5VoP/+NYDb/iVwy/41hNP+h&#10;c0L/r39O/7SFUf+wgUv/tIVP/7qLVf+8jVX/vI1V/7yNV/+2iVL/rX9L/5hqOP+QZTL/kWU0/5Vp&#10;Ov+Xaz7/lGg7/5RnPf+UaDv/j2M2/5RlN/+gcUP/p3dJ/6NzRf+gcEL/o3JH/6d2S/+ic0n/mWxD&#10;/45iO/99Vi//dlAs/29LKf9sSCb/cU0t/3NPL/91Ti3/c0wr/3NMK/9wSSj/bEgo/21IK/9vSi3/&#10;b0wu/2xJK/9kQSX/Xjog/1k1G/9bNx3/XTkh/1w4IP9gPiX/bEox/2VDKv9UNBv/Ty8Y/1Q0Hf9X&#10;NyD/XT0m/14+J/9bOyT/Wz0l/10/J/9gQir/YkMu/2BBLP9dPin/WTgl/1Y1Iv9VNCH/WDck/1g3&#10;JP9WNyP/Vjcj/1Y3I/9VOST/VDgi/1M3If9UOCL/UjYg/1E1H/9QNB//TjId/1E2If9VOiX/VTol&#10;/1c8J/9WOyb/VTol/1U6Jf9ZPSj/WT0o/1c7Jv9ZPSj/Vzsm/1U5JP9VOST/Wjsn/10+Kv9cPSn/&#10;Wzsm/1w8J/9cPCf/XDwn/1w8J/9bOyb/WDkk/1c7Jf9XOyX/Vjwl/1Q6I/9SNyL/Uzgj/1A1IP9P&#10;NB//TjMe/080H/9OMx7/TzQj/1A1JP9NMiH/SzAf/0swH/9NMB7/TDEg/0wvHf9MLx3/TDEg/00w&#10;Hv9KLRv/Sy4c/0suHP9MLx3/Si0b/0ksHP9IKxv/TCwd/0wsHf9PLyD/Ty8g/00tHv9OLh//TCwd&#10;/0srHP9LKxz/SSka/0goGf9LKxz/SSka/0MmFv88IBL/PCAS/z0hE/8+JBf/Qykc/0QqHf9DKRz/&#10;Ry0g/0kvIv9FLiD/RC0f/0ozJf9KMCH/TjIk/08zJf9TNiT/WToo/1g5J/9dPCn/Xz4r/149Kv9j&#10;QC3/ZEEu/2VCL/9lQi//Yz8v/2FAL/9hQC//Y0Ix/2ZFNP9mRzX/ZUY0/2VGNP9jRDL/ZUY0/2NE&#10;Mv9hQjD/YUIw/2NEMv9iQzH/YkMv/14/K/9cPSn/XD0p/1o7J/9SNh7/Ujgd/0syE/9JLQj/gF03&#10;/9Clev/rvYz/x5BX/7V9Qv+4fD7/u34//8GEQ//Bgj//wYI9/8SFQP/FiEf/xopL/8aKS//EiEr/&#10;vYJG/7V6QP+ydz//sHdA/651Pv+udUD/rHdB/614Qv+teET/rXpF/6l2Qf+reEP/r3pG/7aBTf+z&#10;f03/rntG/7F+Sf+zf03/r31K/7B+S/+xf0z/toJQ/7WATv+ueUf/rXhG/6x3Rf+seEb/rnpI/616&#10;Rf+sekX/rn1F/618RP+wf0f/tIBH/7SAR/+8hU3/v4hQ/8CJUf+7iFH/uodS/7SCTf+re0v/p3hK&#10;/6Z3S/+hckj/rX5U/7mKYP++j2X/qXlT/5pqRP+ebkr/nm5K/55tTP+gb07/oXNR/6ByUP+fcU//&#10;n3FP/6ByUP+kc1L/oG9O/59uTf+hcE//pXJT/6d0Vf+pdFX/p3JT/6JrTf+hakz/pGtO/6VsT/+n&#10;bE7/p2xO/6luUP+qb1H/q3JV/610V/+vdln/sXha/7N6Xf+3fmH/uH9i/7J5XP+vdFb/r3NX/61x&#10;Vf+nbVX/qG5W/6huVv+jbVP/pW9V/6ZyWv+mclr/pm9a/6RtWP+pcl3/r3hj/694Y/+nc13/oW9Y&#10;/55uV/+cblb/mm5V/5tvVv+ablX/lGdQ/45gSf8AAQD/AAEA/wABAP8AAQD/AAEA/2pOJ/9lSyb/&#10;Y0kk/2FJJf9eSCP/Xkcl/1xFI/9cRSX/WUIi/1lCIv9YQSL/VkEk/1VAJf9TPiP/UTwh/1E8If9R&#10;PCH/UTwh/1E8If9QOiL/UDwj/046If9POyL/Tjgg/003H/9MNh7/UDoj/1Q+J/9SPCX/TTcg/044&#10;IP9POSH/Tzkh/085If9UPCT/VDwk/1A6Iv9QOiL/Tjgg/085If9ROyP/UTsj/1I6Iv9SOiL/UDgg&#10;/1I6Iv9TOyP/Ujoi/1M7I/9QNh3/UTce/1E3Hv9RNx7/Ujgf/1A2Hf9QNh3/Ujkj/041H/9NNB7/&#10;Uzok/1E4Iv9ONR//TzYg/041H/9PNR7/UDYf/1E3IP9RNyD/TzUe/081Hv9MMhv/TTId/0oxHf9L&#10;Mh7/SjEd/0YwG/9GMBv/RzAe/0gxH/9GLx3/Ri8d/0MuHf9CLRz/Qi8e/0AtHP9ALRz/QC0e/0Av&#10;H/9ALx//QC8f/0AvH/9BMCD/QTAg/0MwIf9DMCH/RTIj/0UyI/9GMyT/STYn/0k2J/9MOSr/TTws&#10;/049Lf9RQC7/U0Iw/1RDMf9UQzH/VUQy/1dGNP9XRjT/WUg2/1xLOf9fTjz/Z1I//3FaSP92XEv/&#10;gGFM/4dnUP+PbVL/lXJW/5t3V/+kflr/rIJc/7CGXv+8kGH/xJZl/8qcaP/On2n/0Z5l/9aiaP/Z&#10;pmf/3ahm/9+qaP/jrmr/5rFr/+eybP/ptWz/5bFo/9+rYv/eqGL/3KZg/9qkXv/epWL/2J9c/9Oa&#10;V//TmVn/1ZxZ/9OaV//SmVb/0plW/9mgXf/fpmP/46pl/+KpZv/doF//1ZhX/8+QTf/GhUX/wH8/&#10;/8SAQ//GgkX/xX9D/8R/RP/EgEP/yYRJ/9GLT//Ri0//zohM/8yGSv/Ph0z/z4dM/8uDSP/Ph03/&#10;04tR/8+GT//If0j/wHdC/751Qv+/c0H/yHxK/8yAT//He0n/wXNC/8ByQv/Fd0b/wnRD/8FzQv/B&#10;c0L/wXNC/8ByQf+/cUD/vnJA/7xwPv++ckD/wHRC/71xP/+5bTv/tWk3/7NqN/+1bDn/tm06/7Rs&#10;Ov+xaTf/rGY1/6ViNf+hXjP/mlkv/5VWLf+SUiz/kVEr/49RKv+QUiv/jlMr/41TLf+OVzD/jVYv&#10;/4pUMP+HUS3/hE8t/4NOLP+ETy3/hlQx/4VTMP+FVTH/h1cz/4paNv+JWTX/h1cz/4ZWMv+EVDD/&#10;g1Mv/39PK/9+TSz/gE8u/35QLv9/US//fFQx/31VMv+AVTL/gVYz/4JYMv+BVzH/flQs/4FXL/+I&#10;XDX/jGA5/5NmP/+WaUL/k2Y//5RnQP+VZT//l2c//5lqQP+XaD7/kmU7/5ZqPf+abkH/n3NE/6l6&#10;TP+rfUz/qnxL/6l9TP+ne0r/o3dI/55yRf+Ya0H/l2pA/5ptRP+abUT/lWg//5JlPP+LXjT/hFct&#10;/4peMf+hc0L/roBO/7KDT/+uf0v/rn9L/7KDT/+2h1H/t4hU/7CCTv+neUX/nnM+/5FmM/+NYTD/&#10;kGQ1/5JmN/+UaDv/kmU7/5NkOP+VZjr/mGk7/5xtP/+peUn/sX9M/6t5Rv+pdkf/q3hJ/6l5S/+h&#10;ckb/mmtB/5RnPv+HYDn/fFQw/3FLJ/9sSCb/cksq/3NMK/9zTCv/cksq/3JLKv9xSin/cEko/2tH&#10;J/9qRSj/bUgr/21IK/9jQCT/Xzof/1g0Gv9ZNRv/Xjog/146IP9hPyT/bkwx/2lHLP9dPST/Vzce&#10;/1c3IP9bOyT/Xj4n/18/KP9bOyT/Wz0l/15AKP9jRS3/YUIt/1w9KP9VNiH/VDMg/1QzIP9TMh//&#10;UTIe/1IzH/9TNCD/VDgj/1U5JP9SNiD/UjYg/1E1H/9SNiD/Uzch/1M3If9SNiH/UjYh/1I3Iv9V&#10;OiX/VTol/1Y7Jv9VOiX/Vjsm/1U6Jf9XOyb/WDwn/1g8J/9ZPSj/WDwn/1Y6Jf9WOiX/Wzwo/1w9&#10;KP9ZOiX/WTol/1w9KP9ePin/Xj4p/109KP9ZOiX/VTkj/1U5I/9VOSP/VTsk/1Q6I/9SOCH/Uzgj&#10;/1E2If9QNSD/TjMe/1A1IP9QNSD/UDUg/1E2If9MMSD/SzAf/0kuHf9JLh3/SzAf/0gtHP9ILRz/&#10;TDEg/0wxIP9ILRz/Rywb/0csG/9KLRv/Sy4e/0otHf9JLBz/SSwc/0srHP9MLB3/TS0e/04uH/9N&#10;LR7/SCsb/0grG/9JLBz/RSgY/0YpGf9IKxv/RSkb/0AkFv8+IhT/QCQW/0ElF/9CJhj/RSse/0Ur&#10;Hv9DKRz/SS8i/00zJv9IMSP/RS4g/0gxI/9LLyH/TjIk/1AzI/9TNiT/Wjsp/1k6KP9dPCn/YD8s&#10;/2A/LP9iQS7/ZUIv/2RBLv9mQjL/aEQ0/2NCMf9iQTD/ZEMy/2dGNf9oRzb/aEc2/2dGNf9kRTP/&#10;ZUY0/2NEMv9iQzH/Y0Qy/2NEMv9iQzH/Y0Qy/19ALv9fQCz/X0As/1w9Kf9UOCL/Ujgf/000Fv9D&#10;Kwn/WDoW/6qDXP/rvpT/2qdw/8GKUf+7g0j/v4NH/8CERv+/gUT/voFC/76BQv+8f0D/vYFC/76C&#10;RP+9gUP/u39D/7R5P/+xdj7/r3Y//7B3Qv+wd0L/rXhC/614RP+seUT/rHlE/6p3Qv+reEP/r3tJ&#10;/7WCTf+0gE7/sX5J/699Sv+vfUr/rXtI/658Sf+ygE3/uIVQ/7aDTv+xfEr/rnlH/6x3Rf+sd0X/&#10;rXlH/616Rf+sekX/sH5J/7B/R/+2g0z/uIRL/7mCSv+9hk7/wIlR/7+IUP+5hk//t4VQ/7CAT/+m&#10;d0n/pXZI/6R1Sf+ic0n/r4BW/72OZP/Gl23/s4Ja/6JwS/+gbkv/n29L/51tSf+icVD/pXVR/6V1&#10;Uf+ld1P/pXdV/6R2VP+meFb/oHJQ/6BvTv+icVD/onFR/6JxUf+kcVL/p3JT/6JtTv+lblD/pW5Q&#10;/6RrTv+mbVD/p25R/6ZtUP+mbVD/qG9S/6tyVf+sdVf/sHla/7F6XP+1fF//tn1g/7B3Wv+tdFf/&#10;rHNY/6xwVP+mbFT/p21V/6RuVP+ibFL/pG5U/6RxVv+lcVn/pm9a/6ZvWv+pcl3/rXZh/6l1X/+l&#10;cVv/oG5X/55uV/+ecFj/nHBX/5xwV/+cb1j/l2pT/5FkTf8AAQD/AAEA/wABAP8AAQD/AAEA/2tP&#10;KP9kSiX/Ykok/2JKJv9fSCb/XEUj/1xFI/9cRSX/WUIi/1U+Hv9YQSL/WUIj/1c/Jf9XPyX/WEAm&#10;/1U9I/9RPCH/Uj0i/1I9Iv9RPCH/UTwh/1E8If9QOyD/UDsg/1M9Jf9OOCD/UDoi/1Y+Jv9WPib/&#10;Uzsj/1M7I/9UOiH/VDoh/1Q6If9UPCT/VDwk/1Q8JP9QOiL/UDoi/044IP9OOCD/Ujoi/1U9Jf9U&#10;PCT/VTsi/1c9JP9XPSL/Uzke/1M5Hv9TOR7/TzUa/1I4Hf9WPCH/Vjwh/1I6Iv9PNx//Ujoi/042&#10;Hv9NNB7/TjUf/1Q6I/9SOCH/UTcg/1I4If9QNh3/UDYd/1E3Hv9RNx7/SzEa/0owGf9MMhv/STAc&#10;/0oxHf9LMh7/SjQf/0gyHf9HMB7/RzAe/0cwHv9FLhz/RC8e/0MuHf9CLRz/RDEg/0IvHv8/LBv/&#10;PScZ/0AqHP9ELiD/QS4f/0EuH/9CLyD/Py4e/z0sHP89LBz/QTAg/0g1Jv9GMyT/Szgp/0w5Kv9M&#10;OSr/Tjss/08+Lv9RQDD/Tz4u/1JBMf9TQjL/U0Iy/1VFNf9YRzX/XEs5/2RPPP9qU0H/d15K/3pg&#10;Sf9/Y0v/imhN/49qT/+YcVT/o3tY/66DYP+0iGH/uIti/76SZf/Onm3/0qFp/9mlbP/dpm3/26Vp&#10;/9ymZv/gq2n/5K9r/+eybv/os23/57Nq/+SwZ//nsWn/5rBo/+KsZP/cpmD/16Bd/9egX//Ynl7/&#10;1pxd/9KYWf/OlFX/0ZVX/9WZWv/Umlr/05pX/9eeW//aoV7/4Kdi/+KnY//hpGH/2p1c/9OUUf/M&#10;i0v/wYBA/8eDRP/LhUf/0IpO/82HS//Mhkr/zohM/9GLUP/PiU7/y4RM/8uCS//RiFH/04pT/9OM&#10;VP/TjFT/yoNL/8F6RP+7dD7/v3hE/794RP/Bekb/yoNP/8qBTv/CeUb/vnJA/8B0Qv/DdkL/xHdD&#10;/8J1Qf+/cj7/uWw4/7ptOf+7bTz/uWs6/7puPP+7bz3/vnJA/71xP/+4bDr/tGg2/7VpN/+5azr/&#10;uW07/7NpOP+vZTb/qmIy/6VeMP+gXTD/llUr/5JTKv+UVC7/kVEr/49RKv+OUi3/kVcx/5JYMv+P&#10;WTP/jVky/4lXMv+GVC//hlQv/4dVMv+FVTH/hlYw/4hbNP+IWzT/iFs0/4hbNP+GWTL/hFYy/4BS&#10;Lv+BUS3/glEw/4BPLv9+TSz/hFMy/4NVM/+CVDL/gVUy/4ZaN/+GWjf/hFgz/4ZcNv+EWjL/gVcv&#10;/4VbMf+IXjT/jWM5/5NoPv+Wa0H/lGc+/5JlPP+SZTz/lmlA/5ZpQP+VZjz/l2g+/55vRf+eb0P/&#10;nm9B/6Z3Sf+pe0r/pnhG/6V3Rf+meEf/pHZF/6V2SP+cbUH/kmU8/49iO/+LXjf/iV02/4dbNP+D&#10;WC7/gFUq/4dcL/+dcUD/qnxL/6x8S/+oeEf/qXdE/6p4Rf+tekv/q3tK/59xP/+UZjT/j2Qx/5Fm&#10;M/+QZDP/kWU2/5FiNP+RYjb/kWI2/5FiNP+VZjj/nm4+/6NzQv+rfEj/tINL/7B9Rv+qd0D/rXpF&#10;/658Sf+dbT3/mGk7/5prQf+PYzz/f1Uv/3RJJv9uSCT/c00p/3RNLP91Ti3/dk8u/3ZPLv91Ti3/&#10;c0wr/3BJKP9rRyf/a0cn/21IK/9mQST/Xzod/1w3HP9cORv/YT4g/2I/If9jQiP/a0kt/2xKLv9k&#10;RSn/Xz8m/1k5IP9bOyL/XT0m/2BAKf9dPSb/XT0m/2BAKf9jQyz/XT0m/1MzHv9OLhn/Ti0a/00u&#10;Gv9OLxv/TS4a/04yHf9QNB//Uzgj/1Q5JP9OMx7/TjId/1A0Hv9VOSP/Vjok/1U5I/9UOCL/Vjwl&#10;/1g+J/9YPif/Vz0m/1Y8Jf9UOiP/Vjwl/1g8Jv9YPCb/WT0n/1o+KP9aPij/Wj4o/1g8Jv9YPCb/&#10;WDwm/1c7Jf9YPCb/XUEr/1o+KP9YPCb/Vzsl/1c7Jf9WOiT/VTkj/1Q6If9WPCP/Vjwj/1U7Iv9U&#10;OiP/UDYf/1E1H/9QNB7/UTUf/1E1IP9SNiD/UDQe/1E1IP9SNiH/UTUg/1E1IP9RNiX/UTYl/1I3&#10;Jv9SNyb/Uzgn/080I/9LMB//SS4d/0gtHP9ILRz/SCwe/0otHf9KLR3/SCsb/0grG/9IKxv/Si4g&#10;/0svIf9LLh7/RCod/0UrHv9FKx7/RCod/0UpG/9FKRv/RSkb/0ElF/9GKhz/SCwe/0crHf9ILB7/&#10;SCwe/0gsHv9GKhz/SjAj/081KP9MMiX/STIk/0UuIP9ILiH/TDAi/1E0JP9UNyX/XD0r/10+LP9d&#10;PCn/XTwp/18+K/9iQS7/YkEu/2NCL/9kQzD/aEc2/2RDMv9jQjH/YUAv/2JBMP9oRDb/Z0M1/2VE&#10;Nf9hQDH/YUAx/2FAMf9kQzL/Y0Ix/2A/Lv9fPi3/YUAv/2FAL/9jQjH/Y0Iv/2A/LP9WOiT/UjYe&#10;/081Gv9LMhP/QCYD/3ZWMP/OpHr/8sOP/+Csc//Nll3/wopP/7h9Q/+7fkX/v4FI/76ARf+2eD3/&#10;snQ3/7J0N/+0eDz/snY6/7Z5QP+0d0D/r3Y//6x3Qf+sd0H/rHlE/6t4Q/+pd0L/qXdC/6p4Rf+s&#10;ekf/sH5L/7GBUP+xgVD/r39O/6p6Sf+peUj/o3NC/6p4Rf+te0j/r3xH/7aDTv+zfkz/sHtJ/6t2&#10;RP+sd0X/rHhG/615R/+ue0b/sn9K/7J/SP+2g0z/u4RM/7qDS/+/h07/wIlR/8CJUf+2g0z/rXxE&#10;/6d3Rv+hdUb/oHZG/6B1SP+id0z/r4JY/7+SaP/Km3H/uolh/6l3Uv+jcU7/oG5L/55tTP+jclH/&#10;pXRT/6V0U/+neVf/roBe/66CX/+pfVr/oHRR/5xwTf+fclH/n3FQ/59xUP+icVH/onFR/6JvUP+n&#10;clP/pG9Q/6JrTf+lblD/qG9U/6duUf+mbVD/qG9S/6tyVf+sc1X/sHla/7J7XP+0fV//tXxf/7J5&#10;XP+wd1z/rnVa/6xyWv+nbVX/pmxU/6NtU/+kblT/o21T/6NwVf+kcVb/p3FZ/6lzW/+rcl7/qHFc&#10;/6RwWv+kcFr/p3Ve/6R0Xf+ecln/oXVc/51wWf+cb1j/mWxV/5RnUP8AAQD/AAEA/wABAP8AAQD/&#10;AAEA/2ZMJ/9kSiX/Y0sl/2JKJv9fSCb/XEUj/1tEIv9bRCT/WkMj/1U+Hv9XQCH/V0Ah/1Q8Iv9V&#10;PSP/Vj4k/1A7IP9OOR7/UDsg/1E8If9RPCH/UDsg/086H/9POh//UDsg/1E7I/9POSH/Uz0l/1Q8&#10;JP9UPCT/VDwk/1U7Iv9VOyL/Vjwh/1c9Iv9WPiT/Vj4k/1Y+JP9VPSP/VT0j/1U9Jf9TOyP/VDwk&#10;/1hAKP9YPiP/Vz0i/1g+I/9WPCH/Uzke/1Y8If9XPSL/VDof/1Q6H/9WPCH/Vz8l/1Q8Iv9WPiT/&#10;VT0j/1M7I/9SOiL/Tzcf/1M6JP9RNyD/UDYf/1I4H/9ONBv/TjQb/1A2Hf9QNh3/TDIZ/0wyG/9P&#10;NR7/STAc/0gvG/9KMR3/STMe/0cxHP9GLx3/RS4c/0QtG/9FLhz/RC8e/0MuHf9DLh3/RTAf/0Mu&#10;Hf9AKxr/Piga/z8pG/9BKx3/QSsd/0AtHv9ALx//QC8f/0AvH/8/Lh7/QjEh/0Y1Jf9GMyT/STYn&#10;/006K/9OOyz/TTws/1A/L/9SQTH/UkEx/1VENP9WRjb/WEc3/1pJOf9dSjn/Yk8+/2lSQP90WUT/&#10;fmJK/4NlS/+Ka0//k25R/5ZvTv+edlP/qX5b/7OHYP+3jGL/uIxf/76QX//Tomr/26du/92mbf/f&#10;qW3/4qxs/+Wvb//kr23/5K9p/+Wwav/otGv/6LRr/+OvZP/lr2X/5a9n/+KsZP/bpV//1Z5b/9Sd&#10;XP/WnF3/0ZdY/86SVP/OklT/z5NV/9KWV//Tl1j/1Zla/9WaWP/Znlz/4KVh/+KnY//go2D/1plW&#10;/9GST//OjUv/yolJ/82JSv/QjE3/041P/86ITP/Mhkr/zIZL/8aARf/HgEj/yYJK/82GTv/PiFL/&#10;y4RO/8mCTP/Jgkz/w3xG/712QP+9dkL/wHlF/8N8SP/IgU3/zYRR/8N6R/+9dEH/vnJA/8J2RP/F&#10;d0b/wnRD/8ByQf+8bj3/umo5/7hqOf+6ajn/uWs6/7ttPP+6bDv/u208/7ttPP+5azr/tWc2/7Vn&#10;Nv+1aTf/t2s6/7JoN/+vZTb/qmIy/6hhM/+fXC//llUr/5JTKv+RUin/jk4o/49RKv+SVy//lFoy&#10;/5VbM/+PWTP/ilYv/4pZMf+LWjL/ilgz/4lZM/+HVzH/hlky/4daM/+GWjP/g1cw/4VZMv+CVi//&#10;g1Ux/4FTL/+BUC//glEw/4NSMf+EUzL/glQy/4RWNP+EVjT/hFY0/4ZaN/+GWjX/hFgz/4ZaNf+E&#10;WjT/g1kx/4ZcNP+JXzX/jmQ6/49lO/+OYzn/h1wy/4FWLP+GWzH/j2I5/5FkO/+OYTj/kmI6/51u&#10;RP+cbUH/nG1B/6JzRf+idEP/onRC/6N1Q/+kdkX/nm9B/6BxQ/+bbED/j2I5/4pdNv+GWDT/h1s2&#10;/4VZNP+CVi//gFUq/4ZbLv+ccEH/qXtK/6t9TP+nd0f/o3NF/6V1R/+re03/nG1B/5RlN/+OYjP/&#10;kmY3/5FlNv+QZDX/kWU4/5RlOf+UZTn/lWQ5/5FiNP+WZjj/nm4+/6JyQf+rfEj/sYBI/657RP+q&#10;d0D/rXxE/6h2Qf+aajn/mWk7/5prP/+UZ0D/hFgz/3dMKf9vSSX/dlAs/3lTL/9+WDT/hl47/4Ze&#10;O/+AWDX/elIv/3dRLf90Tir/dU4t/3VOLf9tRiX/aUIh/2VAI/9mQST/bkks/29MLv9uSy3/bUwt&#10;/2tJLf9oRiv/YkAl/1s5IP9ZOSD/WTki/1w8Jf9ZOSL/WTki/1s7JP9cPCf/UzMe/04vGv9JKhX/&#10;TC0Z/0wwG/9MMBv/TTEc/1E3IP9PNR7/UDUg/1E2If9PNB//TzUe/1U5I/9cQCr/WT0n/1Y6JP9T&#10;OSL/WD4n/1g+J/9WPCX/Vz0m/1Y8I/9VOyL/Vz0k/1g+Jf9bPyf/XkIq/19DLf9dQSv/XUEr/11B&#10;K/9eQiz/XkIs/11BK/9cQCr/XUEr/11BK/9aPij/Wj4o/1c9Jv9XPSb/Vz0k/1c9JP9YPiX/WD4l&#10;/1U7Iv9UOiP/Uzki/1Q4Iv9UOCL/Uzch/1Q4Iv9TNyH/UjYg/1M3If9WOiT/VTkk/1c7Jv9bQCv/&#10;WT4t/1c8K/9XPSz/VTsq/081JP9MMSD/SzAf/0wxIP9HLBv/RSoZ/0UpG/9HKx3/Ry0g/0QqHf9D&#10;KRz/Ry0g/0guIf9JLyL/RSse/0UrHv9DLB7/Qykc/0EnGv9DKRz/Qykc/0ElF/9KLiD/Si4g/0gs&#10;Hv9KLiD/TDAi/0svIf9KLiD/SjAj/00zJv9LMST/SjAj/0guIf9HLSD/SS8i/1AzI/9UNyX/Wzwq&#10;/1w9K/9ePyv/X0As/2FCLv9kQzD/YkEu/2NCL/9kQzL/Z0Y1/2RDMv9iQTD/Xz4t/2A/Lv9lRDX/&#10;ZUQ1/2VENf9jQjP/YUAx/2A/MP9hQDH/YUAv/2A/Lv9iQTD/YkEw/2NCMf9jQi//Y0Iv/2A/LP9b&#10;PCf/UjYg/0wyGf9LMhT/QSkH/1E1EP+feVT/9siX/+u6gv/Womn/zZVc/8CFTf+7gEb/vH9G/71/&#10;Rv+3eUD/rnA3/6lsM/+pbDP/rnE4/7R3QP+zeED/rnVA/6t2QP+rdkL/rHlE/6p4Q/+pd0L/qXdC&#10;/6l3Qv+sekX/sIBP/7KCUf+xgVD/rn5N/6t7Sv+oeEf/o3NC/6Z2Rf+pd0L/qnhD/699SP+yfkz/&#10;rXlH/6p2RP+teUf/rnpI/656SP+ve0n/sH1I/7J/SP+2g0z/u4RM/7yES//AiE//wIlQ/8CJUf+3&#10;hE3/rH1H/6V3Rf+gdkb/oHdJ/551Sf+ddEj/pXpP/7eKYP/El23/vY1l/7CAWv+kdFD/nGxI/6Fw&#10;T/+kc1L/o3JS/6FzUf+pe1n/rX9d/6+DYP+qflv/pXlW/6R4Vf+keFX/pHZU/6FzUv+icVH/o3JS&#10;/6FwUP+jcFH/o25P/6FsTf+ncFL/qXJU/6dwUv+mb1H/rHNW/692Wf+veFn/sHla/7J7XP+xelz/&#10;sHlb/694Wv+xeF3/sHZe/6xyWv+oblb/qG5W/6RuVP+lbVL/o3BV/6ZzWP+ndFn/qHJa/6dxWf+l&#10;bln/pW5Z/6RwWv+lc1z/p3Ve/6JyW/+abFT/nW9X/5ptVv+ZbFX/l2lS/5FjTP8AAQD/AAEA/wAB&#10;AP8AAQD/AAEA/2RKJf9iSCP/Y0sl/2JKJv9eRyX/XEUj/1tEIv9bRCL/W0Qk/1dAIP9XQCD/V0Ah&#10;/1M8Hf9VPSP/Uz4j/086H/9OOR7/UDsg/1A8If9RPCH/UDsg/086H/9POh//Tzof/1E7I/9TPSX/&#10;VD4m/1M7I/9TOyP/VT0j/1Y+JP9XPSL/WD4j/1g+I/9WPiT/Vj4k/1c/Jf9XPyX/Vz8l/1hAJv9X&#10;PyX/WD4j/1k/JP9ZPyT/WD4j/1g/If9WOx7/VDof/1k+If9YPiP/Vjwh/1U7IP9UPCL/WEAm/1c/&#10;Jf9YQCb/VT0j/1Y+JP9VPSX/Uzsj/1M7I/9QNh3/UDYf/1I4H/9ONBv/TjQb/1A2Hf9PNR7/TDIb&#10;/00zHP9NMxz/SjEd/0kwHP9JMBz/SDId/0cwHv9GLx3/RS4c/0QtG/9ELRv/RC8e/0QvHv9DLh3/&#10;Qy4d/0EsG/9AKxr/QCoc/0AqHP9BKx3/Pisc/z8sHf9ALx//QC8f/0AwIP9AMCD/QzIi/0U0JP9E&#10;MyP/STYn/0s6Kv9OOyz/TTws/1A/L/9SQTH/UkEx/1ZFNf9YSDj/W0o6/11MPP9jUD//bFVD/3RZ&#10;RP97X0f/g2VL/4tpTv+VclT/m3VR/6B1Uv+mfFb/r4Nc/7eMYv+7kGP/vJBh/8GTYf/ZpWz/4apx&#10;/+Cqbv/jrW//6bNz/+y3df/nsm7/5LBn/+WxaP/ns2j/6bVq/+ezaP/krmT/461j/9+pYf/bol3/&#10;2J9c/9edXf/XnV3/0ZVW/82RU//NkFH/z5JT/9KVVv/VmFn/2p1e/9qfXf/ip2P/6Kto/+apZv/b&#10;nlv/1pdS/9GST//TklD/0pFR/9SQUf/Xk1T/1pBS/9GLT//Nh0v/zohN/8eBRv/Jgkr/yoNL/82G&#10;UP/Jgkz/xH1H/8R9Sf/Ffkr/wXpG/7x1Qf+/eET/xX5K/8qBTv/PhlP/z4ZT/8J5Rv+/dkP/wnZC&#10;/8R4RP/Fd0b/wHJB/75wP/+6bDv/uWk4/7lpOP+5aTj/vGw7/7xsO/+7azr/u2s6/7psO/+4ajn/&#10;smQz/7FlM/+1aTj/sGY1/65kM/+tZTX/p2Ew/6FeMf+dWi3/lFUq/5JTKP+PUCf/jU8m/5RWLf+Y&#10;XTP/mV42/5VbM/+QWzH/jFgw/5FdNv+PXjb/i1oy/4lZM/+HVzH/hVgx/4NXMP+DVzD/gVUu/4JW&#10;L/+BVS7/gVUw/4FVMP9/US//gFIw/4NVM/+EVjT/glQy/4RWNP+FVzX/hVc1/4dZN/+GWjX/hFgz&#10;/4RYM/+FWTL/hVsz/4heNv+GXDL/h14y/4deMv+GXDL/gVct/31TKf+EWDH/jF84/4teN/+KXTb/&#10;kmI6/55uRv+cbUP/nm9D/6FyRP+fcUD/onRD/6N1RP+idEP/m2w+/5tsQP+UZz3/iVw1/4NXMv+A&#10;VC//g1cy/4RYM/+HWzT/iF0z/4leMf+ccEH/q39O/7CBU/+neEr/pXRJ/6Z1Sv+ldEv/j2A2/45f&#10;Nf+QYzn/lmk//5RnPf+SZTv/kmY5/5doPP+baj//mWg9/5NjNf+TYzX/m2s7/6BwP/+qe0f/sH9H&#10;/618RP+tfET/sYBI/6FyPv+ZaTj/m2s9/5tsQP+VaD//h1s0/3pQKv90SSb/d1Et/3tVMf+AWjb/&#10;imRA/41lQv+GXjv/gFg1/35WM/99VTL/fFYy/3xUMf9yTCj/b0gn/21GJf9sSCj/dFAw/3dTM/9y&#10;Ty//a0or/2dFKf9kQif/XTsi/1Y2Hf9XNyD/Wzsk/1w8Jf9WNh//VDQf/1MzHv9TMx7/TCwX/0ss&#10;GP9LLBj/TDAb/08zHv9PNR7/UDYf/1M5Iv9PNR7/TzUe/1A2H/9TOSL/VDoj/1k9J/9dQSv/XEAq&#10;/1c7Jf9UOiP/WT8o/1k/Jv9YPiX/WkAn/1g+Jf9YPiX/WT8m/1pAJ/9cQCj/XkIq/2BELP9cQCj/&#10;XkIq/19DK/9gRCz/YEQs/2BELP9eQir/XEAq/2FFL/9fQy3/W0Eq/1g+J/9YPif/WT8m/1k/Jv9Y&#10;PiX/WD4l/1Q6If9TOSL/VTsk/1U5I/9VOSP/VTkj/1M3If9VOSP/Vjok/1c7Jf9YPCb/Vzsl/1g9&#10;KP9eQy7/W0Ar/1c9LP9YPi3/VTsq/1I4J/9ONCP/TjMi/080I/9MMSD/SC0c/0YqHP9EKBr/Qykc&#10;/0EnGv9CKBv/Qykc/0UrHv9ILiH/Qisd/0EqHP9CKx3/QCkb/0IoG/9FKx7/Ry0g/0MpHP9MMCL/&#10;TTEj/0ouIP9PLyL/UTEk/04uIf9PLyL/Sy8h/0svIf9JLyL/SjAj/0guIf9HLSD/RSse/0wwIv9T&#10;NiT/Vzoo/1s8Kv9ePyv/YUIu/2NEMP9jRDD/YEEt/2FCMP9iQzH/YkMx/2NEMv9jQjH/YUAv/2A/&#10;MP9lRDX/ZUQ1/2NCM/9mRTb/Y0Iz/2FAMf9hQDH/Y0Ix/2RDMv9jQjH/YUAv/2JBMP9fQCz/Xj0q&#10;/1s8KP9cPSn/VTkj/00zGv9NMxr/RSwO/z0lA/9vTiv/6r6R//XFlP/grXb/16Bo/8iQV//Bhk7/&#10;v4JJ/7t+R/+5fEX/snU+/6tuN/+oazT/r3I7/7N2QP+0eEL/r3ZB/651QP+teET/rXpF/6p4Q/+q&#10;eEP/qXdC/6p4Q/+sekX/r39O/7KCUf+vf07/rX1M/6t7S/+peUj/pnZF/6Z2Rf+ldkL/qXdC/7B+&#10;Sf+0gE7/rnpI/6l1Q/+uekj/rnpI/7B8Sv+ve0n/r3tJ/7F+Sf+2g0z/u4RM/72GTf/AiVD/wotS&#10;/7+LUv+4h0//rn9L/6l7Sf+kfEv/oXhK/510SP+bckb/nnVJ/66DWf++kWj/vpFo/7aGYP+oelb/&#10;oXNP/6R2VP+kdlX/o3VU/6R2VP+sflz/roBe/7CCXv+ugFz/q31Z/6t9Wf+pe1f/qHpY/6V3Vv+k&#10;c1P/onFR/59uTv+gbU7/oG1Q/6BtTv+nclP/p3JT/6ZxUv+mb1H/qXJT/6x1Vv+ud1j/r3hZ/655&#10;Wf+ud1n/rXZY/612WP+udVr/rXNb/6pwWP+mbFT/pmxU/6RuVP+kblT/pHFW/6d0Wf+odVr/p3RZ&#10;/6VxWf+iblb/om5Y/6NvWf+kclv/pnRd/6FxWv+ba1T/m2tU/5hoUv+Za1T/oXFb/5hoUf8AAQD/&#10;AAEA/wABAP8AAQD/AAEA/2RKJf9iSiT/YUkl/2FJJf9dRiT/XEUj/1dDIv9aQyP/WUIi/1VAIf9X&#10;QCD/Vj8g/1I9Iv9VQCX/VUAl/1E8If9POyL/UDwj/1A8I/9QPCP/Tzsg/1A7IP9VQCX/Uz4j/1M+&#10;I/9TPiP/UTsj/1E7I/9ROyP/VDwi/1c/Jf9ZQSf/WEAm/1Y+JP9aQyT/WEEi/1dAIf9ZQiP/WEEi&#10;/1lAIv9YPyH/WD8h/1lAIv9YPyH/WT4h/1g9IP9XPB//WD0g/1k+If9XPSL/Vz0i/1g+I/9YPiP/&#10;WD4j/1c9Iv9YPiP/VTsg/1U7IP9VOyD/VTsi/1M5IP9TOSD/UTce/1E3Hv9RNx7/UDYf/1A2H/9M&#10;Mx3/SjEb/0syHP9LMhz/STAc/0kwHP9ILxv/SC8b/0gxH/9GLx3/Ri8d/0QvHv9DLh3/RTAf/0Yx&#10;IP9ELx7/Qy4d/0ItHP9CLB7/Pisc/z4rHP9ALR7/QC8f/z4sHv88LB3/Py8g/0AwIf9BMSL/QTEi&#10;/0IyI/9ENCX/Rzcn/0g4KP9IOCj/TDws/009Lf9PPi7/UUAw/1ZFNf9aSTn/Xks8/2RPPv96X0r/&#10;e2FK/4RmTv+Na1D/km9T/5dyVf+bdVH/pXlU/6Z5Uv+ugVj/uIxf/8eYav/LnWv/zJ1p/9Cha//e&#10;qnD/3qpu/+Owcf/tunn/7Lt4/+u6df/puXH/6blv/+m5bf/ru2//7r1w/+28b//rum3/57Nn/+Gs&#10;YP/dpVv/2KBW/9uiW//ip2H/4KNg/9WYVf/OkVD/zZBP/9GUU//VmFX/3qFe/+WpYf/vs2v/8rZu&#10;/+quZv/YmVL/1ZRQ/9KRTf/XllT/2JRT/9iUVf/Xk1T/1JBR/8+LTP/Oikv/1pJV/9qWWf/Uj1T/&#10;z4pR/8uETv/Gf0v/w3xI/8B5Rf+/eET/v3hE/8N8SP/Oh1H/zodR/82ET//GfUj/wnlE/8J5RP/D&#10;ekX/wnlE/8F4Q/+/cz//u289/7ltO/+7bTz/vnA//7hqOv+3aTn/vWw9/71sPf+8bDv/uWk4/7dn&#10;Nv+1Zzb/s2U0/7FlNP+tZTP/rGQ0/6ljMv+jYDP/n1wv/5lZK/+UVSn/kVQo/49UKP+OUyf/j1Qo&#10;/5ZbL/+aXzX/m2A2/5phNv+VXjX/lmE3/5llPf+YZD3/i1oy/4ZWMP+DUy3/gVMv/4FULf+BVS7/&#10;gVUu/4JWL/+CVi//gVUw/4FVMP99Ui//gFQx/4JWM/+CVjP/glYz/4RYNf+EWDX/hVc1/4ZYNv+E&#10;VjL/hFYy/4NVMf+FWDH/iFsy/41gN/+GWzD/h1wx/4dcMf+HXDL/iV40/4pdNP+LXjX/jl42/41d&#10;Nf+SYjr/mmpC/59wRv+hckj/onNJ/6FyRv+jd0j/pXlK/6F1Rv+fc0T/mm5B/5NmPP+HWjD/flIr&#10;/31RKv+CVS7/iFs0/5NmP/+SZTz/jWA2/5NmPP+qflH/uotf/7aHW/+rfFD/p3hO/59wRv+PYDb/&#10;iVow/5NkOv+aa0H/m2xC/5hpPf+UZTn/lGU5/5xrQP+ickT/n29B/5RkNP+NXS3/lGY0/5psOv+h&#10;cj7/rn9L/6+ASv+tfkr/qntH/5trOv+XZzb/nW0//5tsQP+KXTT/g1cw/31TLf91TSn/dlAs/3hS&#10;Lv98VjL/g105/4NbN/+FWjf/g1g1/4JXNP+BVjP/flMw/3pPLP9xSyf/bkgk/29IJ/9vSyv/b0sr&#10;/3FOMP9vTC7/akcr/2VDKP9ZOSD/VDQd/1Q0Hf9YOCH/Wjol/1Q0H/9PLxr/Ty8a/00sGf9NLBn/&#10;TC0Z/0ssGP9LLxr/TzQf/1E2If9SNyL/Uzki/1I4If9UOiP/VTsk/1Q6I/9ZPSf/XEAq/1k9J/9Y&#10;PCb/Wj4m/1s/J/9aQCf/XEIp/1xCKf9cQin/XEIp/1tBKP9bQSj/XEIp/1s/J/9cQCj/X0Mr/15C&#10;Kv9cQCj/XEAo/1xAKP9cQCj/XkIq/15CKv9eQir/Wj4m/2BELP9hRS//XUEr/1k9J/9YPif/WD4n&#10;/1g+J/9XPSb/VDoj/1M5Iv9TOSL/VTsk/1Q6I/9VOyT/VDoj/1I4If9UOiP/WDwk/1g8JP9WOiT/&#10;VTsk/1I4If9QNSD/TzQf/1A3I/9UOST/Uzgj/1M6Jv9UOST/VDko/1M4J/9TOCf/TzQj/080I/9H&#10;Kx3/QSca/z4nGf9AKRv/Pyga/z8oGv8+Jxn/Pyga/0ApG/9BKhz/Qisd/0guIf9LMST/TTMm/0wy&#10;Jf9NMSP/TjIk/00xI/9OMiT/TTEj/0ouIP9KLiD/SCwe/0gsHv9ILiH/SS8i/0guIf9HLSD/SC4h&#10;/0svIf9SNSX/VTgm/1k6KP9aOyn/X0Au/2BBLf9fQCz/X0Au/2BBL/9iQTD/Y0Ix/2RDMv9kQzL/&#10;YkMx/2FBMv9hQTL/YkIz/15BL/9iRTP/YUQy/15BL/9gQzH/Xj8t/2BBL/9gQS//X0Au/1w9Kf9b&#10;PCr/Wjsn/1g5Jf9ZPSj/WDwn/1Q5JP9QNh//TDQc/0YtD/9OMRH/uo9l//jJm//zxJD/3652/8mV&#10;XP/DjFP/wYlQ/7uASP+6fkj/uX1H/7J2QP+scDr/r3M9/7N3Q/+zd0P/sXlG/7F5Rv+teET/rnlF&#10;/6x5RP+qd0L/qndC/6x5RP+xf0z/tYNQ/7WDUP+wfkv/qHZD/6x5Sv+te0j/qnhF/6l3RP+qeEX/&#10;rHpH/7eDUf+3g1H/sHxK/6p2RP+teUf/rXlH/615R/+uekj/r3tJ/657Rv+yf0r/vIVN/7+IUP+/&#10;i1L/vopR/7qJUf+0hVH/rX9N/6t9S/+sglL/o3pM/510SP+cc0f/oHZM/6uBV/+4jWP/vZJo/7GG&#10;XP+rf1j/rYBZ/6p8WP+oelb/qnxY/6p8WP+rfVn/soJe/7SEYP+wgFz/rX1Z/619Wf+qelb/p3dT&#10;/6V0U/+jclH/onFQ/6VzUv+mdFP/pHJR/6NxUP+pd1b/rXhY/614WP+rdlb/qnNU/6t0Vf+rdFX/&#10;q3RV/6t0Vf+rdFb/qHFT/6pxVP+rclf/qnFW/6dtVf+kalL/omxS/6JsVP+fbFH/oW5T/6NwVf+k&#10;cVb/o3BV/6RxVv+kcFj/o29X/55sU/+icFf/pnRd/6NxWv+dbVb/mWlS/5ZmT/+aalP/pXVe/55w&#10;WP8AAQD/AAEA/wABAP8AAQD/AAEA/2RKJf9jSSb/YUkl/2FJJ/9cRSP/W0Qi/1hDJP9YQyT/WEEh&#10;/1VAIf9XQCD/UTwf/1E8If9TPiP/VUAl/1E9JP9POyL/UDwj/1A8I/9POyL/Tjof/087IP9TPyT/&#10;VUAl/1VAJf9VQCX/Uj0i/1M9Jf9TPSX/VDwi/1c/Jf9ZQSf/WEAm/1c/Jf9aQyT/W0Ik/1lAIv9a&#10;QSL/WkEi/1pBIv9ZQCL/WkEj/1tCJP9bQCP/W0Aj/1k+If9YPSD/WT4h/1k+If9YPyH/WD4j/1g+&#10;I/9YPiP/WD4j/1c9Iv9XPSL/Vjwh/1Q6H/9VOyD/VTsi/1M5IP9SOB//Ujgf/1I4H/9RNyD/TzUe&#10;/1A2H/9NNB7/SjEb/0oxG/9LMhz/STAa/0kwHP9ILxv/SC8b/0cwHv9GLx3/RS4c/0MuHf9DLh3/&#10;RC8e/0QvHv9ELx7/Qy4d/0MtH/9BKx3/Pisc/z4rHP8/LB3/Py4e/z4sHv88LB3/Py8g/0AwIf9A&#10;MyP/QDAh/z8vIP9CMiP/Rzco/0k5Kf9KOir/TDws/0s7K/9NPCz/U0Iy/1tIOf9hTj//aFNC/3BW&#10;R/+BZU//hWdP/45sUf+UcVX/mnVY/6B6Vv+jeFX/qn1W/6+AVv+3iFz/v5Fg/9Cgb//So2//06Jq&#10;/9ilbP/grnH/4a9w/+a1c//tvnr/7r97/+2+eP/rvHT/7b9y/+/BdP/vwXP/8MJ0//LDdf/yw3P/&#10;7r1w/+SwZP/eqV3/26NY/92lWv/lq2L/5Kph/9+jW//Xm1P/15tT/9ufV//doVn/4aVd/+aqYv/x&#10;tWz/87du/+utZP/YmFH/0pFN/9OSTv/XllT/15NS/9aSU//YlFX/1pJT/9GNTv/WklP/3Zlc/9yY&#10;W//Uj1T/z4pR/8qFTv/HgEz/xH1J/794RP+9dkL/vndD/8Z/Sf/RilT/z4hS/8eASv/BekT/wHdC&#10;/8R7Rv/DekX/wXhD/8B3Qv+/dkH/u3I9/71xPf+/c0H/wnRD/7psO/+6bDz/v24//71tPP+7azr/&#10;uWk4/7hoN/+3aTj/tWk4/69lNP+tZTX/q2U0/6RhNP+hXjH/nl4w/5dZKv+UVyr/j1Un/5BWKP+V&#10;Wy3/mF4w/5xhNf+aXzP/m2A0/5xjOP+cZTz/mmU7/55pP/+ZZT7/iVgw/4VVL/+DUy3/g1Yv/4NW&#10;L/+CVS7/glYv/4NXMP+CVi//gFQv/39VL/99Ui//flMw/4FWM/+CVjP/g1c0/4VZNv+FWTb/g1Uz&#10;/4JUMv+BUzH/glQw/4RWMv+HWjP/i143/49iOf+IXTL/iF0y/4hdMv+HXDH/il81/41gN/+MXzb/&#10;jV01/5FgOP+WZTz/n25F/55vRf+ic0n/pHVJ/6FyRv+idkf/n3NE/55yQ/+fc0b/mm5B/5JlO/+J&#10;XDP/h1oz/4hbNP+GWTL/i143/5lsQ/+VaD//lGc9/51wRv+whFf/t4te/6+CWP+oeU//m25E/49i&#10;Of+KWzH/jV40/5ZnPf+aaz//mms//5tsQP+aajz/mGg6/5xsPv+gcED/n28//5dnN/+PYTD/lWc1&#10;/5lrOf+fcT//qntH/6h5Rf+ldkL/p3hE/51tPP+ZaTj/nG49/5lqPP+GWTD/gVUu/35ULv92Tir/&#10;d08r/3lTL/98VjL/flYy/39XM/+DWTP/glgy/4JYMv9/VS//fFIs/3tQLf9yTCj/b0sp/3FNLf9s&#10;SCj/ZUIk/2lGKP9rSCz/ZUMo/1s7Iv9XNyD/VTUe/1Q0H/9WNyL/Vjci/1AxHP9NLRj/Ti0a/04t&#10;Gv9OLxv/TC0Z/00uGv9OMh3/Ujci/1M4I/9TOCP/Uzki/1Q6I/9XPSb/WD4n/1k9J/9ZPSf/Wz8n&#10;/1k9Jf9ZPSX/Wz8n/1xCKf9dQyr/XkQr/11DKv9eRCv/XEIp/1tBKP9cQCj/XEAo/15CKv9cQCj/&#10;XEAo/1xAKP9cQCj/XEAo/1xAKP9eQir/XkIq/1xAKP9cQCj/Wj4m/1xAKP9fQyv/XEAo/1o+Jv9Z&#10;PSX/WD4n/1g+J/9WPCX/VDoj/1I4If9SOCH/VTsk/1Q6I/9UOiP/VDoj/1I4If9VOSH/Vjoi/1Y6&#10;Iv9TNyH/VTkj/1A2H/9LMBv/TzQf/1I3Iv9TOCP/Uzgj/1U6Jf9XPCf/WD0o/1g9KP9YPSz/Uzgn&#10;/1A1JP9GLB3/QCkb/z4nGf8+Jxn/PicZ/z4oGv88Jhj/Pyga/0MsHv9ELR//Qisd/0guIf9LMST/&#10;TDIl/00zJv9NMSP/TTEj/0wwIv9OMiT/TDAi/0ktH/9LLyH/Si4g/0gsHv9FKx7/Ry0g/0ctIP9H&#10;LSD/RSse/0gsHv9QMyP/UzYm/1U4Jv9ZOij/Xj8t/14/Lf9fQCz/YD8u/2A/Lv9hQC//Y0Ix/2RD&#10;Mv9kQzL/YkMx/2BAMf9hQjD/YkMx/15BL/9iRTP/YEMx/19CMP9gQzH/XT4s/19ALv9fQC7/XT4s&#10;/1w9Kf9aOyn/Wzwo/1s8KP9aOyf/Wjsn/1U5JP9TNyL/UDYf/0gwGP9FLA3/iWM+/9itgv/8zpz/&#10;6bqE/8yZYP/Fjlb/wYpR/76GTf+/g03/wIRO/7l9R/+vcz3/rHA8/7B0QP+zd0P/s3tI/7N7SP+u&#10;eUX/rnlF/614RP+qd0L/qndC/6x5RP+1gk3/uYVT/7WBT/+ve0n/p3NB/6p2RP+seEj/qXVD/6p2&#10;RP+qeEX/rHpH/7aCUP+2glD/r3tJ/6t3Rf+teUf/rXlH/6x4Rv+seEb/r3xH/6x5RP+xfkf/uoZN&#10;/76LVP/AjVb/u4pS/7SDS/+wgE//pnhG/6V5SP+rgFP/o3pM/551Sf+fdkr/oHZM/6Z8Uv+vhVv/&#10;uY9l/7WKYP+vhFr/rIFX/6h8Vf+ofFX/q39a/6+BXf+tf1v/sYFd/7SEYP+xgV3/rHxW/69/Wf+u&#10;flj/qHhU/6R0UP+icVD/pXRT/6l3Vv+pd1b/pnRR/6Z0Uf+self/r31a/7F/XP+xfFr/rXhY/6t2&#10;Vv+qdVX/qnNU/6pzVP+rdFb/qXJU/6hvUv+pcFP/qG9U/6VsUf+jaVH/omxS/6JsVP+gbFT/n2tT&#10;/6BsVP+iblb/n21S/6FvVv+iblb/n21U/51rUv+ebFX/oW9Y/6BuV/+fbFf/nGpT/5lpUv+cbFb/&#10;nnBZ/51vV/8AAQD/AAEA/wABAP8AAQD/AAEA/2RKJf9jSyf/YUkl/19HJf9cRSP/W0Qi/1pDI/9W&#10;QSL/VUAh/1ZBJP9UPyL/Uj0i/1I9Iv9TPiP/UT0i/1A8I/9POyL/UDwj/1A8I/9OOiH/TTkg/087&#10;IP9RPSL/Uz4j/1VAJf9TPiP/VUAl/1M+I/9VQCX/Vz8l/1hAJv9aQij/WEAm/1k/JP9bQiT/XEMl&#10;/1pBIv9aQSL/W0Ij/1xBI/9bQCL/XEEj/11CJP9cQSP/XEEj/1tAIv9bQCP/XEEk/1tAI/9ZQCL/&#10;WD4j/1g+I/9YPiP/Vz0i/1c9Iv9XPSL/Vz0i/1Q6H/9UOh//VTsg/1Q6If9TOSD/Ujgf/1M5IP9R&#10;NyD/TzUe/041H/9NNB7/SjEb/0kwGv9KMRv/SjEb/0kwHP9JMBz/STAc/0cwHv9GLx3/RS4c/0Mu&#10;Hf9ELx7/RC8e/0MuHf9ELx7/RC8e/0MtH/9AKhz/Pisc/z4rHP89LBz/Pi0d/z4uH/8/LyD/QDAh&#10;/0AwIf9AMyP/PTAg/zsuHv9CMiP/Rzco/0s7K/9MPCz/TDws/049Lf9QPy//WUY3/2NOPf9qUEH/&#10;dFlI/3tfSv+HZE7/jmpQ/5NuU/+bdFf/pHtb/6p/XP+sgFn/s4Ra/7eIWv+8jFz/w5Ni/9mncv/b&#10;qnL/2qdu/96scf/ksnP/5bVz/+i5df/rvnr/8MR9//HFfP/uxHz/88h6//bLfP/zyHn/8cd1//bJ&#10;eP/3ynn/9cZ0/+m5Z//jrmD/4Ktd/+GpXP/lrWL/5qxi/+asYv/ipl3/5Khf/+isY//orGP/46de&#10;/+erYv/ytGn/87Vq/+ioYP/VlU7/0JBJ/9OQTP/YlFP/15NS/9WRUP/Xk1T/2ZVW/9iUVf/fm1z/&#10;35te/9eSV//PilH/zIdO/8uGT//Ffkr/w3xI/794RP+9dkL/v3hC/8iBS//RilT/y4ZP/8N+R//A&#10;eUX/wHlF/8R9Sf/Ce0X/wXpG/8F6RP/CeUT/v3ZB/751QP/EeEb/wXVD/7xuPf+8bj3/v24//71t&#10;PP+6ajn/umo5/7VnNv+1Zzf/s2c2/69lNP+tZzb/q2U0/6RhNP+gYDL/nmAx/5daK/+SWCr/j1Un&#10;/5NZK/+aYDL/n2U3/59lN/+aYDL/m2A0/55lOP+ibED/n2pA/55pP/+XYzz/hlUt/4VTLv+EVC7/&#10;hFcw/4RXMP+CVS7/glUu/4JWL/+BVS7/flIr/31TLf98US7/flMw/4FWM/+BVjP/glc0/4RYNf+E&#10;WDX/gVMx/39RMP+BUzH/glQy/4ZYNP+KXDj/j2I7/5FkPf+JXjT/h1wy/4dcMf+HXDH/il80/4xf&#10;Nf+MXzX/kWA3/5VkO/+aaUD/oG9G/55tQv+fcET/oXJG/51xRP+dcUL/mW0+/51xRP+idkn/nXBG&#10;/5doPv+SYjr/lWU//5dnQf+RYTv/lGQ+/6F0S/+dcEf/onVL/6h7Uf+sf1X/q35U/6J1S/+bbkT/&#10;jmE4/4RXLv+HWjH/kWI4/5ZnO/+aaT7/m2s9/59vQf+ebkD/m2s7/5xsPP+dbT3/m2s7/5RmNf+Q&#10;YjH/k2U0/5hqOP+gckD/p3dG/6BwP/+ebj3/pXVE/55wPv+abDv/mmw7/5RlN/+FWC7/glYv/35U&#10;Lv95Tyn/eU4r/3pSLv97Uy//eVEt/4FXMf+DWTP/glgy/4FXL/9+VC7/e1Er/3pTLP9zTy3/cU8s&#10;/3FOLv9nRCT/Xzwe/2JAJP9mRCj/Xj4l/1Q0Hf9UNB3/VDUg/1M0H/9UNSD/UzQf/1AxHP9OLxr/&#10;UC8c/1AxHf9PMBz/TC0Z/04vG/9SNiH/VTkk/1M4I/9SNyL/Ujgh/1Y8Jf9aPij/XEAq/1o+KP9Y&#10;PCT/Wj4m/1o+Jv9bPyf/Wz8n/11DKv9gRi3/YEYt/15EK/9gRi3/XEIp/1xAKP9bPyf/XEAo/2BE&#10;LP9cQCj/XEAo/1xAKP9eQir/XEAo/19DK/9eQir/XkMo/1xAKP9cQCj/Wj4m/1s/J/9cQCj/Wz8n&#10;/1k9Jf9aPib/WD4l/1c7I/9VOyT/Vzsl/1M5Iv9TNyH/WDwm/1c7Jf9VOSH/VDgg/1Q4IP9VOSH/&#10;VTkh/1U5If9SNh7/UjYg/1E1H/9PMx3/VDgi/1Y6Jf9TOCP/Ujci/1I3Iv9UOST/WD0o/1g9KP9V&#10;Oin/TzQj/0wxIP9HLR7/Qisd/z8pG/88Jhj/PScZ/z8pG/8+KBr/QSoc/0UuIP9GLyH/RSse/0kv&#10;Iv9MMiX/TDIl/00zJv9MMiX/TTEj/00xI/9OMiT/TDAi/0ouIP9MMCL/TDAi/0gsHv9EKh3/RCod&#10;/0guIf9FKx7/RCod/0UrHv9OMSH/UTQk/1U4Jv9aOyn/XD0r/1w9K/9fQCz/YD8u/2A/Lv9hQC//&#10;Y0Ix/2NCMf9iQTD/YUAv/2A/Lv9hQjD/YkMx/15BL/9iQzH/X0Iw/15BL/9fQjD/X0Au/2FCMP9f&#10;QC7/XT4s/1w9K/9aOyn/Wzwq/1s8Kv9YOSf/WToo/1Y3Jf9UNyX/TjMe/0gvGf9AKA7/XTwZ/6uB&#10;V//4zJ3/9MaS/9GgaP/JlVz/xI1U/8KLUv/CiVL/w4pT/76CTP+ydkD/qm46/69zP/+wd0L/tHtG&#10;/7V8R/+vekb/rXhE/6t2Qv+rdkL/rHdD/7B7R/+7hlL/vYhU/7WATP+teEb/qHNB/6p1Q/+sdkf/&#10;qXNE/6l1Q/+rd0X/rXlH/656SP+wfEr/rnpK/6x4SP+veUr/rHhI/6t3Rf+teEb/sn1J/696Rv+0&#10;f0n/uodQ/76LVP/AjVb/u4pS/65/S/+qfEr/n3NC/6N3SP+qf1L/pHtP/592Sv+cdUr/m3RJ/553&#10;Tv+nfVX/s4lf/7qPZf+0iV7/rYJY/6h9U/+pfVb/roJb/7OGX/+tgFn/roBc/7KCXv+ygl7/rn5Y&#10;/7OBXP+xf1r/rnxX/6l3Uv+mdlL/qHhU/6t5Vv+te1j/rXtW/617Vv+selX/sIBc/7SCX/+1g2D/&#10;sH5b/614WP+rdlb/qXJT/6t0Vf+rdFb/qnFU/6ZtUP+ob1L/pm1S/6RrUP+iaFD/omxU/6FrU/+f&#10;a1P/nWlR/59rU/+fbVT/n21U/59tVP+ebFP/nmxT/51rVP+calP/mmhR/5xpVP+fbFf/n2xX/59v&#10;Wf+gcFr/mmxV/51vWP8AAQD/AAEA/wABAP8AAQD/AAEA/2ZMKf9jSyf/X0cl/1xFI/9dRiT/WUQl&#10;/1hDJP9WQSL/V0Il/1dCJf9UPyL/Uz4j/1I+I/9TPyb/UDwj/046If9NPCL/Tz4k/049I/9POyL/&#10;Tzsg/1A8If9RPSL/Uj4j/1VAJf9VQCX/VkEm/1VAJf9aQij/WUEn/1k/JP9bQSb/W0Em/1tCJP9a&#10;QSP/W0Ik/1tAIv9bQCL/XEEj/1xBI/9cQSP/XUIk/1xBI/9cQSP/XEEj/15BI/9gQyX/X0Qn/11C&#10;Jf9ZPiH/WT4h/1g/If9ZQCL/WD8h/1c+IP9YPiP/Vz0i/1Q6H/9VOyD/Vjwh/1U7IP9UOiH/Ujgf&#10;/1M5IP9PNiD/TTQe/041H/9ONR//SjEb/0kwGv9KMRv/SzIc/0kwHP9ILxv/RzEc/0gxH/9GLx3/&#10;RS4c/0UuHP9DLh3/RTAf/0MuHf9CLx7/Qi8e/0EuHf8/LB3/Pisc/z0sHP8/Lh7/Pi0d/0AwIf9B&#10;MSL/QTEi/0AwIf9CMiP/QjIj/0ExIv9FNSb/Rzcn/0o6Kv9LOyv/Tj0t/1NCMv9aRzb/ZE8+/3FX&#10;SP9yV0b/eltH/4NjTv+MaFD/k25T/5hxVP+fd1T/rIBd/7KEYP+3imH/t4dZ/7mJWP+/jVr/yJVe&#10;/96qcf/fq3H/3qpw/+OxdP/nt3X/5rl1/+i8df/twn3/88mB//TMhP/2z4T/+NGE//rThP/20H//&#10;8Mhz//XNeP/2zHb/98p1//PDb//otGH/57Bg/+StXf/kq1z/5q1e/+atXv/kq1z/56xg/+itYf/o&#10;rWH/5aZZ/+qrXv/xs2j/7a1j/9+fV//UkUv/0o9L/9KOTf/WklH/15NS/9WRUP/Xk1L/25dY/9yY&#10;Wf/emlv/2JNY/8yHTv/FgEn/x4JL/8qEUP/Ce0f/wntH/8B5Rf++d0P/w3xI/8yFT//PiVX/yIJO&#10;/8F7R//Aekb/v3lF/8F7R//Be0f/wXtH/8F6RP/BekT/v3hC/792Qf/CeUT/wHRA/7tvPf+8bj3/&#10;umw7/7xsO/+7ajv/uWg5/65gMP+sXi7/rmIx/61jMv+sZjX/q2Q2/6hlOP+iZDX/oGIz/5hbLv+Q&#10;Vij/jlQk/5ZcLP+bYTH/nWMz/6BmNv+dYzX/mWEy/51kN/+kbkL/o2xD/55pP/+TXzf/iFQt/4VT&#10;Lv+FVS//hlYw/4NWLf+BVCv/gVQr/4FVLv9+Uiv/fFIq/3xSLP98Uiz/fVMt/4BVMv9/VS//gVcx&#10;/4NXMv+EWDX/g1U0/4JUM/+DVTT/h1k4/4haOP+KXDj/j2E9/49iO/+JXTb/hlwy/4ZcMv+HXDH/&#10;il80/4xfNf+QYTX/l2Y7/5loPf+dbEH/onFG/5tqP/+aaz//mm5B/5puQf+ZbkH/mG1A/6B0R/+l&#10;eE7/nXBG/5lqQP+YaED/onJM/6BwSv+ebkj/oXFJ/65+Vv+ugVj/rH9V/6V4Tv+ab0T/k2g+/4xi&#10;OP+MYTf/g1gu/4FWLP+JXDP/jl81/5RjOP+YaDr/nW0//59vP/+dbT3/m2s7/5xsO/+ZaTn/kWMy&#10;/41fLv+OYC//j2Ew/5dpOP+ickL/qXlJ/6NzQv+gcD//o3VE/6ByQf+cbT//mGk7/41hNP+EWS7/&#10;g1gu/31RKv94Tij/eE4o/3lOK/95Tiv/fFIs/4JYMv+EWjL/gVcv/4BWLv97VC3/eVIr/3tVMP9z&#10;US7/bkwp/2tIKP9jQiP/YT8j/2BBJP9jRCj/XT0k/1U1Hv9SMx7/UjMe/1Q1IP9RMh3/UDEd/1Iz&#10;H/9SMx//UzQf/1IzH/9QMR3/TzAb/08wHP9TNyH/VTkj/1I2IP9TNyH/VTkj/1c7Jf9cQCr/XUEr&#10;/1xAKP9aPib/Wj4m/1s/J/9dQSv/XEAq/1xCK/9gRi//XEIp/1xCKf9dQyr/W0Eo/1tAJf9bQCX/&#10;XkMo/2JHLP9gRSr/YEUq/2BFKv9gRSr/YEUq/2BFKv9cQSb/XkMo/15DKP9eQir/Wz8n/1o+Jv9a&#10;Pib/XEAo/1k9Jf9aPib/Wj4m/1c7I/9XOyP/WDwk/1U5If9UOCD/Vzsj/1g8JP9XOyP/VDgg/1U5&#10;If9YOiL/WDoi/1c5If9RNR3/UTUd/1I2IP9UOCL/WT0n/1g8Jv9TNyL/TjId/0csG/9FKhn/SS4d&#10;/0kuHf9FKhn/QygX/0UrHP9FMB//RC4g/0AqHP89Jxn/PScZ/z8pG/8/KRv/Qisd/0UuIP9IMSP/&#10;Ry0g/0owI/9ONCf/TDIl/0sxJP9MMiX/TjQn/00zJv9OMiT/TTEj/0wwIv9LLyH/SzEk/0ctIP9D&#10;KRz/Qykc/0ctIP9EKh3/RCod/0QqHf9OMSH/UzYm/1U4Jv9XOij/Wjsp/1s8Kv9dPir/YD8s/18+&#10;K/9gPyz/YUAv/2FAL/9gPy7/Xz4t/149LP9gQS//YEEv/19ALv9fQC7/X0Au/14/Lf9fQC7/X0Au&#10;/2JDMf9gQS//XTwr/108K/9bOin/XDsq/108K/9ZOCf/WToo/1g5J/9UNyX/SC0c/0YrFv9AKBD/&#10;RyoI/39ZNP/it4r//dOh/9usdv/UoWj/yZVc/8SNVP/DjFP/w4pT/76FTv+vdj//p243/610P/+y&#10;eUL/s3pF/7R7Rv+1fEf/sXhD/6t2QP+qdUH/rHdB/7iDTf/FkFr/v4pU/7aBTf+rdkL/qXRC/6x3&#10;Rf+ueUf/rHZH/6t1Rv+qdkb/q3dH/6l1Rf+rd0f/q3dH/6t3R/+seEj/rHhI/6x3Rf+teEb/tYBM&#10;/7aBTf+3gkz/vYhS/76LVP++jVX/u4lU/69/Tv+qfEv/pHVH/6V5Sv+rgFX/pn1R/512S/+Zckn/&#10;mXJJ/5t0S/+helH/sYdd/7yRZ/+7kGX/sodc/6yBVv+vhFn/toth/7aLYf+rflf/qn1W/6t+V/+v&#10;f1n/rHxW/65+WP+uflj/sIBa/7B+Wf+uflj/q3tV/69/Wf+2hmD/t4dh/7WFX/+re1X/r39Z/7WF&#10;Yf+7iWb/tIJf/617Wv+sd1f/qHNU/6pzVf+qc1X/p3BS/6JrTf+lblD/pW1S/6JsUv+galD/oGpS&#10;/5xoUP+caFD/nGhQ/59rU/+hbVX/oW9W/59tVP+da1L/nWtU/51rVP+da1T/mmdS/55rVv+fbFf/&#10;n2xX/6BwWv+gcFr/mWtU/51vWP8AAQD/AAEA/wABAP8AAQD/AAEA/11FIf9eRiT/XUYk/1xFI/9d&#10;RiT/WUQl/1hDJP9WQSL/WEMm/1lEJ/9TPyT/Uj4j/1I+I/9SPiX/UDwj/1A8I/9NPCL/Tj0j/049&#10;I/9OPSH/TTwg/1E9Iv9TPyT/VEEj/1dCJf9UPyL/VkEk/1hBIv9aQyT/W0Ik/1xDJf9dRCb/YUYp&#10;/2FGKf9eQSP/YEMl/2JFJ/9gQyX/X0Ik/2JFJ/9iRSf/YkUn/2NGKP9jRij/YEMl/15BI/9hQyf/&#10;YkQo/2JEKP9cQST/WT4h/1tAI/9cQyX/WkEj/1g9IP9WOx7/Vzwh/1U6H/9WPCH/Vjwh/1U7IP9V&#10;OyL/Ujgf/1E3Hv9ROCL/UTgi/082IP9PNiD/SjEb/0oxG/9LMhz/SjEd/0cxHP9GMBv/SDId/0gx&#10;H/9ELRv/Qy4b/0UwHf9ELxz/QzAf/0AtHP8/LBv/QS4d/z8sHf8+LR3/PSwc/z0sHP8+LB7/Oysc&#10;/0AwIf9BMSL/PTAg/0AwIf9AMCP/QzMk/0c1J/9INij/Szoq/08+Lv9SQTH/WEU2/2BLOv9pT0D/&#10;c1hH/4BhTf+JZlL/jWlT/5JpU/+fc1b/pXpa/6t9XP+sflz/tIdg/7qKYv/AkWX/wY9c/8KPWP/J&#10;klr/1J1k/+KscP/msHT/5bN0/+y8ev/yxYH/8caB//LKgv/xy4L/9dGF//vXi//93I///dyN//vY&#10;h//00X3/8c13//POdv/yyXH/98t0//fLdP/vvWj/6LRg/+WuXP/nsF7/6rFg/+ivXv/ts2H/6q1d&#10;/+WoWP/eoVH/2ZpN/+OkV//kplv/359V/9mZUf/XlFD/0ZBO/9SQUf/VkVL/0pFR/9KRUf/VkVL/&#10;0o5R/8+LTv/RjFH/yohO/8F+R/+/fEf/xoJR/8eDUv/Efkv/yYFP/8V9S//AeUX/x4BM/8qDT//F&#10;f0v/vXpF/798R//Bfkn/wH1I/757Rv++e0b/vXpF/7x5Qv+9e0H/vXg//796Qf/Ce0P/wHdA/71y&#10;O/+8cDz/u208/79vPv+8bDv/sGIy/6ZYKP+pWyv/q2Ey/6thMv+rZDb/q2g7/6pqPP+maDn/m10u&#10;/5VYKf+RVCX/jVMh/5ldK/+jZzX/p2s5/6JoOP+eZDT/nWM1/6BnOv+lb0P/o2xD/5xlPP+RWzX/&#10;ilQu/4dTLP+HVi7/h1Yu/4ZWLv+EVy7/glUs/4FVLv+BVS7/fVMt/3xSLP99Uy3/fFIs/35ULv+C&#10;WDL/g1cy/4RYM/+HWTf/iFo5/4dZOP+KXDv/i108/4tdPP+IXDn/iFw3/4ddN/+IXjb/h10z/4de&#10;Mv+HXjL/i2A1/4tgM/+PYzb/mGk9/5pqPP+ebkD/oHBC/5hoOv+WZzn/mms9/5puP/+ec0b/o3hL&#10;/6R3Tf+ecUf/k2Y8/5VlPf+ebkb/pXVN/6BwSP+ickr/pXVN/6x8VP+xhFv/qn9V/5huRP+HYDf/&#10;hF81/4JdM/+CWzL/f1Ut/4NYLv+JXDL/kWA1/5NjNf+ZZjf/nmw5/6FvPP+fbTr/nmw5/51rOP+Y&#10;aDj/j18x/4tcLv+LXC7/kGEz/5tsPv+kdEb/qnpM/6V1R/+gcUP/pHVH/6FyRP+eb0P/mWo+/41g&#10;Nv+HWjH/hFkv/3xQKf96Tin/dkwm/3ZMJv94Tij/e1Er/3lPJ/96UCj/f1gv/35XLv98Vy3/eVYw&#10;/3pYM/9vTiv/aUgn/2FCI/9gQST/ZEUo/2JDJ/9iQin/WTki/1U1Hv9SMx7/TzAb/0ssF/9NLhn/&#10;UDEd/1M0H/9RMh3/UjMe/1IzHv9TNB//TzAb/1AxHP9UNSD/UjYg/08zHf9VOST/WT0n/1k9J/9a&#10;Pij/XEAq/11BK/9aQCf/WT8m/1tBKv9cQiv/W0Eq/1k/KP9bQSr/W0Eo/1tBKP9bQSj/XEEm/2FG&#10;K/9gRSr/YEUq/2BFKv9hRiv/Y0gt/2NILf9iSC3/YEYr/11DKP9cQif/XUMo/1xAKP9bPyf/XEAo&#10;/1o+Jv9aPib/Wz8n/1o+Jv9cQCj/Wj4m/1o+Jv9bPSX/WDoi/1c5If9VNx//VDYc/1k5IP9aOiH/&#10;WTkg/1s7Iv9aOiH/WTkg/1c3Hv9TNR3/VDYe/1U3H/9YPCb/XEAq/1M3If9LLxr/Risa/0MoF/9A&#10;JRT/PyMV/0ElF/89IRP/PSMU/0MpGv9JLyD/Qy0f/0AqHP87KBn/OSYX/z0nGf8+KBr/QSoc/0Uu&#10;IP9KMCP/SS8i/0wyJf9PNSj/TTMm/0sxJP9MMiX/UDYp/1A2Kf9QNin/UTUn/1A0Jv9KLiD/SzEk&#10;/0owI/9DKRz/Qykc/0QqHf9BJxr/PyUY/0EnGv9OMSH/UTQk/1AzIf9VOCb/WTwq/1w9K/9fQC7/&#10;YUAt/2A/LP9hPiv/Yj8s/2A9Kv9gPCz/Xj0s/18+Lf9iQS7/YkEu/2JBLv9hQC3/YUAv/2A/Lv9g&#10;Py7/YD8u/2JBMP9dPCv/Wzop/1s6Kf9ZOCf/XTwr/108K/9WNyX/WToo/1g5J/9QMR//RyoY/0Up&#10;FP9JLRf/QyYI/1IuDP+vglv//tKl/+a2hf/SoWn/ypZd/8SQV//Gj1b/x5BX/8OMU/+4gEf/rnY9&#10;/610Pf+wd0D/sHdC/7R7Rv+2fUj/sXhD/651QP+wd0L/rnU+/7Z9Rv/Pll//0pli/8SLVv+udUD/&#10;pnE9/6hzQf+qdEX/qHRE/6dzQ/+qdkT/q3dH/6p2Rv+rd0f/q3dH/6p2Rv+rd0j/rXdJ/695Sv+v&#10;eUr/tX1M/7iAT/+6gk//v4pU/8aTXv/DkVz/uYlY/69/T/+rfE7/pnpN/6V5TP+pgFT/p4BV/6B5&#10;UP+Zc07/mnRP/513Uv+feFH/qH5U/7uQZf+/lGn/t4xf/62CVf+wh1n/tItf/7OKXv+tg1n/pnpT&#10;/6R4Uf+pfFX/rHxW/6x8Vv+sfFT/sH9X/7B/V/+wf1f/rX1V/7aGXv+8i2L/wZJo/8GQZ/+tfVX/&#10;r39Z/7WFX/+8imf/tYNi/7KAX/+telv/qHVW/6d0V/+lclX/oW5R/59sT/+fbE//oWtP/55rUP+f&#10;aVH/n2lR/55oUP+cZk7/m2dP/6BsVP+iblb/oW9U/59tUv+ebFP/nWtS/55sVf+gblf/nGlU/59s&#10;V/+ea1b/nGlU/5pnUv+caVT/mmpT/5ZmT/8AAQD/AAEA/wABAP8AAQD/AAEA/11FI/9fRyX/Xkcl&#10;/1xFI/9aRSb/VkEi/1ZBIv9UQSP/VEEj/1dDKP9TPyT/Uj4j/087IP9QPCP/Uj4l/1A/Jf9PPiT/&#10;UD8l/1A/Jf9RQCT/UUAk/1M/JP9WQyX/WEMm/1dCJf9ZQiP/W0Ql/1xDJP9cQyT/W0Ij/2BFJ/9f&#10;RCb/X0Qm/19EJv9gQyX/ZEcp/2NGKP9jRij/ZEUo/2VGKf9lRin/YkUn/2JFJ/9iRSf/YkUn/2BD&#10;Jf9jRij/YkUn/2BDJf9cQSP/XEEj/11CJP9dQiT/XEEk/1g9IP9WOx7/Vzwh/1Y7IP9VOh//Vjsg&#10;/1Y8I/9VOyL/Ujgf/040G/9QOCD/UTgi/000Hv9MMx3/SzIc/0wzHf9NNB7/RzEc/0YwG/9IMh3/&#10;STMe/0gyHf9ELxz/Qy4b/0QvHP9BLh3/Qi8e/0AtHP89LBr/Pi0d/z4tHf8/Lh7/Oysb/zoqG/86&#10;Khv/OCsb/zwvH/9AMCH/Py8g/0AwI/9BLyP/RTMn/0g2KP9KOCr/Tzwt/1I/MP9YRTb/Y049/2pQ&#10;P/9xVkX/fV5J/4toVP+SbFf/lm5V/5tvVP+kdVf/qnlZ/659XP+xgV3/vIxk/8GSZv/Hl2n/y5hh&#10;/8uXXv/QmWD/3adr/+exc//ntHP/7r58//bJhf/3z4n/+NKJ//vXi//31of/9teH//3ejv/+4o//&#10;/t+M//zeiP/21n//8tB3//PPd//wyW7/8Mdt//TIb//zxGz/7btm/+i0YP/otGD/67Rh/+qzYP/v&#10;t2T/7bNf/+WoV//folL/2ZpL/9ydUP/cnlP/25tT/9iYUf/XllT/1ZRU/9KRUf/Vk1b/1JJV/9OR&#10;VP/OjE//xYNH/8WDR//HhUv/xINN/8KBS//CgEz/xYNR/8WDUf/Igk//y4VS/82FU//MhVH/0IlV&#10;/8eATP+9d0P/vnlC/8B9Rv/EgUr/w4BJ/759R/+8e0X/uXhC/7l4QP+8ekD/vnk+/8R/RP/Ff0T/&#10;wXk//751Pv/AdT7/wHJB/75wP/+2aDj/qFoq/6FTI/+qXi3/r2U0/65mNv+raDv/rWk6/6pqPP+l&#10;Zzj/llgp/5FUJf+OUSL/klYk/5xgLv+jaTf/pWs5/6JoOP+gZjj/oGg5/6NqPf+lbkX/n2g//5Rf&#10;Nf+PWTP/jVcx/41ZMv+NWTL/ilkx/4tbM/+NXTX/h1ox/4NXMP+AVi7/flQu/3xSLP98Uiz/fFIs&#10;/39VL/+EWjT/h1s2/4pcOP+OYD7/j2FA/4tdPP+KXDv/il47/4tfPP+JXzn/h103/4ZcNv+GXDL/&#10;hlwy/4deMv+JXjP/jGE2/4xhNv+NYTT/lmc7/5hpPf+aaT7/nGtA/5dmO/+aaz3/oHFD/6B0R/+j&#10;eEv/p3xR/6B1Sv+SZzz/kWQ7/5NmPf+bbkf/nGxG/5ZmQP+ZaUP/l2pD/5dqQ/+ZbUb/mW9H/5Bm&#10;Pv+HYTz/iGI9/4VfOv+DXDX/flcu/4FVLv+HWjH/kmE2/5RkNv+aZzj/nmw5/6JwPf+hbzz/nWs4&#10;/5tpNv+VZTX/j18x/4xcLv+JWiz/kmM1/51uQP+dbkD/oXJE/51uQP+Zajz/nm9D/59wRP+dbkL/&#10;mGtB/5BjOf+IXTP/hFgx/4FVLv98UCv/dkwm/3ZMJv95Tyn/flQs/4NZMf+BVy//flcu/35ZL/9/&#10;XDb/fVo0/3lXMv9qSSb/ZUQl/2JDJP9kRSj/ZUYq/2FBKP9dPST/UjIb/1AxHP9QMRz/UDEc/08w&#10;G/9PMBv/Vjci/1c4I/9QMRz/UzQf/1Q4Iv9XOyX/UjYg/04yHP9QNB7/UTUf/1U5I/9dQSv/YEQu&#10;/19DLf9dQSv/XkIq/15CKv9dQyr/XUMq/11DKv9gRi3/YUcu/11DKv9bQSj/XkQr/2BELP9cQSb/&#10;W0Al/2FGK/9iRyz/YEUq/11CJ/9hRiv/Y0gr/2RJLP9jSCv/X0Uq/1xCJ/9cQif/XEIn/1tAJf9a&#10;Pib/XEAo/1xAKP9fQSf/W0Al/1tAJf9cPiT/X0En/1w+JP9bPSP/Vjge/1U3Hf9WNh3/VTUc/1g4&#10;H/9dPST/YUEo/14+Jf9bOyL/WTkg/1U1HP9UNh7/VDYe/1U3H/9ZPSf/WDwm/08zHv9HLBf/RSoZ&#10;/0ImGP8+IhT/PCAS/z4kFf8/JRb/Pyga/0MsHv9DLR//Piga/z0qG/87KBn/OCUW/zkmF/89Jxn/&#10;QCoc/0gxI/9LNCb/SjAj/0sxJP9NMyb/TDIl/0owI/9MMCL/UDQm/1M3Kf9VOSv/UDQm/08zJf9M&#10;MCL/TDAi/04yJP9JLR//RSkb/0gsHv9FKRv/QCQW/0MnGf9JLR//TC8f/04xH/9TNiT/WTwq/10+&#10;LP9gQS//YkEu/108Kf9aOSb/XDso/18+K/9gPy7/YD8u/2JBMP9iQzH/YUIw/2FAL/9gPy7/YD8u&#10;/18+Lf9fPi3/Xj0s/2A/Lv9ePSz/XTwr/108Lf9bOin/XTwr/108K/9YOSf/WToo/1g5J/9PMiD/&#10;RSgW/0EkEv9GKhX/PyQH/z4dAP98Uiz/5rmP/+/HlP/VpnD/yplh/8aTWv/IlFr/zZZd/8mSWf/A&#10;iE//r3c+/611PP+vdj//sXhB/7V8Rf+2fUb/sHdA/692P/+xeEH/sHQ+/65zO//Kj1X/4KVt/9id&#10;Zf+5gEn/pnE7/6hzP/+pdUP/qXVF/6h0RP+qdkb/q3dF/6x4SP+teUn/rHhI/6p3Sv+qdkf/r3lL&#10;/7B6TP+veUr/tX1O/7iAT/+3glD/w45a/8mWYf/Ekl3/uohV/619Tf+qekz/p3hM/6R3Tf+hd03/&#10;p31V/6J7Uv+adE//m3VQ/553UP+ddk//qX9V/7mOY//AlWr/uZBi/7KKWf+2jl3/tpBh/7aQYf+x&#10;iFz/rIJY/6l/Vf+rf1j/sINc/6+CW/+wgFj/r39Z/69/Wf+uflj/q35X/7SEXv+4iGD/uopi/7yM&#10;ZP+zg13/soBb/7aEYf+3hWL/sX9e/7B9Xv+telv/pHVX/6N0Vv+hclT/n3BS/5xtUf+bbFD/nWtQ&#10;/5xqT/+caFD/nmhQ/55oUP+eaFD/nWlR/6FtVf+fbFH/om9U/6JvVP+iblb/nmxT/6BsVv+ebFX/&#10;n2tW/59sV/+caVT/nGlU/55rVv+ebFX/m2lS/5lpUv8AAQD/AAEA/wABAP8AAQD/AAEA/19HJf9e&#10;RyX/Xkcl/1pFJv9ZRCX/VUIk/1ZDJf9WQyX/VEAl/1RAJf9SPiP/Uz8k/1I+I/9SPiP/Uj4j/1M/&#10;Jv9QPyX/Tz4k/1A/Jf9RQCT/VEAl/1ZDJf9ZRCf/VkEk/1hBIv9aQyP/XkUm/1xDJP9cQyT/XUUj&#10;/2BGJf9fRCb/XUIk/19EJv9jRij/Y0Yo/2NGKP9kRyn/Zkcq/2VGKf9lRin/ZEUo/2RFKP9kRSj/&#10;YkUn/2JFJ/9jRij/YEMl/15BI/9fQiT/XUIk/11CJP9cQSP/XEEj/1g9IP9YPSD/WT4j/1g9Iv9X&#10;PCH/Vjsg/1U7Iv9TOSD/UDYd/040G/9PNx//TjUf/0wyG/9LMhz/SzIc/0wzHf9NNB7/SDId/0cx&#10;HP9IMh3/RS8a/0YwG/9ELxz/RC8c/0QvHP9CLx7/QS4d/0AvHf8/Lh7/PSwc/z4tHf8/Lh7/Oiob&#10;/zgrG/84Kxv/Oi0d/z0wIP8+MCP/PS8i/0ExJP9DMSX/RTMn/0w6LP9OPC7/U0Ay/1hFNv9jTT//&#10;cFVE/3RXRf96W0f/gl9L/41nUv+WbFP/nHBV/6J1WP+wf1//s4Fg/7WDYP+3hl7/xJNq/8yZbP/T&#10;n23/3alw/96nbv/YpGj/4a5v/+W0cv/runf/78J+//XKhf/82Iz/+9qN//3ejv/84I3/+N6K//rg&#10;i//9447//OOJ//zhiP/42oD/8dJ3//HOcv/uymz/8Mls//LJbf/yxGz/78Bo/+27ZP/suGL/7rpk&#10;/++5Y//wuWb/8bdj/+msWf/goVH/2ZpL/9eVSf/Xl03/1pZO/9STT//Qj0//0I5R/9GPUv/UklX/&#10;0I9V/9CPVf/Mik7/woBE/8OBR//GhU3/xYRO/8SDTf++f0r/vn9K/8F/Tf/Df07/yoRR/8+JVv/T&#10;jVn/0YtX/8R9Sf+3cT3/unU+/798Rf/Fgkv/xIJI/759Rf+6eUH/tXc+/7R2Pf+7eT3/w35D/8qG&#10;Sf/Jg0f/w3tB/8J5Qv/EeUL/wHRC/7lrOv+tYTD/pVko/6hcK/+vZTT/tGw6/7VtO/+vazz/rWs7&#10;/6ZmOP+cXi//jE8g/4pNHv+KUCD/klgo/51jM/+jaTn/p209/6ZsPP+iajv/pWw//6hvQv+jbEP/&#10;l2A3/5BZMP+PWTP/jlgy/49aMP+QXDT/jl01/49eNf+NXTX/iVw1/4RYMf9+VC7/fVMt/3pTLP97&#10;USv/fFIs/4NXMv+IXDf/i105/4pcOP+MXjz/jmA//4tdPP+HWzj/iFw5/4pgOv+KYDr/h101/4dd&#10;Nf+HXTP/hlsx/4dcMv+IXTL/il80/4hdMv+IWzH/kWI4/5hpP/+ZaD//mmlA/5xrQP+kdUn/pXZK&#10;/6R4S/+ofVD/pntQ/51yR/+TaD7/jmM5/5JlPv+WaUL/lmZC/5NjPf+WZkD/kmU+/4pdNv+IXDX/&#10;jWM7/4dgOf+BWzf/hV87/4ReOv+DWzf/flcw/39VL/+FWTL/jl81/5JhNv+ZZjn/nWo7/6RxQv+g&#10;bjv/m2k2/5lmN/+WZjb/k2M1/5BgMv+LXC7/jl8x/5VmOP+VZjj/kWI0/45fMf+PYDT/lWk8/5dq&#10;QP+UZz3/l2pA/5RnPf+FWjD/gVUu/35SK/96UCj/elAo/3tRKf95Tyf/fVMr/4NZMf+EWjL/flcu&#10;/4BaNf+CXzn/fVo0/25MJ/9kQyL/Y0Ij/2RFKP9lRir/YEAn/1c3Hv9TMxz/Ty8a/04vGv9PMBv/&#10;UDEc/1M0H/9SNiD/WT0n/1Y6JP9QNBz/Vjoi/1o+Jv9aPib/Uzcf/04yGv9QNB7/VDUg/1g5JP9f&#10;QCv/X0Mt/15CLP9gQSz/XkIq/1xAKP9eQir/XUMq/11DKv9gRi3/YUUt/2FFLf9hRS3/YEYr/2BG&#10;K/9cQif/XEIn/2JHLP9hRiv/XkMo/15DJv9jSCv/ZUot/2dML/9oTTD/ZEst/2NKLP9hSCr/XkQp&#10;/1xBJv9bQCX/Wj8k/1w+JP9fQSf/YkQq/2FDKf9ZPiP/WT4j/1k7If9YOiD/YUEo/2FCJv9gQSX/&#10;YUIm/2BBJf9iQyf/ZUUs/18/Jv9aOiH/Vzce/1U1Hv9WNh//VDYe/1M0H/9VNiH/VDgi/00xHP9H&#10;Kxb/RCkY/0ImGP8+JBX/PSMU/z8lFv8/KBr/QCkb/0EqHP9AKhz/PScZ/z0qG/88KRr/PCka/zkm&#10;F/84JRb/QCoc/0UvIf9JMiT/SDEj/0owI/9KMCP/SzEk/00zJv9NMSP/TTEj/08zJf9RNSf/TDAi&#10;/0wwIv9NMSP/TjIk/04yJP9LLyH/Si4g/08zJf9KLiD/RSkb/0ktH/9ILB7/SSwc/00wHv9RNCL/&#10;Vjcl/1k6KP9cPSv/X0Au/1w7Kv9aOSj/XDsq/18+Lf9gPy7/Xz4t/2A/Lv9gQS//X0Au/10+LP9e&#10;Py3/Xj0s/1w7Kv9cOyr/XDsq/108K/9ePSz/Xj0u/149Lv9cOyr/XT4s/14/Lf9ZOij/XD0r/1k8&#10;Kv9TNiT/Si0b/0QnFf9DKBP/QCYL/zgbAP9RLQv/uY5k//3To//er3v/yZpk/8iVXP/Kllz/ypZc&#10;/8mSWf+6g0r/sHg//7N7Qv+yekH/sXlA/7N7Qv+1fEX/snlC/692P/+ydz//sHU9/65xOP+7f0P/&#10;1Zpg/9yhZ/+/h07/qnE8/6p1Qf+qdkT/qnZE/6x4Rv+seEb/qnZE/6p2RP+seEj/qnZG/6p2Rv+q&#10;dkf/rXlK/695S/+sdkf/tX9Q/7iCU/+5hFL/xI9b/8uYY//HlF//uYdU/6x5Sv+kdEb/oXJG/6J1&#10;S/+fdEr/o3lR/594Uf+ac0z/nHRQ/5x0UP+bdE3/pHpS/6uBV/+2jWH/uI9h/7WPXv+8lmX/wJpp&#10;/8Gbav+8lmf/uZBk/7OKXv+vhFr/s4he/7OGXf+wg1z/r4Jb/6+CW/+qfVb/pXlU/6l9WP+wgl7/&#10;rX9b/61/W/+vf1v/rX1Z/658Wf+ufFv/rHpZ/6p3WP+qd1j/pndZ/6d4Wv+jdFb/onNX/59wVP+c&#10;bVH/nmxR/51rUP+faVH/nmhQ/55oUP+eaFD/oGpS/6FrUf+ea1D/o3BV/6FvVP+icFf/n21U/51r&#10;VP+calP/nmtW/59sV/+ZZlH/mmdS/55sVf+gblf/m2lS/5xqUf8AAQD/AAEA/wABAP8AAQD/AAEA&#10;/2FJJ/9eRyX/XEUl/1pFJv9YRSf/VkMl/1NCJv9UQyf/UUAk/1A/I/9SPiP/VEAl/1RAJf9VQSb/&#10;Uz8k/1M/JP9PPiL/Tz4i/1A/I/9SPiP/Uz8k/1VCJP9WQST/VD8i/1lCI/9bQiP/X0Yn/11EJf9e&#10;RCP/YEYl/19FJP9eRCP/XkQj/2BGJf9lSCj/ZEcn/2NGJv9lRif/ZUYn/2RFJv9lRif/Zkcq/2VG&#10;Kf9lRin/ZEUo/2NEJ/9iRSf/YkUn/19CJP9fQiT/XEEj/11CJP9cQSP/XEEj/1o/Iv9aPyL/Wj8k&#10;/1k+I/9ZPiP/Vjoi/1Q6If9SOB//UDYd/1A2Hf9PNx//TTQe/00zHP9MMx3/TDIb/0wzHf9MMx3/&#10;SzIe/0cxHP9HMRz/Qy0Y/0cxHP9FMB3/RC8c/0QvHP9CLx7/QS4d/0AvH/9ALx//PSwc/z0tHf8/&#10;Lx//OCsb/zksHP86LR3/PC8f/z4wI/89LyL/PS8i/0IyJf9ENCf/RjQo/007L/9QPjD/WEU3/2BK&#10;PP9rVEb/d1pI/39eS/+CX0v/iWNO/5FnT/+ZbVL/oXJW/6h5Xf+3hGX/vYhm/8GNaP/EkGj/zJhp&#10;/9Ofbf/cp3H/7bZ9/+m1ef/ksnP/5bRy/+e4dP/twXr/8cd///TOhf/93o7//eGO//7kkP/955H/&#10;/OaQ//rljP/75o3//OeK//7niv/54IP/9tl7//TTdv/z0HL/9NBy//XOcf/yx2v/8cNr//DBaf/w&#10;vmf/8r5o//G9Z//yvGb/9Lpm/+2wXf/jpFT/3ZtN/9WTR//VlU3/15RO/9GQTv/NjEz/zo5Q/9CP&#10;Vf/SkVf/zo1V/8yLU//Ih0//woBG/8KBSf/Dgkr/xYRO/8SDTf+7fEf/uXpF/717R//CgE7/xoJR&#10;/82KVf/Vj1v/z4lV/8B6Rv+1bzv/u3Y//8B9Rv/Egkj/xINL/8B/R/+5e0L/tHY9/7ByN/+7eTz/&#10;xoJF/8yGSv/Lg0j/x39E/8Z+RP/Ee0T/vHA+/69jMf+oXCr/qF8s/7NqN/+2bzv/unM//7dxPv+u&#10;bDz/qWc3/55gMf+RVCX/hEoa/4VLHf+JUSD/lFoq/51jM/+kajr/qW9B/6hwQf+lbD//p25B/6Zw&#10;RP+faD//klsy/45XLv+QWjT/j1ow/5BbMf+TXjT/k183/5FgN/+QYDj/i143/4RYMf99Uy3/elMs&#10;/3tTL/99Uy3/gFQv/4VXM/+KXDj/j187/41dOf+KWjb/jV89/4xePP+IXDn/iFw5/4heOP+IXjj/&#10;hVsz/4ZcNP+IXTP/hVow/4dcMv+IXTP/iF0z/4VaMP+FWC7/jl81/5prQf+gb0b/n25F/6V0S/+r&#10;fFD/qHlN/6V5TP+mek3/oHVK/5twRf+XbEL/kWY8/5JlPv+TZUH/kmRA/5JkQP+SZED/i105/4RX&#10;MP+BVTD/hlw2/4RZNv96VjT/e1c1/3xYNv+BWTX/flYy/39VL/+EWDP/i1wy/4tcMv+PXjP/lGQ2&#10;/6FuP/+hbj//nWo7/5pnOP+XZzf/lGQ2/5JiNP+MXS//i1wu/4xgMf+NYTL/hlor/4JWKf+FWSz/&#10;il0z/4teNP+JXDL/kmU7/5ZpP/+EWS//flIr/31RKv95Tyf/fVMr/35ULP99Uyv/fVMr/4JYMv+E&#10;WjT/f1gx/4NcNf+CXDf/dlQv/2VDIP9jQiH/Y0Ij/2dFKf9mRCn/WTkg/1ExGv9PLxj/Ty8a/08w&#10;G/9PMBv/UDEc/1I2IP9VOSP/WT0l/1Y6Iv9VOSH/Wj4m/1xAKP9ZPSX/UjYe/1A0HP9SNiD/WDkk&#10;/1s8J/9dPin/Xj8q/19BKf9fQSn/YUMr/2BCKv9fQyv/XkIq/19DK/9hRS3/YEQs/2FGK/9iRyz/&#10;YEYr/2BGK/9eRCn/XkQp/2NIK/9hRin/YUYp/2JHKv9lSi3/Zkst/2dMLv9pTjD/Zksu/2VMLv9l&#10;Si3/Ykcs/15DKP9bQCX/W0Al/10/Jf9gQij/ZUct/2RGLP9ZPiH/Vzwf/1k7H/9dPyP/cVI2/3JT&#10;Nv9wUTT/bE0w/2pLLv9nSCz/aEkt/2FCJv9YOB//VDQb/1Q0Hf9XNyD/VTUe/1IzHv9RMh3/UTUg&#10;/04yHf9HKhj/QygX/0MoF/9BJxj/QScY/0AmF/9AKRv/QCkb/z4oGv8+KBr/Piga/z0qG/89Khv/&#10;PSob/zkmF/83JBX/QCoc/0MtH/9IMSP/Ri8h/0kvIv9HLSD/SS8i/040J/9MMCL/SCwe/0ouIP9O&#10;MiT/Si4g/0svIf9MMCL/TjIk/00xI/9LLyH/TTEj/1A0Jv9LLyH/SCwe/0svIf9HKx3/SCsb/00w&#10;IP9QMyH/UzQi/1U2JP9ZOij/XD0r/1o7Kf9aOyn/XDsq/108K/9fPi3/XT4s/14/Lf9fQC7/XT4s&#10;/1s8Kv9dPiz/XD0r/1o5KP9bOin/WTgn/1o5KP9ePSz/Xz4v/18+L/9cPSv/XT4s/1w/Lf9XOij/&#10;Vzoo/1c6KP9UOSj/TDEg/0YrGv9DKBf/RCoR/zkeAP84FgD/h101///Yq//rw4//0aJs/86bYv/N&#10;mV//y5db/8WRVf+3gUX/tHxD/7qCSf+5fkb/tXpA/7R5Qf+0eUH/tntD/7N4QP+zeED/snc9/7V4&#10;P/+zdzv/xIlP/9SZX//CilH/q3I7/6t2QP+qdkT/q3dF/6x4Rv+teEb/qnVD/6l0Qv+rd0X/q3dH&#10;/6t3R/+qdkb/rnpK/613SP+rdUb/tH5P/7iDUf+7hlT/x5Je/82YZP/HlF//uYZR/6p4Rf+gcEL/&#10;nm9D/6BzSf+ec0n/n3VN/550Tv+YcEz/m3NP/5tzT/+bdE3/oHlQ/6N8Uf+th1r/s41e/7mTYv/A&#10;m2f/xqFt/8ijb//GoG//w5ps/7mQZP+xiFz/tYpg/7WKYP+yhl//sYVe/66EXv+oflj/pHpU/6N4&#10;Vf+pfVr/pnpX/6R4Vf+oelj/qnpW/6h3Vv+qeFf/p3VU/6VyU/+qdVb/qXZZ/6p3Wv+kdVf/pHVZ&#10;/59wVP+dblL/nmxR/55rUP+eaE7/nGZO/59nUP+galL/oWtR/6FrUf+ea1D/oW9U/6NxVv+jcVj/&#10;oW9W/51rVP+calP/nmxV/51rVP+ZZlH/m2lS/55sVf+ebFX/mmhR/5tpUP8AAQD/AAEA/wABAP8A&#10;AQD/AAEA/2BIJv9eRyX/W0Qk/1hDJP9ZRij/VkMl/1RAJf9VQSb/VEAl/1M/JP9TPyT/Uz8k/1I+&#10;I/9UQCX/VEAl/1I+I/9RPSL/Uz8k/1M/JP9TPyT/VUEm/1pFKP9YQyb/WkMk/15FJ/9eRSf/YEco&#10;/19GJ/9eQyX/X0Uk/2FHJv9hRyb/YUcm/2ZJKf9lSCb/ZUgm/2dJJ/9oSij/Z0kn/2ZIJv9lRyX/&#10;ZUYn/2ZHKP9mRyj/Z0gp/2RFJv9iQyT/YEMj/2RHJ/9dQyL/W0Ai/1xBI/9dQiT/XEEj/1tAI/9b&#10;QCP/Wjwi/1c8If9WOyD/VTkh/1M5IP9SOB//UDgg/083H/9ONR//TDMd/00zHP9NNB7/TTMc/0wz&#10;Hf9KMRv/SjEd/0gyHf9IMh3/SDId/0cwHv9FLhz/Qywa/0ItGv9CLx7/QS4f/z8uHv8+LR3/Pi0d&#10;/zwsHf88LB3/OSwc/zksHP86LB//Oiwf/zstIP85Kx7/PSwi/0EwJv9HNSn/TDou/1M/NP9cRjn/&#10;Zk9B/3FXSv97Xk7/iGNQ/4pkT/+QZk7/m29W/6N0Wv+ldlr/qHVY/696W/+9h2P/w45k/8WQZP/L&#10;lWb/1qFt/9yncf/nsHj/8L5///PDgf/xxIP/78SA//DIgv/40on/+tmM//vcjP/95JD//OaQ//3p&#10;k//+6pT/+OSN//jlif/55or/+ueI//zoif/86In/+eWE//vkhP/54YH/+96A//3egf/40XT/8MRr&#10;/+/Baf/zxGz/98Vu//TAav/wumT/8LZi/++yYf/nqFj/4J5Q/9WVS//XlE3/15dQ/9KRT//Li03/&#10;yolP/8uKUv/KiVH/x4ZO/8WETv/EgUr/wn9I/8OASf/Cf0j/xIFK/8SCTv/Afkr/wX9L/8OBTf/F&#10;gk3/xIBP/8mFVP/QjFv/y4dW/7t4Q/+4cj7/w31J/8SBTP/Gg0z/w4JM/8B/Sf+6e0X/tnU9/7Ny&#10;Ov++eT7/x4FF/8uDSP/Ohkv/0YZM/86DSv/FekP/r2Mx/6hcKv+uZTL/uG49/7tzQf+6dEH/uHI/&#10;/7NvPv+laDn/mF4u/4pSI/+ETiD/g08g/4ZSI/+MWCn/mGI0/5pkNv+faTv/o20//6NtP/+ibD7/&#10;nWc5/5dhNf+TXTH/kVox/5FaMf+TXDP/l2A3/5hhOP+XYTX/lmE1/5VhOf+UYDj/jV01/4lcNf+B&#10;VTD/f1Uv/4JYMv+CVjH/g1cy/4ZYNP+IWjb/i105/4tdOf+PXj3/j2E//41fPf+JWzn/h1s4/4VZ&#10;Nv+DVzT/glgy/4RYM/+IWjb/iV04/4lbN/+GWDT/hVk0/4VZMv+HWjP/jWA3/5lpQf+ickr/p3hO&#10;/7GCWP+tflT/pnlP/55xR/+YbUL/lGk+/5VqP/+VakD/j2Q6/5FlPv+PYz7/jV87/4pcOP+JWzf/&#10;iVs3/4tdOf+KXDr/iFo4/4VYN/9+VjP/d1Et/3VPK/94Ui7/flYz/4BVMv+BVzH/gVQr/4VYLv+K&#10;WzH/ilsv/5BhNf+ZaD3/mGc8/5dmO/+WZzv/k2Q4/4tfMv+IXC//iV0w/4xgM/+MYDP/iFwv/4ZZ&#10;L/+EVy3/hFUr/4JTKf99UCb/gFMp/4RXLv+FWC//gVYs/35SK/97USn/fVMr/4FXL/+DWTH/g1kx&#10;/4JYMv+BVzH/elMs/3dPK/91Tyv/aUck/2ZEIf9oRSX/aUYo/2dFKf9hPyT/VjQb/04uF/9PLxj/&#10;UzQf/1M3If9TNyH/Uzch/1A0Hv9TNyH/VDgg/1c7I/9bPyf/XkIq/15CKv9bPyf/XkIq/15AKP9Y&#10;OST/Wzwn/19BKf9hQyv/YUEq/2JELP9kRC3/ZEQt/2REK/9lRSz/Y0Ur/2NFK/9iRCr/YUMp/2JE&#10;Kv9iRyz/ZEks/2RJLP9iRyr/Ykcq/2NIK/9jSCv/ZEks/2ZLLv9oSi7/Z0kt/2VHK/9kSSv/ZEkr&#10;/2dJLf9oSi7/Ykcq/11CJf9dQiX/YUYp/2BCJv9eQyb/XkMm/1tAI/9YOx3/Wj0f/2ZHKP90VTb/&#10;f149/4VkQ/+CYUD/d1Y1/3JRMv9wTzD/aksu/2JDJ/9aOx//WTkg/1o6If9bOyT/Vzcg/1M0H/9S&#10;Mx7/UTIe/00xHP9JLRj/SC0c/0wxIP9JLh3/RCob/0MpGv9BJxj/QCkb/0ApG/8+KBr/Piga/z4o&#10;Gv89Khv/PSob/zwpG/84JRf/PSca/z8pHP8/KRv/Qywe/0QtH/9HLSD/SC4h/0kvIv9KLiD/Rysf&#10;/0gsIP9KLiL/SS0h/0ouIP9KLiD/TDAi/00xI/9LLyH/Rysd/0ImGP9FKRv/SCwe/0gsHv9HKx3/&#10;SSwc/0suHv9SNSP/WTwq/1Y3Jf9VNiT/WToo/1Y3Jf9YOSf/Wzop/149LP9ePSz/Xj0s/108K/9e&#10;PSr/XDso/1s6J/9dPCn/XTwr/1w7Kv9dPCv/Wzop/108K/9ePSz/XD0r/10+LP9ZOSr/Vjkp/1o9&#10;K/9XOij/Uzgn/1I2KP9TNyn/TDAi/0kvIP9HLR7/Qy4Z/z0sEv8vGgD/PCIA/8+qgP//2Kf/6r+K&#10;/9Wob//ToWT/yphb/8aSVv/DjU//toBE/7Z+Q/+6f0X/uH1D/7h9Q/+0eT//s3hA/7h9Rf+3fET/&#10;uX5G/7uARv+6gkf/vIRL/8SMU/+5gEn/qnU//614RP+teEb/q3ZE/6p0Rf+qdUP/qnVD/6t2RP+r&#10;dkT/q3ZE/6x4Rv+rd0X/q3dF/6t3Rf+rd0X/rntG/7J/Sv+7hlD/zJdh/86ZY//Hklz/t4RP/6x4&#10;Rv+mc0T/onJE/6N0SP+fckn/nnJL/59zTv+cckz/n3VP/550Tv+feE//qYJX/6+JXP+yjl7/s49d&#10;/7qWZP+6lmL/vZhk/8Kdaf/Lo3D/yqJx/8CYZ/+1jF7/rYRY/7CHW/+vhVv/rYZb/7CGXv+ogVr/&#10;pnxW/6l/Wf+qf1z/p3xZ/6d7WP+pe1n/qXtZ/6l4V/+mdVT/p3VU/6h1Vv+qdVb/qXNX/6hyVv+m&#10;c1b/pHJX/6BuU/+fbVL/oW5T/55rUP+eaE7/m2VL/55oTv+galD/oGpQ/55oTv+ea1D/pHFW/6h1&#10;Wv+ndVz/o3FY/55sU/+aaE//mWdQ/5lnUP+YaFH/m2tU/5pqU/+XZ1D/lmZP/5VlTv8AAQD/AAEA&#10;/wABAP8AAQD/AAEA/19HJf9eRyX/XEUl/1lEJf9YRSf/VkMl/1RAJf9UQCX/VEAl/1VBJv9UQCX/&#10;Uj4j/1E9Iv9TPyT/Uz8k/1M/JP9TPyT/VUEm/1VBJv9XQif/WEMm/1tGKf9ZRCf/W0Ql/19GKP9g&#10;Ryj/YEco/19HJf9fRST/YEYl/2RKKf9jSSb/Zkkn/2ZJJ/9mSSf/Z0kn/2dJJ/9oSij/aEom/2dJ&#10;Jf9pSCf/Z0Yl/2ZIJv9nSSf/aEoo/2VHJf9iQyT/YEMj/2NGJv9dQyL/XEEj/1xBI/9cQSP/XEEj&#10;/1o/Iv9aPyL/WTsh/1k7If9VOSH/VTkh/1I4H/9RNx7/Ujgf/1A4IP9NNB7/SzIc/00zHP9PNR7/&#10;TTMc/0syHP9JMBr/SDId/0gyHf9IMh3/SDEf/0cwHv9FLhz/Qywa/z8sG/9BLh//QTAg/z8uHv89&#10;LBz/PCwd/z4uH/8+Lh//Oy4e/zsuHv87LSD/Py8i/z8vIv8/LyL/QjEn/0c1Kf9POzD/VkI3/15I&#10;O/9lTkD/cVdK/3xfT/+HZlX/kWtW/5VqV/+Za1P/oXFa/6h5Xf+ue17/r3pb/7R/X/+/imD/xZBk&#10;/8mTZP/Qm2n/3qlz/+Wudv/rtHv/8sKC//THhv/3zIj/9tCJ//fTif/62I7//t6R//zhkP/75ZD/&#10;/OiS//3pkv/755D/+OWJ//fkhv/35Ib/+eaH//3qi//97Y7//uuM//3qi//76In//OWH//zjhv/5&#10;1Xf/88pw//DEa//zxGz/9sRt//C8Zv/stmD/67Fd/+6xXv/pqlr/4qBS/9iWSv/XlE3/05NM/86N&#10;S//JiUv/x4ZM/8eGTv/Hhk7/w4JM/8OASf/DgEn/xYJL/8aDTv/Gg0z/xYJN/8WDT//Egk7/xIJO&#10;/8aEUP/HhE//xoNO/8uIU//TkFv/zYpV/757Rv+5dkH/w4BL/8aDTv/Egk7/vn1H/7h3Qf+1dkD/&#10;tXQ+/7V0PP/CfUL/yIJH/8yESf/Ph0z/zoZL/8d8Q/+9cjv/rmUw/69mMf+5cD3/vndD/7lzP/+3&#10;cT7/s28+/69tO/+dYzP/kFgp/4VPIf+CTh//hlEl/4tWKv+RXDD/l2Ez/5tlN/+faTv/oGo8/55o&#10;Ov+dZzn/l2Ez/5NdMf+UXjL/lF00/5RdNP+WYDT/mWM3/5hiNv+XYTX/mWM1/5hjN/+XYzv/k2I5&#10;/5FhOf+IWzT/hFgz/4VZNP+FWTT/g1cy/4ZYNP+HWTX/i105/41fO/+PYT//kGJA/41fPf+HWzj/&#10;hFg1/4NXNP+DVzT/g1c0/4NXMv+IWjb/iV04/4haNv+EVjL/hVky/4dbNP+KXTb/jF82/5JiOv+a&#10;akL/onNJ/6d6UP+idUv/mWxC/49kOf+JXjP/i2A1/41iN/+MYjj/jGE3/4xgOf+LXzr/iV04/4lb&#10;N/+JWzn/jV89/5BiQP+OYD7/iVs5/4dZOP+AWDX/fFQx/3xUMf96VDD/f1c0/31SL/9/VS//il02&#10;/49iOf+SZTv/k2Q6/5NkOv+TZDr/kWI2/5BhNf+WZzv/l2g8/49iOP+LXjT/il0z/4teNP+LXjT/&#10;iVwy/4hbMf+IWS//hlct/4NUKv+CUir/g1Qq/39SKf+EVy7/hFkv/4NXMP9/VS3/flQs/4FXL/+D&#10;WTP/glgy/4FXMf96Tyz/c0sn/29JJf9sSCb/ZkQh/2dEJP9sSSv/akcp/2NBJf9dOyD/UTEY/0ws&#10;Ff9QMBn/WDkk/1c7Jf9UOCL/VDgi/08zHf9RNR3/Uzcf/1g8JP9cQCj/XEAo/1xAKP9bPyf/ZUkx&#10;/2VHL/9eQCj/Wz0l/2BCKv9jQyz/YkIr/2RELf9kRC3/Y0Ms/2REK/9lRSz/ZUUs/2REK/9iRCr/&#10;YUMn/2JEKP9kRir/ZUot/2RJLP9jSCv/Ykcq/2NIK/9kSSz/Z0kt/2hLLf9pSy//Zkgs/2NFKf9k&#10;Ryn/Zkkr/2dKLP9oSy3/Zkgs/2JEKP9jRSn/ZEYq/2FDJ/9gQib/XkEj/1w/If9WORn/YEIg/3ZV&#10;NP+EY0L/hmRB/4VjQP+BXzz/d1Y1/3JRMP9uTS7/aEks/14/Iv9bPCD/Xj8j/2JCKf9fPyj/WDgh&#10;/1I0HP9SMx7/UDQe/1A0H/9NMRz/TDEg/080I/9MMSD/Rioc/0MpGv9BJxj/Pyga/0ApG/8+KBr/&#10;Piga/z0nGf89Khv/Pisd/z4rHf87KBr/PCYZ/z0nGv88Jhn/QCkb/0IrHf9FKx7/RSse/0UrHv9K&#10;LiD/Si4i/0ouIv9JLSH/SS0h/0ouIP9JLSH/Sy8h/0svIf9KLiD/Rysd/0AkFv9DJxn/RCod/0Ur&#10;Hv9HLSD/Si0d/0suHv9UNyX/XkEv/1k8Kv9XOCT/WDkn/1Q1I/9VNiT/Wjsp/1o7Kf9bOin/XTwr&#10;/149LP9dPCv/Wzon/1w7KP9dPCn/XDsq/1w7Kv9gPy7/Xj0s/108K/9cPSv/Wzwq/1s8Kv9YOSf/&#10;VTgo/1k8Kv9XOij/VDko/1I2KP9RNSf/TTEj/00zJP9MMiP/RC8c/z8tFf8zIAL/KQ8A/6SCXP/9&#10;16j/8dCb/9iudP/To2X/0qBh/9WjZP/ToGH/tYJD/7aAQv+8hEf/uYFG/7l+RP+1ekD/tHk//7h9&#10;Rf+1fUT/t39G/7mBSP/BiVD/voVO/72ETf+zekX/q3ZC/614RP+teEb/qnZG/6l1Rf+pdUP/qnVD&#10;/6t2RP+rdkT/qnVD/614Rv+qd0L/qXZB/6p3Qv+reUT/rHtD/7F+R/+5hk//0Zpi/9KbY//JkFn/&#10;uINN/614RP+odEL/pnNG/6RzSP+dcEf/nXBJ/51xSv+fc07/onZR/6B2Tv+le1P/rohb/7SOX/+0&#10;jl3/so5c/7uXY/+6lmL/t5Nf/7mUYP/Dm2j/zKRx/8WdbP+3j17/r4ZY/7CHW/+rhVj/qoNY/6yF&#10;XP+ogVj/q4FZ/66EXv+sglz/qX1a/6h8Wf+ofFn/qXtZ/6d5V/+peFf/qXZX/6l2V/+qdVb/qHJW&#10;/6dxVf+jcVb/oW9U/6BuU/+gblP/oG5T/59sUf+dZ03/m2VL/55oTv+eaE7/nWdN/5toTf+ea1D/&#10;p3RZ/6l3XP+mdFn/o3FY/51rUv+baVD/mWdQ/5hmT/+baVL/mWlS/5dnUP+UZE3/lGRN/5NjTP8A&#10;AQD/AAEA/wABAP8AAQD/AAEA/15HJf9eRyX/XEco/1pFJv9VQiT/V0Mo/1RAJf9UQCX/VEAl/1dD&#10;KP9VQSb/Uj4j/1E9Iv9TPyT/Uz8k/1RAJf9UQCX/WEMo/1hDKP9XQif/WEMm/1tGKf9cRSb/W0Ql&#10;/19GKP9hSCn/YEgm/2BGJf9gRiX/YUck/2NJJv9kSif/aEsp/2dKKP9nSyb/aEom/2dJJf9oSib/&#10;aEom/2pJJv9qSSb/aEcm/2lIJ/9oSij/aEoo/2hKKP9kRiT/YUQk/2FEJP9fRST/XkQj/1tAIv9b&#10;QCL/XUIk/1o/Iv9bPSH/Wjwi/1g6IP9VOSH/VTkh/1Q4IP9QNh3/UTce/083H/9MMx3/TTQe/000&#10;Hv9NMxz/TDMd/0oxG/9JMBz/SDId/0gxH/9HMB7/RzAe/0cwHv9ELRv/Qy4d/z8sG/9ALx//QTAg&#10;/0AvH/87Kxv/Pi4f/0AwIf8/LyD/QDAh/0AwI/9AMCP/QDAj/0MzJv9FMyf/Szkt/089Mf9aRDf/&#10;YUs+/2ZPQf9wVkn/fWBO/4dmVf+Qa1j/mG1a/55wWf+fcVn/onNX/6x5XP+xfl//t4Jg/7yIY//D&#10;jmL/yJRk/9Cbaf/VoGz/4qtz/+ewd//rt3v/9MSC//XKhv/2z4r/+9aP//zckf/835H//+WU//vl&#10;kP/755H/++qS//3slP/56I7/9eSI//Pihv/14oP/9+eI//3skP/+8ZP//e6R//7tkf/87Y7//OmK&#10;//vkhv/51nr/99Bz//bLb//yxWr/9MJr/+66ZP/ps13/6KxW/+6wXf/oqVn/351P/9eVSf/Skkr/&#10;zo5H/8qJR//JiE7/yIdN/8aFTf/Hhk7/w4BJ/8F+R//EgUr/yodQ/86LVv/Kh1D/xYNP/8aEUP/G&#10;hFD/xoRQ/8mGUf/HhE//yIVQ/8+MV//Vkl3/y4hR/757RP+6d0D/xYJN/8aEUP/Egk7/t3hD/61u&#10;Of+rbDf/sXA6/7h1Pv/Gf0f/yoJI/82FS//MhEn/yoJI/793Pf+yajD/tGs0/7xzPv/AeUP/v3hE&#10;/7ZwPP+ybzr/rmw6/6ZnNP+SWin/iFIj/4RQIf+DUCX/iVYr/45bMP+RXDD/lF4w/5ljNf+dZzn/&#10;m2U3/5hiNP+XYTP/lV8x/5VfM/+YXzT/mmE2/5phNv+dZDn/nWQ3/5ljNf+aZDb/nWc5/5tnOP+e&#10;aT3/nGhA/5hnP/+SYjz/iVs3/4dZNf+IXDf/h1k1/4ZYNP+GWDT/jmA8/45gPP+PYT3/jmA+/4tf&#10;PP+HWzj/gVUy/4JWM/+DVzT/gVUy/4JWMf+GWjX/hlo1/4NXMv+DVzD/hFgx/4ldNv+MXzj/i141&#10;/4hbMv+LXjT/k2Y8/5dqQP+PYjj/iF0y/4RZLv+AVyv/hl0x/4ZcMv+GXDL/h101/4ddNf+JXTb/&#10;jGA7/49hPf+RY0H/lWRD/5NiQf+PXj3/i1o5/4dZOP+FWDf/hFc2/4VYN/+AWDX/g1g1/4FWM/+F&#10;WTT/l2pD/5tuRf+dcEf/nG9G/5VoP/+PYjj/jF81/4hbMf+PYjj/lmc9/5NmPP+PYjj/jF81/4lc&#10;Mv+HXDH/iVwy/4daMf+IWS//hlYu/4RULP+EVCz/hlYu/4RULP+EVy7/hlsx/4hcNf+GXDT/flQs&#10;/39VL/+BVzH/gVYz/3xRLv90TCn/b0kl/2pEIP9nQyH/Z0Mj/2lGJv9uSy3/ZkQo/107H/9ZNx7/&#10;UjIZ/08vGP9VNR7/XkAo/1o8JP9TNx//UjYe/04yGv9RNR3/VDgg/1s/J/9cQCj/Wj4m/1k9Jf9a&#10;Pib/ZEgw/2NFLf9eQCj/Wz0l/15AKP9jQyz/Y0Ms/2NDKv9jQyr/YkIp/2REK/9lRSz/ZkYt/2ZG&#10;Lf9lRyv/YkQo/2NFKf9jRSn/Y0gq/2RJK/9kSSv/Zkkr/2ZJK/9mSSv/aEst/2dKLP9oSi7/Zkkr&#10;/2NGKP9jRij/Zkkr/2hJLP9oSy3/aEst/2VGKf9mSSv/Zkkr/19CJP9dQCL/X0Ik/14/IP9bPRv/&#10;bUwp/4NhPv+ObEn/iGZB/4NhPP9/XTr/e1o3/3ZVNP9yUTD/Z0gp/10+If9bPCD/YEEl/2VFLP9g&#10;QCf/Vzcg/1AyGv9PMBv/UTUf/1I2If9OMh3/TC8d/0wxIP9JLh3/Rysd/0QoGv9BJxj/QigZ/0Ap&#10;G/8+KBr/Piga/z0nGf9AKhz/Qiwf/0AtH/8+Kx3/PSca/z0nGv87JRj/Pycb/0EqHP9FKx7/RCod&#10;/0csIf9JLyL/Si4i/0ouIv9ILCD/Si4i/0ktIf9GKyD/SS0f/0ktH/9JLR//SCwe/0MnGf9CKBv/&#10;Qigb/0MpHP9FKx7/RSse/0suHv9TNiT/Y0Y0/2BEL/9dPir/Wjsn/1U2JP9VNiT/WToo/1U2JP9X&#10;NiX/XDsq/108K/9ePSz/XDsq/1w7Kv9ePSz/XTwr/1w7Kv9iQTD/YUAv/108K/9bPCr/Wjsp/1s8&#10;Kv9ZOij/Vzoo/1c6KP9WOSf/VDgq/1A0Jv9QNCb/TjQl/1A2J/9PNSb/RC8c/0QyHP86KQ3/KBMA&#10;/3peN//qxZj/+teh/+C2fP/Wpmb/3a1t/+y7ef/runj/t4RD/7aDQv+/iUv/voZJ/7qCR/+4gEX/&#10;tn5D/7V9Qv+3f0b/t39G/7h/SP/EjVX/wItV/7iDTf+ueUX/rHdD/614Rv+seEb/q3dF/6p2RP+q&#10;dkT/rHhG/6x3Rf+rdkT/qnVD/6x3Rf+qd0L/qHZB/6p4Q/+rekL/qnlB/698Q/+4hEv/0Jlg/9ef&#10;Zv/KkVr/uoFM/6t2Qv+odEL/qHRF/6Z1Sv+ebkb/m25H/59yS/+gck7/o3dQ/6N3UP+le1H/r4Za&#10;/7GLXP+yjFv/tZFd/8Keav/BnWn/uJRg/7OPW/+7k1//x59s/8efbP+9lWL/s4ta/6+JWP+qhFX/&#10;qYNW/6qDWP+pgln/sYdf/7GHYf+tg13/q39c/6l9Wv+ne1j/qHpY/6h6WP+se1r/q3hZ/6p3WP+t&#10;eFn/qHJW/6dxVf+jcFP/oW9U/6NxVv+jcVb/oG5T/6FuU/+baE3/nGlO/5xpTv+baE3/m2hN/5xp&#10;Tv+fbFH/qXdc/6t5Xv+ndVr/oW9U/59tVP+da1L/mmhP/5lnTv+baVL/l2dQ/5VlT/+TY03/lGRO&#10;/5VlT/8AAQD/AAEA/wABAP8AAQD/AAEA/15HJf9fSCj/XEco/1pFJv9YQyb/VkMl/1VCJP9WQST/&#10;Uz8k/1VCJP9UQSP/UT4g/1E+IP9UQSP/VUIk/1VAJf9WQSb/WEMo/1pFKP9YQyb/WUQn/11GJ/9e&#10;Ryj/Xkco/19IKP9hSCn/YUkn/2RKKf9jSSb/ZEon/2RKJ/9jSST/aEwn/2dLJv9oSib/aUsn/2pM&#10;KP9pSyf/aEom/2hKJv9qSSb/Z0kl/2hKJv9oSij/Z0kn/2lLKf9mSCb/ZEYk/2BDIf9gRiX/X0Uk&#10;/1tAIv9cQSP/XEEj/1o/Iv9aPyL/Vzwh/1U6H/9VOSH/Vjoi/1M5IP9QNh3/UDYd/042Hv9ONh7/&#10;TzYg/041H/9NNB7/SzIc/0oxG/9KMR3/RzEc/0cwHv9FLhz/RzAe/0UwH/9CLRz/QS4d/0AtHv9A&#10;Lx//Py4e/zwsHf88LB3/Py8g/0AwIf8+Lh//Pi4h/z4uIf8/LyL/QDAj/0UzJ/9GNCj/Szkt/1E9&#10;Mv9fRzv/alBD/3FURP95Wkj/iWhV/5BrWP+Xblr/n3FZ/6R0Xf+md13/qnda/7B9Xv+5hGT/vopl&#10;/8OPZ//Hk2P/0Zxq/9Sfa//ZpG7/46x0/+Ovc//ntXb/8MN///PLhf/20In/+deN//zfkf/94pH/&#10;/+iY//znlP/45pD/+uqS//ztkv/665D/9+aK//Tkhf/05IX/+emK//vsjf/97o///e2O//zsjf/8&#10;6oj/++eG//nhgf/203f/8stu//XKbv/0x2z/8sBn/+y5YP/krlb/46dR/+utWv/pqFb/25lL/9SS&#10;Rv/Ojkb/zIxF/8uKSP/LiUz/yYhO/8aFTf/HhUv/xYNJ/8eETf/NiFH/zotU/9GOV//Jhk//x4RP&#10;/8WDT//HhE//yIVQ/8iFUP/Fgk3/yYZR/8+NWf/PjVn/w4JM/7t6RP+5eEL/xYRO/8eGUP/Egk7/&#10;uXpF/6lqNf+oZjL/r205/7l2Qf/Gf0n/yYBJ/8h/SP/GfkT/xHxC/711O/+0bDL/uXI6/753P//A&#10;e0T/vXdD/7BtOP+raTf/pWYz/5peLP+FTyD/g08g/4NQI/+GUyj/i1gt/5BdMv+RXDD/kFos/5Jc&#10;Lv+UXjD/k10v/5JcLv+WXTD/ll0w/5deMf+ZYDP/m2I3/5xjOP+fZjn/nmU4/55lOP+dZzj/n2k6&#10;/6BqPP+gaz//nmtA/5ZlPP+SYTn/i1s1/4dZNf+JWzf/iFo2/4dZNf+IWjb/jmA8/41fO/+KXDj/&#10;h1s2/4hcN/+HWzj/glYz/4JWM/+DVzT/gVUy/4FVMP+GWjP/glYv/39TLP9/Uyz/glYv/4ZaM/+H&#10;XDL/iVwz/4ZZL/+IWzH/i141/4hbMv+FWjD/hlsx/4VaMP+GWzH/il81/4dcMv+CWC7/g1kx/4db&#10;NP+MYDv/kWM//5FjP/+RY0H/kmI+/49ePf+MWzr/iVg3/4lYN/+IWjj/hlg2/4RWNP+BVTL/h1s4&#10;/4tfOv+PYz7/lmlC/5ptRv+cb0j/oHNM/5hrRP+TZj//i184/4FVLv+FWDH/jF82/49iOf+TZj3/&#10;i141/4VaMP+EWS//h1ox/4VYL/+FWC//hlYu/4VVLf+EVy7/hVgv/4FUK/9/VCr/gVYs/4ZaM/+F&#10;WzP/fVMt/31TLf9+VC7/gFUy/3hQLf91TSr/c00p/25IJP9pRSX/aUUl/2xJK/9oRyj/YT8j/1c1&#10;Gv9TMxr/VDQb/1Y2H/9YOiL/XkAo/1Y6Iv9SNh7/UTUd/1A0HP9SNh7/Vjoi/1s/J/9bPyf/WDwk&#10;/1c7I/9XOyP/XkIq/1xAKP9dPyf/XkAo/19BKf9jQyz/Y0Mq/2NDKv9kRCv/ZEQr/2VFLP9mRi3/&#10;Z0gs/2hIL/9pSi7/Z0kt/2ZILP9kRir/ZEcp/2VIKv9mSSv/Z0os/2ZJK/9nSiz/aEst/2dILP9n&#10;SS3/ZUgq/2NGKP9kRyn/aEks/2hJLP9pSi3/aUot/2ZHKv9nSCv/Zkcq/19AIf9fQCH/YkMk/2NC&#10;If9pRyT/eFYx/4VjPv+NZ0P/iGI+/4ReOv9+XDf/fVw5/3pZNv9yUTD/ZUYn/14/Iv9gQSX/Y0Qo&#10;/2REK/9bOyT/UzMc/08xGf9OLxr/UjYg/1M3If9OMh3/SSwa/0gtHP9KLRv/RSoZ/0QoGv9DJxn/&#10;RCga/0ApG/9AKRv/Pykb/z8pG/9AKhz/Qiwf/0IsH/9AKh3/Pigb/z4oG/88Jhn/PiYa/z8nG/9A&#10;KBz/QCgc/0MoHf9GKyD/Risg/0csIf9FKh//Risg/0YrIP9DKB3/Ry0g/0guIf9HLSD/Ry0g/0gu&#10;If9EKh3/Qykc/0IoG/8/JRj/QCYZ/0UpG/9PNCP/ZEc1/2NHMv9fQy7/XUEs/1s8KP9aOyn/WDkn&#10;/1M0Iv9WNST/WTgn/1o5KP9cOyr/XTwr/108K/9ePSz/XT4s/108K/9ePSz/Xj0s/1s8Kv9bPCr/&#10;Wjsp/1c6KP9ZPCr/Wj0r/1o9K/9ZPCr/Uzcp/04yJP9QNCb/UDQm/043Kf9PNSb/Ri8d/0cyH/9B&#10;MBb/Mh8A/1A2G/+6mXD/8syb/+C3gf/TpWf/5LRy//zMiv/9zYv/uolH/7OCQP+7iEf/wIpM/76G&#10;S/+9hUr/vIRJ/7V9Qv+3f0b/tH1F/7iBSf/GkVv/yZRe/7yHU/+ueUX/qnZE/615R/+uekj/rHhG&#10;/6p2RP+qdkT/rHhG/6t3Rf+rd0X/q3dF/6t3Rf+qdkT/qnhF/6t5RP+reUT/qXhA/657Qv+1gUf/&#10;z5ld/9egZ//RmWD/uoFM/6pyP/+qdUP/q3dI/6p3TP+icUn/nm5G/6FxS/+gc0z/pHdQ/6R4Uf+l&#10;elD/o3pO/6mDUv+wi1f/wZ1p/82qdP/IpW//vJlj/7WSXP+5lF//wJtm/8efa//EnGj/to5b/62I&#10;VP+oglH/rYda/6yGWf+uhFr/s4lh/6+FXf+yhmH/soZh/6t/XP+melf/p3lY/6h6Wf+se1v/qnlZ&#10;/6t4Wf+reFn/qHVY/6ZzVv+lclX/om9S/6VzWP+lc1j/oG5T/59tUv+baE3/nGlO/5toTf+baE3/&#10;m2lO/5tpTv+ebFH/p3Va/6p4Xf+mdFn/oW9U/6VzWP+ebFP/nGpR/5poT/+aaFH/l2RP/5RkTv+U&#10;ZE7/lGRO/5RmT/8AAQD/AAEA/wABAP8AAQD/AAEA/1xHKP9cRyj/XEcq/1tIKv9aRyn/VkMl/1Q/&#10;Iv9TPiH/VD8i/1hBIv9YQSL/VT4f/1U+H/9XQiX/W0Ql/1ZBJP9WQST/WEMm/1pFKP9cRyz/W0Yp&#10;/1pFKP9dSCv/Xkkq/2BJJ/9fSCb/Y0km/2RKJf9oTin/aE4p/2hLKf9oTCf/aU0o/2lLJ/9qTCj/&#10;bE4q/2xOKv9rTSn/a00p/2tNKf9qSSb/a0on/2xLKP9rSif/aUsn/2lLKf9pSyf/aEoo/2RGJP9j&#10;Rib/XkQj/1xCIf9aPyH/Vz4g/1g/If9ZPyT/Vzwh/1M5Hv9RNx7/Ujgf/1E3Hv9RNx7/UTce/042&#10;Hv9PNiD/TTcg/0w2H/9LNR7/TDYf/0o0H/9JMx7/SDEf/0cwHv9CLx7/RTAf/0AtHP8/LB3/QC0e&#10;/z8sHf89Kx3/PSsd/zoqG/87Kxz/QTEk/0AwIf8+LiH/Py8i/0IwJP9BLyP/RDIm/007L/9SPzH/&#10;V0E0/2BIPP9sUEL/dVVG/39bS/+JZFH/lWpX/55xWv+kdl7/qnhf/616X/+yf2T/uINk/7uGZv++&#10;imX/w49n/82abf/UoWz/3Kly/+Kudf/fq3H/4a1x/+GvcP/ks3D/8cd///bQh//31on/99iI//ne&#10;jf/5447/+uWS//3rlf/975b/+e6S//3zlP/985T/9+qK//Tmhf/y5IP/9uiH//jqif/77Yz//vCP&#10;//vujv/97Y3//OqI//jeff/ryGr/7MVm//PIav/0x2r/7r9j/+e0Wf/lrlP/5qpS/+aoU//ioU//&#10;25lL/9KQRP/MjET/zYxI/8yNSv/Ni0//0Y9V/9COVP/KiE7/zYhP/8+KUf/Qi1L/25Zb/9SSWP/I&#10;hkz/yIdP/8iFTv/Fgk3/wn9K/798R/+5dUT/w4BL/8eFUf/HhVH/vH1H/7R1P/+1dz7/xoVP/8mI&#10;Uv/EhU//vXtH/6hmMv+oZjL/uHVA/8J8Sf/GfUr/yYBL/8d8Rf/BeT//wXk//752O/+7dTn/vHc8&#10;/7x3Pv+7eT//s3A5/6poNv+jZDH/mV8t/41VJP+ATR7/g1Ml/4dWK/+KWS7/jFku/4xYMP+PWjD/&#10;j1ou/5FbL/+SXDD/lFsu/5RbLv+VWy3/l10v/5lfMf+bYDT/m2A0/51kN/+fZjn/n2Y5/59nOP+g&#10;aDn/oGo7/6BqO/+eajr/n2s8/5ZjOP+TXzf/kF83/45cN/+JVzL/i1k2/41bOP+PXTj/jl46/4xc&#10;OP+GVjD/glQw/4VXM/+JWzf/hlg0/4BSLv9/Uy7/gFQv/4BUL/+BVS7/fFIo/31TKf99Uyn/f1Ur&#10;/4FXLf+FWjD/iVwy/4xfNf+NYDb/jF81/4daMf+HWjH/il00/4teNf+IWzL/h1ox/4ZZMP+EWDH/&#10;hFgx/4hcNf+PYzz/l2lF/5FjP/+LXTn/jFw4/4pYNf+MWjf/jlk3/45ZN/+RXDr/kl07/41bOP+K&#10;Wjb/kGA8/5ZmQv+UZkL/kWM//5ZoRP+Za0f/m21J/5psSP+TZ0L/il45/31RLP94Sib/flAs/4ZY&#10;NP+NXzv/iFo2/4BUL/+BVTD/hVk0/4RYM/+DVzL/g1Ux/4NVMf+FWDH/g1Yv/4BTLP9+Uiv/gFUr&#10;/4JWL/+AVi7/fFIq/3xSKv+BVzH/glc0/3lTL/93US3/eFEw/3FNLf9sSCj/a0go/29MLv9kQib/&#10;WToe/1IzF/9SMhn/VDYc/1k7I/9dPyf/XkAo/1U3H/9QNBz/UDQc/1c5If9aPCT/YUMr/2JELP9g&#10;Qir/WT0l/1Q4IP9SNh7/WDwm/1k9J/9cQCr/YEIq/2JELP9hQyv/Y0Mq/2REK/9oSC//aEgv/2ZG&#10;Lf9mRi3/aEgv/2hJLf9rTDD/a0wv/2pLLv9oSSz/aEkq/2hJKv9oSSr/a0wv/25PMv9rTC//aUot&#10;/2hJLP9nSCv/ZUYp/2RFKP9lRin/aEks/2hJKv9oSSr/aEkq/2ZFJv9kQyT/ZUQj/2dEJP9pRib/&#10;bUso/3JQLf+AWjb/iGI9/4pkP/+GYDz/hmA8/4NdOf9+XDf/dlUy/21PLf9mRyj/Xj8g/2BBJP9k&#10;RSn/YkMn/2BBJf9VNx3/TjIa/0svF/9MMBr/Uzch/1Y6JP9RNR//SS0Y/0YqFf9HKhj/RSgW/0cq&#10;GP9EJxf/QyYW/0AmGf9EKh3/Qykc/0EqHP9AKBz/QSkd/0ErHv9AKh3/PSca/z0nGv89Jxr/OyUY&#10;/zwmGf89Jxr/QCgc/z8nG/9CJxz/Qygd/0MoHf9DKB3/Qysf/0IqHv9BKR3/RC0f/0w1J/9ROiz/&#10;VT4w/002KP9MMiX/RS4g/z0mGP87JBb/PSYY/z0mGP9HLR7/Y0g3/2VKNf9mSjX/bVE7/2lNOP9h&#10;Qi7/Wzwo/1Y1JP9UMyL/VzYl/1g0JP9YNyj/WTgp/1w7LP9ePS7/XDss/1s6Kf9cPSv/Wzwq/1o9&#10;K/9ZPCr/Vzoo/1M2JP9TNiT/Vzoo/1w/Lf9WOyr/UjYo/08zJf9KMyX/SjMl/0gxI/9KNCb/TDcm&#10;/0o1JP9LNCL/Qy0V/zAYAP9mSCb/wp1z/+K4iP/SpGn/26tr//DAfv/+15T/06Jf/7OCP/+4h0X/&#10;wo9Q/7+LT/+9h0v/uoRI/7V+Rf+0fUX/tH1F/7aBS//CjVf/xZBc/7iFUP+ve0n/rHhG/615R/+u&#10;ekj/rHpF/6p4Rf+qeEX/qnhF/6p4Rf+pd0T/q3dF/6t3Rf+pdkf/qnhF/6t5Rv+reUT/qnlB/616&#10;Qf+zgUb/zJZa/9agZP/SmWL/uoFM/6dyQP+qdEX/rHhJ/6x3S/+kc0r/oXBI/6BwSv+dcEn/pHdQ&#10;/6R4Uf+jeE7/m3VG/6V/Tv+1klz/y6hy/9e0fP/LqHD/vptj/7iTXP/En2j/zaZt/9ewd//btHv/&#10;0apz/8GaY/+2kVz/rYdW/6qEVf+uiFv/s4lf/7CGXP+xh1//sIZe/6t/Wv+leVb/pnlY/6R2Vf+l&#10;dFT/pnVV/6h1Vv+qd1j/qXZZ/6h1WP+ndFf/o3BT/6JvUv+ib1L/nmxR/55sUf+YZkv/mmhN/5ln&#10;Tv+YZkv/m2lQ/5lnTv+da1D/pHJX/6l3XP+qeF3/qnhd/6t5Xv+odlv/om5W/59rVf+aZlH/l2RR&#10;/5ViT/+VZVH/lWVR/5VlUf8AAQD/AAEA/wABAP8AAQD/AAEA/1xHKP9aRSj/WUYo/1hFJ/9aRyn/&#10;WEUn/1RAJf9TPiH/WUEn/1pDJP9cQyX/XEMl/1tCJP9aQyT/WkMk/1dCJf9XQiX/WUQn/1lEJ/9d&#10;SCv/XUgr/1xHKv9dSCn/YEss/2JLKf9jSyf/ZEol/2VLJv9rTyr/a08q/2hMJ/9oTCf/aEwn/2pM&#10;KP9rTSn/bE4q/2tNKf9rTSn/bU8r/2tNKf9pSyf/aEom/2dJJf9mSCT/Z0kl/2lIJf9mSCT/Y0Uh&#10;/2BCIP9gQyP/X0Uk/11CJP9aPyH/Vz4g/1c+IP9YPiP/WkAl/1Q6H/9QNh3/Uzkg/1A2Hf9PNx//&#10;UDgg/1I6Iv9OOCH/TDYf/0w2H/9MNh//TTcg/0s1IP9MNiH/RzIf/0QxIP9CLx7/QS4d/0AtHv9A&#10;LR7/QC8f/z8uHv8/LR//QC4g/zwsHf88LB//QjIl/z8vIv89Kx//QS8j/0MxJf9EMib/SDYq/087&#10;MP9UQDX/WkQ5/2BIPP91VUb/gV1N/4diUP+QZVL/mm1W/6R1W/+pd17/tHxh/7d/ZP+7hGb/wYtp&#10;/8SOav/EkGj/yZZp/8+dav/drHT/47F2/+m3fP/ls3b/5bRy/+Gxb//ltnL/8cmB//jSh//414r/&#10;99iI//Xaif/24Iv/9+KP//7umf/99pz//ved//74mv/885T/9+2M//TqiP/16Yf/9+uJ//rujP/8&#10;8pH//PKR//zwjv/77Yz/+uuG//ffe//x0G//9tJx//jQcf/3zG7/7L9i/+m4XP/ps1n/7rJa/+mr&#10;Vv/hoE7/3JpM/86ORP/Ojkb/zo9K/86OTv/KiEz/zYtR/9COVP/VkFf/1pFY/82IT//Pik//15JX&#10;/9KQVP/KiE7/zIpQ/8qHUP/EgUz/vntG/7t3Rv+3c0L/vntG/8F/S//Bgk3/vn9J/7V2QP+2eD//&#10;yoxT/82PVv/JilT/wH5K/6lnM/+xbjn/wn5N/8yGU//Lgk//yoFO/8V5Rf/Cd0D/wnlC/8F4Qf++&#10;eD3/vHc+/7x5Qv+6d0L/rm86/6NnNf+ZXy3/klop/4lTJP+EUSb/iVUt/4xbMv+RXTX/kFw0/49b&#10;M/+PWzP/j1ow/5FcMv+SXTH/klwu/5VcL/+UWy7/l1ww/5pfM/+bYDT/ml8z/5phNP+gZzr/omk8&#10;/6VsP/+kbD3/omw9/59pOv+dZzj/n2s8/5tnOP+WYzj/lGA4/5BcNf+MWDH/j1s2/49dOP+QXjn/&#10;jFo1/4hYMv+EVC7/gFMs/4RWMv+NXzv/ilw4/4ZYNP+CVDD/gFQv/4BUL/+AVi7/gFYu/4FXL/+A&#10;Viz/gVcv/4JYLv+GWzH/kGM5/5VmPP+WZz3/lWY8/5JhOP+OXzX/kmI6/5NjO/+OXjj/jFw2/4xc&#10;Nv+KWjb/jFw4/5JiPv+XZ0P/mGhE/5NjPf+RXzr/kF47/5BbOf+RXDr/k107/5JcOv+XYT//lmE/&#10;/5plQ/+WZEH/k2M//5VlQf+SZED/jmA8/5BiPv+QZD//k2dC/5ZqR/+RZUL/hlo3/3pPLP9yRiP/&#10;c0ck/3hKKP99Tyv/gVUw/39TLv9/VS//g1kz/4NZM/+CWDL/f1Uv/39VL/+BVzH/flQu/31TK/9+&#10;Uiv/fFAp/31RKv9+Uiv/e1Ep/3tRKf99Uy3/fVUx/3tVMf94VDL/elY0/3JOLv9pRib/aUYo/2tK&#10;K/9hQiX/Vzkd/1M1G/9TNRv/VTcf/1g8JP9ZPSX/WDwk/1M1Hf9VNx//WDoi/1s9I/9eQCj/YUMr&#10;/10/J/9aPCT/Wz0l/1c7I/9WOiL/WDwk/1o+Jv9eQir/YEIq/2FDK/9gQij/ZUUs/2dHLv9oSC//&#10;aEgv/2ZHK/9pSi7/bU00/2tMMP9sTTH/bE0w/2pLLv9nSCn/aEkq/2dIKf9nSCn/aEkq/2tML/9q&#10;Sy7/aUot/2hJLP9mSSv/ZUgq/2VIKv9nSiz/Z0os/2RHJ/9oSSr/ZUYn/2ZFJP9jQiH/Z0Ui/21L&#10;KP9xTyz/dFIt/3hWMf+CXDf/g104/4VfOv+DXTj/gVs3/3tZNP95VzT/aUsp/2RGJP9fQiL/YUIl&#10;/2FCJf9jRCj/YEEl/109JP9XOR//UjYe/0svF/9KLhb/Uzch/1g8Jv9VOSP/TTEb/0svGv9MMBv/&#10;Si0b/0ksGv9DJhT/QiUV/0MmFv9JLR//Sy8h/0guIf9FKx7/RCwg/0MrH/8/Jxv/Pigb/z4oG/8/&#10;KRz/Pykc/z8pHP89Jxr/PSca/z0nGv9BKR3/Qioe/0AoHP9AKBz/Qioe/0EpHf8/Jxv/RC4g/003&#10;Kf9UPS//VD0v/0kyJP9CKx3/QCkb/z4nGf84IhT/OiQW/z0nGf9HLR7/X0U0/2dMO/9qTzr/cFQ/&#10;/21OOv9iQy//XD0p/1c2Jf9WNST/VDMi/1MyIf9VNCX/VzYn/1s6K/9bOiv/WTgp/1o6K/9cPSv/&#10;VTgm/1Y5J/9XOij/Vjkp/1I1Jf9QNCb/UDQm/1M3Kf9QNCb/TzUm/002KP9MNSf/SDIk/0UvIf9I&#10;MiT/Tzkr/045KP9ROij/Szcf/zMeA/9FLA7/pYNe/961if/Tpm3/0qJk/9+vbf/5yob/365r/7mI&#10;Rf+3hkT/v4xN/76KTv+9h0v/u4RL/7mCSf+5gEn/t4BI/7eCTP/BjFb/wo9a/7mGUf+wfUj/rXtG&#10;/617Rv+sekf/qnhF/6t5Rv+qeEX/qnhF/6t4Sf+qd0j/q3hJ/6p3SP+pdkf/q3hJ/6t7Sv+peUj/&#10;qnlB/616Qf+0gEf/zppg/9ylbP/QmWH/t4JO/6hzQf+nc0T/qHVK/6h0TP+kc0v/oXFJ/6BwSv+d&#10;cEn/oXRN/6N4Tv+hd03/nnhJ/6WBTf+2lV//y6hw/9GudP/Jpmz/vJlf/7aSWP/LpGv/1Kxx/9+3&#10;fP/sxIn/7MOL/9qzev/Jomn/so1Z/6WBT/+th1r/soxf/7GKX/+xh1//rYNb/6l/Wf+keVb/pnpX&#10;/6V3Vv+mdVX/pnVV/6l2Wf+reFn/qndY/6h1Vv+ndFf/o3BT/6BtUP+gbVD/nmtO/51rUP+aaE3/&#10;mWdM/5dlSv+UZUn/m2lQ/5tpTv+ebFH/pHJX/6h2W/+pd1z/p3Va/6x6X/+qeF//oW9W/5xoUv+Y&#10;ZVL/l2RR/5ZjUP+VZVH/lWVR/5VlT/8AAQD/AAEA/wABAP8AAQD/AAEA/1tGKf9YRSf/VkMl/1RD&#10;Jf9VRCb/VEMl/1VBJv9VQCX/W0Mp/1xCJ/9cQyX/XUQm/1xDJf9aQyT/WkMk/1hDJv9ZRCf/WkUo&#10;/1tGKf9cRyr/XUgr/11IK/9dSCn/Y0ws/2ZPLf9oUCz/aU8q/2lNKP9rTyr/a08q/2lLJ/9rTSn/&#10;bE4q/21PK/9tTyv/bE4q/2tNKf9sTir/bE4q/2tNKf9qTCj/aEom/2hKJv9mSCT/Zkgk/2lIJf9m&#10;SCT/YkQg/2BCIP9gQyP/XkQj/11CJP9ZQCL/WD8h/1c+IP9XPSL/WEAm/1M7I/9PNx//UDgg/083&#10;H/9QOCD/Ujoi/003H/9OOCH/TDYf/0s1Hv9MNh//TDYh/0w2If9MNiH/SDMg/0cyH/9CLx7/Qi8e&#10;/0EwIP9BMCD/Py4e/0EvIf8/LyD/Py8g/z8vIv89LSD/QzEl/z8tIf89Kx//QS8j/0MxJf9KNiv/&#10;UDwz/1hCN/9fRz3/Z0xB/21RRf+AXE7/h2JQ/4xjUf+TZk//nm5X/6d1XP+seV7/uH9i/7yDZf/A&#10;iGX/xI1n/8iRaP/Mlmr/z5tr/9ejcf/ms3r/67l8/++/f//uvn7/6bp2/+O3cP/luXL/78h9//fT&#10;h//62Yz/99qK//bdi//445L/+emU///xnP/++qP///uk//36nf/++Jr/+/KT//nxj//68I//+O6M&#10;//rwjv/985H//PKQ//vtjP/664b/+ueB//XeeP/y1HL/+dd2//vXd//50XL/8sVo/+6/Y//tul//&#10;67JZ/+WnUv/dnEr/2ZdJ/8+PRf/Ojkf/zY5J/8yMTP/KiEz/zIpO/9COVP/ZlFv/2pVc/82IT//N&#10;iE//045T/86MUP/KiE7/zIpQ/8mGT//Fgk3/wn9K/8F9TP+9eUj/vHpG/8OBTf/EhVD/vn9J/7V4&#10;Qf+2eUD/x4lQ/8yOVf/Ji1L/vX5I/6tpNf+xbzv/wHxL/8iCT//Ifk3/xHtI/8B3RP+/dkH/wnlE&#10;/8F4Q/++dz//uHU+/7VzP/+vcD3/qGo3/5lfLf+QWCf/ilQl/4dSJv+JVS3/jloz/5JeN/+VXzn/&#10;lV85/5VfOf+SXDb/j1ow/5FcMv+SXTH/kl0x/5NdL/+TWi3/lVwv/5deMf+bYDT/m2A0/51iNv+g&#10;Zzr/o2o9/6VsP/+jaj3/n2k6/5xmN/+cZjf/nWk6/5tnOP+YYzf/lmE1/5BbMf+MVjD/jVky/49b&#10;NP+OXTX/iVcy/4hWMf+EVC7/gVEr/4FULf+IWzT/iVs3/4haNv+FVzP/glYx/4FVMP+CVi//gVcv&#10;/4NZMf+AVi7/g1kx/4NZMf+IXDX/lWU9/5ZmPv+WZT3/mWg//5tqQf+XZj3/l2Y+/5dmPv+QYDr/&#10;kGA6/45eOP+MXDj/jV05/5FfPP+VY0D/lWNA/5JgO/+VYTz/lF89/5JcOv+XYT//mmI//5piP/+e&#10;aEb/nmlH/59qSP+baUb/lWVB/5VlQf+RYz//iV04/4hdOv+OYj//lGhF/5RpRv+MYT7/hFk2/3tQ&#10;Lf9xRSL/cUUi/3NHJP95Syf/hFgz/4hcN/+MYjz/hFo0/31WL/9+VjL/e1Mv/3lSK/94USr/dk8o&#10;/3hOJv98Uir/eU8n/3lPJ/95Tyf/e1Ep/3tRKf99Uy3/fFQw/3tVMf94VDL/eVUz/25LK/9nRCT/&#10;Z0Qm/2lIKf9cPSD/Vjgc/1E2G/9TNx//VTkh/1g8JP9XOyX/VDgg/1M1Hf9WOCD/WTsj/1w+JP9a&#10;PCT/XT8n/1k7I/9XOSH/Wjwk/1g8JP9XOyP/WT0l/15CKv9jRS3/YUMr/2JELP9jQyr/ZkYt/2dH&#10;Lv9nRy7/Z0gs/2ZHK/9qSy//bk8z/2xNMf9qSy//aEks/2VGKf9kRSj/aEkq/2hJKv9oSSr/aEkq&#10;/2hJKv9oSSz/aUot/2hJLP9mSSv/Zkkr/2VIKv9oSy3/Zkkp/2RHJ/9nSir/ZUcl/2RGJP9lRCH/&#10;bEon/3ZUL/95VzL/fFkz/4JcN/+DXTj/gFo1/35YM/96VzH/eFYx/3VTLv9zUi//aEoo/2NGJv9g&#10;QyP/YUIl/2BBJP9fQCT/XD0h/1s8IP9dPyX/XD4k/1Q2HP9RNR3/WDwk/1s/J/9ZPSX/UTUf/00x&#10;G/9NMRz/TDAb/0suHP9JLBr/RikZ/0UoGP9HKx3/Si4g/0guIf9EKh3/SC0i/0IqHv9AKBz/QSse&#10;/0ErHv8/KRz/QCod/0AqHf8+KBv/PCYZ/z0nGv9BKR3/QSkd/0AoHP9AKBz/QSkd/z8pHP89Jxr/&#10;QSse/0YwIv9HMSP/SDEj/0EqHP87JBb/OyUX/z4oGv86JBb/OyUX/z0nGf9DLR//VDor/11CMf9j&#10;SDP/Zko1/19DLv9aOyf/Vjcl/1M0Iv9WNST/VDMi/1QzIv9VNCX/VzYn/1k4Kf9ZOCn/WDco/1g4&#10;Kf9YOSf/UDMh/1I1Jf9VOCj/VTgo/04yJP9OMiT/TTEj/0YvIf9CLB7/Qy0f/0UvIf9EMSL/QS4f&#10;/z4rHf8+Kxz/SDIk/003Kf9POin/TDck/zcjCv8zGwP/gmRA/86pff/Wq3T/zqBk/9WlZf/ouHb/&#10;4bJu/8WUUv+6iUf/votM/76KTv+9hk3/uYJJ/7V+Rv+3gEj/t4BI/7aBS/+9iFL/wY5X/7uIUf+y&#10;f0j/rXtG/617SP+reUb/qXZH/6p3SP+qd0j/qHhI/6l5S/+peUv/qXlL/6d3Sf+nd0n/qXlL/6t7&#10;S/+peUj/qHlF/6x7Q/+yf0b/z5ti/9unbv/Om2T/uIVQ/6l1Rf+odEX/pnNI/6RzSv+kc0v/onJM&#10;/6FxS/+dcEn/oHNM/6N3UP+ieE7/oHpJ/6qGUv+8mWH/xKRp/8CdY/+8mV//tpNZ/7SQVv++l1z/&#10;yaFm/9etc//qvYL/982T/+3Fiv/Zsnn/upVg/6uHVf+rh1f/sYxf/7KNYf+uiV//q4Zc/6uEW/+o&#10;fVr/qH1a/6d6Wf+kdlX/pnVV/6Z1Vf+qd1j/qndY/6l2V/+ndFf/o3BT/6BtUP+hblH/nmtO/5tp&#10;Tv+Zak7/l2hM/5VmSv+WZ0v/mWpO/5lqTv+baU7/oG5T/6Z0Wf+ndVr/pXNY/6l3XP+qeF//oG5X&#10;/5lnUP+WY07/lWJP/5RhTv+TY0//lGRO/5VlT/8AAQD/AAEA/wABAP8AAQD/AAEA/1hFJf9ZRij/&#10;WEUn/1RDJf9UQyf/VEMn/1hEKf9ZRSr/WUQp/1hDKP9YQCb/WkMk/1pDJP9bRCX/W0Ql/1lEJ/9b&#10;Rin/XEcq/11GJ/9gSSn/YUoq/2JLK/9jTCr/ZU4s/2lRLf9oUCr/bVEs/2tPKv9rTSf/bE4o/2xO&#10;Kv9vUS3/blAs/25QLP9uUCz/bE4q/2xOKv9tTyv/bE4q/2tNKf9sTir/aUsn/2lLJ/9nSSf/aEoo&#10;/2dJJ/9mSCb/ZEYk/2RGJP9hRCT/XkEj/1tAIv9aPyL/WT4h/1k+If9XPSL/VTsg/1U7Iv9TOSD/&#10;Tzcf/1A4IP9TOyP/Tzkh/003H/9POSL/Tjgh/0w2H/9NNyL/TTci/003Iv9KMyH/SDMg/0YxHv9C&#10;Lx7/QzIg/0IxIf9BMCD/QTEh/0AwIf88LB3/Pi4h/0AwI/9AMCP/QjAk/0EvI/9BLyP/RDIm/0o4&#10;LP9RPTL/W0U4/2lRRf9zV0n/fVxN/4djU/+OZVP/k2ZR/5ZoUf+ba1T/p3Va/7B6Xv+ye13/voNh&#10;/8CGYf/HjGT/zpNp/9Wabv/aoHL/36d2/+eyfP/wvoP/8sGG//TGiv/5zY7/+c2M//XNiP/vx4H/&#10;7MZ9//DPgv/42Iv/996O///rnP//8J////Wj//72o///+qb//v2q//39p////ab//Puh//34mv/8&#10;9pj//fmY//z4l//99ZP//PSR//3zkf/67or/9uR+//Lcdv/22nf/+tx6//7dfv/92Xn/989w//PG&#10;af/wv2P/7bRb/+isVv/dnk7/1pRI/9CQRv/NjUb/y4xJ/82NTf/OjlD/0I9V/9STWf/Yllz/2JZc&#10;/9SSWP/Rj1X/zoxS/8yKUP/Ihkz/xoNM/8OASf/Gg07/yYZR/82KVf/KiFT/yIZS/8aHUf/HiFL/&#10;woNN/7d6Qf+2eUD/wYRL/8qMU//KjFP/xYZQ/7t6RP+6d0L/vXdD/8J8SP+9dkL/unM//7lyPP+9&#10;dkD/wntF/8F6RP+/ekP/tHI+/65vPP+nazn/nmQ0/4lTJP+IVCX/h1Qp/4lVLf+PWzT/kVs3/5Jc&#10;OP+WXzj/mGE6/5hhOP+VXjX/k1wz/5JcMP+TXTH/k10x/5NdL/+SXC7/ll0w/5phNP+gZzr/oGc6&#10;/59mOf+haDv/omk8/6NqPf+gaDn/m2U2/55oOv+faTv/n2k7/5pkNv+YYzf/mGM3/5RfNf+PWzP/&#10;i1oy/4taMv+OXDf/kF45/49fO/+JWTX/glQw/4FTL/+DVTH/iFo2/4pcOP+HWTX/g1cy/4NXMv+D&#10;VzL/hlo1/4VZNP+EWDP/hVk0/4RYM/+JWzf/lGQ+/5VkPP+UYzv/mmlB/59uRv+aaUH/mGc//5Zl&#10;Pf+VZDz/lGM7/5BeOf+MWjX/jFo1/45cN/+QXjn/kmA7/5RgO/+TXzr/kl45/5RgO/+aZUP/oWxK&#10;/6VwTv+icE3/nm5K/5pqRv+VZ0P/lWdD/5puSf+YbEf/iV47/4hdOv+NYj//lGpE/5JnRP+JXjv/&#10;hVo3/4NYNf94TCn/dkon/3pOK/+EVjL/jmA8/5FjP/+VaUT/hVs1/31TLf99Vi//fFUu/3pTLP95&#10;Uiv/dk8o/3RNJv97USv/elAq/3pQKv94Tij/fVMt/31WL/9+VjL/fFQw/3hUMv94VDL/d1Uy/2tI&#10;KP9mQyP/Z0Yn/2VGJ/9bPCD/VTcd/1A0HP9UOCD/VDgi/1Y6JP9TNyH/TjIa/1A0HP9WOCD/Vzkh&#10;/1g6Iv9WOCD/Vjgg/1Y4IP9ZOyP/Wjwk/1s9Jf9dPyf/XkAo/2JCK/9jQyz/ZEQt/2VFLv9lRSz/&#10;ZkYt/2dHLv9mRi3/aUkw/2lJMP9rTDD/bE0x/2pLL/9qSy//ZUYq/2VGKv9oSSz/aUot/2hJLP9p&#10;Si3/aUot/2lKLf9oSSz/aEks/2dIK/9kRyn/Zkkp/2lKK/9rTC3/Z0gp/2dIKf9nSCn/b1Ev/3RT&#10;MP9zUS7/d1Uw/4BaNv+HYDn/jGU+/4pjOv+GXzb/gFsx/31XMv95VjD/d1Uw/3NTLf9xUC3/bE4q&#10;/2hKKP9oSSr/aEkq/2BBJP9gPiL/ZkQo/2tJLf9rSS7/aUou/2dILP9jRCj/ZUYq/2dHLv9kRiz/&#10;Vzsj/1Q4Iv9SNiD/UDQf/1A1IP9RNiX/TzQj/0crHf9DKRz/RSse/0QqHf9DKRz/SC0i/0MoHf9B&#10;KR3/Qysf/0IqHv9AKh3/Qiwf/0ErHv9BKx7/QCod/z4oG/9BKx7/QCod/z8pHP8/KRz/QCod/0Er&#10;Hv8/KRz/PScZ/z4oGv89Jxn/OyUX/zokFv87JRf/Pykb/0AqHP9CLB7/QSsd/z8pG/8/KRv/Pyga&#10;/0QqG/9KLiD/Si0d/0MmFv9CJRX/RikZ/0otHf9OMR//VDUj/1M0Iv9SMyH/VjUk/1c2Jf9WNST/&#10;VDUj/1Q1I/9TNCL/UTQi/1I1I/9UNyX/VDcn/0wwIv9ILh//Riwd/z8pG/82IxT/NyQV/zsoGf89&#10;LBz/NCIU/zAeEP8xHxH/NSMV/zgmGP84JRb/OSYV/zsmEf8sGAD/PSUN/5l7V//lwIv/27N4/9mt&#10;cP/itHb/4bRz/82dW/+8jEr/vYtM/8GNUf/CjlT/vIVM/7V+Rv+3gEj/uoNL/7R/Sf+xfkf/vIlS&#10;/72MVP+zgkr/rXxE/699Sv+te0j/rHlK/6x5Sv+qd0r/qHhK/6h4Sv+peUv/qXlL/6d3Sf+oeEr/&#10;qnpM/6t7Tf+reEn/rHpH/617SP+yf0r/z5xl/9ypcv/PnGf/uoZU/6x4SP+pdkv/pHNK/6RzSv+j&#10;c0v/onJK/6FxS/+jc03/o3ZP/6J1TP+meU//q4FR/7mRXv/EnGj/wp5k/7eTWf+2klj/tZFX/7aS&#10;WP+0jVT/to9W/7yUWf/FnWL/5LyB/+vDiP/lvIT/0qp2/8Oeav+9mWf/uZVl/7mUZ/+1kGP/s45i&#10;/7WOZf+yiGL/rYNd/6yAXf+tgF//qnxb/6R2Vf+kc1P/qHVW/6d0Vf+ndFf/pXJV/6JvUv+ib1L/&#10;nG1R/5lqTv+Zak7/mGlN/5hpTf+YaU3/lmhO/5dpT/+XaU//m25R/59xV/+fcVf/nnBW/5ttU/+X&#10;aVH/lWdP/5RmT/+TY03/lWVP/5ZmUP+UZk//k2VO/5VnUP8AAQD/AAEA/wABAP8AAQD/AAEA/1hF&#10;Jf9aRyn/WUYo/1ZFJ/9TQib/VUEm/1dDKP9YRCn/WEMo/1hDKP9YQCb/WkMk/1tEJf9bRCX/WUQn&#10;/1xHKv9dSCn/Xkcn/11GJv9hSir/Yksr/2NMKv9lTSv/Z08t/2lRLf9pTyr/bVEs/25QKv9tTyn/&#10;bE4o/3BQKv9xUC3/cE8s/3BPLP9uUCz/bE4q/2tNKf9tTyv/a00p/2tNKf9sTir/aUsn/2hKKP9n&#10;SSf/aEoo/2ZIJv9lRyX/ZUYn/2RFJv9eQSH/XkEj/1o/If9aPyL/WT4h/1g9IP9WPCH/VDof/1Q6&#10;If9SOiL/UDgg/1M7I/9QOiL/Tjgg/003IP9QOiP/UDoj/003IP9MNiH/TTci/0ozIf9JMiD/RzIf&#10;/0QxIP9EMSD/RDMh/0EwIP8/Lx//QDAg/z8vIP87LSD/Py8i/0AwI/9AMCP/Py8i/0AuIv9CMCT/&#10;TTsv/1RANf9bRTr/Yko+/3JWSP98XE3/g19P/4tkU/+TZlH/l2lS/51tVv+jcVj/q3hd/7V+YP+5&#10;gGL/wYdi/8OIYP/JjmT/0JVp/9yidP/gpnb/5Kx5/+y3gf/0w4j/9ceL//fLjP/3zoz/+dKP//vU&#10;j//0z4n/8MyC/+3Lgf/v0oT/9t2N///snf//9KL//vaj//33o///+qj//P2t//3/r//9/6z//Pqj&#10;//z3m//895n//fmY//35mP/9+Zb//feV//31kv/58Iv/+eeB//XifP/54Hz//OB9//7dfv/82Hj/&#10;9c1t//LGZ//vwGT/8rth//G4Yf/kp1b/2JlK/8uNQv/JikP/yIlE/8uLS//OjlD/0ZBW/9WUWv/X&#10;llz/1pVd/9aUWv/Vk1n/zYtR/8mHTf/GhEr/w4BJ/8J/SP/EgUr/x4VR/8yKVv/LilT/xoVP/8KD&#10;Tf/DhE7/wIJJ/7h7Qv+3ez//wIRI/8WHTv/KjFP/zItT/8KBS/+7eEH/vXdD/8F7R/+8dUH/uXI8&#10;/7x1P/+/eEL/xH1F/8F8Rf/Ae0T/tnRC/7BxPv+lazn/lV0s/4hSI/+JVSb/i1cv/49bM/+RXTb/&#10;kVs3/5FbNf+UXTb/ll84/5lfN/+WXDT/lF4y/5NdMf+SXDD/k10v/5NdL/+RWy3/klwu/5lgM/+f&#10;Zjn/n2Y5/51kN/+gaDn/omk8/6FpOv+fZjn/m2U3/55oOv+faTv/nmg6/5pkNv+ZYzf/mWQ4/5Vg&#10;Nv+RXTX/j1s0/45dNf+PXTj/kV86/5NhPv+NXTn/hFYy/4RWMv+EVjL/iFo2/4tdOf+IWjb/hVc1&#10;/4ZYNv+FWTb/iFw5/4hcOf+HWzj/hlo3/4VZNP+HWzb/kWE7/5NjO/+TYzv/lmY+/5loQP+ZaED/&#10;m2tD/51sRP+aaUH/lGM7/45dNf+JWDD/jl01/5BfN/+RYDj/lGA7/5RgO/+SXjn/k186/51oRv+l&#10;cE7/qXRS/6NxTv+gcEz/n29L/5hqRv+UZkL/lWdD/5ltSP+Zb0n/jWI//4ZfOP+MYjz/kWpD/5Jo&#10;Qv+PZT//h103/4ZcNv+FWTb/hVk0/4haNv+OYDz/kWM//5BiPv+SZkH/hVs1/4BVMv98VS7/elMs&#10;/3hRKv93UCn/d00n/3dNJ/96UCr/elAq/3pQKv93TCn/fFEu/4JXNP+CWjb/e1Ux/3dTMf9zUS7/&#10;bUso/2lGJv9nRiX/aEco/2NEJf9VNxv/UzUb/1A0HP9SNh7/VDgi/1M3If9RNR//TzMb/1Y4IP9d&#10;Pyf/Wz0l/1c5H/9XOSH/Vjgg/1c5If9ZOyP/Wjwk/1s9Jf9dPyf/YEAp/2JCK/9kRCv/ZEQr/2ZE&#10;K/9lRSz/ZUUs/2dHLv9pSTD/akox/2pKMf9tTTT/akox/2hJLf9oSS3/Zkcr/2ZHK/9qSy7/aksu&#10;/2lKLf9oSSz/aUot/2lKLf9pSi3/aUot/2hJLP9nSCn/aEkq/2pLLP9qSyz/aEkq/2tMLf9vUS//&#10;elk2/3tZNv96WDX/fFYy/4JcN/+IYTr/i2Q9/4liOf+HYDn/gVs2/39ZNP96VzH/d1Uw/3VTLv9x&#10;UC3/a00p/2ZIJv9oSij/bEsq/2ZFJv9kQyT/akkq/2tJLf9pRyv/akgs/2lHK/9nRSn/Zkcr/2hJ&#10;Lf9lRyv/WT0l/1Q4IP9SOCH/UDUg/1E2If9TOCf/UDUk/0crHf9CKBv/Qykc/0QqHf9EKh3/Rywh&#10;/0InHP9CJxz/QSkd/0EpHf9BKx7/RC4h/0ErHv9AKh3/QCod/z8pG/9BKx3/QCoc/z0qG/89Khv/&#10;Pykb/0AqHP89Jxr/Pykb/0UvIf9HMSP/RC4g/z8pG/9AKhz/Qy0f/0MtH/9FLyH/RC4g/0IsHv9A&#10;Khz/PicZ/z4nGf9EKh3/SCwe/0QnF/9BJBT/RSgY/0ksHP9NMCD/TjEh/08wHv9RMiD/VDMi/1Y1&#10;JP9WNST/VDUj/1M0Iv9RMiD/UzQi/1I1I/9UNyX/VTgo/04yJP9JLyD/Ry0e/0MuHf8/LBv/QC0e&#10;/0MwIf9CMSH/NSMV/ywaDP8qGgv/MR8R/zQiFP8yIBL/NSQU/zQiDv8mFQD/Ig8A/3ZcOf/mwI//&#10;5byE/9+yd//ktnr/47V3/9OjY/+/j0//voxP/76MT/+/i1H/vIhP/7aCSf+1gUj/tYFI/7J+Rf+y&#10;fkX/u4dO/76KUf+2g0z/rn1F/699SP+sekf/sX5P/698Tf+qd0r/p3dJ/6h4Sv+oeEr/qXlL/6h4&#10;Sv+oeEr/qXlL/6t4S/+qd0r/rHlK/6x4Rv+xfkn/0Jtl/9ypcv/PnGf/u4dV/6x5TP+od0z/pXRL&#10;/6R0TP+ldU3/o3NL/6JySv+idUz/pHdO/6J1TP+nelD/rYNT/7qSXv/Fnmf/wp5k/7iUWv+2klj/&#10;t5NZ/7iTXP+zjFX/rodQ/7CHT/+3jlb/z6Zu/9mweP/btHv/1697/9GseP/Qqnn/zKZ3/76ZbP+6&#10;lWj/uZRo/7SPY/+ziWH/sYdh/7KGY/+whGH/qnxb/6R2Vf+kdlX/o3RW/6VyVf+mc1b/pXJV/6Jv&#10;Uv+gblP/nG1R/5tsUP+YaU3/l2hM/5doTP+WZ0v/l2hM/5hrTv+Za1H/mWtR/5hsUf+ablP/m29U&#10;/5drUv+SZk3/lWdP/5RmT/+UZk//lGZP/5RmT/+VZ1D/k2VO/5VnUP8AAQD/AAEA/wABAP8AAQD/&#10;AAEA/1pHJ/9bSCr/Wkcp/1lGKP9UQyf/VUEm/1VBJv9YRCn/WEMo/1hDKP9XQif/WUQn/1xHKv9c&#10;RSb/WkUm/15JKv9fSiv/Xkcn/15HJ/9iSyv/Yksp/2VNK/9nTy3/Zk4q/2lPLP9pTyr/bU8r/29R&#10;K/9wUCr/cFAq/3JSLP9xUSv/cFAq/3FRK/9xUC3/bE4q/2xOKv9uUCz/bE4q/2tNKf9sTir/akwo&#10;/2lLKf9oSij/aEoo/2ZIJv9lRif/ZUYn/2NEJf9cPyH/XkEj/1tAIv9bQCL/WT4h/1c8H/9WOyD/&#10;VDoh/1M5IP9SOiL/Ujoi/1Q8JP9QOiL/Tjgg/003IP9QOiP/UDoj/085Iv9MNiH/TDYh/0gxH/9I&#10;MR//RTIh/0QxIP9FMiH/RDMj/0EwIP8/Lx//Py8f/zsuHv89LyL/PjAj/z4wI/9AMCP/QDAj/0Qy&#10;Jv9INir/VEI2/1xIPf9jSz//bFJF/35eT/+HY1P/i2RT/5NoVf+ZaVL/nW1W/6Z0W/+odVr/snpf&#10;/7h/Yv+/hGT/x4tm/8qPZ//MkWX/05hs/+Gnef/iqnn/5rF9/++8hf/1x4z/9s2P//rTkv/30o7/&#10;+dSQ//vZkv/514//78+E/+rKff/pzn//8dqM///vnf//96T//vmn//74pP/++6r//f6w//3/s//9&#10;/7H//fuo//z4nf/895v//fia//76mf/9+pn//vqX//33lf/785D/+uyJ//jmgP/54X3//eSA//7g&#10;gP/72Xj/9M5t//HGZ//vwWP/9b9n//W8Zf/rrlv/2p1N/8iKP//GikH/xYhF/8eKSf/OjlD/0JBS&#10;/9aVW//Xllz/0I9V/9WTV//Zl13/0I5U/8iGTP/DgUf/wH5E/8F+R//Fgkv/xoVP/8mIUv/HhlD/&#10;voBH/7x+Rf+/gUj/vYFF/7l9Qf+5fT//v4NF/8KESf/Ji1D/zo1V/8eFS/+/fEX/wHtE/8F8Rf+9&#10;dkD/u3Q8/794QP/Ce0P/xn9H/8J9RP/Ae0T/t3VD/6ttOv+dYzP/j1co/4tVJ/+OWS3/kFsx/5Je&#10;Nv+TXTf/klw2/5FbNf+UXTb/lF00/5ZcNP+XXTX/lmA0/5NdL/+RWy3/k10v/5ReMP+TXS//lF4w&#10;/5ljNf+eZjf/nmY3/5tjNP+gaDn/omk8/6BoOf+gZzr/nWc5/59pO/+faTv/m2U3/5ljNf+aZDj/&#10;mGM3/5RfNf+RXTX/kFw1/45dNf+QXjn/k2E8/5NhPv+PXTr/iVk1/4dZNf+HWTf/iVs5/4xePP+I&#10;Wjj/iFo4/4lbOf+LXTz/jF8+/4xfPv+MXz7/iFw5/4dbNv+IXDf/jWA3/45hOP+QYDj/k2Q6/5ho&#10;QP+dbUX/onJK/6JySv+fbkb/mGc//5JhOf+NXDT/kF83/5RgOP+UYDn/lmI9/5ZiPf+VYTz/l2JA&#10;/6NuTP+ndVL/p3VS/6FvTP+ebkr/oXFN/5ttSf+VZ0P/k2dC/5drRv+Zb0n/kmhC/41jPf+SaEL/&#10;mnBK/5ZsRv+TaUP/imA6/4xgO/+QZD//kGQ//41hPP+RYz//j2E9/49hPf+PYz7/hlw2/4FXMf97&#10;VC3/d1Ap/3pQKv95Tyn/dkwm/3dNJ/95Tyn/eU8p/3lOK/93TCn/ek8s/35TMP9/WTX/eVMv/3RQ&#10;Lv9rSSb/Z0Qk/2pHJ/9oRyj/YkMk/1w9IP9SNBr/UjQc/1E1Hf9TNx//UjYg/1E1H/9RNR//Uzcf&#10;/1s9Jf9hQyv/XkAo/1c5H/9YOiL/Vzkh/1o8JP9aPCT/XT0m/109Jv9ePiX/YUEo/2JCKf9kRCv/&#10;ZEQr/2ZEK/9kRCv/ZUUs/2hIL/9qSjH/a0sy/2tLMv9tTTT/aUkw/2hIL/9oSS3/aEkt/2hJLP9r&#10;TC//aksu/2lKLf9oSSz/aUot/2pLLv9qSy7/aksu/2pLLP9pSiv/akss/2pLLP9pSyn/bE4s/3NS&#10;Mf95WDf/f106/4FfPP+EXjr/flg0/4RdNv+GXzj/h2A5/4VeNf+DXDX/gFo1/39ZNP97WDL/dlQv&#10;/3RSLf9vTiv/akkm/2ZFIv9qSSj/bEsq/2xJKf9tSir/cE0v/2tIKv9mQyX/aEUp/2lHK/9oRir/&#10;ZUYp/2VGKv9iQyf/Vjoi/1A0HP9LMRr/Si8a/04zHv9SNyb/UDUk/0csG/9BJxr/Qykc/0UrHv9F&#10;Kx7/RSse/0MoHf9CJxz/QSkd/0IqHv9CLB//RS8i/0IsH/9BKx7/QSse/0AqHP8+Kxz/PSob/zwp&#10;Gv89Khv/PSob/z0qG/89Jxn/QCoc/0w3Jv9QOyr/Tzop/0o1JP9HMiH/RTAf/0UwH/9HMSP/RjAi&#10;/0QuIP9BKx3/QSoc/z8oGv9EKh3/SS0f/0crHf9FKRv/SSwc/0otHf9NMCD/TC8f/00tHv9RMiD/&#10;VDMi/1Y1JP9YNyb/VzYl/1Q1I/9TNCL/VDUj/1E0Iv9TNiT/Uzgn/1A0Jv9NMyT/SjAh/0k0I/9P&#10;Oin/TTop/047Kv9LOCf/QTAg/zkoGP81IxX/MyET/zMhE/8yIBL/NCMT/zEgDv8nFQD/IQ4A/1k/&#10;Jv/hu4z/6MGK/+K4fv/luXz/5LZ6/9CiZP/BkVH/voxP/7yKT/+8iE//vYlQ/7qGTf+2gkn/tIBH&#10;/7J+Rf+xfUT/toJJ/7yIT/+7h07/sn9I/658R/+reUT/tIFS/7F+T/+reEn/p3dJ/6h4Sv+oeEr/&#10;qXlL/6h4Sv+od0z/q3hN/6l2Sf+qd0r/rXlJ/6t3Rf+zfkr/zplj/9qncP/Om2b/uYdU/6p3Sv+m&#10;dUr/o3RK/6R0TP+fckn/n3JJ/55zSf+gdUv/oHVL/590Sv+lek//roRU/7iQXP/Dm2f/wp1m/7uW&#10;X/+6lV7/t5Jb/7WQW/+vh1P/p39L/6R8SP+uh1D/wJli/8qjav/QqXL/1a15/9mxfv/ct4P/2LKB&#10;/8ehcv/Amm3/vphr/7iRZv+viF//sohi/7OIZf+yhmP/rYBf/6d5WP+meFf/onNV/6BxU/+gcVP/&#10;pHJX/6FvVP+fbVL/nG1R/5tsUP+Zak7/mGlN/5hpTf+WZ0v/l2hM/5lsT/+ZbE//lmpP/5RoTf+V&#10;bFD/mG9T/5RqUf+TaVD/k2dO/5NmT/+UZ1D/lWdQ/5RmT/+VZ1D/kWRN/5VnUP8AAQD/AAEA/wAB&#10;AP8AAQD/AAEA/1xHKP9aRyf/WUYo/1hFJ/9XQyj/V0Mo/1dDKP9ZRSr/WEQp/1lEKf9YQyj/W0Yp&#10;/15JLP9cRyr/WkUm/11IKf9hSir/YEkp/2FKKv9kTCr/Y0sp/2VNK/9lTSn/aU8s/2pQK/9sUCv/&#10;bU8p/3BQKv9xUSv/c1Es/3RSLf9zUSz/c1Es/3NRLP9xUSv/b04r/21PK/9vUS3/bU8r/2xOKv9s&#10;Tir/bE4s/2lLKf9oSij/aUsp/2dIKf9mRyj/ZUYn/2JDJP9dQCL/XkEj/1tAIv9bQCP/WT4h/1Y7&#10;Hv9UOR7/Uzkg/1I4H/9UOiH/Uzsj/1M7I/9ROyP/UDoi/085If9QOiP/UDoj/1A6I/9NNyL/SzUg&#10;/0gxH/9JMiD/SDMi/0QxIP9FMiH/QzIg/0EwIP9AMCD/QDAg/zwvH/8+MCP/PzEk/z8xJP9BMST/&#10;RTUo/0o6Lf9QQDP/WkY7/2JMP/9tUkf/eFhL/4hkVP+PaFf/l2pV/5xuV/+kcln/p3RZ/6x2XP+w&#10;d1z/tXxf/7p/X//Dh2X/y5Bo/9KUa//QlWn/1pxu/+asfP/nr37/6rWB/+69hf/1yI3/+dGT//7b&#10;mf/825b/+9qV//3fl//84Jf/79KG/+rNf//my3z/7tmK///zof///az/+/2q///6qP/8/a///f6y&#10;//3+sv/9/7P//P2t//37qP/++qP//vmb//75m//9+pn//Pya//z6lv/79pL/+vCO//jphP/44n//&#10;/eOC//7kg//+3Xz/9dFw//DIaP/twWL/8rxk//G5Yv/nrVn/2ZxM/8WKPv/GikH/xolG/8eKSf/K&#10;jU7/zY1P/9OTVf/Tk1X/x4ZM/9ORVf/amFz/0Y9V/8iGTP/CgEb/vnxC/8KBSf/Ih0//yIdP/8aF&#10;Tf/Dgkr/vH5D/71/RP+/gUb/vYFD/7yAQv+9gUP/wIJF/8KER//GiE3/zItR/8eFS//Egkj/xH9G&#10;/8B7Qv++dz//v3hA/8J8Qf/Ffkb/xX5G/8B7Qv+8eUL/sXI//6JmNP+RVyf/j1co/5JcLv+VXzP/&#10;lF81/5RfNf+SXTP/lF00/5NcM/+UXTT/lF00/5ZcNP+bYjf/mWM1/5ReMP+SXC7/k10v/5VfMf+W&#10;YDH/mWM1/59pOv+gaDn/nGQ1/5tjNP+gaDn/omo7/6FpOv+haDv/oGo8/6BqPP+faTv/mmQ2/5hi&#10;Nv+YYzf/mGM5/5NeNP+RXTX/kFw1/5BcNf+SXjn/lWM+/5RiPf+QXjv/jV05/4xcOP+NXTn/ilw6&#10;/4pcOP+IWjb/ilw6/4pcOv+NXz7/jmA//41fPv+OYUD/il47/4peOf+LXzr/jmE4/4teNf+JXDP/&#10;j2I5/5ptRP+mdk7/p3dP/6NzS/+gb0f/n25F/5loP/+SYTj/k183/5VhOf+WYjv/mGQ//5tmRP+c&#10;Z0X/n2pI/6FvTP+jcU7/pHJP/6BwTP+dbUn/n3FP/55wTv+WaEb/l2lF/5hsR/+ZbUj/lmpF/5Vp&#10;RP+eckv/qHxV/51xSv+TZ0D/kmY//5VpQv+UaEP/jWE8/4ldOP+MYDv/il45/4xgO/+NYTz/h1s2&#10;/4FXMf98Uiz/eU8p/3pQKv95Tyn/d00n/3ZMJv94Tij/eE4o/3hNKv94TSr/eE0q/3RMKf91Tyv/&#10;c08t/2xJKf9nRCT/aEUl/2tKK/9mRSb/Wjse/1g5Hf9TNRv/VDYe/1U5If9UOCD/UTUf/1E1Hf9T&#10;Nx//Vzsj/1xAKP9gQij/XT8n/1c5If9aPCL/Wjwi/14+Jf9ePiX/Xz8m/109JP9fPyb/YkIp/2ND&#10;Kv9kRCv/Z0Us/2ZEK/9lRSz/ZkYt/2hIL/9qSjH/a0sy/2pKMf9qSjH/akox/2hJLf9pSi7/a0ww&#10;/2tML/9qSy7/aUor/2lKK/9qSyz/a0wt/2pLLP9qSyz/a0wt/2tMLf9qSyz/a0wt/2tNK/9vTi3/&#10;dFMw/3dWM/97WTb/gF45/4dhPf+GYDv/gVs2/4NcNf+DXDX/gVox/39YL/96VSv/fFYx/31XMv97&#10;WDL/eFUv/3NRLP9tSyb/aUck/2hGI/9sSif/bUso/3FPLP92VDH/dVIy/25LK/9mQyX/Z0Qm/2tI&#10;LP9rSS3/Z0Up/19AJP9ZOh7/UTUd/0kvGP9DKRL/QSYR/0gtGP9RNiX/UTYl/0gtHP9DJxn/RCod&#10;/0UrHv9FKx7/Ry0g/0UqH/9DKx//RCwg/0QsIP9ELiH/RS8i/0QuIf9FLyL/Qiwf/z4rHP8/LB3/&#10;PCka/zsoGf89Khv/Pisc/0AqHP8/KRv/QSwb/081Jv9WPCv/Vjwr/1pAL/9QOSf/SDEf/0gxH/9I&#10;MyL/RzEj/0MtH/9CKx3/Qywe/z8oGv9FKx7/Ry0g/0crHf9GKhz/Si4g/0suHv9PMiL/TTAg/04u&#10;H/9SMiP/UzIh/1c2Jf9bOin/WDcm/1g5J/9YOSf/Vjcl/1M2JP9TNiT/Uzgn/1A1JP9SNyb/UDYl&#10;/1A5J/9ZQjD/WEEv/1Y/Lf9WPy3/Uj8u/1E+Lf9JNif/OikZ/zgnF/81JBT/NSQU/zIhD/8vHQf/&#10;IA8A/zwnFv/TroH/5r6K/+C3f//luH3/4rR4/9GjZ//CklT/vIxO/72LUP+6h07/vIlQ/7qHTv+1&#10;hEz/tIFI/7N/Rv+ve0L/sn5F/7qGTf+9ilH/tYRM/659Rf+sekX/sX9M/7KATf+tekv/qndI/6l5&#10;S/+peUv/qXlL/6h4Sv+qd0z/q3hL/6l2Sf+seEn/rnpI/6x4Rv+xfkn/yJVe/9ajbP/LmWT/t4VS&#10;/6R0Rv+fcET/oXJI/6F0S/+ZbUb/mnBI/5xySP+edEz/nXNJ/51zSf+ieU3/roZV/7ePW/+/mmX/&#10;w55n/8CbZP+/mmP/tpFc/7CLVv+ogE3/onpH/6F5Rv+qgk7/u5Nf/8OcZf/Fnmf/zaVx/9iwfP/c&#10;tIH/3bWE/9Srff/LonT/w51w/7qTaP+wiWD/s4xl/7aMZv+ziGX/s4dk/6l8W/+leFf/oXRV/55x&#10;Uv+fcFT/oHFV/6BxVf+eb1P/nG1R/5tsUP+bbFD/mmtP/5lqTv+WZ0v/mGlN/5hpTf+WaUz/kmZJ&#10;/5RoS/+XblL/mXBU/5VsUP+UalH/kWdO/5FnTv+QZk7/k2ZP/5NmT/+RZE3/kGNM/5VoUf8AAQD/&#10;AAEA/wABAP8AAQD/AAEA/11GJv9bRif/WkUm/1pFKP9ZRij/VkMl/1ZDJf9WQyX/WUQn/1pFKP9a&#10;RSj/W0Yp/11IK/9eSSr/X0or/19KK/9hSir/Yksr/2NMLP9lTiz/aVIw/2hQLP9kTCj/alAr/25S&#10;Lf9vUS3/b00o/3FPKv91Uy7/dVMu/3hSLv94Ui7/dlAs/3ZQK/91Uy7/cVEr/29RK/9uUCz/bFAr&#10;/2tPKv9rTyr/ak0r/2VIJv9nSSf/aUor/2RFJv9kRSb/ZUYn/2JDJv9eQSP/XUAi/1k+IP9XPB//&#10;WD0g/1Y7Hv9UOh//VDoh/1U7Iv9VPSX/Uzsj/1M7I/9VPSX/UTsj/1E7I/9ROyP/Ujwl/1I8Jf9Q&#10;OiX/SzUg/0s0Iv9ONCP/SDMi/0QvHv9DMB//RDEi/0EwIP9ALx//Py8g/0ExIv8+MCP/PzEm/0Ez&#10;KP9DNSr/SDov/1A/Nf9bST//Z1FE/3FWS/98XE//hWFT/5BmVv+Ya1j/oHBc/6h2X/+tc1v/rHNY&#10;/7V6XP+7gGD/vH9g/76CXv/Bg17/z5Fo/9KXa//YnnD/4Kh3/+auff/nsn7/6LWA/+m6hP/2zY//&#10;/deW///em///4Zv//+Oa//7jnP/84Zr/+d+U//LYi//mz4P/6dSF///xof//+6r//f6u//z+q//8&#10;/a///f6y//3+sP/8/a///vuq//78qf/7+aL//PeZ//33l//995X//fuW//35lf/79pD/+/KL//rp&#10;gf/34Xv//OSA//3kgP/95ID/9dNy//DIaP/uw2T/77xj/+iwWf/fpVH/0pVF/8eMPv/JjUT/y49H&#10;/8uOS//GiUj/xYVF/8WFRf/FhUX/wYFB/8yKTf/RkVP/z45U/8qJT/+/gUb/wYNI/8yOU//PkVb/&#10;z45U/8uKUP/Agkf/w4VI/8aIS//Dh0n/wYVG/8CERf/Ahkb/wIRF/72BQ/+/gUT/wYNI/8OCSv/D&#10;gUf/wH5C/714Pf/Aej7/xX9D/8eBRf/DfUH/vHY6/7t2O/+5dDv/o2Qv/5dZJv+PVSX/klor/5dh&#10;M/+YYjb/l2A3/5ZhN/+TXDP/k1wz/5ZfNv+WXzb/l2E1/5dhNf+gajz/mWM0/5ReL/+SXSv/k14s&#10;/5dfLv+aYjH/oGg5/6VtPv+jazz/nGQ1/5phNP+eZTj/omk8/6JpPP+haDv/oGo8/55oOv+cZjr/&#10;mWM3/5dhNf+XYDf/lWA2/5JdM/+PWzT/jloz/5FbN/+VXzv/m2VB/5ZhP/+RXDr/jVs4/41cO/+O&#10;XTz/jl08/4taOf+LWjn/jV89/49ePf+MXj3/jF49/4haOf+KXTz/j2NA/45iP/+LYTv/i2E5/4he&#10;NP+GXDL/jWM5/590Sv+meU//pHdN/51uRP+aaUD/mmlA/5llPf+TXzf/kV01/5VhOf+YZDz/mWVA&#10;/51rSP+ebEn/nWtK/55sS/+kclH/pHNS/6BvTv+ca0r/lmhG/5ZoR/+UZ0b/k2ZF/5FpRv+UaUb/&#10;l2tG/5ltRv+leVL/rYJY/6F2TP+ccUf/m3BG/51xSv+ZbUj/imA6/4NZM/+EWjT/iFw1/4xgOf+N&#10;YTr/hVs1/4NZM/9+VC7/fFIs/3pQKv95Tyf/eU8n/3dNJf91SyX/dUon/3JMKP9zTSn/bEYi/2lF&#10;Jf9oRCT/akcn/2lGJv9pSCn/aEco/189If9cPSD/WToe/1Q0G/9TNR3/UzUd/1Y6JP9XOCP/UTUd&#10;/1Q4IP9VOSH/XEAo/1s/J/9XPCH/Vjsg/1o8Iv9dPyX/Xz8m/2BAJ/9iQyf/X0Ak/2BBJf9iQyf/&#10;YUIm/2JDJ/9mRyv/aEYt/2hGLf9oRi3/a0kw/2xKMf9qSjH/a0sy/2pKMf9nRy7/aUkw/2hJLf9p&#10;Si7/bE0w/2lKK/9oSSr/bE0u/2xNLv9pSiv/akss/2lKK/9pSiv/aEkq/2lKK/9qTCr/a00p/3NS&#10;L/94VzT/d1Uy/3lXMv98WjX/gVs3/4VfOv+DXTj/gFkw/35XLv9/VS3/fFIo/3lPJf9+VCr/f1gt&#10;/39YLf9+WS3/elUr/3JPKf9tSiT/b00q/3NRLv9zUS7/dFIv/3JQLf9zUS7/dFEx/3FOLv9pRij/&#10;akcr/2tHLf9nRSr/WDgf/1MzHP9QMhr/SC4X/0QqE/8/JhL/QCcT/0kuGf9QNiX/Ujcm/0csG/9C&#10;Jhj/Qykc/0UrHv9ILiH/Ry0g/0guIf9HLyP/RCwg/0QuIf9FLyL/RC4h/0YwI/9FLyL/Qiwf/z8s&#10;Hv8+Kx3/OygZ/zsoGf8+Kxz/Pywd/0ErHf8/KRv/Qyka/04zIv9YPSz/Wj8q/11CLf9WPSn/TzUk&#10;/040I/9RNyj/Tjcp/0gxI/9HLSD/RCod/0IoG/9FKx7/Rysd/0YqHP9HKx3/Si0d/04uH/9SMiP/&#10;UjIj/1IyI/9VNCX/VjUm/1g3KP9aOSr/WDco/1k4J/9bOin/Wjsp/1c6KP9XOij/Vjkn/1Q5KP9V&#10;Oin/UTcm/043Jf9UPSv/VT4s/1M8Kv9VPiz/V0Au/1Q9K/9SPSz/TTop/0g1Jv9FMiP/QzAh/zgn&#10;Ff81Iw//KxcA/yoTAf+mgVX/3raF/+G4gP/cr3T/37F1/+a4ev/aqmr/u4tN/7yLUP/AjVT/v4xT&#10;/7aFTf+xgkz/rn9J/69+Rv+wfUT/sX5F/7aDSv+8iE//toNK/698Q/+tfET/rX5K/6+ATP+re0r/&#10;qXlJ/6h4SP+oeEr/qXlL/6h4Sv+reEv/rHlM/6t3R/+seEj/rXlH/616Rf+yf0j/xJNb/9CfZ//K&#10;m2f/toZV/6FyRP+hckb/onVL/6B1S/+Zb0f/lm9G/5hxSP+Zckn/mnNK/5x1Sv+feUz/roZV/7aO&#10;W/+6lWD/wZxl/8OeZ/+6lWD/t49b/7OLWP+uhlX/qH9R/6d/Tv+rhVT/sYxY/7OOWf+0j1r/vpZi&#10;/8ifa//PpXP/1Kp4/9GpeP/JoHL/v5ls/7eQZf/Alm7/0aeB/8yifP+6kGr/sIVi/6d/W/+ifFj/&#10;oXlW/6F2Vv+ccVH/m25P/55vUf+dblD/nmxR/51rUP+aa0//mmtP/5lqTv+WZ0v/l2hM/5doTP+W&#10;Z0v/lGdI/5VqSv+Yb0//m3JS/5ZvUv+TbE//lGxS/5ZuVP+PZ07/jmVP/49mUP+PZU3/jWNL/5Fn&#10;T/8AAQD/AAEA/wABAP8AAQD/AAEA/1xFJf9aRSb/WkUm/1hFJf9aRyn/WUYo/1lGKP9aRyf/W0go&#10;/1tIKP9cRyr/XEcq/1xHKP9fSiv/YUwt/2FMLf9iSyv/ZE0t/2dQMP9oUC7/a1Mv/2pSLv9pTyr/&#10;b1Mu/3BSLP9wUiz/cU8q/3NRLP91Uy7/eVMv/3pUMP96VC//dlAr/3ZQK/96VzH/dlQu/3NTLf9w&#10;Uiz/bE4q/2lNKP9rTyr/aUwq/2VIJv9nSij/aEkq/2RFJv9jRCX/Y0Qn/2FCJf9eQSP/XUAi/1k+&#10;IP9XPB//Vzwf/1U6H/9VOyD/VDoh/1U7Iv9YPiX/Uzsj/1I6Iv9UPCT/UDoi/1E7I/9ROyP/UDoj&#10;/1A6I/9OOCP/SzUg/0ozIf9JMiD/SDMi/0MwH/9DMB//QzIi/0IxIf89LR3/QDAh/0ExJP8+MCP/&#10;QjQp/0c5Lv9MPjP/UkE3/1xKQP9mUkn/c1hN/3tfUf+CYVL/iWRU/5ZrWv+dblr/pHFc/6p2YP+v&#10;dV3/snZa/7Z7Xf++gmD/v4Nh/8GFYP/GiGH/0pVp/9edb//fpXf/5q59/+eygP/qt4L/57WA/+e4&#10;gv/1zI7//NaV//7dmP/835n//+We//7on//9557//Oab//jil//w2o7/7NmM//nomv//9KX///yt&#10;//z/rv/8/a///fuu///6qf/++af//fmi///7pP/9+Z7//PaY//z2lP/895P//fiU//z5kv/89Y3/&#10;/O+H//fmfP/233n//ON+//zgff/95ID/99Z1//LLbP/0yWv/9MFo/+q0Xv/hqVb/05hI/8uQQv/M&#10;kkj/y5FI/8eMRv/ChUT/w4ZF/8iISP/Hh0f/x4dH/82QUf/Nj1L/yYtO/8aITf+/gUb/xYdM/82P&#10;Uv/PkVb/z5FU/8uNUP/ChEf/yIpN/8iMTv/Gikz/w4lJ/8KISP/Bh0f/vYND/7h+P/+6fkD/vYFF&#10;/76ARf++fUP/vnxA/715PP++eDz/xH5C/8R+Qv+9dzv/t3M2/7JwNP+ubDL/mVso/41TIf+PVyj/&#10;klks/5ZgMv+XYTX/l2E1/5ZgNP+SXDD/klww/5ZgNP+ZYzf/mWM3/5ZgMv+YYjT/l2Ey/5ZhL/+V&#10;XzD/lWAu/5dhMv+bYzT/n2c4/6RsPf+lbD//nmU4/5lgM/+dZDf/oWg7/6FoO/+gZzr/nmg6/5tl&#10;N/+YYjb/mGI2/5dhNf+VXjX/k140/5JdM/+OWjP/j1s0/5BcN/+UXjr/m2VB/5lkQv+RXDr/jFo3&#10;/45cOf+QYDz/j187/4paNv+JWTX/jVw7/45dPP+KXDr/hlg3/4BSMf+CVjP/hlo3/4dbOP+JXTj/&#10;iF42/4ddNf+GXDL/jGE3/5twRf+ecUf/m25E/5doPv+WZTz/lmU8/5ZiOv+SXjb/kl42/5xmQP+c&#10;aEH/nGhD/55sSf+cakf/lmRD/51rSv+mdVT/pnVU/6FwT/+Yakn/lmhH/5dpSP+UZ0b/jF8+/4lh&#10;Pv+OY0D/k2dC/5hsRf+jdk3/qn1T/6Z5T/+gc0n/nHFG/5xxR/+WakP/iV85/4NZMf+DVzD/il81&#10;/49kOv+LYDb/gFYu/4RaNP+BVzH/fVMt/31TLf99Uyv/flQs/31TK/94Tij/dkso/25IJP9uSCT/&#10;aUUl/2hDJv9nRCb/Y0Ai/2RDJP9nRSn/YkMm/1k6Hv9aOx//WTkg/1U1HP9WNh//VTYh/1k6Jf9Y&#10;OST/VTkh/1Y6Iv9WOiL/Wj4m/1c8If9VOh//VTof/1g9Iv9fQSf/Xz8m/2BBJf9iQyf/YUIm/2JD&#10;J/9jRCj/YEEl/2JDJ/9nSCz/akgt/2tJMP9pRy7/bEox/25MMf9tSzL/bUsy/2tJMP9pSTD/aksv&#10;/2hJLf9nSCv/aEks/2ZHKP9oSSr/bE0u/2xNLv9oSSr/aEkq/2hJKv9oSSr/Z0gp/2hKKP9pSyf/&#10;b04r/3ZVMv96WDX/dVMu/3dVMP96WDP/fFYx/3xWMf99WC7/f1gv/4FaL/+BVy3/f1Yq/31UKP+E&#10;Wy//g10w/4FbLv99WCv/dVAk/3BNJf9vTCT/elgz/3tZNP91Uy7/dFIt/3JOLP9vTSr/clAt/3JQ&#10;Lf9sSSv/a0gs/2VDKP9ePCP/SysU/0krE/9MLRj/SC0Y/0QpFP9DKhb/Ri0Z/082Iv9QNiX/UTYl&#10;/0gtHP9FKRv/Rioc/0UrHv9ILiH/SS8i/0sxJP9LMST/Ry8j/0QuIf9ELiH/RC4h/0QuIf9ELiH/&#10;QC0f/z4rHf8/LB7/PSoc/z0qHP8+Kxz/QSsd/0ErHf9BKhz/RCga/0swH/9SNyb/WD0o/15DLv9Z&#10;Pin/VTop/1M4J/9VOSv/UDYp/0guIf9FKx7/Ry0g/0UrHv9ILiH/SS0f/0gsHv9NLSD/UDAh/1Aw&#10;If9TMyT/VTUm/1c3KP9XNif/VTUm/1k4Kf9aOSr/Wzor/1w7LP9dPC3/XD0r/1s+LP9dQC7/Wj0r&#10;/1Y7Kv9VOin/UDYl/081JP9QOiX/Ujwn/1E7Jv9ROij/Uzwq/1I7Kf9SOyn/UTwr/1E8K/9QOyr/&#10;Tzwr/0UyIf89Kxf/MiAI/yYSAP+KaEL/069//9y1fv/Tq3D/16pv/+O1ef/hs3f/vo1S/7uKT/+7&#10;jFT/uotV/7KDTf+uf0n/q3xI/6l6Rv+tfkj/sH9H/7OCSv+5iFD/toVN/69+Rv+qe0X/rH1H/65/&#10;S/+re0r/qnpK/6t7S/+qekz/qXlL/6h4Sv+ue07/rnpK/6x4Rv+teUf/rntG/657RP+wf0f/vo9X&#10;/8ucZv/HmmP/tIZU/6FyRP+fc0b/onVL/590Sv+Zb0n/mnBI/5txS/+cckr/m3FJ/51zSf+hdkv/&#10;qoJR/7SMWf+7k1//vJdg/7iTXP+xjFf/so1Z/7WNXP+zilz/r4ZY/6mDUv+rhVT/rIZV/66JVf+u&#10;i1X/uZRf/76ZZP/Am2f/xaBs/8mjcv/Fn3D/u5Vo/6+JXP+2j2b/z6h//9ixiv/LpH3/tI1m/6mC&#10;W/+gelb/pH5a/6V9Wv+geFX/n3FQ/5xuTf+ebU3/nG1P/5prTf+YaU3/mWpO/5dqTf+TZkn/k2ZJ&#10;/5RnSv+TZkf/lWhH/5ptTP+ack//nnZT/5hyTv+Sbk7/k25R/5NwUv+RbVP/jmlP/41nUP+OZU//&#10;jGNN/49lTf8AAQD/AAEA/wABAP8AAQD/AAEA/1tGJ/9aRSb/WkUm/1hFJf9bSCj/W0go/1tIKP9b&#10;SCj/W0go/1tIKP9bSCj/XUoq/15JKv9gSyz/YEss/2JNLv9nUDD/ZU4u/2dOL/9pUS//bFQw/2xS&#10;Lf9rUSz/b1Ms/3FTLf9xUy3/dVMu/3VTLv91Uy7/dlQv/3pUL/98VjH/eVMu/3dULv95VjD/dFIs&#10;/29RK/9vUSv/bE4o/2tNKf9qTin/Z0sm/2VIJv9nSij/Z0oq/2NGJv9hRCT/ZEUo/19CJP9gQib/&#10;XT8j/1g9IP9XPB//WD0i/1Q6H/9UOh//VTsi/1g+Jf9aQCf/Vjwj/1Q6If9UPCT/VDwk/1E7I/9Q&#10;OiP/UDoj/085Iv9NNyL/SjQf/0kyIP9IMR//RDEg/0EwHv9BMCD/QTAg/0MyIv8/LyD/QzMk/0Iy&#10;Jf9DMij/RzYs/049M/9TQjj/W0k//2ZSSf9uWE3/el5Q/4ZlVv+MZ1f/k2pY/5xvWv+jc1//qndi&#10;/7F9Z/+2fGT/uX5g/7p9Xv+/g2H/yIxo/8uQaP/LkGj/0pdr/9edb//fpXf/569+/+m0gv/suYT/&#10;7LuD/+u8hP/zy43/+teV//rclv/94p3//+mg///rov//7aP//emg//vonP/245f/8t+S//LilP/6&#10;7Z7///us//3/sf/8/a3//vmo//33o//89qD/+/Wd//75nv//+p7//fia//33l//9+JT//PeT//v2&#10;kP/98on//O2G//nmff/233f/+N96//zgff/+5IP/+eGB//nVd//603b/98hw/++7Z//mrVz/2p9P&#10;/8+WR//PlUv/y49G/8aLRf/Eh0T/yItK/8uOT//Ljk//y45P/9OXWP/OklT/xYlL/8KGSP/AgkX/&#10;yIpN/8+RVP/QklX/0ZNW/8+RVP/GiEv/xohL/8aKS//Gikv/xIpK/8WLS//Bikn/vIVF/7Z/P/+2&#10;ez//un9F/7x/Rv+6fEH/vHo+/7t5PP/Aej7/wnxA/8F7P/+4dDf/r2ov/6xqMP+mZzH/lFoo/49X&#10;Jv+PWSr/klwu/5ZgMv+VXzH/lV8x/5VfMf+UWy7/lFsw/5phNv+eZTr/nWQ3/5lgM/+ZYDP/mGIz&#10;/5ljNP+ZYzT/mWM0/5tlNv+aZDX/nmU4/6JpPP+jaj3/nmU6/5tiN/+bYjf/nmU6/59mOf+eZTj/&#10;n2Y5/55lOv+dZDn/nWQ5/5dgN/+SWzL/kFo0/5BcNf+OWjP/j1s0/5FdNv+TXzj/lmI9/5ZiPf+R&#10;XTj/jFo3/5BeO/+PXzv/jV05/4lZNf+JWTX/jl46/49hPf+KXDr/hFY0/4BSMP+DVTP/hlg2/4ha&#10;OP+KXDj/iFw3/4dbNP+JXDP/jF81/5xtQ/+dbkT/nW5E/6BvRv+caED/mmY//5hiPP+aZD7/n2lD&#10;/6JsRv+jbUn/nWhG/5tmRP+XZUT/l2VE/6JwT/+reVj/qHdW/6JxUP+bakr/mGpJ/5hqSf+VaEf/&#10;h188/4ZeO/+NYj//nG9I/6N2Tf+meU//q3xS/6Z6Tf+fckj/nG9F/5htQv+NYTr/h101/4dbNP+K&#10;XzX/j2Q6/5NoPv+LYDb/flQs/4BWLv+BVy//f1Uv/4BWLv+CVi//g1cw/4NXMP93TCn/b0kl/2lD&#10;H/9lQSH/ZEEj/2dEJv9oRSf/ZkQo/2ZEKf9gQSX/WDkd/1c3Hv9ePiX/Wjoh/1Y2H/9cPCX/WTsj&#10;/10/J/9dPyf/Vzsj/1c7I/9ZPiP/WD0i/1c8If9YPSL/WT4j/1tAI/9gQib/YEEl/2JDJ/9kRSn/&#10;Y0Qo/2NEKP9jRCj/YUIm/2RFKf9mRyv/akgt/2lHLP9pRyz/aUUr/2xILv9sSC7/a0ku/2dFKv9q&#10;SC3/aksv/2xNMP9qSy7/bU4x/2hJKv9pSiv/akss/2tMLf9oSSr/Z0gp/2hJKv9pSiv/akss/2xO&#10;LP9wTyz/dlUy/3tZNv94VjP/c1Es/3dVMP95VzL/e1Uw/3pUL/97Viz/hF0y/4ZfNP+EWy//hFsv&#10;/4hfM/+LYjb/h2E0/4FbLv96VSj/dE8j/3JPJf91Uir/f1k0/35YM/95Uy7/d1Es/3JMJ/9vTSj/&#10;clAt/3JQLf9yTzH/bUsv/2A+Jf9PLxj/RiYR/0wtGP9PMBz/SC0Y/0kuGf9NMh3/UTYh/1Q5JP9S&#10;NyL/UDUk/0csG/9EKBr/RCga/0QqHf9ILiH/TDIl/1A2Kf9PNSj/SjMl/0gwJP9ELiH/RC4h/0Mt&#10;IP9DLSD/QSse/z4rHf8/LB3/Pywe/z8sHf9BKx3/RC4g/0MtH/9DLB7/RSkb/0crHf9NMB7/Vzoo&#10;/19EL/9eQi3/W0Av/1w/Lf9bPzH/Uzcp/0ouIP9JLR//SjAj/0kvIv9JLyL/Sy8h/00xI/9QMCP/&#10;UzMm/1UzJ/9WNCj/Wjgs/1s7LP9YOCn/VTUm/1g4Kf9bOiv/XTwt/149Lv9fPi//Xj8t/10+LP9d&#10;Piz/Wz4s/1k8Kv9WOyr/Ujcm/1A2Jf9ROCT/Uzom/1I5Jf9ROCT/Uzom/1Q6Kf9TOSj/Uzko/1Y8&#10;K/9WPCv/VD0r/1E6KP9HMh//OigQ/ygXAP9vUyz/yqh7/+C8iP/as3r/161z/+W4ff/oun7/xZRZ&#10;/7eIUP+2h0//todR/7CCTv+tf0v/q31L/6p8Sv+rfUn/rn9L/7GCTv+4iVX/tYZQ/65/Sf+rfEb/&#10;q3xI/61+Sv+re0r/qnpK/7CAUP+vf1H/q3tN/6h4Sv+ue0z/rHhG/6x4Rv+ue0b/rXxE/618RP+s&#10;fUX/uo1U/8mcZf/HmWX/sYZT/55yQ/+ccEP/nnNI/55zSf+ccEn/nnJL/51xSv+fckv/nG9G/55x&#10;SP+idUv/qoBQ/7WMWP++l2D/wZpj/7aRXP+vilX/s4tY/7mRYP+2jl3/to5d/7ONXP+yjFv/s49b&#10;/7GNWf+uilb/tpJe/7mWYP+6l2H/wZ1p/8ejb//GonD/wZ1r/7WRYf+qhVn/uZRo/9Krgv/ZtIr/&#10;wp1z/7OOZP+ngVz/qIJe/6uDX/+shGH/pXhX/5xuTf+ebU3/nG1P/5tsTv+Zak7/l2pN/5RnSv+S&#10;Zkn/kGdJ/5FoSv+RaEj/kWlG/5xxTv+id1T/o3tX/5x0UP+YdFL/oX1b/6WCYv+ad1v/kW1T/41o&#10;Tv+MZk//jWRO/41kTv8AAQD/AAEA/wABAP8AAQD/AAEA/1pFJv9aRSj/WUYo/1lGKP9bSCj/Wkcn&#10;/1pHJ/9bSCj/W0go/1pHJv9aRyb/XUoq/2FMLf9iTS7/Yk0u/2RNLf9nUDD/aE8w/2lRL/9qUC3/&#10;bFIt/21TLv9uUiv/b1Ms/3BSLP9zUyz/dlYw/3ZUL/93VTD/dlQv/3dULv94VS//d1Qu/3ZTLf90&#10;Uiz/cU8p/3BQKf9xUSr/a00n/2pMJv9qTCj/ZUkk/2NGJP9mSSf/Zkkp/19CIv9gQyX/YEMl/10/&#10;I/9aPyL/W0Aj/1c8H/9XPSL/Vz0i/1Q6H/9SOB3/VTsi/1k/Jv9ZPyb/Vjwj/1Y8I/9VPSX/VDwk&#10;/1M7I/9QOiP/UDoj/085Iv9NNyL/SjQf/0ozIf9KMyH/RDMh/0IxIf9DMiL/QTEh/0MzJP9DMyT/&#10;RjQo/0Y0KP9HNSv/Szkv/089M/9WQjn/YU1C/21XTP90XFD/hmVW/5BrW/+TbFv/l2xb/6JzX/+n&#10;d2H/sX1n/7qEbP+/g2f/vIFj/7t+X/++gmD/yo5p/86Ta//QlW3/1ptv/9mfcf/gqHn/5K99/+m0&#10;gP/qt4D/67qC/+m8g//0zI7/+teV//rclv/95Z///euj//7qof//66L/++mf//ronP/76Jz/9uSY&#10;//PilP/26Zr///Wl///6qf/99qX//Pai//z2oP/89Z3/+/Sc//32nP//+J3//vuc//36mf/995X/&#10;/PSR//vvif/46YL/+OV8//fief/33nf/+997//zefP/+4ID//+KE//rdgf/+24H/+sp1/+25Zf/i&#10;qVj/2J1N/9CVSf/QlUn/zJBH/8uPR//Mj0z/0ZRT/8+SU//Lj1D/y49Q/9GVVv/NkVP/xopM/8CE&#10;Rv+9gUP/yIpN/82PUv/OkVL/zpFS/8+SU//Ji07/woZH/8OHSP/CiEj/w4lJ/8SKSv/Ci0r/vYZG&#10;/7Z+Qf+0eT//t3xC/7p9RP+5eED/uXc9/7x3PP/Be0D/w31C/8F7QP+4czr/rGky/6poNP+iYzD/&#10;llws/5NbLP+RWy3/k10v/5dhM/+VXzH/lV8x/5ReMP+YXzL/nWQ3/6BnOv+gZzr/mmE0/5hfMv+Y&#10;XzL/mmE0/5pkNv+bZTf/nGY3/5tlNv+YYjT/mWM1/6BnOv+kaT//n2Q6/51iOP+bYjf/nWQ5/51k&#10;Of+eZTr/nWc5/55lOv+cZjr/m2Q7/5dgN/+TXDP/klw2/5FdNv+SXjf/k184/5RgOP+VYTr/lGA5&#10;/5RgOf+OXDf/jlw5/5FhPf+QYDz/jVw7/4hXNv+GWDb/jF48/49hP/+MXjz/hVc1/4FTMf+DVTP/&#10;hlg2/4dZN/+KXDj/il02/45eOP+QYDj/kmM5/59uRf+kc0r/qnZO/656Uv+kb0X/oGpE/55nQP+h&#10;akP/pG1H/6JrRf+hakT/lWA+/5BbO/+OXDv/k2FA/6RxUv+ndVT/pXNS/6JxUP+ZaEf/lmhH/5hq&#10;Sf+WaUj/il08/4hcOf+QZEH/pHdQ/6h4UP+md03/qHlN/6N0Sv+Ya0H/k2Y8/49kOv+GXDT/hFoy&#10;/4lfN/+RZjz/l2xC/5ZrQf+LYTf/fVMr/3xSKv9/VS3/flQs/31TK/9+Uiv/f1Ms/3xQK/9yRyT/&#10;bEYi/2ZCIP9iPx//Y0Ai/2VCJP9nRSn/Z0Uq/2RCJ/9cPSH/VjYd/1k5IP9gQCf/Wzsk/1Y4IP9b&#10;PSX/XT8n/2BCKv9eQCj/Vzwh/1g9Iv9aPyT/Vjsg/1Y7IP9ZPiP/XEEm/2BCJv9gQib/YUIm/2NE&#10;KP9kRSn/YkMn/2JDJ/9iQyf/YkMn/2RFKf9mRyv/ZUYq/2dFKv9pRyz/aUYq/2pHK/9rSCz/a0kt&#10;/2dFKf9qSCz/aksu/2xNMP9rTC//bU4x/2lKLf9oSSr/aUor/2lKK/9pSiv/aUor/2pLLP9qSyz/&#10;bE0u/25QLv90UzD/d1Yz/3hWM/9zUS7/cU8s/3ZUL/94VjH/e1Uw/31XMv9+WS//h2A1/4ZfNP+C&#10;XC//iF8z/4tiNv+FXzL/f1ks/3xWKf91UCP/dlEl/3pXLf9+WzH/gVwy/31YLv96VSv/eFIt/3BN&#10;J/9uTCf/bkwp/3FPLP9yUTL/aUcs/1c3Hv9IKBH/RiYR/0ssGP9MMBv/TDAb/00yHf9RNiH/VDkk&#10;/1M6Jv9UOST/UDYl/0guHf9FKRv/QigZ/0MpHP9HLSD/SzEk/081KP9NNij/SjMl/0gxI/9FLyH/&#10;RjAi/0QuIP9DLSD/Qiwf/z4rHf8+Kxz/Pywe/0EuH/9DLR//RS8h/0QuIP9CKx3/RSse/0UrHv9H&#10;Kx3/UzYm/11ALv9eQS//X0Iw/2FEMv9gQzH/WTws/1E0JP9PMiL/TTEj/0svIf9KLR3/Sy8h/1Ex&#10;JP9TMyb/WDYq/1g2Kv9WNCj/VjQo/1k5LP9aOi3/WDgp/1k5Kv9dPC3/Xz4v/2A/MP9gPzD/Xz4t&#10;/108K/9bPCr/Wj0r/1s+LP9VOin/UTYl/1E2Jf9SOSX/Ujkl/1A3I/9PNiL/Ujkl/1Q7J/9VOiX/&#10;VDko/1Q6Kf9UOin/VDop/1Q9K/9QOiX/RjIa/zAfA/9ZPxr/uZZs/+TAjv/huoP/1ax0/+G3ff/p&#10;u4D/yZtg/7eIUP+0h1D/s4VR/66ATv+sfkz/q4BN/6p/TP+rfUv/rX9N/7KEUv+7jVv/tIZS/6x9&#10;Sf+neET/qntH/619TP+tfUz/rX1N/7GBUf+wgFD/qnpM/6d3R/+tekv/q3lG/656SP+te0b/qXhA&#10;/6d4Qv+uf0n/uYxV/8abZP/EmWT/soZV/51xQv+YbUL/nHFH/55zSf+bbkf/n3JL/59yS/+gcEj/&#10;oHBI/6JzSf+ldkr/q39O/7mOW//CmWP/wZpj/7iRWv+yilb/sIhV/7SMWf+zi1r/to5d/7uTYP+6&#10;lWH/vppm/7mVYf+xkFv/sI9a/6+OWP+1lF7/v55o/8mmcP/JpnD/yaVx/8Sgbv+zj1//tI9i/8ql&#10;eP/ivZH/1rGF/8WgdP+zkGj/q4Vg/66GYv+wiGX/qXxb/5xuTf+ebU3/m2xO/5prT/+Zak7/lmlM&#10;/5JmSf+PZkj/jmdK/45nSv+NZkX/k2tH/511Uf+lflf/p4BZ/6F6U/+feVX/p4Nh/6yKZ/+ad1n/&#10;k3BU/5BsUv+NaE7/jWRO/4tiTP8AAQD/AAEA/wABAP8AAQD/AAEA/1pHKf9bSCr/W0gq/1lGKP9a&#10;Ryn/Wkcp/1tIKP9cSSn/Wkcn/11KKf9hTi3/Yk4t/2JOLf9iTi3/ZE0r/2hQLv9oUC7/alAt/25U&#10;Mf9tUy7/b1Mu/3FVLv9xVS7/clQu/3JSK/9zUSv/eFUv/3hVL/95VjD/eFUv/3ZTLf93VC7/eFUt&#10;/3VUK/9yUiv/cVEq/3BQKf9wUCn/bE4o/2xOKP9qTCj/aEom/2VIJv9jRiT/Y0Ym/19CIv9fQiT/&#10;XUIk/1o/Iv9YPSL/WD4j/1c8If9WPCH/VTsg/1U7IP9ROR//VT0j/1hAKP9XPyf/VT0l/1hAKP9W&#10;Pib/Uzsj/085If9QOiP/Tzki/044If9LNiH/SjUg/0o1Iv9KNSL/RDMh/0U0JP9EMyP/RDIk/0Mx&#10;I/9CMCT/RTMn/0o4Lv9POzL/WEQ7/2FLQP9oUET/dltQ/39jVf+La1z/lG1c/5txYf+ecV7/o3Rg&#10;/6t7Zf+ufGX/uoRs/9KYgP/boIL/y45v/72BX//Bgl//yoto/9CSa//XmXL/3qN3/+Ope//lrXz/&#10;6LN//+67hv/wv4f/8MGJ//HDiP/zy43/+NWT//vdl//635r//+ii//zon//96aD//euf//nnm//4&#10;55n/9uWX//jnmf/56pn/+e2b//runP/27pn/+PCb//vznv/++KL//vig///5of/79pv//vWY//74&#10;mv/++Jr//fSV//joiP/y4Hz/8Nh0//DXcv/73nr//d99//fVdP/wzGz//NV2///agf/72YD/9cFt&#10;/+ewXv/YnU3/z5RG/8yRRf/Qkkn/0pNM/9KTTP/RlFP/0pVW/8yPUP/IjE7/z5NV/9OXWf/PlVb/&#10;xYtM/8WLTP/Eikv/yIxO/86SVP/Pk1X/z5NU/82RUv/Hi0z/wYdH/8GHR/+/hUb/xIpL/8KISf+9&#10;g0T/voNJ/7h9Q/+1eEH/uHlE/7t5Rf+7eEP/wn1G/8N+R//EfUf/xH1H/796Q/+4cj7/sG04/6hm&#10;NP+fXy//mmAy/5hfMv+VXC//lmAy/5hiNP+aZDb/mWM1/51nOf+nb0D/qXBD/6pyQ/+nbkH/o2g8&#10;/55lOP+ZYDP/mmE2/5xjOP+aZDj/nGY6/5hiNP+VXzH/l2E1/51nO/+ka0D/oGU7/5xjOP+cYzj/&#10;nWQ5/55lOv+dZzn/nWc7/5pkOP+aZDj/m2Q7/5VgNv+WYDr/lmA8/5ZiPf+XYz7/lmI9/5ZiO/+V&#10;YTr/lGM7/5JgO/+OXDf/kV86/5RiP/+SYj7/kGA8/4paNv+JWzf/kGA8/5JiPv+SYj7/kGA8/4pa&#10;Nv+KWjb/jl46/5JiPv+TYz//l2VC/5lnQv+bakL/nm1F/6dzS/+qdk7/qXVN/6dySP+jbUf/nWdD&#10;/5pkQP+aYz3/mGA9/5NbOP+PWTf/jFc3/4lUNP+IVTb/kF49/59sTf+jcVD/oG9O/5tqSf+ZaEf/&#10;lmZC/5RmQv+SZED/ilw4/4haNv+SZED/o3NN/6BvR/+icUn/onJK/5RkPP+KXTT/iFw1/4lfN/+H&#10;XTf/hVs1/4lfOf+PZT3/kWc//4thN/+CWC7/fVMr/35ULP99Uyv/d00l/3hMJf95Tyn/eU8p/3ZM&#10;Jv9qRiT/bEgm/2hFJf9kQyT/YUAh/2JAJP9iQyb/YUIm/1k6Hv9WNxv/WDgf/2BCKP9fQSf/WDog&#10;/1Y4Hv9ZOyH/Wz0j/2BCKP9dPyX/WDog/1s9I/9aPCL/Vzkf/1c5H/9bPSP/YEIm/2JDJ/9gQSX/&#10;YEEl/2FCJv9hQSj/YUMp/2FDKf9gQij/YkQo/2VHK/9lRyv/ZEUp/2VGKf9nSCv/akgs/2pILP9q&#10;SSr/a0or/2tKK/9oSSr/aEkq/2pLLP9pSiv/a0wv/2pLLv9oSSz/aEkq/2pLLP9rTC3/a0wt/2tM&#10;Lf9qTCr/bE4s/25QLP9wUi7/c1Iv/3BPLP9uTSr/b04r/3RSL/93VTD/e1gy/4BaNf+CXTP/hWA0&#10;/4NcMf+AWy//f1gt/3pVKf96VSn/dlEl/3VQJP92USf/elUr/39aMP+EXzX/fFkz/3hVL/95VjD/&#10;dVMu/2xKJ/9rSSb/akkm/2xLLP9iQyf/UDAX/0UnD/9CIw//RioV/0YpF/9LLhz/SzAb/04zHv9S&#10;NyL/VDkk/1E4JP9ROCT/TzYi/0kvHv9HLBv/QScY/0EqHP9DLB7/RC0f/0MtIP9DLSD/QSse/0Er&#10;Hv9IMiT/TDYo/0YwIv9ELiD/Qiwe/0AqHP89Khv/Pywd/0IsHv9FLyH/RS8h/0QuIP9CLB7/RS4g&#10;/0guIf9HLSD/TDAi/1Q4Kv9TOCf/TjMi/1Q5KP9cQTD/XUIx/1xBMP9VOSv/TTEj/0svIf9HLSD/&#10;SS0f/04yJP9TMyb/VjYp/1U1KP9VNSj/Vzcq/1o6Lf9aOi3/Wzss/1w7LP9ePS7/Xj0u/18+L/9g&#10;PzD/Xj0s/108K/9cOyr/Wzwq/1s+LP9WOSf/Ujcm/1I3Jv9RNyb/VDsn/1Q7J/9SOSX/Ujkl/1Q5&#10;JP9VOiX/VDkk/1U6Jf9YPSj/WD0o/1c8J/9WPSf/UTgi/0IqEP8+JAH/h2dB/86pff/ZtID/yqNs&#10;/9GocP/Xr3T/yJ5k/7mPVf+0iVL/r4ZQ/6uCTv+nfUv/qH5O/6h+Tv+jeUn/onhI/66CU/+4jF3/&#10;s4dY/6h8Tf+hdUb/qXpM/6x9T/+xglT/sYJU/6+AUv+tflD/qHhK/6Z2Rv+tekv/rHlK/6t4Sf+u&#10;fEn/pnRB/6h5Rf+wgU3/vZBZ/8abZv/FmmX/tIhX/6J2R/+ZbUD/nG9F/59ySf+abUb/m25H/5xv&#10;Rv+dbUX/pXZM/6h5T/+md0v/rIBP/7WKV/+8kVz/wJdh/7aLVv+uhVH/qYBM/66EUv+zilb/uJBc&#10;/72VYf/DnGX/wZxl/8GcZf+7mGD/ro1X/6mJUP+wkFf/u5he/8ekav/MqG7/0q50/9izfP/Xsn7/&#10;0qx7/8+pev/PqXz/1a+C/9Stgv/LpHn/toxm/7CFYv+ugWD/qnxb/59uTv+aa03/m2xO/5tsUP+Y&#10;a07/lmlM/5NnSv+Ua03/jmdG/49oR/+RbUv/mXNP/6R9Vv+qg1z/rIVe/6iBWv+jfFX/pX9b/6WD&#10;YP+Zdlb/mHNW/5t2W/+Xclf/kGhP/45kTP8AAQD/AAEA/wABAP8AAQD/AAEA/1tIKv9bSCr/XEkr&#10;/1pHKf9WRSf/VkUn/1tIKP9dSir/XUop/2BMK/9hTSz/YEwr/2RNK/9mTy3/aVEt/2lRLf9pTyz/&#10;alAt/29TLv9xVTD/cFQt/3FVLv9zVS//dVUu/3VVLv90Uiz/eFUv/3lWLv95Vi7/eVYu/3VSKv93&#10;VCz/eFUt/3ZVLP9yUiv/cVEq/3FRKv9tTyn/a00n/2tNKf9qTCj/aEom/2dJJ/9kRiT/YUQk/15B&#10;If9cQSP/XUIl/1tAI/9XPCH/Vjwh/1Y8If9WPCH/VTsg/1Y8If9UPCL/Vj4m/1hAKP9VPyf/VD4m&#10;/1ZAKP9UPib/UDoi/085If9POSL/Tjgh/005If9LNiH/SzYh/0s2I/9JNyP/RzYk/0c2Jv9FNCT/&#10;RDIk/0QyJP9GNCj/TTsv/1RAN/9bRDz/YkpA/2tQRf9wVEj/gGBT/4ppWv+Tbl7/m3Bf/6N2Yf+k&#10;dWH/qXlj/7J/av+3g23/vohu/9Wcgf/2u5v/3J+A/8KGZP/EhWL/0ZNu/9iac//dn3j/4qd7/+Or&#10;fP/jrnz/67aC/+26g//vvob/8sOL//XHjP/2zpD//NmX//7fnP/43Zj//OWf//3poP/+6qH//euf&#10;//jmmv/045X/8uGT//fmmP/7653//PCe//3wof/58Z7/+/Og//31ov/++KL//feh//73n//88pn/&#10;+/CU//3wlP//8pb//fCS//jlhv/w3Hv/79V0//HVdP/72Xj//tx7//fRcP/qwmL/78Rm//PGa//2&#10;x2//8Lln/+SrXP/WnU7/0JVJ/86SSf/PkEn/0ZJN/9CRTP/Mj07/0JNU/82QUf/KjlD/05dZ/9Sa&#10;W//PlVb/zJJT/8ySU//MklP/ypBR/86SVP/RlVf/0ZVW/8+TVP/HjU3/w4lJ/8KISf++hEX/w4lK&#10;/8GGSv+zeDz/tntD/7d6RP+2eUP/uHlE/799Sf/AfUj/xoBM/8R+Sv/Ce0X/vndD/7hyPv+ybDj/&#10;pmIx/6JgMP+eYDH/nGI0/5lgM/+XXjH/lV8x/5ZgMv+YYjT/mmQ1/6BqO/+ncUL/qnRF/6tzRP+n&#10;b0D/oWg7/59kOP+cYTX/nWQ5/5xjOP+ZYzf/mmQ4/5ZgNP+WYDL/lmA0/5xmOv+ka0D/oGc8/5xj&#10;OP+cYzj/nWQ5/5pkOP+bZTf/nWc5/5pkOP+aZTn/mmU7/5VgNv+WYDr/lmA6/5VhOv+XYz7/lmI9&#10;/5ZiPf+VYTz/kV86/5BeOf+OXDf/jVs4/4xcNv+PXzv/j185/4paNv+MXDj/kGA8/5FhPf+UZED/&#10;mWlD/5lpQ/+WZkL/k2M//5dlQv+YZkP/mGZD/5poQ/+eakX/nmpD/6JuR/+lb0n/pW9J/6VvSf+h&#10;akP/mmM9/5JbNf+RWjT/kFg1/45WM/+NVzX/jVY3/4xXN/+MVzj/kF0+/5pnSP+caUr/lmVE/5Ni&#10;Qf+RYD//kmI+/5NlQf+SZED/kGI+/5FjP/+aakb/m2tF/5poQ/+ZaUP/l2dB/4xcNv+JXDX/il45&#10;/4thO/+JXzn/hVs1/4heOP+KYDj/hVsz/4FXL/9+VCz/fVMr/4BWLv9+VCz/dkwk/3RKIv93TSf/&#10;d00n/3VKJ/9pRSP/a0go/2lGJv9jQiP/YD8g/2FCJf9kRSj/YEEl/1g6Hv9XOR3/XT8j/2NFKf9j&#10;RSn/XD4i/1g6Hv9bPSH/XD4k/10/Jf9bPSP/Vjge/1g6IP9YOiD/Vzkf/1k7If9cPiT/YkMn/2FC&#10;Jv9fQCT/YEAn/2FBKP9hQSj/YkQq/2NFK/9iRCr/Y0Ur/2VHLf9lRyv/ZEUp/2VGKf9nSCv/aUcr&#10;/2lHK/9qSSr/akkq/2pJKv9oSSr/aEkq/2lKK/9qSyz/aksu/2tML/9pSi3/aUot/2tMLf9sTS7/&#10;a0wt/2tMLf9rTSv/bE4s/29RLf9zVTH/clQw/3FQLf9uTSr/bUwp/29OK/92VC//fFkz/39cNv+B&#10;XDL/gl0z/4BbL/+AWy//fVgs/3hTJ/9yTyf/cU4m/3BNJf9xTib/d1Qs/3xZMf9/XDb/dFEr/25O&#10;KP9tTSf/akkm/2ZFIv9mRST/Zkgm/2JDJv9PLxb/QyUN/0AkDv9CJhH/SSwa/0YrGv9ILRz/SS4Z&#10;/00yHf9RNiH/Ujgh/1I4If9VOiX/Vjsm/1I3Iv9LMB//RCob/0EqHP9CKx3/Qywe/0ErHv9CLB//&#10;Pykc/0AqHf9FLyL/RzEk/0MtIP9CLB//QCoc/z8pHP89Khv/Pywd/0MtH/9ELiD/RC4g/0MtH/9E&#10;LiD/Ri8h/0kyJP9JMiT/TjQn/1A0Jv9NMSP/SCwe/04yJP9SNij/UDQm/1E1J/9OMiT/Ry0g/0ct&#10;IP9FKx7/SS0f/08zJf9UNCX/Vzcq/1c3Kv9XNyr/WTks/1s7Lv9bOy7/Wjor/1w7LP9fPi//XTwt&#10;/149Lv9gPzD/Xj0s/1w7Kv9cOyr/Wzwq/10+LP9XOij/VDcl/1E2Jf9ONCP/VTwo/1g/K/9UOyf/&#10;Ujkl/1Q5JP9TOCP/Ujci/1U6Jf9XPCf/WD0o/1c8J/9YPSj/Uzok/0cvF/81HAD/aEom/76bcf/Y&#10;soH/yaJr/8ylbP/LpGn/v5dc/7aPVv+xilP/sIhU/6mBTv+lfUz/n3lK/5x2R/+acUP/mXBC/6Z9&#10;T/+4jWD/tIpa/6qAUP+ieEj/qHxN/6t/UP+whFX/sYJU/6x9T/+sfU//qHlL/6h4SP+sfEz/rXpL&#10;/6t4Sf+ue0z/qXdE/6h4R/+tfkr/u41Z/8OVYf/Fl2P/t4xZ/6J2R/+YbD//m25E/59ySf+ZbEP/&#10;mWxD/5xvRv+bbkT/pXZM/6h5Tf+neEr/rX9O/7OIVf+6j1r/vZJd/7OIU/+tgk//q4BN/66CUf+z&#10;ilb/uZFd/8CZYv/DnGX/v5pj/7+aY/+8mWH/s5Ba/66LU/+yj1f/t5Rc/8SgZv/MqG7/1bF3/9+4&#10;gf/atYD/1bB8/86qeP/GonL/yqV4/8qleP/Jonf/uJFq/7CFYv+qfVz/pnhX/5tuT/+Zakz/mWpM&#10;/5tsUP+Ya07/lGdK/5RpSf+Ua0v/kWpJ/5dxTf+cdlL/o3xV/6R9VP+mf1b/qYJZ/6mCWf+ngFf/&#10;pX9a/6aAXP+ceFb/mnZW/553Wv+edlz/lGtP/45kS/8AAQD/AAEA/wABAP8AAQD/AAEA/1xJK/9b&#10;SCr/Wkkr/1pJK/9XRij/VkUn/1tIKP9eSSr/YU0s/2BMK/9iSyn/Ykwn/2VPKv9qUi7/bFQw/2tR&#10;Lv9sUi3/blIt/29TLv9zVS//clQu/3VVLv90VC3/dlYv/3lXMf92VC7/eFUt/3lWLv95Vi7/eVYu&#10;/3dULP93VCz/dlUs/3ZVLP9yUiv/cVEq/29RK/9tTyn/akwo/2pMKP9qTCj/aEoo/2hKKP9kRSb/&#10;YEMj/11AIv9bQCL/XEEk/1o/Iv9WPCH/VTsg/1Y8If9XPSL/Vjwh/1c/Jf9XPyX/VD4m/1ZAKP9V&#10;Pyf/VD4m/1U/J/9UPib/UDoi/085Iv9POSL/TDgg/004I/9MNyL/STch/0s2I/9JNyP/Sjkn/0k4&#10;KP9GNSX/RTMl/0g2KP9NOy//Uz82/1tHPv9iSkD/bFFG/3NXSf98Wk7/imZW/5RtXv+acV//o3Rg&#10;/6d3Y/+seWT/sX1n/7qDbv++iHD/wohw/9CXev/9xKb/66+N/8uPa//Jimf/15l0/92feP/ipHv/&#10;5qx+/+WtfP/lsH7/6reC/+q5gf/su4P/8MGJ//XHjP/zy43/+daW//zdmv/635r//OWf//3ro///&#10;7aP//euf//jlmf/y35L/8N2Q//Tjlf/87J7///Sk//z2qP/99aT//vem///4p//++af//fWg//zy&#10;m//975f/++uT//rpj//66Y//++iM//fihf/y233/8tp6//XWef/51nj//NZ1//XKa//ou17/4LFX&#10;/+KwV//ptV//67Rk/+CoW//XnVP/05dO/9CUTP/Okkr/zZBN/8uOTf/KjU7/zZFS/82RU//NkVP/&#10;1Jpb/9SaW//Qllf/0JZX/8+VVv/PlVb/zpRV/8+TVf/RlVf/0pZY/9GVV//Ijk//xoxN/8SKS/+9&#10;gkb/wIVJ/72CSP+scTn/rnI8/7Z5Q/+3eEX/uHZE/798R//DfUn/xH5K/8N8SP+/eET/uHE9/7Nt&#10;Of+oZDP/n1sq/6BeLv+gYjP/n2I2/51iNv+ZYDP/lVwv/5dhM/+bZTb/nWc4/6JsPf+ncUL/qnVD&#10;/6pyQ/+nb0D/omo7/59mOf+fZDj/n2Q6/51kOf+ZYzf/nWc7/5pkOP+XYTX/lmA0/5pkOP+lbEH/&#10;oWg9/5tiN/+bYjf/nWQ5/5ljNf+ZYzX/m2U3/5tlN/+aZTn/mWQ4/5VgNv+VYDb/lWE6/5VhOv+V&#10;YTz/lGA7/5RgO/+UYDv/j104/41bNv+NWzb/iFg0/4lZM/+OXjr/jl44/4hYMv+KWjT/jl46/5Fh&#10;O/+WZkD/oG5J/6RyTf+gbkn/l2VC/5poRf+aaEX/m2ZE/5hkP/+YZD//mmRA/51nQ/+faUP/n2lD&#10;/6FqQ/+aYzz/k1w2/5BWMf+QVjH/jlcx/49XNP+SWjf/kVo7/5FaPP+PWjv/k2BB/5dkRf+UYUL/&#10;kF8//49ePv+NXDv/kGA8/5RkQP+WZkL/nW1J/59vS/+hcU3/l2dD/5ZmQv+UZED/jl46/4haNv+L&#10;XTn/jmI//49jQP+HXDn/glgy/4FXMf+CWDL/e1Ep/31TK/9+VCz/flQs/4FXL/9/VS3/eE4m/3ZM&#10;Jv92TCb/dUon/25GIv9nRSL/aUYm/2dEJv9iQSL/YUAh/2NEJ/9lRin/Xj8j/1c5Hf9ZOx//ZEYq&#10;/2ZILP9mSCz/YEIm/1s9If9dQiX/XEEm/1s9I/9ZOyH/VDYc/1U3Hf9XOR//Vzkf/1s7Iv9fPyb/&#10;YkMn/2BBJf9gQSX/YUEo/2FBKP9jQyr/ZEQr/2RGLP9kRCv/ZkYt/2RGLP9lRSz/ZUYq/2ZHKv9m&#10;Ryr/aEYq/2lHK/9qSSr/akkq/2pJKv9qSSr/akkq/2lKK/9rTC3/aUor/2pLLv9qSy7/akss/2xN&#10;Lv9uTzD/a0wt/2pLLP9sTiz/blAu/3BSLv92WDT/d1k1/3FTL/9vTiv/bU0n/25OKP91VS//fls1&#10;/4BdN/+AXTf/gVwy/4BbMf+AXTX/fFkx/3RRKf9vTCT/b0wm/25LJf9xTij/dFEr/3lWMP96VzH/&#10;bEwm/2ZGIP9fQR3/XkAc/2FDIf9kRSb/ZEUo/1Y3G/8+IAj/Oh4I/0AkD/9DKBP/Rywb/0YrGv9H&#10;LBv/SC0Y/0swG/9QNSD/Ujgh/1M5Iv9YPif/XUIt/1tAK/9QNST/Si4g/0IrHf9CKx3/Qisd/0Er&#10;Hv9BKx7/QCod/0AqHf9BKx7/QCod/z8pHP9AKh3/Pykc/zwpG/8+Kxz/QC0e/0QuIP9DLR//Qy0f&#10;/0MtH/9DLR//Ri8h/0ozJf9MNSf/Tjcp/00zJv9KMCP/SCwe/0ouIP9HLR7/QSoc/0QqHf9CKx3/&#10;QSca/0QqHf9HLSD/SS8i/1E0JP9SNSX/WDgr/1k5LP9XNyr/Wjot/1s7Lv9cPC//Wjor/1w7LP9g&#10;PzD/XDss/108Lf9ePS7/XTwr/1w7Kv9cOyr/Wzwq/1w9K/9XOij/VTgm/080I/9KMB//Vj0p/1tC&#10;Lv9XPir/VTol/1U6Jf9TOCP/Uzci/1U5JP9WOiX/Vzwn/1c8J/9YPSj/VTsk/0owF/8xFwD/TTEM&#10;/7CNZf/ZtYX/xqFs/8ihaP/EnWT/tZFV/7KOVP+vilP/rIdS/6F9Sf+eekj/l3ND/5FtPf+OaTz/&#10;j2k8/6B6S/+0jl//tYxe/6yDVf+iekn/qH1Q/6yBVP+whFX/roJT/6h8Tf+pfU7/qntN/6h5S/+s&#10;fEz/qnpK/6l5Sf+re0v/qXlJ/6d3Rv+peUj/uYtX/7+RXf/DlWH/vY9d/6J2Rf+ZbT7/nHBD/59y&#10;SP+abUT/mm1E/5xvRv+bbkT/o3ZM/6l6Tv+mekv/rX9N/7KHVP+7kFv/u5Bb/7KHUv+tgk//roNQ&#10;/7GFVP+1jFj/upJe/8CZYv/BmmP/u5Zf/7mUXf+8l2D/tpFc/7GMV/+yjVj/tI9Y/7yXYP/IpGr/&#10;0q50/9eye//Xsn3/0q56/86qeP/Ho3H/w59v/72Ya/+8l2v/t5Bn/7GGY/+qfVz/p3lY/51wUf+Z&#10;bE3/mGtM/5lsT/+Xak3/k2dK/5RpSf+Takr/mHBN/6J6V/+pflv/rYNb/6l/V/+oflT/q4FX/6uE&#10;Wf+shVz/qYJZ/6aAW/+gfFr/n3lV/6B5WP+gd1n/lWxQ/45lSf8AAQD/AAEA/wABAP8AAQD/AAEA&#10;/1xJKf9cSSn/Wkkr/1pJK/9aSSv/XUos/15LK/9fSiv/Yk4t/2NMKv9kTSv/Zk4q/2hQKv9sVC7/&#10;blQv/25UL/90WDP/dlg0/3NVL/92Vi//dVUu/3ZWL/94VjD/elgy/3tZM/95VjD/eFUt/3pXL/95&#10;Vi7/eVYu/3hVLf94VS3/dlUs/3RUK/9yUiv/blIq/2xQKf9rTyr/aU0o/2pMKP9pSyf/akwq/2pM&#10;Kv9kRSb/X0Ii/15BI/9aPyL/WT4h/1g9IP9YPSL/Vjwh/1Y8If9XPSL/Vz0i/1hAJv9XPyX/Uz0l&#10;/1ZAKP9WQCj/VD4m/1M9Jf9TPSb/UDoj/085Iv9OOiL/TTkh/045JP9MOiT/Szkj/0s5Jf9JNyP/&#10;Szoo/0o5Kf9INyf/SDYo/1A+Mv9TQTX/VkI5/1xFPf9qT0b/dlhN/4FfU/+JY1b/lGpa/5xxYP+j&#10;dmH/qXZh/656Zf+1fmn/uIJq/76Gb//Ahm7/woZq/8qPcf/vtJT/77OR/9icev/RlXH/15l0/9ug&#10;eP/jqH7/6LCB/+izgf/ruIP/67iB/+q5gf/suYD/6ruD/+2/hP/qwYP/7ceI//jXlP/94Jr//uag&#10;//7spP/+7KL//euh//bkmP/z4JT/8d+T//Tjlf/87J////eo//z5rP/8+ar//fys//z7q//++KT/&#10;/PSf//vsl//56ZL/++eQ//nljv/444r/+OOI//nhh//54IT/+N+D//rdgf/+2nz/+NBx/+vAYv/f&#10;sFT/3atS/+GtV//otGD/6rVn/96mW//Vm1L/1JlT/9OWU//Qk1D/zpFQ/82QT//OklP/zpJT/8iO&#10;T//HjU7/0JZX/8+YWP/Rl1j/zJVV/8mSUv/PlVb/0ZdY/9CWV//PlVb/0pZY/9CWV//LkVL/yo9T&#10;/8eMUP+6gkf/uIBH/7N7Qv+pcDn/sHRA/7V3RP+zdEH/tHJA/7h0Q/+8dkL/vXZC/712Qv++d0P/&#10;uXM//7RuOv+nYzL/oFwr/6VjM/+maDn/o2Y5/6BlOf+bYDT/ll0w/6JpPP+nb0D/pnBB/6hyQ/+q&#10;dUP/qnVD/652R/+rc0T/qXFC/6ZtQP+iZzv/nGM4/5xjOP+cZjr/omxA/6RuQv+YYzf/lWA0/5pk&#10;OP+mbUL/oWg9/5xjOP+XYTX/mmQ4/5ljNf+XYzT/mWU2/5pmN/+bZzj/mWQ4/5VhOf+VYTn/lmI6&#10;/5VhOv+RXTj/kV04/5FdOP+PXTr/j106/41bOP+MWjf/jFo3/45eOv+QYDz/jFw4/4dXMf+LWzX/&#10;jl44/5JiPP+XZUD/nmxH/6FvSv+cakX/lGI9/5VjPv+ZZEL/mmVD/5RfPf+QWzn/k105/5ljP/+b&#10;ZUH/mGE7/5RdN/+QVjD/kFYx/5NZNP+TWTT/kVcy/5JXNf+WWzn/ll0//5NcPf+UX0D/nGdI/5dk&#10;Rf+TYEH/lWJD/5RjQ/+PXj3/kWE9/5ZmQv+aakb/pnZS/6Z2UP+ickz/nGxI/5hoRP+RYD//jFs6&#10;/49ePf+RY0H/lGZF/5FlQv+CVzT/e1At/3hOKP97USv/flQu/4FXMf+CWDL/gVcv/4FXMf9/VS//&#10;e1Er/3ZMJv91Sif/ckom/2pGJP9lQiL/Z0Qk/2RDJP9hQCH/ZUQl/2VGKf9lRin/Wjse/1U2Gf9b&#10;PiD/Zkkr/2pNL/9nSiz/XkEj/1o/Iv9fRCf/XUIn/1tAJf9WOyD/Ujcc/1Y4Hv9XOR//WTsh/1k7&#10;If9fPyb/YUIm/2FBKP9iQyf/Y0Qo/2NDKv9kRCv/ZUUs/2VFLP9lRSz/ZkYt/2ZGLf9lRSz/Zkcr&#10;/2ZHKv9oRir/aEYq/2lHK/9pSCn/akkq/2tKK/9qSSr/akkq/2tKK/9rTC3/aEkq/2lKK/9rTC3/&#10;bE0u/21OL/9vUDH/a0wt/2pMKv9sTiz/cFIw/3JUMP93WTX/d1k1/3JSLP9uTij/bk4o/3BQKv93&#10;VzH/fls1/4BdN/+AXTf/f1w0/39cNP+CXzf/fVo0/3NQKv9sSSP/a0gi/21KJP9xTij/dFEr/3dU&#10;Lv91Uy7/bEso/2FDH/9dPxv/XT8d/2dIKf9lSCj/YEIm/0stE/88IAr/PCAL/z8kE/9EKRj/Rywb&#10;/0csG/9ILRz/SC0Y/0swG/9QNh//Uzki/1Y8Jf9ZPyj/X0Uu/19EL/9WOyr/TTEj/0MsHv9DLB7/&#10;Qywe/0IsH/9AKh3/QSse/0AqHf8+KBv/Pigb/z4oG/8+KBv/Pykc/z0qHP8/LB3/Qi8g/0YwIv9E&#10;LiD/RC4g/0ErHf9CLB//SDEj/0w1J/9MNSf/Tzgq/043Kf9KMyX/Ri8h/0UuIP9DLB7/Pyga/0Eq&#10;HP9BKhz/Pyga/0MpHP9HLSD/SjAj/1E0JP9TNib/VTgo/1Y5Kf9TNyn/Vjos/1o6K/9dPS7/XDwt&#10;/149Lv9fPi//XDss/108Lf9dPC3/XTwr/108K/9dPCv/XD0r/1s8Kv9WOSf/VTgm/04zIv9KMB//&#10;VTsq/1xDL/9cQy//Wj8q/1c8J/9TOCP/VTkk/1Q4I/9WOiX/Vzsm/1g8J/9ZPin/Vzwn/00zHP81&#10;HgD/PCIA/599V//Yton/xaFt/8CbZP+/m2H/tZJY/7GOVP+xjlb/qIVP/5Z1Qv+VdEH/knBA/4tp&#10;PP+LaTz/j2o9/597S/+zj1//s41e/6qEVf+gekn/p39O/6+FVf+vhVX/roJT/6d7TP+ofE3/qHxN&#10;/6h5S/+qe03/qXlL/6l5S/+re03/qXlJ/6h4SP+qekn/tohU/8CSXv/ElmL/vpBe/6Z4R/+dcUL/&#10;oHRH/59ySP+abUT/m25F/51wR/+bbkT/onVL/6l9UP+qe03/sIJQ/7eJVf+7kFv/uo9a/7OIU/+s&#10;gU7/sYVU/7KGVf+2jVn/uZFd/7qTXP++l2D/vJdg/7aRWv+4k17/tI9a/6qFUP+sh1P/rYhU/7GM&#10;V/+6lV7/wp1m/8ilbf/Oq3X/0K13/86qdv/JpXP/wp5s/7COXv+vjWD/tI1k/6+IYf+tgl//qn1c&#10;/59yUf+abU7/mGtM/5lsT/+UaEv/lGhL/5RpSf+WaUj/o3tY/66CX/+xhWD/tYpg/7WKYP+yh1z/&#10;sYhc/7GHXf+whlz/qYJZ/6eAV/+lfVn/pX1a/6R8Wf+heFj/lGtN/49mSv8AAQD/AAEA/wABAP8A&#10;AQD/AAEA/1xJKf9bSyr/WUko/1lJKP9eSyv/YU4u/2JNLv9lTi7/ZU4u/2lRL/9sVDD/aFAq/2tR&#10;LP9tUy7/cFQt/3FTLf92WDL/eVkz/3hWMP97WTP/elgy/3lXMf95VzH/e1gw/3tYMP96Vy//fFkx&#10;/3xZMf97WDD/elcv/3hVLf91VCv/dVMt/3FRKv9rTyj/bFAr/2tPKv9rTyr/aU0o/2hMJ/9lSST/&#10;Y0Yk/2RHJ/9hRCT/X0Ik/1o/Iv9aPyL/WT4h/1g9IP9ZPiP/WD0i/1g9Iv9WPCH/WD4j/1k/JP9Z&#10;QSn/Ujoi/1A6Iv9TPSX/Uz0m/1M6JP9TOiT/UDoj/003IP9OOCP/Tzol/1A7Jv9MNyT/Sjgk/0s5&#10;Jf9JNyP/Szgp/0w5Kv9NOiv/Tjst/1hEOf9hS0D/ZU9E/21VS/95W1D/hWFV/4tjV/+UaVn/oXJg&#10;/6V1Yf+reGP/tn5n/7t/Zf++gGf/wYRo/8mJbv/JiW3/xodo/8WIaf/annr/66+K//O4kP/iqID/&#10;0plu/9mgc//gqHn/6LOB/+q2hP/suoX/8sCL//LDjf/rvIb/5LV9/+Kze//luXz/6cGD//LPjf/7&#10;3pr//+6o//3xp//966H/++mf//jmmv/45pr/+uic//bkmP/56Zz///Sm//74qv/9+qv//Pmq//7z&#10;o//87Zr/9+WT//TfjP/v2YT/8tiE//HXg//43or/++GN//3hjf/94ov/++CH//7giP/92Xv/9Mlt&#10;/+CzVv/aqE//36xT/+i0Xv/qtmL/4axe/96mXP/YnVf/1ptV/9WYVf/Ul1T/1plY/9WYV//RlVb/&#10;zpRV/8aPT/+/iEj/xo9P/8iRUf/LlFT/yJFR/8iRUf/Qllf/0phZ/8+UWP/QlVn/05db/8+UWP/E&#10;iU//wYZO/7mBSP+rczr/qHE5/6RvOf+nbjn/rXNB/6lvPf+razv/sG48/7JuPf+2cDz/vHVB/792&#10;Q/+1bjj/sWo0/65pMv+mYyz/o2Ar/6dlM/+oaTb/p2k6/6VoO/+jZjn/o2k7/6huQP+obkD/qnJD&#10;/7B4Sf+teEb/rHdF/655R/+udkf/qXFC/6RsPf+eZTj/mmE2/51jO/+gaUD/qHFI/6NuRP+XYjj/&#10;lF81/5xlPP+la0P/oGY+/5hhOP+XYDf/nGY6/5llNv+YZDX/mWU1/5ZjNP+VYjX/lmM2/5NiN/+U&#10;Yzj/lGM6/49eNf+HVi7/jFo1/41bNv+MWjX/kV86/5FfPP+NWzj/jFo1/5JgO/+TYTz/ilgz/4dX&#10;Mf+QXjn/lWM+/5RiPf+RXzr/kV86/49dOP+PXTj/kF45/5FcOv+RXDr/j1o6/5JbPP+QWTv/j1g6&#10;/5BZOv+RWDr/j1c0/5JXNf+VWTX/llo2/5VZNf+NUS3/lVk1/5ZaOP+YXTv/mWBC/5ZdQP+XYEL/&#10;oWpM/51oSf+YY0T/mmVG/5hlRv+OXDv/j106/5NhPv+aaEX/o3FO/59tSv+aaEX/mmhF/5VjQv+T&#10;YUD/kmA//5lnRv+bakn/nGtK/5JhQP98Tiz/eEwp/3lNKv98UC3/g1Y1/4dbOP+JXTr/hVk2/4BU&#10;Mf96Tyz/eU4r/3NLKP9vSSX/bEgm/2hFJf9kQyT/Y0Ij/2FCI/9iQyT/Z0gp/2NEJ/9dPiH/WDkc&#10;/1o7Hv9jRCf/aksu/25PMv9kRyn/Wj0f/1k+IP9iRyr/YUYp/1tAJf9UOR7/VDke/1Y7IP9XPCH/&#10;Wz0j/1s9I/9fQSf/X0En/2BCKP9hQyn/YUMp/2NDKv9lRir/ZkQp/2RCJ/9mRCn/Z0Uq/2hGK/9n&#10;RSr/Z0Uq/2lHK/9qSCz/aUcr/2pILP9rSCr/a0gq/2xJK/9qSSr/akkq/2pJKv9rTC3/akss/2pL&#10;LP9sTS7/b04t/3JRMP93VDT/eVY2/3RRMf92VDH/eFYz/3dVMv92VTL/dVMu/3BOKf9vTSj/ck8p&#10;/3hVL/99WjT/gVwy/4FcMv+AWzH/f1ow/35YM/99WC7/dFEr/2xJI/9rRSD/bUci/25II/9xSyb/&#10;cU8q/3NRLP9xTyr/aEck/2RDIP9gQiD/ZEUm/2lKK/9hQib/TzEX/0MlDf9AJRD/PyQP/0EmFf9I&#10;LRz/TDEg/080I/9RNiX/Ujci/1E2If9YPCb/WT0n/1o+KP9eQiz/YEQu/19DLv9SNyb/Si4g/0Eq&#10;HP9AKRv/Qiwe/0MtIP9BKx7/Pywe/z0qHP86Jxn/Oyga/z8pHP89Jxr/Pigb/zwpG/9BLh//RjAi&#10;/0YwIv9ELiD/RC4g/0AqHP9ELR//SzQm/043Kf9ONyn/Tjcp/084Kv9ONyn/TDUn/0kyJP9GLyH/&#10;QSoc/0EqHP9BKhz/QCkb/0ApG/9DLB7/Ry0g/0wyJf9SOCv/VDot/1Y6LP9VOSv/VTkr/1g4Kf9c&#10;PC3/Wjor/1g4Kf9YOCn/WDgp/1o4LP9aOiv/WTgp/1s6K/9cPSv/XT4s/1c6KP9VOCb/UTYl/00y&#10;If9MNSP/VT4s/1pBLf9cQy//W0Iu/1g9KP9XPSb/Vz0m/1Y6Jf9XOyb/Vzsm/1g8J/9ZPSj/WDwn&#10;/1M5Iv9BKgv/MhsA/3RbM//GpXr/y6p3/7+eaP+9nWT/tJRZ/7OTWv+vjlj/ooFM/5V0Qf+VdEH/&#10;lXRB/5V0Qf+adkT/oHxM/6WBUf+tiVn/sIxc/6iEVP+he0z/pn5N/62EVv+vh1b/rYNT/6d8T/+o&#10;fVD/qHxP/6Z6Tf+oeUv/qHlL/6p7Tf+re03/q3tN/65+Tv+qfEr/s4VR/72PW//DlWH/v5Ff/6N3&#10;Rv+dcUL/n3NG/5xxRv+ab0X/mm9F/5xvRv+bbkX/onVM/6t+VP+pfVD/q39O/7CHU/+xiFT/sYhU&#10;/6yDT/+pf03/qoBO/7CGVv+yiFb/roZS/7GJVf+1kFv/upVe/7aRXP+yjVj/rolV/6iCUf+shlX/&#10;qIRS/6SATv+kg1D/q4pV/7KRXP+8m2X/xKNt/82sdv/SsXz/waBr/7STYP+9m2v/xJ9y/7SPY/+v&#10;imD/q4Vh/595Vf+adFD/lW5N/5RtUP+Ua03/k2pM/5VqSv+ecVD/p3tY/7WHY/+9kGn/vZBm/7yP&#10;Zf+6jWP/tYhe/6yBVv+mfFL/pnxS/6Z/Vv+pglv/qn9c/6V9Wv+gdVX/kmZJ/4xjRf8AAQD/AAEA&#10;/wABAP8AAQD/AAEA/1lJKP9ZSSj/W0sq/1xMK/9eSyv/Yk0u/2JNLv9lTiz/Zk8t/2pTMf9tVTH/&#10;a1Mt/21TLv9vVTD/c1cw/3NVL/90VjD/eFgy/3lXMf97WTP/e1kz/3tZM/97WTP/eVgv/3lWLv94&#10;VS3/elcv/3pXL/97WDD/elcv/3hVL/94VS//dVMt/3JSLP9tTyv/bU8r/2xQK/9sUCv/ak4p/2VL&#10;Jv9jSST/YEYj/19FJP9dQiT/XEEj/1k+If9ZPiH/WT4h/1g9Iv9ZPiP/WD0i/1Y8If9WPCH/Vz0i&#10;/1lBKf9YQCj/VT0l/1Q+Jv9WPib/VTwm/1I5I/9UOyX/Ujwl/044If9MNiH/Tjkk/1E8Kf9OOSb/&#10;Tjkm/045Jv9LOCf/SDUm/0s4Kf9OOy3/UT4w/11HPP9lT0T/bVVJ/3dcUf+FYVX/jWVZ/5VpXP+X&#10;aVn/pXVh/657Zv+0fWj/v4Fo/8ODaP/Eg2f/xoVp/8qJbf/Limz/yolp/8qJaf/bnXj/6K2F//zF&#10;nP/2vZL/2aBz/9uld//irH3/67eF/+q2hP/tu4b/8L6J//HCjP/svYf/5rd//+W0ef/fsXX/576A&#10;/+zGhf/115H///Os//vzqv/67KP/9+Wb//nnm//66Jz/++md//bkmP/25Zf//Oye///yo//99aT/&#10;/O2c//nomP/445L/8NmJ/+zRgP/qzX3/6sl6/+jHeP/z1IT//N2L//7fjf/83Yr/+NqE//7eh//+&#10;13z/8cZq/+K1Wv/erFP/5LBa/+q2Yv/osV//3qlb/9+nXP/bo1n/2p9Z/9ibWP/Ym1j/255d/9ib&#10;Wv/TmVr/1Jpb/9GZXP/GkFL/x5FV/8eRVf/IklT/yJJU/8ePUv/KklX/zJRX/8yRVf/QlVv/05he&#10;/9CVW//CilH/vYRN/694QP+ibTf/n2w1/59sN/+kbzv/pm49/6FnN/+maDn/rmw8/7RuO/+6ckD/&#10;vndD/7xzQP+vZjH/rWYu/6lkK/+jYCn/pmMs/6tpNf+qazj/p2c3/6RmN/+iZTj/pGc6/6dqPf+k&#10;ajz/qnBA/7N7Sv+we0n/rHdF/6t1Rv+rc0T/qXFC/6NrPP+eZTj/nGM4/5pkOP+gaUD/pm9G/6Fs&#10;Qv+aZTn/lWA0/5pkOP+ibED/nWY9/5hhOP+cZTz/nWc7/5plOf+aZjf/mWU2/5hkNf+WYzb/l2Q3&#10;/5hlOP+VZDn/k2I3/4taMf+GVS3/jVs2/49dOP+PXTj/kmA9/5BeO/+LWTb/jFo3/5BeO/+OXDn/&#10;hlQx/4pYNf+SYD3/lWNA/5FfPP+MWjf/ilg1/4ZUMf+DUS7/ilg1/45ZN/+NWDj/iVI0/4hRM/+F&#10;TjD/hU4w/4tSNf+LUjT/iE0t/4xQLv+ZWjf/m1w5/5laN/+WVzT/ml46/5pePP+aXz//mmFD/5Zf&#10;Qf+ZYkT/oGlL/51oSf+YY0T/mGNE/5RfQP+JVzb/hlQz/4dVMv+NWzj/j106/41bOP+NWzj/kWA/&#10;/49ePf+VZEP/lWRE/5tqSv+ca0v/mWhH/5BfP/98Ti3/ek0s/3lMK/95TCv/ek0s/35RMP+FWDf/&#10;hVg3/3lRLv91TSr/c0so/29IJ/9lQSH/ZUIi/2ZDJf9iQyT/YkMk/2JDJv9hQiX/YUIl/1w9IP9Y&#10;ORz/Wzob/2JBIv9tTC3/bk8w/21OL/9kRSb/WTwe/1s+IP9iRyr/XkMo/1c8If9QNRr/VDke/1c8&#10;If9YPSL/XD4k/19BJ/9hQyn/YEIo/2BCKP9gQib/YUMn/2NEKP9mRCn/ZUMo/2RCJ/9nQyn/aUUr&#10;/2tHLf9qRyv/aEUp/2pHK/9tSi7/b0wu/29MLv9uSy3/akgs/2pILP9sSi7/a0kt/2hJKv9qSyz/&#10;akss/2hJKv9oSSr/aUsp/21MK/9vTi3/cE8u/3FPLP91UzD/d1Uy/3RSL/9uTCn/b00o/3BOKf9w&#10;Tin/dFEr/3xWMf+BXDL/glsy/4BZMP98Vy3/eVQq/3lUKv95VCr/dlAr/2xGIf9qRB//bkgk/25I&#10;JP9xSyf/a0kk/25MJ/9tSyj/ZkUi/2dGJf9qSSj/a0wt/2tML/9eQCT/TzEZ/0YqFP9FKhX/QSYV&#10;/0UqGf9OMyL/UDUk/1A1JP9SNyb/VDkk/1c7Jf9ZPSf/Wj4o/19DLf9gRC7/XEAq/1M3Iv9GKhz/&#10;QycZ/z4nGf8/KBr/QSsd/0IsHv9ALR//PSoc/zsoGv87KBr/PSoc/z4rHf88KRv/Oyga/zonGf9C&#10;LB//RC4g/0IsHv9AKhz/Qywe/0IrHf9GLyH/TTYo/1E3Kv9SOCv/Tzgq/084Kv9PNSj/TjQn/002&#10;KP9KMyX/RC0f/0EqHP9BKhz/QCkb/0EqHP9CKx3/RS4g/0wyJf9SOCv/VTsu/1Y6LP9XOy3/Vjkp&#10;/1U1Jv9ZOSr/WDgp/1g4Kf9ZOSr/WDgp/1g4K/9YOCv/WDgp/1g4Kf9bOyz/Wz4s/1Q3Jf9RNiX/&#10;TjMi/0kvHv9POCb/Vj8t/1hBL/9ZQy7/W0Iu/1lALP9YPyv/WD0o/1g9KP9ZPSj/Vzsm/1k9KP9Z&#10;PSj/WDwn/1U7JP9BLA//MhsA/11FH/+3l27/0LCB/8Oibf+/n2b/updd/7mWXv+yj1n/on5K/518&#10;R/+hgE3/pIBO/6eDT/+sh1P/qYRQ/6mDUv+th1b/r4lY/6iCUf+ifEv/qYFQ/66GVf+xh1f/r4VV&#10;/6h+Tv+ofk7/p3xP/6Z6Tf+ofE//qntN/6p7Tf+qe03/qntN/61/Tv+sfk3/r4FP/7qMWv/ClGL/&#10;wJRj/6V5Sv+bb0L/mG1C/5luQ/+bb0j/mW1G/5hsRf+YbEX/oXRN/6d8Uv+id0z/nnRC/6Z9Sf+r&#10;g0//sYlV/6uCTv+qgE7/rIJQ/66EVP+whlT/sYdV/7OLV/+4kFz/uZFd/7aOWv+1jVr/sYxY/6+J&#10;WP+vi1n/r4tZ/6eGU/+nhlP/qolW/62NXP+2lmP/waBq/8uqdP/Prnj/xKNu/7+bZ//RrXv/069/&#10;/7mUZ/+wi1//q4Vg/595Vf+Xc1H/lm9O/5dwU/+XblD/lGtN/5JpSf+abUz/p3pZ/7KEYv+4imb/&#10;uo1k/7mMYv+2iV//sYRb/6d8Uv+jeU//pnxU/6qAWP+tgl//rYBf/6Z5WP+dclL/kWVI/45iRf8A&#10;AQD/AAEA/wABAP8AAQD/AAEA/1xJKf9cSSn/XEkp/2BNLf9fTCz/YUwt/2JOLf9jTy7/Z1Au/2dQ&#10;Lv9qVC//bFQu/21VL/9wVjH/clgz/3RYMf93WTP/eFo0/3lZM/95WTP/elgy/3pYMv96WDL/d1cw&#10;/3hWMP95WC//e1gw/3tYMP97WDD/eVYw/3pUL/93VC7/dlMt/3NRLP9wTyz/b1Et/25QLP9sUCv/&#10;ZUsm/2RKJf9iSCX/XkYk/15GJP9cQyT/WkEj/1g/If9ZQCL/WD4j/1g+I/9XPSL/Vz0i/1c9Iv9V&#10;PSP/Vj4m/1hAKP9XPyf/Uz0l/1I8Jf9SPCX/Ujwl/044If9SPCX/Ujwl/085Iv9NNyL/UDso/1E8&#10;Kf9QOyj/TTop/047Kv9OOyz/UDos/1I8L/9XQTT/XUc6/2VPQv9vV0v/eV9S/4NjVv+Ralv/mW1g&#10;/6FyYv+jcmH/rXpn/7eAa/+8hG3/yIhs/8uKbP/Oi27/zoxs/86MbP/PjWv/0I5s/9KQbv/Zm3b/&#10;2596/+6zi//7wZn/6LKG/+CqfP/jr4D/7bmJ/+68if/vvYr/7L2J/+2+iP/uv4f/7r2C/+69gv/l&#10;uXz/575+/+vFhP/z1Y////Ks//v0rP/67qT/9uKZ//fkmP/45Zn/+OWZ//Xilf/z4JP/9+aY//zr&#10;m//97Jz/+OeX//jjlP/34pH/9NuJ/+/ShP/tzYD/6MR4/+jEeP/wz4L/+tmK//zbjP/21YT/99SC&#10;//zZhf/92H//8sZt/+O1Xf/hslr/6rhj/+y4ZP/qtmP/4axg/+SsYv/fpl//3KFb/9meWv/eoV7/&#10;3qFg/9qdXv/Ynl//2qJl/9mhZv/PmF//wY1T/7+LUv/AjlP/xZFV/8qUWP/LlVn/y5VZ/8uTWP/Q&#10;mF3/0pph/8+XXv/CiVL/tYBK/6FuOf+cajX/oW88/6FvPP+lcUH/pGw9/6JlOP+lZzj/rms+/7lz&#10;Qv/AeEb/wXdG/7hvPP+uZTD/rmcx/6tmLf+oYyr/rGky/7BvOf+ubzr/qGg4/6RmN/+lZzj/qmw9&#10;/6hrPv+pbD3/q3FB/7N5Sf+vd0b/rHRD/6tzQv+rc0T/qHBB/6VsP/+haDv/mGI2/5xmOv+ibED/&#10;pnBE/6RvQ/+faj7/mGM3/5plOf+haz//nGU8/5hhOP+ZZDr/mmU7/5diNv+YYzf/mmY3/5llNv+Y&#10;ZDX/mGQ1/5hlOv+VYjf/jVwx/4hXLv+FVS3/i1sz/5BeOf+SYDv/kV86/41bNv+KWDX/jFo3/45c&#10;Of+MWjf/h1Uy/4xaN/+RXzz/kVw6/41YNv+LVjT/jFc1/4ZUMf+DUS7/ilU1/4tWNv+KVTX/iVI0&#10;/4lQM/+HTjH/h04x/4pPMf+KTy//ik0u/41RL/+WVzb/l1g1/5ZXNP+UVTL/l1s5/5dbOf+YXT3/&#10;mF9C/5dgQv+bZEb/mmVG/5FcPf+NWDn/ilU2/4lUNf+KWDf/hlQz/4RSMf+EUzL/gVAv/4BPLv+D&#10;UjH/hVc2/4JUM/+GWDf/h1k4/4xePf+MXj3/jF49/4haOf9/UTD/fVAv/3pNLP91Sir/dksr/35T&#10;M/+GWzv/g1o6/3tSMv9zTCv/cEko/2lEJ/9kQSP/ZUIk/2dFKf9kRSj/X0Ik/1w/If9YOx3/Wz4e&#10;/14/IP9hQiP/aEco/2xLKv9wTzD/bk0u/2tMLf9iQyT/Wzwf/11AIv9mSCz/YUMp/1U6H/9OMxj/&#10;VDke/1c5H/9YOiD/Wjwi/10/Jf9hQyn/YEIo/2JEKP9lRyv/Z0gs/2hJLf9oRiv/ZkQo/2dEKP9p&#10;Rir/akcr/2tILP9qRyv/aUYq/2pHK/9rSCr/cE0v/29MMP9rSS3/akgs/21LL/9rTC//aUot/2dI&#10;K/9oSyv/aEsr/2ZJKf9nSir/a00r/29OLf9tTCv/bEsq/21MK/9yUTD/cVAt/25NKv9qSSb/bUwp&#10;/29NKP9yTyn/eFIt/31XMv+BWjH/f1gt/35XLP99Viv/eVQq/3hTKf96VSv/e1Uw/3NNKP9sRiL/&#10;cEom/3BMKv9wTCr/a0km/2xKJ/9rSSb/Z0Yl/2xLKv9uTzD/aksu/1o7H/9PMRn/RSkT/0UpE/9F&#10;Khn/QygX/0YrGv9LMSD/SzEg/080I/9TOCf/VDkk/1k9J/9cQCr/XEAq/2BELv9eQiz/Uzci/0wv&#10;Hf9DJxn/Pyga/z4nGf8+Jxn/Piga/z0qG/8+Kxz/PCkb/zwpG/89Khz/Oyga/z0qHP88KRv/Oyga&#10;/zonGf9CLB//Qy0f/0AqHf9CKh7/Qysf/0QsIP9KMCP/UDYp/1A2Kf9PNSj/TjQn/040J/9MMiX/&#10;SzEk/0s0Jv9JMiT/Ry8j/0EpHf9BKR3/QSkd/0AqHP9DLB7/Ri8h/0ozJf9NNij/UDYp/1I4K/9V&#10;OCj/Vjkp/1Q3J/9VNSb/UzMk/1c3KP9aOiv/WDsr/1k5Kv9YOCv/Wjor/1g7K/9YOyv/Wj0r/1Q5&#10;KP9UOSj/TjQj/0cyIf9QOSf/VD0r/1Y/Lf9YQi3/V0Es/1g/K/9YPyv/WD0o/1k+Kf9ZPSj/Vjol&#10;/1c7Jv9ZPSj/WDwn/1U6Jf9IMBb/OiMD/042Ev+eglr/1LKF/8emcf/Cn2n/vJhe/7iTXP+zjln/&#10;pYBM/6SATP+ng0//qINP/6qFUf+yilf/q4NQ/6uDUP+uhlP/sYlW/6mDUv+kfEn/rYVS/7GHVf+v&#10;hVP/r4NS/6t/UP+qfk//qHxN/6Z6Tf+ne07/p3tO/6Z6Tf+oeUv/qntN/61+UP+tf07/r4FQ/7eM&#10;Wf/ClmX/wpZn/6p+T/+eckX/mGtB/5pvRP+eckv/m29K/5puSf+abkn/nXFK/6F3Tf+edUn/nnZF&#10;/6Z+S/+uhlL/sopW/6mATP+pf03/qoBO/62DUf+whFP/sYVU/7KJVf+4j1v/tY1Z/7SMWf+0jFn/&#10;tY9e/7aQX/+0kF7/so5c/66MXP+ti1v/roxc/6yMW/+ykl//u5pl/8Wkbv/KqXP/x6Zw/7+bZ//H&#10;o3H/yaV1/7mUZ/+yjWH/sYtm/6iAXP+eeFT/mHJO/5ZvTv+VbE7/k2pM/5JpS/+VbEz/onVU/6d7&#10;WP+rfVn/r4JZ/7OGXf+yhVz/r4JZ/6d7VP+melP/p31X/6d8Wf+meVj/o3ZV/5twUP+SaUv/jGNF&#10;/4tiRv8AAQD/AAEA/wABAP8AAQD/AAEA/15LK/9eSyv/X0ws/2FOLv9kUC//ZlIx/2ZSMf9lUTD/&#10;ZlIv/2xWMf9vWTT/cVkz/29XMf9vVi7/cFcv/3RYMf91WTL/eVs1/3haNP92Vi//d1cw/3hYMf94&#10;WDH/eloz/3paM/96WjP/elgy/3xZM/97WDL/eVYw/3ZTLf93VC7/dVUv/3NTLf9vUS3/bU8r/2pO&#10;Kf9oTin/Y0km/2BIJP9fRyX/XkUm/1xFJf9aQyT/V0Ah/1hBIv9XPyX/VUAl/1U9I/9UPCL/Uz4j&#10;/1M9Jf9TPSX/VT8n/1ZAKP9VPyf/Ujwl/1A6I/9QOiP/UDoj/085Iv9QOiP/UDoj/1I8J/9QOyj/&#10;Tjkm/0s6KP9LOij/Tj0t/0s6Kv9PPS//VkI3/1lFOv9jTUD/b1dL/3thVP+IaFn/jWlZ/5FqW/+f&#10;cF7/onFg/6d0Yf+qdmH/tHtn/7+Daf/Eh2v/yolr/82MbP/Rj23/0Y9t/9SScP/Wkm//15Jx/9iW&#10;c//amnb/2Zt2/96iff/utIz//see//bAlP/tuYr/7bqL/+u4if/quIX/6bqG/+m6hP/tvoj/88aN&#10;//jKj//swIP/6L9//+7Ih//0047//+eh///xqv/88qr/+OKX//Dajv/u14v/7teL//bhkv/445T/&#10;+eaZ//vqnP/96p3//eeb//vkmP/535L/79KG//HRhv/xz4X/6sZ8//DLhP/504r/+NKJ/+K8cf/j&#10;vG//6cJz//bNff/70X3/6sBs/+O2Y//jtGL/779t//C9bv/suWr/461j/+CoXv/dpF3/26Bc/9OY&#10;Vv/Tl1j/0ZdX/8+VVv/PmV3/0Jxi/8+cY//FlmD/tIVP/61/S/+vgU3/uotV/8GSXP/Bklz/wI1U&#10;/8KPVv/EkFf/xZFY/7+MVf+5h1L/rHxL/5FhMP+SYjL/o3NF/51tP/+fazz/n2Y5/6FkOP+naD3/&#10;q2g9/7lyRP++dUj/uW9A/6xiMf+oXyz/sGcy/69oMv+wazT/s3A7/7FvO/+ubzz/qGg4/6ZmNv+m&#10;aDn/qGg4/61tPf+uckD/sHRC/65yPv+vcz//r3VD/7F3Rf+zdkf/rXBD/65xRP+vckb/nmM3/6Bn&#10;Ov+lbD//pW9B/6ZwQv+ibD7/nWc5/51nO/+faT3/nWY9/5tkO/+bZDv/mWQ6/5ZhN/+WYTf/mGE4&#10;/5dgN/+WYTf/lmE3/5NfN/+OWjL/iVgw/41cNP+OXjj/lGI9/5lnQv+cakX/l2VA/41bNv+IVjP/&#10;jVs4/45cO/+MWjn/ilg3/45cO/+RXDz/jlk5/4pVNf+TXj7/kFk6/4pVNf+JUjP/i1Q1/4xUMf+L&#10;UjT/jlMz/41SMv+MUTH/jVAx/4xPMP+KTS7/i0wr/4xNLP+QTy//kE8v/49QL/+SUzT/lFc4/5RX&#10;OP+VWjz/ll9B/5hiRv+aZEj/k2BD/4pXOv+IVTj/hVIz/4NSMv+GVTX/h1Y2/4lYOP+HWTj/g1U0&#10;/4JUM/9/UTD/dUgn/3VIJ/91Sir/dEkp/3RJKf91Sir/eE0t/3hNLf94TS3/flMz/3xRMf93TCz/&#10;eE0t/4BVNf+DWjr/flU1/3VOLf9vSyv/akUo/2ZDJf9mQyX/ZkUm/2VGKf9dQCL/Wj0f/11AIP9j&#10;Rib/blAu/3NVM/94VzT/dlQx/3RSL/91UjL/dFMy/2pJKv9ePyD/Wj0d/15BI/9hQyf/WT4j/1U6&#10;H/9VNx3/Vjsg/1k+I/9fQSf/YEIm/2BCJv9gQib/XkAk/2FDJ/9jRSn/Zkcr/2ZHK/9kRSj/ZkQo&#10;/2ZEKP9nRSn/aEYq/2lHK/9oRir/akgs/2pILP9qSCz/aUot/2tJLf9tSy//bEou/29NMf9qSy7/&#10;aksu/2pNL/9pTC7/aUws/2lMLP9oSyv/a00r/21PLf9vTi3/b04t/25NLP9uTSz/a00r/2pMKv9p&#10;Syf/b04r/29PKf9wTin/d1Qu/35YM/9/WC//f1gv/35XLv9+WS//e1gw/3RRKf93VC7/d1Qu/25M&#10;J/9pRyT/bkwp/25MKf9sSif/aUck/2hFJf9qRyf/bUwt/2lKLf9hQyf/UjQa/0ElDf9BJRD/QSYR&#10;/0MoF/9DKBf/QygX/0UrGv9JLh3/SS8e/081JP9SNyb/VDkk/1c8J/9UOiP/UTcg/1Q4I/9TNyL/&#10;TzQf/0swH/9FKxz/Qyka/0AqHP89Jxn/PSob/zwpGv89Khv/Pisc/zwpG/89Khz/PSoc/z0qHP88&#10;KRv/Oyga/zsoGf8/KRz/Pigb/0AqHf9BKx7/QSkd/0QsIP9KMib/Ujgr/1A2Kf9NMyb/SzEk/002&#10;KP9POCr/SzQm/002KP9KMib/Ry8j/0MrH/9CKh7/Pykc/z4mGv9AKRv/Qisd/0MsHv9CKx3/SC4h&#10;/00zJv9UNyf/VTgo/1Q3J/9VNSb/VDQl/1g4Kf9YOCn/VTgo/1Y5Kf9TNib/Vjkp/1Y5Kf9UNyf/&#10;VDgq/1Q4Kv9QNif/TjQl/0cyIf9POin/UToo/1A5J/9SOCf/Vz0s/1c+Kv9XPCf/VTop/1g9LP9a&#10;PSv/WTwq/1k8Kv9bPyr/WDwn/1U6Jf9MNh7/PSoM/y8aAP9mTij/zKyD/8qoeP/En2v/wZpj/7qT&#10;XP+thVH/pHxJ/6mBTv+qglH/qYFQ/6yEU/+yilf/roZT/6mBUP+shFP/sYlY/62FVP+mfk3/onhI&#10;/6t/UP+tgVL/q39Q/6t/UP+ofE3/p3tM/6d7TP+ne07/pnpN/6Z6Tf+leUz/qXpO/6p7Tf+pekz/&#10;rX5Q/7aIV//GmGf/x5hq/7KDVf+md0v/mWxC/5hrQf+ccEn/mm5J/5tvSv+acEr/mW9J/550TP+e&#10;dEr/nXRI/6F5SP+rgVH/qoBO/6qATv+tgVD/rIBP/66CUf+vg1L/sIRT/7GFVP+3i1r/tIpY/7WL&#10;Wf+0jFn/tpBf/7uVZP+5k2L/s49d/7KOXv+yjl7/sI5e/7COXv+rilf/q4pX/7WUYf/CoWz/2LSC&#10;/923hv/GoHH/soxf/6+IXf+yi2L/tI1m/66DYP+je1j/mnJP/5RrS/+QZ0n/kWhK/5ZqTf+YbU3/&#10;oHNS/6V5Vv+melX/qX1W/6+DXP+zh2D/sYVg/6h8V/+id1T/mnJP/5lxTv+Xbk7/lGtN/41lS/+H&#10;Ykj/h2NL/4ZmTf8AAQD/AAEA/wABAP8AAQD/AAEA/2BLLP9iTS7/Yk8v/2RQL/9lUTD/Z1My/2hU&#10;Mf9sVjH/bFYx/2xWL/9uWDH/cVox/3FaMf9yWTH/clkx/3VZMv92WjP/elw2/3tdN/96WjP/eloz&#10;/3paM/96WjP/eloz/3paM/97WzL/e1kz/3tZM/96VzH/eVYw/3RSLP91VS//c1Mt/3JSLP9tTyv/&#10;bE4q/2pOKf9oTiv/ZEon/2BIJP9eRiT/WkMj/1lCIv9XQiX/VD8i/1ZBJv9VQCX/VUAl/1M9Jf9R&#10;OyP/Uz0l/1Q+Jv9TPSX/VT8n/1U/J/9UPib/VD4n/1A6I/9POSL/Tzki/1E7Jv9ROyb/Tzol/1A7&#10;Jv9SPSr/TTsn/0s6KP9OPS3/Tz4u/007Lf9TQTP/Xko//2VPRP9vV0v/fGJV/4xsXf+WcmL/mHFg&#10;/5pvXv+ldWH/rXlk/7N8aP+5gGz/wYVr/8SHa//Kim7/05Jy/9SScP/Vk3D/2JZz/9mVcv/alnH/&#10;3Zl2/+Ccef/cnHj/2pp2/92feP/ip3//+b+X//3Hm//1wJT/7LmM/+m2h//pt4T/57iE/+u8hv/w&#10;wYv/98qR//zOk//twYT/6cCC/+3Ghf/vzIr//+Og///zrv/79K7//Oad//Pdkv/t14v/7tiM//zm&#10;mv//7J///u2f//7tn//+657//uuf//3mmv/53pH/8NCF//HRhv/104n/7MeA//POh//81o///NaN&#10;/+G5cf/ds2n/5r1u//TJev/0yXr/6Ltq/+O0ZP/ltmb/8sFy//K+cv/otGj/4Khe/9uiW//aoVz/&#10;2qFe/8+VVf/Nk1P/yZJS/8eRVf/Kl17/w5Rc/72QWf+9j1v/tYdV/6+EUf+xhlP/uIpY/76QXP+/&#10;kV3/vY5a/7OETv+0hU//uYhQ/7mIUP+6i1f/rX1M/5ZmNv+VZjj/pHRG/6FuQf+cZzv/nmU6/6Nl&#10;PP+oaT7/rGk//7ZyRf+5cEP/tWs+/6pgMf+qYS7/sGc0/7BpNf+0bjr/tHE8/7JvOv+xbz3/rW09&#10;/6pqOv+oaDj/p2c3/6tsOf+ucD3/snRB/7ByP/+wdED/tHhE/7V5R/+2ekj/r3JD/61wQ/+ucUT/&#10;nmM3/6BnOv+kaz7/o20//6VvQf+ibD7/n2k7/59pO/+faT3/nWc7/5tkO/+YYzn/lmE3/5VgNv+W&#10;YTf/mGE4/5VgNv+VYDb/lV85/5FdNv+OWjP/ilgz/5FfOv+ZaUP/n29J/6JwS/+gbkn/mmhD/4xa&#10;N/+HVTL/jFo3/41bOv+MWjn/jFc3/5FcPP+SXT3/jlk5/41WN/+ZYkP/lF0+/4xWNP+JUzH/jVUy&#10;/45WM/+OUzH/j1Qy/5BUMv+SVTb/kVQ1/45RMv+MTS7/iUop/4tKKv+QTy//kE8v/5BRMv+SUzT/&#10;lFc6/5RXOv+VWjz/mWFG/5tjSP+YYkb/kF1A/4tYO/+JVjn/iVY5/4ZVNf+HVjb/iVg4/4haOf+K&#10;XDv/iFo5/4ZYN/+AUjH/dUoq/3JHJ/92Syv/ckYp/3JFKP9zRyr/dUks/3VJLP91Sir/e1Aw/31R&#10;NP95TTD/dkot/31RNP+AVzn/e1Q3/3JLLv9qRSj/ZUIk/2NAIv9jQSX/Y0El/2BBJP9YOx3/WTwe&#10;/2NGJv9vUjL/d1k3/3hXNP94VzT/dVMw/3VTMP93VTL/dFMw/2RGJP9cPR7/Wz4e/2BDJf9eQyj/&#10;WD0i/1Q5Hv9UOR7/WTsh/1s9If9hQyf/YUMn/2JEKP9iRCj/YUMn/2NFKf9lRir/Zkcr/2dILP9j&#10;RCf/ZEUo/2RFKP9kRSj/aEYq/2pILP9pRyv/aEks/2hJLP9oSSz/aUot/2pLLP9rTC3/aUor/2lK&#10;K/9pSiv/aksu/2lMLv9oSy3/aUwu/2lMLP9oSyv/bE0u/25NLP9uTS7/b04t/25NLP9tTC3/a0wt&#10;/2lLKf9rTSn/cE8s/29OK/9wTin/dFEr/3pUL/99Vi//f1gv/3tWLP99WC7/e1gw/29MJv9zUCr/&#10;cVEr/2hIIv9nRiP/a0op/21KKv9sSSn/Z0Qk/2dEJP9qSSr/a0wv/2RFKf9TNRv/QycP/0AkDv9C&#10;JxL/QicW/0MoF/9FKhn/RCkY/0QqGf9HLRz/Riwb/0owH/9PNST/TTQg/00yHf9OMx7/TjMe/00y&#10;Hf9KLxr/TDEg/0swH/9EKhv/QCsa/z8pG/88KRr/Pisc/zwpGv8+Kxz/PSwc/zopGf89Khv/Pisc&#10;/z0qG/87KBn/OygZ/zkmF/8/KRv/PCYZ/z8pHP9CLB//QCod/0UtIf9IMCT/UDUq/00yJ/9KMCP/&#10;SzEk/1M5LP9SOy3/TTYo/043Kf9LMyf/SDAk/0MtIP9AKh3/Pykc/z4mGv8+KBv/QSoc/0IrHf9D&#10;LB7/SS8i/1A0Jv9TNib/VDcn/1c3KP9XNyj/VTUm/1c3KP9UNCX/VTgo/1Y5Kf9TNib/VDcn/1U4&#10;KP9UNyf/VDgq/1M3Kf9ONCX/RzIh/0UwH/9NOCf/UDkn/1I4J/9TOSj/Vzwr/1g9LP9XPCv/VTop&#10;/1k+Lf9cPy3/Wz4s/1o9K/9bPiz/WD0o/1c8J/9OOiL/RTEW/zMgAP9UPBb/wKB5/9Gsf//HoXD/&#10;xp1p/7yTX/+lfEj/n3VD/6uDUP+rg1D/qIBN/6yCUP+3jVv/s4lX/6l/Tf+qglH/s4ta/66GVf+q&#10;gFD/pnpL/6yAUf+uglP/rX5Q/65/Uf+qe03/qntP/6l6Tv+md0v/qHlN/6h5Tf+neEz/qntP/6p7&#10;T/+pek7/rH1P/7OFVP/DlWT/z6By/7iJW/+pek7/o3RK/51uRP+fckv/m29K/5xwS/+dcUz/nXFM&#10;/550TP+fdU3/nXRI/551Sf+ke03/qoBQ/6qAUP+sglD/qoBO/66EUv+xiFT/sYhU/7GHVf+xh1X/&#10;s4lX/7OLWP+0jFn/uJBd/72XZv+8lmX/tI5f/62JWf+vi1v/sYxf/6yKXf+lg1P/o4FR/6mIVf+0&#10;k2D/0Kx6/9mzgv/Enm//sYhc/7GHXf+3jWX/uI5m/7KIYv+tgl//pX1a/6B4Vf+Wak3/lGhL/5Vp&#10;TP+Wa0v/mm1M/6R4Vf+ne1b/qn5X/66CW/+yhl//s4di/6l9Wv+idVT/mnJP/5ZtTf+WbU//lGtP&#10;/4xkS/+FYUn/i2lQ/4trUv8AAQD/AAEA/wABAP8AAQD/AAEA/2FMLf9kTzD/ZFAv/2VRMP9mUjH/&#10;aFQx/2tVMP9tVzL/bVcw/25YMf9wWDL/clsx/3RbMv90WzL/dFsy/3ZaMv92WjL/fFw1/35eN/97&#10;WzT/e1s0/3tbNP97WzL/eVkw/3lZMP97WzL/e1kz/3pYMv94VjD/eFYw/3RSLP9yUiz/c1Mt/29R&#10;Lf9pSyf/aUsn/2tOLP9oTiv/YUcm/19HJf9dRCX/WUIi/1ZBJP9YQyb/VUAl/1ZBJv9VQCX/VT8n&#10;/1U/J/9UPib/Uz0l/1Q+Jv9UPib/VT8n/1Q+J/9QPCT/Ujwl/045JP9OOST/UDsm/086Jf9OOSb/&#10;Tjkm/1E8Kf9QPir/TTwq/049Lf9QPy//Tz8w/1E/Mf9XRTn/ZFBF/29ZTP97YVT/iGhZ/5NvX/+c&#10;dWT/ondm/6R1Yf+ve2b/tX5p/7qCa//Dh23/yYxw/8mJbf/Njm//15d0/9mXdP/ZmHL/3Jhz/9uX&#10;cv/bl3L/3Zl0/+GdeP/ennj/3Jx2/92feP/donr/6rCI//S7kP/yvJD/6raH/+e0hf/ntYL/5baC&#10;/+u8hv/yw43/+MuS//vNkv/rv4L/57t+/+e+gP/lv4D//9+c///wrP/99K///Oad//XflP/w2o//&#10;8NqO//3qnf//8KP//O+h//7soP/+6J3//eec//3ilf/22I//7cuD//HPh//30ov/8cyG//TPif//&#10;2pT//t2W/+jAev/gtm7/5rxy//LHef/xw3X/5rhq/+W2aP/rvG7/9cR3//K+cv/msmf/26Jb/9ee&#10;Wf/ZoF3/1p9e/8eQT//GjlH/xI5S/8OPVf/BlF3/uYtX/7SJVv+3jVv/rIJQ/6yCUP+yiFb/t4ta&#10;/7mNXP+2iFb/r4FP/6h6SP+qfEj/r4BM/7KDT/+7i1r/sIBP/59vP/+cbD7/p3dJ/6VyR/+hbED/&#10;pWpA/6lrQv+rakD/rGk//7RvRv+waT3/qF4x/6JYKf+tZDH/smk2/7NsOP+1bzv/rWo1/6dkL/+v&#10;bTn/snA+/6tsOf+naDX/pmc0/6prOP+tbzz/snU//65yPP+vcz3/tHhE/7h6R/+4fEr/sHNE/6xv&#10;QP+rbkH/omc7/6ZuP/+pcEP/pW9B/6NtP/+haz3/oGo8/6BqPP+cZjr/nGY6/5tkO/+XYjj/lWA2&#10;/5dhO/+YYjz/lF44/5JcNv+UXjj/lV85/41ZMv+HVTD/jFo1/5NhPP+ebkj/o3NN/6JwS/+gbkn/&#10;lmQ//4hWM/+HVTL/i1k2/4tZOP+MVzf/i1Y2/49aOv+RWjv/jlc4/5BZOv+ia0z/oWlG/5dfPP+N&#10;VTL/jVUy/5BVM/+RVjT/llo4/5VZN/+UWDb/lVY1/49QL/+LTCv/ikkp/4tKKv+SUTH/k1I0/5NS&#10;NP+WVjr/lFc6/5NWOf+TVzv/ll1C/5hgRf+WYET/klxA/4xZPP+LWDv/jFk8/41aO/+MWzv/iFo5&#10;/4haOf+IWzz/hlk6/4NWN/9/UjP/fE8y/3pOMf98TzL/dkks/3JFKP90Ryr/dkks/3dKLf94Sy7/&#10;eU0w/3pOMf95TTD/dUks/3pRM/9+VTf/e1Q3/3BLLv9pRCf/ZEEj/2E+IP9gPiL/XD0g/10+If9e&#10;QSP/ZEcn/21QMP92WDb/d1k1/3pZNv99Wzj/eFYx/3lXMv94VjP/cE8s/19BH/9cPR7/XD8f/19C&#10;JP9bQCP/Vzwh/1Y7IP9XPB//WT4h/10/I/9gQib/YkUn/2JFJ/9iRSf/YkQo/2RGKv9lRir/Zkcr&#10;/2hJLf9lRin/Zkcq/2RFKP9kRSj/Z0gp/2hJLP9oSSz/aEks/2dIK/9oSSz/aUot/2lKK/9pSiv/&#10;Z0gp/2hJKv9oSSr/aEsr/2dKKv9nSiz/aEst/2hLK/9pTCz/bU4v/25NLv9tTC3/bk0u/25NLv9u&#10;TS7/bEss/2hKKP9qTCj/cE8s/25NKv9wTin/dFIt/3dRLf97VTD/fFYx/3hSLf96VSv/eFUv/2xJ&#10;I/9vTCb/a0sl/2VFH/9nRiP/aUgn/2pJKP9qSSr/ZUQl/2VEJf9rSiv/aksv/15AJP9KLhb/QSUP&#10;/0MoE/9EKRj/RSoZ/0UqGf9JLh3/SC0c/0YsG/9FKxr/RSsa/0guHf9ONCP/SzEg/0YsG/9ILRz/&#10;SC0c/0YrGv9EKRj/RSoZ/0UrGv8/Khn/PyoZ/0ArGv8+Kxz/Pisc/z0qG/89LBz/Pi0d/zsqGv89&#10;Khv/PSob/z0qG/85Jhf/OSYX/zkmF/8/KRv/PCYZ/z4oG/9BKx7/QSse/0UtIf9HLyP/TjMo/0sw&#10;Jf9KMCP/SzEk/1E3Kv9QNin/SzQm/0szJ/9IMCT/RS8i/0QuIf9BKx7/QCod/z8pHP89Jxr/QCkb&#10;/0IrHf9ELR//Ri8h/0wyJf9QNCb/UzYm/1g4Kf9VNSb/Vzco/1c3KP9UNCX/VTgo/1Y5Kf9UNyf/&#10;VDcn/1M2Jv9SNij/VDgq/1E3KP9NMyT/RjAi/0UwH/9MNyb/UTcm/1M5KP9VOin/Vjsq/1g9LP9Y&#10;PSz/Vjsq/1tAL/9dQC7/XD8t/1g9LP9bPiz/WD0s/1g9LP9QPCT/Szce/zwpCf9DLQj/popi/86p&#10;fP/Lo3L/yaBs/7+UYf+fdkL/mW89/6qATv+uhFL/rIJQ/6yDT/+zilb/tIpY/66EUv+pgU7/roZV&#10;/6uDUv+mfk3/o3lJ/6p+T/+tgVT/qn5R/6p7T/+qe0//qntP/6h5Tf+md0v/qXpO/6l6UP+oeU3/&#10;qntP/6t8UP+qe0//rX5Q/7GCVP+/kWD/0aNy/72NX/+tfFH/pndN/51uRP+fckv/nnBM/59xTf+g&#10;dE//n3NO/6F1Tv+idk//n3VL/510SP+jek7/qoFT/6uDUv+sglL/q4FP/7CGVP+0i1f/s4lX/7GH&#10;Vf+uhlP/r4dU/7GJWP+xiVj/soxb/7eRYP+5k2L/tY9g/6yGV/+uiVz/sIte/6uJXP+mhFf/o4FR&#10;/6eFVf+wj1z/yaVz/8+peP/Al2n/sYZb/7SJX/+5jmT/uY1m/7eLZP+2imX/tIhl/62FYv+ddFT/&#10;lm1N/5dsTP+Vakr/mWxL/6F1Uv+ne1j/rX9b/62BXP+vg17/sIRf/6h8Wf+hdFP/nXJS/5duUP+Y&#10;b1P/lmxT/4tiTP+BXUf/jWlT/5JyWf8AAQD/AAEA/wABAP8AAQD/AAEA/2NOL/9lUTD/ZFAv/2VR&#10;MP9nUzD/bFYx/2pULf9sVi//blgx/3FaMf9yWzL/dlsw/3VcM/93WjD/dlkv/3hbMf97WzT/e1s0&#10;/31dNv97WzT/eVkw/3xcM/97WzL/eFgv/3lZMP97WjH/elkw/3lXMf92VC7/dlYv/3NTLP9uUCr/&#10;cFIs/25QLP9nSyb/Z0oo/2tOLP9nTSz/XUMi/15GJP9cQyT/WUIj/1hDJv9YQyj/VUAl/1ZBJv9X&#10;Qif/VkAo/1VBKP9SPiX/UT0k/1RAKP9RPSX/UT0l/1I+Jv9OOiL/Tjkk/004I/9OOST/Uz4p/1A7&#10;KP9NOCX/Tjkm/048KP9PPiz/TTwq/1A/L/9QQDD/UkIz/1REN/9dSz//a1dM/3dfU/+CZlj/jWxd&#10;/5dyYP+hdmX/qXpm/6x8Zv+0gGj/uoRq/8KGbP/Gim7/y45x/82Ob//SkXH/25l2/9yad//dmXT/&#10;3Zl0/96adf/dmXT/25dy/+GdeP/fnnj/3Z13/96gef/donr/3qN5/+SrgP/qtIb/57OE/+aygv/m&#10;tIH/6LaD/+u8iP/yw43/9ciP//fKkf/rvYL/5bh9/+S4e//ft3n/+9WW///npP/+7aj//eWd//nh&#10;mf/z3ZL/8tyR///pnv//7qL/+++j//3rof/745n/+9+V//nZkP/xz4f/6cR9/+/Jgv/zzYb/88yH&#10;//TNiP//2pT//eGY//PNhv/mvnb/5rxy/+7Cd//uwHP/57ls/+m5bf/wwHT/98Z6//C8cf/ksGf/&#10;1Z9Z/9KbWP/TnFv/z5lZ/8CKTP++ik7/vYtQ/7uMVv+7kF3/sYhU/7KIVv+1jVz/oHhH/6N7Sv+u&#10;hlX/t41d/7OHWP+ofE3/n3NC/6B0Q/+meEf/q31L/66ATv+3h1f/soJS/6d3Sf+jc0X/qXlL/6l0&#10;SP+ockb/sXNK/69wR/+sa0P/rWpA/7JtRP+nYzb/mlEk/5lPIP+uZDP/tW46/7ZvO/+1bzv/p2Et&#10;/51aJf+raTX/tHI+/6xtOP+naDP/p2gz/6prNv+sbzn/sHQ+/7B0Pv+ucjz/s3dD/7d7R/+2fEr/&#10;sHNE/6dqO/+naj3/p20//652R/+vd0j/qXFC/6JsPf+ibD7/oWs9/59pO/+ZYzf/mmM6/5xlPP+a&#10;Yzr/ll84/5tlP/+bZT//kFo0/49ZM/+TXTf/kl45/4hUL/+EUi3/jFo1/5ZkP/+fb0n/onJM/55s&#10;R/+aaEP/jlw3/4ZUMf+HVTL/ilg3/4pVNf+LVjb/i1Y2/41WN/+NVjf/jVY3/5dgQf+tdFb/qHBN&#10;/51lQv+SVzX/j1Qy/49UMv+WWjj/m189/5pePP+YWTj/llc2/5FSMf+MSyv/ikkp/49OLv+VVDb/&#10;l1Y4/5dWOP+ZWT3/mFg8/5NWOf+NUTX/jlU6/5RcQf+WXkP/k2BF/5FbP/+MWTz/jVo9/5BdQP+R&#10;YED/jF0//4ZZOv+DVjf/gVQ1/39SM/99UDP/f1I1/4JVOP+BVDf/e04x/3hLLv95TC//eUwv/3tO&#10;Mf97TjH/eEwv/3hML/91TC7/dEst/3tSNP9+Vzr/d1Mz/3BLLv9pRij/Yj8h/188Hv9fPSH/Xj8i&#10;/2JDJv9qTS3/cVQ0/3dZN/90VjT/dlUy/31cOf+DYTz/fVo0/3xaNf94VjH/a0on/10/G/9dPx3/&#10;XUAg/1w/If9YPSD/Vzwf/1s9If9dPyP/XEEk/2BCJv9gQib/YEMl/2JFJ/9jRij/Y0Yo/2RGKv9j&#10;RSn/Zkcr/2lKLv9mRyr/Z0gr/2VGKf9kRSb/Zkco/2lKK/9oSSz/Z0gr/2ZHKP9oSSr/aUor/2hJ&#10;Kv9nSCn/Z0gp/2hJKv9nSir/Z0oq/2dKKv9oSyv/Z0oq/2dKKv9sTS7/bE0u/21MLf9tTCv/bUwr&#10;/21MK/9tTCv/a0op/2lIJ/9sSyj/cVAt/25NKv9xTyr/dVMu/3dRLf96VDD/eFIt/3VPKv9zUCr/&#10;c1Aq/21KJP9sSSP/Z0ch/2VEIf9mRSL/aEcm/2lIJ/9pSCn/ZUQl/2ZFJv9pSi3/Z0kt/1w+JP9K&#10;Lhb/QycR/0UqFf9GKxr/Rywb/0gtHP9MMSD/TDEg/0swH/9GLBv/RSsa/0kvHv9MNSP/SzQi/0kv&#10;Hv9GLBv/QykY/0EmFf9BJhX/QiYY/0IoGf89KBf/Piga/z8sG/8/LB3/Pisc/zsqGv89LBz/Py4e&#10;/z0sHP87Khr/OygZ/zwpGv88KRr/OygZ/zsoGf89Khv/PSca/z0nGv9AKh3/QSse/0IsH/9HLyP/&#10;TDEm/0ovJP9LMST/Si8k/0wxJv9KLyT/SDAk/0cvI/9CLB//Qy0g/0QuIf9CLB//QSse/0AqHf89&#10;Jxr/QSoc/0EqHP9DLB7/RC0f/0kvIv9LMST/UDQm/1Q3J/9TMyT/Vzcq/1g4K/9WNin/VTgo/1U4&#10;KP9UNyf/UzYm/1M2Jv9SNij/Ujgr/0w1J/9JMiT/RjAi/0cyIf9ONyX/Ujgn/1U6Kf9VOin/Vjsq&#10;/1o9K/9aPSv/Wj0r/1w/Lf9cPy3/Wz4s/1k+Lf9YPSz/WD0s/1c9LP9TPSb/TTkg/0EuEP83IQD/&#10;iXBI/8Shd//KpHX/zaRw/8CXY/+edUH/k2k3/6Z8Sv+uhFL/rYRQ/6yDT/+sg0//solV/7KKVv+t&#10;hVL/p39M/6N7Sv+iekn/n3ZI/6Z7Tv+qf1L/qX1Q/6J2Sf+ne07/qntR/6h5T/+md03/qXpQ/6p7&#10;Uf+oeU//qntR/6p7T/+qe0//rX5Q/65/Uf+7jVz/z6Fw/7+QYv+uf1H/pXZM/5xtQ/+dcEn/nnBM&#10;/59xTf+gck7/oHJO/59zTP+hdU7/oHZM/551Sf+ke0//rINV/62FVP+shFP/q4NQ/7CIVf+yilf/&#10;sopX/6+HVP+thVL/rYVS/6yGVf+shlX/rYdW/7CKWf+zjVz/tI5f/62HWv+viVz/r4pd/62IW/+q&#10;iFv/qIZZ/6yKWv+zkWH/x6Nx/8iicf+7kmT/s4Zc/7WIXv+4i2L/uIti/7uOZ/+7j2j/vJJs/7mO&#10;a/+ogF3/n3ZW/5duTv+Vakr/mm1M/59yUf+ld1X/qnxY/6p+Wf+pfVr/qXxb/6R3Vv+fdFT/nHBT&#10;/5puUf+YblX/lGpS/4deSv9+WEP/kGxW/5Z0Wf8AAQD/AAEA/wABAP8AAQD/AAEA/2NPLv9lUTD/&#10;Z1Mw/2hUMf9uWDP/bVcw/21XMP9uWDH/cFox/3NcMv9zWy//d1wv/3lcMP96Wy//e1ww/3tcMP98&#10;XDP/fl41/31dNP98XDP/e1sy/3lZMP97WzL/fV00/3xcM/96WTD/d1Yr/3ZVKv93Vi3/dlYt/3NT&#10;Kv9xUSr/blIr/2tPKv9oTCf/ZEon/2FHJv9fRST/XEMk/1tCI/9ZQiP/WkMk/1lEJ/9YQyj/VkEm&#10;/1ZBJv9TPyb/Uz8m/1M/Jv9PPSX/TTsj/1A8JP9POyP/UDwk/1A8JP9POyP/Tjkk/004I/9MOib/&#10;Tz0p/0s6KP9LOCf/Tzwr/047LP9PPC3/UT4v/1VCM/9YRjj/W0k9/2JOQ/9rV0z/fmNY/4VpW/+O&#10;bV7/lnFh/6J3Zv+qfWj/soJs/7iGb//CjHL/xItw/8eMbv/Ljm//05Rz/9eWdv/YmHX/2ph1/+Ke&#10;e//mon3/5KB7/+Sgef/gnHX/3p11/+Cfd//honn/4aN6/+Kke//hpnz/3aR3/9+mef/hq33/4q5+&#10;/+Wxgf/hr3z/5rSB/+2+iv/0xY//9ciR//PGjf/vwon/6buA/+i6f//jtnv/6sKF//zWl///4qD/&#10;/uGb//vjm//44Jj/+OKZ//3nnP//6p///+2j//zon//32ZD/8dGI/+/Kg//mwHn/5b13/+vAfP/t&#10;wn7/7cWA/+/Hgv/30Iv//dyV//jWj//rw33/5btz/+i8cf/rvXL/7L5z/+y+c//vv3X/8L51/+i2&#10;b//gq2X/z5hX/8qVU//FklP/uohL/7eGS/+2iVL/sodS/7KJVf+xjFj/soxb/7ONXP+ngVD/k208&#10;/5tyRP+qgVP/tIhb/6t/Uv+gdEf/nXFE/6J2R/+pekz/qntN/6Z4R/+neEr/qHlL/6Z1Sv+kc0j/&#10;om9E/6RuQv+qcUb/tXZN/7FwSP+0cUf/tXBH/6hjOv+iWy//m1Il/55UI/+2bDv/u3RA/7hxPf+2&#10;cDz/rGYy/6NgK/+raDP/uXY//7RzPf+ubTf/rW44/6xtN/+ubzr/tHdB/7d7Rf+wdD7/s3dD/7h8&#10;SP+5f03/q3E//55kNP+bYTH/pW0+/6x0Rf+rdUb/qHJD/6RuP/+kbkD/oWs9/5ljNf+dZDn/n2U9&#10;/55kPP+WXzj/mWI7/59oQf+dZj//jlg0/41XM/+QWjb/j1o4/4lUMv+HVTL/jFo3/5JgPf+ZZ0L/&#10;mmlB/5poQ/+UYzv/iVcy/4ZUL/+KWDX/jlk3/41YOP+QWzz/kFs8/4pVNv+JVDX/j1g6/5tkRv+j&#10;aEj/ml8//5NYOP+RVDX/lFg2/5JWNP+XWzn/oWJB/55fPv+dXj3/mlk5/5ZVNf+QTy//j04u/5NS&#10;Mv+aWTv/m1o8/5taPP+ZWT3/llY6/5BTNv+MUDT/kFc8/5VdQv+bY0j/nWVK/5JcQP+QWzz/kVw9&#10;/5NgQf+SYUH/iVo8/4NUNv9+TzH/eUos/3pLL/96TTD/fVAz/4JVOP+HWj3/il1A/4ZXO/+GVzv/&#10;hVY6/4JTN/+AUzb/e04x/3pOM/98UDP/dk0v/3xVOP9/WDf/ck4u/2hFJf9gPR3/XDkZ/2E+IP9n&#10;RCb/aUgp/29OLf90VjT/dlUy/3lYNf92VjD/eVkz/4BdN/+EYTv/fVo0/3hWMf9wTin/ZUQh/149&#10;Gv9cPhz/Wzwd/1o9H/9ZPiH/WT4h/1k+If9bQCP/XUIl/15DJf9dQiT/XkMl/2JFJ/9jRij/ZEcp&#10;/2NGKP9kRyn/ZUYp/2dIK/9nSCv/aEkq/2lIKf9qSSr/Z0Yn/2lGKP9rSCr/akkq/2lIKf9oSSr/&#10;aUor/2dIKf9nSCn/aEsr/2hLK/9lSyr/Zkwr/2hOLf9oTi3/Z0oq/2hLK/9tTy3/akwq/25NLP9v&#10;Ti3/cU4u/25LK/9tSir/bEkp/2tJJv9zUS7/d1Uy/3ZUMf91Uy7/e1k0/3lTL/90Tir/dU8r/3VP&#10;K/92UCv/cE0n/25LJf9rSST/aEYh/2dFIP9mRCH/ZkUi/2dGJf9pSCf/ZUYn/2RFJv9kRyn/YUYr&#10;/1M3H/9DKRL/RCoT/0csF/9HLBv/SS4d/0swH/9MMSD/TTIh/080I/9KMB//SC4d/0owH/9ONyX/&#10;Tzgm/084Jv9PNST/SS8g/0IoGf9BJxj/QScY/0MpGv8/Khn/PyoZ/z8sG/8/LB3/PSwc/z4tHf89&#10;LBz/PSwc/z8uHv8+LR3/Oyoa/z0sHP8+Kxz/PCka/zwpGv88KRr/Oyga/zonGf89Jxr/Pigb/0Is&#10;H/9HLyP/SC0i/0kuI/9JLiP/SC0i/0swJf9MMSb/STEl/0UtIf9DLSD/RS8i/0MtIP9CLB//Qy0g&#10;/0MrH/9BKhz/PSYY/0EqHP9DLB7/RC0f/0owI/9NMyb/TjIk/08vIv9TMyb/Vzcq/1c3Kv9XNyr/&#10;VjYp/1U1KP9RNSf/UTQk/1M2Jv9SNij/UDYp/0ozJf9FLyH/RS8h/0k0I/9SOyn/Vjwr/1Q6Kf9V&#10;Oin/Vzwr/1o9K/9ZPCr/Wj0r/1s+LP9cPy3/Wz4s/1w/Lf9bPiz/W0Av/1k+Lf9WPSf/Uzsj/0s0&#10;Ff85IQD/bVQs/7OQaP/Jo3T/0ah0/8abaP+id0T/j2Qx/6R7R/+pgEz/rINN/7OKVP+uhU3/q4JK&#10;/7OMVf+0jFj/qoJO/6J9Sf+deET/nXVE/6J6Sf+of1H/p3xP/6J2Sf+mek3/q3xS/6p7Uf+od07/&#10;qnlQ/6p5UP+od07/qnlQ/6l4T/+qeU7/qntN/6l7Sv+2iFf/zZ9u/86gb/+4iVv/onVL/5hrQv+d&#10;b0v/nW9L/5lrR/+bbUn/oXNP/6BzTP+fckv/oHVL/6R5T/+pgFT/rYRY/62EVv+rglT/rIRT/66G&#10;Vf+yilf/sYlW/62FUv+oglH/qYNS/6mDUv+rhVT/sIpZ/7KKWf+uiFn/rYdY/62HWv+tiFv/rYpg&#10;/6yJX/+qiVz/rIpd/7COYf+2lGT/xaFv/8agb/+9lWT/todb/7aHXf+2hl7/t4df/7iLYv+3i2T/&#10;uY1m/8GXcf+9km//sopn/6J6V/+VbUr/mGtK/5ptTP+fcVD/nnBP/6ByUf+idFP/oHNU/59yVf+Y&#10;a07/lmpP/5VpUP+PZlD/iWBK/35VP/+EXEP/n3tb/593U/8AAQD/AAEA/wABAP8AAQD/AAEA/2VR&#10;MP9mUjH/Z1Mw/2tVMP9vWTT/b1ky/29ZMv9vWTL/c1wz/3VeNP91XTH/eFsv/3hcLf97XDD/f2A0&#10;/35fM/99XTT/fV00/35eNf9+XzP/e1ww/3pbL/97WzL/fl8z/31eMv94Vyz/eFcs/3dWK/93Viv/&#10;dFQr/3JSKf9xUSr/bVEq/2tPKP9oTiv/Zkwp/19HJf9dRCX/XEMk/1pDJP9aQyT/WEMo/1hDKP9V&#10;QCX/Uz4j/1ZBJv9RPST/Uj4l/1A/Jf9QPib/TTsj/007I/9OOiL/VEAo/1I+Jv9QPCT/Szkj/007&#10;J/9NOyf/TTwq/0s6KP9OOyr/Tzwt/088Lf9UPjD/VUI0/1tIOv9gTT//Yk5D/2tVSv91XVH/iWlc&#10;/5NvYf+ac2T/onho/6h7aP+zg2//uohx/72Jcf/JkHP/ypF0/82Scv/Tl3X/15h1/9mad//cnHn/&#10;3px5/+OffP/mon3/4596/+aie//innf/3550/+Cfdf/io3j/5Kd7/+Kne//ip3v/46t8/+Ssff/i&#10;qnv/4Kt5/+Swfv/msoD/5rSB/+y9if/0xZH/98qT//THkP/ww4z/7cCH/+m8g//muH3/5rl+//TM&#10;j//915j//d+Z//7hm//84Zr/+uKa//zmnf//6aD//+2j//zon//01Iv/68Z//+rCfP/it3L/47Zy&#10;/+m8eP/rvnr/6r97/+7Df//yyoX/9s6J//jQiv/sxH7/6L52/+3De//yxnv/78N4/+y+c//ru3P/&#10;6blx/+a0bf/jrmr/z5lZ/8OQUf+9i07/tYRJ/7qPWP+9lF7/uJBc/7eSXv+yjlr/s49d/6+LWf+b&#10;d0X/jWc2/5VvQP+pgFL/rIFU/6h8T/+mek3/pnpN/6d7Tv+pek7/qXpO/6JzRf+hckT/o3RI/6Ny&#10;R/+lckf/n2o+/6FrP/+tckj/uHdN/7ZzSf+2cUj/s25F/6RdM/+bVCj/m1Ek/6FXKP+6cD//vndD&#10;/7ZvO/+0bjr/sWs3/6toM/+vbDf/vntG/7l3Q/+xcDr/sW87/6tsN/+tbjn/tHVA/7d5Rv+ydkL/&#10;tXlF/7h+TP+3fUv/pWs5/5lhMP+YYC//p28+/6p1Q/+pdEL/qHJD/6dxQv+mcEH/oWs9/5pkNv+a&#10;ZDj/nGU8/5hhOP+SWzT/mWI7/6BpQ/+bZD7/ilQw/4pVM/+OWTf/j1o6/4tWNv+KWDf/ilg3/4lX&#10;Nv+SYD3/lmRB/5dlQv+PXTj/iVQy/4dVMv+MWjf/jlk5/41YOf+OWzz/kFs8/4hTNP+GUTL/j1g6&#10;/5pjRf+WWz3/jFEz/41QM/+UVzj/ml0+/5laOf+bXDv/o2RD/6BhPv+fXj7/m1s4/5VUNP+RUDD/&#10;klEx/5ZVNf+cWzv/nFs7/5dWOP+UUzX/lFQ4/5BTNv+OUTX/kVg9/5ZdQv+aYkf/nGRJ/49ZPf+N&#10;WDn/j1o7/5BdPv+OWz7/iFU4/4NUNv+BUjb/fk8z/31OMv9/UDT/f1I1/4JVOP+EVzr/i15B/4tc&#10;QP+JWj7/hlc7/4NUOv+CUzn/flA2/35SN/99VDj/d04y/3dQM/93UjX/a0go/2I/H/9ZOBf/YkEg&#10;/25NLP91VDP/c1Ix/3NSL/9zUi//cVEr/3ZWMP95VzH/f1w2/4BdN/+CXzn/e1gy/3NRLP9oRyT/&#10;Xz4b/18+Hf9cPR7/Wjsc/1s8H/9cPiL/Wjwg/1s9If9dQCL/XUIk/15DJf9fRCb/X0Qm/2NGKP9j&#10;Rij/Y0Yo/2RHKf9kRyn/ZUYp/2ZHKv9nSCn/Z0gp/2lIKf9rSiv/aUYo/2lGKP9rSCj/bkst/2tK&#10;K/9rSiv/akss/2ZHKP9mRyj/Zkkp/2ZJKf9nSir/aUws/2pNLf9qTSv/Z0oo/2hLKf9sTiz/akwo&#10;/25NKv9vTiv/c1Eu/25MKf9uTCn/bUso/2tJJv91US//e1Ux/3tVMf98VjL/hF46/35YNP92UCz/&#10;dU8r/3ROKv90Tir/bUsm/25MJ/9sSiX/a0kk/2hGIf9mRCH/ZkQh/2lHJP9qSSj/Z0Yl/2VGJ/9m&#10;SSn/XkMm/04yGv9DKRL/RiwV/0gtGP9HLBv/SS4Z/0swH/9JLh3/SC0c/0sxIP9NMyL/SjAf/0cw&#10;Hv9KMyH/TDUj/0w1I/9PNSb/RzIh/z8qGf8/Khn/PyoZ/0ArGv9AKxr/Pisa/0AtHP8+LR3/PSwc&#10;/z0sHP89LBz/PSwc/z4tHf8+LR3/PSwc/z8uHv8/LB3/PSob/zsoGf87KBn/Oyga/zonGf86Jxn/&#10;Pykc/0IsH/9HLyP/RS0h/0csIf9FKh//Qygd/0swJ/9KMij/SDAm/0IsIf9DLSL/RS8i/0IsH/9B&#10;Kx7/RC4h/0IqHv9AKRv/PicZ/0QtH/9ELR//RS4g/0sxJP9MMiX/TjIk/04yJP9QNCb/VTUo/1U1&#10;KP9WNin/UTUn/1A0Jv9QNCb/UDMj/1E1J/9PNSj/TTYo/0cxI/9ELiD/RS8h/0g1JP9TPCr/Uzwq&#10;/1M5KP9VOyr/WD0s/1c8K/9WOyr/Wj0r/1s+LP9cPy3/XD8t/1w/Lf9aPSv/WT4t/1tAL/9XPir/&#10;VT0l/0w3HP87JAL/Vz8Z/6WFXP/JpHf/06p2/8ifa/+nfkr/kmk1/51zQf+gd0P/oXlF/7KJU/+y&#10;i1L/rIVM/7SNVP+7lFv/u5Rd/7GMVf+lgEv/nnlF/6B6Sf+lf07/pHtN/6J3Sv+lek//qXxS/6h7&#10;Uf+neE7/qHlP/6l4T/+od07/q3pP/6l4Tf+qeU7/qXpM/6Z4R/+0hlX/xZlo/9Ckc/+6jl//pXhO&#10;/5hrQv+ZbUj/nW9L/5psSP+db0v/oHJO/6ByTv+gck7/oXVO/6V6UP+tglf/roVZ/6yDVf+rglT/&#10;q4NS/6+HVv+xiVj/sIhV/66GVf+uiFf/qIJR/6aAT/+ngVL/roVX/6+GWP+xiFr/sYha/6yGWf+q&#10;hVj/rIdb/6qHXf+oh1r/qIda/6+OYf+2lGT/wp5s/7+baf+3kWD/t4xf/7qNY/+6jWP/t4pg/7SJ&#10;X/+0iGH/sYdf/7WLZf+9km//t49s/6Z+W/+ack//mm1M/5twUP+bcFD/lWhJ/5VoSf+Ya07/mGxP&#10;/5hqUP+Wak//lWlQ/5JoT/+MZk//gllD/3pSOf+Sa0r/rYNd/7CGXv8AAQD/AAEA/wABAP8AAQD/&#10;AAEA/2dTMP9rVTD/bVcy/21XMv9wWjX/clo0/3NbNf9yWjT/dl82/3ZfNf95XjP/el0x/3lcMP97&#10;XDD/fl8z/31eMv9/XjP/gF80/4BfNv9/XjP/f14z/39eM/99XDH/f14z/31eMv95WTD/elsv/3ZW&#10;Lf91VSz/dFQr/3FRKv9sUCj/a08o/2ZMJ/9oTiv/Zkwr/2BIJv9fRif/XUYn/1pCKP9ZQSf/V0In&#10;/1hDKP9VQCX/VkEm/1pFKv9SPiX/UD8l/1FAJv9QPib/TTsj/0w6Iv9OOiL/Uz4p/1A7Jv9MNyL/&#10;STcj/007J/9LOij/Szoo/006Kf9OOyz/UTst/1Q+MP9WQDP/WkQ3/19JPP9kTkH/cVlN/3tgVf+D&#10;Z1v/lHBi/5pzZP+gdmb/qHto/61+av+3hG//u4dx/8GLc//Mk3b/05h4/9abef/ZnXv/2Jx4/9qb&#10;eP/dnnv/5aWC/+Sif//ioH3/5qJ9/+aiff/loXr/4p91/+Cfdf/goXX/46R4/+Kldv/gpnj/5qx8&#10;/+auff/iqnn/4ax6/+Svff/lsX//5bF//+q4hf/wwY3/+8yY//XIkf/vwov/7sGI/+y/hv/pvIP/&#10;5LZ7/+/Dhv/0y43/+NWR///emf/63pX/+N2W//7mnv//6aD//uqh//zmnf/z0Yn/5sB5/+S5dP/f&#10;s2z/3rFt/+i4dv/rvn3/6bx7/+q+ff/qv3v/6r97//DFgP/swnr/68F5//bMhP/6zoP/8cV6/+q8&#10;cf/nuHD/5rRt/+Wzbv/lsG7/zptc/76MT/+0h07/r4RN/8OaZP/IoGz/vpll/7mVYf+ykV7/s5Jf&#10;/6eGU/+ZdUP/k289/5ZwP/+mfk3/r4NU/6+DVP+1hlr/todb/65/U/+rfFD/qntP/6N0SP+dbkL/&#10;nWxB/55tQv+lckf/omxA/6VsQf+tckb/t3ZM/7hzSv+zbkX/rWY8/6BXLP+aUSb/mU8i/6FXKP+7&#10;cUD/vHVB/7BqNv+tZzP/qmcy/6toM/+zcDv/vntG/716Rf+2cz7/snA8/69tO/+tazn/r3A9/7N0&#10;Qf+ydkT/tnxK/7uBT/+zeUn/mWEu/5RcK/+aYjH/r3dG/655R/+pdEL/qHNB/6hyQ/+kbj//n2k7&#10;/5tlN/+aZDj/mmM6/5RdNP+QWTL/mGE6/5xlP/+VXzv/iVQy/4lUMv+MVzf/jFk6/4lWN/+KVzj/&#10;g1Iy/35NLf+NWjv/lmRD/5BePf+FUzL/hFIx/4lXNv+NWzr/i1k4/4dUNf+FUjP/hlM2/39ML/+C&#10;TzL/jVc7/5JaP/+NUjT/i04x/5FUN/+cXT7/omNE/51ePf+eXz7/oWI//6JiP/+eXjv/mVk2/5BQ&#10;Lf+PTi7/klEx/5ZVNf+ZWjn/lFU0/4pLKv+HSCn/klM0/5JVOP+QUzb/kVg9/5BXPP+OVjv/j1c8&#10;/4lUNf+LVjf/jlk6/4xZOv+LWDn/ilc6/4xZPP+OWz7/jVtA/4tZPv+LWT7/iFk9/4NWOf+CVDr/&#10;hFY8/4RWPP+EVTv/glM5/4FROv9/UTn/gVM7/4JWPf9+VTn/cEgu/2lEJ/9oRSf/YUAh/1o5GP9e&#10;PRz/b04r/3dWM/94VzT/d1Yz/3JSLP9yUCr/dVMt/3pZMP9/XjX/gF01/3xZMf98WTH/d1Qu/2pK&#10;JP9kQyD/YkEg/2JDJP9ePyD/XD0g/1o7Hv9cPiL/XT8j/15BI/9fQiT/X0Ik/19CJP9gQyX/YEMl&#10;/2NGKP9kRyn/Y0Yo/2NGKP9iRSf/ZEUo/2VGKf9lRif/ZUYn/2lIKf9rSiv/aEco/2lGJv9rSCj/&#10;bEkp/2tKK/9rSiv/akkq/2RFJv9lRif/Zkco/2RHJ/9mSSn/Z0oo/2hLKf9pTCr/aEom/2hKJv9r&#10;TSn/bU8r/21PK/9wTyz/cE8s/2xKJ/9sSif/bEon/2xIJv95Uy//fVcz/35XMP+AWTL/hV86/4Jc&#10;N/97VTH/cE4p/25MJ/9sSiX/aUci/25MJ/9vTSj/cE4p/25IJP9nRSD/aEYh/21LKP9uTSr/Z0Yj&#10;/2dJJ/9sTS7/WD0g/0YrEP9BJxD/SC4X/0kuGf9ILRj/SC0c/0kuHf9ILRz/RCoZ/0ctHP9KMB//&#10;SS8e/0MsGv9CLRz/RC8e/0QvHv9CLRz/QCoc/z0oF/8/KRv/QCsa/0AqHP8/LBv/Pywb/z8uHP8+&#10;LR3/PSwc/zsqGv8+LR3/Oyoa/zsqGv89LBz/Pi0d/0AvH/9ALx//QS4f/z4rHP88KRr/PCkb/zwp&#10;G/87KBr/PSca/z0nGv9AKh3/Qysf/0IqHv9AKB7/PSUb/0MrIf9GLiT/RS0j/z4oHf9CLCH/QSsg&#10;/0AqHf9CLB//RC4h/z4oG/87JRj/QSoc/0UuIP9ELR//RS4g/0sxJP9JLyL/SS8i/0wwIv9NMSP/&#10;TzMl/1I2KP9TNyn/TzMl/08zJf9OMiT/TzUo/1A2Kf9MNSf/SzQm/0YwIv9ELiD/RjAi/0o3Jv9S&#10;Oyn/UDkn/1E3Jv9WPCv/Vjwr/1Y7Kv9WOyr/XD8t/1s+LP9bPiz/XD8t/19CMP9aPSv/WD0s/1k+&#10;Kf9XPij/Vz8n/086H/8+JwX/SDAW/5p+Vv/Fo3b/1Kx4/8mhbf+uhlL/k2s4/45pNf+SbTn/lG87&#10;/6eCTf+0jVT/sotS/7WOU/++l17/yqNq/8SgZv+1kFn/pH9K/6J9Sf+mgE//o31O/6B3S/+heEz/&#10;pn1R/6h9Uv+leE7/qXxS/6t8Uv+oeU3/rHtQ/6x7UP+sfE7/qntN/6l7Sv+yhlX/w5dm/9Kmdf++&#10;kmP/qHxP/5lsQv+YbEf/mm5J/5puSf+bb0r/nXFM/6FzT/+gdE//nnJL/6N4Tv+rgFX/q4JW/6uC&#10;VP+qf1L/q4FR/66EVP+uhlX/rIRT/6uFVP+th1b/poBR/6aAUf+pg1T/q4JU/62CVf+whVr/sYZb&#10;/62EWP+oglX/qYJX/6mEWP+mhFf/pYRX/6qJXP+xkWL/v51t/7+ea/+2kmD/to1f/7iPY/+zil7/&#10;sYdd/7KIXv+0imL/rIJa/6d9V/+rg1//rYVi/6B4Vf+ddFT/m3JS/5xxUf+ab0//lWlM/5JmSf+R&#10;ZUr/k2dM/5drUP+WalH/lGpR/5JpU/+JZU3/f1pA/4NcP/+pgV3/toli/9izh/8AAQD/AAEA/wAB&#10;AP8AAQD/AAEA/2pUL/9sVjH/b1k0/29XM/9wWDL/cVkz/3NbNf9zXDP/d2A3/3dgNv96XzT/el8y&#10;/3teMv97XjL/f2A0/35fM/+AXzT/gWA1/4JfNf+AXTP/gF0z/4BdM/+AXTP/fVwx/3xbMv94WC//&#10;eVkw/3VVLP9zUyr/clIp/3BQKf9rTyf/ak4n/2VLJv9mTCn/Ykoo/2BIJv9fRif/XEUm/1pCKP9a&#10;Qij/VkEm/1ZBJv9TPiP/V0In/1tGK/9TPyb/UT0k/1FAJv9QPib/Tjwk/089Jf9POyP/Tjkk/004&#10;I/9LNiH/Sjgk/007J/9LOij/Szgn/006Kf9QPS7/Uz0v/1U/Mf9dRzr/YUk9/2VNQf9uU0j/fmRX&#10;/4lpXP+QbF7/nHVm/6V6av+qfWr/rn5q/7WCb/+9iXT/w411/8eNdf/Sl3f/2J17/92hff/fo3//&#10;3qJ+/96ifv/hon//6qqH/+eng//kon//56aA/+inf//mpX3/4qF3/+Kidv/io3f/4qR1/+Gkdf/f&#10;pXX/5qx8/+mxgP/nr37/5a18/+Wwfv/msX//5bF//+i2g//vv47//tCc//vQm//xxI3/8MOM//HE&#10;i//uwYj/47V6/+q8gf/xxYj/8cuK//zZlf/63Jb/+t2X///lnv//6aP//euj//zmnf/20Yr/5795&#10;/+O4c//gtG3/37Bs/+W1c//ru3n/7L9+/+y/fv/pvHj/6Lt3/+q/ev/pv3f/7cN7//nPh//80oj/&#10;88d8/+u9cv/nt2//5bVt/+a0b//hrmz/x5VY/7eGS/+tgkv/rYRO/7+XZP++mWX/so5c/6uKV/+4&#10;l2T/tpVg/6aFUP+ifkr/qINP/6mBTv+qgE7/soRT/7uNXP+7jF7/t4ha/61+UP+tflD/rH1R/6Z3&#10;S/+eb0P/nGtA/6FuQ/+mcUX/pnBC/6duQf+tcET/tnNI/7VxRP+tZjz/pFsw/55VKv+eVCf/n1Uo&#10;/6ddLP+7cj//vHVB/69pNf+pYy//qWYx/69sN/+2dEL/u3lH/7t3Rv+2ckH/tXFA/7NvPv+0cEH/&#10;s3FB/7NxQf+zd0X/vIBO/7uBUf+xd0f/mWEw/5dfLv+haTj/rnlH/7B7Sf+qdUP/q3VG/6dxQv+g&#10;ajz/m2U3/5tlN/+aZDj/ll82/5BZMP+OVy7/k103/5ZgOv+SXDj/i1Y0/4pVNf+FUjP/hlM2/4RV&#10;N/+BUjT/e0wu/3tMLv+OX0H/m2hJ/49cPf+EUTL/ilU2/4pXOP+IVTb/h1Q1/4NQMf+CTzL/gU4x&#10;/4BNMP+JVjn/kFo+/4xUOf+FSiz/iUwv/5FUN/+cXED/n2BB/5tcO/+WVzb/l1g1/5hZNv+UVTL/&#10;kFEu/4xNKv+MTSr/kFEu/5NUM/+RUjH/jU4t/4VJJ/+FSCn/jlEy/5FUN/+LUDL/hEsu/4BHKv+B&#10;Siz/hE0v/4FMLf+GUTL/hVIz/4VSM/+HVDX/iFU4/4lWOf+NWj3/jVo9/41aPf+LWT7/i1xA/4hb&#10;Pv+EVjz/gFI4/4BSOP+CUzn/g1Q6/4NTPP+EVj7/hlhA/4ZaQf98Ujn/b0ct/2hDKP9jQCL/Xzwe&#10;/2JBIP9tTCv/eVg1/3RTMP9zUi//clIs/3FRKv92VSz/e1ox/4BfNv+JZjz/gV40/3lWLv90USn/&#10;a0kk/2ZFIv9mRST/ZkUk/2JDJP9ePyL/Xj8i/1o7H/9gQSX/YkMn/2JFJ/9jRCf/YEMj/2BDI/9g&#10;QyP/YUQk/2VIKv9jRib/Y0Yo/2RHJ/9lSCr/ZUgq/2ZHKP9lRif/ZUYn/2dIKf9nSCn/aEco/2hH&#10;KP9qSSr/a0or/2xLLP9rSiv/akkq/2hHKP9nSCn/Z0gp/2ZHKP9oSij/akwq/2pMKP9pSyf/aEom&#10;/2lLJ/9sTij/blAs/25QLP9vUS3/cE8s/21MKf9tSyj/bEon/29NKv97VTH/gFky/4NcNf+FXjf/&#10;hmA7/4VfOv9+WDP/ck8p/29NKP9uTCf/a0gi/29MJv9xTij/dFEr/3ZQK/9uTCf/akgj/29NKP9z&#10;USz/bEso/2xOKv9vUDH/VDkc/0QoEP9DJxH/SC4X/0kuGf9JLh3/SzAf/00yIf9MMSD/Riwb/0ct&#10;HP9KMB//SDEf/0IrGf9BLBv/Qi0c/0EsG/8/KRv/Pykb/z8pG/9AKhz/QSwb/0ArGv9BLh//Pywd&#10;/z4tHf89LBz/Oyoa/z4tHf9DMiL/QC8f/zsqGv87Khr/Pi0d/z4tHf8/Lh7/QC8f/z8uHv89Khv/&#10;PCka/zwpGv88KRv/Oyga/zsoGv89Jxr/QCod/0EpHf9AKBz/PiYc/z8nHf8/Jx3/PiYc/z0lG/8/&#10;KR7/PScc/z4oHf9BKx7/QCod/zwmGf87JRj/Pigb/0MrH/9CKh7/RCwg/0UuIP9HLSD/SS8i/0wy&#10;Jf9NMyb/TDIl/040J/9PNSj/TTMm/00zJv9ONCf/UDYp/043Kf9LNCb/RjAi/0UvIf9ELiD/RTIj&#10;/0s4J/9ROij/Tzgm/1E3Jv9XPSz/Vz0s/1g9LP9YPSz/W0Av/1tAL/9bQC//XEEw/19EM/9bQC//&#10;WT4t/1o/Kv9ZPyj/Vz8n/1A7IP9BKgr/RCwS/5N3T//Fonj/0ax4/8qlcP+1kFz/lnE9/4hkMv+N&#10;aTf/j2s5/6J+Sv+4lFr/tpJY/7GNUf+zj1P/w59j/8OfZf+5lVv/rolU/6yHU/+ngVD/onxN/554&#10;S/+feE3/oHlO/6Z8Uv+me1H/q4BV/6t+VP+pelD/qntP/61+Uv+rfE7/p3tM/6l9TP+vg1L/u49e&#10;/86icf/Dl2j/q39S/51wRv+abkf/nHBL/5tvSv+bb0r/nHBL/6J2Uf+idlH/nHJK/51zSf+jeU//&#10;qYBU/62EVv+rgFP/q4FR/6uDUv+thVT/rIZV/6+JWP+tiVf/p4FS/6mDVP+thFb/q4BV/6l8Uv+q&#10;fVP/rH9V/6yBVv+pflP/qYBU/6iCVf+mgVT/poRX/6uJXP+vjV3/v51t/8modf++mmj/soxd/7CK&#10;Xf+uiFv/r4hd/7WLYf+2jGT/roRc/6R6VP+cdlL/oHhV/510VP+ddFT/nXRU/5tvUv+ZbVD/lmpP&#10;/5BnS/+QZ0v/kmhP/5RqUf+XbVT/lm1X/5FrVP+HZE7/gmBH/5FuUP+rg1//y6F5///3y/8AAQD/&#10;AAEA/wABAP8AAQD/AAEA/2xYN/9wWTf/cVk1/29XM/9xVzL/dVk0/3VZMv9zWjL/d141/3hfNv95&#10;XjP/fF81/4BgN/+AYDf/gGE1/4BfNv+BYDX/gl81/4FeNP9/XDL/f1wy/35bM/99XDP/fVwz/3lZ&#10;MP94WDH/c1cv/3JWLv9wVCz/b1Ms/21RKv9rTyr/aU0o/2RKJf9iSCf/X0cl/19GJ/9dRCX/WkEj&#10;/1pDJP9XPyX/Vz8l/1VAJf9TPiP/VkEm/1hDKP9UPib/UT0k/1M/Jv9SPib/UT0l/1I+Jv9RPSX/&#10;Tjgh/0w3Iv9MNyL/TTgl/045Jv9OOyr/Tzwr/047Kv9TPS//V0Ez/1pENv9jTT//a1RG/3VbTv+A&#10;Y1P/j25d/5dyYP+edGT/p3hk/6p6Zv+zgGv/vody/8KKc//HjXX/zJB0/82SdP/Xm3n/36N//+Gl&#10;gf/gpH//4qaB/+WphP/lqYT/6KqF/+iqhf/pqYP/56eB/+Oke//jonj/46J4/+ale//io3f/4qN3&#10;/+Woe//oq37/5at9/+asfv/mrH7/6LB//+mxgP/nsoD/5K99/+Swfv/tu4b/9MWR//nMlf/2yZL/&#10;9MeO//LFjP/vwYb/5LN4/+S0dv/ktnr/6b1+//DJiP/20Y3//NmV///inP//5J///eKb//nbk//1&#10;z4j/8MiC/+u/eP/ltnL/3q9r/96ubP/puXf/7799/+u+ff/qvXn/6756/+q/ev/uxHz/9MqC//bP&#10;hP/0yoD/78N4/+i8cf/nuHD/5LVt/+Szbv/brGj/v5NW/62FSv+kfUb/on5K/6iHVP+jgVH/oX9P&#10;/6WFVP/An2r/tZRe/7KPV//AmWD/xZ5l/7eOVv+tgkv/soRQ/72PXf+6iln/sYFR/6t7S/+tfU3/&#10;sIBS/6p6TP+gcEL/o3BD/6JvQv+kcEH/q3VH/652R/+vdUf/sXNE/65uQP+lYjX/olst/65lOP+z&#10;azv/tGw8/7RsOv+3cT3/uXM//7RuOv+xbjn/s3E9/7JwPv+xbz3/s3ND/61rO/+kYjL/q2c4/7p2&#10;R/+9eUr/vHhJ/7VzQ/+ubj7/qm0+/6VrO/+gZjb/mV8v/5dfLv+jazr/tH5P/7iCU/+zfU//q3VH&#10;/59pPf+XYTX/l2A3/5xlPP+WXzb/jlcu/41WLf+QWTL/k103/5VfO/+OWjX/hVMw/4BOLf9+Syz/&#10;gU4v/4RTM/98Syv/e0oq/4RTM/+QXT7/j1o7/4tWN/+MVzj/jlk6/4pVNv+GUTL/hE8w/4FMLf+C&#10;TS7/g04v/4tWN/+UXT//jlc5/4VML/+FSir/iE0t/45RMv+SVjT/i08t/4NHJf+BRSH/ik4q/5FS&#10;L/+OTyz/jk8s/5FSL/+TVDH/lVY1/5JTMv+ISyz/iEss/4tOL/+PUjX/jVI0/4hNL/+GSy3/f0Yp&#10;/3xFJ/97RCb/e0Yn/4BLLP9/Siv/f0wv/4FOL/+ATTD/h1Q3/41YOf+MWTr/jVo7/4xZOv+JVjn/&#10;hlc7/4JTN/9/UjX/gFI4/4FUN/+AUzb/glU4/4NWOf+HWj3/hlo9/4JZO/97UjT/cUot/2lEJ/9j&#10;PiH/aUYm/3dUNP96WTb/c1Iv/2pJJv9rSyX/bk4o/3RSLP98WzL/gF01/4NgOP+IZT3/f1w0/3RR&#10;Kf9pRiD/ZUMg/2hHJP9qSSj/Z0Yn/1s8Hf9aOx7/Wjse/1s8IP9hQiX/YkMm/2NEJ/9kRSb/YkMk&#10;/2JDJP9lRif/ZUYn/2VGKf9lRin/Zkco/2ZHKP9oSSr/Z0gp/2RHJ/9kRyf/ZUgo/2VIKP9mSSn/&#10;ZEcn/2VGJ/9nSCn/aEkq/2dIKf9mRyj/ZUYn/2ZHKP9oSSr/aEkq/2ZIJv9oSij/akwo/21MKf9s&#10;Syj/a0on/2xLKP9uTSr/bU8r/21PK/9wUi7/cVMv/3FQLf9vTiv/bk0q/3ZUMf97WDL/fVcy/35Y&#10;M/+CXDf/g140/4FcMv97Viz/cU4o/2xJI/9tSiT/cU4m/3hVLf97WDD/flkv/31YLv93USz/b0wm&#10;/29NKP91UzD/dFMw/3NSMf9qSyz/TS8V/0MnD/9FKRT/SS4Z/0swH/9ILRz/SzAf/0wxIP9LMB//&#10;SC4d/0ctHP9HLRz/Ri8d/0UuHP9CLRz/Qi0c/0ItHP9BLBv/QSwb/0IsHv9CLB7/QSsd/z4rHP8/&#10;LB3/Pi0d/z0sHP89LBz/PSwc/z0sHP89LBz/Pi0d/z4tHf89LBz/PSwc/z4tHf8/Lh7/QC8f/z8u&#10;Hv89Khv/PCka/zwpGv8/LB3/QS4f/0EuH/9BLh//QCod/z0nGv89Jxr/PSca/zokGf80HhP/MhwR&#10;/zMdEv83IRb/OSUa/zomG/86Jhv/Oyga/zsoGv88Jhn/PCYZ/z8nG/9BKR3/Qysf/0UrHv9FKx7/&#10;SS8i/0sxJP9LMST/SjAj/0wyJf9ONCf/TjQn/040J/9PNSj/TzUo/0w1J/9IMSP/Qy0f/0AqHP9E&#10;LiD/SDIk/0w3Jv9QOyr/Uzkq/1M5KP9VOyr/Vjsq/1c8K/9bQC//WT4t/1k+Lf9cQTD/XEEw/11C&#10;Mf9cQTD/WT4p/1o/Kv9cQiv/WUAq/1U9I/9ELxD/QioI/4VpQv/Cn3X/0Kt3/8umcf/Am2f/mXVB&#10;/4NhMf+HZTX/jWs7/6SATv+8l2D/uZVb/7GNU/+qhkz/nHdA/6J9SP+qhVH/s49d/6+LW/+mgVT/&#10;n3pN/5x3S/+eeU//nnlP/596UP+feE//nndM/591S/+heEz/pntQ/6l+Uf+me07/o3lJ/6qAUP+v&#10;g1L/tIhX/8udbP/Immn/s4dY/6p+Uf+YbUP/mW9H/5huRv+Ybkj/mnBK/6F3Uf+ieFL/nnRM/591&#10;S/+gd0v/p35S/6+EV/+rgFP/qH1Q/6uBUf+thVT/sYlY/7KMW/+zjVz/ropY/6+JWP+uiFn/qYBU&#10;/6V6T/+lek//qH1S/6yBVv+qf1T/qoFV/6yDV/+lgFP/oHtO/6eFWP+ti17/vJho/8aicv+2kmL/&#10;pYBT/6aBVf+qhVn/rolf/7GMYv+zjmT/s41o/62GX/+Zc0//mHFQ/5dwU/+XblD/nXRW/510Vv+Z&#10;cFL/k2pO/5BnS/+QZ0v/kWdO/5ZsU/+Zb1b/mG9Z/5JuWP9+Ykz/gGZN/410Vv+niGn///rV//3/&#10;4/8AAQD/AAEA/wABAP8AAQD/AAEA/2xYN/9vWDb/cVk3/3FZNf94XDf/eFw3/3ZaM/95XTb/gmY+&#10;/4BkPP99YDb/fmE3/4BhNf+AYTX/gWA1/4BfNP+CXzX/gl81/4FeNP9+WzH/flsx/35bM/99XDP/&#10;fFsy/3paM/96WjP/c1cv/3FVLv9vUyz/blIr/2xQK/9rTyr/aEsp/2NJJv9gRiX/XUQl/11EJf9d&#10;RCX/W0Ik/1tCJP9ZQSf/WUEn/1ZBJv9VQCX/VkEm/1ZBJv9TPSX/VD4m/1M9Jf9RPSX/Tzsj/1A8&#10;JP9POyP/TDci/0w3Iv9NOCP/TTgl/004Jf9OOyr/UT4t/1I/Lv9aRDb/XUc5/2BKPP9tVkj/dlpM&#10;/4FkVP+ObVz/mnVj/6N6aP+qfWj/s4Br/7WBa/+9hnH/xY12/8yQdv/Pk3f/0pV4/9aZev/bnHv/&#10;36B9/+Ongv/jp4L/5amE/+mtiP/qron/6a2I/+yxif/0to//87WO/+Oke//io3r/56h9/+Wme//i&#10;o3f/5KV5/+eqff/mqXz/561//+iugP/pr4H/6bGA/+mxgP/msX3/4656/+Wyff/ruYT/8cKO//fI&#10;kv/4y5L/9ciP//PGjf/tv4T/57Z7/+i3fP/mtnj/5bd7/+7Cg//yyYn/99GQ///dmf/935n//NuU&#10;//nXkP/0zIb/8caB/+3Bev/ouXX/4bJu/+Gxb//puXf/8MB+/+6+fP/uwX3/78J+/+7Dfv/yyID/&#10;9s6G//nRif/1y4H/7sR6/+q+c//nu3L/5Lhx/+O0bv/brmr/yKBj/7aPVv+if0n/oH9K/558TP+Z&#10;eUr/oIBR/6mJWv+8m2X/s5BY/7eTWf/Op2z/zKRp/7iOVP+pfkf/roBM/7OFU/+zg1L/rn5O/6d0&#10;Rf+seUr/s4BR/616S/+lckP/pXJD/6VxQf+ncUL/q3VG/693Rv+yeEj/tHZH/6xsPv+pZjn/q2Q2&#10;/7BqOf+0bDz/tGw6/7FpN/+3cT3/xH5K/8F7R/++e0b/t3VB/7BxPv+vcD3/r28//6dnN/+jYTH/&#10;pGAx/7JuP/+zb0D/tHBB/7BuPv+hZDX/nWAx/5pgMP+bYTH/mmIz/5tjNP+nb0D/t4FT/7mDVf+u&#10;eEz/n2k9/5ZfNv+VXjX/l2A3/5pjOv+UXTT/jVYt/5JbNP+cZT7/m2U//5ReOv+MVjL/g04u/31L&#10;Kv96Ryj/gU4v/4hVNv99Siv/fUor/4hVNv+QWzz/jVg5/4tUNv+MVTf/jlc5/4pTNf+HUDL/hE0v&#10;/4JLLP+IUTL/i1Q1/4xVNv+LVDX/hk0v/4RLLf+NUjL/j1Q0/5JWNP+QVDL/h0sp/4JHJf+LTyv/&#10;jFAs/49TL/+RUi//k1Qx/5ZXNP+XWDX/lFg2/49TMf+KTS7/iEss/4tOMf+NUjT/i1Ay/4ZLLf+F&#10;TC//gUos/35HKf98RSf/fEYq/4BLLP97SCn/eUYp/3tIKf+ASyz/h1Iz/4tWN/+MVzj/j1o7/4xZ&#10;Ov+JVjn/gVI0/39QNP9/UDT/glM3/4FUN/+AUzb/gFM2/4JVOP+DVzr/glY5/35VN/96UTP/cksq&#10;/2hDJv9iPh7/bUoq/3pXN/95VzT/cU8s/2tKJ/9wUCr/dVUv/3lXMf9+WzP/gl83/4RhOf+HZDz/&#10;eFUv/2tIIv9oRiH/c1Eu/3RSL/9rSCj/YkEi/149Hv9ePyL/XD0g/1w9IP9kRSj/ZUYn/2VGJ/9m&#10;Ryj/ZEUm/2RFJv9nSCn/aEkq/2dIK/9mRyr/Z0gp/2dIKf9nSCn/Zkco/2RFJv9kRyf/ZUgo/2ZJ&#10;K/9nSiz/ZUgq/2RHKf9mSSv/aEkq/2ZHKP9kRSb/ZEUm/2ZHKP9oSSr/aEoo/2dJJ/9nSSX/akwo&#10;/25NKv9tTCn/bEso/2tKJ/9tTCn/bk0q/25NKv9zUi//dFMw/3FQLf9xTyz/cU8s/3VTLv95VzL/&#10;eFUv/3xZM/+AXTf/f1w0/3xZM/93VC7/b0wm/2tIIv9tSiL/c1Ao/3xZMf9/XDT/g140/4BbMf9z&#10;UCr/b0wm/29NKP91UzD/d1Yz/3VUM/9nSCv/SSsT/0QoEv9GKhX/SS4Z/0wxIP9LMB//SzAf/0sw&#10;H/9JLx7/SC4d/0guHf9GLx3/RzAe/0YvHf9ELRv/Qi0c/0MuHf9BLBv/Qi0c/0EsG/9CLB7/Qiwe&#10;/z8sHf8+LR3/Pi0d/z4tHf8+LR3/PSwc/z0sHP87Khr/PSwc/z4tHf89LBz/PSwc/zoqGv88LBz/&#10;Py4e/z4tHf89LBz/PSob/z0qG/8/LB3/QzAh/0UyI/9GMyT/RS8h/0AqHP89Jxr/PCYZ/zchFP8z&#10;HRL/LxkO/zAaD/80HhP/OiYb/zsnHP86Jxn/OicZ/zsoGv87KBr/Pigb/z8nG/8+Jhr/QSkd/0Yr&#10;IP9HLSD/SS8i/0sxJP9LMST/SjAj/0sxJP9PNSj/TzUo/081KP9ONCf/TDIl/0gxI/9GLyH/Qy0f&#10;/0IsHv9GMCL/TDYo/003Kf9RPCv/VTss/1U7Kv9XPCv/Vjsq/1c8K/9cQTD/WT4t/1k+Lf9bQC//&#10;XUIx/11CMf9dQjH/Wj8q/1o/Kv9fRS7/W0Is/1Y+Jv9JMhP/PykE/3tfOP++m3H/z6p2/86pdP/G&#10;oWz/poJO/4VhL/+CYDD/kG4+/6qGVP+7l13/u5dd/7qWXP+5lVv/oHtE/6B7Rv+ngk7/s49f/6+K&#10;Xf+jgVT/nXpQ/5l2Tv+beFD/m3hS/513Uv+deE7/nXZN/5t0Sf+gd0v/o3pO/6d+Uv+jekz/o3tK&#10;/6uBUf+vhVP/s4hV/8OYZf/Hm2r/t4tc/6yAU/+dckj/mG5G/5lvR/+bcUn/nXNL/6N5U/+mfFT/&#10;oHlO/6F3Tf+ieU3/qH9T/62CVf+qf1L/qX5R/6uDUv+xiVj/r4lY/7CKWf+zjVz/sIpZ/7CKWf+v&#10;iVr/qH9T/6R7T/+ke0//qn9U/62CV/+qf1T/q4JW/62EWP+oglX/on1Q/6WAU/+qhVj/s45h/7uW&#10;af+vil3/poFU/6iDV/+qh13/rYpi/7GMYv+zjmT/tpBr/6+JZP+gelb/m3RT/5hxUP+XblD/m3JU&#10;/5xzVf+ddFb/mnFT/5NqTv+PZkr/kGdL/5ZsU/+Zb1b/mXFY/5NvV/+AZk3/gWxR/5mAYf/Rt5T/&#10;///b//3/5/8AAQD/AAEA/wABAP8AAQD/AAEA/2xYN/9wWTf/clo4/3ZcOf95Xzr/el45/3ldNv97&#10;Xzf/hGhA/4JmPv9+YTf/gGE1/4BhNf+AYTX/gmE2/4FgNf+CYDP/gmAz/4FfMv9+WzH/flsx/35d&#10;Mv99XDP/fFsy/3paM/94WDH/cVUu/3BULf9uUi3/bVEs/2pOKf9nTSr/ZEon/2FHJv9gRSf/XEMk&#10;/1xDJP9cQyX/XEMl/1xDJf9aQij/WkIo/1pCKP9WQSb/VkEm/1ZBJv9TPSX/Uz0l/1A6Iv9POyP/&#10;TTkh/005If9NOCP/TDci/0w3Iv9NOCX/TDck/0s4J/9PPCv/UD0s/1RBMv9cSTr/Ykw+/2hSRP94&#10;XE7/gGNR/49uW/+bdmP/onxn/6h9av+vgWr/u4dx/7+Jcf/Fi3P/y49z/9CTd//Ul3r/2Jl6/9uc&#10;e//foH3/36F8/+aog//lqoL/56yE/+mtiP/rr4r/6a6G/+2yiv/5vpb/+8CY/+epgP/kpn3/6Kl+&#10;/+Wme//kpXr/56p+/+uugf/mrH7/561//+mvgf/osH//6bGA/+axff/msX3/5K97/+azfP/ruIH/&#10;7r2F//HCjP/4y5L/9ciP//HEi//tvob/6bh9/+m3fP/ntnv/5LR2/+q8gP/twYT/8ciI//3Wk//9&#10;2JT/+dSO//nSjf/zy4b/8MWB/+7Bff/svXn/5bZy/+W1c//puXf/7799/+6+fP/uwX3/78J+//DF&#10;gP/0yYT/+NCI//7Wjv/30IX/8MZ+/+m/d//pvXT/5bly/+G0cP/dsG//zqhq/7yYXv+piFL/pYRR&#10;/5R0Rf+VdEf/n35R/6yKWv+8mWP/tZFX/8GaX//ZsXT/z6Jn/7mMUf+ofkT/qXtH/6l5SP+re0r/&#10;q3tL/6NwQf+odUb/sH1O/6x5Sv+nc0H/q3dF/6l0Qv+qdUP/sHhH/7R6Sv+3fU3/tXdI/6xsPv+u&#10;az7/s208/7NtPP+zazn/sWk3/61lM/+6cz//zIZS/8mDT//Cf0r/tnRA/69wPf+ubzz/qmo6/6Vn&#10;OP+kYjL/oV8v/6xoOf+taTr/qmg4/6dlNf+cXzD/lVsr/5VbLf+aYDL/nmY3/6FoO/+pcEP/t35T&#10;/7N9Uf+jbUH/lF00/5RdNP+XYDf/nWM9/5thO/+SWDL/jVYv/5ZfOP+hakP/nmdB/5JcOP+IUjD/&#10;gEsr/35JKf97Rif/gk0u/4xXOP+DUDH/hE8w/4pVNv+PWDr/jFU3/4xTNv+MUzb/i1I1/4hPMv+H&#10;TjD/ilEz/4pTNP+PVjj/kFg1/4hPMf+ASCX/f0ck/4dPLP+WWzn/lls5/5JYM/+SWDP/jlQv/49V&#10;MP+ZXzr/llo2/5RYNP+UWDT/lFg0/5RYNP+VWTX/klYy/45SMP+LTi//h0ws/4pPMf+NUjT/ik8x&#10;/4ZLLf+GTTD/hE0v/4BJK/9+SSr/fkgs/3xJKv93RCX/c0Ah/3lEJf98Ryj/g04v/4lUNP+JVDT/&#10;jFc4/4pXOP+IVTb/gVI0/4BRM/+CUzf/hVY6/4BTNv+AUzb/gVQ1/4NWN/+CVzf/fVQ0/3tSMv92&#10;Ty7/b0gn/2ZCIv9mQiL/ck8v/3dVMv92VDH/b00q/29NKv93VTD/elgz/3xZM/9+WzX/f1w2/4Bd&#10;N/99WjT/b0wm/2hGIf9uSCT/elg1/3dVMv9qRyf/Xjsb/149Hv9jQiP/YD4i/14/Iv9mRyj/Z0gp&#10;/2ZHKP9nSCn/Z0gp/2ZHKP9nSCn/aUor/2dIKf9lRif/ZUYn/2ZHKP9oSSr/Z0gp/2VGJ/9kRyf/&#10;Zkkp/2lMLv9rTjD/aEst/2ZJK/9nSiz/Zkkr/2VGJ/9kRSb/ZUYn/2VIKP9nSCn/aEsp/2hKKP9n&#10;SSX/aUsn/21MKf9sSyj/a0on/2pJJv9rSif/bEso/21MKf9wTyz/dFIv/3RSL/9xTyz/b00q/3JQ&#10;Lf91Uy7/dFEr/3pXMf9+WzX/fls1/3tYMv93VC7/bksl/2tIIv9uSyP/dFEp/35bM/+BXjb/hF81&#10;/31YLv9tSiT/akgj/25MJ/92VTL/elk4/3FSM/9eQSP/RSkR/0UpE/9HLBf/SS4Z/0wxIP9LMB//&#10;SjAf/0kvHv9JLx7/RzAe/0cwHv9IMR//RzAe/0YvHf9ELRv/Qywa/0MuHf9CLRz/Qi0c/0ArGv9B&#10;Kx3/Qy0f/0AtHv8+LR3/PSwc/z0sHP8+LR3/PSwc/z4tHf87Khr/Oyoa/z0sHP8+LR3/Oysb/zoq&#10;Gv88LBz/PS0d/z4tHf89LBz/PSob/z0qG/89Khv/QS4f/0QxIv9INSb/RjMk/z8sHf89Jxr/OyUY&#10;/zkjFv81HxL/MhwR/zMdEv83IRT/OicZ/zsoGv86Jxn/Oyga/zsoGv8+KBv/Pigb/z8nG/8/Jxv/&#10;Qioe/0csIf9ILiH/SS8i/0sxJP9KMCP/SjAj/0wyJf9PNSj/UDYp/040J/9MMiX/SDEj/0UuIP9F&#10;LiD/Qy0f/0QuIP9IMiT/TTcp/085K/9UOiv/VTss/1U7Kv9XPCv/VTop/1c8K/9bQC//WT4t/1k+&#10;Lf9bQC//XEEw/15DMv9eQS//Wj8q/1o/Kv9eQy7/W0Is/1Y+Jv9KMxT/PCUD/3NZNP+8m3D/z6p2&#10;/9Gsdf/NqHH/t5Jd/45qNv+HYzH/lXE//66KVv+6llz/wZpf/8miZ//Op27/sIlS/6R8SP+jfUz/&#10;q4ZZ/6aDWf+gfVP/nntT/516Uv+delT/nHlR/514Tv+cd03/oHlO/594Tf+ieU3/o3pO/6Z9Uf+l&#10;fE7/pn5N/6mBUP+sglD/sIRT/7+UYf/Hm2r/u49e/7CEVf+gdUv/l2tE/5puR/+dc0v/n3VN/6R6&#10;Uv+nfVX/o3xR/6N6Tv+jek7/qYBS/6qBU/+of1H/qYBS/62FVP+0jFv/sIpZ/6+JWP+wiln/sIpb&#10;/7GLXP+viVr/p4FU/6N9UP+mfVH/qYBU/6yDV/+qgVX/rINX/6+GWv+qhFf/pX9S/6R+Uf+ngVT/&#10;rYda/6+JXP+qhFf/qoVZ/6uGWv+timD/r4xk/6+MZP+yjWP/tI9l/7CKZf+mgFz/n3lV/5pzUv+X&#10;cFP/mXBS/5xzVf+fdlj/nHNV/5RrTf+PZkr/jmVJ/5RrT/+YblX/mXFY/5NvV/+EalH/jHda/6yV&#10;df/03rn////b//z/5P8AAQD/AAEA/wABAP8AAQD/AAEA/25aOf9yWzn/dFw6/3ddOv95Xzr/el43&#10;/3peN/97Xzf/f2M7/35iOv+AYDf/gGE1/4BhNf+CYTT/gmE0/4JgM/+BXzL/gmAz/4NhNP9+WzH/&#10;gF0z/4BfNP9+XTT/e1ox/3dXMP91VS7/b1Ms/29TLv9tUy7/alAt/2ZMKf9lSyr/Ykgn/2BGJf9f&#10;Rif/XUQl/1tCJP9bQiT/WkMk/1pDJP9aQij/W0Mp/1tDKf9XQif/VkEm/1ZBJv9TPSX/UTsj/085&#10;If9QPCT/Tjoi/0w4IP9LNiH/SzYh/0s2I/9MNyT/Sjcm/0w7Kf9QPy3/Tj0t/1VCM/9cSTr/ZFFC&#10;/3BZS/+BZFL/jWxZ/5l0Yf+ifGf/qYBq/62Aaf+wgmr/v4xx/8aMdP/Lj3P/zZBz/9GUd//Zmnv/&#10;3Z59/92cfP/ipH//46V+/+epgv/nrIT/6K2F/+ithf/prob/56yE/+ithf/xto7/9bqS/+2vhv/p&#10;q4L/5ad+/+Omev/mqX3/6K2B/+yyhP/qsIL/5q5//+evfv/psYD/5bB8/+WwfP/msXv/5bB6/+e0&#10;ff/qt4D/6biA/+y7g//1xo7/9MWN/+2+hv/ouYH/5bZ+/+a0ef/ntXr/47F0/+a2eP/ru33/7b+B&#10;//fLjP/5zYz/+s6N//nOiv/yx4P/8MN//+/Cfv/uwX3/6Lh2/+a2dP/ouHb/7b17/+6+fP/twH//&#10;7L97/+7Dfv/yyoL/+dGJ///YkP/60or/88mB/+i+dv/nvHf/6L15/9+0cP/ZsHD/yqZq/72aYP+1&#10;lF7/rIxb/5FxQv+ScUT/nXxP/6yKWv/Dnmf/vpdc/8qiZf/gtHf/0KRn/7mNUP+tf0T/pHdA/6Jz&#10;P/+nd0b/q3tK/6VzQP+mdEH/rHpH/6p4Rf+qd0L/sHtH/614RP+udkP/tHxJ/7l/Tf+5f03/tHRE&#10;/7FvP/+zb0D/tXFC/7ZwPf+ybDn/sGg2/61mMv+6cz//yoRQ/8qEUP/AfUj/tXI9/7BuPP+rbDn/&#10;p2c3/6ZmNv+jYzP/pWMz/6poOP+sajr/pmQ0/59fL/+dYDH/l10v/5ZcLv+cYTX/o2g8/6VsP/+t&#10;dEn/s3pP/61zS/+dYzv/k1kx/51jPf+fZT//oGZA/5xiPf+PVTD/j1Uw/5liPP+faEL/mmM9/5Fb&#10;N/+IUjD/g00r/4JLLP9+SSn/g04u/5BbO/+OWTn/jFc4/4tWN/+NVjj/iFEz/4hRM/+JUDP/hk0w&#10;/4RLLv+HTjD/lFs9/5dfPP+VXTr/j1c0/4FJJv97QyD/gEkj/45UL/+aYDv/mF45/5RaNP+WXDf/&#10;nGI9/55kP/+iaEP/nmI+/5dbN/+VWTT/klYy/5FVMf+SVjL/jlIu/4tQLv+JTi7/iE0t/4tQMv+O&#10;UzX/ik8x/4RLMP+FTDH/g0sw/39JLf+ASi7/fUor/3pHKP93RCX/dEEi/3lEJf98Ryf/gk0t/4hR&#10;Mv+IUzP/iFMz/4hTM/+HVDX/iFU4/4pXOv+JWjz/h1g6/4FSNP+AUzT/glU2/4VXNv+DVjX/fVQ0&#10;/3hQLf9ySyr/Z0Mj/2dDI/9vSyn/dlIw/3RSL/90UC7/cU8s/3NRLv96WDP/elgz/3pYM/97WDL/&#10;eFUv/3RRK/9tSyb/akgj/3BKJv9xTSv/dVMw/3FPLP9nRCT/XToa/108Hf9iQSL/YkEi/2VEJf9m&#10;Ryj/Zkco/2ZIJv9nSCn/aUsp/2hJKv9mRyj/aEkq/2ZHKP9lRif/ZEUm/2ZHKP9oSSr/Z0gp/2ZH&#10;KP9nSCn/aEkq/2xNLv9vUDH/bE0u/2hLK/9oSyv/ZUgq/2VGKf9lRif/ZUgo/2RHJ/9kRyf/Z0oo&#10;/2hLKf9oSib/aEom/2tKJ/9rSif/akkm/2pJJv9rSif/aUgl/25MKf9xTyz/dFIv/3VTMP9vTSr/&#10;bUso/29NKv9xTyr/cFAq/3JSLP95VzH/e1kz/3pXMf92VC7/b0wm/21KJP9vTSf/dlMt/39cNP+A&#10;XTf/fVo0/3NQKv9kQRv/aEYh/3FPLP95WDX/eVs5/2tMLf9WORv/RCgQ/0YsFf9JLhn/SC0Y/0ov&#10;Gv9JLx7/SzEg/0sxIP9JMiD/STIg/0kyIP9KMyH/RzAe/0YvHf9ELRv/QisZ/0MuHf9DLh3/QSwb&#10;/0EsG/8/LBv/QS4f/0AtHv89LBr/PSwc/zsqGv89LBz/Pi0d/z4tHf87Khr/OikZ/z0sHP88LBz/&#10;PCwc/zoqGv87Kxv/Py4e/z8uHv8+LR3/PSwc/zsqGv85KBj/PSob/0AtHv9FMiP/RDEi/z4rHP89&#10;Jxr/PSca/z0nGv88Jhn/OyUY/zokF/88Jhn/PSca/zwmGf87JRj/OyUY/z0nGv9AKh3/Pycb/0Ep&#10;Hf9CKh7/SC0i/0guIf9JLyL/SS8i/0owI/9ILiH/SjAj/0wyJf9NMyb/UDYp/0wyJf9LMST/STIk&#10;/0UuIP9DLR//Qiwe/0YwIv9KNCb/TTcp/085K/9UOiv/VDor/1M5Kv9XPCv/Vjsq/1c8K/9YPSz/&#10;WT4t/1k+Lf9bQC//XEEw/15DMv9eQzL/W0Av/1xBMP9bQCv/WUAs/1U8Jv9HMhf/PCUD/3JaNP+9&#10;nHP/z6p1/9ixev/YsXr/yaJr/6F5Rf+Tbjr/mXRA/6uGUf++l17/xJxh/82lav/UrHH/tY5X/6N7&#10;R/+eeEf/oXxP/598Uv+ceVH/nntT/6SBWf+if1f/oXxS/6F8Uv+geU7/pH1S/6h/U/+of1P/qH9T&#10;/6h/U/+qgVX/rINV/6Z+Tf+pf0//roJR/72RYP/JnWz/vpJj/7aKW/+jdkz/l2pB/5hsRf+dcUr/&#10;n3VN/6F3T/+kfVT/o3xR/6F7Tv+ke0//qoFT/6mAUv+nf07/qYBS/62FVP+zilz/s4pc/66IWf+s&#10;hlf/sIpb/7CMXP+uiVz/pYBT/6N8Uf+hek//pH1S/6mCV/+ngFX/qoNY/6+IXf+qg1j/pn9U/6Z/&#10;VP+ngFX/qIJV/6qEV/+pglf/qYRY/6yHW/+vjGL/sI1j/62KYv+wi2H/sYxi/6+JZP+ng2H/onxY&#10;/5pzUv+YcVD/mXBQ/510VP+fdlb/m3JU/5VsTv+Tak7/j2ZK/5JpTf+WbFP/lG5X/5FtVf+Eak//&#10;kn1g/7ajg//04L///f3b//392/8AAQD/AAEA/wABAP8AAQD/AAEA/3FdPP9yWzn/c1s3/3heO/97&#10;YTz/el43/3xgOf9/Yzv/fmI6/4FhOP+AYDf/gWI2/4BhM/+BYDP/gWAz/4NhNP+BXzL/gV8v/4Nh&#10;NP+BXzL/f14z/39eNf99XDP/dlYv/3ZWL/92Vi//bVEq/2xSLf9sUi3/alAt/2ZMK/9kSin/X0cl&#10;/19GJ/9dRib/XUYm/1lCI/9UPyL/V0Il/1hDJv9aQij/WkIo/1pCKP9ZQSf/VUAl/1VAJf9UPib/&#10;Uz0l/046If9QPCT/UDwk/007Jf9NOCX/TTgl/0s4J/9NOin/Szgp/049Lf9RQDD/VkU1/2BPP/9n&#10;VEX/clxO/4FlV/+TcF3/m3Zj/6N6Zv+ofmb/sYVs/7iKcP++j3P/zZV6/9OYev/Tlnn/2Jl6/9+e&#10;gP/hoID/4qGB/+amg//nqYL/6qyF/+qshf/rsIb/7rOJ/+6zi//rsIj/6a6G/+mrhP/pq4T/7rCJ&#10;//i6kf/wson/6KqB/+Sne//kqX3/5qx+/+mxgv/rs4L/57KA/+u2gv/tuIT/6LN9/+izff/os33/&#10;5rJ5/+q2ff/suH//67d+/+i1fP/wvYT/8MGJ/+u8hP/suYD/6rd+/+WxeP/ksHb/5rJ4/+ezd//p&#10;t3r/7rx//+q6ev/xwYH/9cWD//HCfv/twHz/7b56/+y9ef/vv33/7b17/+q6eP/qunj/7b17//HC&#10;fv/xwn7/7MB5//PIg//5z4f/+dGJ//7Wjv/1y4P/6L52/+K3cv/kuXT/5bp2/920cv/XsG//x6Vo&#10;/7iYX/+0lGH/sJBf/6B/Uv+ZeEv/mnhI/7CMWv/Npm3/yKBj/9Soa//htXb/2a1u/8GVVv+zhUn/&#10;qXxD/6BxO/+ndUD/sH5L/6x6R/+pd0T/pnQ//6h1QP+xfEb/tYBK/7Z9SP+1fEf/un5K/7l9Sf+5&#10;e0j/t3VD/7JwPv+zbz7/u3VC/7hyP/+ybDn/sWk3/69oNP+5cD3/y4JN/8+IUv/Ae0T/s205/69s&#10;N/+raTf/qGk2/6hoOP+tazn/r207/6xqOv+mZDT/pGIy/6FhMf+hZDf/n2U3/5xiNP+YXTH/omk8&#10;/6hvRP+sc0j/sHVN/6dsRP+bYDj/mlw1/6ZoQ/+oakX/pmdE/5xgPP+SWDP/l104/55nQf+hakT/&#10;mmRC/5JcOv+MVjT/jFc3/4xXN/+PWjr/kl09/5ZhQf+VYED/lWBA/5FcPP+IUzT/fkcp/35HKf+B&#10;Siz/gEkr/4JLLf+KUzX/lF0+/5dhP/+QWjj/iVMx/4ROKv+FTif/jFUu/5lfOf+aYDr/mmA6/5pg&#10;Ov+dYz3/omhC/6VrRf+jaUP/nmI9/5dbN/+QVDD/jVEt/49TL/+PUy//jVEt/4pOLP+HTCr/ik8v&#10;/45TNf+QVDj/ilE2/4dNNf+DTTP/hU8z/4JPMv9/TC//fUot/4JPMP+BTi//f0or/4BLK/+FUC7/&#10;h1Ev/4tVMf+KVTP/h1Iw/4ZRL/+IUzP/jVg5/5BbPP+MWTr/h1Q1/4JRMf+DUjL/g1U0/4RXNv99&#10;VTL/dE4q/21JJ/9pRSP/Z0Ui/29NKv93VTL/dlIw/3RQLv92UCz/d1Et/3xWMv97VTH/eFIu/3hS&#10;Lf9wTin/bEol/2xKJf9sSif/cU0r/3ZSMP93UzH/bEgo/2NAIP9gPR3/Xzwe/108Hf9iQSL/ZEMk&#10;/2NEJf9mRyj/aEoo/2tNK/9qTCr/aUor/2pLLP9nSCn/akkq/2pJKv9oRyb/Zkgm/2pMKv9qTCr/&#10;aEoo/2pJKP9tTCv/bk0s/29OLf9vUS//bU4v/2pLLP9pSiv/Z0gr/2hJKv9mSSn/Y0Ym/2FEJP9j&#10;Rib/ZEcn/2NGJP9nSSf/Zkgm/2tKJ/9qSSb/akkm/2xKJ/9rSSb/akgl/21LKP9yUC3/elY0/3VT&#10;MP9uTCn/akgl/2lHJP9sSyj/a00p/2xOKv9xUy//dlgy/3RWMP9vUSv/bE4o/2xOKP9xUSv/clQu&#10;/3xaNP94WDL/cFAq/2tLJf9mSCL/bE4o/3VXM/98Xjz/cFMz/1o/If9JLhP/RSsU/0guF/9MMx3/&#10;TzYg/041H/9MMx//SzIe/082Iv9JMx7/SzQi/0w1I/9KMyH/Ri8d/0QtG/9ELRv/QSoY/0QtG/9D&#10;Lh3/Qi0c/0ItHP9BLBv/Pisa/z4rGv8/Lhz/PSwc/z0sHP8+LR3/Pi0d/zsrG/85KRn/OSkZ/zkp&#10;Gf87Kxv/Oysb/zoqGv88LBz/Py4e/0AvH/8/Lh7/Py4e/z4tHf88Khz/Oiga/zooGv8+Kx3/PSob&#10;/zwpGv8+Kxz/QS4g/z8sHv9DLSD/Qiwf/z4oG/88Jhn/OyUY/zokF/87Ixf/PSUZ/0IqHv9FLSH/&#10;SC0i/0YrIP9JLyL/SS8i/0UrHv9KMCP/SjAj/0guIf9ILiH/SS8i/0owI/9JLyL/SzEk/0kvIv9H&#10;LSD/RS4g/0UuIP9CLB7/QSsd/0cxI/9IMiT/SzUn/084Kv9TOSr/VTkr/1Y7Kv9YPSz/WD0s/1g9&#10;LP9ZPi3/WT4p/1k+Kf9aPyr/XkMu/15DLv9dQi3/Wj8q/1tAK/9bQCv/WUAs/1Q+J/9IMhr/OCME&#10;/3FZM/+5mXD/y6hy/9i0ev/mv4T/3LV6/7aPVv+lfkX/ontE/6+GUP/Bl13/wpVc/7yPVv+3jFX/&#10;qH1I/550Qv+fd0b/oXxQ/557Uf+XdEr/mXZM/6eEWv+phFj/on1Q/66IW/+wil3/qIJV/6R+T/+n&#10;gVT/sIdb/7KJXf+wh1v/rYRY/6Z9T/+ofVD/q4FR/7uPXv/Ln27/yp5v/7yNX/+jdEr/mWlD/5dq&#10;Q/+db0v/o3dS/6N5Uf+kelL/ontQ/6B6Tf+he0z/qoJR/62FVP+qglH/pXxO/6Z9T/+pg1T/rohZ&#10;/7CKXf+sh1r/rYlZ/66JXP+tiFv/pYBT/6B7T/+fek7/oXpP/6R9Uv+ngFX/q4RZ/6+IXf+lgFT/&#10;oXxQ/6WAVP+qg1j/qYJX/6yCWP+tg1n/q4RZ/62HWv+wi17/sYxf/6eCVf+lgFT/rIdb/6yHXf+p&#10;g1//pX9b/515V/+feVX/nnhU/6B4Vf+ielf/oXhY/6F1WP+fc1b/nHBV/5ZqT/+Tak7/lmxT/5Nq&#10;VP+HZE7/jm5V/6iKcP/LrZP/6Mqw/+DCqv8AAQD/AAEA/wABAP8AAQD/AAEA/3NfPv92YDv/dFw4&#10;/3ZeOP98Yzv/fWE6/35iOv+CZj7/hGQ7/4NjOv+CYzf/g2I3/4NiNf+DYjX/gmE0/4NiNf+CYDP/&#10;gF4x/4BeMf+CXzX/gWA3/4BeOP99WzX/d1cw/3RWMP9xVS7/a1Es/2pQK/9qUC3/aU8s/2VLKv9i&#10;SCf/YEgm/15FJv9cRSX/WkUo/1dCJf9WQSb/WEMo/1lEKf9YQyj/WEMo/1dCJ/9WQSb/VD4m/1Q+&#10;Jv9VPyf/UT0k/046Iv9LOSH/Tjwm/007J/9QOyj/UTwp/088K/9PPCv/TTor/1E+L/9XRDX/X0w9&#10;/2hVRv9yXE7/f2NV/41uXP+cdmP/o3pm/6yCav+0hm7/uIpw/72Ocv/Gk3b/0pl8/9aZev/Zmnv/&#10;3Z59/+Sjg//jooL/5qWF/+enhP/mqIH/6auE/+qvhf/us4n/8baM/++0iv/tsoj/7rCJ/+2viP/p&#10;q4T/6auC//K3jf/zuI7/67CG/+Wqfv/oroD/5a1+/+WtfP/rtoT/77qG/+y5hP/tuoP/6rV//+qz&#10;e//rtHz/6bV8/+u3fv/tuYD/7Lh//+25gP/uu4L/7ruC/+26gf/suYD/6LV8/+i0e//msnj/5rJ4&#10;/+i0eP/ptXn/6LR4/+e0df/ruHn/7bt8/+q5d//puHb/67p4/+y7ef/tvHr/7bx6/+u6eP/ru3n/&#10;8MB+//DBff/uwX3/7cF6//rPiv/+1Iz/+c+H//TKgv/juHP/3bJt/92ybv/kuHf/4Ld3/9qydP/U&#10;sHL/v59k/6+QWv+tjVr/sJBh/6mJWv+ff1D/mHdE/7GNWf/Pp2z/zqJl/9mtbv/luHf/z6Jh/7+S&#10;Uf+2iEr/rn9H/6FyPP+odz//sX9K/7J/Sv+vfEf/qXZB/6p1Qf+3fkn/t35H/7d7Rf+3e0X/un1H&#10;/7l8Rv+6e0b/uXdF/7ZyQf+1cUD/vXdE/7p0Qf+ybDn/sWk3/7JoN/+2bTr/yoFO/9SLWP/EfUn/&#10;sWs3/61qNf+raTf/qWo3/61rOf+vbTv/sW89/61rOf+mZDL/qGY0/6pqOv+qbT7/p20//59lN/+Y&#10;XTH/pWo+/6pvRf+obUP/pmhB/59hOv+bXTb/l1k0/6BgPP+mZkL/pGVC/6BhPv+aXz3/nWJA/6Bo&#10;Rf+gakj/m2VD/5NePP+PWjr/lWBA/5BePf+MWjn/jVs6/5VjQP+VY0D/mmVF/5xnR/+KVTb/fEco&#10;/3xHKP+BTC3/gEss/4lSNP+RWjz/kVw8/5BbO/+LVjT/i1Ux/4tVMf+TXDX/m2E7/51jO/+ZXzf/&#10;mV83/5lfN/+aYDr/nmQ+/55kPv+fZT//nGA7/5VZNf+LTyv/ik4q/49TL/+QVDD/j1Mv/4xQLv+H&#10;TCr/iE0r/4xRMf+MUTP/hk0y/4VNMv+HTzT/iVY5/4hVOP+ATTD/f0wv/41aO/+NWjv/iFM0/4ZR&#10;Mf+MWDP/jVk0/49bNv+OWjX/jlk3/4xXNf+KVTP/jlk5/45ZOf+MVzf/g1Ew/4JQL/+FVDP/hlU0&#10;/4dZN/99Ui//cUkl/2tFIf9qRCD/b00o/3pXMf99WjT/elQv/3pUL/96VC//dlAr/3dRLP92UCv/&#10;ckwn/29JJP9lQx7/YT8a/2hGI/9xTSv/dlIw/3hUMv91UTH/Y0Ag/1k2GP9bOBr/Xj0e/2JBIv9k&#10;QyT/ZUQl/2RFJv9pSiv/a0wt/2pLLP9pSiv/aUor/2pLLP9oSSr/akko/2tKKf9pSCf/akkm/29O&#10;K/9uTSr/akkm/2tKJ/9vTiv/cE8s/3FQLf9wTy7/bEsq/2hKKP9oSSr/aEkq/2pLLP9oSSr/ZEcn&#10;/2BDI/9kRyf/ZUgo/2VIKP9nSSf/Z0kn/2hKKP9qSSb/akkm/2xLKv9pRyT/a0go/3FPLP9zUS7/&#10;eFYz/3NRLv9uTCn/a0km/2ZFIv9jRSH/YkQg/2JGIf9oTCf/bE4q/29RLf9uUCr/bU8p/29RK/9w&#10;Uiz/cVMt/3JULv9tTyv/aUsn/2pOKf9uUi3/clYx/3daOP93Wjr/YEUn/0syFP9EKg//SC4X/0ox&#10;G/9ROCL/VDsl/000Hv9JMBr/SjEb/1E4Iv9MNiH/SzUg/0s1IP9IMR//Ri8d/0UuHP9ELRv/RC0b&#10;/0YvHf9ELRv/Qywa/0QvHv9CLRz/Pisa/z8sG/9BLh3/Py4c/z0sGv88Kxn/PSwc/z4tHf87Kxv/&#10;NycX/zcnF/85KRn/Oioa/zoqGv88LBz/Pi0d/z8uHv8+LR3/PSwc/z0rHf89Kx3/PSsd/zwqHP89&#10;Kx3/PSoc/z8sHv9CLyH/RTIk/0IvIf9FLyL/Qy0g/z8pHP8+Jhr/OiIW/zsjF/89JRn/Qicc/0cs&#10;If9KLyT/TDEm/0kuI/9KMCP/SS8i/0ctIP9MMiX/TTMm/0sxJP9MMiX/SjMl/0kyJP9IMSP/STIk&#10;/0YvIf9FLiD/RS8h/0MtH/9AKhz/QSsd/0YwIv9IMiT/SjQm/084Kv9TOSr/VTss/1g8Lv9YPC7/&#10;WD0s/1g9LP9dQjH/W0Av/1tAL/9cQTD/XkMy/15DMv9cQTD/W0Av/1tAL/9cQTD/WUAs/1Q+Kf9I&#10;Mhr/OCMG/2ZQK/+qjmb/zql0/9qzev/nv4T/3rZ5/8SaYP+0ilD/sohO/7eNU//BlFv/vpFY/7WI&#10;T/+ugUr/pHlE/6F3Rf+iekn/pH9S/6J9UP+cd0r/mnVI/6F8T/+ifE//oXtO/7WMXv+7kmT/qYBS&#10;/6F4TP+jek7/to1h/7iPY/+uhVn/qoFV/6mAVP+ofVD/qH5O/7iMXf/Knm3/z6By/8GSZP+ic0n/&#10;nGxE/5lsRf+ecEz/pHhT/6R6VP+jeVH/pH5R/6R7T/+of1H/rIRT/6+HVv+thVT/qYFQ/6d/Tv+n&#10;gVL/rohZ/7CKXf+tiFv/rYhb/6qFWP+qhVj/pYBT/6B7Tv+he07/oXpP/6N8Uf+ngFX/rIVa/62I&#10;XP+lglj/on9V/6SBV/+qhVn/qYRY/6qDWP+rhFn/q4RZ/6yGWf+wil3/sIpd/6uFWP+ngFX/q4RZ&#10;/62GXf+shGD/qoRg/6SAXv+he1f/mnRQ/552U/+heVb/pHlZ/6V6Wv+mel3/oXVY/5hsUf+Tak7/&#10;k2lQ/49pUv+EYEr/gF1H/45rV/+dfWj/pIVw/5d4ZP8AAQD/AAEA/wABAP8AAQD/AAEA/3RiPv91&#10;YT7/dmA5/3dhOv97Yjr/e2I6/35iOv+DYzr/hWU8/4ZlOv+FZDn/g2I3/4NiNf+DYjX/gmE0/4Fg&#10;M/+AXzT/gF0z/39cNP9/XTf/flw2/3lbNf93WTP/dlgy/3JWMf9vUy7/a1Es/2VLJv9jSyf/Y0sn&#10;/2BIJv9eRiT/X0cl/11GJv9ZRCX/WEMm/1dCJf9ZRSr/WUUq/1pGK/9YRCn/V0Ep/1dCJ/9WQCj/&#10;VT8n/1E9JP9SPiX/UT0l/0w6Iv9LOSP/Tzol/004Jf9MNyT/Tzwr/1A9LP9POSv/VD4w/1xGOf9h&#10;Sz7/Z1FD/3VeUP9/ZVj/i2xa/5dyYP+me2j/r4Fq/7iJb/+8jXH/w5Bz/8eSc//MlXf/1pt5/9eb&#10;ef/dnn3/4qGB/+Oigv/ion//5KSB/+amg//pq4b/7LGJ/+6zi//xtoz/77SK/++0iv/tsoj/7K6F&#10;/+yuhf/pq4L/6KqB/+uthP/xtIj/77SI/+uwhP/osIH/5q59/+Svff/otYD/77yH/++8hf/uu4T/&#10;6bZ//+i0e//ptXz/67R8/+22fv/rt37/6rZ9/+y4f//rt37/6LV8/+q3fv/qtn3/6rZ9/+q2ff/o&#10;tHr/6LR6/+23e//stnr/57F1/+SwdP/osnT/5rBy/+Ksbv/jsHH/6rd4/+i1dv/otXb/6rd4/+26&#10;e//runj/8cB+/+m4df/nuHT/7L13//nNhv/+0on/9cuD/+m9dP/Kn1v/yJ9d/9WsbP/huXv/2bN1&#10;/9SwdP/MqW//uJlj/6eJVf+khVb/qotc/6qKW/+ffU3/mnZC/7OOV//WqW7/16lr/92wb//htHP/&#10;y5tZ/7yMSv+5iUn/rnxB/6BtNP+mczz/rntE/657Rv+teET/qHM9/692Qf+7f0n/vIBK/7t+SP+5&#10;fEb/untG/7t8R/+/fUn/u3dG/7ZyQf+2ckH/uXVE/7ZwP/+wajn/rmY2/61lNf+2bDv/yoBP/9mQ&#10;Xf/NhlL/tG46/6pnMv+oZjT/qWc1/6tpN/+vbTn/sW87/6tpNf+tazf/tHVA/7h5Rv+1eUf/sHZG&#10;/6JoOv+dYjb/q3BE/6htQ/+gYjn/mFoz/5FTLP+OTij/jk4q/5ZWMv+ZWTb/nF06/6NkQ/+ma0n/&#10;oWZE/55mQ/+YYkD/lF8//49dPP+NWzr/j108/41bOP+KWDX/jFo3/5NhPv+TYT7/lWNA/5dlRP+I&#10;VTb/ekco/3pHKP+GUTL/h1Iz/45ZOv+SXT7/hlQz/4NRMP+FUC7/i1Ux/41WL/+UXTT/m2E5/55k&#10;PP+cYjr/mmA4/5lfN/+aYDj/mmA4/5thOf+cYjr/mV85/45UL/+GSib/iEwq/41RL/+PUzH/klY0&#10;/49TL/+LUSz/h0wq/4ZLKf+CSif/g0os/4ZPMf+MVTf/kV4//4xZPP+BTjH/gE0w/4xZPP+LWDn/&#10;hVIz/4ZRMf+QXDf/lGA7/5JeOf+SXjf/lWE8/5JeOf+OWjX/jFc1/4lUMv+FUC7/g04s/4RSL/+I&#10;VjP/ilo2/4haNv94TCf/bkQe/2tEHf9vSST/fFYx/39aMP99WC7/elUr/3tULf95Uiv/c00o/3FL&#10;Jv9xSyb/bkgj/2pEH/9mQBz/aUMf/3JOLP96VjT/elY0/3RRMf9rSCj/Xzwe/1k2GP9ZNxv/Xz0h&#10;/2dFKf9pRyv/aUgp/2pJKv9sTS7/bE0u/2hJKv9nSCn/ZUYn/2lKK/9qSyz/Z0Yl/2tJJv9tSyj/&#10;clAt/3NRLv9vTSj/bEwm/21NJ/9uUCz/cFIu/29RLf9vTiv/aUgl/2ZFJP9qSSj/bEsq/25NLv9p&#10;Siv/ZUYn/19AIf9jRib/Y0Ym/2RHJ/9lRyX/Zkgm/2ZIJv9nSSf/aEoo/2pJKP9nRiX/bUoq/3FO&#10;Lv9vTSr/b00q/29NKv9xTyz/bkwp/2hHJP9jRSH/YUMf/2RII/9nSyb/ZUkk/2tNKf9uUCr/cFAq&#10;/3FRK/9vUSv/blAq/2tNKf9kSCP/aU0o/21RLP9wVjP/c1k2/25UM/9hSCn/TjUX/0ctEv9HLxf/&#10;SjEb/0wzHf9PNiD/UTgi/041H/9KMRv/SzIc/082IP9PNiL/TTQg/0o0H/9JMiD/RzAe/0cwHv9F&#10;Lhz/SDEf/0kyIP9GLx3/RS4c/0UuHP9CLRz/QSwb/z8sG/9BLh3/QC0c/z4rGv87Khj/OikX/z8u&#10;HP9ALx//Oyoa/z0sHP89LBz/PSwc/z0sHP89LBz/PSwc/z0sHP87Khr/OSka/zkpGv86Khv/Oiob&#10;/zwqHP86KBr/PCoc/0AuIP9DMSP/RDEj/0UyJP9HMST/Qy0g/z4oG/8+Jhr/OyMX/z8kGf9DKB3/&#10;RSof/0YrIP9JLyL/SzAl/0sxJP9MMiX/TDIl/0wyJf9NMyb/Tjcp/040J/9ONyn/Tjcp/0kyJP9I&#10;Lh//TDIj/0s1J/9GMCL/RS8h/0EuH/8/LB3/QS4f/0UyI/9HMSP/TDYo/1A6LP9UOiv/Vjwt/1c9&#10;Lv9XPS7/VTss/1Y7Kv9cQTD/XEEw/1tAL/9cQTD/XUIx/11CMf9dQjH/Vzwr/1g9LP9bQTD/WkAv&#10;/1Q+Kf9JMxz/OCQJ/0s3Fv+GbEf/x6Fw/9avdv/juX//37J3/9GlaP+9kFX/sYRJ/7OGS/+5i1D/&#10;vI9W/7iLUv+2iVL/tIlU/6+EUf+ofk7/qH9R/6eBUv+jfVD/nXdI/554Sf+jekz/pXxO/7SLXf+5&#10;kGT/pn1R/5hvQ/+XcEX/pH1S/6uEWf+mf1T/pHtP/6h/U/+nflL/pHlM/7KGV//BlWb/yJxt/8KT&#10;Zf+jdEr/n3JJ/6N2T/+hdVD/o3dS/6N5U/+feE//nnhL/6J5Tf+qgVP/rIRT/6+HVv+thVT/qoJR&#10;/6qCUf+of1H/q4VW/66IW/+uiFv/q4VY/6J9UP+lgFP/pH5R/6N9UP+nflL/pn1R/6h/U/+sg1f/&#10;sIpd/6+JXP+nhFr/o4BW/6B9U/+kgVf/qYZc/6yHW/+rhlr/q4VY/6qDWP+shVr/rodc/6qDWP+m&#10;fFT/oHlQ/6V+V/+qhGD/p4Nh/6N/Xf+ZdVP/lnBM/5lzT/+cc1P/oXZW/6R5Wf+mel3/pHhb/510&#10;WP+XblL/k2lQ/5RrVf+KZE3/gFxG/39aR/+AXUn/imlW/39eTf8AAQD/AAEA/wABAP8AAQD/AAEA&#10;/3JgPP91Yjr/d2E6/3piPP9+ZT3/f2M8/35iOv+BYTj/hGQ7/4VkO/+FZDn/hGM4/4RjOP+EYzj/&#10;g2I1/4NgNv+CYTb/gV40/4BdNf9/XTf/f103/3tbNP92WDL/dFgx/3FVLv9uUi3/alAr/2hOK/9k&#10;TCj/ZEwq/15HJf9dRiT/XEUl/1lEJf9ZRCf/WEMm/1dDKP9YRCn/WUUq/1lFKv9YRCv/VkIp/1dB&#10;Kf9TPyb/UDwj/087Iv9POyP/TTsj/007Jf9MOib/TTgl/0w3JP9LOCf/Tzwt/1U/Mf9XQTP/WkI2&#10;/2FJPf9vVUj/e19R/4xrXP+Ub1//m3Jg/6d6Zf+ygmv/u4ht/8SOcv/JknT/0Jd5/9abe//YnXv/&#10;36N//+anhP/nqIX/6aqH/+qriP/oqYb/6quI/+2viv/tsYz/7rOL/++0jP/xto7/7LGJ/++0jP/t&#10;sor/6q+F/+itg//mq4H/56yA/+arf//mq3//6a+B/+mxgv/os4H/6rWD/+ezgf/ms37/7LqF//XE&#10;jP/2xY3/7LuD/+26g//rt37/6LR7/+m1fP/qtn3/6rZ9/+25gP/qtn3/67d+/+25gP/rt37/67d+&#10;/+q2ff/ptXz/67d9/+q2fP/qtHj/6LJ2/+awdP/nsXX/5a9z/+Wvc//krnL/4qxw/+Sucv/krnD/&#10;6LJ0/+q0dv/qt3j/6rd2/+i3df/puHX/67x4//DDf//7zor/8saF/9uvbv+igEP/poZL/8Ojav/T&#10;snz/xKRx/7mZaP+rjVv/nYNS/6eLW/+yk2T/s5Ni/6aFUP+sh1L/uZJZ/82gZf/gsG7/4K9s/+Cv&#10;av/XpGL/vYpI/7OAP/+1gkP/sntC/612Pv+ueUP/r3pE/7B3Qv+xeEP/t3tF/7h8Rv+6fUf/vX5J&#10;/71+SP/Af0n/w4JM/8KATP/Afkr/u3dG/7dzQv+3c0T/unRD/69oOv+sZTf/rWY4/6xjNv+uZjT/&#10;vXVD/8uDUf/Nh1P/vnhE/7JsOP+oZTD/r207/7JwPv+wbjz/rWs3/6ZkMP+tbjn/vH1K/8GDUP+7&#10;f03/tHpK/61zRf+maz//n2Q4/5leNP+TVS7/lFYv/5NVLv+MUCv/jlIt/5VZNf+VWTX/klYy/5dc&#10;Ov+haUb/oGhF/5pkQv+OWTf/hlEx/4NRMP9/TSz/hVMy/4tWNv+KVTX/jVg4/4lXNv+FUzL/iVc2&#10;/45cO/+FUzL/g04u/4RPL/+LVjb/j1o6/4xXOP+FUjP/fkwr/39NKv+FUC7/jVcz/5BZMv+ZXzf/&#10;oGY+/6VrQ/+fZT3/mGE4/5RdNP+RWjH/lF00/5hhOP+bYTn/lVsz/5FXL/+PVS//j1Uv/4tRLP+N&#10;Uy7/klgz/5BWMf+PVS//klgy/5ddN/+YXjj/mmA6/5VeOP+SWzX/kVw8/4pVNf+ATS7/gU4v/4lW&#10;N/+JVzb/hVMy/4VTMP+OXDf/k2E8/5dmPv+WZT3/lWQ8/5FgOP+NXDT/iVUw/4hUL/+GVC//hlQv&#10;/4dVMv+EVDD/flAs/3VHI/9qQBr/aUIb/21GH/91Tyr/f1k0/3xWMf95VCr/d1Io/3hTKf93USz/&#10;dU8q/3BKJf9vSST/bUci/3FLJv9+WDP/hF46/4ReOv9/WTX/dFIv/2tJJv9hPh7/XDsc/108Hf9g&#10;PiL/Y0El/2hGKv9pSCn/akkq/2pJKv9tTC3/bE0u/2lKK/9pSiv/aEkq/2lKK/9rSin/aUgl/29N&#10;Kv9zUS7/dVMu/3VTLv9xTyr/b08p/3JSLP96WjT/eFgy/3dXMf92VjD/bk4o/2xKJ/9uTCn/clAt&#10;/3FOLv9rSin/ZkUm/19AIf9iQyT/ZEUo/2ZHKP9lRif/Z0gp/2ZHKP9nSCn/Zkco/2dIKf9nSCn/&#10;akwq/2tNK/9qTCr/akwq/2hHJv9mSCb/Z0kn/2dJJ/9kRiT/YkUj/2dJJ/9oSib/aEom/2xOKv9v&#10;US3/dVUv/3VUMf90UzD/c1Iv/29OK/9rTSv/aEkq/2RFJv9lSCr/Ykcq/1Q6H/9KMBX/SC4V/0kx&#10;Gf9LMhz/TjUf/041H/9ONR//TjUf/082IP9MMx3/TDMd/000IP9MMx//SjEd/0o0H/9JMiD/RzAe&#10;/0cyH/9GMR7/RzIf/0cwHv9FLhz/RS4c/0UuHP9GLx3/RS4c/0MuG/8/LBv/Pywb/z4rGv8+Kxr/&#10;QS4d/0IvHv9EMSD/QTAe/z0sGv89LBz/PSwc/z4tHf9ALx//Py4e/z0sHP86KBr/OSka/zcnGP85&#10;KRr/Oysc/zwqHP89Kx3/Py0f/0IwIv9EMib/QjAi/0UyJP9FMiT/Qiwf/zwmGf9AJRr/Qygd/0Yr&#10;IP9ILiH/SS4j/0guIf9NMyb/TzUo/0sxJP9MMiX/TjQn/040J/9LNCb/TDUn/002KP9POCr/Tzgq&#10;/0ozJf9HMSP/SjQm/0o0Jv9FLyH/QS4f/z4tHf88Khz/PSwc/0IvIP9FMiP/SjQm/003Kf9SPSz/&#10;Uz4t/1M+Lf9YPi//WT8w/1k/MP9aPjD/W0Av/1tAL/9dQTP/XUEz/1tAL/9bQC//Vzwr/1g9LP9a&#10;QC//WkAv/1Y9Kf9MNh//PScP/zolBv9aQh7/t5Fk/9Srd//asHb/3a90/92vc//Fl1v/sIRH/7GE&#10;Sf+0ilD/sohO/7CFTv+0i1X/uZBa/7SMWf+shFP/rINV/62EVv+sg1X/rYRW/6uCVP+mfk3/o3tK&#10;/6+HVv+9lGb/q4JW/5tyRv+bcUf/nndO/5x1TP+cdUz/pXtR/6Z9Uf+mfVH/qH1Q/6yBVP+1iVr/&#10;wpZn/8OXaP+sgVb/pHlP/591Tf+edE7/oHlS/6V+V/+mf1b/n3hN/6F7Tv+sg1f/sIdb/7CHWf+v&#10;h1b/roZV/6yEU/+of1H/qoFT/6V/UP+ngVT/qoRX/6R+Uf+ngVT/rINX/6uCVv+pgFT/qYBU/6mA&#10;VP+thFj/sYhc/6+JXP+rhln/p4Ra/6aDWf+phlz/p4Ra/6mGXP+qh13/pIFX/6iDV/+rhlr/rYhe&#10;/6mCWf+ngFn/pX5X/6N9Wf+jf13/pIBe/6J+XP+fe1n/mHFQ/5VuTf+UbUz/lm9O/5lyVf+ed1r/&#10;oHlc/6B4Xv+geF7/oHhf/5p1W/+QbFT/i2hS/4ZjTf+AYEv/gGBL/3ZXQ/8AAQD/AAEA/wABAP8A&#10;AQD/AAEA/3NgOP92Yzv/emQ9/3tjPf9+ZT3/f2M7/4NjPP+DYzr/hWU8/4VkO/+FZDn/hWQ5/4Ni&#10;N/+DYjf/g2I3/4JhNv+CYTb/gmE2/4BfNv9+XTT/fV02/3tbNP92Vi//clYv/29TLP9pTyr/Z00q&#10;/2VNKf9jSyn/Y0sp/11GJv9aRSb/WUQl/1lEJ/9aRSj/WUUq/1dDKP9YRCn/WEQp/1dDKP9YRCv/&#10;V0Mq/1ZCKf9TPyb/UDwj/087I/9POyP/Tjkk/045JP9QOyj/UDso/0s4J/9LOCf/VD4w/1hCNP9c&#10;RTf/Ykc8/2xQRP97W07/iGRW/5ZvYP+dcmH/qHll/69/af+3hGn/w4tw/8qRdP/OlXj/2J19/9qe&#10;fP/annz/5KWC/+mrhv/oqoX/6qyH/++xjP/rr4r/7bGM/++zjv/vtIz/77SM//K3j//wtY3/67CI&#10;/+2yiv/rsIj/6K2F/+WqgP/mq4H/56yA/+esgP/nrX//56+A/+iwgf/nsoD/6bSC/+i0gv/ptoH/&#10;6riD//C/h//0w4v/7byE/+y7g//ruIH/6LV+/+i1fv/qtn3/6rZ9/+25gP/qtn3/6rZ9/+y4f//r&#10;t37/67d+/+q2ff/ptXz/67d9/+u3ff/rtHv/6rR4/+exdf/osnb/5K5y/+Wtcv/lrXL/5a1y/+Or&#10;cP/gqG3/5a1w/+iwc//ps3X/6bNz/+e0c//ptnX/57Z0/+u7ef/7zo3/+s6P/9uydP+RcTb/nn9J&#10;/76gbP/OsH7/vZ5v/66SY/+eg1T/lntM/6SIWf+3l2j/tJNg/6eCTf+0jVT/wZdd/86gZP/ZqGX/&#10;2qdl/9imYf/OmVX/u4ZE/7V/P/+3gUP/tX1E/7N6Q/+3fkf/tXxF/7J5Qv+4fEb/un5I/7p9R/+6&#10;e0X/wH9J/8B/Sf/AfUb/xIFK/8OAS/+/fEf/t3NC/7ZyQf+3c0T/uXJE/6xlN/+tZjj/rmc5/6xl&#10;N/+pYTH/sGg2/713RP/Ff0v/xX9L/713Q/+xbjn/sGw7/7JwPv+vbTv/p2Uz/6BhLv+rbDn/vH1K&#10;/8GDUP+5f03/tHpK/650RP+laz3/lVou/5BVK/+OUyn/lFkx/5JWMf+QVC//mFw4/5tfO/+WWzn/&#10;j1Qy/49UMv+cZEH/nWVC/5RePP+IUzP/hVAw/4JQL/99Syr/h1Iz/4RPL/+ETy//iFMz/4ZRMf+D&#10;UTD/hVMy/4tZOP+MVzf/iVQ0/4lUNP+MVzf/jlk5/4ZRMf9/TSz/fkwr/4BOK/+FUC7/i1Ux/5Jc&#10;Nv+bZDv/n2g//6JrQv+dZj3/lmE3/5FcMv+NWC7/jlkv/5NcM/+UXTT/lFoy/5lfN/+fZT//oGZA&#10;/5BWMP+OVzD/mGE6/5BZMv+MUir/kVcv/51jO/+la0P/oWc//55kPv+XYDr/jlk3/4VTMv+BTy7/&#10;hFIx/4pYN/+MWjn/iVc2/4dVMv+MWjX/kF45/5RjO/+WZT3/lWQ8/5BfN/+KWTH/h1Uw/4lXMv+N&#10;Wzb/jFo3/4RUMP9+Tir/ckYh/2xAG/9pQR3/bEQg/29JJP93USz/elQv/3ZQK/9xTCL/c04k/3ZR&#10;J/93USz/dlEn/3ZQK/93USz/e1Uw/35YM/+CXDf/hV86/4FbN/91UzD/aEYj/2NBHv9ePRz/XD0e&#10;/2BBJP9kRSj/Z0Up/2lIKf9rSiv/b0wu/25LLf9tTC3/bk0u/2xLLP9rSin/bUwr/21MK/9rSin/&#10;bUso/3NRLP92VC//d1Uw/3NRLP9xTyr/dVMu/3hWMf9+XDb/fVs1/3xaNP9+WzX/dFEr/29NKP9z&#10;USz/dFIv/29NKv9pSCf/ZUQl/2FCI/9iQyb/YkMm/2VGKf9lSCr/Z0os/2ZJKf9mSSn/ZUgo/2ZH&#10;KP9nSCn/akss/2lKK/9oSij/aUor/2RFJv9jRCX/ZEUm/2RFJv9lRif/ZEUm/2hKKP9pSyn/bE4q&#10;/3BPLP9xUC3/d1Uy/3lXNP94VjP/dVQx/25NLP9nSCn/XT4h/1Q2Gv9LMBX/Sy8X/0guFf9ILhX/&#10;SjAZ/000Hv9ROCL/UTgi/082IP9NNCD/UDUg/1E2If9NMh3/SzAb/0swG/9KMR3/SjEd/0kzHv9K&#10;MyH/RzAe/0YxHv9ELxz/RC8c/0YvHf9FLhz/SDEf/0kyIP9NMyL/STIg/0UuHP8+KRb/OicW/z4r&#10;Gv9BLBn/Qi0a/0QvHP9HMh//QS4d/z4rGv88Kxn/PSwc/z4tHf9ALx//QC8f/z8uHv86KBr/Oysc&#10;/zgoGf85KRr/Oysc/zoqG/88LB3/QjIj/0UzJf9FMyf/QjAi/0IwJP9CLyH/QCod/zwmGf9BKR3/&#10;SS4j/0ovJP9MMCL/SjAj/0guIf9NMyb/TzUo/0sxJP9KMCP/TjQn/081KP9PNSj/TjQn/081KP9T&#10;OSr/UTco/040Jf9KNCb/SzUn/0gyJP9CLyD/PSwc/z0sHP89LBz/Py4e/0IvIP9CLyD/RC4g/0s1&#10;J/9ROy3/Uj0s/1M+Lf9VQC//WT8w/1pAMf9YPi//W0Av/1xBMP9dQTP/XEAy/1c7Lf9YPC7/WDwu&#10;/1k+Lf9cQTD/WkAv/1U7Kv9KNB//PykS/z8qDf9MNBL/o35S/9Codf/VrHT/1aht/+a4fP/Po2T/&#10;uIxP/66CRf+wiE3/r4dM/66FTf+mf0j/qoJO/6uDUP+pgVD/rIRT/62FVP+yiln/tY1c/7aOXf+v&#10;h1b/o3tK/6uDUv+9lGb/tItf/6N6Tv+dc0n/nnRM/6B2Tv+gdk7/pnxS/6Z9Uf+jek7/pntQ/6l+&#10;Uf+tg1P/vZNj/8iebv+yiV3/o3lP/5t0S/+bdE3/oHlS/6V+V/+ogVr/pH1S/6d9U/+thFj/r4Za&#10;/6+GWP+wh1n/sIdZ/62EVv+pgFL/qYBS/6Z9Uf+qgVX/q4JW/6h/U/+pgFT/q4JW/62CV/+qf1T/&#10;qn9U/6p/VP+tglf/r4Za/7GIXP+thlv/qoVZ/6qFWf+riF7/p4Ra/6eEWv+phlz/poNZ/6mEWP+q&#10;hVv/qoRf/6J8V/+jfFX/o31Z/6F7V/+ceFb/n3tZ/6B8Wv+he1f/mnRQ/5ZwTP+TbEv/kmtK/5Jr&#10;Tv+XcFP/nnda/593Xf+kfGL/qIBm/555X/+TbVb/jWlT/4llT/+FYkz/gF1J/3xZRf8AAQD/AAEA&#10;/wABAP8AAQD/AAEA/3NgOP95Yzz/fWU//3xlPP+AZDz/gWU9/4RkO/+EZDv/hWU8/4VmOv+FZjr/&#10;hGU5/4NkOP+CYzf/g2Q4/4BhNf+BYDX/gWA1/39eNf98XDP/eloz/3ZaMv90WDD/clYv/21ULP9p&#10;Tyr/Y0sn/2JKKP9iSij/X0go/1xFJf9ZRCf/WUQn/1pFKP9bRin/WkUq/1lEKf9YRCn/WEQp/1dD&#10;KP9XQyr/V0Mq/1dDKv9TPyb/Uj4l/1I+Jv9SPib/UDsm/086Jf9TPiv/UD0s/088K/9PPC3/VT8x&#10;/1xGOf9hST3/blJG/3tZTf+IYlX/k2lb/6F0Yf+qemb/s4Br/7eDbf/CiW7/zZJ0/9SZef/Wm3v/&#10;3aF//+KmhP/kqIT/56uG/+mtiP/orIf/6a2I/++zjv/xtZD/8baO//C1jf/us4v/77SM//G2jv/v&#10;tIz/67CI/+yxif/ssYn/6a6G/+argf/orYP/5qt//+itgf/osIH/56+A/+mxgv/ps4T/6rWD/+i0&#10;gv/qt4L/6reC/+69hf/0w4v/8cCI//C/h//tvIT/6reA/+m2f//rt37/67d+/+y4f//qtn3/67d+&#10;/+y4f//suH//7Lh//+q2ff/qtn3/7LV8/+u0e//qs3r/6rN6/+myef/osnb/5q5z/+Sscf/krHH/&#10;6K1z/+Oobv/eo2n/4qpt/+WtcP/qsnX/6rR0/+u1df/lsnH/3Ktp/+a2dv//0ZP/+tiZ/9iydP+P&#10;cDr/nX9L/7ygcP/IrH3/tppr/6aLXv+cgVT/l3pO/6eGWf+3lWX/tZBc/6+IUf+9k1n/yJpe/82b&#10;XP/QnVv/0p1Z/86ZVf/IkU7/u4RD/7mCQv+7g0b/tHxD/7F4Qf+zekP/tXxF/7h8Rv+5fUf/vH9I&#10;/71+SP++fUX/wX9F/8KARv/DfkX/xoFK/8R/SP+9ekX/uHI//7dxQP+2cD//sWo8/6xlN/+vaDr/&#10;r2g6/61mOP+pYzL/rGYz/7VvPP++eET/xX9L/8V/S/+6d0L/r2s6/69tO/+tazn/pGUy/6FiL/+s&#10;bTr/vH5L/8SIVv+5f03/snhI/6pwQv+gZTn/k1gs/5BVK/+RVi7/mV04/5ZaNf+UWDT/nGI9/6Bl&#10;Q/+ZXjz/kVY0/5BVM/+cY0X/nGNF/5JZO/+JUjP/g04u/4JNLf+BTC3/h1Iz/4RPMP+GTzD/hVAw&#10;/4VQMP+GUTH/iVQ0/41YOP+SXTv/j1o4/4lUMv+FUC7/hlEx/4BOLf99Syr/f00s/4FPLP+CUC3/&#10;h1Mu/5NdN/+aZTv/nGc9/51oPv+TXzf/ilYu/4lVLf+KVi7/ilUr/4xXLf+PWC//kFkw/5lfN/+d&#10;Zj3/oGlA/5VeN/+UXTb/mmM8/5RdNv+QWTD/lVsz/55kPP+mbET/omhA/59oP/+aZD7/j1o4/4pY&#10;Nf+FVDP/hlU0/4xbOv+OXTz/jFw4/4tZNv+HVTD/h1cx/4lZM/+NXTX/jV01/4xcNP+JWTP/iFgy&#10;/4dXM/+HVzP/glIu/3lLJ/90RiL/bEEe/2k+G/9rQx//bUcj/3FLJ/93USz/eFIt/3VPKv9xTCL/&#10;ck0j/3ZRJ/94Ui3/eFMp/3hSLf98VjH/glw3/4NdOP+AWjX/flg0/3NRLP9pRyT/YUAd/18+Hf9h&#10;QCH/YUIj/2NEJf9kRSj/Zkcq/2lIKf9sSyz/b0wu/29MLv9vTC7/bk0s/21MK/9tTCv/bk0s/25N&#10;LP9tTCn/b00q/3NRLP91Uy7/dlQv/3BOKf9wTin/dVMu/3pYM/+AXTf/gV44/4BdN/+BXjj/elcx&#10;/3ZTLf92VC//d1Uy/3FPLP9oRyb/ZUQl/2NEJf9iQyb/YkMm/2VGKf9mSSv/Zkkr/2dKKv9mSSn/&#10;Zkkp/2RHJ/9kRSb/aEkq/2dIKf9mRyj/aEkq/2RFJv9jRCX/Y0Ql/2NEJf9mRyj/Zkco/2pMKv9t&#10;Ty3/cE8s/3BPLP9xUC3/d1Uy/3tZNv96WDX/cE8u/2FAIf9dOx//Vzgc/1IyGf9JLRX/SCwU/0gu&#10;F/9KMBn/UDYf/1I4If9SOSP/UTgi/082Iv9NNCD/TzQf/1A1IP9LMBv/Si8a/0ovGv9LMh7/TDMf&#10;/0syHv9JMiD/RzAe/0cwHv9ELRv/RC0b/0YvHf9HMB7/TDMf/082Iv9QNyP/TzYi/0cxHP8+KRb/&#10;OyYT/0ArGP9ELxz/SDMg/0gzIP9IMyD/RC8c/0IvHv9CLx7/QTAe/0EwHv9ALx//QC8f/z8uHv88&#10;Khz/PCwd/zoqG/85KRr/OSka/zgoGf87Kxz/QzMk/0QyJv9DMSX/QC4i/z0rH/88KB3/OCUX/zok&#10;F/9CKh7/Si8k/0owI/9LLyH/Si4g/0ouIP9OMiT/UTUn/040J/9ONCf/UTcq/1E3Kv9RNyr/UTUn&#10;/1A2Kf9TOSr/Tzgq/1A2J/9NNyn/SzUn/0cxI/9BLh//Pisc/z8sHf9ALR7/QS4f/0IvIP9ALR7/&#10;QSsd/0gyJP9NNyn/UDos/1I8Lv9UPy7/VkEw/1k/MP9ZPzD/WT8w/1xAMv9cQDL/Wj4w/1g8Lv9a&#10;PjD/Wz8x/1g8Lv9ZPi3/WD0s/1I4J/9MMx//RSwW/z4pDv8/KAj/hGM6/7yWZ//PqHH/06lv//HF&#10;iP/luXr/wpZX/7OHSv+rg0b/q4NI/7CHT/+lfkf/pn5K/6WATP+lgEz/q4VU/6+HVv+wiFf/tIxb&#10;/72VZP+3j17/roZV/66GVf+7kmT/to1f/6J5Tf+acEb/nnRK/6N5Uf+kelL/pnxS/6V6T/+keU7/&#10;ondM/6J3Sv+rgFP/u5Bj/8KZa/+zil7/pH1S/512Tf+adE//nnhT/554U/+he1b/p4BX/6R9Uv+t&#10;g1n/r4Za/62EWP+uhVn/q4JU/6mAUv+of1H/pn1P/6N6TP+pgFT/rINX/6qBVf+rgFX/rIFW/62C&#10;V/+sgVb/rIFW/6l+U/+rgFX/rINX/62EWP+rhFn/qYJX/6qFWf+uiV3/q4Za/6yHWv+tiFv/rold&#10;/6yHW/+qhVv/qYJb/6J8V/+eeFT/n3lV/597Wf+bd1X/nHhW/597Wf+gelb/mnRQ/5dvTP+Vbk3/&#10;kmtK/5JrTv+Wb1L/mXRX/514Xf+jfmP/qINo/6F8Yv+Ublf/i2dP/4ZiTP+IZE7/gl9J/39cRv8A&#10;AQD/AAEA/wABAP8AAQD/AAEA/3ZgOf97Yz3/fWQ8/35lPf+CZj7/hWU8/4VlPP+FZTz/hWY6/4Vm&#10;Ov+FZjr/hWY6/4NkOP+DZDj/g2Q4/39gNP9/YDT/gGE1/35eNf98XDP/dVgu/3RYMP9xWC//blUt&#10;/2xTK/9pTyr/Ykom/19HJf9hSCn/XUYm/11GJ/9bRCX/WkUo/1pFKv9bRiv/WkUq/1pFKv9bRiv/&#10;WUQp/1hEKf9WQin/VkIp/1dDKv9UQCj/Uj4m/1RAKP9VPyj/Ujwn/086Jf9TPiv/UT4t/1E+L/9S&#10;PzD/V0Ez/2BIPP9rUEX/fFpO/4ljVv+Ualz/m21d/6l5Zf+zf2r/uoNu/8CGbv/LkHL/1Zh5/9ic&#10;ev/ZnXv/4aWB/+isiP/rr4v/66+K/+quif/qron/67CI//C2jv/2vJT/9LqS/++1jf/tsor/7bKK&#10;/++0jP/vtIz/7LGJ/+yxif/ssYn/67CI/+muhP/nroH/5q2A/+ivgv/osIH/5q5//+exgv/qtIX/&#10;6bSC/+m0gv/ptYP/6reC/+28hP/vwIr/8MGL//DBi//vvob/6rmB/+m2f//rt37/67d+/+u3fv/s&#10;tX3/67d+/+63fv/suH//67d+/+22fv/stX3/6rN6/+myef/psnn/6rN6/+ewd//mr3b/5a1y/+Or&#10;cP/lqnD/5apw/+Cla//boGb/46hs/+escP/qsnX/7LZ4/+SucP/QnV7/xpRV/+Kycv//1Zn/+tye&#10;/9i0eP+ae0X/oYVT/7qfcP/Cp3r/rZJl/6GGW/+egVf/n35T/6iGVv+3kWD/uZBa/7mPVf/ImFr/&#10;zZtc/8uYV//NllP/zJVS/8iRTv/GjUr/voRE/7+FRv/Chkr/snc//61yOv+wdD7/tnpE/7p+SP+7&#10;fkf/vX5I/75/Sf/Bf0X/w35F/8R/Rv/Ef0b/yINM/8N9Sf+9d0P/t3E+/7VvPv+yaz3/rWY4/65n&#10;Of+xajz/r2g6/65nOf+uaDf/sWs4/7RuO/+4cj7/wnxI/8mDT//Bfkn/rGg3/6poNv+sajr/qGg4&#10;/6hoOP+scD7/u39N/8OHVf+zeUn/qW8//6JoOv+aXzP/lFkv/5VaMv+ZXjb/nmI9/5lfOv+UWjX/&#10;mV48/5pfPf+UWTf/kFU1/5JXN/+YX0H/lFs9/4lQMv+DTC3/gUor/4FMLP+DTi//h1Ay/4dQMv+H&#10;UDL/hE0u/4ZPMP+HUDH/ilU1/5BbOf+bZUP/lF48/4dRL/+BTCr/gk0r/39NLP99Syr/glAt/4JQ&#10;Lf+BTyr/hlIt/5JeN/+YZD3/mGQ8/5ZiOv+JWC//gVAn/4NSKf+GVSz/iVUt/4lVLf+NWC7/kFkw&#10;/5RdNP+aYzr/nWY9/5plO/+YYzn/mGM5/5ZhN/+WXzb/mGE4/5pjOv+dZj3/nGU8/5tlP/+WYjv/&#10;j106/41dOf+HVjX/hlU0/45dPP+OXjr/jl46/41dOf+FVS//glIs/4NTLf+HVy//ilo0/4tbNf+J&#10;WTP/hVUx/4BSLv9+UC7/d0kn/29DIP9rQB3/aEAc/2ZAHP9oRCL/bEgm/3FLJ/90Tir/d1Es/3ZQ&#10;K/9yTCf/ckwn/3ZQK/94Ui3/d1Es/3pUL/+BWzb/hmA7/4JcN/98VjL/c1Es/2hGI/9jQR7/Y0If&#10;/2NCIf9jRCX/ZEUm/2RFJv9kRSb/Zkco/2pJKv9tTC3/bUwt/29MLv9tSir/cE0t/25NLP9uTSz/&#10;b04t/25NKv9uTSr/cU8q/3NRLP90USv/dlMt/25MJ/9uTCf/dFIt/3lXMv+AXTf/gl83/4RfNf+E&#10;XzX/gFo1/3pXMf96VzH/eVc0/25MKf9mRST/ZkUm/2VGJ/9jRCf/Y0Qn/2VGKf9kRyn/ZUYp/2ZJ&#10;K/9lSCr/ZUgo/2NGJv9jRCX/Zkco/2RFJv9kRSb/Z0gp/2ZHKP9kRyf/Y0Yo/2JFJ/9lSCj/aEkq&#10;/2xOLP9uUC7/clEw/3BPLP9zUi//eVc0/3tZNv9zUi//ZUQj/1U0Ff9TNBf/VDQb/1Q0G/9SNBz/&#10;TjIa/1A0Hv9QNB7/VDoj/1Q6I/9SOCH/UTgk/1A3I/9NNCD/TzQf/080H/9LMBv/SzAb/0swG/9K&#10;MR3/TzYi/000IP9KMB//Ri8d/0UuHP9ELRv/RjAb/0cxHP9LMh7/TzYi/1I5Jf9TOSL/TzYi/0ox&#10;Hf9DLRj/QCsY/0QvHP9HMh//SzYj/0s2I/9IMyD/RC8c/0UyIf9GMyL/RDMh/0MyIP9ALx//Py4e&#10;/z4tHf86Khv/Oysc/zkpGv85KRr/NikZ/zcnGP87Kxz/QjIj/0AwI/9ALiL/Py0h/zspHf82JBj/&#10;MyAS/zkjFv9ELCD/SS4j/0guIf9JLyL/TDAi/00xI/9PMyX/UjYo/1M3Kf9TNyn/VTkr/1M2Jv9T&#10;Nib/Uzcp/1M3Kf9VOSv/UTcq/084Kv9POCr/TDYo/0YwIv9CLB7/QC0e/0IvIP9CLyD/Qi8g/0Mt&#10;H/9CLB7/QCoc/0UvIf9IMiT/SzUn/085K/9SPC7/VD4w/1g+L/9YPi//WT8w/1s/Mf9bPzH/Wj4w&#10;/1o+MP9aPjD/Wj4w/1Y6LP9XPCv/VDko/1A1JP9ONCP/SC8b/z4oEP84Iwb/Y0cf/6F8T//Hn2v/&#10;06tw//XIjf/1yYz/0aVm/7iMT/+ogEP/p39E/6+GTv+ogUr/qIBM/6mBTv+qhVH/sYta/7OLWv+t&#10;hVT/rYVS/7uTYP+8lGH/u5Ng/7aOW/+8lGP/to1f/6J5Tf+bckb/oHZM/6V7Uf+mfFL/pntR/6V6&#10;UP+lek//ondM/590Sf+rglb/tYxe/7qRY/+wil3/qYJX/555T/+Yck3/nXdS/5t1UP+cdlH/ontS&#10;/6R9VP+rgVf/r4Za/62EWP+thFj/qH9T/6Z9T/+lfE7/p3xP/6J3Sv+nfFH/rYJX/62CV/+sgVb/&#10;q4JW/62EWP+ug1j/rYJX/6Z9Uf+of1P/qoFV/6mAVP+ogVb/pH1S/6R/U/+thlv/rIZZ/66IW/+v&#10;iVz/s4xh/6+IXf+rhFv/p4BZ/6N8Vf+dd1P/nnhU/515V/+ceFb/nnhU/554VP+cdlL/mnJP/5hw&#10;Tf+Xbk7/k2pK/5NsT/+TblH/l3JV/555Xv+jfmP/poFm/6B8Yv+Sblb/iWVN/4RgSP+EYUv/gl9J&#10;/39cRv8AAQD/AAEA/wABAP8AAQD/AAEA/3phOf99YTn/gmI7/4VlPv+GZTz/hmU8/4RlOf+DZDj/&#10;hGU3/4RlN/+GZzn/gmY3/4BjN/+BZDj/gGM3/3xfM/9+YTX/fmE1/3pdMf91WC7/clcs/29WLf9v&#10;Vi3/bFMr/2dOJv9lTSf/Ykoo/19HJf9hSir/X0gp/15HKP9ZRCn/WEMo/1tGK/9cRyz/XEcs/1tG&#10;K/9bRiv/WUQp/1hCKv9WQCj/VkIp/1ZCKv9VPyj/VD4n/1Q+J/9UPin/UTsm/084Jv9UPSv/Uz4t&#10;/1Q/Lv9dRjj/aU9C/29TRf97WU3/jmRY/5dpWv+gcWH/qHVi/7J+af+7hW3/w4lx/8mOcP/SlnT/&#10;2Jx6/+Slgv/gpH//66+K/+uviv/ssIv/7rSM/+yyiv/ts4v/8LaO//S6kv/zvJP/9buT//S6kv/w&#10;to7/7rOL/+2yiv/us4v/67CI/+uwiP/rsIj/6K+E/+ivhP/nroH/566B/+mwg//nr4D/5Kx9/+ev&#10;gP/osoP/67WG/+u2hP/otIL/6reC/+m4gP/rvIb/7r+J/+6/if/svYX/7bqB/+i1fP/rt33/77uB&#10;/++7gf/tt3v/7bZ9/+22ff/ttn3/7LV8/+y1fP/stXz/6bJ5/+qzev/psnn/6LF5/+avdv/lrXT/&#10;5Kxz/+Ssc//prnT/5Klv/9+kav/domb/56xw/++0eP/wtXv/4qxw/8WRV/+mdDn/onQ5/9+xdv//&#10;1pv//eCm/+O/g/+rjFb/qo5e/7mccP+/onb/q49n/6GBWv+gflj/rYda/7uTYv+/lmL/xpli/8ST&#10;WP/EklP/xZJR/8SPTf/NllP/z5ZT/8iMTf/EiEn/v4FE/8GDRv/HiU7/r3I5/6ptNv+tcjr/s3hA&#10;/72ASf+7fkf/u31E/79+Rv/CfUT/xH9G/8R/Rv/Ef0j/xH5K/8B6Rv++eEX/tnA//7NsPv+xajz/&#10;sGc6/7VsP/+1bD//smk8/7BoOP+6dEH/vHZD/7lzP/+1bzv/w31J/8yGUv/Efkr/sGw7/6xqOv+t&#10;azv/sXFB/7J0Rf+0dkf/t3pL/7R3Sv+gZTn/ml8z/5hdM/+VWjL/lFkx/5peOf+dYT3/oWdC/5tg&#10;Pv+SVzX/jFEv/4dMLP+ITS3/jVIy/5RXOv+OUzX/hkst/39EJv99RCf/gEcq/39IKv+CSy3/g0ot&#10;/4JJLP+FTC//hUwu/4NKLP+HUDH/jlg2/5ljQf+aZED/iFQv/3xII/97SSb/fkwp/3xKJ/9/TSr/&#10;iFYz/4dVMP+JVS7/j1s0/5RgOP+WYjr/lmI6/5FgN/+DVCr/fk8l/39QJv+GVSz/iFcu/5BcNP+Y&#10;ZDz/mGM5/5diOP+ZZDr/mmU7/51oPv+bZz//nmk//5hkPP+UXzX/lF81/5RfNf+QWzH/jFgx/4hX&#10;L/+EVC7/g1Ux/4JWMf+AVC//gVUw/4RYM/+DVzL/hlg0/41fO/+JWzf/glQw/4FTL/+FVzP/hlg0&#10;/4ZYNP+CVDL/eEoo/3dJKP95TCv/d0op/2c/HP9lPRr/Yz0Z/2RAHv9pRyT/bUso/2xKJf9rSST/&#10;cUsm/3BKJf9yTCf/d1Ap/3hRKv95Uy7/dlAr/3xWMf+BWzf/fVcz/3pUMP9xTyz/akgl/2VCIv9k&#10;QyL/Y0Ij/2RFJv9oSSr/Z0gp/2dIKf9pSiv/a0wt/2xNLv9sSyz/bUwt/2xLLP9sSyr/bUwr/25N&#10;LP9vTiv/cE8s/3FQLf91Uy7/c1Aq/3ZTLf95VjD/c1Aq/2pII/9sSiX/cU8q/3pUMP+EXTb/hF00&#10;/4JbMv+EXTL/gFkw/3tWLP99VzL/dFIt/2dFIv9hQB3/ZEYk/2hJKv9lRif/Y0Qn/2RFKP9jRCf/&#10;ZEUo/2VGKf9kRSj/ZEUo/2RFKP9iQyb/ZEUm/2VGKf9kRSj/ZEUo/2VGKf9mRyr/ZEcp/2JFJ/9l&#10;Rif/Z0gp/2lLKf9qSSj/Z0Yj/2pIJf9zUS7/fVw5/3dWM/9pSyn/WDka/1Q1Fv9ZOh3/VTYa/1U1&#10;HP9UNh7/UzUd/1U3H/9WOiL/UjYg/1I4If9UOiP/Uzok/041H/9NNB7/TDMd/0oxG/9JLhn/SC0Y&#10;/0ovGv9PNB//TzQf/0oxHf9FKxr/QScW/0YtGf9LMh7/TDMd/082IP9VOyT/VTsi/1U7Iv9VOyL/&#10;Ujgh/0syHP9FLxj/SDMe/0s2If9LNiH/SzYh/0gzHv9ELxz/RDIe/0U0Iv9GNSP/RDMh/0EwIP88&#10;LBz/Oysb/zsrHP84KBn/NikZ/zUoGP82KRn/NikZ/zQnF/86Khv/PSsf/z0rH/9ALCH/Qi4j/z0p&#10;Hv82Ihf/Mh4T/zokF/9KMib/Si8k/0owI/9LMST/UDUq/1I2KP9QNCb/UTUn/1I2KP9RNSf/UzYm&#10;/08yIv9RNCT/UzYm/1Q4Kv9VOSv/VDgq/1Q4Kv9ONyn/TDUn/0gxI/9ELiD/RS8h/0gyJP9GMCL/&#10;Qy0f/0UvIf9CLB7/QSsd/0QuIP9GMCP/Qiwf/0s1J/9TPS//UTst/1c9Lv9YPi//Vzwr/1g9LP9Y&#10;PSz/WD0s/1w/Lf9ZPCr/Wj0t/1o9K/9WOSf/Uzgn/1E2Jf9PNCP/SzAf/0cuGP8/Jw3/UDQP/4hl&#10;P/+xiFr/xZxo/+m/hf/7zpP/5bh9/7+TVv+jeT//o3k//6qBSf+thE7/rINP/7KJVf+5j13/vZNj&#10;/7SMW/+pgVD/pX1K/7CLV/+9lWL/v5dj/76VYf/Cl2T/v5Ni/7eLXP+qe0//rYFU/6h7Uf+leE7/&#10;pXhO/6Z7Uf+ofVL/pn1R/6B3S/+pgFT/roVX/7SLXf+zjWD/qYNW/553TP+XcEf/mnNM/5p0T/+c&#10;dU7/nndO/6V7U/+qgFb/r4Vb/62EWP+thFj/qn9U/6yBVP+rgFP/qHxP/6R4S/+id0z/qn9U/62E&#10;WP+sg1f/q4JW/6qEV/+uhVn/q4JW/6Z9Uf+of1P/p4FU/6F6T/+eeU3/nXZL/6F7Tv+lf1L/rINX&#10;/6+GWv+xiFz/tYth/7CGXv+rgVn/qH5Y/6J4Uv+bc0//oXZT/593U/+hdlP/oHVS/5x0Uf+ack//&#10;lW1K/5ZuS/+Wbkv/kmtK/5FqTf+Qa07/km9R/5l2Wv+ffGD/on9j/597Yf+RbVX/imZO/4RgSP+A&#10;XUf/fVpE/35bRf8AAQD/AAEA/wABAP8AAQD/AAEA/39jO/+CYjv/g2M8/4VjPf+GZTz/hWQ7/4Zl&#10;Ov+FZjr/g2Q2/4RlN/+GZzn/g2Q2/4BkNf+BZDj/gGM3/3teMv97XjL/e14y/3lcMP9zWC3/clcs&#10;/25XLf9tViz/aFEo/2ZOKP9mTij/Ykoo/11EJf9gSSr/XkYs/15GLP9ZRCn/WEIq/1tFLf9eSDD/&#10;Xkgw/11ILf9cRi7/WEIq/1dBKf9XQSn/V0Eq/1ZAKf9VPyj/Uz0m/1Q+J/9TPSj/Uz0o/1M8Kv9V&#10;QC//V0Ix/1pFNP9jTD7/clhL/3lZSv+GYFP/m21d/6JxYv+odWL/rnpl/7qDbv/EinL/y49z/9KX&#10;d//bnHv/3J16/+Wngv/nq4b/77OO/+6zi//ssYn/8beP//C2jv/vuI//8bqR//K7kv/yu5L/9L2U&#10;//W+lf/0upL/8LeM/+6zif/tsoj/6K2D/+6zif/us4v/566D/+ivgv/nroH/6bCD/+qxhP/psIP/&#10;6LCB/+awgf/ps4T/77mK/+y4hv/ptYP/57R//+e1gP/puoT/67yG/+q7hf/rvIT/77yD/+u4f//s&#10;uH7/8b2D//C8gP/suHz/7rd+/+22ff/ttn3/67R7/+y1fP/stXz/6rN6/+u0e//psnn/5K11/+ew&#10;eP/lrHX/4qpx/+Orcv/nrHL/46hu/+Cla//gpWn/7LF1//K3ff/wtXv/yJVe/6JzPf+KXCj/lm01&#10;/+W8hP//4KX//eqw/+nJjv+xkV7/qIxc/7KVaf+4m3H/qopj/6B/Vv+gfVX/t4xf/8WZaP/HmmP/&#10;zJlg/8iUWP/Fj0//w4xL/8CJSP/QlVP/1JlX/82RUv/Ii0z/voBD/7x+Qf/Eg0n/tXc+/7N1PP+1&#10;dkD/untF/7+ASv++fUf/vHtF/8F/Rf/GgUb/x4JH/8eCSf/FgEf/w35H/8J8SP+9d0T/tW8+/7Jr&#10;Pf+waTv/sGk7/7VsP/+yaTz/sGc6/65oN/+8dkX/wnxJ/795Rv+4cj//xX9M/86IVf/GglH/vnpL&#10;/7NzRf+qajz/rnBB/7Z3S/+0d0r/s3ZJ/6ZsPv+WWy//k1gu/5hdNf+cYTn/ml45/5tfO/+cYDz/&#10;oWZE/5pfPf+PVDL/iE0r/4VKKv+ITS3/jVAx/5NWOf+NUDP/gkcp/31CJP99QiT/fEMm/35FKP+A&#10;Ryr/fkUo/39GKf+FTC//hUwu/4VMLv+NVDb/ll47/5hiQP+NWTT/f0sm/3ZEH/95RyL/fUsm/31L&#10;KP+EUi//jlw5/41ZNP+OWjX/kV02/5JhOf+UYzv/kmE5/4paMv+AUCj/fk8l/4NUKv+KWTD/kF82&#10;/5llPf+hbUX/nGhA/5pmPv+aZj7/m2c//5pmPv+ZZT3/mmY+/5ZiOv+RXTX/kFw0/49bM/+JVS7/&#10;g1Iq/4BQKv99Tyv/fFAr/3lPKf96UCr/fVMt/4BUL/9/Uy7/hFYy/45gPP+OYDz/h1k1/4RWMv+G&#10;WDT/glQy/35QLv93SSj/b0Ih/25GI/9zSir/cEcn/2dAH/9mPx7/Yz8f/2RAIP9oRSX/a0km/2tJ&#10;Jv9rSST/bEol/29JJP91Tyr/e1Qt/3hRKv92Tyj/dlAs/3xWMv96VjT/ck4s/2xIJv9rSCj/Z0Qk&#10;/2ZFJP9nRif/Z0Yn/2lIKf9sSyr/akko/2tKKf9rTSv/bU8t/2xOLP9rSin/bUwr/21MK/9tTCv/&#10;cU8s/3JQLf9zUS7/dFIv/3RSL/93VTD/d1Qu/3hVL/95VjD/dFEr/21KJP9tSyb/dU8q/3hSLf+C&#10;WzL/gVox/4RaMv+EXTT/flcu/3pVK/95VjD/bEwm/2RDIP9jQh//ZUcl/2hJKv9mRyj/ZEUo/2VG&#10;Kf9kRSj/ZEUo/2RFKP9jRCf/Y0Qn/2RFKP9iQyb/YkMm/2RFKP9kRSj/ZEUo/2NEJ/9lRin/ZEcp&#10;/2NGKP9kRSb/ZUYn/2RFJv9jQiH/Y0Ih/2hHJv9vTi3/fFs4/3ZYNv9qTCr/XD0e/1U4GP9bPB//&#10;WDkd/1Y4Hv9VNx3/VDYe/1U3H/9TNx//VDgg/1Q6I/9UOiP/Uzok/082IP9ONR//TjUf/0wzHf9O&#10;NR//TjUf/041H/9QNSD/TDMf/0gvG/9DKhb/QikV/0oxHf9TOCP/Uzki/1c9JP9ZPyb/WD4l/1g+&#10;Jf9YPiX/Vjwj/001Hf9HMRr/TTkh/1E9Jf9POyP/TTkh/0cyHf9CLRr/QzEd/0MyIP9EMyH/RDMh&#10;/zwsHP86Khr/Oysb/zsrHP82KRn/NSgY/zMmFv81Jxr/NSca/zMlGP82KBv/PCoe/z0rH/9ALCH/&#10;QCwh/zwoHf81IRb/Mx8U/zwmGf9JMSX/Ry8j/0wxJv9NMif/TTIn/040J/9QNin/Ujgr/1M3Kf9V&#10;OSv/VTkr/08yIv9QNCb/UzYm/1U4KP9TNyn/UjYo/1I2KP9QNin/SjMl/0gxI/9FLyH/RzEj/0s1&#10;J/9KNCb/SjMl/0gyJP9ELiD/Qiwe/0MtH/9DLSD/Qiwf/0gyJP9OOCr/Tjcp/1M5Kv9WPC3/Vzwr&#10;/1g9LP9ZPCr/WTwq/1s+LP9XOij/Vzoo/1k8Kv9VOCj/UjYo/1A0Jv9NMiH/SzAf/0oxHf9GLhb/&#10;SC4L/3JSLP+ngFX/wpho/9Wqdf/luoP/4rV8/8mcY/+nfEX/pXpF/6yBTv+uglH/qn5N/6p+Tf+w&#10;hFX/tIpa/7KIWP+pgU7/p39M/7KKVv+9lWH/v5Zi/7eOWP+6j1z/v5Ff/7+RYP+3iVj/r4BS/6R4&#10;S/+fc0b/ondM/6Z7UP+nfFH/pn1R/6N6Tv+nflL/qoFT/7WMXv/Al2n/sold/6J4Tv+Zb0X/mHFI&#10;/5pzSv+ac0r/nnRM/6V7U/+rgVf/sIZc/62EWP+rglb/qoFT/62CVf+rgFP/qH1Q/6N4S/+gdUr/&#10;p35S/6qEV/+shln/qoRX/6qEV/+rhVj/rIZZ/6uFWP+pg1b/qIFW/6F8UP+cd0v/n3pO/6N+Uv+j&#10;fVD/qYNW/62HWv+viVz/rodc/6qDWP+ogVj/qX9Z/6V7Vf+gdVL/oXZT/6J3VP+hdlP/oHVS/51y&#10;T/+ZcU7/l29M/5ZuS/+Xbk7/k2xL/5BrTv+QbU//km9R/5ZzV/+beFz/nntf/596YP+Ub1X/jWdQ&#10;/4ZiSv+CXkj/flpE/35bRf8AAQD/AAEA/wABAP8AAQD/AAEA/4VlPv+EZD3/hWQ7/4ZlPP+FZDv/&#10;hGM6/4ZlOv+HZjv/hWQ3/4ZlOP+HZjn/g2Q2/4JjNf+CYzf/gWI2/35fM/95XDD/eVww/3hbMf9z&#10;WC3/b1Yt/21WLf9rVCv/Z08p/2ZOKP9oUCz/YEgm/11EJf9dRif/XEQq/1tGK/9aRSr/WUMr/1tF&#10;Lf9eSDD/Xkgw/11HL/9bRS3/V0Ep/1hCKv9ZQyv/WEIr/1ZAKf9VPyj/VD4n/1dBLP9UPin/Vj8t&#10;/1pDMf9aRTT/X0o5/2FKPP9rT0H/eVlK/4JeTv+Ralv/pnVk/6x5Zv+uemX/tn9q/8GJcv/KjnL/&#10;0ZZ4/9mcff/mp4b/5KWC/+aqhf/tsYz/8LWN/+60jP/ssor/87mR//G6kf/0vZT/9b6V//G6kf/w&#10;uZD/8ruS//O8k//2vZL/87qP/+6zif/ssYf/5Kl//++0iv/vtIr/6K+E/+mwg//psIP/7LOG/+yz&#10;hv/stIX/67WG/+mzhP/rtYb/77mK/+y4hv/rt4X/57WC/+i2gf/ouYX/6ruF/+q7g//qu4P/7ruC&#10;/+27gP/tu4D/77uB/+66fv/rt3v/7bl9/+u3e//vuH//7LV8/+u0e//rtHv/67R7/+y1fP/qs3r/&#10;5K11/+eweP/jrHT/4ahx/+CncP/hpm7/4aZs/+Knbf/jqG7/7LF3/+2yev/hqHH/qXdE/4VZKv98&#10;VCP/m3ZB/+/Kk///7Lb/+/S9/+jPl/+oilb/o4dX/6yQYf+2lm3/qYhf/6F+VP+ngFX/vY9e/8ma&#10;Zv/PnGP/0Ztf/82WVv/HkE//xItI/8GGRP/Ljk3/0pVU/8+SU//KjU7/w4NF/7x8Pv+/fkT/vXxE&#10;/759Rf/Af0n/woFL/8SBSv++e0T/v3pB/8R/Rv/Lhkv/yoVK/8mESf/Hgkn/xoFK/8R+Sv+8dkP/&#10;s208/7FqPP+xajz/sGk7/69oOv+uZzn/rWc2/6tlNP+1bz7/wXtK/8B6Sf+3cUD/wn5P/8yIWf/J&#10;hln/yIha/7t7T/+iYzf/o2Q4/7JzR/+tcEP/qm1B/51iNv+TWC7/mV40/55jO/+hYz7/mV04/5db&#10;N/+XWzn/nmJA/5VaOP+NUjD/i1Au/4pPL/+LUDD/i04v/41QM/+JTC//gkUo/31CJP9+QyX/fkMl&#10;/4JHKf9+RSj/fEMm/31EJ/+DSi3/hUwv/4lQMv+QVzn/k107/49ZN/99Syb/dkQf/3ZGIP97SyX/&#10;gFAq/4NRLP+OXDn/kV86/41ZNP+OWjP/j142/5JhOf+SYTn/iloy/4RULP9+USj/gVQr/4paMv+R&#10;YDf/mWg//6BsRP+hbUX/mWY7/5dmPf+YZz7/mWg//5ZiOv+UYDj/l2M7/5VhOf+PWzP/jFgw/4dW&#10;Lv+IVy//hFQu/4BTLP+AUi7/elAq/3hOKP96UCr/fVMt/31TLf+CVjH/h1s2/45gPP+OYDz/iVs3&#10;/4RWMv+AUjD/dkon/3FEI/9uQSD/aUAg/2pDIv9rRCP/aEEg/2ZCIv9nQyP/ZEEh/2NAIP9nRCT/&#10;aEUl/2pIJf9sSif/a0kk/3FLJ/95Uy7/fVYv/3ZPKP9vRyP/dEwo/3hUMv9yTiz/aEQk/2RAIP9n&#10;RCb/Z0Qm/2lGKP9qSSr/a0or/2tKKf9rSin/bEsq/25NLP9vTi3/cE8s/21MKf9rSif/bk0s/25N&#10;Kv9vTSr/dFIv/3NRLv90Ui//d1Uy/3ZUL/95VzL/elcx/3tYMv96VzH/eVYw/3FOKP9vTCb/dU8q&#10;/3dRLP+AWTD/f1gv/39YL/+CWzL/elUr/3dRLP9yTyn/Z0Yj/2RDIP9jRSP/Zkgm/2dIKf9oSSr/&#10;aEkq/2ZHKP9kRSj/ZEUo/2NEJ/9iQyb/YkMm/2NFKf9jRCj/YEEl/2NEJ/9lRin/Zkcq/2RFKP9k&#10;RSj/ZEcp/2RHKf9kRyf/Y0Ym/19AIf9ePyD/X0Ah/2VGJ/9mRyj/b1Ev/3FUNP9qTS3/XUAg/1M2&#10;GP9ZOx//WTsf/1k7If9XOR//Vjge/1Q4IP9UOCD/Vz0k/1c9JP9VOyL/Uzsj/1A4IP9QOCD/UDgg&#10;/1Q8JP9ZQSn/WkIq/1c/J/9ONR//TDMd/0kwHP9KMRv/SjEb/1A2H/9UOiP/WT0l/1o+Jv9aPib/&#10;Wj4m/1g+Jf9ZPyb/WD4l/042Hv9IMhv/Tzsj/1VBKf9WQir/Uj4m/0Y0Hv9ALhj/QC4a/0EwHv9C&#10;MR//RTQi/z0tHf87Kxv/Oysb/zoqGv83Khr/Nyoa/zUnGv81Jxr/NSca/zQmGf82KBv/OCgb/z4s&#10;IP9ALiL/Piwg/zomG/81IRb/NiMV/z0qHP9FLyL/Ry8j/0szJ/9PNCn/TTIn/0wxJv9QNin/Uzks&#10;/1Q6Lf9VOy7/VTsu/1E1J/9RNyr/Uzcp/1U5K/9RNCT/TzUo/1A2Kf9RNyr/STIk/0gxI/9IMSP/&#10;SjMl/0w1J/9NNij/Tzgq/0s0Jv9IMSP/RC4g/0MtH/9CLB7/RS8h/0UvIf9FLyH/Tjcp/1E3KP9V&#10;Oyz/W0Av/1k+Lf9aPSv/WTwq/1s+LP9ZPCz/VTgo/1Y5Kf9SNij/TzMl/00xI/9LLyH/SS4d/04z&#10;Hv9JMBr/RiwL/2RDIP+feE//xJlu/8yhbv/ZrHX/4rV8/9apcP+ug07/pXpH/6h8Tf+mekv/onZJ&#10;/59zRv+neEz/r4NU/7CEVf+uhFL/r4VT/7iPW/+/lmL/vpNe/7CFUP+xg0//u41Z/8CSYP+/kV//&#10;rH5N/55yQ/+cckL/ondM/6J5Tf+gd0v/oXhM/6Z9Uf+me1D/q4BT/7iNYP/Kn3L/u5Bj/6uAVf+d&#10;dEj/mW9F/5xySv+dc0v/nnRM/6N5T/+rglb/sIdb/6yDV/+qgVP/pn1P/6h/Uf+lfE7/pn1P/6V8&#10;Tv+heEz/pH5R/6iCVf+tiFv/qoVY/6uFWP+rhVj/sIpd/7SOYf+uh1z/qYRY/6N+VP+delL/oH1T&#10;/6F+VP+ge07/poFU/6+JXP+wi17/rYZb/6iBVv+ogVj/qIFa/6qAWv+jeFX/oHVS/55zUP+hdlP/&#10;o3hV/6F2U/+ec1D/nHRR/5lxTv+XcU3/lHBQ/5FsT/+QbU//km9R/5VyVP+bdlv/nXhd/593Xf+Z&#10;cVj/kmlT/4pkTf+EYEr/f1tF/35bRf8AAQD/AAEA/wABAP8AAQD/AAEA/4RkPf+DYzz/hWQ7/4Zl&#10;PP+EYzr/hGM6/4ZlPP+IZzz/hmU6/4ZlOP+HZjn/hWQ3/4RjOP+DYjf/gGE1/31dNP98XDP/eVwy&#10;/3lcMv9yWTD/cFcu/2xVLP9oUCr/Zk4o/2NLJ/9iSij/XUYm/1xFJv9dRif/WkUq/1pFKv9aRSr/&#10;XEYu/1tFLf9dRy//XEYv/1pELP9ZQyv/WEIr/1lDK/9YQiv/WUMs/1U/KP9QOiP/Uz0o/1ZAK/9T&#10;PCr/Vj8t/1hDMv9eSDr/Zk9B/25SRP9zVkb/gl5O/4xlVP+Zbl7/qXZj/7F9aP+3gGv/voZv/8qO&#10;cv/Ok3X/15p9/92eff/lqYf/6q6K/+uviv/ts4v/7rSM//C2jv/vtY3/8ruS//O8k//2v5b/9L2U&#10;//C5kP/xupH/8bqR//G6kf/zuo//8biN/+61iv/qsYb/5quB/+6zif/ttIn/566D/+ivgv/or4L/&#10;7LOG/+y0hf/stIX/67WG/+mzhP/suIj/7LiG/+y4hv/tu4j/7LqH/+y6hf/puob/7L2H/+q7g//q&#10;u4P/7ruC/+68gf/uvIH/7buA/+y4fP/rt3v/7Lh8/+u3e//ttn3/67R7/+exdf/mrnP/6bF2/+uz&#10;ev/nsHf/5K11/+eweP/mrXb/4Kdw/96lbv/fpGz/4qdv/+Wob//kp3D/56x0/9qeaP/BiVb/jl81&#10;/3tRJ/+CXTD/pYNT/+/Omf//57H/++q0/+HCjP+ZfUv/mn5P/6mMYP+5mG3/rYpg/6yGWf+0iVz/&#10;xJVh/86aYf/RmmH/0ppd/8+VVv/Ijk7/xYpI/8OGQ//IiUT/zI1K/8yMTP/MjEz/x4VI/8WDRv/F&#10;g0f/xH9E/8R/Rv/Ef0b/xoFK/8eCS//CfUT/wntD/8aARf/LhUn/yoRI/8iER//Hgkf/x4JJ/8V/&#10;S/+5dUT/s208/7JrPf+yaz3/sGk7/6tkNv+sZjX/rGY1/6ZgL/+tZjj/tG0//7FuQf+saTz/u3hN&#10;/8WCV/+/fFH/v39T/65vRP+TVCn/lVYr/6NmOv+gYzf/nWA0/5ZbL/+YXTP/nGE3/6FjPP+dYjr/&#10;lVk0/5VZNf+WWjb/mV07/5BVM/+NUjL/jFEx/4tQMP+LUDD/hksr/4RHKv+CRSj/gkcp/4FGKP+D&#10;SCr/gkcp/4JHKf+BRij/fkMl/4JHJ/+HTCz/i1I1/49WOP+PVjj/i1Uz/4RPLf98SiX/eUci/35O&#10;KP+GVC//jlw3/5JgO/+TYTz/kFw1/4lVLv+JWDD/jl01/5FgOP+MXDb/hlYw/4BTLP+FWDH/i1s1&#10;/45eNv+UYzv/nGhA/59rQ/+bZz//kWA1/49eM/+RYDX/kmE2/4taMf+LWjH/kmE4/5JhOP+LWjH/&#10;ilkx/4dXL/+HVzH/gVQt/39RLf9/Uy7/eU4r/3hNKv97USv/flQu/39VL/+EWDP/hlo1/4hcN/+H&#10;Wzb/gVUw/3hMKf9zRiX/bD8e/2c/HP9rQiL/aUUl/2hEJP9mQiL/ZUIi/2dEJv9mQyX/Y0Ai/2I/&#10;If9kQyL/ZUQj/2lIJf9tSyj/bkwp/3BOKf96VDD/dlAr/21HI/9oQh7/akYk/3FNK/9oRCT/YDse&#10;/147Hf9kQSX/aEUp/25LLf9vTC7/bEkr/2tIKP9rSCj/bUso/3FPLP9zUS7/dVMw/3JQLf9xTyz/&#10;b00q/3FPLP9xTyz/clAt/3NPLf90Ui//elY0/3lTL/93VTD/elQw/3hWMf96VzH/eFUv/29JJP9u&#10;SCT/ckwn/3dRLP+AWTL/flcu/31WLf9+WS//d1Es/25LJf9pRyL/YkQg/2NFIf9kRiT/ZUcl/2pL&#10;LP9tTi//akss/2VGJ/9gQyX/XkEj/15BI/9hQyf/YEIm/2JEKP9iRCj/YUMn/2NFKf9jRSn/Y0Up&#10;/2JDJv9jRCf/Y0Qn/2RHKf9jRib/X0Ii/1w/H/9dQCD/XkEh/14/Iv9YOx3/Wz4g/1xBI/9dQiT/&#10;WT4h/1M4G/9XPB//VTof/1g9Iv9YPSL/VTof/1Q5Hv9VOh//Vjwj/1Y8I/9XPST/Vz8n/1c/Jf9X&#10;PyX/Vj4k/1pCKP9eRiz/XkYu/1pCKv9SOiL/TDMd/0oxG/9ONR//UTgi/1M5IP9TOSD/Vzsj/1c7&#10;I/9WOiL/Vzwh/1k9Jf9ZPyb/Vjwj/0w0HP9IMhv/Ujwl/1tHL/9eSjL/VkIq/0k3If9ALhr/PSwa&#10;/z4vHP8/MB3/QjMg/z8vH/88LBz/Oioa/zgoGP81KBj/Nigb/zUnGv82KBv/Nigb/zUnGv83KRz/&#10;OCgb/zwqHv8+LCD/Piwg/zgmGv82Ihf/NyQW/z4rHf9GMCP/RzEk/001Kf9MNCj/SjIm/0szJ/9R&#10;Niv/UDYp/1I4K/9TOSz/Uzks/1I4K/9SOCv/UTcq/1U5K/9RNSf/TzUo/081KP9NMyb/Ri8h/0ky&#10;JP9LNCb/SzQm/002KP9ONyn/Tjcp/0ozJf9JMiT/STIk/0QuIP9DLR//RS8h/0UvIf9HMSP/Ujwu&#10;/1M5Kv9VOyz/WDwu/1Y6LP9XOij/WTwq/1o9Lf9aPS3/VDcn/1Q3J/9SNij/TjIk/0wwIv9ILh3/&#10;SC4d/0wzH/9LMRr/RCkL/1Q2FP+LZD3/uo9k/82fbv/brXn/7L2H/96xev+tgk//nnJD/5htQv+T&#10;aD7/l2xC/5ptRP+dcEb/pnpN/6yAUf+xh1f/sYdV/7eOWv+7kF3/uo9a/7OIU/+xg0//tYdT/7mL&#10;V/+0iVb/o3dG/59zQv+kekr/qYBS/6R7T/+heEz/onlN/6Z9Uf+me1D/qH1Q/7GHV//Gmmv/vJJi&#10;/6+EV/+id0z/mG9D/5xySP+fdUv/nXNJ/551Sf+jek7/q4JU/6+GWP+thFb/qoFT/6V8Tv+heEr/&#10;o31O/6aAUf+lf1L/on1Q/6N+Uf+mgVT/qoRX/6uFWP+qg1j/rodc/6+IXf+shVr/poFX/598VP+d&#10;elL/nXpS/557Uf+ceU//pYNW/6+KXf+wi17/rYhc/6uGWv+og1n/qYJZ/6yCXP+ofVr/pHlW/55z&#10;UP+ack7/nXVR/6F5Vf+je1f/nXVR/5hyTv+UcE7/k3BQ/5BtT/+LaEr/jmtP/45rT/+SbVL/l3JX&#10;/5tzWf+UbFP/kWhS/4tlTv+DX0f/flpE/31aRP8AAQD/AAEA/wABAP8AAQD/AAEA/4RkPf+DYzz/&#10;hGQ7/4ZlPP+JaD//i2hA/4pnP/+KZz3/h2Q6/4dkOv+IZjn/h2U4/4VkOf+CYTb/f182/3xcM/95&#10;XDL/d1ow/3JZMP9uVS3/a1Mt/2pSLP9oUCz/Ykwn/2FKKP9eRyX/XEUl/1xHKv9bRiv/W0Yr/1tG&#10;K/9cRyz/XUcv/1xGLv9fSTH/XUcw/1pELf9YQiv/WEIr/1dDK/9YQiv/V0Eq/1ZAK/9WQCv/Vj8t&#10;/1hBL/9WQTD/WEI0/15IOv9oUUP/cFZJ/3paS/+HY1P/l21d/6BzYP+nd2P/tX5p/8CGbv/Gim7/&#10;yo1w/9OWef/am3z/36B//+Wmhf/ssIz/7rSO//K4kv/0upT/8bqR//O8k//2wZf/9sGX//bBl//1&#10;wJb/87yT//S9lP/zvJP/8bqR//G6kf/yuY7/8biN/++2i//ss4j/5q2C/+ivhP/qsYb/6K+E/+mw&#10;g//psIP/67OE/+iyg//ptIL/57KA/+i0gv/uuoj/7LqH/+y6h//tu4j/67uK/+y6hf/ouYX/67yG&#10;/+q7hf/qu4X/7L2H/+26gf/tuoH/7ruC/+67gv/sun//7Lh+/+u3e//stnr/6rR4/+iydv/osHX/&#10;6LB1/+mxdv/psXb/6bF4/+evdv/krHP/4qly/+CncP/doWv/4aVv/+Oqdf/hqXb/v4tb/6d0Sf+Q&#10;YDr/e1c1/4JgPf+SdE7/vJxz/+rJnP/416r/9NSl/82uf/+Sdkf/m3xO/7KRZP/Bn2//wZlo/8CV&#10;Yv/MnWn/16Bn/9ecYP/ZnV//15tc/9GUU//Mj0z/yotG/8eIQ//LiET/y4hE/8qHQ//Lh0b/yoZH&#10;/8uHSP/JhUj/wHw//8J8Qf/Ff0T/xX9E/8mCSv/Kgkj/xn5E/8+HTP/WjlP/0YlO/8uFSf/Jg0j/&#10;yINK/8R+Sv+4cj//s2w+/7RtP/+wbD//q2c6/6ZiNf+rZzr/q2c6/6diOf+iXzX/oF81/5pZMf+V&#10;Vi3/qGlA/6lqQf+iYzj/n2A1/5tcMf+WWS3/k1Yq/5ZZLf+dYDT/nmE1/51fNv+hYzr/nmM5/5tg&#10;OP+XXDT/lFkx/5hcN/+ZXTn/klY0/41RL/+LUDD/ik8v/4hNLf+ITS3/hEkp/4FGKP99QiT/fUIk&#10;/39EJv+GSy3/hUos/39EJv98QSP/fEMl/4VKKv+JUDL/j1c0/45WM/+LUzD/i1Uz/49aOP+TYTz/&#10;kV86/5NhPP+XZUD/lmI9/5JeN/+RXTb/jFgw/4hULf+IVy//j142/5RiPf+MXDb/iVk1/45eOv+W&#10;ZkL/k2E8/5FfOv+UYDn/l2M8/5pmPv+XYzv/kl42/4xbMv+LWjH/jVwz/4taMf+LWjH/j141/4xd&#10;M/+FWC//h1oz/4hbNP+HWTX/glYx/4JWMf+BVTL/fFEu/3tQLf99Ui//glc0/4NYNf+AVTL/e1At&#10;/3NLJ/9yRyT/bkYj/2hAHf9oQB3/a0Ii/2pDIv9uRyb/akcn/2lGJv9oRyb/a0op/2pJKv9iQyT/&#10;X0Ah/2RFJv9lRCX/Z0Yl/2pJKP9rSif/bk0q/3NSL/92VDH/bEol/2VDHv9kQh//akgl/21LKP9m&#10;QyP/YkEg/2NCIf9qSSj/bk0s/3BPLv9yUTD/cU4u/21KKv9vTSr/clAt/3JQLf90UTH/d1Uy/3dV&#10;Mv92VDH/c1Eu/3JQLf9xTyz/clAt/3JQLf9xTyz/dVMu/3VTLv91Uy7/dVMu/3ZUL/94VjH/dlQv&#10;/2pII/9rSST/bUsm/25MJ/97VTH/e1Ux/3dVMP9zUSz/a0kk/2dFIv9lRCH/ZUcl/2dJJ/9oSij/&#10;Zkco/2ZHKP9nSCn/Z0gp/2VGKf9jRCf/Y0Yo/2NGKP9iRSf/YEIm/2FDJ/9iRCj/YUMn/2JEKP9j&#10;RSn/YkMm/2JDJv9iQyb/YkMm/2NEJ/9jRij/YkUn/15BI/9eQSP/XUAi/1k+If9XPB//Vzwf/1Y8&#10;If9XPSL/Vz0i/1Y8If9VOyD/VDof/1g+I/9WOyD/Uzgd/1Q5Hv9XPCH/W0Al/1k+If9XPiD/XUQm&#10;/15FJ/9cQyX/WkEj/2FIKv9gSSr/XkYs/1xEKv9XPyf/TDYe/0UvGP9FLxj/TTQe/041H/9ONh7/&#10;VDoh/1c8If9XPCH/WT4j/1c9JP9TOSD/Tzcf/0wzHf9BKxb/RjEc/086Jf9RPyn/STcj/0UzH/9A&#10;Lhr/OywZ/z0uG/9BMh//QjIi/z8vH/8+LR3/Oiob/zcnGP82KBv/Nigb/zMlGP8zJRj/NSca/zYo&#10;G/83KRz/MiIV/zMjFv83Jxr/PSsf/zooHP82JBj/OicZ/z0qHP9ELiH/RjAj/0YwI/9IMCT/STEl&#10;/0gwJP9LMyf/TTIn/04zKP9QNin/Ujgr/1I4K/9SOCv/UTcq/081KP9QNin/TTMm/0UuIP9GLyH/&#10;Ri8h/0gxI/9JMiT/TTYo/084Kv9ROiz/UDkr/00zJP9ONCX/SzQm/0cxI/9GMCL/RC4g/0AtHv9A&#10;LR7/RjMk/0gyJP9LNSf/UTos/1E1J/9UOCr/Vzst/1Q4Kv9UOCr/VDgq/043Kf9MNSf/SzQm/0ky&#10;JP9HLR7/SjAh/1A1JP9QNSD/SzAT/0orDP9hPxz/lmxG/82gdv/fs4T/78SR/9esef+ieUv/kWs+&#10;/4plO/+MZkH/jmtF/45rRf+PaUT/imU5/49pPP+adEX/o31O/6+HVv+thVL/rIRR/6+GUv+xhlP/&#10;sYZT/7WKV/+whVL/p31L/7GHVf+0jFv/rINV/6N9UP+heEz/oXhM/6Z9Uf+mfVH/qX5R/7CGVv/C&#10;lmf/vpRk/7WLW/+whVj/nXRI/5tyRv+hd03/nnRK/510SP+heEz/qYBU/7GIWv+viVr/rIZX/6V/&#10;Uv+feUz/o31Q/6V/Uv+oglX/pYBT/6eBVP+lf1L/qIJV/6yDV/+sg1f/rYJX/6yBV/+qgFb/pH1U&#10;/555T/+ceVP/nXxT/518U/+delD/o4BW/6WCWP+riVz/qohb/6yKXf+riF7/rYhc/6qFW/+ogVr/&#10;pn9Y/6R8WP+ddVH/nHZS/5x4Vv+gfFr/n3tZ/5p2VP+Uck//kW5O/41qSv+Oa03/jGlL/4toSv+P&#10;ak//lG9U/5hwVv+SbFX/jWlR/4ZiSv+CYEf/fl5H/31dRv8AAQD/AAEA/wABAP8AAQD/AAEA/4Jm&#10;Pv+EZD3/hmU8/4ZlPP+GZTz/iWY+/4lmPv+HZDr/imc9/4hmOf+HZTj/hmQ3/4NhNP9/XjP/e1ww&#10;/3lZMP92WS//dFgw/3BXL/9sUi3/aFAq/2ZOKv9jTCr/YEkn/2BJJ/9dRib/W0Yp/1tGK/9aRSr/&#10;W0Yr/1xHLP9dSC3/XEgv/11HL/9cSC//W0cu/1hEK/9WQin/V0Mr/1ZCKv9XQyv/VkAr/1U+LP9W&#10;Py3/VkEw/1hDMv9YQjT/X0k7/2VPQf91W07/gWFS/4lkVP+Ualr/oHNg/6Z2Yv+seWT/uX9n/8OH&#10;a//LjnH/1ZZ3/9ydfP/fnn7/5KOD/+iphv/rr4r/7LKM/++1j//vuI//87yT//S/lf/4w5n/+MOZ&#10;//XAlv/0v5X/87yT//G6kf/ut47/67SL/+60jP/yuY7/8rmM//C3iv/ttIf/566D/+ivhP/rsof/&#10;67KH/+uyh//qtIb/6rSF/+exgv/rtYb/6raE/+u3hf/suof/6riF/+m5iP/quon/67yI/+m6hv/q&#10;u4f/7L2H/+y9h//rvIb/67yG/+m6hP/rvIT/8L2E/+67gv/sun//6rh9/+y4fP/rt3v/67V5/+u1&#10;ef/stHn/67N4/+uzeP/qsnf/6bF2/+Ssc//fp27/3qZt/+Clbf/hqHH/5ax3/9mkcP/Hk2P/pHNK&#10;/5VlP/+GXjv/gF9A/4hpSv+fg17/xamB/+DAl//v0KT/7c6g/8WmeP+NbkD/mnlM/7COXv/Dm2r/&#10;yZ9t/8qbZ//RnmX/15xg/9mdX//anV7/2Zxd/9SVUv/PkEv/zItH/8mIRP/LiET/y4hE/8mGQv/K&#10;hkX/yoZF/8yISf/KhEb/wnxA/8R+Qv/GgET/yYNI/8yESv/Kgkj/yoJH/9CITf/VjVL/0YlO/8qE&#10;SP/HgUb/w35H/754RP+2cD3/s29C/7VxRP+zb0L/q2Y9/6VgN/+oYzr/p2I5/6JdNP+YVy//llUv&#10;/5dXMf+VVS//m1s1/6BhOP+iYzr/oGI5/5xeNf+aXTH/llkt/5pcM/+fYTj/oWM6/55gN/+eYDf/&#10;nmA5/5tgOP+XXDT/lVoy/5ldOP+YXDj/kVY0/45TM/+NUjL/iE8y/4NKLf+CSSz/gEcq/31EJ/97&#10;QCL/e0Ai/31CJP+CRyn/gkcp/39EJv9+QyX/fUQm/4ZNL/+MVDH/jlYz/4tTMP+LVTP/jVg2/5Fd&#10;OP+RXzr/kF45/5JgO/+UYzv/kWA4/5FdNv+QXDT/jloy/45dNf+QXzf/k2I6/5RkPv+RYTv/j187&#10;/49fO/+SYDv/jlw3/41bNv+PXjb/kl43/5FdNv+OXTX/jVwz/4taMf+KWTD/i1ox/4pZMP+KWTD/&#10;ilsx/4tcMv+EVy7/h1ox/4lcNf+IXDX/hlo1/4RYM/+EWDP/g1c0/4NXNP+DWDX/hVo3/4RZNv9+&#10;UzD/dU0p/2tDH/9rRSH/cEom/25GI/9qQyL/a0Qj/21GKf9sRyr/akcn/2tIKP9rSin/a0or/2VG&#10;J/9hQiP/X0Ah/2VGJ/9lRCX/aUgn/2tKKf9qSSb/bk0q/3NSL/91Uy7/a0kk/2hGIf9rSST/c1Eu&#10;/3NRLv9qSSb/aUgl/2lIJf9sTiz/b04t/29OLf9yUTD/c1Eu/3FPLP9xTyz/c1Eu/3NRLv9zUS7/&#10;dFIv/3RSL/91UzD/dFIv/3RSL/9yUC3/clAt/25MKf9rSSb/bUso/3FPLP9zUSz/dU8r/3BOKf90&#10;UC7/clAt/2xKJ/9rSSb/bEon/25MKf9zUSz/c1Eu/3FPKv9rSSb/ZEMg/2NCH/9kQyD/Zkgm/2hK&#10;KP9oSSr/Zkco/2dIKf9kRyf/Y0Ym/2NGKP9iRSf/aUwu/2tOMP9mSSv/X0Ik/2FDJ/9hQyf/YEIm&#10;/2FDJ/9jRSn/YkQo/2BBJP9hQiX/YEEk/2BBJP9iRSf/YkUn/15BI/9dQCL/W0Aj/1k+If9YPSD/&#10;WD4j/1c9Iv9WPCH/Vjwh/1c9JP9UOiH/VTsi/1c9Iv9XPCH/VTof/1g9Iv9ZPiH/W0Aj/1o/Iv9a&#10;PyL/XkMm/19GJ/9eRSb/XUQl/2NKK/9jSiz/X0Yo/1tDKf9YQCj/TTcf/0MtFv9AKhP/RzEa/0sy&#10;HP9ONh7/VDoh/1c9Iv9YPiP/W0Em/1pAJ/9WPCP/Ujkj/0kzHv82IQ7/NyYU/zsqGP86KRf/QTIf&#10;/0M0If8+Lxz/Py4c/0IxH/9GNSP/RzYk/0IxIf9ALx//Oiob/zcnGP8yJBf/MyUY/zIkF/8xIxj/&#10;MyUa/zUnHP82KB3/MCIV/zIiFf82Jhn/Nyca/zclGf83JRn/NyUX/z0qHP9FLyL/RzEk/0YwI/9F&#10;LyL/Ry8j/0gwJP9KMib/STEl/0oyJv9NNSn/Tzcr/001Kf9PNCn/TTUp/0oyJv9LNCb/SDEj/0Ir&#10;Hf9CKx3/Qywe/0QtH/9FLiD/TTYo/1E6LP9ROiz/Uzks/04yJP9ONCX/TzUm/081Jv9KNCb/RDEi&#10;/0EuH/9CLyD/RDEi/0QxIv9KNCb/UTos/1I4K/9UOi3/Vz0w/1E3Kv9RNyr/Uzks/084Kv9NNij/&#10;SzUn/0YwIv9HLR7/TDIj/1E2Jf9RNiH/SzAV/0YpC/9SMRD/flg0/8KWb//Vqn//4riI/9Cmdv+i&#10;fE//km1B/4pnQf+JaUP/iWlD/4ZmQP+IaEL/h2Q8/4dkOv+SbUD/o31Q/7CKW/+mfU//mnJB/511&#10;RP+hd0X/p31L/7GHVf+xh1X/roZT/7KKWf+0jFv/qYNW/6J8T/+feUz/oXtO/6d+Uv+ke0//pHtN&#10;/6p/Uv+4jl7/v5Vl/7qPYv+uhVf/nnVJ/5pxRf+gdkz/nnRK/5xySP+fdkr/oXhM/6yDV/+viVz/&#10;r4lc/6qEV/+lf1L/p4FU/6V/Uv+qhFf/q4VY/6eBVP+rglb/rINX/6yBVv+sgVb/q4BV/6h9U/+m&#10;fFL/pXtT/6B5UP+ceVP/n3xW/6B9Vf+ffFT/on9V/6J/Vf+kg1j/p4VY/6qIW/+riF7/q4he/6yJ&#10;Yf+rhlz/qoRf/6eBXP+eeFT/mnZU/5t3Vf+beVb/nXtY/5t5Vv+Vc1D/kW5O/45rS/+PbE7/jmtN&#10;/4pnSf+KZ0v/jWhN/49qT/+SbVP/jWlR/4VhSf+BX0b/gGBH/35eRf8AAQD/AAEA/wABAP8AAQD/&#10;AAEA/4FlPf+EZD3/hmQ+/4ZlPP+FZDv/h2Q8/4dkOv+HZDr/iGY5/4ZkN/+HYjX/hWM2/4JgM/9/&#10;XjP/elsv/3lZMP91WTH/clkw/3BXL/9rUSz/aFAs/2VNK/9iSyn/X0go/19IKP9aRSj/W0Yp/1tG&#10;K/9aRSr/W0Yr/11ILf9fSi//Xkox/19JMf9cSC//WkYt/1hEK/9XQyr/WEQs/1dDK/9YRCz/VkAr&#10;/1U+LP9XQjH/WEMy/15IOv9gSjz/ZE5A/25XSf+DY1T/jmlZ/5huXv+jdGD/qXll/7B8Zv+2f2r/&#10;w4dr/8eKbf/RknP/2Zh4/+Cff//kpIH/6aqH/+6vjP/utI7/7reO//C5kP/zvpT/+MOZ//TAmP/3&#10;w5v/98Ob//S/lf/zvpT/9L2U/+22jf/ssor/67GJ/+2zi//yuY7/8rmM//C3iv/utYj/6rGG/+iv&#10;hP/ss4j/6bOH/+mzh//qtIb/6rSG/+aygv/suIj/7ruM/+67jP/ru4v/6bmI/+q6if/quon/67yI&#10;/+u8iP/svor/67yG/+2+iP/vwIr/78CK/+q7hf/svYX/7b6G/+67gv/pt3z/6bd6/+y4fP/suHz/&#10;7LZ6/+y2ev/ttXj/7LR5/+y0d//ssXf/67B2/+escv/ip23/4KVt/+Gmbv/hqHP/26Zy/8eUZf+s&#10;e1L/kmU+/4dhPf+FYkT/hGlM/490V/+hhmj/t516/8euhv/Xu5P/3b2U/7eYbP+TcUT/o39P/7yU&#10;Y//Oo3D/0qRw/8+eZv/TnGP/1Jpb/9qdXv/cn2D/3J1a/9WUUP/RkEz/zItH/8yJRf/Oi0f/zYhF&#10;/8uGQ//KhUT/zIdG/82HSf/Jg0X/xoBC/8qERv/KhEj/y4VJ/8uFSf/Lg0j/zoZL/9OLUP/VjVL/&#10;0IpO/8qESf/FgEf/wn1G/7x2Q/+zbTz/s29C/7VwR/+0b0b/rWhB/6diO/+mYTr/pWA5/59bNP+V&#10;VC7/kVEr/5lZM/+aWjT/mlo0/59fOf+kZj//nmA3/5haMf+VWjD/llsx/5tgNv+eYzn/nWI6/5dc&#10;NP+VWjL/m2A4/5xhOf+aXzf/k1cy/5NXMv+SWDP/kFU1/5JXN/+OVTj/iVAz/4BHKv9+RSj/f0Yp&#10;/3xDJv95QCP/eUAj/3lAI/97Qif/fEMm/39GKf+ARyr/hEst/41UNv+PWTf/jVc1/4pUMv+NWTT/&#10;kFw3/5BeOf+OXDf/jVs2/49dOP+SYTn/kmE5/5BfN/+QXDT/jVwz/5FgN/+TYjr/kmI6/5BgOv+M&#10;XDb/jl44/45eOP+MWjX/jFo1/41bNv+PXjb/jVw0/4lYMP+JWDD/ilkx/4taMf+KWTD/ilkw/4lY&#10;L/+JWjD/iVow/4paMv+HWjH/iVwz/4lcNf+IXDX/iV04/4dbNv+HWzb/hVo3/4JXNP+CVzT/hVo3&#10;/4JXNP96Tyz/cUkl/2dBHf9qRCD/cEko/29IJ/9vSCf/bkcm/25HKv9sRyr/bEkr/2xLKv9sSyz/&#10;Zkco/2NEJf9ePyD/YUIj/2ZHKP9nRif/akko/2pJKP9pRyT/bEon/3JQLf9zUSz/cE4p/3FPKv90&#10;Ui3/d1Uw/3RTMP9vTiv/b04r/25NKv9tTyv/b04r/25NKv9xUC3/c1Eu/3JQLf9xTyz/dFIv/3RS&#10;L/9zUS7/b00q/3JQLf90Ui//dlQx/3RSL/9vTSr/bkwp/2pIJf9nRSL/akgl/25MKf9yUC3/cU0r&#10;/25MKf9wTCr/cEwq/21JJ/9rRyX/aUck/2xKJ/9xTyz/cU8s/21LKP9oRiP/YUAd/2FAHf9kQyL/&#10;aEoo/2pLLP9pSiv/Zkco/2hJKv9kRyf/Y0Ym/2NGJv9jRij/a04w/21QMv9nSiz/XkEj/2JEKP9i&#10;RCj/XkAk/2FDJ/9jRij/YkQo/19CJP9hQiX/YEEk/14/Iv9fQiT/X0Ik/2BCJv9eQCT/W0Aj/1k+&#10;If9YPyH/WT8k/1g+I/9XPSL/Vjwh/1g+Jf9WPCP/Vz0i/1g+I/9YPSL/WT4j/1tAI/9cQST/Wj8i&#10;/1o/Iv9dQiX/X0Qm/19EJv9eQyX/YEUn/2ZLLf9iSSr/XkUn/11GJ/9aQij/VT0l/1I6Iv9TOyP/&#10;VDwk/083H/9TOyP/Vjwh/1k/JP9cQif/YEYr/1tBKP9XPyf/UDoj/0QuGf8sGwn/Lx8P/y8fD/8s&#10;HAz/PS4b/0U2I/9DNCH/QzEd/0MyIP9INyX/SDcl/0MyIP9ALx//PSsd/zgoGf8xIxb/MiQX/zEj&#10;GP8xIxj/MiQZ/zQmG/81Jxz/MCIX/y8hFv8xIxj/NSUY/zUlGP82Jhn/OCYa/zwqHP9BLiD/RjAj&#10;/0cxJP9GMCP/RS0h/0gwJP9KMib/STEl/0szJ/9ONir/TjYq/0szJ/9LMyf/TDQo/0szJ/9JMiT/&#10;RS4g/0IrHf9AKhz/Qiwe/0QuIP9JMiT/UDkr/1I7Lf9TOSr/VDgq/1A0Jv9QNif/UTco/1E3KP9M&#10;Nij/RTIj/0EuH/9BLh//Qi8h/0IvIf9HMST/Tzgq/043Kf9NNij/Ujgr/040J/9LNCb/Tjcp/002&#10;KP9LNSf/SDIk/0YwIv9FLiD/SjAh/1E2Jf9RNiX/TjIa/0krD/9IKw3/Z0Yl/66IY//GnHL/z6Z6&#10;/8adb/+lgFP/k3BI/4xqRP+KbEb/h2lF/4NlQf+HaUX/iGZA/4lmPv+TbkL/pX9S/7ONYP+of1P/&#10;lGs9/5RrPf+ZcEL/onpJ/6+HVv+wiFf/q4VU/6qEVf+siFj/q4ZZ/6aBVP+ifVD/on1Q/6N9UP+h&#10;e07/pHtN/6h/Uf+ziVn/wpho/7+UZ/+vhlj/oXhM/5dxRP+Zckf/m3RJ/51zSf+cdUr/n3ZK/6qB&#10;Vf+th1r/rohb/66IW/+uiFv/q4VY/6qEV/+uhVn/rYRY/6mAUv+sg1X/sIVY/66DVv+sgVb/q35U&#10;/6h9Uv+me1H/pnxU/6R9VP+gelX/oX5Y/6F+Vv+gfVX/o4BY/6SBV/+jglf/poVY/6eGWf+piF3/&#10;q4he/62KYP+qh1//qYZg/6aDXf+efFf/mnhV/5l3VP+XdVL/mnhV/5t5Vv+YdlP/k3BQ/5FuUP+P&#10;bE7/jGlL/4lmSP+JZkr/iGVJ/4tnTf+RbVP/j2tR/4llTf+CYEf/gWFI/4FhSP8AAQD/AAEA/wAB&#10;AP8AAQD/AAEA/4RkPf+EZD3/hmQ+/4dmPf+IZT3/h2Q8/4ZjOf+HZDr/hmQ3/4ZhNP+GYTT/hGI1&#10;/4JgM/9/XjP/e1ww/3tbMv92WjL/cVgw/3BWMf9qUi7/aFAu/2NMKv9iSyv/Xkkq/1xHKv9bRin/&#10;XEcs/1tGK/9bRiv/XEcs/11ILf9fSi//X0sy/2BKMv9bRy7/WkYt/1lFLf9YRCz/WUUt/1hELP9Y&#10;Qy7/V0Iv/1ZBLv9YQzL/WkQ2/2NNP/9mUEL/a1RG/3ddUP+MaFj/l25c/6R3Yv+tfWf/tIBq/7iC&#10;av/AhGr/y45x/9CRcv/Uk3P/25t4/+Kif//pqYb/77GM//C0j//wuZD/8ruS//S/lf/5xZ3/+8ef&#10;//TDmv/3w5v/9sKa//O+lP/yvZP/9L2U/+u0i//ssor/7LKK/+60jP/yuY7/8biN/+61iP/utYj/&#10;7bSJ/+qxhv/ss4j/6bOH/+iyhv/ps4f/57KG/+i0hf/tuo3/7b2P/+6/kf/svo3/6ryL/+m7if/p&#10;u4n/672L/+2/i//uwIz/6byF/+3Aif/xxI3/8sON/+2+iP/uv4f/7r+H/+q7g//otnv/6bd6/+u5&#10;fP/suHz/6LV2/+q0dv/rs3b/67N2/+uzdv/ssXf/6q91/+itc//nrHL/5Klx/+Socv/Vom3/yJVm&#10;/6+AVv+WakX/h2E9/4NiQ/+EZkz/fmhQ/4dxWf+SemD/nIVm/6+Xc/+9o37/xaV+/6mIX/+eeEv/&#10;tIxb/82hcP/er3v/26hv/9WeZf/UnGH/1ppb/9ueX//foF3/3J1Y/9KRTf/Rjkr/zYpG/82KRv/R&#10;jEn/zolG/8uGQ//LhkP/y4ZF/8uGRf/Ig0L/zIZI/8+JS//Nh0n/zIZI/8uFSf/MhEn/0IhN/9aO&#10;U//Vj1T/0YtQ/8mES//Dfkf/wnxI/7dzQv+vbD//s25F/7RvRv+1cEf/sWxF/6lkPf+kXzj/o186&#10;/6FdOP+XVjD/lVUx/51dOf+gYDz/nF43/59hOv+iZD3/mVsy/5BVK/+TWC7/mV40/51iOv+dYjr/&#10;llw0/49VLf+RVTD/ml45/51hPP+bXzr/j1Uv/41TLv+PVDL/klc3/5BXOf+NVDf/hk0w/35FKv99&#10;RCf/fkUq/3xDKP95QCX/ekEm/3lAJf94PyT/e0Mo/39IKv+ETS//i1Q1/5JcOv+SXDr/jlg2/41X&#10;M/+RXTj/kl45/5BeOf+LWzX/iVkz/4paNP+MXDT/kGA4/49eNv+PXjX/j141/5NiOv+TYzv/kGA4&#10;/4lZM/+HVzH/ilo0/4tbNf+MWjX/jlo1/5BcN/+OXDf/jFo1/4pYM/+IVjH/iFgw/4paMv+LXDL/&#10;i1ox/4laMP+KWzH/ilsx/4tbM/+KXTT/il00/4hbNP+JXDX/i184/4ldOP+HWzb/g1g1/4FWM/+A&#10;VTL/glc0/3xRLv90TCj/bEYi/2lDH/9qQyL/bUYl/29IJ/9wSSj/b0gn/2pFKP9tSCv/cE0v/25L&#10;Lf9pSCn/ZEUm/2JDJP9fQCH/ZEUm/2pJKv9qSSj/a0go/21LKP9rSSb/a0km/29NKP9zUSz/e1Ux&#10;/35YNP95VzL/eFYx/3JSLP9wTyz/cFIu/25QLP9tTyv/bk0q/29OK/9zUi//cU8s/3FPLP9yUC3/&#10;d1Mx/3ZSMP9yUC3/b00q/3JQLf92VDH/eFYz/3VTMP9tSyj/a0km/2hGI/9oRiP/bEon/25MKf9x&#10;Tyz/b00q/2xKJ/9sSCb/bEgm/2xIJv9pRSP/aEQi/2lHJP9vTSr/bkwp/2pIJf9nRSL/ZUIi/2RD&#10;Iv9lRCP/akko/21MLf9qSyz/Z0gp/2dIKf9lSCj/ZUgo/2VIKP9hRyb/ak0t/2tOLv9kRyn/XkEj&#10;/2JFJ/9iRCj/X0Ak/2BCJv9iRSf/YEMl/19CJP9gQyX/X0Ik/11AIv9dQCL/XT8j/15AJP9eQCT/&#10;XEEk/1o/Iv9ZQCL/WkAl/1g+I/9XPSL/Vjwh/1k/JP9YPiP/WD4j/1o/JP9ZPiP/Wj8k/11CJf9c&#10;QST/WD0g/1o/Iv9fRCb/YEUn/19FJP9hRyb/ZEop/2RJK/9fRif/W0Ij/1xFJv9dRSv/WkIo/15G&#10;LP9kTDL/X0ct/1c/Jf9XPyX/WEAm/1xCJ/9eRiz/XkYu/1M7I/9POSL/TDYh/zgmEv8rGwv/Kx4N&#10;/ygbCv8pHAv/Py8f/0g5Jv9KOyb/STcj/0UzH/9MNyT/STYl/0MyIP9ALx//PSsd/zgoGf8xIxb/&#10;MSMW/zIkGf8xIxj/MiQZ/zQmG/81Jxz/MCIX/y0fFP8vIRb/MiQX/zUlGP82Jhn/OCYa/zwqHP89&#10;Khz/RS8i/0kzJv9HMST/RS0h/0gwJP9KMib/SjIm/0w0KP9PNyv/TTUp/0szJ/9KNCf/TDYp/0w2&#10;Kf9GMCL/RC4g/0MtH/9BKx3/RC4g/0gyJP9LNSf/Uzkq/1I7Lf9UOiv/Uzkq/1I2KP9SOCn/Ujgp&#10;/1E3KP9MNij/RzEj/0IvIP9ALR//Pywe/0AtH/9CLyH/STMm/0ozJf9GLyH/TDUn/0ozJf9IMSP/&#10;SjMl/0s0Jv9IMiT/RjAi/0UvIf9GLyH/SjAh/1E1J/9RNiX/UjYg/0wwGP9FKg3/VjkZ/5x7WP+2&#10;k23/vZhs/72YbP+lglj/k3JJ/4pqQ/+Ja0X/iW1I/4drRv+IbEf/i2lD/4xpQf+Xckj/qoNY/7mQ&#10;ZP+pgFT/l25C/5ZtQf+bckb/pXxO/6+JWv+qhFX/o39P/6J9UP+lg1b/rYte/6iGWf+lglj/o35R&#10;/6B7Tv+he07/o31Q/6qBU/+yiFj/v5Vl/8KYaP+yiVv/pn1R/5pxRf+XcEX/m3RL/5x1TP+ddkv/&#10;oXdN/6uCVv+shln/roVZ/6+JXP+yjF3/sYha/7GIWv+wh1n/rYJV/6p/Uv+tglX/soda/6+EV/+t&#10;glf/q4BV/6l+VP+nfFL/pnxU/6R9VP+he1b/o31Y/6J9U/+ifVP/pIFZ/6eEWv+mg1n/poVY/6eG&#10;Wf+piF3/q4pf/6yJYf+ohV3/poNd/6SCXf+ffVr/nHpX/5h3VP+ScU7/lXRR/5l4V/+Yd1b/k3BS&#10;/5FuUP+Oa03/imdJ/4dkSP+HZEj/iGVJ/4llS/+QbFL/kGxS/4poTf+EYkn/g2NK/4ZmTf8AAQD/&#10;AAEA/wABAP8AAQD/AAEA/4JiO/+EYjz/hmU8/4dmPf+JZj7/iGU9/4dkPP+JZDj/imU4/4pkN/+J&#10;Yzb/g14x/39dMP9+XC//fFsw/3paM/9zVzD/bVMu/2tTL/9lTi7/Y0wt/19KLf9cSSv/W0cs/1lI&#10;LP9WRSn/WUgs/1tKLv9bSi7/W0ou/1xILf9dSS7/Xkox/11JMP9bSjD/WEYu/1ZELP9YRi7/V0Uv&#10;/1dCLf9VQC3/VUIx/1hFNv9YRTb/XUc5/2pURv9wWUv/e15O/4dmVf+ec2D/pnhh/658Zf+4gmr/&#10;wYht/8KHaf/Himv/2Jd3/9iYdf/amnf/46N//+ysiP/tr4r/77SM//G2jv/yu5L/9L+V//TAmP/4&#10;xJz/98ad//fGnf/4x57/98Ob//K+lv/wu5H/8ruS//C5kP/rtIv/67GJ/+yziP/xuI3/8LeK//C3&#10;iv/wt4r/7bSH/+yzhv/nsYX/6LKG/+izh//ptIj/6LWK/+SziP/mt4v/7cGU//bLnv/wyJf/5r6L&#10;/9+3g//gt4P/6cCK/+3Ejv/two3/7sOM/+3Ci//ww4z/8cSN//LFjv/zxI7/78CI/+q7g//pt3z/&#10;6rh7/+u4ef/ptnf/6rR2/+mzdf/stHf/7bV4/+2ydv/qr3P/6a5y/+escv/mq3P/5Klx/96lbv/C&#10;jl7/qHlP/5VpQv+HYT3/g2JD/3tdQ/95X0j/ZlVD/11OO/9mV0L/dmFM/4hwWP+cg2X/qIlq/5p4&#10;Vf+ug1j/zJ1v/96uff/ms3z/3KVs/9mhZv/an2P/2p1e/96hYP/goVz/3JtX/8+MRv/NikT/z4pF&#10;/82IQ//Ri0b/zohD/8qEP//KhD//yYM+/8mCQP/NiEX/zopJ/82JSv/NiUr/zIhJ/8mFRv/MiEv/&#10;0YtP/9WPU//Vjlb/yYJM/8R+Sv/CfEn/u3dI/7BtQP+vbEH/tXBH/7NuRf+0b0j/tG9I/6xnQP+h&#10;XTj/nlo1/5xbNf+ZWTX/mlo2/6FjPv+kZkH/m2A4/5dcNP+VWjL/klcv/5NYMP+WXDT/mV83/5xi&#10;Ov+XXTf/jVYv/4tULv+UXTf/l2A6/5RdN/+RWjT/ilMt/4lRLv+OVjP/kFc6/4pRNP9/Rin/fUQp&#10;/4BHLP+ARyz/fEMo/3lAJf95QCX/e0Il/3lAJf93QCL/e0Qm/35JKv+DTi//jVs4/49dOv+OXDf/&#10;iVcy/4xaNf+QXjn/kmA7/49fOf+IWDL/hlky/4ZZMv+HWjP/hVgx/4hbNP+OXjb/jV01/45eNv+L&#10;XjX/h1ox/4NWL/+IWDL/jV05/49dOv+PWjj/jlk3/45ZN/+MWjf/jFo3/4paNP+HVzH/hFcu/4dX&#10;L/+MXDT/jFw0/41dNf+PXjb/jl42/4xcNP+JWTH/iFsy/4daMf+HWjH/h1s0/4JWL/98Uir/e1Qt&#10;/3tULf96Ui7/elIu/3dMKf9vSSX/b0ck/25GI/9vRib/b0gn/29IJ/9vSCf/b0gn/2xIKP9xTS3/&#10;cE0t/2lGJv9lRCX/ZEMk/2VEJf9mRSb/bUwt/3JRMP9vTSr/clAt/3dTMf97VTH/eFAs/3hQLP97&#10;VC3/gFky/35YM/95VjD/dlQv/3BQKv9uUCr/b1Et/3BSLv9wUi7/a00p/21MKf9wTyz/b00q/3JQ&#10;Lf93UzH/eVEt/3dPK/91TSn/dU0p/3dPK/97Uy//f1cz/3hQLP9vSSX/akgl/2pIJf9uTCn/clAt&#10;/2xKJ/9rSSb/a0km/2hGI/9pRyT/akYk/2pGJP9rRyX/a0cl/2pGJP9lQyD/Z0Ui/2ZFIv9kQyD/&#10;ZkUk/2dGJf9oRyb/aUgn/25NLv9wTzD/aUor/2RFJv9oSSr/aUws/2hLK/9lSyr/ZUsq/2JIJ/9e&#10;QSH/XT4f/2RFJv9mRyj/YkMk/2FCI/9gQST/XUAi/15BI/9fQiT/XkEj/15BI/9eQSP/XD4i/10/&#10;I/9dPyP/W0Aj/1k+I/9YPiP/WkAl/1g+I/9XPSL/Vz0i/1pAJf9aQCX/Vz0i/1o/JP9dPyP/XD4i&#10;/15AJP9fQiT/XUIk/11CJP9gRSf/YUcm/2VLKv9pTy7/aE4t/2BIJv9ZQCH/VT4e/1hBIv9dRSv/&#10;YEgu/2VLMP9mTDH/Ykgt/15EKf9bQSb/XEQq/15GLv9aQir/SjQd/zokD/9AKxj/Pywb/zMiEv8q&#10;HQz/LB8P/ykcC/8rGwv/QzQh/1RCLv9WRC7/VUEp/1I9KP9TPSj/Tzgm/0IrGf8/LBv/PSwc/zcl&#10;F/8yJBf/NCYZ/zQmG/80Jhv/Nigd/zUnHP8zJRr/LiAV/y0fFP8tHxT/MCIX/zQmGf8zIxb/NCQX&#10;/zooHP8+Kh//RjAj/0YwI/9DLSD/RzEm/0oyKP9KMij/SDAm/0gwJv9JMyb/SzUq/0cxJv9HMST/&#10;SjQn/0s1KP9CLyD/PSob/z4rHP9ALR7/Qi8g/0cxI/9MNij/UDsq/1A7Kv9UOiv/Uzkq/1Q6K/9T&#10;OSr/VTss/1I4Kf9OOSj/TDYo/0UyI/9CLyH/PSsd/zspHf88Kh7/RC4j/0YwI/9FLSH/SjMl/002&#10;KP9KMyX/SzQm/0ozJf9ELiD/Qisd/0UuIP9IMSP/SzEk/1M3Kf9SNij/Uzgn/1A2H/9ILhX/TzUa&#10;/4xvUf+ujWr/t5Vw/7iVb/+ohV3/knBK/4JkPv+CZkH/inBL/4pwS/+GbUX/i2tE/49sRP+adUn/&#10;sYte/7iPY/+mfVH/mXBE/5lwRP+dd0r/qYNW/6yGWf+lgFP/n31Q/6B+Uf+kglX/rIpd/6iGWf+m&#10;hFf/p4VY/599UP+cek3/oXxP/6N+Uf+thFb/to1f/72VZP++lWf/qH9R/551Sf+bdUj/nndM/6B5&#10;UP+feE//onhO/6uBV/+sg1f/qYBU/6aAUf+xiVj/tIxb/7KIWP+yiFj/roJT/6yAUf+uglP/sYZZ&#10;/7CFWP+uhVn/rINX/6R9Uv+helH/n3hR/553UP+cdU7/nXNN/5pzSv+feE//qoNa/66JX/+qh13/&#10;poVa/6SDWP+igVb/pINa/6WEW/+hf1n/oH5Y/6OBXP+ffVr/mnhV/5d2U/+VdFH/j3FP/5N1U/+T&#10;dFX/knFS/5FwUf+PbE7/h2RI/4JfQ/+AXUH/gl9D/4RhQ/+HZUn/imhM/41uUf+HaEz/hWZK/4ps&#10;UP8AAQD/AAEA/wABAP8AAQD/AAEA/4RkPf+DYzz/hWU+/4hmQP+JaD//iGU9/4dkPP+IYzf/iGM3&#10;/4lkOP+HYjX/hF8y/39dMP97Wi//eFgv/3dXMP9wVC//bFIv/2pSMP9iSyv/XUgr/11ILf9cSC3/&#10;WEcr/1VEKP9TQij/WUgs/1xLL/9bSi7/XEsv/1lILP9ZSCz/W0cs/1pGLf9YRi7/VkQs/1ZELP9Y&#10;RjD/VUMv/1VDL/9VQy//WEc3/1tKOv9eSzz/YE0+/3FaTP98YFL/hmdV/5JtW/+nemP/rHxl/7WC&#10;Z/+9hWr/yY5w/8uOb//TlHP/3p57/+Kifv/jo3//56eD/+2viP/tsor/7rSM//C2jv/zvpT/9sKa&#10;//fDm//3xp3/9sWc//nIn//5yJ//9cGa//G9lv/wupT/8bqR/+22jf/nsIf/562F/+ivhP/utYr/&#10;8biL//O6jf/yuYz/7rWI/+mzhf/ps4X/6rSI/+izif/ksIj/47KJ/+S0jP/htoz/68SZ///etP/+&#10;6br/8tKj/9y7iP/btoH/5sGM//DJkv/wx5H/7sWN/+/Ejf/twov/78KJ//LFjP/ww4r/7r2C/+y7&#10;gP/quHv/6bd4/+m2d//ptnX/7LZ4/+u1df/qtHb/6rJ1/+iwc//qr3X/6K1z/+esdP/orHb/4qZy&#10;/9KaZ/+relH/k2dC/4ZiQP9/XUH/el9E/3deSP9xWkj/VEQ1/0o9Lf9aSjr/emVS/5qAaf+df2P/&#10;oH9g/6F7V/+/kGT/2KZz/+Sxev/nsHj/26No/9ecYP/Wmlz/2Jtc/+ChXv/jol7/2plV/8yJQ//K&#10;h0H/zolE/86IQv/OiEL/zoVA/8mAO//HgTz/xX86/8iBP//Pikf/z4tK/82JSv/NiUr/zIhJ/8qG&#10;R//NiUz/0IxP/9SPVP/SjVb/xH9I/8B6R/+/eUj/tXJF/61qP/+vbEL/sW5E/7RvRv+1cUr/tnJL&#10;/6pmP/+cWzX/m1o0/51bOP+bWzf/mlw3/55gO/+fYz7/nGE5/5tgOP+ZXjb/lVoy/5dcNP+ZXzf/&#10;m2E7/5pgOv+SWzX/j1gy/45YNP+SXDr/j1k3/4tVM/+IUjD/g0so/4RLLf+KUTP/iVAz/39GKf93&#10;PiP/ez8j/39DJ/+ARCj/ez8j/3Y9Iv94PyL/ekEk/3dAIv93QCL/e0Yn/4FMLf+GVDP/j106/49d&#10;OP+MWjX/h1Uw/4xaNf+QXjn/k2E8/45eOP+GVjL/g1Ux/4JUMP9/US3/dUkk/3tOJ/+CVS7/h1ox&#10;/4hbMv+JWTH/h1cv/4ZWMP+KWjT/jlw3/49dOP+PWjj/jlo1/4xaNf+NWzb/jFw2/4paNP+FWDH/&#10;hFcu/4ZZMP+MXDT/jV01/49eNv+PXjb/jl01/4taMv+JWTH/iloy/4VYL/+DVi3/g1gu/35SK/92&#10;TCT/eU8p/3lSK/93Tyv/dU0p/3FJJf9uSCT/bkgk/2tFIf9uRyb/bUYl/2lFJf9qRib/cEws/3FN&#10;Lf90UDD/bUoq/2hFJf9lQiL/ZUIi/2hHJv9sSSn/dVIy/3dVMv9vTSr/dlAs/3xWMv+CWjb/fFUu&#10;/4FXMf+CWDL/f1gx/31WL/96VC//d1Uw/3RSLf9zUi//c1Iv/3RTMP90UzD/bk0q/2xLKP9vTSr/&#10;b00q/3VRL/96VDD/eVEt/3dQKf95Tyn/eU8p/3tRK/+BVzH/g1kz/3pSLv9xSSX/b0cj/3NNKf92&#10;UjD/clAt/2pIJf9pRyT/aUck/2hGI/9oRiP/Z0Ui/2hEJP9pRSP/a0cl/2pGJP9jQR7/ZkQh/2dG&#10;I/9nRiP/aEcm/2tKKf9uTSz/a0op/25NLP9vTi3/akko/2VHJf9pSyn/bU8t/2tOLP9pTCr/Z0oq&#10;/2VIKP9fQiL/XD0e/2JDJP9mRyj/ZEUm/2JDJP9dPh//XD0g/1w/If9eQSP/XUAi/1w/If9eQCT/&#10;XT8j/1w+Iv9ZPiP/WT4j/1g9Iv9YPiP/WkAl/1c9Iv9XPSL/WD4j/1k/JP9bQCX/WT4j/1o/Iv9d&#10;PyP/XUAi/2BDJf9kRyn/YEUn/11DIv9fRST/ZEop/2dNLP9qUjD/Z08t/15GJP9XQCD/VD0d/1hB&#10;Iv9bQyn/YEgu/2JKMP9iSC3/X0Uq/19FKv9cQif/WUEp/1M9Jf9KNB3/OSMO/zIdCv84JxX/OikZ&#10;/zEhEf8sHw//LSAQ/yseDf8pHAv/Rzgl/1pINP9cSjT/WUMs/1U/KP9UPin/TDUj/0IrGf8+Kxr/&#10;Pisc/zclF/8xIxb/MyUa/zMlGv81Jxz/Nysf/zUnHP8xJRn/Kx8T/ykdEf8qHBH/LiAV/zMlGv8z&#10;Ixb/MyMW/zgmGv8/KyD/RTEm/0QuI/9DLSL/SDIn/0s1Kv9LMyn/STEl/0YwI/9GMCP/STMm/0Uv&#10;Iv9JMyb/TDYp/0s1KP8/LB3/OygZ/zwpGv8/LB3/QzAh/0gyJP9NNyn/UTwr/1A7Kv9QOyr/VDor&#10;/1I9LP9TOSr/VTss/1U7LP9POin/TTcp/0c0Jf9CLyD/PSsd/zknGf87KR3/Pysg/0IsH/9ELCD/&#10;SDEj/0ozJf9JMiT/STIk/0UuIP9BKx3/Qisd/0QtH/9JLyL/TDIl/1I2KP9RNSf/Uzgn/1E3IP9L&#10;MRj/TTMY/4RpS/+rjWv/uZd0/7uYcv+riGL/j29J/31fO/98YDv/hWtG/4ltSP+EaEH/i2pB/41q&#10;QP+cdkn/sold/7GIXP+heEr/m3JG/5pxRf+eeEv/p4FU/6J9UP+deEv/nXtO/558T/+jgVT/rIpd&#10;/62LXv+vjWD/rYte/6SCVf+efE//nnxP/6B7Tv+rglT/soda/72TY//Emmr/sIVY/6V6T/+fdkr/&#10;nndM/594T/+ed07/oXdN/6qAVv+thFj/rYRW/6uCVP+thVT/roRU/7GFVP+zh1j/r4NU/62BUv+t&#10;glX/q4JU/6eBVP+oglX/pYBU/6J9U/+hfFL/n3lU/5t1UP+ac0z/m3FL/5pwSP+gdk7/pn9W/6yH&#10;Xf+uiV//poNZ/6SBWf+jgln/ooFY/6WEW/+jgFr/n3xW/599WP+celX/m3lW/5p5Vv+Yd1T/j3FP&#10;/5FzUf+TdFX/lnda/5d1Wf+Uclb/km9T/5BtUf+LaEz/imdL/4dkRv+GZUb/imlK/5BxVP+LbE//&#10;imtP/5J0WP8AAQD/AAEA/wABAP8AAQD/AAEA/4NnQP+DZT//gmQ+/4ZmP/+JZ0H/hmQ+/4dkPP+I&#10;ZT3/hGE5/4VgNP+IYzf/hGE3/4FeNP97WjH/d1cw/3BULf9qUCv/alAt/2pSMP9hSiv/XEcq/15J&#10;Lv9cSC3/WEct/1ZFK/9UQyn/WEct/1xLMf9bSi7/W0ou/1lILP9ZSCz/W0cu/1lFLP9XQyv/VUMt&#10;/1ZELv9YRjL/VEUw/1VGM/9WRzT/Wko6/2BPP/9kU0P/a1VH/3ZfUf+FaFj/lXBe/6F4Zv+0hG3/&#10;uoht/8OLcP/HjnH/zpNx/9WZd//Zmnf/4qJ+/+iogv/rrYb/67CI//G2jv/yuJD/87yT//S9lP/z&#10;v5f/9cSb//fGnf/4x57/9cac//jHnv/4x57/9MCZ//G9lv/vuZP/7LWM/+u0i//mr4b/5auD/+eu&#10;g//rsof/8LeM//O6jf/wuoz/67WH/+q0hv/uuIr/67aK/+i0jP/irof/4bGJ/+a6k//jvpT/8NSs&#10;///6z//+/9X//vPF/+XKm//dvYz/47+L/+/Kk//zzJX/8suS//bNlf/yyI7/6sCG/+q9hP/rvYL/&#10;776D//HBg//sunv/6rh5/+u4ef/suXj/67h3/+u1df/ps3P/5a1w/+WtcP/mrnP/5692/+atdv/k&#10;q3b/1J9t/7uHWP+VZ0P/iWJB/4dlSf+BZkv/fGJL/3dgTv9pVkf/U0E1/1A9L/9oTj//p4t2/96+&#10;pf+7mHr/sopm/7yQaf/QnW7/26hz/+Krc//krHP/3qNp/9ecYP/UmFr/1ZVV/92eW//jol7/3JlV&#10;/82KRP/LiEL/0IxF/9CKRP/OhUD/zIM+/8mAO//Hfjr/xX86/8iDQP/MiUX/z4tM/86KS//Oik3/&#10;zYlM/82JTP/Pi07/045T/9OOU//PilP/xX9L/8F7SP++eEf/tG0//69sQf+yb0X/r2xC/7FuRP+1&#10;cUr/t3NM/6tqQv+gXzn/n185/6JiPv+bXTj/m104/5ldOP+eYj3/nmI9/5tfOv+aXjn/lVk0/5VZ&#10;NP+YXDf/m186/5ZcN/+UWjX/k1s4/5NbOP+NVzX/h1Ax/4RNLv+BSiv/fkUo/4BHKv9/Rin/fEAk&#10;/3c7H/94PCD/f0Mn/3xAJP98QCT/eT0h/3U8H/98Qyb/fEUn/3pDJf95RCX/gEss/4ZUM/+QXj3/&#10;kF45/4pYM/+GVC//hlUt/45dNf+PXTj/kF45/4hYNP97TSn/eUsn/3dLJv9xRSD/az8a/21BHP9y&#10;RiH/gFMs/4hYMv+IWDD/h1Yu/4hXL/+KWDP/jFo1/41bNv+OWjX/jFgz/4pYM/+NWzb/jl44/4tb&#10;Nf+KWjL/il00/4xcNP+NXTX/kF83/5BfN/+PXjX/jVwz/4xbMv+NXTX/jFw0/4RXLv9+USj/flEo&#10;/3tPKP93SyT/dkwm/3VOJ/91TSn/cUkl/2tFIf9rRSH/bEYi/2tEI/9rRyf/aUQn/2ZDI/9nRCT/&#10;cU4u/3NPL/9xTi7/akcp/2dEJP9lQiL/ZkMj/29NKv90Ui//elg1/3tZNP91Tyv/dlAs/3xUMP+A&#10;WTL/f1gx/4JYMv+EWjT/flcw/3pTLP96VC//fVcy/3ZUL/91Uy7/d1Uy/3dVMv9zUS7/b00q/29N&#10;Kv9yUC3/dVEv/31VMf98VDD/flQu/31TLf9/VS//f1Uv/31TK/+DWTP/hFo0/4FXMf92TCb/d00n&#10;/3tULf97Uy//dE4q/2xKJf9qSCX/aUck/2pIJf9qSCX/aEYj/2RBIf9mRCH/aEYj/2dFIv9lQiL/&#10;ZUMg/2ZFIv9nRiP/aUgl/25NKv9yUTD/cE8u/25NLP9uTSz/a0op/2pJJv9qTCj/blAs/25QLP9s&#10;Ty3/aEsp/2VIKP9eQSH/XT4f/14/IP9hQiP/ZEUm/2JDJP9dPh//XT4f/19AIf9eQSP/Wz4g/1o8&#10;IP9dPyP/XT8l/1o/JP9aPyT/WD0i/1g9Iv9aPyT/W0Al/1c8If9YPSL/WT4j/1k+I/9bQCX/W0Aj&#10;/1w+Iv9eQSP/YEMl/2ZHKP9nSir/Y0Ym/2BDI/9eRCP/ZEop/2RMKv9oUC7/ZEwq/11FI/9aQyP/&#10;WkMj/1xFJv9aQij/XUUr/11FK/9eRCn/X0Uq/19FKv9dQyj/Ujoi/0UsFv82Hw3/Mh0K/zAfDf80&#10;IxP/NiYW/zEkFP8xJBT/MCMT/ywfDv8pHAv/RTYj/1lHM/9dSzX/WkQt/1lDLv9WQCv/SzQi/0Mu&#10;Hf8+Kxz/OScZ/zYkFv8uIBX/LR8U/y4iFv8wJBj/MScd/zMnG/8xJRn/Kh4S/yweE/8qHBH/LiAV&#10;/zUkGv8zIxb/NSMX/zgmGv9BLSL/RDAl/0QuI/9FLyT/RS8k/0kzKP9KNCf/STMm/0cxJP9GMCP/&#10;RjAj/0YwI/9HMST/QzAi/0AtH/89Khz/PCkb/zsoGf8/LB3/RTIj/0k2J/9NNyn/VD8u/1Q/Lv9R&#10;PCv/Uz4t/1I9LP9OOSj/UTwr/1Y8Lf9SOCn/Tjgq/0w2KP9EMSL/Piwe/zwqHP8+LB7/Pywe/0Is&#10;H/9ELiH/RC4g/0UvIf9IMSP/RS8h/0IsHv9CKx3/Qisd/0UrHv9ILiH/TTMm/1A0Jv9SNSX/UzYk&#10;/1A1IP9MMhn/TTMY/3pcQP+nhmf/uph1/7+Zdf+ujGf/k3FM/39eO/99Xzv/g2VB/4ZoRP+EZkD/&#10;jWpC/45pPf+cdkn/qoFV/6R7T/+gd0v/nHNH/5lwRP+bdUj/mXRH/5VwQ/+TcUT/mnhL/5d1SP+h&#10;fE//sIxc/7SSYv+4lmn/s5Fk/6iGWf+hf1L/oHtO/6J8T/+rglT/s4hb/76SY//Gmmv/t4tc/6d8&#10;T/+ec0j/m3FH/512S/+fdUv/oHZM/6d+Uv+uhVn/tYxe/7WLW/+sglD/q39O/6+DUv+yhlf/sIRV&#10;/62BVP+rgFP/onxP/514S/+ge0//nntT/598VP+ffFb/nHlT/5lzTv+bdE3/m3RN/5pzSv+fdU3/&#10;n3hP/6iBWP+rhlz/pIFZ/6WCWv+phl7/p4Rc/6iFXf+jgFj/n3xU/6B9V/+if1n/o4Ba/599WP+a&#10;eVb/lHZU/5R2VP+YeVr/oIFk/6KAZP+ffWH/poNl/7CNb/+xjG//p4Jl/5t4Wv+QbU//kG9Q/49w&#10;Uf+RclX/k3RX/5V4Wv8AAQD/AAEA/wABAP8AAQD/AAEA/4JmP/+CZj//gmY//4FlPf+DYzz/g2M8&#10;/4VlPv+FYz3/hGM6/4JhOP+AXzb/e1kz/3hYMf93VzD/clYv/2xSLf9nTyn/Z08t/2VOLP9gSy7/&#10;X0ot/19KL/9cSC3/W0cu/1tHLv9ZSC7/WUgu/1tKMP9cSzH/W0ow/1pJL/9bRy7/W0cu/1hGLv9W&#10;RCz/WEYw/1pIMv9XSDP/VUYz/1RENP9YSDj/YU9B/2ZTRf9rVUf/eF5R/41sXf+Yc2H/pnto/7GD&#10;bP+6h2z/xY1y/8yTdv/TmHj/3aF//+Slgv/mp4T/6KqF/+Spgf/pr4f/8LaO//jBmP/4w5n/+sae&#10;//rJoP/1xpz/9sed//bHnf/1xpz/9sWc//bFnP/ywZn/8b2W//G7lf/tt5H/7beR//bCmv/3wpj/&#10;876U/+q1if/jroL/6LKE/+64iv/vuYv/7beJ/+u3iP/tuYr/67eP/+q6kv/ou5T/5r6a///ivv//&#10;8s7///7a////4f/+/+r////h//3/1f/v3qr/3sOO/+fGkP/vypP/8smR//TMkf/yyI7/8cSJ//HD&#10;iP/svoP/7b1//+y8fv/tu3z/6rh5/+u4d//ruHf/6bZ1/+y2dv/ps3P/5Kxv/+iwdf/qsnn/4qtz&#10;/9ShbP++jmD/p3pR/5RoRf+IaUz/h2xR/4ZtV/+AalX/c15L/2RTQ/9URDX/TTst/1lCNP99XUj/&#10;yaSK///nxf/tx6L/3K2D/92qe//dpG//3KRr/9+kav/jp2v/4aVp/9qcX//Tllf/1pVV/9iXVf/Z&#10;llL/05BM/9CLRv/Ri0b/1I5I/9WMR//ThkL/0oVB/9OGQv/PhkL/z4VE/8+ISP/OiEr/zIhL/82J&#10;TP/Pik//z4pP/8+KT//WkVj/1ZNZ/9CNVv/IhVD/w39O/7p2R/+vbD//rGk+/7FuRP+0cUf/rWpA&#10;/65rQf+vbkT/sXBI/7RzS/+wcEr/qWlD/6FhO/+bXTj/mV04/5peOf+cYDv/m186/5hcN/+aXjn/&#10;k1cy/5JWMf+XWzb/l1s3/5dbN/+XXTj/kls1/4xUMf+ETiz/g00r/39GKP96QSP/eD0f/31CJP+E&#10;SSv/fkMl/35DJf+CRSj/fkMl/3tAIv96PyH/dzwe/3k+IP+ESy7/hk0v/4dQMf+IUTL/i1Q1/5Fc&#10;Ov+XYkD/jFo1/4hWMf+GVjD/hVUv/4lZM/+OXjj/ilo2/35QLP9uQh//b0Mg/3BEIf9uQh//b0Mg&#10;/3BEIf91RyX/hFYy/4paNP+JVzL/iFcv/4lYMP+KWTH/iFcv/4dWLv+JWDD/iFgw/4paNP+KWjT/&#10;iVkz/4daM/+FWDH/iVwz/41dNf+NXTX/kGA4/5FgN/+QXzb/kWA3/5FgOP+NXTX/hlYw/4BTLP9/&#10;Uiv/e08q/31RLP99Uy3/dk4q/29HI/9rRSH/aUUj/2pGJP9qRiT/aUUj/2lFJf9rRyf/ZkMj/2dE&#10;JP9sSSn/ck8v/3JPL/9wTS3/aEUl/2dEJP9oRiP/a0km/3hWM/9/XTj/hmA8/4ReOv97VTD/elQv&#10;/31XMv+BWzb/f1k0/39YL/+BWjH/fVcy/3tVMP98VjH/flgz/35YNP9/WTX/hF46/4BaNv92UCz/&#10;eFIu/35YM/+BWzb/g1w1/39YMf97VCv/flQs/35ULP9/VS3/gFYu/4NZMf+EWjL/hFoy/4NZMf+B&#10;Vy//gVcv/4RaMv+BVy//fVMr/3lSK/91TSn/ck4s/29NKv9sSif/aEYj/2pIJf9pRyT/ZkMj/2VC&#10;Iv9nRCT/ZkUk/2ZFJP9mRST/Z0Yl/2VHJf9rTSv/cE8u/2xLKv9rSif/akwo/29OK/9uUCz/cFIu&#10;/3NVMf9xUy//a00r/2NGJP9eQSH/X0Ii/15BIf9jRCX/Z0gp/2ZHKP9kRSb/Z0gp/2pLLP9kRSj/&#10;Wz4g/1o8IP9cPiT/W0Al/1k+I/9ZPiP/WT4j/1k+I/9ZPiP/WD4j/1g+I/9ZPyT/WT8k/1tAJf9b&#10;QCP/W0Ai/2BDJf9nSCn/aUsp/2tNK/9oSij/ZEYk/2NFI/9iRSP/Zkwp/2VLKv9jSyn/YEgm/11F&#10;I/9fRif/YUgp/15HKP9ZQSf/WUEn/1lBJ/9bQSb/Ykgt/2BGLf9YQCj/QSsW/zYfDf8wHQz/Lx4O&#10;/zEhEv80JBX/MyYW/zQnF/8wJBb/LSET/ysfD/8qHg7/OSwb/0g7KP9TRDH/U0Iw/0w7Kf9HNib/&#10;Pi0d/zYmF/8qHA//IxcL/yIYD/8kGxL/IxwS/yIbEf8lHBP/KSAX/ywjGv8tIxr/JxoS/ykbEP8u&#10;IBX/NCMZ/zYkGv80Ihj/NiQa/zgmGv89KSD/Pysi/0AsIf9DLSL/Qiwh/0cxJv9JMyb/STMm/0kz&#10;Jv9GMCP/RjAj/0YwI/9ALR//PSoc/z4rHf89Khz/PCkb/z4rHf9EMSL/RjMk/003Kf9ROy3/Vjwt&#10;/1c9Lv9UOiv/Vjwt/1g+L/9XPS7/VTss/1M5Kv9SOCn/Tzkr/044Kv9JNif/Qi8g/z8tH/9BLyH/&#10;PSsd/zwpG/8+Kx3/Qy0g/0YwIv9FLyH/RC4g/0IsHv9DLB7/Qywe/0ctIP9MMiX/UTUn/1M2Jv9V&#10;OCj/VDcl/1M3Iv9RNR//UTUd/2xOMv+TdFf/sI1t/7uVcf+3kGn/o3tX/4xmQv+BXzz/hWNA/4Zl&#10;Qv+IaEL/jmtF/45rQ/+NakL/jWg+/45pP/+SbUP/l3JI/5dwRf+ddkv/o35R/6F8T/+deEv/mnVI&#10;/5t2Sf+ifVD/sIxc/7OPX/+3kmX/tpFk/6yHWv+jflH/ontQ/6d+Uv+lek//pnpN/66CVf+6jmH/&#10;uIxf/6yAU/+rgFX/onhO/594Tf+cdUr/m3RJ/6F7Tv+thFj/u5Jk/7qRY/+uhFT/qoBQ/6yAUf+t&#10;gVL/sYVY/66DVv+rgFX/oXtO/514TP+fek7/nntT/598VP+ee1P/nnlP/5hzSf+ac0r/nHVM/512&#10;Tf+eeU//nXhO/6N+VP+phFr/qINX/6mEWP+rhlr/qoVZ/66JXf+vil7/rYhc/7KNYf+0j2X/q4hi&#10;/6F/Wv+de1j/mXhV/5R2VP+Wd1j/n4Bh/5+AYf+bfF3/nXxd/66Nbv/DoID/zKmJ/8ajg/+wjW//&#10;poVm/6B/YP+dfl//mHla/5x9Xv8AAQD/AAEA/wABAP8AAQD/AAEA/4JmP/+BZT7/gmY+/4FlPf+A&#10;ZDz/g2M8/4VlPP+EZDv/gmI5/4BgN/98XDX/eloz/3VZMf90WDD/b1Yu/2tRLP9mTir/Zk4q/2JL&#10;Kf9eSSz/Xkku/11JLv9cSC//W0cu/1tHLv9cSC//WUgu/1xLMf9cSzH/W0ow/1lILv9XRiz/WUcv&#10;/1lHL/9YRi7/WUcx/1xKNv9XSDX/Vkc0/1ZGNv9bSzz/Z1VH/3BaTf96YFP/hGRV/5dyYv+keWj/&#10;sIFt/7iIcf/Di3D/yZBz/9OYeP/bn33/4aWB/+aqhv/qron/7bOL/+60jP/stYz/77qQ//bCmv/1&#10;xJv/+8yi///SqP/2yZ//9Med//bHnf/1xpz/9cSb//TDm//yvpf/8ryW//G7lf/stpD/7LiQ//vK&#10;of//0Kb/+86k//TDmP/ntIf/5bKF/+y4if/xvY7/7bmK/+25iv/vu4z/6rmQ/+m5kf/ovJf/58Wg&#10;///51P///93////g//7/6v/8/+r//v/q//7/3f/87r3/28aR/+bHkf/syZH/8ciQ//LKj//zyY//&#10;8sWK//DCh//svoL/672B/+29f//tu3z/67p4/+u4d//ruHf/6bNz/+u1df/osnL/5a1w/+iydv/p&#10;snr/16Vw/76OXv+leE7/l2xJ/4xpSf+Jb1T/h25Y/4BrVv98alb/a1pI/1tLO/9KOiv/QjAi/1Q6&#10;K/9xUTz/nXhd/9Ckgf/XqH7/3Kl8/9mmcf/ZoWj/26Bm/92hZf/ipmr/4aNm/9iaXf/UlFT/2ZhY&#10;/9yYV//ZlVT/1ZBN/9GMR//SjEf/1o1I/9WMR//ShUH/1olF/9WKR//TiUj/0ohJ/9KLTf/Rikz/&#10;zIZL/8yHTP/NiE//0ItS/9WQV//bll3/1pNc/86LVP/GglH/wHxN/7l2Sf+vbEH/rmtA/7JvRf+y&#10;b0X/rGtD/61sRP+wb0f/r3BH/65uSP+ra0X/p2dB/59hOv+aXjn/mV04/5peOf+cYDv/nWE8/5ld&#10;OP+aXjn/lVk0/5JWMf+WWjb/l1s3/5ldOf+WXDf/jFUv/4JKJ/+BSSb/g0os/4BHKf9/RCb/fEEj&#10;/4FGKP+FSiz/fUIk/31CJP9+QyX/fEEj/3xBI/97QCL/e0Ai/4FGKP+HTjD/i1I0/49YOf+TXD3/&#10;lV89/5NePP+RXzz/hlYy/4ZWMv+FVTH/e00p/4BSLv+KXDj/iFo2/39RL/9wRCH/cEgl/3JKJ/9z&#10;RiX/ckUk/3FEI/92SCb/iFg0/4paNv+KWDP/i1oy/4taMv+JWC//hVQr/4VUK/+HVy//iVkx/4pa&#10;NP+GWTL/gVQt/4JVLv+FWDH/iVw1/41dNf+NXTX/kGA4/5BfN/+PXjb/kF83/5BgOP+LWzX/glUu&#10;/39RLf9/Uy7/fVEs/3xSLP9+UzD/dEwo/29JJf9qRiT/aUUj/2lFI/9qRiT/aUUj/2lFJf9oRSX/&#10;ZkMj/2tIKP9xTjD/c1Aw/3FOLv9tSir/aUYm/2hGI/9pRyT/bkwn/3tZNP+FXzr/hV86/4RdNv98&#10;VjH/eVMu/3xWMf+AWjX/f1k0/35ZL/9/WjD/fFct/3tVMP97VTD/fVcy/4JcN/+HYTz/imQ//4Rd&#10;Nv96Uyz/f1gx/4VeN/+HYDf/hl82/4JbMv9/VS3/glgu/4RaMv+DWTH/hFoy/4ZcNP+HXTX/iF40&#10;/4lfNf+MYjj/i2E3/4thN/+GXDL/g1kv/39VK/97USn/flcw/3pUMP91Tyv/bEon/2tJJv9qSCX/&#10;ZkQh/2RCH/9nRCT/ZkMj/2RDIv9lRCH/Z0kl/2dJJf9sTir/bU8t/2lLJ/9oSib/a00p/3BSLv9x&#10;Uy//clQw/3NVMf9yVDD/akwq/2JFI/9eQSH/X0Ii/2FCI/9lRif/akss/2pLLP9pSiv/bE0u/21O&#10;L/9lRif/XT4h/1s9If9aPyT/Wj8k/1c8If9WOyD/WT4j/1o/JP9ZPiP/Vz0i/1k/JP9aQCX/W0Al&#10;/1xBJP9bQCP/XUAi/2FEJP9rTSv/bk0s/25NLP9qTCr/aEoo/2ZIJv9nSSf/Z00q/2VLKv9iSCf/&#10;YEYl/15GJP9fRif/YEco/1xDJf9ZPyT/Vz0i/1g+I/9bQSj/YUcu/11DKv9SOSP/NyAO/y4bCv8v&#10;Hg7/MCAR/zIiE/8yJRX/MyYW/zQmGf8vIxX/LCAS/yogFP8qIBT/KyIT/zQoGP86Lh7/QDMi/z0w&#10;IP86LR3/MyUY/yMXC/8eFAv/HBMM/x0WDv8cGA//HBgP/xwYD/8cGA//JB0V/yceFf8oHhX/KBoR&#10;/y4gFf81JBr/OScd/zclG/81Ixn/NiQa/zknHf86KB7/PCog/z4qH/9BLSL/Qi4j/0cxJv9JMyb/&#10;RzEk/0UvIv9FLyL/Qi8h/0ErIP89KR7/PCgd/zwoHf88KRv/PSoc/0IvIf9INSb/TDYo/003Kf9S&#10;PSz/VTss/1Y8Lf9VOyz/Vjwt/1Y8Lf9XPS7/VDor/1M5Kv9UOiv/UDos/044Kv9MNij/Qi8g/z8t&#10;H/9BLyH/PSsd/zooGv8+Kx3/QC0f/0MwIv9ELiH/Qiwe/0ErHf9DLB7/RC0f/0kvIv9NMyb/Vjkp&#10;/1g7K/9WOSf/VTgm/1U5JP9UOCL/UTUd/2NILf+Jak3/qodp/7eRbf/Bl3H/uY9p/511Uf+EYD7/&#10;gV88/4JgPf+EY0D/imhC/4xpQ/+PbEb/j2xG/5BqRf+QakX/k25E/5RvRf+gek3/soxf/7KMX/+q&#10;hFf/m3VI/5t1SP+jfVD/r4la/62HWP+vi1v/t5Jl/7GLXv+ngVT/p35S/6h/U/+ofE//qHxP/66C&#10;U/+5jV7/uo5h/7KGWf+whVj/oXhM/512S/+cdUr/nXZL/595TP+qhFf/wJdp/8Obav+4jl7/sIZW&#10;/62BUv+tgVT/sYVY/6+EWf+sgVb/o3xR/6J9Uf+hfFL/n3xU/516Uv+beFD/nXhO/5l0Sv+ZdEr/&#10;mnVL/555T/+ge1H/nnlP/6J9U/+mgVf/qYJX/6uEWf+qg1j/q4RZ/7KMX/+zjWD/sYxf/7WQY/+y&#10;jWP/qoRf/6B+Wf+de1j/mXhV/5Z1VP+Sc1T/mHtb/5V6XP+PdFb/hmtN/41wUv+fgmL/u5x9/8qp&#10;iv+6mXr/rIts/6SDZP+oh2j/ooNk/55/YP8AAQD/AAEA/wABAP8AAQD/AAEA/4FlPv+AZDz/gWU9&#10;/4JlO/9/Yjj/gGM5/4RkO/+DYzr/gGA3/35eNf98XDP/dloy/3RYMP9yVi7/blUt/2pQK/9lTSn/&#10;Y0sp/2FKKv9dSCv/WkUq/1pGK/9ZRSz/WkYt/1pGLf9ZSC7/Wkkv/1tKMP9bSjD/Wkkv/1hGLv9X&#10;RS3/WUcv/1lHL/9YRjD/WUcz/1pINP9WRzT/V0c3/1hIOf9gUEH/bFlL/3dfU/+Galz/lXBg/6V7&#10;a/+vgm3/t4dx/7+NdP/KkXT/z5Ry/9abef/eon7/4qaB/+uviv/utIz/8ruS//K7kv/xvJL/8r6W&#10;//TDmv/1xpz/+86k//7TqP/3zKH/+Muh//XInv/0xZv/88KZ//PCmv/vu5T/8buV//K8lv/uupP/&#10;67qS//3Mo///1Kn//dSo//vPov/wwZP/6LiK/+y8jv/zwJP/7LmM/+u4i//suYz/6rmQ/+m5kf/l&#10;u5X/48Ge///yzf///93////h//7/6v/8/+r//v/q//7/3///9cL/1sGK/+TFj//syY//8cmO//LI&#10;jv/zyY//8sWK//HDiP/tv4P/7L6C/+29f//sunv/6bd4/+q3dv/stnb/6LJy/+Wwbv/jrW3/5K5y&#10;/+avdv/cq3P/w5Vk/6V4Tv+Vbkf/kG1N/4tuUP+Fb1j/g25Z/39tWf94aVb/YlJC/1NDM/9HNyj/&#10;PCcW/1E1IP90UDb/oHNS/8iYcv/ToHP/2qdy/9yjbP/bnmX/259j/9+hZv/ipGf/36Fk/9mZWf/U&#10;lFT/2plX/9qWVf/Vkk7/0YxJ/9CJR//QikX/1YxI/9OKRf/ViET/1IlG/9WKSf/Uikv/0YdI/9KL&#10;Tf/QiE3/yoRJ/8uETP/Oh0//0o1W/9+aY//fmmP/1pNe/82KVf/Cfk//u3dI/7NwQ/+sbED/rWxC&#10;/7BvRf+ubUX/rm1F/7BvSf+wcEr/rGxG/6JiPP+lZT//o2U+/5xeN/+XWzb/lVk0/5ldOP+dYz7/&#10;nmQ//5peOv+ZXTj/lVk1/5VZNP+WWjX/mFw4/5thPP+WXDf/ilMt/4NLKP+DSiz/hEst/4VKKv+F&#10;Siz/gkcp/4NIKv+ESSv/e0Ai/3o/If97QCL/e0Ai/31CJP+BRij/g0os/4pRM/+MUzX/jFM1/45Y&#10;Nv+SXDr/lF89/5JdO/+NWzj/glIu/39RLf99Ty3/dUcl/3hKKP+GWDb/h1s4/39TMP9vRyT/cUkm&#10;/3JKJ/9xSSb/dEcm/3BDIv91RyX/iFg0/4paNv+NWzb/jl01/4pZMf+JWDD/hVQs/4VUK/+HVzH/&#10;hVgx/4NWL/+CVDD/gFIu/4BSLv+EVjL/ilo0/4xcNv+OXjj/jl44/4lZMf+JWTH/iloy/4paMv+E&#10;VzD/gFMs/3pOKf98UCv/e08s/3hNKv91TSr/cEom/2tHJf9qRiT/akYk/2pGJP9qRiT/aEUl/2lG&#10;Jv9nRCT/Z0Qk/25LK/9yTy//ck8v/25NLP9rSin/bEsq/2pJJv9tSyb/dFIt/4JcN/+GYDv/hV41&#10;/4BZMP96VC//d1Es/3lTLv99VzL/fVcy/35YM/9+WS//e1Ys/3lTLv96VC//fFYx/4JcN/+GYDv/&#10;iWI7/4RdNv9+Vy7/gVox/4ddNf+JXzX/h10z/4NZL/9/VSv/hlwy/4tgNv+HXTP/hlsx/4VbMf+F&#10;WzH/hlwy/4hfM/+OZTn/j2Q5/45jOP+LYDX/il80/4hdMv+GWzH/iF42/4RdNv97VC3/cEom/25I&#10;JP9rRyX/Z0Mh/2RCH/9nRSL/ZEMg/2FAHf9iRCD/aEom/2hKJv9rTSn/bU8r/2lLJ/9mSCT/aUsn&#10;/29RLf9xUy//clQw/3VXM/9xUy//Zkgk/2BCIP9ePyD/YkMk/2RFJv9nSCn/a0wt/2xOLP9uUC7/&#10;clM0/21OL/9iQyT/XD0g/1w+Iv9aPyT/WT4j/1g9Iv9XPCH/WT8k/1pAJf9ZPyT/WD4j/1k/JP9b&#10;QSb/WkEj/1tAI/9aPyH/X0Ii/2ZHKP9uTSz/b04r/3BPLP9vTiv/b04r/2tNKf9qTCj/aUwq/2lM&#10;Kv9kSif/ZUsq/2JIJ/9hRyb/XkUm/1tCJP9aQCX/WkAl/1tBKP9aQCf/TzYg/0kwHP9AJhX/Mh8Q&#10;/y4dDf8wIBH/MSES/zEkFP8zJRj/MiQX/zMlGP8vIxX/LSET/yshF/8qIBb/KiAU/yogFP8oHhL/&#10;LCIW/yogFv8mHBL/IBcO/xsUDP8bFAz/HRYO/x0YEv8cGRL/GxgR/xwZEv8dGRD/IR0U/yQdFf8l&#10;HBP/LR8U/zYlG/88KiD/Oige/zYkGv82JBr/NiQa/zUjGf82JBr/OScd/zooHP89Kx//QS0i/0Iu&#10;I/9GMCP/RC4h/0MtIP9CLyH/QC0f/z4qH/88KB3/PCgd/zooHP88Khz/Pywe/0IvIf9INSb/TTcp&#10;/003Kf9QOyr/Uzkq/1U7LP9VOyz/VTss/1Q6K/9UOiv/Uzkq/1I4Kf9TPC7/UDos/003Kf9MNij/&#10;QS4f/z8sHv9BLyH/Oiga/zspHf88Khz/QC0f/0EuIP9BLiD/Qiwf/0ErHf9BKhz/RS4g/0owI/9M&#10;MiX/Vjkp/1Y5Kf9VOCb/Wj0r/1k9KP9WOiT/Uzcf/1xBJv+DZEj/pIFj/7ONaf/GnHb/w5lz/6R8&#10;WP+FYT//flw5/4BfPP+DYj//iGhC/4pqRP+NbUf/j2xG/5BtR/+PbEb/jmtD/5BrQf+ifE//tItf&#10;/7mQZP+0i13/o3pM/510SP+mfVH/qoRX/6eBUv+pg1T/t5Fi/7SOX/+thFb/qYBS/6l+Uf+qflH/&#10;qHxP/6t8Tv+yg1X/vpJj/7mNXv+vhFf/n3ZK/512S/+eeU3/n3pO/596Tf+rhVj/xJ5v/9uzgv/P&#10;p3b/wJZm/7SJXP+tglf/rYJX/6+EWv+tg1n/p4BV/6aBV/+ge1H/nHdN/5t2TP+Yc0n/m3ZM/514&#10;Tv+adUv/m3ZM/596UP+hfFL/nnlP/6B7Uf+mf1b/pn9U/6qDWP+ngVT/qIJV/7CKXf+xi17/r4lc&#10;/7GMX/+wi2H/qIVf/6B+Wf+aeFX/lXRT/5RzUv+RclP/jXJU/4xxU/+Ib1D/fmdH/3xlRv9/aEn/&#10;jHNV/5V8Xv+afV//m3xf/5x9YP+rjG3/rI1u/55/Yv8AAQD/AAEA/wABAP8AAQD/AAEA/4FlPf+B&#10;ZT3/gGQ8/4FkOv+AYzn/gmI5/4NjOv+CYzf/f2A0/3xcM/98XDP/dVkx/3JWLv9vUyz/bFIt/2hO&#10;Kf9kTCj/Ykoo/2FKKv9cRyz/WUQp/1hEK/9YRCv/WUUs/1hHLf9ZSC7/W0ow/1tKMP9aSDD/WUcv&#10;/1hGLv9XRS3/WUcv/1hGMP9YRjL/WUcz/1hHNf9ZSDj/W0s7/19NP/9mVEb/d19T/4NnWf+WcmT/&#10;oXpp/7CFcv+5iXP/wY92/8qUeP/SmXv/2J17/9yiff/lqYT/6a+J/++1jf/xupH/9sGX//XBmf/z&#10;wpn/9MWb//XGnP/3yqD/+9Cl//zRpv/6z6T/+9Cl//fKoP/zxJr/8sGY//LBmP/vu5P/8byS//K9&#10;k//wvJT/7LuS//vMov/+06b//dSm//3Spf/3y5z/7cGS//XGmP/6y53/7r+R/+q7jf/ru43/67yS&#10;/+m8k//luZT/4buX//PXsv//88/////g//3/4//8/+r//f/l//7/2f/z5rL/2cKM/+bHjv/uypD/&#10;8cmO//HHjf/0x4z/8cSJ//HDiP/uwIT/7b+D/++/gf/tu3z/6rh5/+q3eP/rtXX/6bNz/+ewcP/j&#10;q27/46xz/9mocP/GmGb/rYJV/5ZvSP+Qb07/jnFT/4hwVv97a1T/fG1Y/3xvXP9yZVT/WUk5/0w8&#10;LP9JNif/UjMe/25KMP+VaEf/toRf/9Keb//WoW3/26Jr/92gaf/bnWL/3J5h/9+hZP/jpmf/4KBg&#10;/9iYWP/VlVX/3JhX/9mVVP/TkEz/0ItI/8+KR//QiUf/0YtG/9GLRv/SiEf/1IpJ/9SKS//Qhkn/&#10;zIJF/9GGTP/Ph03/zoVO/8yDTP/QiVH/2pVe/+eia//gm2T/1ZJd/86KWf+/fU3/s3NF/69vQ/+s&#10;a0H/rm1D/69uRv+ubUX/sHBK/69vSf+tbUf/pWVB/51fOP+iZD//omQ//5hcN/+VWTT/klgz/5he&#10;Of+eZD//nWM+/5ZcN/+UWjX/lFo1/5ZaNf+XWzb/l104/5JYM/+LVC7/h08s/4ZOK/+GTS//hEst&#10;/4VML/+ITS//gkks/4JJLP+ARyr/eUAj/3c+If93PiH/eUAj/4FIKv+HTjD/jFM1/5BXOf+NVzX/&#10;jFY0/49ZN/+QWzn/j1o4/4tZNv+IVjP/fU8t/3hMKf92Sif/cEQh/3VJJv+EWDX/h1s4/4BUMf9w&#10;SCX/cEgl/3FJJv9zSyj/ckon/3FEI/9zRiX/hlYy/4xcOP+OXDf/j142/4pZMf+HVi7/hFMr/4RU&#10;LP+FWDH/hFYy/4FTL/+AUjD/flAu/4BSMP+DVTH/ilo2/41dOf+OXjj/ilo0/4NWL/+GWTL/h1oz&#10;/4RXMP9/Uy7/fFAr/3lNKv96Tiv/eUwr/3JKJ/9ySif/cUsn/2xIKP9rRyf/a0cn/2hFJf9oRSX/&#10;aEUl/2lGJv9pRib/a0go/3FOLv9zUDD/cE0t/2xLKv9tTCv/bk0q/21LKP9wTin/eFUv/4NdOP+I&#10;YTj/hl82/39YL/93USz/dlAr/3dRLP97VTD/fVcy/35YM/9+WS//e1Ys/3lTLv95Uy7/fFYx/39Z&#10;NP+BWzb/hF00/4FaMf+DWS//hVsx/4ddM/+IXjT/h1wx/4dcMf+EWS7/il80/49kOf+MYTf/iV40&#10;/4dcMv+FWzH/h14y/4lgNP+PZDn/j2Q3/4xhNP+LXzL/jGAz/45iNf+LXjT/iV40/4pfNf+FWzP/&#10;eVIr/3BJIv9tRSH/akQg/2hEIv9mRCH/Y0If/2FAHf9hQx//ZUcj/2dJJf9rTSn/blAs/2tNKf9o&#10;TCf/aU0o/29RLf9wUi7/c1Ux/3dZNf9yVDD/Zkgm/15AHv9ePyD/Y0Ql/2ZHKP9oSSr/a0wt/2xO&#10;LP9wUjD/c1Q1/2pLLP9gQST/Wz4g/1w+Iv9aPyT/WT4j/1c9Iv9XPSL/WT8k/1k/JP9YPiP/Vz0i&#10;/1c9Iv9aQCX/WkEj/1o/Iv9bQCL/Y0Ym/2lKK/9uTSr/bk0q/3FQLf9zUi//c1Iv/3NSL/9wTyz/&#10;bE4s/2tOLP9pTCr/aUws/2RKKf9gRiX/XkMl/1xDJf9cQif/XkQr/15EK/9aQSv/Ry4Y/z0jEv8z&#10;Hg3/MSAQ/zAgEf8yIhP/MSQU/zMmFv8zJRj/MiQX/zIkF/8wJBb/KyEX/ykfFf8oHhT/KCAV/ycf&#10;FP8hGA//IRoQ/yEaEP8cFQ3/FxMK/xsXDv8cGA//HRgS/x0aE/8eGxT/HRoT/xwZEv8cGRL/HxsS&#10;/yMcFP8lGxL/MyUa/zwqIP8+LCL/PCgf/zomG/86Jh3/NyUb/zQiGP82JBr/NyUb/zYkGP84Jhr/&#10;QCwh/z8sHv9BLiD/Qiwf/z8sHv9ALR//Pysg/z4qH/87KR3/Oigc/zooHP8+LB7/Qi8h/0QxI/9L&#10;NSf/Tzkr/044Kv9POin/Uzkq/1Q6K/9UOiv/VDor/1M5Kv9ROiz/Tzkr/003Kf9ROiz/Tzkr/0w2&#10;KP9LNSf/RS8i/0MtIP9BLiD/PCoc/zwqHv86KBr/PCkb/z8sHv9ALR//Pywe/0AqHP9AKRv/RS4g&#10;/0sxJP9NMSP/VTgo/1U4KP9VOCb/XD8t/1xAK/9YPCb/VTkj/1Y7IP93WT3/nn1e/7GNa//GnHb/&#10;xZt1/6uEXf+KZED/flw5/4BfPP+AYj7/iGpG/4ppRv+Ma0j/jGpF/5FvSv+Sb0n/j2xG/49qQP+i&#10;eU3/sYhc/7qPYv+3jF//q4BT/6R5TP+ofVL/qH1S/6Z9Uf+of1H/tItd/7iPYf+yiln/roRU/6uB&#10;Uf+rf1D/p3tM/6h5S/+vgFL/vpJj/7yQYf+vhFf/onlN/5x1Sv+fek7/on1R/596Tv+jflH/uZNk&#10;/9awgf/guIf/zqV3/7yTZf+sgVb/qn9V/6yCWP+qgFb/qYJX/6mCWf+jflT/mnVL/5hzSf+Ub0X/&#10;mnVL/555T/+ddkv/nXhO/6B5UP+hfFL/nnlP/6B5UP+jfFH/pXtR/6h/U/+jek7/pn1R/66FWf+u&#10;iFv/r4lc/7CLX/+xjGL/qodh/6B+Wf+Zd1T/knFQ/5RzVP+TdFX/jHFT/4hvUP+EbU3/gGlJ/3pl&#10;SP93YkX/dmFE/3dgQf+AZ0n/i3BT/5V4Wv+niGv/sZJ1/51+Yf8AAQD/AAEA/wABAP8AAQD/AAEA&#10;/4BnPv+DZjz/gWQ6/4FkOv+EZTn/g2Q4/4NiN/+EYzj/flsx/3xZL/94Vyz/c1Mq/3JSKf9uUir/&#10;a08o/2ZMJ/9kSif/YUkn/2JKKP9dRif/WkUq/1pFKv9XQyr/W0cu/1lILv9ZSC7/W0ow/1pKMP9Y&#10;SC//V0cu/1VFLP9YRi7/WEYw/1lHMf9bRjP/WEU0/1tIOf9eSzz/ZlBC/25YSv95YVX/jWxd/5l0&#10;ZP+lfm3/r4Rz/7yOd//DlHr/yZd8/9GafP/coX//4aeC/+Sqhf/ssoz/8LmQ//S9lP/2wZf/9cSb&#10;//XGnP/0x53/9Mme//zTp//91Kj/+dOm//fRpP/+2az//dSo//TJnv/yxZv/98ie//PCmf/su5L/&#10;8r6W//XBmf/yvpb/6biP//jJnf//0aX//dKl//rQoP/zyZn/88mX//3Tof/+2qj/9MiX/+7Ckf/u&#10;wpH/7sKV/+y/lf/qv5X/58CX/9+8lv/ozKX/9eK4///2zv/+/9/////U//Xntv/jzpf/58qS/+/M&#10;kv/yzpT/8cmO//LIjv/zxov/8cOI//HDh//vwYX/8cGD/++/gf/wvn//77x9/+67fP/uuHr/7LZ4&#10;/+qydf/lrXL/1KNr/8OVY/+tglX/mnNM/5V0Uf+Tdlj/jXVb/4BsVP9xZU//cmVU/3FkU/9nWkn/&#10;UEAw/0QxIv9RNiX/gFc7/6t6Wv/LlW//2aBz/9Scaf/YnGb/3J1n/9yeY//bm13/3p5g/+KiYv/n&#10;p2f/4aFh/9maV//Zmlf/2JVR/9WSTv/TkEz/0YxJ/8+KR//Qi0j/0YxJ/9CLSv/Si0v/04xO/9GH&#10;Sv/JfkT/yX5F/8+ETf/PhE3/z4ZP/9CHUP/Wj1f/4p1m/+umb//bmGH/0I5a/8iGVP+2eEn/rG1B&#10;/69wRf+xckn/rW5F/61uRf+vb0n/rW9I/6hqQ/+eYDv/m104/55iPf+hZUH/nmI+/5dbN/+VWjj/&#10;ml89/51lQv+fZ0T/k1s4/4VPLf+HUS//jVc1/45XMf+PWDL/jlcx/4ZOK/+CSif/hU0q/4hPMf+F&#10;TC//g0ot/4VML/+FTC//f0gq/39IKv99Rij/ekMk/3tEJf9/Rij/hEst/4pRM/+NVjf/j1g5/45X&#10;OP+KUzT/i1Y2/45ZOf+QWzv/jFk6/4dWNf+FVDT/fVAv/3NLKP9sRCH/Zz8c/3VNKv+EWTb/h1s4&#10;/39TMP9yRyT/c0gl/3VKJ/90TCn/dk4r/3VKJ/92Sif/hVcz/49fO/+QXjn/iVcy/4dTLv+HVTD/&#10;hVMu/4VTLv+GVTT/gFIx/31PLv98Ty7/eEsq/3xRMf+AUjH/g1U0/4dZN/+GWDT/gFIu/4BUL/+E&#10;WDH/g1kx/39VL/96UCr/ek8s/3pOK/95TCv/eEsq/3pNLP96Ty//dEsr/3FKKf9sSCj/a0go/2hF&#10;Jf9nRiX/ZkUk/2VEI/9rSCj/cU8s/3NRLv9zTy//ck8v/3JPL/9yTy//bkwp/21LKP90Ui3/gFo1&#10;/4dhPP+IYTr/glw3/3tVMP92UCv/cU4o/3VPKv95Uy7/flgz/39ZNP9+WS//elMs/3tULf96Uyz/&#10;e1Qt/35XLv9/WC//gVov/4JYLv+HXjL/iF0y/4dcMf+IWzH/jF0x/4tcMP+LXDD/jV4y/45iNf+P&#10;Yjj/j2Q5/45lOf+MYzf/jmU5/5JpPf+RaDr/kmg4/5FnN/+QZDX/kWU0/5FlNv+QYTP/i18y/4pd&#10;M/+HXDH/hFkv/3RKIv9uRyD/b0gh/2xGIv9nRSL/ZkUi/2FDH/9iRCD/YUMf/2dJJf9uUCz/b1Mu&#10;/25SLf9sUCv/a08q/25SLf9wUi7/cVMv/3NVMf9uTSr/ZUQj/18+Hf9gPx7/Z0Yn/2pJKv9pSyn/&#10;bE4s/2tOLv9sTy//a1Ew/2FHJv9dQiT/W0Aj/1o/Iv9ZPiP/WT4j/1k/JP9XPSL/Vjwh/1g+I/9W&#10;PCH/Vjwh/1U7IP9YPiP/XEEk/1xBJP9cQSP/ZEcn/2lKK/9rSif/bUwp/3FQLf91VDH/eFc0/3hX&#10;NP91VDH/c1Iv/3FQLf9sTiz/aUwq/2RHJ/9dQyL/W0Ij/1tCJP9ZPyb/YEYt/2JIMf9VPCj/PiQT&#10;/zQeEP8yHxD/MiIT/zIkF/8yJBf/MSUX/zMnGf8yJhj/MCQW/zElF/8sIhj/KR8V/ykfFf8lHBP/&#10;IxoR/yEaEP8eFw//HBgP/xoXDv8bGA//GxgR/x0aE/8eGxT/HRoT/xsbE/8cHBT/HBkS/xsYEf8a&#10;FxD/HhoR/yMaE/8sHxn/Py0j/0AsI/9AKSH/Pyke/z0pIP87Jx7/OiYd/zYkGv8yIRf/NSQa/zYl&#10;G/82JBj/OCYa/zwoHf8+Kx3/Pywe/z4rHf8/LB7/Pysg/z4qH/86KBz/Oigc/zspHf8/LSH/RDEj&#10;/0YzJf9LNSf/Tzkr/085K/9OOCr/Ujwu/1E7Lf9POSv/Tzkr/085K/9QOiz/Tzkr/044Kv9OOCv/&#10;Tzks/0s1KP9HMST/RzEk/0YwI/9GMCP/QS4g/0AtH/9BLiD/Qi8h/0QxI/9BLiD/Pisd/0ErHv9B&#10;Khz/Ry0g/0sxJP9PMyX/VDcn/1g5J/9aOyn/XD0p/10+Kv9ZPSf/VDgi/1U6H/9wUjb/k3RV/6eF&#10;Yv+6lWv/vplt/7KPZ/+TcEr/fFw2/3xeOv9+YD7/iWtJ/4ppSP+MaUn/jGpH/5JwTf+TcUz/kmxH&#10;/5FqQf+edUn/rIFW/7iLYf+1hlr/r4BU/65/U/+tflL/p3tO/6Z6Tf+pfVD/roRU/7eNXf+1i1v/&#10;sohW/7CGVP+sgU7/q31M/6p8S/+vgVD/uY1c/7uPYP+1i1v/o31Q/5t0Sf+bdkz/nHlR/5x5Uf+c&#10;eU//pH9S/7+abf/hvI//y6V4/6uEWf+bdEv/mXJL/5t0Tf+jfFX/r4hf/62GXf+rhFv/n3hP/5ly&#10;Sf+WcUf/mXRK/594T/+ddk3/oXdP/6N5Uf+le1P/pXtT/6V7U/+le1H/pXtR/6Z7UP+id0z/o3pO&#10;/6qBVf+uhVn/sIle/7CJXv+qhF//o4Fc/5x6V/+VdFP/lXRT/5V0Vf+UdVb/kHVX/4pxUv+GbU//&#10;hW5P/35pTP98Z0z/d2JH/3FcQf95ZEn/gWlP/4RqT/+LclT/mH9h/451V/8AAQD/AAEA/wABAP8A&#10;AQD/AAEA/4FoP/+AZz7/gGU6/39iOP+AYzn/gWE4/4FgN/9/XjX/elkw/3xZMf95WC//clIr/3BQ&#10;Kf9rTyj/Zkwn/2NJJv9hSSX/YUkn/2FIKf9cRCr/WUQp/1pFKv9YQir/XUkw/11JMP9ZSC7/W0ow&#10;/1pJL/9YRi7/VUUs/1dFLf9YRi7/WUcx/1lHMf9YRTT/XEY4/19JO/9iSz3/bFVH/3lfUv+IaFv/&#10;l3Ji/6N5af+wg27/uIpz/7+Qdv/Jl3z/1Z2C/9mgg//gpYP/5qyH/+aviP/stY7/9L+V//jEnP/3&#10;xpv/9cmc//bLnv/3zJ//+M+j//vVqP/71aj/+dOm//jSpf/+2Kn//tWn//PIm//wxJf/9seb//PC&#10;l//su5D/8L2S//PAlf/wvZL/6biN//LClP/5ypz/+8+g//fNnf/xyZb/9s6b//3Vov/+2qb/88qW&#10;/+3EkP/wxJP/8siY//LHmv/zyp7/8cue/+PAlv/kxJv/7taq//vpu//+/9X//ffD/+jTnP/dwov/&#10;7MyT//PPlf/zzJP/78eM//DGjP/xxIn/8MKH//HDh//uwIT/8MCC//DAgv/vvYD/7Lh8/+q0eP/s&#10;tnr/7LZ6/+Osc//bpGz/wpRj/6+EWf+feFH/knFO/5R3Wf+OdFn/hW9X/3poUv9wY1D/al9N/2NW&#10;Rv9bSzz/TDkq/0swH/9iQi3/pXJT/8iRa//boHb/3qFy/9aYZf/ZmmT/2plh/9uZXf/Ylln/25lc&#10;/+CgYP/oqGj/46Nj/9qbWP/XmFP/15RQ/9OQTP/Sj0v/0o1K/9GMS//Qi0r/0oxO/9KMTv/SjFD/&#10;0oxQ/8+HTf/Hf0X/y4BJ/82BTf/NgU3/zINO/8+GT//Zklz/6KNs/+mmcf/XlWH/yYdV/8CAUP+1&#10;dkr/rW5D/6lqQf+qa0L/qmtC/6pqRP+ra0X/qGpD/6FjPP+dXzr/nV86/51hPf+bXzv/l1s5/5NX&#10;Nf+YXT3/nmND/6BlRf+cY0X/ilM0/4JNLf+FUDD/ilU1/4tWNP+NWDb/jVc1/4NNK/+CSyz/h1Ax&#10;/4ZPMP+ETS//gUos/4JLLf9/SCr/eUQl/3pFJf96RSX/fEcl/31IJv+CTCr/iFIw/41XNf+PWTf/&#10;jVc1/4pUMv+FUDD/hVAw/4lUNf+HVDX/iVY3/4ZVNf+CVDP/d0op/21FIv9nPxz/ZkAc/3hNKv+E&#10;WTb/g1c0/3pOK/90SCX/dkon/3hNKv92Tiv/dk4r/3dMKf94TCn/glQy/4dXM/+GVjL/glAr/4NR&#10;LP+FUy7/hFIv/4RSL/+DVTT/gFIx/3pNLP93TCz/dEkp/3pPL/9/UTD/g1U0/4ZYNv+DVTH/e08q&#10;/35SK/+AVi7/f1Ut/35ULv95Tyn/ek8s/3dPLP94Syr/eUwr/3xPLv96Ty//c0oq/3FKKf9uSir/&#10;a0go/2pHJ/9qRyf/aUYm/2dEJP9rSCj/ck4u/3NPL/9xTS3/c08v/3RQMP9yTi7/b00q/3FPLP95&#10;Uy//gFo2/4ZgO/+FXzr/f1k0/3pUL/92UCv/ck8p/3ZQK/95Uy7/gFo1/4BZMP99Vi3/eVIr/3pT&#10;LP96Uyz/fFUs/39YL/9/WC//f1gt/4JYLv+HXDH/h1wx/4daMP+KWy//jV4y/45dMv+NXDH/jV4y&#10;/41hNP+OYjX/jmM2/5JnOv+RaDr/kWg6/5RpPP+Vazv/lWs5/5ltPP+TZzb/kWYz/5VnNf+TZTT/&#10;jl8x/4pbL/+HWy7/hFku/3dMIv90SiL/b0gh/2xEIP9nRSL/ZkUi/2BCIP9gQiD/YUMh/2hLKf9t&#10;UC7/blIt/3BUL/9sUCv/Z0sm/2tNKf9uUCz/b1Ev/2hKKP9gQiD/XD4c/1w9Hv9hQiP/Zkco/2hJ&#10;Kv9qTCr/bU4v/2tOLv9pTy7/Zkwr/19GJ/9cQyT/W0Ik/1pBI/9YPiP/WD4j/1pAJf9YPiP/WD4j&#10;/1k/JP9XPSL/Vz0i/1Y9H/9ZQCL/XEEk/1xBI/9dQiT/Y0Ym/2hJKv9rTSn/bk0q/3BPLP9zUi//&#10;dVQx/3VUMf9zUS7/cVAt/29OK/9sSyj/aEoo/2NGJv9dQyL/W0Ai/1c+IP9QOCD/Ujkj/082Iv9D&#10;Lh3/OCIU/zMgEf81IxX/MSMW/zElF/8yJhj/MycZ/zQoGv8yJhj/LyMV/ywiFv8qIBb/Jh4T/yce&#10;Ff8mHRT/JB0T/yIbE/8dGRD/HhoR/xwZEP8cGRL/HBkS/x4bFP8eGxT/HhsU/xwcFP8dHRX/HhsU&#10;/x0aE/8dGBL/HhcP/yUaFP8vIhr/Qy8m/0UuJv9BKyD/QCof/0AqH/88KB//OSUc/zQiGP80Ihj/&#10;NyUb/zgmGv81Ixf/NyUZ/zwqHv8+Kx3/PSoc/z0qHP9ALR//QS0i/z0rH/84Jhr/Oigc/z0rH/9E&#10;MSP/RjMl/003Kv9OOCr/Tzkr/1A6LP9POSv/UTst/085K/9OOCr/TTcq/003Kv9OOCv/Tjgr/0w2&#10;Kf9NNyr/TTcq/0w2Kf9KNCf/RjAj/0YwI/9HMST/QzAi/0EuIP9CLyH/QS8h/0MxI/9BLiD/Pywe&#10;/0MtIP9FLiD/TDIl/1E1J/9UNyf/Vzco/1o7Kf9cPSv/XT4q/10+Kv9aPij/Vzsj/1I3HP9oTS//&#10;jG9P/6WFX/+3lGr/vJlv/7OQaP+ZdlD/fV03/3tdOf9+X0D/hWZH/4ZlRv+IZUf/i2hI/45sSf+R&#10;bUv/k21J/5FqQ/+ccUf/qHtR/6+CWP+wgVX/qntP/65/U/+wgVX/qXpO/6Z3S/+oeU3/q39S/7GF&#10;Vv+xh1f/tIpY/7WMWP+whVL/qn9M/6h8S/+rf07/r4NS/7WLW/+4jl7/o31Q/5t0Sf+adUn/nHdN&#10;/5x5Uf+Zdk7/mHVN/6F+VP+5lmz/tpNp/6iDWf+cdlH/l3FM/5lzTv+feFH/q4Rb/7CGXv+thl3/&#10;pH1U/5pzSv+Yc0n/mnNK/553Tv+fdU3/oXdP/6R6Uv+kelL/oXdP/6F3T/+hd0//onhO/6N5T/+i&#10;eE7/pXtR/62DWf+wh1v/rYZb/6uEWf+jgFr/nnxX/5l3VP+Uc1L/jm1M/45tTv+Nbk//j3JU/4tw&#10;U/+GbU//gmpQ/35mTP97Zkv/eGNI/3diR/97Zkv/fGdM/3lkSf99ZUv/hW1T/4VrUP8AAQD/AAEA&#10;/wABAP8AAQD/AAEA/4JpQf+AZz7/fmU8/3xjOv98YDj/fWE5/35eN/97WzT/eFYw/3pYMv94WDL/&#10;b1Er/2xQKf9oTin/ZEol/2BIJv9fRyX/X0Yn/15HKP9bQyn/WkUq/1pFKv9ZQyv/YEoy/15KMf9b&#10;Ry7/WUgu/1hGLv9XRS3/V0Ut/1dFLf9YRjD/WUcx/1tGM/9dSDf/YUo8/2NMPv9oTkH/dlpM/4Vj&#10;V/+QbF7/ondm/65/a/+5iXP/v410/8eUef/Tm4D/3KOG/+Knif/hqYb/57CK/+u1j//uupL/9cSb&#10;//nKoP/4zJ//+NCf//fRoP/40qH/+9en//vXp//306P/9tKi//fTo//61KX//NSj//XLm//xxZb/&#10;9MWX//PDlf/tvY//77yP//G+kf/uu47/67uN/+y8jv/xwpT/+8ye//jOnv/1zZr/+dSg//rVof/8&#10;16L/9MyY/+/Gkv/xyJT/9c2a//POmv/30aD/99Oj//DOnv/tzp//9dmq//nhsf/+7rv/+uGr/+jK&#10;lP/iwon/78yU//PPlf/xypH/78WL/+/Fi//xxIn/8cOI//HDh//uwIT/8MCC//DAgv/tu37/6rZ8&#10;/+Ovdf/otHr/57B3/9mmb//LmWT/roNY/594Uf+Zdlb/lHdZ/491Wv+HcVn/fWlR/3RlUP9sX07/&#10;Z1pJ/1tOPf9SQTH/TTEj/1w5Jf+AVj3/w4lk/9mbcv/eoHH/3Ztp/9eVYf/bmGH/2Zdd/9qVXP/X&#10;lVn/2JZZ/+CeYf/oqGj/5aVl/9ucWf/Yl1P/2JVR/9SRTf/Tjkv/1ZBP/9WPUf/TjU//1I5S/9ON&#10;Uf/Ri1D/0YtQ/8+GT//Lgk3/zYFN/8yATP/MgE7/y4JN/8+IUv/alV7/6qVu/+Wibf/UkmD/xYVV&#10;/7x+T/+2eU3/snNI/6VmPf+iYzr/qWpB/6prQv+paUP/o2U+/59hPP+eYDv/nGA8/5peOv+WWjj/&#10;k1c1/5NXNf+dYEH/oGVF/51iRP+XXkH/hU4w/4ZRMv+HVDX/h1Q1/4hVNv+NWDj/i1Y2/4RNLv+E&#10;TS7/iFEy/4RNL/+CSy3/gUos/35JKv96RSb/dUIj/3dFJP97SSb/f00o/39NKP+FUSz/jFgz/49b&#10;Nv+OWTf/iVQy/4RPLf+ATi3/fUor/31KK/99Siv/gVAw/4NSMv9+UC//b0ck/2hAHf9mPhv/aUEe&#10;/3pPLP+DWDX/gFQv/3dLKP92SCb/eEwp/3xQLf9/UjH/fE8u/3pNLP95TCv/ek4r/35QLv9/Tyv/&#10;fU0p/4JSLv+CUi7/glIu/4NTL/+CVDP/gFIx/3pNLP91Sir/cUYm/3VIJ/98Ti3/hVc1/4haNv+D&#10;Vi//ek4n/31RKv9/Uyz/fVMr/31TLf92Syj/dkso/3NLKP9zSyj/d08s/3dOLv91TCz/cEko/29I&#10;J/9sSCj/a0go/2tIKP9qRyf/akcn/2hFJf9rSCj/cU0t/3JOLv9xTS3/c08v/3RQMP9yTi7/cU0r&#10;/3VRL/98VjL/gFo2/4VfO/+DXTn/flg0/3pUMP9zUSz/dlAs/3lTLv99Vi//gVoz/39YL/97VCv/&#10;elMs/3pTLP97VC3/fFUs/4FXL/9/VS3/f1Ur/4FXLf+HXDH/iF0y/4dbLv+KWy//jV4y/45fM/+O&#10;XzP/jWE0/41hNP+LXzD/jGIy/5NpOf+Vazv/kmg4/5RoN/+abj3/nHE+/51yP/+Vajf/lWc1/5Vn&#10;M/+TZTP/kGIx/41eMP+JXTD/hlkv/3pPJf95Tyf/dkwm/2xEIP9mRCH/ZkUk/15AHv9cPhz/Y0Ql&#10;/2lMKv9tUC7/bVAu/21QLv9oSyn/YUQi/2hKKP9sTiz/akss/1w9Hv9WNxj/WTob/10+H/9iQyT/&#10;ZUYn/2hJKv9qSyz/a04u/2hLK/9kSin/YEco/1tCI/9ZQCL/W0Em/1tBJv9ZPyT/Vz0i/1k/JP9a&#10;QCX/WkAl/1k/JP9XPSL/Vz0i/1g/If9aQSP/XEEk/1tAIv9bQCL/YUQk/2ZJJ/9tTyv/b1Et/29O&#10;K/9vTiv/c1Iv/29OK/9uTSr/c1Eu/29NKv9rSif/Z0kn/2VIKP9gRiX/W0Aj/1Q6H/9KMRv/Qywa&#10;/zgjEv81IhP/NSMV/zIgEv80JBX/MSUX/zImGP8xJxv/MScb/zIoHP8sIhb/KR8V/ycfFP8nHxT/&#10;IxwS/yQdE/8kHRP/JB0V/x4aEf8eGhH/HRoR/xwZEv8dGhP/HRoT/x4bFP8dGhP/HhsU/xwcFP8h&#10;Hhf/HxwV/x0aE/8cGA//HRYO/ygdF/83KSD/RzMq/0cxJv9DLSL/Qiwh/0MtIv9AKh//OCQb/zYi&#10;Gf83JRv/Oykf/zgmGv82JBj/OCYa/zwqHv88Khz/PCkb/z0qHP9BLiD/QC4g/z0rH/84Jhr/Oykd&#10;/0EuIP9JMyb/STMm/003Kf9POSv/Tzkr/1A6LP9POSv/Tjgq/044Kv9NOiz/Szgq/0o3Kf9LOCr/&#10;TDYp/0o0J/9MNin/SzUo/0w2Kf9LNSj/RzEk/0cxJP9HMST/RC4h/0EuIP9ALR//Piwe/0AuIP9B&#10;LiD/QS4g/0QuIf9LMST/UTcq/1Y5Kf9bOyz/VTUm/1w7Kv9ePSz/Xj8r/14/Kv9cQCr/Wj4m/1E2&#10;Gf9lSiz/iG5L/6KEXv+2k2n/u5hu/7OQZv+delT/fl44/3pcOv9+X0D/g2FF/4JgRP+EYUP/iWZI&#10;/4pnR/+NaUf/k2tH/5RqRP+gdUv/qHtR/6p9U/+rfFL/pXZK/6x9Uf+ygVb/qnlQ/6V2TP+ldkr/&#10;p3tO/6t/UP+tgVL/toxa/7uRX/+0iVb/q39O/6h8S/+ofE3/qX9P/7GHV/+2jl3/qH9T/513Sv+c&#10;dUr/nHdN/555T/+Zdk7/lHFJ/5RxS/+ffFT/p4Rc/6SBW/+ee1X/mnRP/5p0T/+cdUz/p31V/6uB&#10;V/+ogVb/pn9U/594T/+ed07/m3RL/512Tf+gdk7/oXdP/6R6Uv+jeVH/n3VN/550TP+edE7/oHZO&#10;/6N5Uf+jeVH/pXtR/6yCWP+tg1n/p4BV/6V+Vf+lf1r/nnxX/5t5Vv+Uck//i2hI/4loSf+KaUr/&#10;imxQ/4luUf+HbFH/hWpP/4BmS/+AZk3/fmZM/3xkTP96ZUr/eGNI/3ZhRv91YEX/eWRJ/35mTP8A&#10;AQD/AAEA/wABAP8AAQD/AAEA/4JpQf9/Zj3/fWQ7/31kO/97Yjn/fWE5/3peN/92WjP/dlg0/3VX&#10;M/9zVTH/bFAr/2lPKv9pTyr/Y0sn/2FJJ/9eRyf/W0Qk/1tEJf9aRSr/W0Yr/1xHLP9bRS3/XUkw&#10;/11JMP9cSC//WUgu/1ZELP9WRCz/V0Ut/1hGMP9ZRzH/XEc0/1xHNP9iSz3/ZU5A/2pQQ/9vU0X/&#10;gV9T/49pXP+bcWH/rX5q/7qHcv/EkHj/ypR6/9SbgP/coYP/5aqM/+itjf/osI3/7beT//O/mP/3&#10;xp3/+cqg//nOof/806X//Nuo//zbqP/72qf//t2q//rYqP/21aL/89Kf//fTof/40qH/+dOi//rS&#10;of/3zZ3/9cma//XGmP/wwZP/88OV//LClP/uvpD/7r6Q//DAkv/0xZf//NCh///Xpv/816P//tml&#10;//zXov/82aP/+tWg//TNlv/wyJT/9c2Z//POmv/20p7/+dij//nZqP/42qj/+Nyq//rgrf/94q3/&#10;9tii/+3Olf/qypH/9NCW//XOlf/txo3/7sSK/+/Fi//xxIn/8cWI//LEiP/vwYX/78GF//HBg//v&#10;vYL/77uB/+i0ev/qtn3/3Ktz/86ebf+9kWL/nnhT/5l4V/+ZfF7/l3xh/452Xv+EcFj/eGZQ/3Bh&#10;TP9lWEf/ZFRE/19MPf9UOiv/VDQf/3dNNP+mcFT/2Zpx/+KidP/monH/35xn/92YYf/cl17/3Zhf&#10;/92YX//Zl1v/2phb/9+dYP/mpWX/5qVl/92cWv/Yl1P/2JVR/9iVUf/Yk1L/15FT/9aPUf/VjVL/&#10;149V/9WNU//Phk//0YhR/86FUP/MgEz/y39N/82BT//ShlT/z4ZT/9WOWP/gm2T/6aZx/9yaZv/L&#10;jFn/xIRU/76BUv+7flL/tXZL/6lqP/+iYzj/qmlB/6xrQ/+sa0P/pGQ+/6FhO/+eYDv/nV47/5ld&#10;Of+XWzn/lVk3/5ZZOv+laEn/pWhL/5pfQf+PVjn/hE0v/4ZRMv+EUTL/g1Ax/4VSM/+IVTb/h1Iz&#10;/4RNL/+ETS7/hk8w/4RNL/+CSy3/f0gq/3xHKP97Rib/ekgn/39NKv+CUC3/hFIt/4VVL/+IVjH/&#10;jVs2/45cN/+NWzj/hlQx/4BOK/9/TC3/ekco/3dGJv96SSn/dkcp/3hLLP92SSr/bkUl/29HJP9t&#10;RSL/cEUi/3xRLv+FWTb/g1cy/3lLKf94Sij/ekwq/4BSMf+EVzb/gFMy/35RMP96TSz/eEsq/3pO&#10;K/99Ty3/fU8r/35QLP+AUCz/glIu/4BSMP+DVTT/flEw/3dKKf91SCf/cUMi/3JEI/95Syn/h1k1&#10;/4teN/+GWTD/flEo/35RKP9/VCr/f1Ms/3pOJ/9xRSD/ckYj/3BIJf9ySif/dk4r/3dOLv91TCz/&#10;cEko/2hEJP9oRCT/akcn/2dEJP9nRCT/aUYm/2hFJf9rSCj/cUwv/3NOMf9yTTD/dFAw/3RQMP90&#10;UDD/c08t/3hUMv+AWjb/g105/4ReOv9+WDT/eFYx/3hWMf9wTin/dU8r/3pUMP9/VzP/f1gx/31W&#10;L/96Uyz/eVIr/3lSK/97VC3/flQs/31TK/99Uyv/f1Ur/4JXLP+IWzH/iVwy/4dbLv+KWy//jF0x&#10;/49gNP+RYjb/kWU4/49jNP+MYDH/jWEw/5NnNv+UaDf/kmc0/5RpNv+cbjz/nnA+/5xuOv+Zazf/&#10;mmw4/5lrN/+VZzP/k2Uz/5FjMv+MYDH/iFwv/3xRJv99Uyn/fVMr/29IIf9nRSL/ZkUk/14/IP9Z&#10;Ohv/Y0Ym/2tOLP9uUS//aUwq/2NGJP9iRSP/YUQk/2hJKv9pSiv/YkMk/1g5Gv9YORz/Wzwf/14/&#10;Iv9iQyT/Zkco/2hJKv9oSSr/Z0os/2NGKP9bQCL/W0Aj/1c+IP9WPCH/WD4j/1g+I/9YPiP/Vz0i&#10;/1g+I/9ZPyT/WD4j/1c9Iv9XPSL/Vz0i/1o/Iv9bQCP/W0Aj/1g9H/9ZPx7/YUQk/2hLKf9uUi3/&#10;cFIu/2xOKv9uUCz/c1Ux/29OK/9uTSz/dFMw/3JRMP9tTCv/aEoo/2pLLP9nSiz/XUIl/1Q6H/9G&#10;LRn/PSgX/zckFf84Jxf/NiYX/zEhFP8vIRT/MCQW/zAmGv8xJx3/MCYc/ywiGP8mHBL/IhoP/yQb&#10;Ev8lHhT/IxwS/x4aD/8dGRD/HRkQ/x0ZEP8dGhH/HRoR/x4bFP8fHBX/HxwV/x4bFP8bGxP/HBwU&#10;/xwcFP8dHRX/IR4X/x4bFP8aFg3/HBUN/y8lHP9BMyr/SDQp/0IuI/9ELiP/RzEm/0kzKP9DLSL/&#10;OiYb/zklHP87KR//PCog/zgmGv83JRn/OCYa/zooHP85Jxn/OScZ/z4sHv8/LSH/PSsf/zooGv85&#10;Jxn/Piwe/0MwIv9GMCP/RzEj/0w2KP9QOSv/UDkr/1E6LP9POCr/SzUo/003Kv9MOSv/TDkr/044&#10;K/9NOiz/TDYp/0kzJv9KNCf/SzUo/001Kf9LMyf/SjIm/0gyJP9GMCP/Qy0g/0IvIf9BLiD/Pywe&#10;/0IvIf9BLiD/QS4g/0MtH/9NMyb/UTcq/1U4KP9aOiv/VTYk/1o7Kf9ePSz/YEEt/19AK/9cQCr/&#10;Wz8n/041F/9eRSb/hmxJ/52BXP+xjmb/uZZs/7eUbP+kgVv/gF45/3taOf98XT7/g2FF/4JgRP+D&#10;YET/iGVH/4pnR/+NaUf/lW1J/5pwSv+sgVf/sINZ/6x/Vf+meU//pHVJ/6p7Uf+rfFD/qHlP/6d4&#10;Tv+md03/qHxP/6p+Uf+rgVH/tIpa/7qQXv+0ilj/sIRV/6t/UP+ofE3/qoBQ/7KIWP+3j17/roVX&#10;/6Z9Uf+fdkr/nXNJ/553TP+ddk3/lnFH/5RxS/+ad1H/n3xW/6J/Wf+ee1X/mXZQ/5lzTv+bdEv/&#10;oHZO/591Tf+gdk7/p31V/6eAV/+lflX/oHlQ/6B2Tv+gdk7/oXdP/6N3UP+jd1D/n3VP/51zTf+f&#10;dU//oHlS/6N5U/+hd1H/onhS/6V7Vf+ie1L/oXpR/6F6U/+ngVz/poBc/6F9W/+WclD/j2tL/45r&#10;Tf+PbE7/jWtP/4xtUf+QcVX/kXFY/49xV/+LbVP/hmtQ/4JoT/98ZEr/emVK/3hjSP92YUb/eWRJ&#10;/39lSv8AAQD/AAEA/wABAP8AAQD/AAEA/4BkPP99YTn/fmI6/35iOv97Xzf/eFw0/3NaMv90WjX/&#10;cFYx/25UL/9sUi3/aU8s/2RMKP9jSyn/Ykoo/15HJ/9eRyf/WUQn/1lEKf9cRyz/W0cu/1xIL/9b&#10;Ry7/W0cu/1tHL/9YRi7/V0Ut/1ZELv9WRC7/WEYw/1pINP9aSDT/Wkk3/11MPP9kTkH/alRH/3NZ&#10;TP9+XlH/kW1d/6R6av+wg3D/vYt0/8SQeP/Lk3j/15t//+GmiP/nrI7/7rOT/++3lP/tuZT/8L+X&#10;//XFnf/4zaL/+9Km//zYqP/+3Kz//N6s//3frf/9363/+9uq//bWpf/21aL/9dSh//fWo//51aP/&#10;9tCf//fRov/50KL/+M2g//fLnv/zxJj/8MCS//K/kv/yv5L/7bqN/+m5i//quoz/9MWX//7UpP/+&#10;2aX/+9ah//jQnP/yy5T/8MeR/+/GkP/uxY//9tGc//bRnP/yzpr/9dSf//bVoP/21qP/+tyo///h&#10;rf/83af/9NSb/+3Kkv/syI7/88yT//LLkv/vyI3/8cmO//PGi//xxIn/8cWI//DEh//yxIj/88WK&#10;//HAhf/nuID/6rd+/+Oyev/UpXH/vZFg/6uCVv+he1b/mn1d/5mAYv+WgGj/jXlh/31tVv9wZE7/&#10;Z1pH/15RPv9YRzX/WkMx/1w9KP9fOiD/h1Q3/7J4U//Yl2//7adz/+2mcP/lnmb/3ZZe/9uVWv/c&#10;llv/3Jde/9yXXv/Zl1v/3Jpe/9+dYP/hoGD/3Zxc/96aWf/cmFf/2pZV/9qUVv/XkVX/1IxR/9GJ&#10;T//RiFH/0YhR/8+GT//OhU7/0YhT/8+GUf/OglD/zYFP/8+DUf/RhVP/0IdU/9aPWf/fmWX/5qBs&#10;/9mWYf/Ni1n/yIZW/8CCU/+zdEn/qWg+/6FgNv+jYjj/rWlC/6xoQf+nZkD/omI8/6RkQP+jZEH/&#10;n2NB/5hcOv+QVDL/jFAu/5JVNv+ma0v/p2xM/5VaOv+FTC7/iE8x/4lSM/+GTzD/g04u/4ZPMP+C&#10;Syz/gkss/4JLLP+DTC3/hE4s/4ROLP+DTSv/g00r/4ZPMP+JUjP/hlEx/4BOK/+DUS7/hlYy/4hY&#10;Mv+KWjb/jV05/4lZNf+AUi7/eUsp/3ZIJ/90RiX/ckUm/3NIKP9yRyf/cUYm/3FGJv9uQyP/bkUl&#10;/3JKJ/9ySif/c0so/3lRLv9/VzT/fFQx/3ZOK/9zSyj/c0so/3NKKv92TS3/eE8v/3hPL/90TCn/&#10;dk4r/3hQLf97UC3/elAq/3tPKv97Tyr/fVEs/39TLv+DVzT/glYz/35SL/96TCr/d0kn/3xOLP+C&#10;VDD/iVw1/4hbMv+GWTD/glUr/39SKP+FWC//hlkw/4NXMP97Tyr/e08s/3lNKv92SSj/dU0q/3ZO&#10;K/9ySyr/akYm/2dDI/9mQyX/Z0Qm/2RBI/9lQiT/aEUn/2lGKP9nRCb/bEkr/3FOMP9wTS//cU4w&#10;/3NQMP9zUDD/clAt/3dVMv99Wzb/fVs2/3ZUL/92VC//eFYz/3dVMv90Ui//d1Mx/3xWMv9/WTX/&#10;fVcz/3pUL/94Ui3/fFUu/3tULf98VSz/flQs/3tRKf98Uij/flQq/4FYLP+GWzD/iFsx/4ZaLf+J&#10;XTD/jmI1/49gNP+PYDT/jGAx/41hMv+QYTP/k2U0/5lrOv+UZjT/kGIw/4xeLP+OYzD/kmcy/5Rm&#10;Mv+VZzP/mmw4/5xuOv+cbjz/mGo5/5FlNv+MYjL/h1wv/3tSJv94USb/e1Qr/3BKJv9oRSX/Z0Yn&#10;/14/IP9XOhr/Y0Ym/21QMP9wUzP/Z0oq/15BIf9bPh7/XkEj/19CJP9bPSH/Vzkd/1U3G/9UORz/&#10;Vzwf/1xBJP9hQyf/ZEcp/2BDJf9bPSH/WDoe/1Y4HP9YOiD/WT4j/1g9Iv9aPyT/WT4j/1g+I/9Z&#10;PiP/WD0i/1c8If9YPiP/Vz0i/1Y8If9XPSL/WT8k/1o/JP9XPCH/WT4h/1g9IP9ZPiD/X0Uk/2tO&#10;Lv9wUi7/cVMv/3NVMf91VzP/eFc0/21MK/9oRyb/a0op/2hJKv9oSSr/aEst/19EJ/9YPSL/TDIZ&#10;/0EoFP80IRL/NiUV/zMjFP8tHxL/LyEU/zAiFf8xIxj/MiYa/y8lG/8pHxX/IxsQ/yEYD/8hGhD/&#10;HxgO/yAZEf8fGxL/HhoR/x4aEf8eGhH/HhoR/x8cE/8fHBP/HxwT/yAdFP8hHhf/IR4V/yEeF/8c&#10;HBT/GxsT/xsbE/8cHBT/Hh4W/x0aE/8ZFA7/IxwU/zIpIP9AMyv/Sjgu/0QyJv9CLiP/Qy8k/0Et&#10;Iv9ALCH/Oykd/zknHf88KiD/Oige/zYkGv80Ihb/OCYa/zooHP86KBz/Oykd/z0rH/87KR3/NyUX&#10;/zwpG/9BLiD/Qi8h/0QuIP9HMSP/TTcp/084Kv9ONyn/Tzgq/084Kv9ONyn/TDUn/0w2KP9NNyn/&#10;TTcp/0w2Kf9MNin/TDYp/0o0J/9KMyX/SzQm/0s0Jv9KMyX/SzQm/0ozJf9LNCb/SjQm/0gyJP9I&#10;MiT/SjQm/0QuIf9CLB//RjAj/0gyJP9LNCb/UDYp/1k8LP9aPSv/XUAu/1w9K/9dPir/X0As/14/&#10;Kv9eQiz/XkIq/1M4Hf9cQSP/fmFB/5t6V/+wiWD/uI5k/76Uav+7kWn/jmdA/3lVM/97WDj/gmBE&#10;/4NhRf+GY0X/i2hK/4xpSf+LaUb/k21J/5lyS/+ieE7/oXdN/5xzR/+Yb0P/mXBE/55zSP+hdkv/&#10;pnlQ/6Z5T/+jdkz/oXZL/6h9Uv+rglb/q4JU/6yBVP+tglX/rYFU/6l9UP+ne07/p3tO/6h8T/+u&#10;glX/tYlc/7SIW/+sf1X/nnNI/6F2TP+fdUv/m3FJ/5t0S/+feVT/onxX/6aAW/+ifFf/nnhT/5x1&#10;Tv+cdU7/m3FL/5lvSf+bcUv/pHpS/6l/V/+oflb/o3lR/590Sv+ec0n/oXVO/6J2T/+gdk7/nXNN&#10;/5pwSv+ac0z/nnhU/5t1UP+adFD/mXFN/5pyTv+ddVH/n3dT/6J6Vv+edlL/nHZS/5x2Uv+Yck7/&#10;kW1N/4xoSP+IZUf/jWtP/49tUf+Sc1b/mXpd/6SFaP+jhGj/l3hc/4xuUv9/ZUr/e2NJ/3piSP96&#10;Ykj/fWVL/39mSP8AAQD/AAEA/wABAP8AAQD/AAEA/4FhOv9/Xzj/f184/3tfN/94XDT/dVw0/3NZ&#10;NP9yWDP/blQx/2xUMP9sVDD/ZU0r/2NLKf9iSij/X0go/11GJv9eRyj/WkUo/1lEKf9cRyz/XEYu&#10;/1tHLv9aRi3/WkYu/1lHL/9YRi7/V0Uv/1VFLv9URTD/VkQw/1hHNf9ZSDb/W0o6/2BNPv9qVEf/&#10;cVlN/3peUP+HZlf/nHVk/6yBcP+4iXX/xJJ5/8qUev/SmX7/4qeJ/+esjv/ssZH/8bia//O9m//x&#10;v5r/88ad//jNov/61Kf//dur///gsf/+4rL//eOw//zgrv/7363//N6s//jaqP/316b/9tWi//jX&#10;pP/51aP/9c+e//bQn//2zZ//+M2g//jNoP/1yZz/8sKU//DAkv/xvpH/7ruO/+m5i//ru43/8sOV&#10;//7So//+1qL/+NCc//PKlP/txI7/68KK/+/GkP/sw43/88uX//bRnP/yzpr/8tGc//PSnf/11aL/&#10;+tyo///irP/32J//78+W/+7Lk//tyY//8suS//LLkv/yy5D/9MyR//PLjv/yxYr/9MeM//LFiv/0&#10;xov/9MaL/+++g//is3v/37B6/9Wnc//EmGf/tYxe/6eCWP+efVr/nINl/5mDa/+Rf2f/hXVe/3Ro&#10;Uv9qXUr/X1I//1lMOf9hSjj/Y0Qv/104Hv9sORz/qm5K/9KOZ//on3L/8ahx/+6mbP/knGL/3ZVb&#10;/9qUWf/alFn/2ZNY/9qVWv/alVr/3Jdc/9yYW//eml3/35tc/96aW//cmFn/2JJU/9eRVf/Vj1T/&#10;04pT/9CHUP/RiFP/0olU/8+GUf/PhlH/0YhT/9CHUv/QhFL/0IRS/9GFU//RhVP/0olU/9iRW//e&#10;mWL/4J1o/9iVYP/PjVv/yohY/7x8Tv+paD7/o2I4/6ZjOf+qZz3/sW5E/61pQv+oZ0H/pGRA/6Vl&#10;Qf+nZ0T/pGVE/5dbOf+PUzH/j1Mx/5hdO/+ma0v/pWpK/5NYOP+HTCz/iVAy/4lQMv+GTS//gUor&#10;/4FKK/+ASSr/gUor/4RNLv+IUjD/iVMx/4dRL/+HUS//ilQy/5BaOP+QWjj/i1Y0/4lUMv+IVjP/&#10;iFg0/4hYNP+IWDT/hFYy/35QLv93Syj/c0Yl/3FEI/9uQyP/bkMj/29EJP9vQyb/bkUl/3NIKP9w&#10;RSX/b0Ym/3NKKv90TCn/dEwp/3VNKv93Tyz/dU0q/3VNKv90TCn/cUop/3JJKf9zSir/ckkp/3RL&#10;K/90Syv/d08s/3pSL/97UC3/eU4r/3pQKv96UCr/fFIs/3xSLP+CVjP/glYz/4JUMv+CVDL/hFYy&#10;/4haNv+HWjP/hlkw/4VYLv+EVy3/hFct/4NWLP+IWzH/iVwz/4daMf+FVzP/g1Ux/39TMP94TCn/&#10;dEwp/3VNKv9xSyf/aUUl/2dDI/9mQyX/ZkMl/2RBI/9mQyX/akcp/2tIKv9oRSf/a0gq/25LLf9w&#10;TS//cE0v/3FOLv9uTSz/cU8s/3RSL/93VTD/dVMu/3JQLf9xTyr/dVMw/3VTMP90Ui//d1Mx/3lV&#10;M/97VzX/e1Ux/3lTL/95Uy//elQv/3tULf98VSz/fFUs/31TK/98Uij/f1Ur/4FYLP+GWzD/iFsx&#10;/4dbLv+LXzL/jmE3/4xgM/+KXjH/iV0u/45fMf+UZTf/lmg3/5ZoNv+RYzH/jF4s/4tdK/+PZDH/&#10;j2Qv/49kL/+SZDL/mmw4/51vPf+ecD7/lWk4/5BkNf+LYTH/hVwu/3lTJv94USb/d1Io/25LJf9n&#10;RiX/ZUYn/14/IP9XOhr/ZEcn/2tRMP9uVDP/ZUsq/1pAH/9bPiD/YEMl/10/I/9UORz/UTYb/04z&#10;GP9VOh//WT4j/1xBJP9fRCf/YkQo/15AJP9bPCD/Wjsf/1g6IP9ZOyH/Wz0j/1k+I/9aPyT/WT4j&#10;/1o/JP9aPyT/WT4j/1c8If9YPSL/Vjwh/1Y8If9XPSL/WT4j/1o/JP9YPSL/WT4h/1g9IP9bQCL/&#10;Ykgn/2pQL/9vUjD/b1Iw/3FUMv91VzX/cFIw/2hKKP9kRiT/Z0gp/2lKK/9rTC//aUsv/1o/JP9U&#10;OiH/SjAZ/0EnFv81JBT/NSMV/zIiFf8rHRD/LyEU/y8jF/8vIxf/LSMZ/ysjGP8lHBP/IhkQ/x8Y&#10;Dv8gGRH/GxcO/x0ZEP8eGhH/HhoR/yEdFP8iHhX/IR0U/yIeFf8gHRT/HxwT/yEeFf8gHRT/IR4V&#10;/x4eFP8cHBT/GxsT/xoaEv8bGxP/HBwU/xwZEv8ZFA7/IxwU/zMqI/8+MSn/RTQq/0MxJf9CMCT/&#10;QzEl/0AuIv8+LCD/Oykd/zooHv87KR//Oige/zYkGP81Ixf/OCYa/zclGf84Jhr/Oigc/zooHP84&#10;Jhr/NyUX/z0qHP9ALR//RC4h/0QuIP9KNCb/Tjcp/043Kf9NNij/Tjcp/084Kv9ONyn/TTYo/043&#10;Kf9OOCr/TDYo/0o0Jv9MNij/SzUn/0s0Jv9JMiT/SjMl/0s0Jv9LNCb/TTYo/002KP9ONyn/Tzgq&#10;/002KP9LNSf/TDYo/0cxI/9DLR//RC4g/0cxI/9LNCb/UTUn/1c7Lf9aPSv/Wz4s/1k8Kv9cQCv/&#10;X0As/19AK/9hQi3/YUIt/1Y7IP9bPSH/cFMz/49uTf+pgln/s4lf/8GXbf/Fm3P/mnNM/3xWMv94&#10;VTX/fFo+/39dQf+EY0T/i2pL/41qSv+JZ0T/j2lF/5VvSv+bdEn/m3FH/5huRP+bckb/nHNH/591&#10;S/+keU//pntR/6Z7Uf+jeE7/ondM/6l+U/+thFj/q4JW/6yDV/+ug1b/roJV/6p+Uf+ne07/pXlM&#10;/6h8T/+tgVT/uY1g/7aKXf+vglj/pXhO/6R3Tf+gdUv/nXNJ/591Tf+geVD/o31Y/6eBXP+mf1j/&#10;oXpT/553UP+edE7/lmxG/5VrRf+acEr/nnRO/6h+Vv+mfFT/o3dQ/51ySP+ccUf/oHVL/6J2T/+i&#10;dk//nXNL/5lyS/+bdE3/n3lV/5t1Uf+ZcU3/m3NP/511Uf+edlL/nnZS/6J6Vv+YcEz/lW9L/5hy&#10;Tv+XcU3/kmxI/5BpSP+JZkb/kG1P/5BuUv+TcVX/mnhc/6+Ncf+sjXD/l3hb/4ttUf+DaU7/fmRJ&#10;/3thRv97YUb/fWNI/35lR/8AAQD/AAEA/wABAP8AAQD/AAEA/4BgOf+AYDn/gWE6/35eN/96Xjb/&#10;eFw1/3JYM/9vVzH/a1Mv/2xUMv9rUzH/ZUwt/2FIKf9fSCj/XUYm/1tEJf9dRif/XEUm/1tDKf9d&#10;Ry//W0Ut/1lFLP9aRi7/WEYu/1hGLv9YRi7/V0Uv/1VGMf9WRzL/VEUy/1hHN/9aSTn/XUs9/2JP&#10;Qf9tVkj/eF5R/4hnWP+VcGD/qn9u/7iJdf/Cknv/zph+/9SbgP/dooT/5quN/+mwk//ttJb/8rya&#10;//fCoP/0x6D/+M2j//nTpv/41qn//t6v//7isv//5bL//um0//7ksf/64K3/+d6p//vdq//316T/&#10;9dSh//fWo//306H/9c+e//XPnv/2zp3/+NCf//fNnf/zx5j/77+R/++/kf/xvpH/77yP/+q6jP/p&#10;uYv/7r+R//3RoP/826b/+dGd//DHkf/ov4n/68KK//PKkv/vxpD/8MiU//POmf/z0Jr/8tGc//PS&#10;nf/21qP/+dun//7gqv/z1Jv/78+W/+3NlP/uy5H/8s6U//LOlP/yy5D/9M2S//TMkf/xyYz/88aL&#10;/+/Ch//xw4j/8MKH/+q7g//fsHr/06Vx/8OXZv+zilz/qINX/55+WP+bflz/l4Jn/5B/Zf+JemP/&#10;e29Z/2tgSv9iV0P/WEs4/1dGNP9lRjH/bEct/3E+H/+JTSn/wn1U/9mMXv/ll2b/7aBo/+ygZv/j&#10;mF7/3ZJY/9uTWP/clFr/2pRZ/9iTWP/bllv/3Jdc/9yYW//eml3/3Zla/9yWWP/Zk1X/0YtP/9GL&#10;UP/SiVL/0YhT/8+GU//PhlP/z4ZT/86FUv/PhlH/0IdS/9CHUv/RhVH/z4NR/8+DUf/Ogk7/04xW&#10;/9mUXf/fmmP/3ptm/9WTX//PjVv/yopc/7d3S/+hYDb/omE3/6lmPP+ua0H/sm5H/61pQv+oZ0H/&#10;pmZC/6VlQf+kZEH/nl88/5dYN/+PUzH/mFw6/6RoRv+lakj/nGE//41SMP+HTCr/iU4s/4NLKP+C&#10;Sif/gUkm/4BIJf+BSSb/g00r/4pUMv+OWDb/i1Uz/4hSMP+MVjT/jlg2/5FbOf+PWTf/ilUz/4pV&#10;M/+KWDX/h1Y1/4VUM/9/US//ekwq/3ZJKP9zRiX/bUUi/2xDI/9sQyP/bEMj/2xDI/9sQyX/cEcn&#10;/3NKKv9wRyf/cUYm/3RJKf9zSCj/cEgl/3RMKf91TSr/dEwp/3VNKv9zTCv/cUop/3JJKf9ySSn/&#10;cEcn/3JJKf90Syv/dU0q/3dPLP94TSr/d0wp/3pQKv95Tyn/elAq/3tRK/9/Uy7/gVUw/4JWMf+E&#10;VjL/hlky/4pdNv+GWTD/glUr/4NWLP+EVy3/g1Ys/4RXLf+IWzH/iFsy/4hbNP+JWzf/hlg0/4BS&#10;Lv95TSr/dEwp/3RMKf9vSSX/aUUl/2dEJP9mQyX/ZEEj/2RBI/9oRSf/a0gq/2tIKv9nRif/akkq&#10;/2xLLP9sSyz/bUwr/25NLP9rSin/b04r/3VTMP92VDH/dVMw/3NRLv9wTin/c1Eu/3FPKv91UzD/&#10;dlQx/3dVMv94VjP/d1Uw/3ZUL/94Ui7/elQv/3xVLv98VSz/fFUs/31TKf98Uij/f1Ur/4FYLP+H&#10;XDH/iF0y/4pdM/+NYDb/jWA2/4pdM/+HWjD/ilsv/45fMf+SYzX/lGY1/5RmNf+QYjD/jV8t/4tg&#10;Lf+PZDH/j2Qx/49kMf+SZDL/mWs5/5ttO/+cbjz/lGg3/5BkM/+KYDD/g1os/3pUJ/92USX/dlEn&#10;/25LJf9oRyT/ZUcl/1s8Hf9TNhj/YEMj/2dNLP9rUTD/ZEop/1tAIv9aPyH/X0Qn/1o/Iv9SNxz/&#10;TDEW/0wwGP9XPSL/XEEm/11CJ/9dQiX/YEIm/1w+Iv9aOx//Wzsi/1s7Iv9aPCL/XD4k/1o/JP9Z&#10;PiP/WT4j/1o/JP9cQSb/XEEm/1k+I/9ZPiP/WT4j/1k/JP9YPiP/Vzwh/1c9Iv9WPCH/WD8h/1c+&#10;IP9dQiT/Z00s/21TMv9vVTL/alAt/2RKJ/9qTS3/Z00s/2VIKP9lSCj/Zkkr/2lMLv9uUDT/Zksw&#10;/0wwGP9EKRT/PSMS/zslF/81IxX/MSEU/y0fEv8sHhP/LiIW/ywgFP8sIBT/KR8W/yceFf8jGhH/&#10;HxgO/yEaEv8dGRD/HBgP/x0ZEP8dGhH/HxsS/yEdFP8iHhX/Ih4V/yMfFv8fHBP/HxwT/yEeFf8h&#10;HhX/IB0U/x4eFP8eHhb/HBwU/xoaEv8bGxP/HBwU/xsYEf8YFAv/Jh8X/zcuJf8/Mir/QzIo/0Qy&#10;Jv9GNCj/RjQo/0IwJP8+LCD/Oigc/zspHf88Kh7/NyUZ/zYkGP82JBj/OCYa/zclGf86KBz/OCgb&#10;/zcnGv83JRn/OScZ/z8sHv9CLB//Qy0g/0UvIf9NNij/Tzgq/002KP9NNij/Tjcp/043Kf9NNij/&#10;SjMl/0kyJP9LNCb/TDUn/0kyJP9JMiT/SzQm/0s0Jv9JMiT/SjMl/0w1J/9LNCb/TTYo/002KP9P&#10;OCr/UDkr/043Kf9POCr/Tzgq/0s0Jv9IMSP/STIk/0ozJf9LNCb/UDQm/1Y6LP9YPSz/Wj0r/1w/&#10;Lf9dQSz/Xj8r/19AK/9fQCv/Xj8q/1k7I/9WOBz/Zkcq/4ZlRP+qgFj/s4lf/8GWbP/Jn3X/pXtV&#10;/4NbN/94VTX/eFk8/3tcP/+DYUX/imlK/41sS/+KaEX/jGpF/5VvSv+Wb0b/l3BF/5lvRf+bcUf/&#10;nHJI/550Sv+hdkz/oXZM/6N4Tv+gdUv/o3hO/6uAVf+whVr/roVZ/6uCVv+ug1j/rYBW/6yAU/+o&#10;fE//pXlM/6h8T/+tgVT/u4xg/7eLXv+xhVj/qXxS/6BzSf+dckf/n3RK/6N4Tv+hd0//o3xV/6R9&#10;Vv+lflf/o3xV/594Uf+fdU//l21H/5ZsRv+Ybkj/m3FL/6R6VP+kelL/pHlP/6F2TP+jeE7/o3hO&#10;/6F2TP+gdk7/nXNL/51zTf+bdE3/mnRQ/5lxTf+ZcU3/m3NP/511Uf+edlL/nXVR/5x0UP+Wbkr/&#10;lG5K/5dxTf+Yck7/lG5K/5NtSf+MaEj/jGlL/4xrTP+ObU7/lHNU/6mIaf+rjG//mXpd/41vU/+C&#10;Z0z/fmRJ/31jSP9+ZUf/f2RH/39kR/8AAQD/AAEA/wABAP8AAQD/AAEA/31fOf+AYDn/gWE6/35e&#10;N/95XTb/d1s2/3FXMv9uVjL/a1Mx/2pSMP9oTzD/YUoq/2BJKv9eRyj/WkUo/1pDJP9cRCr/XEQq&#10;/1tDKf9cRi7/W0Ut/1pELP9aRi7/V0Ut/1dFLf9XRS//VEUw/1ZHMv9XSDX/VkY2/1lIOP9dSz3/&#10;Yk9B/2tVSP90Wk3/hmVW/5ZxYf+jeWn/todz/8GRev/MmoH/156D/9uihf/lqoz/566R/+20lv/y&#10;u5z/9cCe//nJpf/5z6X/+tWp//jWqf/52Kv//t+w//3jsv/95rL//ey2//7ptP/6463/+eCq//vd&#10;qf/21qP/9NOe//XUn//20qD/9tCf//TOnf/2zp3/+9Oi//XLm//yxpf/88OV//LClP/uvpD/8b6R&#10;/+u7jf/nt4n/6ryL//nNnP/93ar//dWh/+/GkP/nvoj/7sWP//bNlf/0zZb/8MuW//HMl//yz5n/&#10;8tGc//fWof/726j/+tyo//vdp//y05r/8NCX/+/Plv/xzpT/9NGX//TQlv/yzpT/9M2S//PLkP/x&#10;yY7/8MaM/+7Eiv/vwon/7sGI/+a5gv/brXn/xpxq/7OKXP+lgFT/nX1X/5p9W/+Xfl//jXxi/4R2&#10;XP9+clr/c2hS/2RZRf9cTzz/VUYz/1Q/LP9lPyj/e0gr/5BRLv+wa0L/1YdZ/9qIVv/di1P/4JBV&#10;/+WWW//illr/3ZJY/92SWP/clFr/25Va/9mTWP/cmFv/3phc/96YXP/hm1//3JZa/9iSVv/WjlP/&#10;z4dN/8+GT//RiFP/0IdU/82EUf/Ng1L/zoRT/82GUv/PhlP/0IdU/9CHVP/PhlP/zoJO/82BTf/N&#10;hE//1o9Z/96ZYv/hnmf/3Jpm/9aUYv/Qjl7/xIRW/7BwRP+fXjT/pGM7/6loQP+ubUX/r2tE/6pp&#10;Q/+nZkD/pWVB/6NjP/+eXjv/mls4/5dYN/+XWzf/pGhE/6xwTP+gZED/klgz/4lPKv+HTSj/h00o&#10;/4NJJP+BSiT/hk4r/4dQKv+HTyz/iVEu/49XNP+RWzf/jlg0/4tVMf+QXDf/kFs5/4xXNf+HUjD/&#10;hVAu/4NRMP+FUzL/hFMy/39OLf94Sin/dUcm/3NGJf9yRST/bEQh/2xDI/9uRSX/bkUl/25FJf9t&#10;RCT/ckkp/3RLK/9xSCj/ckcn/3RJKf9zSCj/ckcn/3VNKv92Tiv/dUws/3ZNLf90Syv/ckkp/3NL&#10;KP9zSyj/ckkp/3NLKP90TCn/dEwp/3ZLKP92Syj/dkwm/3pQKv95Tyn/eE4o/3pQKP97Tyj/flIr&#10;/4NXMP+CVS7/hFcw/4daMf+EVy7/g1Ys/4RXLf+EVy3/g1Ys/4VYLv+IWzL/iFsy/4hbNP+IWjb/&#10;hFYy/35QLP94TCn/dkso/3NLKP9vSSX/Z0Qk/2ZDI/9lQiT/Y0Ai/2NAIv9pSCn/a0or/2pJKv9n&#10;Rif/akkq/2xLLP9sSyr/bUwr/21MK/9rSif/cVAt/3VTMP90Ui//dFIv/3RSL/9vTSj/cU8s/3FP&#10;Kv92VC//d1Uw/3dVMv93VTL/d1Uw/3ZUL/92VC//elQv/3tVMP98VSz/e1Qr/31TKf99Uyn/f1Ur&#10;/4JZLf+JXjP/il80/4tgNf+NYjf/jF81/4hbMf+FWC7/ilsv/41eMv+RYjT/kmM1/5RmNf+QYjH/&#10;jWEw/45jMP+PZDH/kWYz/5NlM/+SZDL/lmg2/5psOv+abDr/lGk2/5BkM/+HXy7/gVgq/3lTJv91&#10;UCT/dE8l/29MJv9qSSb/ZUcl/1k6G/9QMxP/XUAg/2JIJ/9mTCv/Ykgn/15DJf9eQyX/YUYp/1k+&#10;I/9RNhv/Sy8X/0owF/9bQSj/YEUq/15DKP9cQSb/XT8j/1s9If9aOx//XT0k/109JP9bPSP/XD4k&#10;/1o/JP9ZPiP/WT4j/1xBJv9dQif/XEEm/1o/JP9ZPiP/W0Al/1tBJv9YPiP/VTsg/1Y8If9WPCH/&#10;WD8h/1g/If9fRCb/aFAu/2xUMv9tUzL/ZUsq/1xCIf9eQyX/XEEj/1xBI/9gRSf/ZUot/2hNMv9p&#10;TTX/XEIr/z4jDv83HQz/MhwO/zYjFP8xIRT/Kx0Q/ykbEP8qHhL/LCAU/ysfE/8oHhT/Jx0U/yQb&#10;Ev8hGhD/IBkR/x8bEv8dGRD/HBgP/x0ZEP8eGxL/Ih4V/yEdFP8iHhX/Ix8W/yEeFf8fHBP/HxwT&#10;/yEeFf8jIBf/IB0U/x4eFP8eHhT/HR0V/xsbE/8cHBT/HBwU/xsYEf8ZFQz/KSIa/zowJ/9AMyv/&#10;QTAm/0MxJf9HNSn/RTMn/0EvI/8+Kh//Oycc/zwoHf88KB3/OCQZ/zgkGf83JRn/Oigc/zgmGv86&#10;KBz/NiYZ/zYmGf83JRn/PCoe/0EuIP9ELiH/RC4h/0UvIf9NNij/TTYo/0w1J/9ONir/TjYq/0w0&#10;KP9MNSf/SDEj/0QtH/9IMSP/SzQm/0gxI/9GLyH/STIk/0s0Jv9MMiP/TjIk/04yJP9OMiT/TTEj&#10;/08zJf9RNSf/Uzcp/1A2J/9SOCn/Ujgp/081Jv9NMyT/TTMk/0s0Jv9KMyX/TzUm/1U5K/9XPCv/&#10;WD0s/15BL/9dQSz/XEAr/2BBLP9ePyr/XD0o/1k7I/9VNx3/YUIl/4NgQv+rgVv/tYpg/7+Uav/J&#10;n3X/rIJc/4ljP/94VTX/eFk9/3xdQf+AYUT/iGZK/4tqS/+LaUb/jWtI/5VvSv+UbUT/mW9F/5pw&#10;Rv+bcUf/m3FH/51zSf+fdEr/nnNJ/590Sv+fdEr/o3hO/6p/Vf+vhFn/sIVa/6yBVv+sgVb/rIFW&#10;/62AVv+ofE//pnpN/6l9UP+sgFP/uIld/7aKXf+xhVj/q39S/6J1S/+ecUf/oHVL/6F2TP+fdU3/&#10;oXdR/6F3Uf+ieFL/pXtV/6J4Uv+fdU//mnBK/5dsSf+XbUf/mnBK/6F3Uf+gdk7/onhO/6Z7Uf+p&#10;flP/pntR/6F2TP+fdU3/nXNL/550Tv+ac0z/lm5K/5dvS/+bc0//m3NP/5pyTv+bc0//mnJO/5dv&#10;S/+Xb0v/l3FN/5hyTv+Zc0//lHBO/5NvTf+MaUn/h2ZH/4hnSP+Jakv/jG1O/5p7XP+jhGX/m3xf&#10;/5BzVf+EaUz/gWZJ/4NoS/+EaUz/hGZK/4RlSP8AAQD/AAEA/wABAP8AAQD/AAEA/3tfOP97Xzj/&#10;el43/3ldOP9zVzL/dFgz/3BWM/9sUi//aU8u/2ZNLv9mTS7/Xkco/2BILv9eRiz/WkUq/1lEKf9a&#10;RSr/W0Mp/1tDKf9bRS3/W0Ut/1pGLv9aRi7/V0Uv/1dFL/9XRTH/U0Qv/1NEL/9XSDX/XEw8/15N&#10;Pf9jUEL/bVdK/3RZTv+IZFb/mW9h/6h6av+0hHD/xpJ8/8+Zgf/WnIT/4qeJ/+esjv/or5L/8Lma&#10;//O+nv/2xKH/98ej//nNqP/51qz/+9qv//3esP/84bL/+uOx//7otv//7rr//u23///qs//75K7/&#10;/OOt//fcp//22KT/89Og//bVoP/41KL/+NKh//bQn//1zZz/+tKh//jOnv/1yZr/98ia//fHmf/0&#10;xJT/8sKS/+u7i//ouIj/6ryL//PFlP/+2qb//Nei//HKk//qw4z/7seQ//bPmP/605z/886Z//HO&#10;mP/wzZf/786Z//vbqP/936v/+92n//bYov/uz5n/8NCX//LSmf/y0pn/89Oa//XSmP/205n/8suS&#10;/+/Ijf/xyY7/88mP/+/Fi//uwYr/5biB/92wef/OpHL/uZBi/6N+Uv+celT/m35c/5yEYv+YgWL/&#10;gHBX/3dpT/9yZk7/al9J/11RO/9VSTP/VD8q/1I4If9yQyf/klY0/7NtSf/Rglf/4pBg/96JUv/a&#10;hEn/1INE/9yMUf/ik1r/4ZVb/92SWf/aklj/2pRZ/9uVWv/cllr/25VZ/96WW//gmF3/3JRZ/9iQ&#10;Vf/VjVL/0YhR/9KJVP/SiVT/0IdU/8+GU//SiVb/04pX/9SNWf/Tilf/0olW/9KJVP/PhlH/zoVQ&#10;/86FUP/RiFP/2pVc/+SiaP/mo2z/3Jpm/8+QXf/IiFj/tXZK/6VmO/+gYTj/pmc+/6tqQv+tbEb/&#10;q2pE/6hoQv+lZT//pGRA/59hPP+aXDf/mVs2/5tcOf+mZ0T/rXFN/6puSf+VWTT/jFAr/4dNJ/+F&#10;SyX/hEok/4RKJP+HUCr/kFkz/49YMv+MVjL/jFYy/49bNv+RXTj/j104/5BeOf+RXzr/jFo3/4RS&#10;L/+CUC3/fkwr/3lHJv92RST/eUgn/3VHJf94Sin/dkko/3JFJP9sRCH/a0Ii/29GJv9ySSn/c0go&#10;/3JHJ/9zSCj/dEgr/3VJLP92Syv/c0Yn/3NGJ/91SCn/d0ws/3xRMf96Ty//dk0t/3VMLP9ySSn/&#10;ckon/3RMKf90TCn/eUwr/3tPLP96Tiv/d0sm/3lNJv95TSb/d0sk/3hOJv93TSP/d00j/3lOJP98&#10;USf/f1Io/4NWLP+DViz/g1Ys/4VYLv+FWC7/iFsx/4lcMv+HWjD/iVkx/4lZMf+LWzP/jV01/4tb&#10;Nf+BUy//fU8r/3dLKP91Sif/dEwp/29JJf9qRib/Z0Qk/2NAIv9hQCH/YUAh/2JBIv9qSSr/a0or&#10;/2hHKP9nRif/aEcm/2lIJ/9sSyj/b00q/29NKv9zUS7/dlQx/3VTMP9vTSr/bkwp/3FPKv9yUC3/&#10;cU8q/3NRLP96WDP/eFYx/3dVMP94VjH/eFYx/3ZUL/95Uy//fFUu/3tUK/96Uyr/fVMp/4FXLf+B&#10;Vy3/h10z/4lfNf+JXzX/iV81/45jOP+OYzj/jF81/4hcL/+LXDD/i1ww/41eMv+PYDT/kWI2/5Vm&#10;OP+VZjj/kWI0/45iMf+UZjT/mGo4/5VnNf+QYi7/k2Ux/5RmMv+VZzP/lGk0/5BnM/+FXSr/fFYl&#10;/3ZRJP90TyP/ck8n/3JPKf9tTyv/Zkgm/1k8HP9VOBj/XUAg/15BIf9gQyP/ZUYn/2dKLP9nSiz/&#10;Zkgs/1c8H/9QNRr/TTMa/1A2Hf9eRCv/Ykgt/11CJ/9aPyT/Wz0j/18/Jv9bOyL/Wzsi/109JP9b&#10;PSP/Wz0j/1k+I/9YPSL/WT4j/1xBJv9dQif/W0Al/1o/JP9aPyT/WT4j/1xBJv9aQCX/Vz0i/1Y8&#10;If9WPCH/WD4j/1pBI/9eRSb/aE8w/2dPLf9gSCb/W0Mh/1c+H/9VPB3/TjUX/041F/9bQCP/Z000&#10;/2NJMP9VOyT/Riwb/zciEf8yHxD/NCIU/zUjF/8uIBP/KRsQ/ykdEf8pHRH/Jx0T/ykfFf8oHhX/&#10;Jx4V/yQbEv8fGA7/HBgP/x4aEf8dGRD/HRkQ/x4aEf8iHhX/Ix8W/yMfFv8lIRj/JCAX/yIeFf8h&#10;HRT/IB0U/yAdFP8gHRT/HxwT/x8cE/8eHhb/HR0V/xwcFP8bGxP/GxsT/xoXEP8aFg3/KiMb/zsx&#10;KP9BNSn/QS8j/0IwJP9DMSX/Piof/zsnHP85JRr/OiYb/zwoHf86JBn/OiQZ/z0nHP87Jxz/PSke&#10;/zooHP84Jhr/NiYZ/zcnGv86KBz/Oykd/z4rHf9ELiH/RzEk/0kzJv9JMSX/STEl/0oyJv9MNCj/&#10;TjYq/00zJv9LMCX/SjAj/0kvIv9JLyL/TTMm/00zJv9KMCP/TDAi/04yJP9PNCP/UTYl/080I/9N&#10;MiH/TjIk/08zJf9SNij/UTUn/1A0Jv9QNif/Ujgp/00zIv9JNCP/TDcm/0gzIv9NMyT/TzUm/1Q4&#10;Kv9bPzH/WD0s/11ALv9eQS//YEQv/2FCLv9dPir/XT4p/10+Kf9ZOyH/YkQo/31eP/+ifFf/q4Rb&#10;/7iRaP/Cm3L/tY9q/5NxTv96Wzz/eF1C/3leQ/9/YUf/hGVJ/4ZlRv+Nakr/j2tJ/5NsRf+WbET/&#10;l2xC/5xxR/+jeE7/pXpQ/6F2TP+ec0n/n3JJ/6R3Tv+peVP/pXhP/6h7Uv+tgFf/roNZ/62CWP+q&#10;f1T/qn9U/6uAVf+tgVT/q39S/6l9UP+qflH/sYVY/7SIW/+1iVz/r4JY/6d6UP+kd03/onVM/51w&#10;R/+abkf/mW1I/5xwS/+fc07/o3dU/6N3VP+hdlP/nXJP/5pvTP+bcE3/m3RN/5lyS/+bcUn/oHZO&#10;/6Z8Uv+rgFb/qX5U/6N4Tv+fc0z/nXNN/550Tv+dck//lm5K/5hxSv+bdE3/mnNM/5t0Tf+Wb0j/&#10;k2xF/5ZuSv+cdlL/nHZS/5ZyUP+VcU//k29N/49tSv+KaEX/hWRD/4RlRv+HaEn/iGtL/4ptTf+O&#10;cVH/k3ZW/5N2WP+LbVH/imxQ/4tsUP+Ka07/imhM/4xpS/8AAQD/AAEA/wABAP8AAQD/AAEA/3tf&#10;Ov96Xjn/dlw3/3VbNv9yWDX/cVc0/2xUMP9qUjD/ZU0r/2VMLf9iSyv/W0Ql/1xHLP9bRiv/WUQp&#10;/1lEKf9ZRCn/WkUq/1pELP9ZRSz/WkYu/1pGLv9XRS3/WEYw/1lHMf9YRjL/VkQw/1VGM/9ZSDj/&#10;YE8//2NQQv9oVUf/clpO/3xgVP+UbGD/pnhp/7KBcP+9inf/zZaB/9Schf/coIb/56yO/+yzlv/v&#10;uJn/9cCg//fFov/6zKj//NKs//zVrP/42a3/+t6v//3ltf/957b/++Wz//3ptP//7rj//u23//7r&#10;s//85a///OWv//Xapf/22KT/9NSh//bVoP/41KL/+dOi//nTov/3z57/9c2c//XLm//zx5j/9seZ&#10;//jImv/0xJT/8MCQ/+26i//puYn/7LyM//HDkv/1zJj/+dCc//bOmv/1zZn/8s2Y//XQm//30p3/&#10;886a/+/Ll//typT/8dCa//3eqP/+4Kr//d+p//bYov/szZT/7s+W//DQl//w0Jf/78+W//TRmf/2&#10;05n/8suS//HKkf/zypL/9MmS/+e8hf/jtYH/2K14/9Clcv/Bm2z/rIlf/5t7VP+YfFf/nIRi/5qD&#10;ZP+Pe2L/empT/3FiS/9qX0n/YFU//1VJM/9PQCv/Tjgh/1g6Iv+JUjT/q2lG/8x/Vf/di1v/5ZBZ&#10;/+WPVP/ch0f/zn08/9GBRP/ej1T/4ZVZ/96TWf/bk1j/2pRY/9qUWP/blVn/2pRY/9qSV//ZkVb/&#10;2JBV/9aOVP/UjFL/0YhT/9OKVf/Ui1j/0olW/9OKV//WjVr/1Y5a/9aPW//Tilf/0YhV/8+GU//P&#10;hlP/0olW/9KJVP/UjVf/4Jtk/+qncP/pp3P/351p/8yNWv++gFH/rm9E/6FiN/+kZD7/qWlD/6tr&#10;Rf+qakT/p2dD/6VlQf+gYj3/oGE+/5xdOv+XWDX/mVs2/51eO/+kaET/pmpF/5xgO/+MUCv/i1Er&#10;/4tRK/+LVC3/iFEq/4lSK/+OVzD/lF02/5FbNf+PWTX/jlg0/49bNv+PXTj/jlw3/4tbNf+IWDL/&#10;gVEt/3xMKP98TCj/e0op/3ZFJP90QyL/ckQi/3JEI/91SCf/dEcm/3JFJP9tRSL/bUUi/3JHJ/92&#10;Syv/dUoq/3RJKf90SSn/dUoq/3VKKv95TC3/dkkq/3hLLP96TS7/eE0t/3dMLP90Syv/dEsr/3RL&#10;K/9ySif/dUgn/3dKKf94Syr/e08s/3xQLf97TSn/eEsk/3tOJ/96TyX/eE0j/3lOJP94TiT/eU8l&#10;/3pRJf9/VCn/g1Ys/4NWLP+EVy3/jF0z/49gNv+PYDb/jV01/4xcNP+LWzP/i1sz/4hYMP+JWTP/&#10;ilo0/4dXMf96TCj/eEwn/3hMKf91TSr/c0so/25IJP9rRyf/Z0Qm/2NAIv9kQSP/ZUIk/2ZFJv9o&#10;Ryj/Z0Yn/2ZFJv9mRST/ZkUk/2hHJv9tTCn/b00q/21LKP9xTyz/dFIv/3NRLv9tSyj/a0km/3BO&#10;Kf9zUSz/c1Es/3VTLv97WTb/eFYx/3ZUL/93VTD/d1Uw/3pUMP98VjH/fFUu/3tUK/97VCv/flQq&#10;/4FXLf+DWS//iF40/4heNP+IXjT/imA2/45jOP+NYjf/jF81/4tfMv+PYDT/j2A0/5BhNf+UZTn/&#10;lmc9/5prP/+XaDz/lGU3/49jNP+TZTP/mWs5/5VnNf+QYi7/k2Ux/5RmMv+VaDH/lGk0/5JnNP+H&#10;Xyz/flgn/3ZRJP91UCT/cU4m/3JPKf9tTyv/ZEYk/1g7G/9XOhr/XUAg/1w/H/9eQSP/Z0gr/2pL&#10;Lv9oSy3/ZUcr/1U6H/9NMhf/TjQb/1I4H/9cQin/XEIp/1g+Jf9XPCH/Wz0j/10/Jf9ePiX/XT0k&#10;/1w+JP9cPiT/WT4j/1k+I/9XPSL/WD4j/1xBJv9dQif/Wj8k/1g9Iv9ZPiP/WT4j/15DKP9bQSb/&#10;WD4j/1Y8I/9WPCH/Vz0i/1k/JP9bQiT/YUgp/2BHKP9bQiP/WkEi/1lAIv9WPR//TDIX/0sxFv9V&#10;OyL/W0Eq/1U8Jv9KMR3/QCsa/zUiE/8xHxH/MyET/zQkF/8tHxT/Kh4S/ysfE/8oHhT/KR8V/ywi&#10;GP8rIRj/Jx4V/yIbEf8eGg//HhoR/x4aEf8dGRD/HRkQ/x4aEf8jHxb/Ix8W/yQgF/8mIhn/JCAX&#10;/yQgF/8jHxb/IB0U/x8cE/8gHRT/HxwT/x0dE/8eHhb/HBwU/xwcFP8bGxP/GhoS/xoXDv8bFw7/&#10;KiMZ/zsxJ/9FNyz/QjAk/0IuI/9ALCH/Oycc/zokGf86JBn/PCYb/z0nHP87JRr/PCYb/z8pHv8/&#10;KR7/Piof/zwoHf84Jhr/Nyca/zooHP88Kh7/PSsf/z4qH/9ELiP/RzEk/0kzJv9IMCT/SDAk/0oy&#10;Jv9JMSX/TTIn/0sxJP9LMCX/SzEk/0sxJP9KMCP/TTMm/081KP9OMiT/TTEj/08zJf9RNiX/Uzgn&#10;/1E2Jf9QNST/UTYl/1A1JP9SNyb/UDQm/1A1JP9QNST/Ujgp/1A2Jf9ONCX/SjUk/0k0I/9QNif/&#10;UTco/1Q4Kv9aPjD/Wj0t/11ALv9dQC7/YEQv/2FCLv9ePyv/Xj8q/19AK/9aPCL/Xj8j/3ZXOP+g&#10;elb/q4Rb/7eQZ//BmnH/uJJt/5VzUP94WTr/dVo//3dcQf99X0X/hGVJ/4RiRv+MaUn/j2tJ/5Zu&#10;Sv+Xa0T/lmpD/5xvRv+jdk3/pXhP/6J1TP+fckn/nnFI/6R3Tv+qelT/pXhR/6R3UP+meVL/qXxV&#10;/6l+VP+rgFX/rIFW/7CFWv+xhln/rIBT/6p+Uf+ne07/rYFU/7GFWP+2il3/sYZb/6p/VP+id0z/&#10;nnNI/5pvRf+YbEX/l2lF/5tvSv+hdVD/n3NQ/6F1Uv+hdlP/oXZT/5tzT/+YcEz/l29L/5hxSv+X&#10;cEn/mnNK/553Tv+nfVP/qH5W/6R6Uv+gdk7/nnRO/51yT/+Zbkv/lGxI/5dvS/+bc0//m3RN/5hx&#10;Sv+Vbkf/lG1G/5hwTP+dd1P/mXVT/5RwTv+ScE3/j21K/45tTP+KaUj/g2RF/4NkRf+GZ0j/iGtL&#10;/4lsTP+Mb0//kXRU/5N2WP+NblH/i2xP/5FvU/+RblL/kG1R/5FuUP8AAQD/AAEA/wABAP8AAQD/&#10;AAEA/3heOf90WjX/clgz/3JYNf9xWTX/blYy/2pSMP9pUS//Y0wq/2JLK/9hSir/WUQn/1lEKf9Y&#10;Qyj/VEAl/1dDKP9XQyj/WkYt/1pGLf9XRS3/WEYu/1dFL/9VQy3/WUcx/1pINP9ZRzP/V0Y0/1pJ&#10;N/9eTT3/X00//2ZTRf9vWUz/eV5T/4dnWv+gdmr/soNz/72Me//Fkn3/0JmE/9efiP/hpYv/6K+S&#10;/++4mf/1wJ7/9cWh//nLp///1a///tmv//7bs//426//+eGx//7quP//67j//+u4//3stv/97Lb/&#10;/+y0//7psP/9567//Oat//TZov/116H/9tWg//bVoP/10Z//99Gg//rUpf/50KL/88ib//HFlv/x&#10;xZb/9MSW//XFl//zwJP/77yP/+26i//quor/7LyM//DCkf/rv47/8MaU//fPm//+2qb/+dSg//XQ&#10;nP/zzpr/8cyY/+vHk//syZP/9NOd//zeqP/84ar/++Kq//Xco//v0pr/79Ka/+3Olf/uzpX/8NCX&#10;//TRmf/205v/88+V//XOlf/1zJT/8caR/9yxfP/Vqnf/zqR0/8WfcP+3lm3/pIhh/5R8Vv+Wf13/&#10;m4Zp/418YP+Ccln/cmZQ/2peSP9hVkD/WU03/0s/Kf9LOSP/TjUf/2JAJf+fYz//w35V/9qMXP/g&#10;j1j/5JJW/+aVVP/jjk3/z4A9/8l6OP/ViUv/35VY/92WWP/ellv/25VZ/9mTV//Yklb/15FV/9SO&#10;Uv/UjFH/1Y1T/9aOVP/Ui1T/0YhT/9OKV//WjVr/1ItY/9WMWf/Wj1v/1Y5a/9SLWP/RiFX/zYRR&#10;/8yDUP/OhVL/1ItY/9SLWP/XkFr/5qFq//Gud//pp3P/2pto/8WFVf+0dUn/qGk+/55fNv+iYjz/&#10;qWlD/6pqRP+qakT/p2dD/59hPP+bXDn/mV05/5ZaNv+VWTX/l1s2/5ldOP+cYDv/mFw4/4xQK/+H&#10;TSf/i1Er/4xVLv+QWTL/jlcw/49YMf+SWzT/kVs1/49ZM/+MWDH/jFgx/4pZMf+JVzL/hVUv/4JS&#10;LP97TSn/dEYi/3JEIP93RiX/eEcm/3dGJf93RiX/cUMh/29CIf9xRCP/b0ck/3BIJf9xSSb/cEgl&#10;/3RHJv90SSn/dUoq/3ZLK/94TS3/dksr/3ZLK/93TCz/d0ko/3hKKf94Syr/d0op/3NIKP9xSCj/&#10;dEsr/3RLK/91SCf/dkko/3dKKf94TCn/fE4s/31PLf97TSn/eUwl/3tOJf97TiX/e1Al/3pPJP95&#10;UCT/e1Im/3xTJ/+FWi//iFwv/4VZLP+KWzH/lGU7/5hpP/+VZjz/jFw0/4paNP+KWjT/ilo0/4ZW&#10;MP+FVS//hlYw/4BSLv91SST/dkso/3hNKv93Tyz/ckwo/25HJv9uSir/aEMm/2RBI/9nRCb/akcp&#10;/2xJKf9oRSX/ZkMj/2VEI/9nRiX/ZkUk/2hHJv9tTCn/bkwp/2tJJv9tSyj/cU8s/3FPLP9vTSr/&#10;bkwp/3NRLP90Ui3/dFIv/3dVMv95VzT/d1Uy/3VTMP94Ui7/elQw/3xWMv+BWjP/f1gx/35XLv99&#10;Viv/fVMp/4BWLP+CWC7/hVsx/4ZcMv+IXjT/iV81/4phNf+KXzT/i140/41hNP+TZDj/lWY6/5Zn&#10;Pf+aa0H/nW5E/5ptQ/+VaD7/lWk8/5JmN/+TZzb/lWo3/5RmNP+PYS3/lWcz/5dpNf+WaTL/lGk0&#10;/5FmM/+JYS7/g1sq/3tVKP92USX/cU4m/3BNJ/9rTSn/X0Ef/1c6Gv9aPR3/XkEh/1s+Hv9gQST/&#10;Z0gr/2lKLf9oSSz/Y0Up/1c5H/9OMxj/UTUd/1I4H/9WPCP/VTsi/1U7Iv9VOSH/WT0l/15AKP9d&#10;Pyf/X0Ep/10/Jf9aPyT/Wj8k/1k/JP9YPiP/WT8k/1pAJf9aPyT/Vzwh/1Y7IP9XPCH/W0Al/2BF&#10;Kv9bQCX/Vz0k/1c9JP9WPCH/VDof/1g+I/9aQSP/XkUn/11EJv9aQSP/W0Ik/1tCJP9ZPyT/Ujgd&#10;/00zGv9NNB7/TDMf/0YvHf9DLBr/OygX/zQjE/8xIRL/MCAT/zAiFf8rHxP/KR8V/yogFv8pHxX/&#10;LCIY/zAmHP8sIxr/JB0T/yEaEP8fGxD/IR0U/x0ZEP8cGRD/HRoR/x8cE/8jHxb/JCAX/yMfFv8l&#10;IRj/JSEY/yYiGf8lIRj/IB0U/yAdFP8iHxj/HR0V/x0dFf8eHhb/GxsT/xobE/8aGhL/GRkR/xoX&#10;Dv8bFw7/LCMa/z8zJ/9GOCv/QjAk/z8rIP89Jxz/OiQZ/zslGv86JBn/PScc/zwmG/88Jhv/PScc&#10;/0AqH/9CLCH/QCof/zwoHf84Jhr/Oigc/zooHP88Kh7/Piwg/0AsIf9FLyT/STMm/0kzJv9JMSX/&#10;SjIm/0s0Jv9JMiT/SjAj/0kvIv9JLyL/SjAj/0sxJP9LMST/TjIk/1I2KP9QNCb/TTEj/1A1JP9T&#10;OCf/VTop/1M4J/9TOCf/Vzwr/1M4J/9SNyb/TzQj/080I/9QNST/Uzko/1I4J/9QNiX/TDcm/0w3&#10;Jv9RNyj/UjYo/1Q4Kv9YOyv/Wz4u/15BL/9fQC7/YEEt/19ALP9fQCz/X0As/14/Kv9ZOyP/Vzgc&#10;/21OL/+feVX/q4Rb/7SNZP/BmnH/upRv/5d1Uv92VTT/blM2/3VXPf99X0X/hWZK/4ZkSP+MaUv/&#10;km5M/5tzT/+Xa0T/lmpD/5ptRv+bbkX/n3JJ/59ySf+fckn/nnFI/6F0S/+kd1D/pXhR/6J1Tv+i&#10;dU7/pHhR/6Z6U/+rgFb/rYRY/7OKXv+2i2D/rYJV/6l+Uf+mek3/qn5R/66CVf+ziFv/s4hb/6p/&#10;VP+id0z/nXJH/5pvRP+ZbEX/l2lF/5psSP+fc1D/mm5L/5xvTv+ddVL/oHhV/5x0UP+Wbkr/k21J&#10;/5dxTf+WcEz/lnBL/5hyTf+feFH/oXpT/6Z8Vv+jeVP/oHVS/5pyT/+VbUr/k21J/5ZwTP+cdFD/&#10;m3NP/5VtSf+VbUn/l29L/5pyTv+adFD/lHBO/5NxTv+Sb0//j25N/4tsTf+Ka0z/hGVG/4RlRv+G&#10;Z0j/iWtJ/4psSv+Ob1D/k3RV/5Z1Vv+PbVH/jWtP/5NwUv+TcFL/lnFU/5ZyUv8AAQD/AAEA/wAB&#10;AP8AAQD/AAEA/3VbNv9zWTT/cFgy/25WMv9tVjT/bFUz/2dQLv9jTCz/Yksr/19IKf9fSCn/XEQq&#10;/1hDKP9XQSn/VkAo/1dBKv9XQyv/WUUt/1pGLv9XRS//WEYw/1dFL/9UQi7/VkQw/1ZFM/9WRTP/&#10;V0Y2/1xJOv9gTT//aVNG/3FZTf99Ylf/jWtf/5t1aP+2iXb/vo97/8uYg//Snoj/2aOL/+Gnj//k&#10;q5D/7reY//O+nP/2xqL/98um//7Xrv/+27P//dyz//vesv/64rT//Oa1//3ruf/+7r3//u67///w&#10;uf/+77j//eqw//znrv/85qz//OOq//bbpP/01Z//8tGc//TTnv/zz53/99Gg//nTov/60qH/8siY&#10;//DElf/yw5X/8MCS//LClP/vv5H/7LyO/++/kf/yw5X/98ia//HFlv/uxJT/8MiX//bOm//50Z7/&#10;9M+b//LMm//wypn/8s6c//TQnv/wz5z/7M6c//bcqf//6rX///K9//nst//z3qf/7tWd/+/Unf/1&#10;1qD/9NWf//XVnP/11Zz/+NOc//jRmv/xyZX/4bmG/8uldP/En3L/w6J5/8Ghev+0nnn/pZFw/5WF&#10;ZP+UhWj/joBl/31xWf9waFH/YlpF/1hQPf9USTf/Tj8s/1M+K/9fQyv/ck40/4pZOf/AfVL/35Zj&#10;/+SXX//hklf/6Ztb/+mbWf/pm1n/4JVU/9aMTf/XjVD/25RW/9mTV//Zk1f/2pZZ/9aSVf/UkFP/&#10;1I9U/9OOU//Vj1T/1o9X/9OKU//TilX/z4ZT/9KLV//Wj1v/1o1a/9SLWP/WjVr/1YxZ/9OKV//S&#10;iVb/z4ZT/86FUv/Qh1T/04pX/9WOWv/alV7/76x3//Cuev/Zmmf/zo5e/7t8UP+paj//n2A3/55e&#10;OP+mZT//q2pE/6ppQ/+oZ0H/o2M//55eOv+WWDP/kVUw/5FVMP+TVzL/k1cy/5FXMf+UWjX/kVcy&#10;/4tULv+MVjT/j1k3/5BaNv+SXDj/kVs3/5BaNv+MVjL/hVEs/4RQK/+EUi3/hlYw/4JSLP97SyX/&#10;eEom/3dLJv90SCX/c0ck/3JEIv90RiT/dUcm/3dJKP93SSj/d0ko/3RHJv9zRiX/dEcm/3dKKf91&#10;SCf/dEcm/3VIJ/9zRiX/dEcm/3ZJKP93Sin/d0op/3RMKf91TSr/dEwp/3VNKv92Tiv/dEwp/3VN&#10;Kv9ySif/dEsr/3RMKf93Sin/d0op/3dKKf92SSj/ek4r/3tPLP98UCv/fVAp/3tOJ/97Tif/e08o&#10;/3pPJf98USf/f1Ur/4RZL/+IWzH/il0z/4tcMv+RYjj/k2I5/5ZlPP+VZDv/i1sz/4lZMf+HVy//&#10;hFcw/31QKf99UCn/e08o/3lPKf9vSCH/cUkl/3FLJ/9vSyn/bEgm/3BMKv9zTy3/bkoq/2tHJ/9u&#10;Sir/bUoq/2tIKP9sSSn/a0go/2hFJf9nRiX/akkm/21MKf9sSyj/bUso/25MKf9tSyj/cU8s/3NR&#10;Lv90Ui//dlQv/3VTLv90Ui3/dlQv/3hWM/94VjP/d1Uy/3tVMf98VjL/flYy/35XMP+EWjT/h101&#10;/4ZcNP+CWC7/gVct/4VbMf+IXTP/il80/4pfNP+SZTv/jWA2/4pdM/+KXjH/jWE0/5JmN/+Zajz/&#10;mWo+/5xtQ/+fckj/nXBG/5VoPv+TZjz/lmo9/5ZqPf+RZTT/kmY1/49kMf+NYi//lGk2/5ZrOP+U&#10;aDf/kWc3/45kNP+HXy7/hFst/31XKv95Uif/dlEn/3ZQK/9rSif/XTwb/1Y3GP9ZOhv/YkMk/2FC&#10;I/9kRSb/aUot/2pLLv9oSSz/Y0Up/10/Jf9ZPiP/Vzsj/1Q6If9SOB//Uzkg/1Q6If9UOiH/WT8m&#10;/1xAKP9fQyv/X0Mr/1k/JP9XPSL/Vz0i/1k/JP9ZPyT/W0Em/1k/JP9ZPyT/WD4j/1Y8I/9UOiH/&#10;WD4l/1pAJf9WPCP/VTsi/1c9Iv9WPCH/WD4j/1tCJP9dRCb/X0Yo/11EJv9ZQCL/WkAl/1xCJ/9b&#10;Qyn/Tzcf/0gyGv9IMhv/STQh/0EuHf83JhT/NiUV/zQkFf8vIhL/Kx0Q/yoeEv8qIBb/KyEX/ywi&#10;GP8vJRv/MCYc/zEnHf8sJBn/JB0T/yIbEf8gHBH/IR0U/xsYD/8bGA//HRoR/yEeFf8jHxb/Ih4V&#10;/yIeFf8jHxb/Ih4V/yQgF/8kIBf/IB0U/x8cFf8dHRX/GxsT/xkZEf8aGhL/GxsT/xoaEv8ZGRH/&#10;GhcQ/xoXDv8hGhL/Mige/0I0Kf9HNyr/Qi4j/z0pHv85Ixj/NyEW/zokGf88Jhv/QCge/z8nG/9B&#10;KR3/Qysh/0UtI/9ELiP/Qiwh/z0pHv86Jhv/OCYa/zgmGv84Jhr/Oykd/0EtIv9EMSP/RjAj/0kz&#10;Jv9KMyX/SjMl/0kyJP9JMiT/SjMl/0YvIf9ILiH/SjAj/00xI/9NMSP/TjIk/1E1J/9RNiX/UTYl&#10;/1I1I/9UNyX/Vjkn/1U4Jv9VOCb/VTop/1U6Kf9VOin/Ujcm/1E2Jf9QNiX/UDYl/081JP9PNST/&#10;TzUk/1A2J/9RNyj/UjYo/1Q4Kv9WOSf/Wj0r/19ALv9gPy7/YUAt/2A/LP9fPiv/YD8s/18/Kv9c&#10;PCX/Wzsi/2dILP+VcU//pn5a/7GHX/+9k2v/wphy/6F5Vf98WDb/dlQ4/3hZPf9/YET/hGVI/4dm&#10;R/+JaEf/imhF/5FtS/+XbUf/l21F/5ltRv+bcEb/nnNJ/6F0S/+hdEv/o3ZN/6V4T/+sf1b/rYBX&#10;/6R3UP+leVL/p3tU/6V7U/+hek//pH1S/6qDWP+thFj/qYBU/6h9Uv+me1D/pnpN/6l9UP+xhVj/&#10;t4te/62BVP+pfVD/qHtR/6N2TP+ZbEX/l2pD/5lrR/+bbUn/l2tI/5ltSv+ZcU7/nHRR/5dvS/+S&#10;akb/kWtH/5dxTf+WcEz/lW9L/5dxTP+ddk//onhS/6V7Vf+kelT/n3VP/5twTf+Wbkr/l3FN/5Ju&#10;TP+Wbkr/lm5K/5RsSP+UbEj/lm5K/5dvS/+VcU//lHJP/5NxTv+PcU//jW9N/4lsTP+Ia0v/g2RF&#10;/4VmR/+KaUr/imlK/4toSv+Oa03/k3BS/5ZzVf+UcVP/l3NT/5p2Vv+eelr/m3dV/5l1U/8AAQD/&#10;AAEA/wABAP8AAQD/AAEA/3RaNf9yWDP/blYy/2tVMP9nUzL/aFM0/2RPMP9hTC3/X0ot/15HKP9d&#10;RSv/W0Mp/1hCKv9XQSn/VkAp/1hCK/9WQir/WUUt/1pFMP9XRS//WUcz/1dFMf9UQi7/U0Iw/1RD&#10;Mf9WRTX/WUc5/15LPf9kTkH/bVVJ/3tgVf+La17/mnZo/6Z/cP++j3v/xpaA/9Ceh//Zo4v/46mR&#10;/+ivlP/psJP/8Lub//LCnv/3yaX/99Cp//3asv//3rX//eC2//3itf/65LX//Oi2///tu//+8L//&#10;/vG9//7xvP/877r/+ues//rmq//546n/+uGo//fZo//01Z//8dCb//TQnP/10Z//+NSi//nTov/4&#10;0qH/88ua//DElf/uwpP/7b2P/+6+kP/svI7/7LyO//TFl//80KH//tSk//fNnf/uxJT/8cmY//PL&#10;mv/xyZj/8MiV//DIl//vyZj/9tKg//bVov/uzp3/582c//bgrv//9MP//f/O//3/0P/25rP/69ei&#10;/+vUnv/02aT/9deh//bXof/416H/+tWg//TPmv/mwY3/1rCB/8Cecf+5mXD/u594/7qifv+6p4b/&#10;rZ18/6OUdf+fkXT/iH1h/3BpT/9pY03/W1RC/1BINf9OQTD/UDso/11DLP92VDn/lGdI/653Uf/U&#10;jlv/5Jtk/+WZXf/hlVf/55xb/+ecW//nnVz/5Z5e/+CZW//aklf/15FV/9WPU//WkFT/2ZRZ/9aR&#10;Vv/TjlP/045T/9OOU//Vjlb/1Y5W/9KJVP/TilX/0YhV/9SNWf/Vjlr/1ItY/9KJVv/WjVj/1YxX&#10;/9OKV//Tilf/0IdU/9CHVP/SiVb/0otV/9SPWP/emWL/7615/+qodP/UlWL/xohZ/7JzR/+eXzb/&#10;mFgy/55dN/+oZ0H/sm5J/61sRv+kYz3/nl44/51dOf+XWTT/kVUw/5BUL/+QVC//jVMt/49VL/+W&#10;XDf/kVo0/41WMP+PWTf/kVs5/5JcOv+PWjj/jVg2/4xXNf+FUC7/fUso/39NKP9/Tyn/gFAs/3lL&#10;J/90RiL/c0ck/3FFIv9xRCP/ckUk/3NGJf91SCf/dkgn/3tNLP98Ti3/ek0s/3pNLP95TCv/ek0s&#10;/3lMK/91SCf/c0Yl/3RIJf9zRiX/dEcm/3VIJ/93Sin/eEsq/3RMKf91TSr/dU0q/3RMKf90TCn/&#10;dU0q/3VNKv9ySif/dEwp/3VNKv93Sin/eEsq/3dKKf92SSj/ek4r/3tPLP97Tyr/f1Ir/3xPKP99&#10;UCn/fE8o/3xRJ/99Uij/gFUr/4RZL/+IWzH/il0z/4xdM/+PYDb/k2I5/5VkO/+SYTj/hlct/4VV&#10;Lf+EVzD/glUu/3lMJf91SST/dEok/3RKJP9tRyP/bkgk/2xKJ/9pRyT/a0km/29NKv9yUC3/b0sr&#10;/25KKv9uSir/bUoq/2pHJ/9rSCj/a0go/2lGJv9rSSb/bUso/25MKf9uTCn/b00q/3FPLP9tSyj/&#10;ck4s/3RQLv92UjD/eFYx/3hWMf91Uy7/d1Uw/3hWM/93VTD/dlQx/3pUMP98VjL/flcw/4FXMf+D&#10;WTP/hVsz/4JYLv+BVy3/hFku/4hdMv+LYDX/jF81/4teNP+PYjj/jmE3/4tfMv+OXzP/jmIz/5Rl&#10;N/+Zajz/m2xA/5hsP/+bbkT/mGtB/5JlO/+SZTv/lWg+/5ZqPf+QZDX/j2My/45kMv+NYTD/lGg3&#10;/5VpOP+UaDf/j2U1/4xiMv+GXS//hFsv/3xWKf95Uif/d1An/3ZQK/9qSCX/WjkY/1Q2FP9XOBn/&#10;Y0Ql/2NEJf9mRyj/a0wt/2pLLv9oSSz/ZEYq/2FDJ/9cQSb/WT0l/1Y6Iv9SOB//Ujgf/1Q6If9U&#10;OiH/WT8m/11DKv9jSS7/YEYr/1pAJf9WPCH/VDof/1Y+JP9YQCb/WUEn/1lBJ/9YPiP/WD4l/1U7&#10;Iv9UOiH/VDoh/1c9JP9WPCP/VDoh/1Q6H/9WPCH/WT8k/15DJv9jSCv/Y0gr/19EJ/9bQiT/XUMo&#10;/15GLP9cRCr/TDYe/0o0Hf9KNh7/RTMf/zwrGf82JRX/NycX/zYpGP8wIxP/KR0P/ykdD/8rIRf/&#10;LCIY/y0jGf8wJhz/MScd/zEnHf8sJBn/JB0T/yAcEf8gHBH/HxsS/xsYD/8cGRD/HhsS/yAdFP8g&#10;HRT/Ih4V/yMfFv8iHhX/IR0U/yMfFv8kIBf/IB0U/x4bFP8bGxP/GhoS/xkZEf8bGxP/GxsT/xgY&#10;EP8YGBD/GxgR/xwZEP8jHBT/MCYd/z0vJP9DMij/Piwg/zomG/81IRb/NyEW/zwmG/9AKB7/Qioe&#10;/0IqHv9ELCD/Qysf/0QsIP9ELiP/Qy0i/z8pHv86Jhv/NyUZ/zclGf86KBz/PCgd/0IuI/9EMSP/&#10;RS8i/0kzJv9KMyX/SjMl/0gxI/9IMSP/SDEj/0guIf9JLyL/TDAi/04yJP9RNSf/Ujcm/1E2Jf9U&#10;NyX/VDko/1U4Jv9WOSf/Vjkn/1U4Jv9ZPCr/WT4t/1k+Lf9ZPi3/Vjsq/1Q5KP9SOCf/UDYl/040&#10;I/9PNST/TzUk/1A2J/9QNif/UjYo/1Q4Kv9WOSf/Wj0r/14/Lf9gPyz/Y0Iv/2FALf9fPiv/YUEs&#10;/18/Kv9bOyT/Wzsi/2ZHK/+Rb0z/pHxY/62DXf+5j2n/xJp0/6h9Wv+EXjr/eFU5/3pYPP98XUD/&#10;g2RH/4ZlRv+GZUb/hWNA/41pR/+Zb0n/mG5G/5ltRv+ab0X/nnNJ/6F0S/+fckn/oHNJ/6l8Uv+1&#10;iF//tIde/6V4T/+melP/pXtT/6V7U/+ed07/o35U/6mCV/+pglf/p35S/6R7T/+me1D/pnpN/6V5&#10;TP+rf1L/soZX/7GCVv+rfFD/q3xS/6l6UP+gcEj/m2tF/5hrRP+Yakb/mGpI/5ltSv+Zbkv/lm5L&#10;/5NrR/+PZ0P/kWtH/5VvS/+Vb0v/lnBM/5ZwTP+ZcU3/nXJP/6F3Uf+hd1H/nXJP/5lxTf+Xb0v/&#10;lXFP/5BsSv+Pa0n/kW1L/5NtSf+VbUn/l29L/5ZuSv+Yck7/lnRR/5VzUP+QclD/jW9N/4ptTf+K&#10;bU3/g2ZG/4ZnSP+IaUr/iWhJ/4hnSP+Oa03/k3BS/5RxU/+TcFD/l3NT/5l3VP+de1j/m3lW/5l3&#10;VP8AAQD/AAEA/wABAP8AAQD/AAEA/3RaNf9xVzL/bFQw/2pUL/9lUTD/Y04v/2FMLf9fSi3/XUgr&#10;/1pFKv9XQif/V0Ep/1dBKf9XQSr/VkAp/1hCK/9XQi3/WUQv/1pFMP9WRDD/WUcz/1dFMf9UQzH/&#10;VEMx/1VENP9YRzf/XUs9/2FOQP9pU0b/dFlO/4VpW/+WcmT/onts/62Ccv/ElH7/0Z6J/9egi//e&#10;qJD/7bOb//S8of/yvZ7/9cSj//jMp//606z/+9Ww//zbsv//37b//uO4//zktv/86rr/+um7//zw&#10;wP//88H///PB//3yvP/78Lj/++it//3prv/546n/+d+m//bYov/z1J7/8dCb//LRnP/51aP/+tak&#10;//rWpP/+2qj/99Gg//PJmf/wxJX/7LyO/+u7jf/ru43/7b6Q//PHmP//16f//9+w//jWpv/vx5b/&#10;8MiX//HHlf/uxpP/7saV//DIl//yzJv/+dil//jYqf/u0qL/69Wk//blt///+8z//v/Z//3/4//+&#10;+sv/7d+u/+jUn//u1Z//9Nai//fXpP/62aP/9dGd/+7Il//fu4v/yaZ8/7WVbv+xl3L/tJx4/7mi&#10;gP/EtJP/wbGQ/8CxkP+/spL/kYNm/25kSf9iXET/U0s2/0xBL/9MOib/Uzok/3BONf+QZUX/tYFc&#10;/9OVbP/jnGb/5Jxh/+acXf/kmln/6Z9e/+acW//im1v/45xe/96YXP/Zk1f/1Y9U/9SPVP/VkFX/&#10;2JNY/9eSWf/Uj1b/1I9W/9SPVv/WkVj/1Y5Y/9GKVP/TjFb/04xY/9WOWv/UjVn/0otV/9KJVP/W&#10;jVj/1o1Y/9WMWf/Ui1j/0IdU/9CHVP/Rilb/0ItU/9SPWP/cmWL/8K95/+imcv/WlGL/wYFT/6lo&#10;Pv+bWjL/m1o0/6BfOf+va0b/uHRP/7FtSP+eXTf/mFgy/5paNP+YWjP/k1cy/5FXMf+QVjD/jlQu&#10;/5BWMf+TXDb/klo3/41XNf+NVzX/jFc1/4tWNP+DTiz/gEsp/4FMKv9/TSr/e0km/3lJJf98TCj/&#10;eEom/3hKJv91SSb/dUkm/3FJJv9xSSb/cEgl/3RHJv92SSj/eEsq/35RMP+BVDP/gFMy/4NWNf+E&#10;Vzb/g1Y1/4BUMf94TCn/dkon/3ZKJ/90SCX/dkko/3ZJKP94Syr/d08s/3VNKv91TSr/dU0q/3JM&#10;KP9zSyj/d0wp/3VNKv9zSyj/dk4r/3VNKv90TCn/dEwp/3RMKf93Sin/eU0q/3pOK/97Tyr/gFMs&#10;/39SK/9/Uiv/fVAp/4BTLP9/VCr/gFUr/4NYLv+IWzH/iVwy/4pdM/+PYDT/kGE1/49gNv+JWjD/&#10;fVAn/3xPJv9/Uiv/e08o/3VJJP9yRiH/cUch/29HI/9sRiL/aUck/2hGI/9oRiP/bkwp/3JQLf9v&#10;TSr/akcn/2tIKP9sSSn/a0go/2pHJ/9qRyf/akcn/2tJJv9tSyj/b00q/3FPLP9vTSr/cU8s/3JQ&#10;Lf9vTSr/ck4s/3VRL/93UzH/fVcz/31XM/92VC//d1Uw/3hWM/93VTD/elQw/3tVMf9+VzD/f1gx&#10;/4FXL/+DWTH/g1kv/4NYLv+EWS7/iFsx/4teNP+MXzX/jV40/4xdM/+QYTX/kWI2/5BhM/+RYjT/&#10;kmQz/5RmNf+abDv/nG0//5xtP/+ZbUD/lWg+/5BjOf+QYzn/lGc9/5JnOv+NYzP/i2Ex/4xiMv+O&#10;ZDT/lmo7/5drPP+Xazz/kWY5/41iNf+IXzH/h14y/35VKf96Uyj/d1An/3dQKf9pRyT/WjkY/1U0&#10;E/9XOBn/YkMk/2RFJv9oSSr/akss/2lKK/9nSCv/ZEYq/19EJ/9cQSb/Wj8k/1c7I/9RNx7/Ujgf&#10;/1Q6If9VOyL/WkAn/11DKv9lSzD/ZEov/1pAJf9VOyD/UTkf/1Y+JP9YQCb/WEAm/1hAJv9YPiX/&#10;VTsi/1Q6If9VOyL/Ujgf/1Q6If9WPCP/Uzkg/081Gv9VOyD/WT8k/2RJLP9nTC//ZEks/15DJv9c&#10;QyX/YEYr/19HLf9YQir/STMc/0k0H/9JNB//PSwa/zopF/84KBj/Oysb/zcqGf8xJBT/Kh4Q/ysf&#10;Ef8tIxn/MCYc/zEnHf8xJx3/LyUb/y8lG/8qIRj/JB0T/yIeE/8hHRT/HhsS/xsYD/8cGRD/HRoR&#10;/x8cE/8fHBP/HxwT/yIeFf8iHhX/IR0U/yAdFP8gHRT/IR4X/x0aE/8aGhL/GBgQ/xkZEf8bGxP/&#10;GxsT/xgYEP8ZGRH/GxgR/xsYEf8hGhL/KiEY/zUpHf89LyT/PCoe/zgkGf81IRb/PCYb/0QuIf9F&#10;LSH/RS0h/0gtIv9KLyT/RS0h/0UtIf9ELiH/QSse/z8pHv88KB3/NyUZ/zgmGv8+LCD/QS0i/0Mw&#10;Iv9GMCP/RS8i/0cxI/9JMiT/STIk/0gxI/9IMSP/RS4g/0ouIP9PMyX/UTUn/1I1I/9VOCb/Vzoo&#10;/1I2If9aPSv/Wj0r/1Y5J/9aPSv/Vzoo/1o9K/9bPiz/XEEw/1k+Lf9YPSz/WD0s/1c8K/9VOyr/&#10;Ujgn/1A2Jf9PNST/TzQj/081Jv9PMyX/UTUn/1Y7Kv9WOSf/Wzwq/10+LP9gPyz/Y0Iv/2BAK/9g&#10;QCv/Y0Mu/2BAK/9bOyT/Wjoh/2VGKv+QbU3/pHxY/66EXv+6jmf/xZly/6t/Wv+HXzz/d1Q2/3tY&#10;PP9/XUH/g2FF/4ZlRv+HZkX/hmRB/49rSf+Zb0n/mG5G/5dtRf+ab0X/nnNJ/59ySf+fckn/nnFI&#10;/6h7Uv+0h17/sYRb/6R5T/+leVL/pXtT/6V7U/+geVD/poFX/6mEWP+pglf/o3xR/6N6Tv+ke0//&#10;pntO/6h8T/+pfU7/rX5Q/7KDVf+vflP/sYBV/69+Vf+ndk7/n25G/5lpQ/+Yakb/mmxI/5tvTP+Y&#10;bEn/mG1K/5RsSP+UbEj/lGxI/49pRf+TbUn/lW9L/5NtSf+UbEj/lm5K/5luS/+ccU7/mXFN/5lx&#10;Tf+UcE7/lHJP/45sSf+ObEn/kW1L/5RwTv+ack7/nXVR/5x0UP+eeFT/mXdS/5Z0Uf+ScU7/j3FP&#10;/41wTv+OcVH/hmlJ/4ZnSP+HaEn/hmdI/4VmR/+LaU3/j21R/45tTv+Rbk7/lHFR/5l3VP+aeFX/&#10;l3VS/5Z1Uv8AAQD/AAEA/wABAP8AAQD/AAEA/3JYM/9wVjP/bFQw/2pTMf9jTi//YUwv/15LLf9d&#10;SCv/W0Yp/1hDKP9WQSb/VkAo/1dBKv9WQCn/VT8o/1hCLf9XQi3/V0It/1ZELv9WRDD/WEYy/1ZF&#10;M/9TRDH/VUQ0/1ZENv9XRTf/X0tA/2hSR/9xWU3/fGBS/5BuYv+ge2v/q4Fx/7eKd//Gk37/16CL&#10;/96okP/lq5P/7rab//fAov/1wqP/9sqn//zSrP/71bD/+tiy//7etf/84bb//eW5//7ouf/+7b//&#10;/u2///3zwv//88H///O///3yvP/98rr//Omu//rmqf/136P/9tyj//XYoP/z0pz/8dCb//LRnP/4&#10;16T/+Nek//vXpf/826j/+dSg//TMmf/wxJX/7b2P/+q6jP/tvY//8sOV//HFlv/906P//9ys//jU&#10;pP/rwZH/7MKS/+3Dkf/uxJL/7saV/+/Hlv/xy5r/99Wl//jZqv/y16j/8Nus//nuwf///tT////h&#10;//7/6v/+/9v/9u69/+rap//t2KP/9tum//nZpv/21aD/68eV/+C7jv/Lqn//tZlx/6aOaP+qk3H/&#10;q5h6/7Cfgf/Ku5z/08Sj/9vNqv/Yy6j/nZBu/3luUP9iWD3/SEAp/0c4I/9POSL/Y0Mq/4hfP/+x&#10;fFr/0plu/+amdv/rpWr/6qNl/+ihYf/nnVz/6J5d/+GaWP/fmFj/4Ztf/96YXP/Yk1j/1ZBV/9WQ&#10;V//VkFf/1pFY/9aRWP/Vklv/1pFa/9aRWv/Xklv/045X/9KLVf/TjFj/1I1Z/9SNWf/TjFb/0otV&#10;/9CJU//VjFf/145Z/9aNWP/UjVn/04xY/9OMWP/SjVb/0YxV/9eSW//koWr/87J8/+imdP/TkWH/&#10;t3dL/51cNP+bVzL/nlo1/6RgO/+va0j/s29K/6tnRP+cWzX/mFgy/5hYMv+YWjP/l1s2/5NZM/+R&#10;VzH/jlcx/45XMf+PVzT/i1Uz/4pUMv+IUzP/hVAw/4JNLf9+SSn/eUcm/3pIJ/99Syr/fUso/3tK&#10;Kf98TCj/eEoo/3lLKf93Syj/dkko/3RMKf9zSyj/ckon/3NLKP90TCn/ek0s/4BTMv+DVjX/gFMy&#10;/4RXNv+IWjn/h1k4/4VXNf9/US//fU8t/3pMKv91SSb/d0so/3dLKP95TSr/fE8u/3ZOK/93Tyz/&#10;dk4r/3ROKv93TCn/ek8s/3ZLKP90TCn/dU0q/3VNKv90TCn/dEwp/3RMKf93Sin/d0so/3pOKf97&#10;Tyr/gVMv/4FULf+AUyz/fE8o/4BTLP9+Uyn/flMp/4BVK/+HXDH/iVwy/4hbMf+LXjT/jF0x/4ZX&#10;Lf9+USf/fE8m/31QKf98UCn/d0sm/25DIP9rQB3/bUIf/2xGIv9pRSP/Z0Ui/2ZEIf9qSCX/cU8s&#10;/3FPLP9sSSn/ZkMj/2lGJv9rSCj/aUYm/2lGJv9pRib/akYk/2xIJv9vSyn/cU0r/3JOLP9xTyz/&#10;cU8s/3JQLf90UC7/dlIw/3pUMP97VTH/f1k1/31XM/96VDD/eVcy/3pYM/97VTH/fFYx/35XMP9+&#10;VzD/f1gv/4NZMf+DWS//hVsx/4ZbMP+GWzD/iVwy/41gNv+OXzX/jF0z/4tcMP+OXzP/kWI0/5Rk&#10;Nv+UZjX/lmY2/5ZoN/+abDv/nG0//51uQP+bb0L/mGw//49jNv+NYjf/kWY5/5JnOv+LYTH/i2Ex&#10;/4xiMv+OZDT/kmg4/5VpOv+TZzj/kWY5/49kN/+LYDP/hl0x/3xTJ/97USf/eFEo/3ZPKP9pRyT/&#10;WjkY/1U0E/9YORr/Y0Ql/2VGJ/9oSSr/aUor/2lKK/9mSSv/ZEYq/15DJv9cQSb/XEEm/1Y8I/9N&#10;Mxr/UDYd/1I4H/9XPST/XUMq/2FHLv9nTTL/ZUsw/1k/JP9SOB3/Tzcf/1U9Jf9WPib/Vj4k/1c/&#10;J/9WPCP/VDoh/1Q6If9VOyL/Ujgf/1M7I/9VPSX/Ujgf/1A2Hf9TOR7/WD4j/2ZLLv9pTjH/ZEks&#10;/19EJ/9eRSf/ZEov/2BIMP9UPib/RS8Y/0QvGv8/LRn/NiYW/zcnF/83Jxf/Nyoa/zIlFf8tIRH/&#10;KiAU/yshFf8wJhz/Mige/zEnHf8tIxn/KiIX/y0jGv8pIBf/IxwS/yIeE/8iHhX/HxwT/xsYD/8b&#10;GA//HRoR/x8cE/8gHRT/HhsS/yIeFf8iHhX/IR0U/yAdFP8gHRT/HhsU/xoaEv8ZGRH/GBgQ/xkZ&#10;Ef8bGxP/GxsT/xgYEP8ZGRH/GxgR/xsWEP8dGRD/KB8Y/y4kG/83KR7/OCYa/zgkGf86Jhv/QSse&#10;/0kxJf9JMSX/Si8k/0kvIv9KMCP/SS4j/0cvI/9ELCD/QCod/0AqH/88KB3/OCYa/zgmGv8/LSH/&#10;Qy8k/0MwIv9FLyL/RC4h/0UvIf9JMiT/SjMl/0ozJf9MMiP/Sy8h/0wwIv9QNCb/Uzgn/1Q3Jf9X&#10;Oyb/Vzsm/1Q4I/9bPyr/WT0o/1c6KP9aPSv/WTwq/1s+LP9cPy3/XUAu/1s+LP9XPCv/Vzwr/1g9&#10;LP9WOyr/VDko/1I3Jv9QNST/TjMi/1A0Jv9PMyX/Uzgn/1k8Kv9XOij/Wjsp/10+LP9fPiv/YkEu&#10;/2A/LP9hQSz/YkIt/18/Kv9dPSj/Wzsk/2FCJv+QbU3/pntY/7CEX/+6jmf/xply/7CEX/+PYkH/&#10;dE8y/3hVOf98Wj7/gWBB/4RjRP+JZkb/imhF/49rSf+Wb0j/lmxG/5ZsRP+abkf/nHFH/59ySf+f&#10;ckn/nnFI/6N2Tf+oe1L/pntR/6R5T/+kelL/pnxU/6J7Uv+helH/p4BX/6mEWP+pglf/pH1S/6Z9&#10;Uf+pgFT/rYFU/6p+Uf+qe03/qntN/7ODVf+zg1X/tIFW/7J/VP+qdk7/oXBI/5hoQv+VaEH/mGpG&#10;/5ZqRf+Wakf/mW5L/5luS/+YcEz/lm5K/49nQ/+Sakb/k2tH/5BqRv+SbEj/lG5K/5RsSf+Ubkr/&#10;l29L/5dvS/+VcU//lHJP/49tSv+PbUr/k29N/5ZyUP+cdlL/onpW/6F5Vf+ielb/nXdT/5Z0T/+S&#10;cU7/j3FN/49xT/+QclD/imtM/4doSf+HaEn/h2hJ/4ZnSv+Jak3/i2xP/4xtTv+ObUz/j25N/5By&#10;UP+Rc0//kXNP/5FzUf8AAQD/AAEA/wABAP8AAQD/AAEA/3JVM/9tUzD/bFIx/2lRL/9iSyv/YEsu&#10;/11IK/9cRyz/WUQp/1hDKP9WQCj/VkAo/1dBKv9VPyj/VEAo/1ZBLP9XQi3/VkEs/1ZBLv9WRDD/&#10;VUQy/1RDMf9TQjL/VkU1/1lHOf9eTED/aVNI/25WTP96XlL/imhc/554a/+sgnL/uYx5/8WVf//Y&#10;oYz/4qyU/+exl//ttZr/8r+i//XCo//7zaz/+NCs//zZs//93bb//N+1//zhtv/65bj//ei7//3s&#10;wP/87sH//PDA//3xv///88H//fO+//zxuf/98bf//uyu//rkqP/13aH/89ac//bXnv/21Z//89Kd&#10;//LRnP/31qP/+Nei//jXov/82KT/+NOf//PLmP/vw5L/7b+O/+y9j//3yJr//dGi/+/DlP/wxJX/&#10;9sqb/+3BkP/pvYz/6sCO/+7Ekv/wxpT/78eW/+zGlf/vy5n/89Kl//PXqP/u1qj/7t+2//ruxv//&#10;/9r//v/q//z/6v/9/+X//v/Y//LmtP/r2qT/++Ks//fZpf/wz5r/27mM/82sgf+4nHX/qZFt/5qF&#10;aP+Yh2v/oJB2/7Cih//SxaP/4tWy/+7ivP/g1K7/qJ94/4h+W/9qYUL/STsh/005IP9hRiv/gFk8&#10;/7KCXv/YoXj/6K5+//Cuev/tqWz/6aNl/+miYv/pomD/5J1b/9yVU//blFT/5J5i/+CaXv/ZlFn/&#10;1pFY/9WQV//Uj1j/0o9Y/8+MVf/Vklv/2JVe/9iVXv/Wk1z/0o1W/9KNVv/Uj1j/1I9Y/9KNVv/S&#10;jVb/0YxV/8+IUv/RjFX/1I9Y/9SPWP/Zk1//15Fd/9WPW//Tjlf/0ItU/96cYv/5t33/+baB/9iW&#10;ZP+2dkj/m1ow/5hXL/+aWTP/nFs1/6VhPv+pZUL/pmI//6BfOf+cWzX/mFgy/5hYMv+YWjP/ml45&#10;/5ZcN/+QWTP/jlYz/4pUMv+HUS//hVAw/4ZRMf+GUTL/gUws/35JKf9+SSn/fkwr/35MK/9/TSz/&#10;gE8u/4FQL/+BUC//flAu/31PLf95TCv/dkko/3hLKv91TSr/c0oq/3NLKP9zSyj/dk4r/3pSL/99&#10;VTL/f1Ix/4BTMv+CVTT/glU0/4FTMf+AUjD/flAu/3pMKP94Sib/ekwo/3tNKf+AUi7/f1Ev/3xQ&#10;Lf96Tiv/e1At/3xRLv97UC3/e1At/3hNKv92Syj/dkso/3ZLKP93TCn/dUon/3VKJ/90SSb/dUkk&#10;/3dLJv96Tin/gVUu/39TLP99USr/e08o/3xQKf99USr/flMp/4FWLP+HWjD/hVgu/4VYLv+HWjD/&#10;glMp/31OJP96SyH/f1Ir/4FULf95TSj/b0Mg/2g8Gf9lPRr/Zj4b/2hCHv9pRSP/Z0Mh/2tJJv9y&#10;UC3/clAt/29NKv9qSCX/ZUIi/2lGJv9pRib/Z0Qk/2hFJf9rRyX/b0sp/3NNKf91TSn/dk4q/3hQ&#10;LP95US3/d1Et/3ZQLP94Ui7/e1Ux/31XM/+AWTL/gFky/35XMP99Vi//gVk1/4FZNf+CWDL/hFo0&#10;/4VbM/+BVy//gFYs/4FXLf+CWS3/h1wx/4pfNP+LXjT/i140/41hNP+NXjL/jV4w/49gMv+UZTf/&#10;lmg3/5dpOP+Zazn/mGo4/5hqOP+bbTv/m208/5tvQP+fc0T/nHBD/4xhNP+HXDH/i2I2/49mOP+J&#10;YDL/i2Az/45jNv+RZTj/kmY5/5NnOP+SZjf/jWEy/4xiMv+LYDP/glkr/3dOIv93TiL/eFEm/3ZP&#10;KP9nRSL/WzgY/1Y1Fv9aOxz/ZEUo/2ZHKP9nSCn/Z0oq/2hLK/9oSy3/ZEcp/1tAI/9bQCX/W0Em&#10;/1Y8I/9JLxb/SzEa/1E3Hv9YPiX/Ykgv/2ZMM/9pTzb/ZEox/1g+Jf9PNx//Tzcf/1Q8JP9WPib/&#10;VT0l/1U7Iv9TOSD/Uzkg/1Y8I/9UPCT/Uzsj/1A4IP9QOCD/UDYd/040G/9SOB//WT4j/2hNMv9r&#10;UDX/Z0wx/2JILf9eRCv/XUUt/1A6I/9JMx7/QSwZ/zYlE/81JRX/MCMS/zEkFP8xJBT/LiIS/ysf&#10;D/8oHhL/KiAU/y0jF/8wJhz/Mykf/y0lGv8oHxb/KB8W/ygfFv8mHxX/HxsS/yEdFP8iHhX/HhsS&#10;/xsYD/8bGA//GxgR/x0aE/8eGxT/HRoR/x4bEv8iHhX/Ih4V/yAdFP8fHBP/HBkS/xkZEf8ZGRH/&#10;GRkR/xkZEf8bGxP/GhoS/xoaEv8cGRL/GhcQ/xwYD/8iGxP/Jx4X/y0gGP8zJRr/OCYa/zomG/8/&#10;KR7/RC4h/0cxJP9IMCT/SS8i/0kvIv9LMST/SC0i/0kuI/9HLyP/RS0h/0AqHf89Jxz/Oycc/z0p&#10;Hv9BLSL/Qi8h/0QuIf9ELiH/Qy0g/0UuIP9GLyH/SjAh/04yJP9OMyL/UDUk/08yIP9RNCL/Vzgk&#10;/1Y3I/9aOyf/Wzwn/1w9Kf9dPir/Wz8q/1g8J/9bPiz/XkEv/2BDMf9dQC7/Wz8q/1xAK/9cPy3/&#10;WTwq/1k8Kv9UOSj/VDko/1M4J/9VOin/Vzwr/1g9LP9UOSj/VDcl/1M2JP9TNib/Vjkp/1s8Kv9d&#10;PCv/YD8u/2E+K/9hPiv/Yj8s/2E+Kv9gPSn/Xjsl/2E/JP+QbEz/oHVS/6t/WP+4jWP/xZhv/7OH&#10;YP+UaEP/cksq/3VSNP97WDr/fl0+/4JhQv+JZkb/jWtI/4xqR/+SbEf/kWpD/5dtRf+Zb0f/mm5H&#10;/59xTf+idU7/oXRN/6F0Tf+dcUr/nnRM/6F3T/+helH/oXpR/594Uf+helH/pX5V/6qAWP+uhFz/&#10;roRa/6qAVv+tglj/uIth/66CVf+neEr/qXpM/69/Uf+1glX/tIFU/7F+U/+pdU3/onFI/5pqQv+V&#10;aEH/lWdD/5NnQv+UaEX/kmdE/5NoRf+UakT/lG1G/5RsSP+MZkL/hWE//4llQ/+KY0L/kGdH/5Vt&#10;Sv+Xb0z/l3FN/5dxTf+RbUv/jGpH/5BtTf+Sb0//k29N/5dxTf+bdVH/nXJP/5xxTv+ddk//mnRP&#10;/5hyTv+Vc1D/lHJP/5NxTv+ScVD/jWxN/4xrTP+IaUr/iGlK/4dqSv+Ia0v/im1N/4tuTv+Lbkz/&#10;jG9N/41wTv+NcE7/j3JQ/49xT/8AAQD/AAEA/wABAP8AAQD/AAEA/3BTMf9sUi//a1Ew/2lRL/9h&#10;SCr/YUor/19HLf9aRSr/V0Ep/1dBKf9VPyf/V0Eq/1VBKf9VQSn/VUAr/1ZBLP9XQi3/VUMv/1RC&#10;Lv9WRDD/V0Y0/1ZFM/9TQjL/WUc5/15LPf9kUEX/b1dN/3pfVv+GaF3/lnBl/6mCc/+4jX3/xpeD&#10;/9Ghi//fqZH/6LKY/+y2nP/xu5//9MWn//fJqP/91bL/+dey//3btf/63rb/+eG1//znuv/76bv/&#10;+um9//zuwf/98sT//PLB//7ywP//9cL//fbA//3yuv/98bf//O2s//fio//z253/8tWb//LSmf/0&#10;053/9NOe//XUn//416L/99ah//fWof/616H/9dCb//HJlf/uw5D/7cGQ//PHlv/+1KT//tqq//XL&#10;m//rv5D/67+Q/+zAj//xx5X/8ceV/+/HlP/wyJf/9tCf//LOnv/wzp7/8dKk//HWqf/u2az/9Oe9&#10;//fux////9///P/q//z/6v/+/+r//v/f//r0wv/u36j/9d6o//PVof/mxZL/z6yC/7+feP+ulG//&#10;oIlp/5eDaP+Yhm7/oJB3/7Oli//h1LT/7N+8/+vfuf/i1rD/sqZ+/5OGY/9xZET/Tzof/10/I/96&#10;Vjb/mmpG/82Ybv/nr37/7K57/+yrc//tqWz/6aVm/+umZf/tqGf/5aBf/92YV//dl1n/35te/92Y&#10;Xf/alVz/1pFY/9eSW//ZlmH/2ZZh/9SRXP/Sj1r/1ZJd/9aTXP/UkVr/05BZ/9WSW//WlFr/1ZJb&#10;/9SPWP/Tjlf/045X/9CLVP/SjFj/1I5a/9aQXP/alGD/1pBc/9GLV//PilP/1pFa/+imbP/8uoD/&#10;66hz/8WBUv+lYjf/llIr/5pZM/+cWDP/n1s2/6djPv+oZD//oV88/51cNv+ZWTP/l1cx/5NVLv+S&#10;VjH/mmA6/5ddOP+QWTP/jlYz/4lTMf+DTi7/gUws/4dSM/+DTi//gEss/39MLf+ATi3/hFIx/4JQ&#10;L/+ATy7/hFMy/4VUM/+AUjD/flAu/31PLf96TSz/d0op/3hLKv90TCn/c0so/3RMKf90TCn/dEwp&#10;/3xPLv99UC//flEw/4BTMv9/UjH/f1Ew/3xOLf98Tiz/fE4s/3xOLP95Syf/ekwo/3tNKf9/US3/&#10;gFIu/4BSMP99Ty3/flIv/3pSL/97UC3/fFEu/3tQLf97UC3/ek8s/3pPLP96Tyz/d0wp/3VLJf90&#10;SiT/d0sm/3pOKf9+Uiv/hVk0/4NZM/99Uyv/e1Ep/3xQKf9+Uiv/fVEq/31RKv+DVi3/g1Yt/4RX&#10;Lf+HWC7/hFUr/4JTKf97TiX/eEom/3VJJv9uQSD/YzsY/2E5Fv9iPBj/ZD4a/2hCHv9qRiT/akYk&#10;/3FPLP92VDH/c1Aw/29NKv9rSCj/aEUl/2lGJv9pRib/aEUl/25KKv9wTCr/dlAs/3dRLf93Tyv/&#10;d08r/3ZPKP94USr/dlAs/3ZQLP96VDD/flg0/31XM/99VzP/fVYv/4FZNf+AWTL/g1w1/4ddN/+G&#10;XDb/hloz/4ZaM/+DWC7/g1gu/4RbL/+EWy//h1wx/4leM/+JXjH/i18y/4xgM/+OYjX/kWU2/5Fl&#10;Nv+TZzj/mW08/5hsO/+WaDb/k2Uz/5ZoNv+abDr/k2g1/5RoN/+ZbT7/mW0+/49kN/+NYjX/j2Y4&#10;/5FoPP+NYjf/jWI1/45jNv+QZDf/j2M2/5BkNf+VaTr/j2M0/4xhNP+DWCv/eVAk/3ZNIf93TiL/&#10;d1Al/3hRKv9tSyj/Xjsb/1QzFP9ZOBn/ZEUo/2dIK/9oSSz/Z0gp/2hJLP9oSy3/Zkkr/11CJf9c&#10;QST/WkAl/1Y8I/9LMRr/TDIb/1E3IP9YPif/ZEox/2VLMv9hRy7/XkYu/1U9Jf9ONh7/TjYe/1M7&#10;I/9XPyf/VDwk/1Q6If9VOyL/VTsi/1c/J/9WPib/Ujkj/041H/9NNB7/TTQe/1A4IP9WPCP/XUMo&#10;/2hOM/9kSi//Ykgt/2JIL/9YPyn/UTgk/0cxHP9ELxz/OygX/zMiEv81JRX/MSQU/zAjE/8vIxX/&#10;LSET/ysfEf8qIBT/LCIW/zAmGv8xJx3/LyUb/ykhFv8oHxb/KiEY/ykgF/8nIBb/Ih4V/yMfFv8h&#10;HhX/HxwT/xsYD/8bGA//GxgP/x0aE/8dGhP/HBkQ/x0aEf8hHRT/HxwT/yAdFP8hHhf/HBkS/xoX&#10;EP8ZGRH/GhoS/xoaEv8bGxP/GxsT/x0aE/8dGhP/HBcR/x4aEf8lHhb/JRwV/ykcFP8xIxj/PCgd&#10;/0MtIv9GMCP/RzEk/0UtIf9DKx//RS0h/0kuI/9KLyT/SC0i/0gtIv9KLyT/RS0h/0IqHv8+KBv/&#10;OiYb/zwoHf8/KyD/Pisd/0MtIP9FLyL/RjAi/0YvIf9KLiD/TjIk/1E2Jf9QNST/TjEf/1AzIf9V&#10;OCb/WDkl/1g5Jf9cPSn/XT4p/2BBLP9iQy7/YEEt/1k9KP9cQCv/X0Iw/15CLf9dQSz/YEEt/19A&#10;LP9fQCz/Xj8t/1k8Kv9WOSf/VDcl/1Q3Jf9TOCf/Uzgn/1I3Jv9TNiT/VTgm/1g4Kf9ZOSr/Xj0s&#10;/149LP9iPi7/Yz8v/2NALf9nQjD/ZUIv/2I/K/9fPCj/XTok/148If+GY0P/nXVR/6l/V/+3i2T/&#10;w5dw/7KGYf+SZkP/cEsu/3FOMv93VDj/gF1B/4RhQ/+KZ0f/jWtI/49rSf+UbUb/kWpD/5dtR/+b&#10;b0r/mmxI/59xTf+idFD/o3ZP/6J2T/+dc0v/nnRM/6B5UP+helH/n3hP/553Tv+jd1D/p3tU/6p/&#10;Vf+sgVf/sIVb/62CWP+ugVf/tYhe/6x9Uf+kdUn/p3ZL/6t6T/+zgFX/tIFW/7SBVv+qdk7/pHNK&#10;/55uRv+cbEb/lWdD/5RmQv+UaEX/kGVC/5JnRP+SaEL/kGlC/5NtSf+OaET/imZE/4llQ/+JYkH/&#10;imNC/5FqSf+TbEv/kGxK/41pR/+NaUf/jmxJ/41qSv+Oa0v/km5O/49rS/+TbUn/lW1K/5lxTv+X&#10;b0v/lW1J/5RwTv+UcE7/k3FO/5NxTv+Rbk7/kG1N/41sTf+GZ0j/g2ZG/4BmRf+Fa0r/hWtK/4dt&#10;TP+Jb0z/iW9M/4pwTf+OcU//jnFP/45wTv8AAQD/AAEA/wABAP8AAQD/AAEA/21TMP9rUS7/aU8u&#10;/2dMLv9gRyn/X0Uq/11FK/9aQir/V0Ep/1U/KP9UPif/VEAo/1Q/Kv9VQCv/VkEs/1VDLf9VQy//&#10;VUMv/1NBLf9VQy//V0Y0/1ZFNf9VQjP/Xks9/2JMP/9qUkj/eVxU/4ZoXf+XcWb/oXlt/7WKev/E&#10;l4T/0KCM/9qokf/msJb/7Lac//G7n//zwKP/+Mqp//bOq//717X/+ty2//retv/34Lb//OS4//7s&#10;vv/867//+um9//zuwf/988L//PLB///zwf//9cD//fa///30u//98bX//e2v//bhov/02p3/8tWb&#10;/+/Plv/z0pz/9dSf//jXov/62aT/+dij//rZpP/72KL/9M+a//DIlP/two//7MGO//XJmP/+1qX/&#10;/d6v//bSov/qwJD/57uM//HFlP/60J7/9c2a/+7Il//uyJf//Nio//bUpP/wz6L/7tOm//Pbr//w&#10;37T/9+vD//jwy////+D//P/q//z/6v/8/+r//f/j//3+0v/15bL/8Naj/+jKmP/XtYX/wKB3/7OX&#10;cP+okGz/m4Rl/5eDav+Ugmz/mopz/7SmjP/u4MP/7N+9/9vOq//RyKH/qp52/4h8Vv9wYD//ZEcp&#10;/3hRMP+aakb/t4JY/9ykdf/ssHz/6qt1/+inbf/pqGj/6qZn/+qmZ//tqWr/5qJj/9+bXP/emFz/&#10;2pVa/9mUW//Yk1z/15Jb/9eUX//dmmX/3ppp/9mVZP/Sj1r/0pBc/9aTXP/Uk13/1ZNZ/9aUWv/Y&#10;llz/1pRa/9SSWP/Tjlf/1I9Y/9ONWf/TjVn/1Y9c/9SQX//Ykl//1Y9b/86IVP/MhlL/3Zhh//Ww&#10;ef//u4T/2JJf/7JrPf+bVi3/mVUu/51ZNP+aVjH/oV04/6djPv+kYz3/nl03/5paNP+XVzH/klQt&#10;/41SKv+PUy7/mV86/5ZcN/+QWTP/j1k3/4pUMv+CTS3/gEsr/4FOL/9/TC3/f0wt/4FOL/+CTzD/&#10;hVMy/4FQL/9/Ti3/gVMx/4BSLv98Tiz/eUsp/3xOLP95TSr/dUgn/3VIJ/90Ryb/dkko/3hLKv95&#10;TCv/d0op/3lMK/95TCv/ek4r/35SL/99Ty7/fE4t/3dJKP96TCv/fE4t/3xOLf96TCr/ekwo/3pM&#10;KP97TSn/flAs/39RL/96Tiv/fFAt/3lRLv93Tyz/d08s/3lRLv98US7/e1At/3tQLf98US7/eU8p&#10;/3dNJ/94Tib/fFAp/35SK/+AVi7/hlw2/4VbNf9+VC7/eE4o/3ZMJv95Tyn/eE4o/3lNKP9+Uiv/&#10;gVQt/39SKf+EVCz/h1cv/4VVLf99UCn/ckYj/2xEIf9lPRr/YDkY/184F/9jPBv/ZEAg/2ZCIv9q&#10;Rib/b0sr/3VRMf93UzP/bksr/2xJKf9rSCj/akcn/2lGJv9pRib/bEgo/3NPL/91US//eVMv/3lT&#10;L/94UCz/eFAs/3ZPKP91Tyr/dU8r/3hSLv97VTH/flg0/31XM/97VTH/eVMv/35WMv+CWjb/g1kz&#10;/4VbNf+HWzb/hFgx/4NXMP+AVSv/hFku/4dcMf+HXDH/hVwu/4dcMf+HXC//iV4x/4pfMv+OYzb/&#10;lWk8/5VpOv+Wajv/m29A/5drOv+QZDP/j2Qx/5JnNP+TaDX/jmMw/45iMf+QZjb/lGo6/5FmOf+Q&#10;ZTj/j2Y6/49kOf+OYzj/jWI3/45jNv+PYzb/i18y/4xgMf+RZTb/jGE0/4leMf98Uyf/ckkd/3RL&#10;H/94TiT/dk8m/3hSLf9xTyz/YT4e/1MyE/9ZOBn/aEYq/2dIK/9nSCv/aEkq/2ZJK/9lSCr/Y0Up&#10;/19EJ/9dQif/WkAl/1c9JP9PNR7/TDIb/1E3IP9YPif/Ykgx/2FHMP9ZQCr/WD8p/1M6JP9ROCL/&#10;UTgi/1U8Jv9YPyn/VDsl/1E4Iv9UPCT/VDsl/1Y9J/9VPCb/TzYg/0wzHf9LMhz/TjUf/082IP9S&#10;OiL/WUEp/2RMNP9eRi7/XUUt/1xDLf9OOCP/RS4c/0EsG/8/LBv/NSQU/zEfEf81JRb/MSMW/y0h&#10;E/8vIxX/KyEV/zAkFv8wJhr/NCoe/zYsIP8yKBz/KyEX/yggFf8pIBf/LCMa/ywjGv8pIhj/JSEY&#10;/yYiGf8kIBf/IR4V/xwZEP8bGA//GxgP/x0aE/8cGRL/HBkS/x4bFP8fHBP/HhsU/x8cE/8fHBX/&#10;HBkS/xsYEf8aGhL/GxsT/xsbE/8cGRL/HBkS/x4bFP8dGhP/HBgP/x8bEv8nHhf/JRoU/yocE/80&#10;Ixn/Qi4j/0o0Kf9MNCj/SzMn/0UtIf9ELCD/Ry8j/0swJf9LMCX/SS4j/0gtIv9JLiP/Rywh/0Ep&#10;Hf8/Jxv/PCYb/z4oG/9AKh//Pigb/0ErHv9GMCP/STIk/0gxI/9MMCL/TjMi/1M4J/9RNCL/TTAe&#10;/1E1IP9XOyb/Wjsn/1s8KP9ePyv/Xj8q/2BBLP9jRC//YUIu/10+Kv9fQCz/X0Mu/19ALP9gQS3/&#10;YUIu/2BBLf9fQCz/X0As/10+LP9bPCr/Vjkn/1U4Jv9TNiT/UjUj/1E0Iv9SNSP/WDgp/1o5Kv9c&#10;Oyz/YD8u/2I+Lv9iPi7/ZD8v/2ZBL/9pRDL/aUQy/2M+LP9eOyf/XDkj/1w6If99Wjr/nHRQ/6qA&#10;Wv+1i2P/xJhx/7SIY/+RaUb/ck0y/3BMMv92Ujj/gFxC/4ViRv+IZUf/i2hI/5BsSv+UbUb/lWtF&#10;/5huSP+ccEv/m21J/6ByTv+hdE3/onVO/6F1Tv+fdUv/n3VL/594Tf+geVD/oHZO/591Tf+jdk3/&#10;qnpS/619Vf+tfVX/rYBW/6x/Vf+uf1X/r4BW/6d4Tv+kc0r/pnVK/6p5Tv+vflP/tYJX/7aDWP+v&#10;e1P/qHdO/6V0TP+gcEr/lWVB/5JkQv+UZkT/k2dE/5JnRP+RZkP/j2dD/5FrR/+QbEr/kGxK/4pm&#10;RP+IZET/h2ND/4pmRv+MaEj/jGhG/4hmQ/+LaUb/jmtL/4xpSf+Oa0v/kW5O/49rS/+MaEj/j2hH&#10;/5FqSf+PaUX/jGhG/5FtS/+Sbkz/k29N/5JuTv+Rbk7/kW5O/41sS/+HaUf/gWRE/31jQv9/Z0X/&#10;gWlH/4NrSf+HbUz/iW9M/4txTv+OcU//i25M/4xuTP8AAQD/AAEA/wABAP8AAQD/AAEA/2xSL/9o&#10;Ti3/Y0sp/2FIKf9fRSr/W0Mp/1lBKf9YQir/WEIr/1I8Jf9POyP/Tjwm/1A+KP9RPyn/VEIu/1ZE&#10;MP9URTD/UUIt/09AK/9UQzH/VUQy/1ZDNP9aRDb/YEo9/2RMQP9vVEv/g2NY/5NtYv+id27/r4N2&#10;/7+Rgf/Jmoj/0qKO/9qokf/ruJ3/77yf//DBo//1yKn/+tKv//bSsP/62LX/+9+4//jftv/55Ln/&#10;/ei9//7twv/77cD/+eu+//zrvf/9777/+++9///zv//+9b7///a9//30uf/98bX//e2v//nkpf/2&#10;3KH/8tWb//DQl//z0pz/9tWg//nYo//72qX//dyn//3fq//93ar/9tGc//HJlf/uxZH/7MGO//HF&#10;lP/7z57//t6v//bSoP/qwJD/6L6O//LIlv/40J//9c2c/+/JmP/uypr/+Nam//jXqv/x0qT/8Nqr&#10;//fkuf/x5Lr/9ezF//v20P///+H//P/q//z/6v/+/+r//f/l//7/2P/+8sD/48yY/9m6i//FpHf/&#10;r5Zt/6uTbf+jjGr/l4Jn/5SAaP+KeGL/jX1m/66fiP/t38L/3M+v/8K4lP+5r4v/joRg/3RmQ/9x&#10;XTz/g189/5lpRf+1gFb/0Zts/+SodP/oq3T/5qhv/+KkZ//mpWX/56Vo/+ikZ//ppWj/5aFk/9+a&#10;X//ZlFn/1pFY/9WQV//Uj1j/1pNe/9iVYP/al2L/3Jhn/9iUY//Ukl7/05Fd/9STXf/Xll7/1JJY&#10;/9KQVP/Uklb/1JJY/9WQWf/Tjlf/1Y9b/9SOWv/TjVr/1Y9c/9OPXv/Tj17/1I5b/8+JVf/NiFH/&#10;5aBp//+6g//3uIP/v3lI/6NfMv+ZVCv/oFs0/5pWMf+aVjH/ol45/6ZiPf+dXDb/mFgy/5dXMf+T&#10;VS7/j1Eq/4tPKv+OUi3/lFo1/5BZM/+QWTP/kFo4/4lUMv+BTCz/fkwr/39NLP9/TC3/gE8v/4JR&#10;Mf+ATy//glEw/31PLf96TCr/eU0q/3dLJv9zRyT/dEgl/3lNKv94TCn/ckYj/3JGI/9yRiP/dUgn&#10;/3dKKf95TCv/eUwr/3hLKv94Syr/dkon/3dKKf93Sin/d0op/3VHJv93SSj/e00s/3tNLP96TCr/&#10;ekwq/3hKKP93Syb/eEwn/3lNKv93Syj/ek8s/3hQLf91TSr/c0so/3NLKP90TCn/dEwp/3lOK/99&#10;Ui//fFIs/3tRK/+BVS7/g1cw/4FVLv+DWTH/hVs1/4NZM/97VC3/cUoj/2tEHf9yRyT/dEok/3ZL&#10;KP99USz/f1Et/3xPKP+AUyz/hFcw/4BTLP96TSb/ckck/25GI/9oQh7/Yzwb/186Hf9jPiH/ZEEj&#10;/2ZBJP9sSCj/dFAw/3ZSMv9zTy//aUUl/2lGJv9rSCj/akcp/2lGJv9pRib/cEws/3ZSMv93UzH/&#10;dlIw/3ZQLP93Tyv/dlAs/3VPK/92UCv/eFIt/3pUMP97VTH/fVcz/31XM/98VjL/d1Et/3pSLv9/&#10;VzP/fVYv/35ULv+DVzD/g1cw/4BVK/9+Uyn/glcs/4VaL/+GWzD/hVwu/4dcL/+GWy7/h1wv/4xh&#10;NP+PZDf/lGg7/5ZqPf+YbUD/mG1A/5BmNv+MYjL/jmQy/5BmNP+NYzH/imAu/4lfLf+KYjH/kGc5&#10;/5BnOf+NZDj/imE1/4hfM/+MYTb/jGE2/4xhNv+NYjX/il4x/4leMf+IXTD/hFks/4JXLP96USX/&#10;cUgc/3NJH/93UCX/eFEo/3hSLf9xTyz/Y0Ag/1Y1Fv9hQCH/bEss/2pJKv9nSCv/aUot/2dKLP9g&#10;QyX/W0Aj/11CJf9dQif/WT8k/1g+Jf9PNR7/SjAZ/00zHP9YPif/XUMs/1g/Kf9UOyX/TzYg/1E4&#10;Iv9TOiT/VDsl/1g/Kf9ZQCr/Uzok/000Hv9PNiD/Uzok/1M6JP9SOSP/TjUf/0o0Hf9JMxz/TDYh&#10;/0kzHP9HMRr/TDYf/1xGL/9ZQyz/WEIr/1E7Jv9GLx3/QC0c/z4rHP86KRn/MSES/zAgEf8yJBf/&#10;LSET/yogFP8sIhb/LCIW/zMpHf86LiD/QDQm/0A0Jv8wJhr/KiAW/ykhFv8qIRj/LSQb/y0kG/8r&#10;JBr/KCQb/ycjGv8mIhn/JCEY/x4bEv8bGA//GxgR/xwZEP8dGhP/HhsU/yEeF/8hHhf/HhsU/x0a&#10;E/8dGhP/HRoT/x0aE/8dGhP/HRoT/xwZEv8cGRL/HBkS/x0aE/8dGBL/HRkQ/yQdFf8nHhf/JxoS&#10;/yweE/87KR//TDYp/0w2Kf9MNCj/TDQo/0kxJf9LMCX/TDEm/0wyJf9OMiT/TDAi/0kvIv9KLyT/&#10;Risg/0AlGv89JRn/Pigb/z8pHP9AKh3/QCod/0ErHv9FLyH/Ri8h/0gxI/9NMSP/UDMh/1I1I/9S&#10;NSP/UTQi/1M3Iv9cPSn/Wzwo/1w9KP9dPin/Xj4p/10+Kf9ePyv/X0Ar/2BBLf9gQS3/Y0Qw/2NE&#10;MP9hQi7/YEEt/2FCLv9ePyv/Xj8r/14/K/9dPiz/Wj0r/1U4Jv9VOCb/VTgm/1Y5J/9YOCn/WDgp&#10;/1o5Kv9bOiv/YDwu/2I+Lv9gOyv/Xzoq/2M+LP9oQzH/aEMx/2NALP9fPCj/XTok/1w6If94VTX/&#10;mXNP/6uBW/+2jGb/xpp1/7mNav+Wbkv/dE81/3FNNf91Uzr/fVtC/4RgRv+GY0f/iWZG/5BsSv+V&#10;bkf/lWtF/5huSP+ccEv/nG9I/6F0Tf+gc0z/n3JJ/55zSf+edEr/nXNJ/591S/+gdkz/oHVL/6J1&#10;TP+mdk7/qntR/6x9U/+tflT/q3xS/6t8Uv+tflT/qXpQ/6R1S/+ldEv/qHdO/6t6T/+vflP/tYJX&#10;/7WCV/+xfVX/rn1V/6d1UP+gcEz/lGRA/5JhQP+SZEL/k2dE/5NnRP+SZ0T/j2dD/5FrR/+SbEj/&#10;kGxK/4tnR/+KZkb/iWVF/4pmRv+KZkb/jGhG/4tpRv+Makf/iWhH/4tqSf+Oa0v/km9R/5FuUP+L&#10;aEr/hmFE/4NgQv+FYkT/h2RE/4xpSf+Oa0v/jmtL/41qSv+QbU3/jm1M/4psSv+KbEr/hmlH/39l&#10;RP9+ZkT/gGhG/4FpR/+GbEv/h21K/4tuTP+Mbkr/iWtH/4psSP8AAQD/AAEA/wABAP8AAQD/AAEA&#10;/2RMKv9kTCr/Yksr/15HKP9bRiv/V0Ep/1RAKP9UQCj/VUEp/1A+KP9OPCb/Tjwo/04/Kv9PQCv/&#10;T0Ar/1NEL/9TRC//UkMw/1NCMP9XRjb/Wkc5/1pHOf9dRzz/aVFH/3FWTf98X1f/l29l/6Z6b/+x&#10;gnL/v459/86eiv/Wo5D/36uV/+Wxmf/wvqP/98iq//nMq//1z6v/+de0//zbuP/63rn//ea9//7o&#10;v//96r///ezB//ztwv/87sH//+7A//vvv//77rr/+u+5//zxu//99Lv//vi8//30uf/88bH//O2s&#10;//jjpP/23J//89ac//LSmf/vz5b/9tOd//rWov/416L/+tmk//zgrv/+5LH/+Nei//DLl//vx5T/&#10;8saV//XJmv/2ypv/9cma//HFlv/swJH/78OU//TKmv/zypz/7cea/+rFmP/tyqD/+Nmt//ffs//5&#10;6L3//f7W////2//99dD/8+3J//n01P///+L//P/q//z/6v/8/+r//f/n//7/2//+/sr/zraG/7qf&#10;cv+qk2n/oIxp/6GNbP+fim3/loJp/4l1Xf+Fc13/iHZi/5+PeP/MvqP/tKaJ/56Rcf+bjGv/gm9P&#10;/39nRf+Pbk3/rXtW/8WPY//epnf/7K57/+WmcP/kpm3/4qRn/+KlZv/jo2P/46Ji/+WjZv/joWX/&#10;3pxg/9mXXf/Vk1n/1JJY/9WTWf/Vklv/2JVe/9qXYv/ZlmH/15Rf/9aTXv/Vkl3/1pNc/9WUXv/X&#10;lVv/2JZc/9ORV//Rj1X/1I9Y/9SPWP/Ujlr/1Y9b/9SOW//Ujlv/0o5f/9CMXf/Oiln/y4dW/8+M&#10;V//Zk1//9K57//Cqd//KhFP/nFcu/5lULf+ZVTD/mlYx/51ZNP+bWjT/nVs4/5tZNv+UVC7/jlAp&#10;/49RLP+PUy7/jlIt/45SLf+QVjD/k1w2/5JbNf+OWDb/jFY0/4RPL/+CTS3/f00s/4BOLf+DUTD/&#10;hVMy/4NSMf+BUC//eUsp/3hKKP95Syn/eEwp/3VKJ/91Sif/d00n/3hOKP91SyX/dEgl/3VJJv94&#10;TCn/eUsp/3lLKf97TSz/e00s/3dKKf93Sin/dUgn/3VIJ/92SSj/eEsq/3dKKf93Sin/eEsq/3hL&#10;Kv93Sin/d0so/3hMKf94TCn/dUon/3VKJ/92Syj/d08s/3pSL/94UC3/c0so/3JKJ/9wSib/cUsn&#10;/3NNKf97UC3/fFEu/3pQKv99Uy3/e1Er/3tRK/9/VS//g1kz/4BVMv96Tyz/d0wp/3RMKP92Syj/&#10;eU4r/3lOK/92TCb/dkol/3dLJv95TSj/eU0o/3NIJf9xRiP/b0gn/25KKv9oQyb/YT4g/2I/If9l&#10;QiT/ZkMl/2hFJ/97Vzf/gV09/3VRMf9sSCj/aEUl/2lGJv9sSSn/bEkp/21KKv9wTS3/ck8v/3VS&#10;Mv90UC7/dFAu/3NPLf91Tyv/dlAs/3dRLf93US3/eFIt/3pUMP96VDD/elQw/3xWMv9+WDT/f1cz&#10;/3pSLv97VC3/flcw/4FaM/+DWTH/gFYu/4FVLv+BViz/hVow/4pfNf+LXjT/iFsx/4lcMv+NYTT/&#10;kWI2/5doPP+aa0H/mGk//5RnPf+UZz3/lGc9/49iOP+NYTT/jWE0/4peMf+IXC3/h1wv/4VcLv+G&#10;XS//iWA0/49mOv+NZDj/imE1/4lgNP+LYjb/iWA0/4phNf+NZDj/iWA0/4hfM/+EWy//glkt/4Na&#10;Lv9+VCr/dkwi/3hOJP99Viv/f1gv/39aMP93VTD/ZkQh/108G/9kQyT/a0or/2ZHKv9mRyr/Z0os&#10;/2ZJK/9eQyb/XEEk/1tCJP9ZPyT/WD4j/1pAJf9SOB//SjAZ/0sxGv9TOSL/Vz4o/1M6JP9LMhz/&#10;SDIb/044If9SPCX/Ujwl/1M9Jv9QOiP/Ujkj/0wzHf9MMx3/Ujkj/1Q+J/9UPif/TDYf/0o0H/9L&#10;NSD/SjQf/0UvGv9GMBn/TDYf/1U/KP9WQCn/UTsm/0UwG/82JRP/NiUV/zUlFf80JBX/MCMT/zIk&#10;F/8yJhj/LCIW/ywiFv8tIxf/MCYa/zctIf85LyP/PDAi/zsvIf8wJhz/KyMY/ywkGf8sIxr/KyIZ&#10;/y0kG/8sIxr/KyQa/yghF/8pIhr/JyMa/yMfFv8fGxL/GRYN/xkWDf8cGRL/HhsU/x8cFf8hHhf/&#10;HBkS/xwZEv8dGhP/HRoT/xwZEP8dGhH/HRoT/xwZEv8cGRL/HBkS/xwZEv8jHBT/KB8Y/y0gGv8t&#10;Hxb/Lh0T/zsnHv9JMyj/TjYq/081KP9ONCf/TTMm/0sxJP9NMyb/TTMm/0wwIv9MMiX/TjIk/0sw&#10;Jf9ILSL/Risg/0EmG/8+Jhr/QCgc/0AqHf9BKx7/QSsd/0QtH/9FLiD/Ri8h/0wwIv9RNCL/UzYk&#10;/1M2JP9VOCb/VDcl/1Y6Jf9bPyr/Wzwo/1w9Kf9ePyv/Xj8r/14/K/9gQS3/X0As/2FCLv9iQy//&#10;YkMv/2FCLf9iQy7/YUUv/2FCLf9eQiz/XUEr/11BLP9cQCv/WD0s/1U6Kf9VOCb/VTgm/1U4Jv9V&#10;OCj/WTkq/1k4J/9bOin/XTwr/18+Lf9ePSz/YT4r/2NALf9nRDH/ZUIv/2JCLf9gQCv/XT0m/1o7&#10;H/93Vjf/lnJQ/6yBXv+3jWf/xZl0/7qOa/+ZcU7/cU4y/2pILf9uTzP/dlc7/39dQf+DYkP/iWZG&#10;/4tpRv+PZ0P/k2xF/5lvSf+ccEv/nXFK/6F0Tf+hdEv/nXBH/55xR/+idUv/n3JI/6N2TP+jdk3/&#10;o3ZN/6J1TP+neE7/qntR/6x9U/+uf1X/rn9V/61+Uv+sfVH/qXpQ/6Z3Tf+pelD/q3pR/6d2Tf+o&#10;d07/rHtS/69+Vf+vflX/sH9W/69+Vv+peFD/pXNO/6NzT/+ebkr/lWdF/5RmRP+UaEX/k2dE/5Rn&#10;Rv+TZkX/j2dE/45mQ/+OZ0b/jmdG/45nRv+OaET/i2dF/4poRf+JZ0T/hmVE/4dpR/+Ka0z/jG1O&#10;/4tqS/+GZUb/h2ZH/4dlSf+EYkb/h2VJ/4doS/+EZUj/hmdK/4ZnSP+GZ0j/imxK/4hqSP+Hakj/&#10;iGtJ/4NpRv+Eakf/hGpH/4NpRv+JbEr/i21L/4xuTP+ObUr/jGtI/45sSf8AAQD/AAEA/wABAP8A&#10;AQD/AAEA/2JKKP9hSir/X0gp/1xFJv9aRCz/V0Ep/1I+Jv9QPCT/UT8n/1A+KP9QPij/TT4p/00+&#10;Kf9PQCv/Tj8q/09DLf9TRDH/UkMw/1RDM/9WRDb/WEU3/1xGO/9gSj//cVZN/3hbU/+HZ1z/pHht&#10;/7OEdP+6iXj/xZJ//9Sfjf/ep5P/57Cb/+m1nf/wwaX/98ys//rTsv/62LX//967//zgu//43rn/&#10;/ui///7rwf/87cT//O3C//ztwv/878L//fHB//zuvf/67bj/+e64//vwuP/+9Ln//fe7//31t//7&#10;8LD//eur//fio//1257/9Naa//HRlv/yz5f/9NGb//jVn//z0p3/9tWg//3drP/9363/99Of//HM&#10;mP/xyZb/8saX//PHmP/vw5T/7MCR/+7Ck//twZL/78OU//LHmv/yyZ3/7cib/+3KoP/y0ab/9tuw&#10;//Xit///8sj//v/d////4f/+/9//+PTP//bz0v///+D//v/q//z/6v/+/+r//f/j//7/2P/988D/&#10;w6t7/7GZbf+kkWf/mIhm/52KbP+bh2z/k39m/4Z0XP+DcVv/gG5a/5SCbP++rpX/o5N5/459Yf+L&#10;eFr/gmlK/4xuTP+je1f/w45i/9ujdP/nrXv/7K95/+Gka//gomf/4aNm/+SnaP/np2f/46Nj/+Oj&#10;Zf/gnmL/25lf/9iWXP/Vk1n/05BZ/9WSW//Wk1z/2pdg/9iVXv/Wk1z/1pNe/9aTXv/UkVz/1ZJb&#10;/9WSW//Yllz/4J5k/9SSWP/TjlX/045X/9SOWv/TjVn/1I5b/9ONWv/Ujl3/0Y1e/86KW//IhFP/&#10;yIRT/9GNXP/cmGf/56Fu/8uFVP+nYzb/mVQt/5dTLv+ZVTD/nVk2/5tZNv+aWDX/m1s3/5hYNP+T&#10;Uy//kFIt/5BSLf+NUSz/j1Mu/5NXMv+TWTP/k1w2/5BZM/+LVTP/iFIw/4JNLf+CTS3/gE4t/4JQ&#10;L/+EUzL/g1Ix/39OLf9+TSz/eUsp/3hKKP94TCn/d0so/3RJJv92Syj/d0wp/3dMKf92TCb/dUkm&#10;/3ZKJ/94TCn/eUsp/3pMKv98Ti3/ekwr/3hLKv93Sin/dUgn/3RHJv90Ryb/d0op/3dKKf93Sin/&#10;d0op/3dKKf92SSj/dkon/3hMKf95TSr/dUon/3VKJ/92Syj/d08s/3lRLv94UC3/c00p/3JMKP9w&#10;Sib/b0kl/3JMKP96Tyz/ek8s/3tRK/98Uiz/eU8p/3pQKv9+VC7/glc0/31SL/97UC3/e1At/3xR&#10;Lv98US7/fVIv/3tQLf9xRyH/bEIc/21CH/9wRSL/cUYj/25GI/9rRSH/a0cn/29KLf9nRCb/Yj8h&#10;/2I/If9lQiT/Z0Qm/2tIKv9+Wjr/flo6/3FNLf9pRib/akcn/2tIKP9tSir/bUoq/3FOLv9yTy//&#10;c1Eu/3RSL/9yUC3/clAt/3NPLf92UCz/eFIu/3hSLv94UCz/eVIr/3tTL/97Uy//e1Mv/3xUMP9/&#10;VzP/f1gx/3tULf98VS7/glgy/4ZcNv+EWjL/glYv/39TLP+DWC7/hlsx/4pdNP+LXjT/jV40/5Fi&#10;OP+VZjr/lGU5/5ZnO/+YaT3/mGk//5VmPP+PYjj/jmE3/4xfNf+NYDb/jmE3/4peMf+KXjH/i2A1&#10;/4lgNP+IXzP/iWA0/45lOf+OZTn/imA2/4hfM/+KYTX/iWA0/4tiNv+OZTn/iWA0/4hfM/+GXTH/&#10;hlwy/4VbMf9+VCr/d00j/3lSJ/99Viv/flcs/35ZL/91Uy7/ZEIf/1w7Gv9hQCH/ZEUm/2NEJf9k&#10;RSj/ZEYq/2FGKf9eQyb/XkMo/1tBJv9XPSL/WD4j/1k/JP9WPCP/TTMa/0kwGv9NNB7/TzYg/0wz&#10;Hf9KMRv/SjQd/044If9OOCH/Tjgh/085Iv9OOCH/Tjgh/0kzHP9KNB3/UTsm/1Q+J/9VPyj/Tjgj&#10;/0o0H/9LNSD/STMe/0QuGf9ELhn/SDId/1A6Jf9TPSj/SzYj/0EsGf82JRX/NCQU/zMjFP8xJBT/&#10;MSMW/zMlGP8zJxn/LSMX/y0jF/8xJxv/Migc/zYsIP80Kh7/Migc/zEnG/8tIxn/LCQZ/ywkGf8t&#10;JRr/LSQb/y8mHf8sIxr/LSQb/yojGf8rJBz/KyQc/yUhGP8iHhX/HBgP/xkWDf8cGRL/HhsU/x4b&#10;FP8fHBX/HRoT/xwZEv8cGRL/HBkQ/xwZEP8eGxL/HRoT/x0aE/8eGxT/HBkS/x0YEv8mHRb/Kh8Z&#10;/y0fFv8vHhb/MyEX/0EtIv9OOCv/TzUo/040J/9ONCf/TTMm/0wwIv9OMiT/TjQn/0wwIv9NMSP/&#10;TTEj/0ouIv9GKyD/RSof/0EmG/8+Jhr/QCgc/0AqHP9BKx3/Qiwe/0QtH/9FLiD/SS8i/0svIf9T&#10;NiT/VDcl/1M2JP9VOCb/Vzoo/1k9KP9dQSz/Xj8r/10+Kv9dPir/Xj8r/2BBLf9hQi7/X0As/2JD&#10;L/9gRC//X0Mu/19DLf9gRC7/YUUv/19DLf9fQy3/XUEr/1tAK/9bQCv/W0Av/1c8K/9VOin/Uzgn&#10;/1Q3Jf9UNyX/WDkn/1Y3Jf9bOin/XTwr/18+Lf9fPiv/YD8s/2JBLv9jQi//YUAt/2JBLv9hQSz/&#10;Xj4n/1o6If93Vjf/lnJQ/6qCXv+3jWf/w5dy/7qPbP+ack//ck8z/2hJLf9sTTH/dFU5/3laPf9+&#10;XT7/h2RE/4xqR/+OaET/k2tH/5lvSf+bcUv/nXFK/59zTP+hdEv/nXBH/59ySP+jdkz/oXRL/6N2&#10;Tf+idUz/onVM/6J1TP+oeU//qntR/6t8Uv+tflL/sYJW/61+Uv+pek7/qHlP/6d4Tv+qe1H/qHlP&#10;/6RzSv+ldEv/qHdO/6x7Uv+relH/r35V/69+Vf+qeVH/pnVN/6JyTP+gcEz/lmZC/5NlQ/+WaEb/&#10;lGZE/5RmRf+RY0L/j2JB/49iQf+OZUX/j2ZG/45nRv+OaET/iGRC/4ZkQf+EYj//hmVE/4VmR/+G&#10;Z0j/iGlK/4VmSf+AYUT/hmRI/4hmSv+DZEf/hWZJ/4RlSP99XkH/gmVH/4NmSP+DZkb/iGtJ/4dq&#10;SP+Hakj/iWxK/4dqSP+Ia0n/iWxK/4dqSP+KbEr/imxK/4tqR/+Ma0j/jWtI/45sSf8AAQD/AAEA&#10;/wABAP8AAQD/AAEA/2JLK/9hSiv/X0gp/1lEKf9YQir/VkIp/1I+Jv9OPCT/Tz0n/1A+KP9RPyn/&#10;TT4p/0s/Kf9OQiz/TkIs/09CL/9PQi//UkIy/1FBMf9VQzX/WkY7/2JLQ/9pUEn/d1xT/4NlWv+X&#10;cWb/s4V1/72Me//Gk4D/z5uG/9qjjv/hqpX/67Wd//G+o//yxaj/+M+v//vXtf/83rr//eO+//vh&#10;vP/44Lr//Om///3rw//97sX//e7D//vuwv/878L//PDA//zuvf/57Lf/+ey1//rwtf/+9br//fe7&#10;//31tv/78bP//Oqq//fio//1257/89WZ//DQlf/z0Jj/9NGZ//XSnP/10Z3/+NSg//7apv/51aH/&#10;9dCc//bOm//3zZ3/8cWW/+7Ck//rv5D/67+Q//LGl//zyZn/88ib//LJm//61aj/+tet//nZsP/4&#10;3bL/++a7//7vxv///dX//v/f////4f///+H/+/XR/+vlwf/u6MT////f//3/5f/9/+X//v/Z//3/&#10;0P/24K//vKR2/6iVa/+fj2v/lINl/5aFaf+Ug2n/i3lh/4NzXP+AcVz/fG1Y/4FyXf+ejnX/lINp&#10;/4x3XP+LclT/h2pK/5dzUf+yhV7/1qBx/+iufP/usn7/7bB5/+Wpbf/hpWf/4aVm/+Wpav/oq2z/&#10;5Kdo/+OjZf/enWP/15Vb/9eVW//Wk1z/1JFa/9WSW//XlF3/3Jli/9WSW//WkVr/1pNc/9aTXP/X&#10;klv/1ZJb/9WTWf/bmV//4qBm/9SSWP/Rjlf/041Z/9SOWv/TjVr/1I5b/9KMW//Vj17/1I5d/86K&#10;W//Lh1j/y4dW/8+LWv/WkmH/1Y9e/7hxQ/+cVy7/mlQw/5pWMf+fWzj/pGA9/5tZNv+YWDT/mVk2&#10;/5VWM/+QUS7/kVIv/45SLf+LTyr/kFQv/5ZcN/+WXDf/kVo0/41VMv+IUjD/h1Ax/4JNLf9/TSz/&#10;gU8u/4NRMP+EUzL/glEw/31MK/98Syr/eEoo/3pMKv98Tiz/eU0q/3dLKP95TSr/ek4r/3tPLP98&#10;UC3/ek4r/3lNKv98Tiz/ekwq/3pMKv98Ti3/eEop/3VIJ/92SSj/dUoq/3ZLK/92SSj/dkko/3ZL&#10;K/92Syv/d0op/3hLKv94Syr/eEwp/3pOK/97Tyz/eU0q/3hMKf93Syj/dEwp/3dPLP93Tyz/dE4q&#10;/3FLJ/9wSib/b0kl/3JMKP96Tyz/e1At/31TLf+AVC//gVUw/4BUL/+CVjP/gFUy/31SL/97UC3/&#10;fFEu/31TLf9/VS//gVcx/3xSLP9yRyT/bkMg/3FGI/9xSSb/c0so/3FJJv9uRyb/bkks/2tIKv9n&#10;RCj/Y0Ak/2NAJP9lQib/aUYo/29MLv98Vzr/d1I1/2xJK/9pRib/bkst/25LLf9sSSn/bUoq/3JP&#10;L/9yTy//cU4u/3JQLf9vTSr/b00q/3FPLP91US//d1Et/3hQLP94UCz/elIu/3lSK/96Uyz/fFUu&#10;/3xVLv99Vi//gFky/39VL/9/VS//g1kz/4ZcNP+FWTL/gVUu/39TLP+DVzD/h1ox/4pdNP+OXjb/&#10;lWY8/5hpPf+Zaj7/mGk9/5doPP+XaDz/mGk//5ZnPf+MXzX/il0z/4pfNP+OYzj/j2I4/45hN/+P&#10;Yjj/lWg+/5BlOv+LYDX/iV81/4xiOP+NZDj/iV81/4hfM/+NYjf/jWI3/45jOP+PZjr/imE1/4lg&#10;NP+KYDb/jGI4/4RdMv98VSr/dk8k/31WK/98VSr/e1Ys/31YLv90Ui3/YUAd/1g3Fv9bOhv/X0Ah&#10;/2JDJv9kRSj/Y0Up/19EJ/9hRin/Ykgt/1tBJv9VOyD/Vjwh/1k/JP9ZQSn/Uzsj/0wzHf9PNiD/&#10;STAa/0MqFv9DKhb/TDMd/1E4Iv9ROCL/TDYf/0w2H/9NNyD/Tjgh/0o0Hf9MNiH/UDoj/1Q+Kf9U&#10;Pin/UTsm/0s1IP9JMx7/SDEf/0YwG/9DLRj/RC4Z/0kzHv9MNSP/RTAd/zsoF/81JBT/NCQV/zMj&#10;FP8wIhX/MiQX/zQmGf81Jxr/MCQW/zElF/80KBr/NSkb/zcrHf80KBr/MScb/zAmGv8vJRv/LSUa&#10;/y4mG/8vJxz/Lycc/zAnHv8tJBv/MCce/ywlG/8rJBr/KyQc/yYiGf8jHxb/HhoR/xoXDv8cGRD/&#10;HBwU/x4bFP8dGhP/GxsT/xoaEv8bGxP/HRoT/x0aE/8fHBP/HhsU/yEeF/8eGxT/HRgS/yIbE/8q&#10;Hxn/LiEZ/y8eFv8vHRP/OiYd/0kzKP9QOCz/TjQn/040J/9RNSf/TzMl/0wwIv9PMyX/UDQm/04y&#10;JP9QNCb/TjIk/0svIf9HLSD/RSof/0InHP9AKBz/QCkb/0AqHP9BKx3/Qy0f/0QuIP9JMiT/SzEk&#10;/0wwIv9TNiT/VDcl/1I1I/9UNyX/Wj0r/1s/Kv9cQCv/XUEs/1k9KP9ZPSj/XT4q/15CLf9gQS3/&#10;XUEs/2BEL/9hRTD/X0Mu/2BELv9gRC7/YUUv/2BELv9hRS//W0Eq/1tAK/9bQCv/W0Av/1g9LP9U&#10;OSj/Uzgn/1U6Kf9VOCb/UzYk/1U2JP9aOyn/XD0r/18+K/9gPyz/YD8s/2FALf9hQC3/YD8s/2FA&#10;Lf9ePyr/Wjwk/1k7If9zUjP/lHFR/6uDX/+1i2X/wZdx/7uQbf+ack//clA0/2lKLv9uTzP/dFU5&#10;/3pbPv9+XT7/h2RE/45sSf+PaUX/kWpD/5ZvSP+Ybkb/nHJK/55yS/+fdEr/n3JI/6BzSf+kd07/&#10;onVM/6F0S/+hdEv/oXRL/6J1TP+pelD/qntR/6t8Uv+sgFP/r4NW/6t/Uv+ne07/pnpN/6Z3S/+q&#10;e0//qXpO/6V0Sf+ndk3/p3ZN/6l4T/+relH/sH9W/6+AVv+tflT/qXpQ/6NzS/+fb0n/lGRA/5Nj&#10;P/+YZ0b/lmVE/5ZlRP+UY0P/kGJB/49hQP+NZET/jWRE/4xjQ/+KZED/hmJA/4RgPv+DYED/hWRD&#10;/4VkRf+EZUb/hWZJ/4NkR/+AYUT/hmRI/4hmSv+DZEf/hGVI/4JjRv98X0H/gGNF/4VoSP+GaUn/&#10;iWxK/4lsSv+Mb03/jG9N/4ltSP+Ia0n/hmlH/4dqSP+KbEr/iWtJ/4ppSP+Ma0j/j21K/49tSv8A&#10;AQD/AAEA/wABAP8AAQD/AAEA/2FKK/9gSC7/XUUr/1ZAKP9VQSj/VEAo/089Jf9PPSX/Tz0n/1A+&#10;KP9OPif/TD0o/0s/Kf9NQSv/TUAt/01ALf9QQzL/UEMy/1NDM/9YRjr/XUlA/2ZPR/9tVk7/el9W&#10;/4pqX/+geGz/u4x6/8OTf//Pm4b/1p+K/+Grk//msJj/7Lig//PBpv/0y6v/+ta2//vat//84Lv/&#10;/eO+//vjvf/547r/++nB//vsw//87cT//O/D//vuwv/878L/+++///vtvP/57Lf/+Ou0//rwtf/+&#10;9Ln///e5//72t//88rT/++mp//jjpP/1257/8dOX/+7Ok//yz5f/9dKa//TRm//10pz/+dWh//3Y&#10;pP/10Jz/886a//bOm//5z5//8cWW/+zAkf/rv5D/7MCR//TKmv/70KP/9tCh//TOof/+27H//t61&#10;//zcs//23bT/++W8///wyv//+9P//vnZ//383f/9/+P//f3Z/+fet//d1K3/9+vD///+2//+/9v/&#10;/f7S//74yP/bxZb/qpdt/5uNaP+ajGn/kYFn/5GBZ/+OfmX/gXJb/3xtVv96blj/dWlT/3BkTv+A&#10;cFf/hXFY/4tyVP+RdFT/l3VS/6d7Vv++j2X/46t6/+2xff/ssHr/7K92/+Wpa//hpWb/4aVm/+Wq&#10;aP/oq2r/5ahp/+KiZP/cnF7/1pRY/9WTWf/UkVr/1ZJb/9aTXP/Vklv/2pVe/9aRWv/VkFn/15Jb&#10;/9iTXP/Yk1z/1ZJb/9SRWv/cmmD/46Fn/9SRWv/Rjln/0Y1c/9ONWv/SjFv/041c/9ONXP/UjV//&#10;0Ypc/8yJXP/Lh1j/yoZX/8uHWP/RjV7/yYJU/6tnOv+dWC//olw4/6dhPf+rZ0T/qGZD/5pYNv+X&#10;VzT/l1c0/5NUMf+NUS3/jlIu/4xQLP+LTyv/kVUx/5ddOP+YXjn/kVo0/4tTMP+HUS//hE8v/4FM&#10;LP9/TSz/glAv/4FQL/+CUTD/gE8u/31MK/98Syr/fk0s/35QLv9+UC7/ek4r/3pOK/99Ty3/flAu&#10;/39RL/+AUjD/f1Ev/31PLf99Ty3/fE4s/3lNKv96TSz/dkko/3RHJv92SSj/dksr/3ZLK/91Sir/&#10;dksr/3ZLK/92Syv/eEsq/3hLKv94Syr/ek4r/3tPLP98UC3/ek4p/3lNKP93Syj/dEwp/3VNKv92&#10;Tiv/c00p/29JJf9wSib/b0kl/3JMKP94UCz/fVIv/31TLf+BVTD/hlo1/4VZNP+DVzT/flMw/35T&#10;MP99Ui//fFIs/39TLv+BVTD/glYx/3xSLP90SSb/c0gl/3NLKP90TCn/c0oq/3BJKP9tRin/bEcs&#10;/2lGKv9mQyf/Y0Ak/2VCJv9oRSn/bUou/3FMMf9yTzH/bEkr/2lGKP9pRij/bkst/25LLf9tSir/&#10;cE0t/3JPL/9xTi7/cU0t/3JOLv9wTS3/ck4s/3NPLf93UzH/dVEv/3dPK/94UCz/e1Mv/3pTLP96&#10;Uyz/fFUu/3xVLv99Vi//f1gx/4JYMv+BVy//gVcv/4NZMf+EWDH/f1Ms/35TKf+BViz/iFsy/4pd&#10;NP+OXzX/lGU7/5doPP+Zaj7/mms//5doPP+VZjr/lGU7/5JlO/+LYDX/iF0y/4pfNP+QZTr/jmM4&#10;/49iOP+QYzn/l2pA/5RpPv+OYzj/i2A2/4xjN/+NZDj/i2I2/4tgNf+QZTr/kGU6/5FmO/+QZzv/&#10;iWA0/4lgNP+MYjj/jWM5/4NcMf97VCn/eVIn/31WK/95VCj/elUp/35ZL/9xTyr/ZEIf/1s6Gf9a&#10;Oxz/XT4f/2JDJv9kRSj/Y0Up/19EJ/9iRyr/ZEov/1k/JP9UOh//Vjwh/1pCKP9bQyv/Vj4m/041&#10;H/9ROCL/Ry4Y/z0kEP89JBD/TTMc/1U8Jv9VPCb/Ujoi/1E4Iv9SOSP/Uzok/041H/9MNh//Tzki&#10;/1E7Jv9UPin/Uz0o/0o0H/9HMB7/SDEf/0cwHv9ELhn/RC0b/0cwHv9GMR7/Pywb/zglFP82JRX/&#10;NiYX/zIlFf8xIxb/MiQX/zQmGf80Jhn/MSMW/zImGP80KBr/Nioa/zYqHP80KBr/Migc/zAmGv8v&#10;JRv/LiYb/y4mG/8vJxz/MSke/y8mHf8vJh3/MSgf/y8mHf8tJBv/KyQa/ycgGP8jHxb/HxsS/xwZ&#10;EP8cGRD/GxsT/xsbE/8aGhL/GxsT/xoaEv8aGhL/HRoT/x0aE/8fHBX/HhsS/yEeF/8gGxX/HRkQ&#10;/yIbE/8sHxn/LyEY/zIgFv8yHhX/QCof/083K/9TOC3/TjIk/08zJf9QNCb/TzMl/0wwIv9OMiT/&#10;UDQm/1A0Jv9RNSf/UDQm/0wwIv9HLSD/Risg/0UqH/9DKRz/QSoc/0ErHf9CLB7/RC4g/0UuIP9J&#10;MiT/TTMm/00xI/9TNiT/VDcl/1Q3Jf9WOSf/WT0o/1k9KP9ZPSj/XEAr/1k9KP9ZPSj/XEAr/15C&#10;Lf9eQi3/XUEs/2BEL/9hRTD/YEQu/2BELv9gRC7/YUUv/2FFL/9hRS//XEIr/1tAK/9aQS3/WD4t&#10;/1Y8K/9SOCf/Uzgn/1U6Kf9UOSj/UTQi/1I1I/9bPCr/XD0r/10+Kv9fQCz/YUAt/2NCL/9iQS7/&#10;YUAt/2A/LP9dPSj/WDoi/1c5H/9sTS7/k3BQ/6iAXP+yiGL/v5Vv/7uRa/+adFD/clEy/2lKLf9s&#10;TzH/dFU4/3tcPf+AX0D/iGVF/45sSf+PaUX/k2xF/5ZvRv+WbET/m3FJ/5xySP+ec0n/oHNJ/59y&#10;SP+hdEv/onVM/59ySf+fckn/oXRL/6N2Tf+oe1H/qHtR/6x/Vf+vg1b/sYVY/6+DVv+qflH/pHhL&#10;/6Z3S/+pekz/qHlN/6d2S/+od0z/pnVK/6d2Tf+md03/qXpQ/65/Vf+tflT/q3xS/6Z2Tv+hcUn/&#10;l2dB/5NjPf+UZED/lGI//5VjQv+SYUD/kWBA/5BfP/+OY0P/j2RE/41kRP+MY0P/h2A//4RgQP+E&#10;YUH/hWJE/4VkRf+FY0f/hmRI/4ZkSP+EYkb/hmRI/4ZkSP+EYkb/g2RH/4FiRf99YEL/gWRE/4hr&#10;S/+Lbk7/i25M/41wTv+Rc0//j3FN/4xuSv+Ja0f/hmhG/4ZoRv+Ja0n/h2lH/4ppSP+Lakn/kG1N&#10;/5FvTP8AAQD/AAEA/wABAP8AAQD/AAEA/15GLv9eRi7/WUMr/1ZAKf9UQCj/UDsm/007Jf9PPSf/&#10;TDom/0s8J/9KOyb/ST0n/0k9J/9LPyn/TD8s/0w/LP9RRDP/VEc2/1dHOP9cSkD/YE5E/2pWTf94&#10;YFb/im5i/5t3a/+rhHX/wZN8/86chf/Woor/3qiO/+23nf/uu6D/772i//LFqP/20rL/+di3//nd&#10;uP/74bz/+eO8//3nvv/86b//+uvC//3uxf/87cT/+u3B//vuwv/77sH/++q8//vruv/667T/+e2z&#10;//rutP/68LP///i5//34uP/99bb//uys//jjpP/z2Zz/79GV/+/PlP/205v/+NWf//XSnP/10Jv/&#10;+dSf//jTnv/1zZr/88uY//XNmv/5z53/9MqY/+/Fk//vxZP/7saV//bQn///26z/+9qt//bUp//z&#10;0Kb/8c6m//DPpv/z06z/89qy//Pdtv/46cL/9u7K//793v/9/+f//v/f/+PXsf/ayKD/5tGm///q&#10;vf/878P//ezB//LZsP/AqIL/m4dm/5SEY/+RgGT/jX1k/4t9Y/+HeGH/em5Y/21hS/9rYEz/aF1J&#10;/19UQP9wYEn/eWNL/4xvUf+nhWL/tYlk/7uMYv/Pm2v/5ax1/+arc//qr3P/77V2/+etbf/kq2j/&#10;5Kto/+arZ//qrWz/5Kdm/+CgYP/cnF7/15VZ/9WTWf/Sj1j/1pNe/9aTXv/Ujlr/1pBc/9WPW//V&#10;j1v/1pBc/9eSW//alV7/15Jb/9eSW//ZlmH/15Rf/9KPWv/Tj17/0o5f/86LXv/MiV7/zotg/82J&#10;XP/NiVz/zIhb/8qGWf/HhFf/w4BT/8qHWv/al2r/uXZL/6FeNP+iXzX/qmZB/7JuSf+3c1D/qmhF&#10;/5dXNP+RUDD/kE8v/49QL/+LTy3/jFAu/4pPLf+LUC7/klgz/5lfOv+aYDv/kVY0/4lRLv+HUS//&#10;hE4s/4BLKf+BTyz/g1Eu/4JSLv9/Tyv/gFAs/39OLf9+TSz/gVAv/4RTM/+AUjH/f1Ew/39RMP+C&#10;UTD/g1Ix/4JRMP+CUTD/gVAv/3xOLP98Tiz/fU8t/3pOK/96TSz/c0so/3FJJv9xSCj/cUgo/3JJ&#10;K/9zSiz/dEst/3RLK/92Syv/d0ws/3hLKv94Syr/ek4r/3lOK/95Tiv/elAq/3tPKv97Tyz/e08s&#10;/3pOK/93Tyz/c0so/29HJP9vSSX/bEgm/29LKf91Tyv/eFEq/3lSK/99Uy3/hlw0/4VbNf+DWTP/&#10;fVIv/3tQLf99Ui//flIv/39TMP+BVTD/glYx/4JUMv94TCn/eEsq/3pNLP9zSiz/b0Yo/2xFKP9q&#10;Qij/aUQq/2RAJv9iPiT/ZUEn/21ILv9uSS//cUwy/3FMMf9pRCn/ZkMn/2dEKP9nRCj/bEkr/29K&#10;Lf9uSSz/cUop/3RNLP9ySyr/cksq/3NMK/90Tir/dlAs/3pUMP94Ui7/d1Et/3dPLP96Tyz/fVIv&#10;/35TMP98US7/e1Er/31TLf98VS7/flcw/4BZMP+BVy//flQs/39VK/+AViz/gFUr/4BVK/+EVy7/&#10;il0z/4xdM/+NXjT/kWA3/5JhNv+UZTn/mWo+/5VmOv+NYTT/il8y/4xhNP+LYjb/iWA0/4xjN/+Q&#10;Zzv/jWQ4/4tiNv+NYjf/mGw//5tvQv+UaDv/jWE0/5BkN/+UaT7/lmtA/5NmPP+VaD7/lGc9/5Vo&#10;Pv+UZz3/iV4z/4leM/+IXzP/h14y/4FYLP99Vyr/flgr/3pUJ/95Uyb/fFUq/4FaMf9zTSn/ZkQh&#10;/2NAIP9iPyH/YUAh/2VDJ/9iQyb/YkQo/2FGKf9lSi3/Ykgt/1c9Iv9UOh//Vz0i/15EK/9hRy7/&#10;WD4n/1A2H/9NMxz/SC0Y/0AlEP89Ig3/UDYf/1tBKP9cQin/Vjwj/1Q6If9WPCP/VTsi/083H/9M&#10;Mx3/UTgi/1Y9J/9YQiv/VT8q/044I/9GMBv/RC8c/0cyH/9FMB3/RjEe/0EuHf87KBf/NyYU/zUk&#10;FP84KBj/OCgZ/zQnF/8xJBT/LyEU/zIkF/80Jhn/NCYZ/zUoGP82KRn/Oi0d/zotHf80KBj/NSkZ&#10;/zAmGv8sJBf/LiYb/y8nHP8uKBz/LScb/ywmGv8rJBr/MCce/y8mHf8vJh3/LyYd/ycgFv8kHRX/&#10;HxsS/x4aEf8aFw7/GxgP/xoaEv8dGhP/GRkR/xkZEf8aGhL/HBkQ/xsYEf8dGhH/HhoR/yEdFP8h&#10;GhL/HxYP/yIXEf8sHhX/MyEX/zYiGf83IRb/SzMn/1M5LP9PNSj/UDQm/1MzJv9SMiX/UjIl/1E1&#10;J/9RNSf/UDQm/1A0Jv9TOC3/UDUq/0swJf9GKyD/RSse/0QtH/9BKhz/Qisd/0IsHv9CLB7/Qy0f&#10;/0gxI/9JMiT/TjQn/08zJf9TNiT/VTgm/1g5Jf9cPSn/XD0p/1g8J/9YPCf/XEAr/1xAK/9ePyv/&#10;X0Ar/2FCLf9fQCv/X0Ar/19AK/9jRDD/YEQv/2BELv9iRjD/YEQu/2FFL/9hRS//XkMu/11CLf9Z&#10;QCz/Vz4q/1g/K/9XPir/VDop/1M5KP9SOCf/VTop/1c8K/9YPCf/Vzsm/1o7J/9dPir/YkEu/2hF&#10;Mv9nRDH/ZUIv/2I/K/9gPSn/XT0m/1k5IP9qSyz/j21K/6V/Wv+viF//u5Rr/7mTbv+dd1P/clM0&#10;/2pLLv9sTzH/dVY5/3xdPv+CYUD/iWdE/41rSP+TbEX/lm9I/5lvR/+acEj/nHJI/5xzR/+ddEj/&#10;n3RJ/5xxRv+dckj/oXRL/6R3Tv+jdk3/onVM/6R3Tf+oeU//qXpQ/7OEWv+0iFv/tYhe/7SIW/+r&#10;f1L/pHhL/6Z3Sf+md0n/p3dJ/6h4Sv+oeEr/pXRJ/6JzSf+fckj/onVL/6l8Uv+qfVP/qHtR/6V4&#10;Tv+ldkz/nGxE/5dmPv+TYTz/k2E8/5NhPv+SYD3/kF49/5JhQf+RY0L/k2VE/5RnRv+PZkb/iWBA&#10;/4dgP/+JYkH/h2JF/4dkSP+HZEj/h2RI/4djSf+HZEj/g2FF/4FfQ/+DYkP/hWZH/4JjRP99Xj//&#10;g2ZG/41wUP+TdlT/k3ZU/5F1UP+McEv/jHBL/4lrR/+GaEb/hGZE/4VnRf+IaUr/iWpL/4ppSP+M&#10;aUn/kW5O/49tSv8AAQD/AAEA/wABAP8AAQD/AAEA/1tFLf9aRC3/VT8o/1I+Jv9TPin/TDok/0s5&#10;I/9LPCf/Sjsm/0o7Jv9LPCf/Tj8q/09AK/9NQC3/TkEu/1FEM/9SRTT/VUg4/1hIO/9dS0H/ZlJJ&#10;/3FaUv9+Zlz/k3dr/6WBdf+1kID/yJqD/9Ohiv/bqI3/5a+V/++8of/0wqf/9ser//jMr//72Lj/&#10;+t27//nfuv/7473/++jA//3rw//87cT/++7E//3wxv/77sT/+u3B//vuwv/77sH//ey+//zsu//7&#10;7LX/+ey1//vvtf/78bT///e5//33uf/9+Lj//O2s//bio//x2Zv/79KY//LSl//3157/+tef//fU&#10;nv/4057/99Kd//POmf/1zZn/9c2a//bOm//zy5j/98+c//jQn//2zp3/8MqZ//fTo///4bT//OG0&#10;//rXrf/uyZ3/6sWb/+nGnv/syqT/68+n/+nSqf/45sD///zb////4f/9/+X//v/b/+LUrf/bxpv/&#10;7tOo///huP/w0Kn/5sii/9C2kf+tlnT/loNj/5B/Y/+Me2H/hnZf/4N0Xf98cFr/dWlT/2xgSv9o&#10;XUn/YFVB/1dKN/9uWEH/hWdL/557W/+4jmj/vo9l/8qXav/ZpHD/46hw/+Kmav/lqWv/669w/+mw&#10;bf/ssW//7bJu/+qva//lqGf/3J9e/9ycXP/enF//2Zdb/9WTWf/Uj1j/2JJe/9yWYv/XkV7/1pBc&#10;/9eRXf/WkFz/041Z/9eRXf/Ykl7/1Y9b/9WQWf/ZlF3/1ZJd/9KPWv/Sjl3/0o5f/8+MX//Nil//&#10;zotg/8uIXf/MiFv/y4da/8qDVf/DgFP/xIBR/+ShdP/yr4T/sG1D/6JeN/+nYzz/sW1I/7VxTP+0&#10;cE3/o2E//5RSMP+QTy//j04u/5FQMv+LTy3/ik4s/4lOLP+LUC7/klgz/5ZcN/+SWDP/ilIv/4VN&#10;Kv+CTCr/gUwq/4BOK/+CUC3/g1Mv/4JSLv9+Tir/gFAs/39OLf+ATy7/glEw/4FTMv+AUjH/gFIx&#10;/35QLv9/US//glEw/4JRMP+BUS3/gVEt/31PK/99Ty3/fFAt/3pOK/93Tyz/c0so/3JKJ/9xSSb/&#10;cEko/3JLKv9zSiz/dEsr/3NKKv90Syv/eEsq/3lMK/94Syr/e1At/3xRLv97UC3/e1At/3tQLf9+&#10;Ui//fFAt/3tPLP95TCv/ckon/3BIJf9xSyf/cUsn/3BMKv90Tir/d1Ap/3dQKf95Uin/gFYu/4FX&#10;L/9+VCz/e1At/3pPLP98US7/fFEu/4BUMf9/UzD/gFQx/35QLv91SCf/ek0u/3hML/9xRSj/bEMn&#10;/2xDJ/9rQyr/ZD8l/2A8Iv9iPiT/aEQq/21JL/9vSzH/ck40/3BMMv9mQij/ZEAm/2dEKP9pRir/&#10;akcp/2tIKv9uSSz/cksq/3NMK/9wSSj/cEko/3VPK/92UCz/d1Et/3pUMP95Uy//eVMv/3lRLv98&#10;US7/fVIv/31SL/98US7/e1At/31TLf9/VS//glgy/4RaMv+DWTH/fVYt/39YL/+CWC7/gVct/4NY&#10;Lv+GWS//i140/41eNP+OXzX/kWI4/5JjOf+VZjz/lWg+/49iOP+LYDX/il80/4tiNv+KYTX/iWA0&#10;/4tiNv+OZTn/jWQ4/41kOP+OYzj/mm5B/51xRP+VaTz/jWE0/5BkN/+Waj3/l2s+/5RoO/+Xaz7/&#10;lWk8/5JmOf+RZTj/iF0w/4ZbLv+GWzD/glkt/4FYLP+AVyn/gFcr/3pRJf94UiX/gFku/4ZfNv91&#10;Tyv/a0km/2hFJf9kQSP/YkEi/2VDJ/9jRCf/YUMn/2VHK/9pTjH/ZUov/1g+I/9WPCH/WT8k/15E&#10;Kf9iSC//YEYt/1Y8Jf9QNh//SjAZ/0MpEv9AJg//Ujgf/15EK/9jSTD/XkQp/1k/JP9WPCH/VDof&#10;/1E3Hv9QNh3/VTsi/1hAKP9bQiz/XkUv/1U/KP9JMx7/RzAe/0s0Iv9IMyD/RjEe/z4rGv82JRP/&#10;NiUV/zYlFf84KBn/NikZ/zQnF/8zJRj/LyEU/zEjFv80Jhn/NikZ/zcqGv84Kxv/Oy4e/zsuHv84&#10;Kxv/Nioa/zMqG/8sJBf/LCQZ/y0nG/8vKR3/LScb/yomGv8qIxn/KyQa/y8mHf8xKB//MSgf/ycg&#10;Fv8jHBT/HxsS/x8bEv8aFw7/GxgR/xoaEv8dGhP/GhoS/xwZEv8cGRL/GRYN/xkWDf8eGhH/IhsT&#10;/yMcFP8kGxT/JBkT/ycaEv8uHRP/OCQb/zwmG/8+KBv/TjYq/1Q6Lf9SOCv/UTUn/1c3Kv9VNSj/&#10;VTUo/1k5LP9TNyn/UTUn/1E1J/9UOS7/UTYr/0swJf9FKh//Ry0g/0QtH/9BKhz/Qywe/0MtH/9B&#10;Kx3/Qywe/0kyJP9MMiX/UTUn/1AzI/9UNyX/WDkn/1c4JP9bPCj/X0As/10+Kv9ePyv/YEEt/19A&#10;K/9fQCv/X0Ar/2BBLP9ePyr/X0Ar/2BBLP9gQSz/X0Mt/2BELv9iRjD/YUUv/2BELv9hRS//XUMs&#10;/11DLP9dQi3/WkEt/1lALP9YPyv/VDsn/1I5Jf9QNiX/VDko/1c8J/9WOyb/WDwn/1c7Jv9dPir/&#10;YkEu/2dEMf9lQi//ZUIu/2I/K/9iPyv/Xz8o/1o6If9sTiz/j25L/6N9WP+uh17/vJVs/7iTaf+e&#10;eFT/c1Q1/2pLLP9uTzL/dlc4/35dPv+CYUD/iWdE/5BqRv+TbEX/mG5G/5lvRf+bcUf/nXJH/51y&#10;R/+ec0j/n3RJ/5xvRf+dcEb/n3JI/6V2TP+jdkz/pXZM/6V2TP+md03/qXpQ/7OEWv+0h13/soVb&#10;/6+CWP+qfVP/pXlM/6V5TP+ldkj/p3dJ/6d3Sf+od0z/pXZK/6N0SP+gc0n/pHdN/6t+VP+pfFL/&#10;qntR/6l6UP+neE7/pHVL/51sQ/+XZj7/l2Y+/5ZkP/+WZkL/lmVE/5ppSf+UZkX/lGZF/5BlRf+L&#10;YED/jWJC/41kRv+MY0X/iWJF/4lkSf+IY0j/hWJG/4RhRf+EYUX/g2BE/4BdQf+EYUX/hWNH/4Rj&#10;RP9+X0D/h2hJ/49wUf+Vd1X/mHpW/5d5Vf+Qck7/j3FN/4hqSP+AYkD/f2E//4FiQ/+GZ0j/iWpL&#10;/45tTv+RcFH/km9P/5FuTv8AAQD/AAEA/wABAP8AAQD/AAEA/1lDLP9WQir/Uz4p/1M+Kf9NOyX/&#10;Sjgk/0k6Jf9KOyb/Sjsm/0o7Jv9LPCf/UEEs/1FCLf9TRDH/UkIy/1ZGNv9VRTb/V0c4/11LP/9i&#10;TkX/bFhP/3hhWf+Ga2L/m31y/66KfP+8l4X/zqCJ/9eljP/frJH/6bab//G/pP/4yav/+s+v//nV&#10;tf/84r///OK///jguv/55r7//evF//3ux//+8Mn//fDG//3wxv/77sT/+u3D//vuwv/87cL/+uy/&#10;//zrvf/66rf/+ey3//zvuP/987j///a7//33uf/9+Lj//e6t//nlpv/y3Z7/8dea//PVmf/315z/&#10;+Nif//nWnv/4057/9M+a//TMmP/40Jz/+NCd//XNmv/vx5T/+tKh//3bq//71aT/8c2d//vXp///&#10;47X//OG0//jWqf/sx5v/5sGV/+nEmP/ryKD/68uk/+zVrP/87cb//v/f////4f///+H////Z/+TS&#10;qv/fxp3/8tGo//nWrv/cvJb/xqmH/7CYdv+ch2r/lYFm/458ZP+JeWL/em5Y/3hsVv90aFL/cGRO&#10;/2pdSv9mWUb/XU45/1dFMf95W0H/mHNW/7eLaP/Ckmr/yJVo/9eicP/jqnX/36Jp/96iZv/gpGX/&#10;5Khp/+6zcf/vtHD/7rNv/+uwbP/fomH/1ZZT/9iXV//dm17/25Zb/9eSWf/Tjlf/1Y9b/9qUYf/Y&#10;kl//15Fe/9aQXf/Vj1z/0oxY/9eRXf/WkFz/041Z/9SPWP/Yk1z/05Bb/9KPWv/Sj1r/0pBg/9GN&#10;Xv/MjF7/zYpd/8yJXP/MiVz/zYZY/8aAT//BfU7/0Y1e//7Elv/6t4z/pWI4/6VhOv+pZUD/rGhF&#10;/6tnRP+mYj//mVc1/5JQLv+SUDD/kE8v/5FQMv+MTzD/ik4s/4hNK/+KTy3/kVcy/45XMf+KUy3/&#10;hU0q/4BKKP9+SSf/gUwq/4JQLf+DUS7/g1Mv/4JSLv9/Tyv/f08r/39OLf9/Ti3/f1Ev/4BSMP9/&#10;US//f1Ev/31PLf99Ty3/gVEt/4FRLf+AUCz/gFAs/35QLP98Tiz/e08s/3lNKv91TSr/c0so/3JK&#10;J/9wSSj/cUop/3NMK/9zTCv/c0wr/3NKKv90TCn/dU0q/3hQLf93Tyz/elIv/3xUMf96Ui//ek8s&#10;/3hQLf98US7/fVAv/3pNLP91TSr/c0so/3JKJ/9zTSn/dE0s/3NPLf92Tir/dk8o/3dQKf95Uin/&#10;elAo/31TK/95Tyf/eE4o/3hNKv93Tyv/ek8s/3lRLv9zSyj/ckon/3NGJf9vRCT/c0Yp/3BEKf9s&#10;QCX/bkIp/2tBKP9pQSj/YTwi/146IP9kQCb/bEgu/25KMP9yTzP/c081/29LMf9mQij/Yz8l/2dE&#10;KP9qRyv/akcp/2lGKP9uSSz/b0sr/3BJKP9uRyb/b0kl/3ZQLP96VDD/eVMv/3hSLv94Ui7/eFIu&#10;/3lTL/98VDH/e1At/3tQLf97UC3/fFEu/35ULv+CWDL/hVs1/4NZM/+AWTD/flcu/4BZMP+CWzD/&#10;glgu/4RZL/+GWzD/i140/4xfNf+RYjj/kWI4/5NkOv+TZjz/k2Y8/4xhNv+MYTf/jWQ4/41kOP+K&#10;YTX/iWA0/4lgNP+MYzf/jWQ4/49kOf+RZjv/mW1A/5xwQ/+Waj3/jmI1/5BkN/+Waj3/lWk8/5Ro&#10;O/+Wajv/k2c4/5BkNf+OYjP/iFwv/4dbLv+HWy7/hFks/4RZLP+DWCv/gVgq/3pRJf98Uyf/hV8y&#10;/4hhOP91Tyv/a0km/2hFJf9iQSL/YkEi/2VDJ/9jRCf/YUIm/2VHK/9pTjH/Z0wv/1tAI/9YPiP/&#10;WT8k/11DKP9iSC//Y0kw/15CKv9XOyX/TzMd/0gsFv9GKhT/Uzcf/2FGK/9mSzD/Y0ku/1pAJf9U&#10;Oh//UDYb/1A2G/9XPSL/WT8m/1hAKP9aQir/Y0sz/1tCLP9LNR7/RjAb/0s0Iv9JNCH/RTAd/zso&#10;F/81JBT/NiUV/zgnF/85KRr/NikZ/zUnGv8zJRj/MCIV/zIkF/80Jhn/NikZ/zgrG/86LR3/Oy4e&#10;/zsuHv83Kxv/Nysb/zUsHf8tJRj/LCYa/y0nG/8tJxv/Kycb/yomGv8pIhj/KyQa/y8mHf8yKSD/&#10;Myoh/yghF/8jHBT/HxsS/x8bEv8aFw7/GhcQ/xsYEf8cGRL/HRoT/x4bFP8cGRD/GRUM/xsXDv8j&#10;HBT/Jh0W/ygdF/8sHxf/LiAX/y4gF/8xHxX/Oycc/z8pHv9HLyP/Uzks/1M5LP9SOCv/UTUn/1U5&#10;K/9ZOSz/Vzcq/1c7Lf9VOSv/UTUn/1E1J/9UOS7/Uzgt/0wxJv9GKyD/SC4h/0QtH/9CKx3/RC0f&#10;/0ctHv9FKxz/Qywe/0wyI/9OMiT/UTUn/1E0JP9YOSf/WToo/1g5Jf9bPCj/X0As/14/K/9fQCz/&#10;YUIu/19AK/9fQCv/X0Ar/19AK/9cPSj/XUEr/19DLf9cQCr/XkIs/19DLf9hRS//YkYw/2BELv9h&#10;RS//XUMs/11DLP9fRS7/XUIt/1o/Kv9WPSn/Uzom/1M6Jv9PNST/UTYl/1U6Jf9XOyb/Vzsm/1g8&#10;J/9ePyv/YkEu/2VCL/9lQi//Y0As/2NALP9hQSz/Xz8o/1g6IP9tTy3/j21I/6R/Vf+uh1z/vZZr&#10;/7iRaP+dd1L/dVQz/2lKK/9sTS7/c1Q1/35dPP+DYT7/imZE/5BpQv+WbET/mW5E/5pvRf+ccUb/&#10;n3JI/55xR/+gc0n/oHNJ/51wRv+hckj/onNJ/6JzSf+kdUv/pXZM/6V2TP+md03/qHlP/6t+VP+y&#10;hVv/roFX/6x/Vf+qfVP/pHdN/6V4Tv+md0v/p3hM/6Z3S/+ndkv/pndL/6V2TP+md03/qHlP/6x9&#10;U/+pek7/qntP/6p7T/+oeU3/qnlO/6RzSv+fbkX/m2tD/5hoQv+cbEj/nGtK/5ttTP+UZkX/kWRF&#10;/45hQv+GWTr/jmJF/5FlSP+OYkX/jGNF/41kRv+LY0n/h2JH/4RfRP+DXkP/hF9E/4FcQv+CX0P/&#10;g2BE/4ViRv+DYkP/imlK/45tTv+TclH/mXhV/5l4Vf+WdVL/kXBN/4VnRf98Xjz/e1w9/31eP/+G&#10;Z0j/iWpL/41uT/+Ob1D/jWxN/41sTf8AAQD/AAEA/wABAP8AAQD/AAEA/1I+Jv9SPib/Tjwm/007&#10;Jf9LPCf/Sjsm/0c7Jf9KPij/ST0n/0k8Kf9JPCn/TD8s/08/L/9RQTH/UkIy/1NDNP9XRTn/Wkg8&#10;/2BORP9xWlL/e2Jb/4lsZP+ZeW7/roh9/7uUhf/Jno3/3KqT/+CslP/qt5z/8b+k//fIrP/3zq7/&#10;+ta2///evf/958L//ujD//vnxP/66MT//OzI//3vyv/+8Mv//fHJ//3vyP/77cb/++7E//vswf/6&#10;68D/+uy///rpu//25rP/+eqz//7xvP/+9bz//vS5///1uP/+9rf//PGx//3urf/76Kb/99+f/+7R&#10;lf/y1Jj/9tab//nWnv/20Zz/9dCb//XQm//91aH/+dGe//LKl//xyZb/98+e//3VpP/0zp3/8Mqb&#10;//vVpv//26v/9tCh//PNnv/uyJn/7MaZ/+vGmf/wzqH/9dis///pvf//9Mf//frP//7/1//99sr/&#10;/OG0//TTqP/sx5v/2rWL/8yshv/Cq4n/pZR2/5aHav+MfmT/iH1n/4N7ZP97c17/bWVS/2lhTv9n&#10;X0r/ZltH/11QPf9bSTX/ZEs1/3dXPv+qfFv/w5Fs/8eSZv/Ik2H/3KNu/+Glb//fomn/36Nl/+Sq&#10;av/orm7/7LNw/+yzcP/orWv/5qtp/+apaP/dnV3/25lc/9mXWv/Yllr/2JNa/9WQWf/SjFj/z4ta&#10;/9GNXP/UkF//1JBf/9WRYP/VkWD/1ZFg/9eRXv/Ujlr/041Z/9KNVv/QjVb/05Bb/9KPWP/TkFv/&#10;049e/9KOXf/QjFv/zYtZ/8mHV//Lh1j/xIBP/756Sf/WkmH//cWU//3Rov/PjGH/n1s0/6djPv+m&#10;ZEH/nlw6/5ZUMv+TUS//lVMx/5JSL/+RUDD/kVAw/49QL/+LTy3/i08t/4tQLv+NUy7/jVYw/4tU&#10;Lv+JUiz/gk0r/39KKP9/TSr/gU8s/4NRLv+CUi7/glIu/4FRLf99Tyv/fU8r/31PK/97TSn/flAs&#10;/39RLf9+UCz/e00p/31PK/9/US3/gFIu/4BSLv99Tyv/e00p/3pMKv93Syj/dkko/3JKJ/9ySif/&#10;cEom/3BJKP9uSir/bkoq/25KKv9vSyv/cksq/3NNKf90Tir/d08s/3lRLv93Tyz/d08s/3ZOK/92&#10;Tiv/dU0q/3VNKv92Tiv/dk4r/3VMLP90Syv/cksq/3BJKP9ySyr/c08v/3JOLv93US3/eFAs/3dQ&#10;Kf96UCr/eU8p/3dNJf92TCb/c0gl/29HI/9xSSX/c00p/2lDH/9lPxv/Yzwb/2M8G/9nQCP/aUAk&#10;/2Q7H/9iOiH/ZT0k/2I5I/9gOiP/Xjog/2I+JP9qRyv/bUou/3FOMv9wTTH/bUou/2dEKP9kQCb/&#10;ZUEn/2hEKv9qRyv/akcr/2lGKv9vSi3/cEws/3FNLf9ySyr/c0wr/3hSLv97VTH/e1Ux/3hSLv93&#10;US3/dE4q/3ZQLP92UCz/eFAs/3lOK/95Tiv/fVMt/4JYMv+GXDb/iF44/3xVLv95Uin/elMq/31W&#10;Lf+DXDH/hVsx/4NaLv+GWzD/i2A1/4xfNf+NYDb/j2I4/49iOf+QYzn/kWQ7/49iOf+PZDr/k2g+&#10;/5BlO/+MYTb/il80/4xhNv+OYTf/kGM5/45hN/+PYjj/lGc9/5VpPP+Waj3/kmY5/5FlOP+SZjn/&#10;kWc3/5FnN/+OZDT/i2Ex/41iNf+LYDP/iV4x/4teNP+LYDX/il80/4leM/+IXTD/g1ou/35VKf+C&#10;XC//iWQ4/4NeNP9tTSf/ZkUi/2RDIv9ePyD/YkMm/2RFKP9hQib/XkAk/2JEKP9lSi3/Z0wv/2FG&#10;K/9bQCX/WT4j/11CJ/9jSC3/Y0gt/19DK/9aPib/Uzcf/0wwGP9JLRX/VTkh/11CJ/9hRiv/XEEm&#10;/1Q5Hv9ONBn/TjQZ/1M5Hv9kSy3/Y0wt/1pBI/9ZPyT/ZUsw/2JKMP9VPSX/RCsV/0IsF/9ELRv/&#10;Qi8e/z4rGv86KRn/OSgY/zcnGP81KBj/NCYZ/zMlGP8yJBf/MCIV/zQmGf82KBv/Nigb/zYpGf85&#10;LBz/OS0d/zcrG/82Khr/Ni0e/zIrG/8vKRv/MCoc/y4oHP8qJhr/KSUZ/ygkGP8pIhj/LCUb/y0k&#10;G/8wJx7/Lyge/yghGf8hHRT/HhoR/x4bEv8aFxD/GRYP/xoXEP8cGRL/HBkS/xsYEf8bFw7/IhkS&#10;/ygdF/8wIxv/NCYd/zMiGv8zIhj/NyUb/zMhF/82Ihf/Pykc/0IqHv9JMiT/VDot/1M5LP9SOCv/&#10;Uzcp/1U5K/9VOSv/Uzcp/1U5K/9RNSf/TzQp/1E2K/9TOC3/TzQp/0ovJP9FKx7/SjAj/0guIf9F&#10;LiD/Rysd/0YqHP9FKRv/SCwe/0svIf9PMyX/VDcn/1Q3Jf9YOSf/Wzwq/1w9K/9cPSv/XT4q/1s/&#10;Kv9ZPSj/XEAr/1s/Kv9cQCr/XUEr/1xAKv9cQCr/XEAq/11BK/9dQSv/X0Mt/11BK/9eQiz/YkYu&#10;/2FFL/9hRS//XUMs/1tBKv9bQSr/W0Ar/1tAK/9XPCf/Vjsm/1Q5KP9RNiX/UDUk/1Q5JP9VOST/&#10;Vjol/1g8J/9gQS3/YEEt/2FALf9jQi//YD8s/2FALf9gQSz/Wzwn/1U3Hf9vTiv/j2lF/6R9VP+u&#10;hFr/vpNo/7mOZP+edE7/dVMw/2lIKf9oRyj/bUwt/4BdPf+FYT//jGZC/5NpQ/+ZbEX/nG9G/5xv&#10;Rv+fcEb/onNJ/6FySP+eb0X/oXJI/6JzSf+ic0n/o3RK/6JzSf+jdEr/pXZM/6V2TP+idUv/onVL&#10;/6R3Tf+ugVf/rYBW/6l8Uv+pfFP/o3ZN/6V4T/+neE7/p3hO/6d2Tf+mdUz/pnVM/6V0S/+kc0r/&#10;pXRL/6V0S/+ldEn/qXhN/6t6T/+tek//rXpP/6h3Tv+ndk3/o3JK/5pqRP+aakb/mWhH/5ppSf+V&#10;ZET/kmNF/4tcPv+EVTf/jF1B/41eQv+LXED/jWBD/49iRf+QZEf/jmJF/4lgQv+GX0L/hV1D/4Nb&#10;Qf+CXUL/hF9E/4RhRf+CX0P/g2BC/4ViRP+Oa03/l3NR/5l1U/+Vc1D/jWtI/4ZjQ/+DYEL/g2BC&#10;/4dkRv+LaU3/h2hL/4RlSP+CY0b/gmNG/4NkR/8AAQD/AAEA/wABAP8AAQD/AAEA/1I+Jv9RPSX/&#10;Szkj/0s5I/9JOiX/Rzsl/0Y6JP9IOyj/SDso/0k8Kf9KPSr/Sz4t/08/L/9QQDD/UkIz/1ZENv9b&#10;ST3/XUlA/2ZSSf95YFn/hmlh/5JyZ/+mgHX/t5GE/8Saiv/OoY7/3qyV/+SwmP/tu6D/8sOn//rP&#10;r//41LT//dy7///jwf/96cb/+ujE//vpxf/66sj/++3I//3vyv/98cv//fHJ//zwyP/978j//O/F&#10;//rrwP/56r//+um9//nnt//25bH/+eqz//3yvP/+87v//fS5//72uP/+9rf//fSz//7zsf/97qv/&#10;+eSj/+7Vlf/x05X/9dWa//fUmv/yzZb/886X//fPm//705//98+b//TMmf/0zJn/88ua//jQn//3&#10;z57/8sqZ//XNnP/60qH/8cia/+7Fl//xyJr/7siZ/+rImP/y0aT//OCx///svv/77sH//u3B//31&#10;x//85Lb/99Wo//TPo//hupH/xKF7/7OXcv+rmHr/nIxy/5OFa/+GemL/hHll/352Yf91bVr/a2NQ&#10;/2dfTP9kWUf/XlE+/1dIM/9eRS//dFY8/5RvVP/EkGv/y5Zq/8qSYf/Tl2P/5alz/+Wob//gpGj/&#10;4qho/+yycv/xuHX/8bh1/+qxbv/ip2X/36Ri/+GkZf/cnF7/2phb/9eVWf/Vk1n/2JNc/9eRXf/T&#10;kFv/0o5d/9GPXf/SkGD/0pBe/9WTYf/Vk2H/1ZFg/9OPXv/Sj1r/0I1Y/9CNWP/TkFv/0o9a/8+M&#10;V//Sj1r/0Y1c/8+LWv/Oiln/y4lX/8iGVP/GhFL/v31L/7d1Q//wrnz//ea0//68jP+taj//nloz&#10;/6VhPv+jYT//mVc3/5ZUMv+UUjD/k1Mw/5FRLv+QTy//kVAw/49QL/+LTy3/jFAu/45TMf+PVTD/&#10;jlcx/41WMP+HUS3/gUwq/31LKP9/TSr/glAt/4RSL/+EUi//glIu/4FRLf99Tyv/e00p/31PK/9+&#10;UCz/gFIu/4BSLv9+UCz/e00p/31PK/9+UCz/f1Et/39RLf96TCj/eUsn/3lLKf91SSb/dkko/3JK&#10;J/9xSSb/cUop/29IJ/9sSCj/bkoq/2tHJ/9sSCj/cEko/3JMKP90Tir/dlAs/3dRLf92Tiv/dE4q&#10;/3JMKP9xSin/cUop/3NMK/90TSz/dEsr/3NKKv9wSSj/b0gn/21GJf9sSCj/cEws/3BMLP91Tyv/&#10;dlAs/3ZOKv93TCn/dkwm/3ZMJv92TCb/c0gl/25DIP9rRSH/b0kl/2RAHv9iPh7/Yj4e/2Y/Iv9p&#10;QiX/Zj4k/2M7Iv9jOyL/Yzok/185Iv9fOSL/Xzsh/2M/Jf9oRCr/aUYq/2tILP9qRyv/Z0Qo/2RB&#10;Jf9kQCb/Z0Mp/2tHLf9rSCz/akcr/2tGK/9vSi3/ck0w/3NPL/90TSz/c0wr/3ZQLP98VjL/flg0&#10;/3tVMf96VDD/d1Et/3VPK/91Tyv/d08r/3lOK/95Tyn/f1Uv/4NZM/+GXDb/iF44/3xVLv94USj/&#10;eFMp/3tWLP+CWzD/hlwy/4VbMf+HXDH/jGE2/45hN/+NYDb/jF81/4xfNv+LXjX/jWA3/45hOP+P&#10;ZDr/kWY8/45jOf+MYTf/jWA2/49iOP+PYjj/j2I4/45iNf+NYTT/jmI1/5FlOP+VaTz/kmY3/45k&#10;NP+MYjL/i2Ex/41jM/+MYjL/jGE0/45jNv+LYDP/iV4z/41gNv+PYjj/jGE2/4xhNv+IXTL/glkt&#10;/4JZLf+GXzT/iWQ4/4FeNv9uTij/Z0Yj/2NFI/9fQCH/YkMm/2NGKP9gQib/XkAk/2JEKP9kSSz/&#10;Z0wv/2JHLP9cQSb/Wj8k/11CJ/9iRyz/ZEku/2FGK/9aPyT/UjYe/0wwGP9JLRX/Vjge/19BJ/9g&#10;RSr/W0Al/1U6H/9PNRr/TjQZ/1M5Hv9nTjD/Z1Ax/15FJ/9aQSP/Zk0v/2hOM/9cQin/QSgS/z8m&#10;Ev9DLBr/RC8e/0AtHP89Khv/OikZ/zgoGf8yJRX/MyUY/zMlGP8yJBf/MCIV/zQmGf81KRv/NSkb&#10;/zUpGf83Kxv/OCwc/zYqGv81LB3/Ni0e/zApGf8wKhz/MSsd/y8pHf8pJRn/KCQY/ygkGf8qIxn/&#10;KiMZ/yojGf8sJRv/LSYe/ykiGv8iHhX/HhoR/x8bEv8aFxD/GRYP/xoXEP8bGBH/GhcO/xsXDv8e&#10;Fw//KR8W/zQmHf84Jx3/OCcd/zclG/82JBj/OiYb/zUhFv88Jhn/Qisd/0QtH/9MMiX/Ujgr/1M5&#10;LP9TOSz/Vjos/1Y6LP9XOy3/VTkr/1Q4LP9QNin/TzQp/1I3LP9SNyz/TDEm/0guIf9ILiH/STIk&#10;/0gxI/9JMiT/SCwe/0YqHP9HKx3/Si4g/00xI/9QMyP/UzYk/1Q3Jf9ZOij/XT4s/10+LP9dPiz/&#10;Xj8r/1s/Kv9ZPSj/Wz8q/1k9KP9aPij/XUEr/1xAKv9cQCr/XEAq/11BK/9dQSv/X0Mt/15CKv9e&#10;Qir/YUUt/2BELP9gRC7/XUMs/15CLP9dQSv/XkIs/11BLP9bPyr/WT0o/1U4Jv9RNiX/UTYl/1Q3&#10;Jf9UOCP/Vzsm/1k9KP9eQi3/YEEt/2BBL/9iQy//YD8u/2BBLf9fQCv/Wzwn/1U3Hf9sSyj/jWdD&#10;/6V7U/+ug1n/vpFn/7qPZf+jd1L/dlIw/2tIKP9rSCr/cE0v/4BdPf+GYkD/jWVB/5NpQ/+abUT/&#10;nnFI/59wRv+eb0X/o3RK/6FySP+dbkT/onFI/6NySf+kc0r/o3RK/6JzSf+kdUv/pXZM/6N2TP+f&#10;ckj/o3ZM/6d6UP+ugVf/rYBW/6p9U/+pfFP/pXhP/6V4T/+nd0//pndN/6V2TP+ldEv/pXRL/6Rz&#10;Sv+jckn/pnVM/6Z1TP+kc0j/qXZL/6t4Tf+seU7/rHlO/6l2S/+od07/p3ZO/5xsRv+dbUn/mWhH&#10;/5loSP+VZET/k2RG/49gQv+PXD//k2FG/5FfRP+MWj//jl9D/5BhRf+RZEX/jmND/4xgQ/+JYEL/&#10;hV5B/4NbQf+DW0H/h19F/4dfRf+CXUL/g15B/4lkR/+RbE//mnRQ/5x2Uv+adFD/km5M/4hkRP+H&#10;Y0P/h2RG/4toSv+JZ0v/gmBE/35fQv99XkH/gmNG/4NkR/8AAQD/AAEA/wABAP8AAQD/AAEA/1RA&#10;KP9QPCT/Szkj/0s5I/9HOyX/Rjok/0Y6JP9GOSb/SDso/0k8Kf9KPSz/Sz4t/01AL/9RQTL/U0M0&#10;/1xKPv9gTEP/Yk5F/25XT/+AZV7/jG5k/5l1af+uiHv/vpeI/8ugj//VppL/3qyT/+i2m//vwKT/&#10;88ap//vUs//92rr//eC+//7mwv/96cb/+ufG//vryf/77cr/+uzJ//zuy//98M3//PDK//vvx//9&#10;8cn//fDG//rrwP/36L3/9uW5//nktf/25bH//Ou1//zvuP/88Lb//vS5///3uf/9+Lj//fW0//72&#10;tf/9867//eup//LdnP/v05T/8dGU//XSmP/xypH/8cqT//bNl//50Jr/9s2Z//jPm//3zZv/8MiX&#10;//fPnv/+1qX/+NCf//HHl//xx5f/7sSU/+vBkf/vx5b/7siX//HNm//41qb//+Gy///nt//75bT/&#10;/ui5//7ouf/9267/882g/+rAmP/PqYT/r5Ft/6GJZ/+VhWv/koNs/4l+aP+BdmL/e3Ng/3ZuW/9u&#10;ZlP/aWFO/2VaSP9eUUD/Wks4/1dCL/9qTjb/kWxR/7eJaP/PmG//y5Nk/8+VY//cn2n/5qlw/+On&#10;a//lqWv/6rBw//G4df/1vHn/7bRv/+OoZv/coV//2p1e/9yfYP/bmVz/2JZa/9WTWf/SkFb/2ZRd&#10;/9eUX//VkWD/05Ff/9KQXv/Pj1//z5Bd/9GSX//UkmD/0pBe/9GPXf/Tj17/0I1Y/9GOWf/UkVz/&#10;z4xX/9CKVv/Ri1f/0IpX/82JWP/MiFf/zIhX/8qGV//EglD/u3lH/7VzQf/9ypX//++8/9qYaP+S&#10;TyX/m1cy/51bOP+bWTf/lVMz/5ZUMv+UVDH/klIv/5JSL/+RUDD/klEx/49QL/+MUC7/jlIw/49U&#10;Mv+PVDL/jlcx/4xWNP+FUC7/fUso/3xKJ/9/TSz/g1Eu/4RSL/+CUi7/gVEt/4BQLP99Tyv/e00p&#10;/3tNKf9+UCz/gVMv/4BSLv9/US3/e00p/35QLP99Tyv/fU8r/3tNKf94Sib/eEoo/3hMKf93Sin/&#10;dU0q/3NLKP9xSSb/cEko/25HJv9rRyf/bUgr/2tHJ/9sSCj/bkoq/3JMKP90Tir/dlAs/3VPK/9x&#10;Syf/ckwo/3BKJv9tRiX/b0gn/3JLKv90TSz/cUop/25HKv9uRyr/bUYp/2hDJv9pRCf/akYm/2tH&#10;J/9vSyn/c00p/3NNKf90SSb/dEkm/3VLJf92TCb/dUon/3BFIv9pQx//bEYi/2dBHf9jPx//ZD8i&#10;/2ZBJP9nPyX/Zj4k/2M7Iv9hPCL/Yz4k/2E8Iv9fOyP/YDwi/2I+JP9kQCb/ZUEn/2M/Jf9iPiT/&#10;Yz8l/2I+JP9lQSf/Z0Mp/2xHLf9tSC7/a0Ys/2xHLP9vSi//dE0w/3RNMP9zTCv/cUop/3ZPLv98&#10;VjL/flg0/3xWMv96VDD/elIu/3ZQLP92Tir/dk4q/3pQKv98Uiz/glgy/4NZM/+FWzX/hl84/3xV&#10;Lv92UCv/eFMp/3pVK/+BWi//h10z/4ddM/+GXDL/jGE2/4xhN/+KXzX/iVwz/4hbMv+GWTD/iVwz&#10;/4teNf+NYTr/jmM5/4xhN/+KXzX/jWA2/5BjOf+OYTf/kmM5/5BhNf+OXzP/iV0u/4xgMf+QZDX/&#10;j2U1/4pgMP+GXi3/hFwr/4ZeLf+MYzX/jWI1/49kN/+MYTb/il80/4xhNv+QYzn/i2A1/4hdMv+C&#10;WS3/gFcr/4JcL/+HYDX/iGM3/4BdN/9wTyz/akkm/2RGJP9iQyT/YEEk/19CJP9hQyf/YkQo/2NF&#10;Kf9jSCv/Zksu/2VKLf9dQif/W0Al/11CJ/9hRiv/ZEku/2VHLf9fQSf/Vjge/1EzGf9NLxX/UzUb&#10;/1s9I/9gQij/Wj8k/1Y7IP9TOR7/TzUa/1Q6H/9nTjD/alEy/2VMLf9fRif/ZEst/2hPMf9fRSr/&#10;PyYQ/zwjD/9BKhj/RTAf/0EuHf8+Kxz/OikZ/zcnGP8xIxb/MyUY/zQmGf8yJBf/LyMV/zMnGf81&#10;KRv/Nioa/zYqGv82Khr/Nysb/zUsHf81LB3/NSwd/y8oGP8wKhz/MCoc/y4oHP8oJBj/JyMX/ycj&#10;GP8qIxn/JyAW/ycgFv8pIhj/KyQa/ykiGv8jHxb/IR0U/yIeFf8bGBH/GRYP/xgVDv8ZFg//GhYN&#10;/x4XD/8mHRb/MiQb/zsqIP86KB7/NyUZ/zomG/87Jxz/OiYb/zchFP89Jhj/RC0f/0owI/9ONCf/&#10;UjUl/1Y5Kf9WOiz/WDwu/1g8Lv9YPC7/Vzst/1I3LP9RNiv/UDUq/1E2K/9QNSr/TDIl/0YvIf9G&#10;LyH/SjMl/0gxI/9MMiX/Ry0e/0crHf9LLyH/TTEj/1E1J/9RNCL/UTQi/1M2JP9aOyn/XT4s/1w9&#10;K/9cPSv/Xj8r/1s/Kv9ZPSj/XEAr/1k9J/9ZPSf/XEAq/1o+KP9cQCr/XEAq/1xAKv9dPyf/X0Ep&#10;/2BCKv9hQyv/YUUt/2BELP9fQyv/X0Mt/15CLP9dQSv/X0Mt/15CLf9dQSz/WT0o/1Q4I/9UNyX/&#10;VTgm/1U4Jv9VOST/WDwn/1xAK/9dQSz/YUIu/2FCMP9hQjD/YEEv/19ALP9ePyr/Wjwk/1Q2HP9q&#10;SSb/i2VB/6N3UP+xhFv/v5Jo/7yPZv+melX/eVMv/2xJK/9rSCr/cE0v/4JePv+LZUH/kWZD/5Ro&#10;Q/+abUT/n3BG/55vRf+eb0X/pHNK/6JxSP+fbkX/o3JJ/6RzSv+ldEv/pHVL/6N0Sv+idUv/o3ZM&#10;/6J1S/+ecUf/onVL/6l8Uv+vglj/rH9V/6p9U/+oe1H/p3pR/6Z5UP+leE//pHdO/6V2TP+ic0n/&#10;o3RK/6N0Sv+icUj/pnVM/6dzS/+lckf/pXJH/6l2S/+reE3/rHlO/6h0TP+pdU3/p3ZO/6RyTf+f&#10;b0v/m2pJ/5dmRf+XZEX/mGVI/5toS/+ZZkn/l2VK/5VjSP+OXEH/kl9C/5NgQ/+RYkT/j2JD/4tg&#10;QP+JYEL/hl0//4RbPf+FXED/imFF/4lgRP+FXED/iWBC/45lR/+VbE7/nHNT/551Vf+adFD/lW9L&#10;/41mRf+NZkX/jWhL/5BrTv+HZEb/e1k9/3xdQP98XUD/gmNG/4NkRf8AAQD/AAEA/wABAP8AAQD/&#10;AAEA/1E9Jf9NOyP/Szkj/0s5Jf9FOSP/RTgl/0c6J/9IOyj/Rzon/0k8K/9LPi3/STws/1BAMf9U&#10;RDf/VkY5/11LQf9iTkX/bFVN/3deV/+Nb2X/m3tw/6mDdv+4kYL/yqGP/9aplP/drZf/6bee/+2+&#10;ov/zxqn/9s2v//vYuP//4b///eXB//3nwv/+68r//e3L//3vzP/98M3//O/M//zvzP/878z/++/J&#10;//vvx//98cn//fDG//vswf/36bz/9uW5//nktf/55bL//Oiz//vqsv/46a7///G0//70t///97j/&#10;/vm5//75t//++bf//fOu//bjn//y2Zn/7c+P/+/NkP/xyJD/78aO//LJk//1zJb/9cyY//jPm//5&#10;0Jz/7MSR//XNnP/+3Kz//tqo/+/Flf/rwZH/7MKS/+vBkf/sxJP/68WU//LOnP/62ab//+Cx//7i&#10;sv/83a7//eKz//7dsP/30aT/6sCW/86og/+4l3T/oIhm/5iDaP+JfWX/gnpl/352Yf96cl//dm5b&#10;/3BoVf9uYlL/ZVlJ/1xPPv9XRzf/V0Iv/2VLNP+MaE7/tYpq/8yad//Jk2T/ypJf/9ebZf/hpG3/&#10;56tv/+Onaf/orm7/9r16//W8d//zunX/56xo/9+kYP/anVz/2Zxd/9ycXP/cm2H/25lf/9eVW//U&#10;kVr/1pNe/9SRXP/Sjl3/1JJg/9GSX//Oj1z/zI1a/86PXP/QkV7/z5Bd/9GPXf/SkF7/0I5c/9GN&#10;XP/Sjl3/z4ta/9GLWP/Ri1j/0Yta/9GLWv/NiVr/zIhZ/8eDVP/Bf0//s3RB/7d4Q//+6bT//um0&#10;/7l3R/+IRx3/nFs1/51bOP+YVjT/llQy/5VVMv+UVDH/klIv/5NTMP+SUTH/kVIx/45PLv+QVDL/&#10;k1c1/5FWNP+OVjP/jFY0/4lUMv+CUC3/fEsq/3xLKv+BUC//hVQz/4RTMv+CUTD/fk0s/3pMKP99&#10;Tyv/e00p/3tNKf9+UCz/f1Et/39RLf9/US3/fFAr/3xQK/99Tyv/ek4p/3hMJ/93Syj/eU0q/3pO&#10;K/91TSr/dk4r/3RMKf9yTCj/cEko/2pGJv9pRCf/akUo/21IK/9yTi7/dU4t/3VPK/91Tyv/dU8r&#10;/3VPK/9wSib/b0kl/25IJP9uRyb/b0gn/3NMK/91Ti3/cUot/29IK/9uRyr/akUo/2hDJv9pRCf/&#10;aUQn/2lFJf9sSCb/bEgm/25IJP9xRiP/ckck/3VLJf95TSj/eE4o/3RJJv9wSCX/cEom/29JJf9s&#10;SCj/cEws/21IK/9mPiT/Yz4j/2E8Iv9iPSP/ZD8l/2M/Jf9hPSP/Yj4k/2I+JP9jPyX/ZEAm/2A8&#10;Iv9hPSP/ZEAm/2VBJ/9nQij/akUr/2tGLP9tSC7/bkkv/3BILv9ySjD/dE0w/3NML/9zTC//cksq&#10;/3ZPLv98VjL/e1Ux/3hSLv94UCz/eVEt/3ZOKv91Tif/elAq/39VL/+EWjT/g1kz/4NZM/+FWzX/&#10;hl84/3pUL/91Tyr/eVMu/3tVMP9/WC//hlw0/4ZcMv+HXTP/iV81/4tgNv+KXzX/iF0z/4hbMv+H&#10;WjH/iFsy/4leNP+MYTf/jWI4/4xhN/+IXTL/iV4z/4teNP+MXzX/jmI1/41hNP+MYDP/iV0u/41h&#10;Mv+PZTX/jmQ0/4ZeLf+EXCv/hFwr/4lhMP+NYjX/jWI1/4tgNf+KXzT/i2A1/45jOP+QZTr/iV4z&#10;/35VKf97Uib/gVgs/4VfMv+IYTb/hmE3/31aNP9wTyz/akkm/2NFI/9jRCX/Xj8g/15BI/9kRyn/&#10;ZUcr/2NFKf9hRin/Zksu/2ZLLv9dQif/WT4j/1tAJf9jRSn/Zkgu/2VHK/9eQCT/XD4i/15AJP9b&#10;PSH/VDYa/1c5H/9bPSP/WT4j/1c8If9WOyD/Ujgd/1Q6H/9mTS//a1Iz/2xTNP9pUDH/Y0or/2RL&#10;Lf9dQyj/QyoU/z8mEv9BKhj/RTAf/0IvHv8+Kxz/OSgY/zcnGP8zJhb/MyUY/zQmGf8xJRf/MCQW&#10;/zImGP81KRv/Nioa/zQrHP81KRn/NSwd/zYtHv82LR7/NCsc/zEqGv8yLB7/MSsd/y0nG/8qJBj/&#10;JiIW/ycjGP8rJBr/JyAW/yghF/8pIhj/KCEX/yUeFv8iHhX/Ih4V/yIeFf8cFxH/GRQO/xgTDf8Y&#10;FAv/HBUN/yQbFP8tIxr/NyYc/zooHP83JRn/NiIX/zklGv8+KBv/OiQX/zQeEf8+Jxn/SS8i/0sx&#10;JP9OMiT/UTQk/1Y5Kf9YPC7/Vzst/1g8Lv9ZPS//Vz0w/1M4Lf9SNyz/TjMo/00yJ/9NMif/SzEk&#10;/0YvIf9FLiD/SzEk/0sxJP9NMSP/Sy8h/0gsHv9LLyH/TjIk/1E1J/9SNSP/UzYk/1Q3Jf9aPSv/&#10;XT4s/1s8KP9aOyf/XEAr/1s/Kv9bPyr/XEAq/1k9J/9ZPSf/XEAq/1o+KP9aPij/XUEr/1xAKP9a&#10;Pib/XkAo/19BKf9gQir/ZEYu/2BELP9fQyv/X0Mt/15CLP9eQiz/XUEr/1xAK/9bPyr/Vzsm/1Q4&#10;I/9VOST/VTkk/1Y6Jf9VOST/WDwn/1k9KP9cQCv/YUIw/2FCMP9gQS//YEEv/2BBLf9dPin/WTol&#10;/1M1G/9pSCf/i2VB/6N3UP+yhVz/vpFo/7qNZv+jdVH/elMy/29KLf9rSCr/ck0w/4NfP/+LZUH/&#10;kGVC/5RoQ/+dcEf/nm9F/51uRP+fbkX/o3JJ/6JxSP+gb0b/o3JJ/6R1S/+kdUv/onNJ/59ySP+g&#10;c0n/onVL/6B1Sv+dckf/oHNJ/6uAVf+yhVv/q4BV/6t+VP+oe1H/pnlP/6d6UP+oe1H/pXhO/6N0&#10;Sv+ic0n/pXZM/6Z3Tf+kc0r/p3ZN/6V0S/+lckf/pnNI/6l2S/+qd0z/q3hN/6p2Tv+odEz/p3ZN&#10;/6p4U/+kck3/n21K/5xqSf+aZ0j/m2hJ/5xpTP+aZ0r/mWZJ/5ZkSf+TYEP/kl9C/5JfQv+QYUP/&#10;jl9B/4teP/+LX0L/iV1A/4ldQP+GWj3/il5B/4hcP/+IXD//i19C/45iRf+RaEr/lGtN/5VsTP+V&#10;bEz/k2pK/4pjQv+LZEP/kWpN/5JrTv+EX0L/e1g8/3taO/9+XT7/g2JD/4ZlRv8AAQD/AAEA/wAB&#10;AP8AAQD/AAEA/045JP9JNyH/STcj/0k3I/9HOCX/Szwp/0c6J/9HOif/Rzop/0k8K/9KPS3/STsu&#10;/1NCOP9XRj7/WUY//19KRf9qU03/d15Z/4ZrZP+cem7/q4V4/7eSgv/Bm4j/0KWS/9utlv/gsZf/&#10;7L2h//HEpf/0y6v/+9e3//zevP//5sP//+vI//zsyP/77cr/++7L//7xzv//8tD//fDO//zvzf/9&#10;8M3//PDK//zwyP/98cn/++7E//vswf/66b7/+Oa4//rmtP/44a3/9d6o//Pepf/24qf//Omu//3v&#10;sP//9bX///u7//77uP/8+bT//vWy//rtp//44Z3/686K/+rHh//xyY7/8MWO//HGj//0yZL/9suW&#10;//rPmv/0yZb/5bqH/+7Ckf/916b//Nuo/+/Flf/vxZX/8MSV/+3Bkv/qwI7/6cGO/+rFkf/zz53/&#10;/t6t//zcrf/516f//tms//vRp//vxZ3/16+L/7CScP+gh2n/j3ti/4h5Yv9+d2X/dnFe/3dwYP92&#10;b1//bGVV/2VbT/9mWkz/Y1NE/1hFNv9UOin/Wzwn/4ZhR/+2iWr/0qB9/9Gccv/QlGD/2Zxm/+Kl&#10;bP/orG7/6q5v/+qxbv/1vHf//MN8//O6c//qr2n/46Zj/9ueW//bnFn/25tb/9mZWf/WlVv/2JZc&#10;/9aTXP/Sj1r/1JBf/9OPXv/PjVv/0pJi/9KSYv/Oj1z/zI1a/8mKV//Jilf/zI1a/8yNWv/PjVv/&#10;0I5c/9KOXf/QjFv/z4lW/9CKWf/Ri1r/z4lY/8yFV//LhFb/yIVY/8OAU/+8fk//sXVD/8yQXv/8&#10;9sT/+sCQ/5ZZLP+NTiX/nl44/55dN/+XVTL/llYz/5VVMf+UVDH/kVIv/5BRLv+RUjH/i08t/4tP&#10;Lf+SVzf/lFk5/5FYOv+OVzj/g04u/4BOLf9/TC3/e0oq/31MLP+DUjL/hlU0/4RTMv+BUC//fEsq&#10;/3xMKP99Tyv/e00p/31PK/9/US3/ek4p/3lNKP97Tyr/fFAr/3xQK/97Tyr/eU0o/3ZMJv92Syj/&#10;eU4r/3pPLP92Tiv/d1Et/3VPK/9xSyf/b0gn/2lFJf9pRCf/aEMm/29KLf97VDP/g1w7/3pSL/93&#10;Tyz/c00p/3BKJv9wSib/cUsn/3BJKP9zTCv/dE0s/3NMK/9zTCv/bEgo/29LK/9uSir/akYm/2hD&#10;Jv9mQST/aEMm/2lEJ/9tRiX/akMi/2lDH/9vRyT/d0wp/3xSLP+CWDL/fVEq/3dNJ/93TCn/dU8r&#10;/3hSLv99VjX/elMy/3BJLP9qQij/ZT0j/2I9I/9jPiT/aUQq/2ZCKP9jPyX/Yj4k/2E9I/9jPyX/&#10;aEQq/2RAJv9jPyX/ZUEn/2pFK/9sRy3/b0cu/29HLv9wSC//cUkw/3JKMP9zSzH/dE0w/3RNMP91&#10;TjH/dFAw/3VRMf92UjD/ck4s/3FJJf92TCb/fFIq/3tRKf94TCX/flIr/4dbNv+JXTj/hFo0/4NZ&#10;M/+DXDX/glw3/3ZQK/9wSiX/eVMu/39YMf9+VC7/flQu/4FXL/+GXDT/iV83/4heNv+IXjb/hlwy&#10;/4ddM/+JXzX/imA2/4xiOP+MYjj/imA2/4ddM/+GXTH/h14y/4hdMv+IXTL/jmE3/49jNv+OYjX/&#10;j2M0/5BkNf+PZTX/iV8v/39XJv+DWyr/imIx/45mNf+MYTT/il80/4dcMf+HXDH/il80/49kOv+O&#10;Yzn/gVYr/3pPJP97Uib/gVsu/4JcL/9/WC3/f1ou/3xZMf92VjD/aEom/2FDIf9gQyP/XkEh/2NG&#10;KP9qTDD/a00x/2VHK/9hQyf/Z0kt/2ZLLv9dQif/WT4j/1w+JP9iRCj/Y0Up/2NFKf9dQCL/YEMl&#10;/2ZJK/9jRij/XkAk/1k7H/9VOh//Vjsg/1c8If9XOyP/Vjwh/1Y8If9jSiz/bFEz/3BVN/9vVDb/&#10;ZUwt/11EJv9XPSL/Ri0X/0MqFv9BKhj/RzIh/0AtHP8+Kxz/OSgY/zYkFv81KBj/Nyoa/zQmGf8w&#10;JBb/MiYY/zQoGv80KBr/Myob/zQrHP8zKhv/Ni0e/zcuH/82LR7/Ny4f/zYtHv84LiL/Myse/ysl&#10;Gf8rJRn/KSIY/ykiGP8qIxn/KCEX/ykiGP8oIRf/Jh8V/yMcFP8jHBT/Ih4V/yEdFP8bFhD/FxIM&#10;/xgRC/8bFAz/Jh0W/zIlHf85KyD/OCYa/zonGf87JRj/OiQX/0IsH/9CLB//PSca/zggFP9BJxr/&#10;SC4h/0wyJf9MMCL/TjIk/1U5K/9YPC7/Vjos/1c7Lf9ZPTH/WD0y/1I3LP9TOC3/TTIn/0kuI/9L&#10;MST/SzEk/0guIf9HLSD/SjAj/0svIf9KLiD/Sy8h/0ouIP9NMSP/TzMl/1E0JP9SNSP/VDcl/1Y5&#10;J/9WOSf/Vzsm/14/K/9dPir/Xj8r/1s/Kv9bPyr/XEAq/1k9J/9ZPSf/XEAq/1k9J/9YPCT/Wz8n&#10;/19DK/9cPiT/XT8l/2BCKP9hQyn/ZEQr/2NFLf9gQir/X0Ar/19AK/9gQSz/Xj8q/14/K/9YPCf/&#10;Vzsm/1c7Jv9VOCb/VDcl/1c6KP9WOSf/Vjol/1c6KP9ePy3/ZEUz/2RDMv9jQjH/Y0Ix/2FCMP9f&#10;QCz/XD0o/1Y4Hv9uTSz/iGRC/6J4Uv+yhV7/v5Jr/7eKY/+ecEz/fVQ0/3BJLP9qRSj/b0ot/4Jb&#10;Ov+MZEH/lmtI/5hsR/+ecUf/oXJI/6V0S/+mckr/pHBI/6NvR/+ibkb/onFI/6RzSv+jdEr/oXJI&#10;/55xR/+fckj/nXJH/590Sf+ec0j/nXJH/6uAVf+yh1z/q35U/6t+VP+qfVP/pHdN/6d6UP+pfFL/&#10;qHlP/6N0Sv+ickr/pXVN/6Z2Tv+mdk7/pnZO/6V1Tf+kc0v/pHNK/6Z1TP+mdUz/qnZO/6l4T/+p&#10;eE//q3pR/618VP+lc07/oW9M/55sS/+caUr/nGlK/5xpSv+ZZkn/mGVI/5dkR/+VY0j/kV9E/45f&#10;Q/+OX0P/jV5A/4pdPv+LXj//jWBB/4xfQP+KWz3/jF1B/4tcQP+JWj7/i15B/4xeRP+PY0b/jGNF&#10;/45lR/+RaEj/jmVF/4FaOf+CWz7/h2BD/4dgQ/99WD3/fFc8/31aPv+AXUH/hWJE/4dkRv8AAQD/&#10;AAEA/wABAP8AAQD/AAEA/0k3If9HNR//RzUh/0Y3Iv9IOSb/STwp/0c6J/9GOSj/SDsq/0g7Kv9L&#10;Pi7/Sz0w/1VEPP9aSUH/XUpE/2JPSf9uVlL/fWRf/41ya/+lgXX/sIt7/72Whf/Loo7/1KeQ/92v&#10;l//nuJz/7sGi//TJqf/41LT/+tm4//vevP/+5sL//+vI//zsyP/87sv//O/M//7xzv/+8c7//fDN&#10;//zvzP/77sv/+e3H//ruxv/+8sr//fDG//rrwP/66b3/+eS1//jisf/44a3/9t+p//Hbov/z3aP/&#10;9+Oo//zqrP//8LL//fm5//34tv/+9bL//fSv//vxqv/55qH/7dSR/+bHhv/vx4z/8MWO/+/Ejf/v&#10;xI//88iT//rPmv/zyJX/5ruI/+7Ckf/7z57//tSk//HFlv/zx5j/88mZ//TKmv/zy5j/7saT/+fB&#10;kP/vyZj//9+s//3esP/72az/+s+l//HFnv/lv5v/0K+Q/52CZf+QemL/hHhi/312Y/90cWD/cmxc&#10;/3BqWv9vaVv/ZV1Q/1xSRv9aTkD/Xks8/1g+L/9bOyb/dk41/66BYv/RnHr/1qF3/8+XaP/TlmD/&#10;3J9o/+aobf/nq2z/6K1r/+qxbP/2vXb/9791//G3bv/kqF//3qJa/92eWf/dnlv/25tb/9iWWf/T&#10;klr/1pVf/9WTX//SkFz/05Ff/9KQXv/Rj13/0JBg/9GRYf/Pj1//z5Bd/8mKV//Ki1j/zI1a/8uM&#10;Wf/OjFr/zYtX/86KWf/NiVj/zYdU/86IV//Qiln/zYZY/8qDVf/Kg1X/yIVY/8J/Uv+6fE3/sXVD&#10;/+Gndf/89sT/2KBv/4NIHP+NTyj/nV84/5paNP+WVDH/l1cz/5VVMv+RUi//kFEu/5FSMf+OUjD/&#10;jE8w/4xPMP+VWjr/lFs9/5BXOf+LVDb/gEss/3xJKv98SSr/fEsr/4BPL/+FVDP/hlU0/4FQL/96&#10;TCr/eEoo/3hKKP98Tiz/ekwq/3pOK/97Tyz/eU0q/3pOK/96Tiv/ek4p/3pOKf96Tin/ek4p/3dN&#10;J/93TSf/eE0q/3ZOKv91TSn/d08s/3ROKv9xSyf/c0wr/3FKKf9vSCf/bEUo/3JLLv97VDP/g1o6&#10;/31VMv94UC3/c0so/25IJP9vSSX/b0sp/25KKv9uSir/b0ot/21IK/9tSCv/bEcq/25KKv9uSyv/&#10;bUoq/2pHJ/9oRSX/bEcq/2pGJv9qRib/bkgk/3BKJv93TCn/gVcx/4ZcNP+IXDX/fFIq/3dNJ/91&#10;Tif/dU0p/3VRL/94VDL/dFAw/2xHKv9kPyT/YDsg/2E8If9lQCb/aEQq/2lFK/9oRCr/Yz8l/2E9&#10;I/9kQCb/Z0Mp/2M/Jf9lQSf/Z0Mp/2xHLf9tRSz/bUUs/29FLP9xRy7/ckkt/3JJLf9ySS3/cksu&#10;/3RNMP92TzL/dk8u/3dQL/95UjH/dU8r/3FJJf95Tyn/glYv/4NXMP98UCn/f1Ms/4hcN/+KXjn/&#10;hFo0/4JYMv+AWTL/gFky/3ZQK/90TSb/eVIr/3tULf96UCr/elAo/39VLf+GXDT/jWM7/4pgOP+I&#10;XjT/hlwy/4ddM/+IXjT/il81/4leM/+JXzX/h10z/4NaLv+EWy//iF8z/4heNP+GXDL/il80/4le&#10;M/+LYDX/jmI1/41hNP+LYDP/h10t/4BYJ/+HXS3/j2U1/5NpOf+OYzb/i2A1/4hdMv+HXDH/g1ou&#10;/4deMv+GXTH/eVAk/3hPI/9+VSn/h14y/4FbLv9/WC3/flkt/3xZMf94WDL/akwo/2ZIJP9lSCj/&#10;X0Ii/2JFJ/9nTC7/blM2/2hKLv9hQyf/Y0Up/2RGKv9hQyn/X0En/1w+JP9eQCT/XkAk/15BI/9c&#10;Px//Zkkp/29QMf9uUTH/a04w/2NFKf9WOx7/VDke/1U6H/9YPSL/WT4j/1g9Iv9bQCL/Z0wu/21S&#10;NP9sUTP/ZEst/1xDJf9YPiP/RjAZ/0AqFf9BKhj/QzAf/0EuHf89Khv/OCcX/zYlFf83Jxj/NSgY&#10;/zMlGP8wJBb/MiYY/zUpG/80KBr/MScb/zMqG/82LR7/OS0d/zgsHP83Lh//Oy8f/zsvH/85LyP/&#10;MCgb/y0lGP8uJhv/KyUZ/ykiGP8pIhj/JyAW/ykgF/8mHxX/JB0T/yQdFf8jHBT/IhsT/yQdFf8g&#10;GRH/GhML/xkQCf8fFg//MCMb/zgqH/87KiD/MyAS/zMgEv86JBf/Qy0f/0o0Jv9ELiD/PSYY/zoj&#10;Ff9CKBv/SS8i/081KP9PMyX/TTEj/1E1J/9XOy3/WDwu/1c7Lf9ZPTH/Vjou/1M3K/9SNyz/TjMo&#10;/0ovJP9LMST/SjAj/0guIf9HKx3/TTEj/0wwIv9KLiD/Sy8h/0ouIP9NMCD/UDMj/1I1Jf9RNCL/&#10;UjUj/1U4Jv9ZPCr/XD0p/10+Kv9dPir/XT4q/1xAK/9bPyr/Wz8q/1o+KP9aPij/W0Eq/1o+KP9W&#10;OiT/WDwk/1s/J/9dPyf/XT8n/2BCKv9iRCz/YUMr/2JELP9fQSn/Xj8q/19AK/9gQSz/X0Ar/10+&#10;Kf9YPCf/WT0o/1g8J/9UNyX/VDcl/1c6KP9XOij/Vzoo/1w9K/9ePy3/Y0Qy/2BBL/9gQS//X0Au&#10;/10+LP9bPCj/WDkk/1c5H/9yUTL/jGhG/6R6VP+whF//u45n/7iKZv+gclD/fVQ2/25GLP9mQSb/&#10;Z0Il/3pVOP+KZED/lmtI/5tvSv+fckn/oXJI/6V0S/+mckr/o29H/6NvR/+ibkb/oXBH/6RzSv+i&#10;c0n/oXJI/55xSP+hdEv/nnNJ/590Sf+fdEn/oHNJ/6x/Vf+zhlz/qn1T/6x/Vf+tflT/pndN/6l6&#10;UP+sfVP/qHhQ/6JySv+jckr/onJK/6JySv+kdEz/pHRM/6NzS/+jc0v/o3NL/6NzS/+ldEz/pnVM&#10;/6d2Tf+od07/qnlQ/6p5Uf+lc07/onBL/6FsSv+hbEr/oGtL/59tTP+caUr/mGVG/5dkR/+XZEf/&#10;k2BD/5NgQ/+SX0L/kGFD/4xdP/+NXDz/jl09/41cPP+JWjz/i1w+/4laPv+IWT3/h1k//4RYPf+J&#10;XUL/jWRG/45nSv+PaEv/i2RH/4FaPf+CWkD/hl5E/4RcQv99VTv/e1Y7/35ZPv+BXEH/hmFE/4lk&#10;R/8AAQD/AAEA/wABAP8AAQD/AAEA/0c1H/9GNCD/RTYh/0c4I/9GOSb/Rzon/0Y5KP9FOCf/SDsq&#10;/0o9LP9LPi7/T0E2/1ZFPf9aSUL/X0xG/2pXUf93YFr/hm1o/5Z5cf+siHr/uZSC/8eejP/Up5D/&#10;3a2W/+a3nf/vwKT/9cqq//bPrv/617f/+ty6//vjwf/+58X//uvK//7uzP/878z//fDN//7xzv/+&#10;8c7//fDN//zvzP/778n/+OzE//zwyP/99Mv//vLI//rrwP/76r7/+OO0//Xdrf/43qv/+eCq//Tb&#10;o//z2qH/8duh//Xfo//76av//va3//72tf/+9bL//vWw//zwqP/76KP/9NuY/+vMi//rw4j/7sOM&#10;/+zBiv/uw47/98yX///Zpf/51aH/67+O/+/BkP/2x5n/98ia/+/Akv/vw5T/78WV//rSof/+5LP/&#10;/Nuo//DKmf/wypn//96u//vcrv/61Kf/672Z/9evjP/Ws5X/yauP/5J5Y/+HeGP/fnZj/3NwX/9r&#10;aVr/aGZX/2dkVf9jYFH/XVdJ/1ZMQP9VSDj/X0U2/2REL/91TTT/m2xO/8uWdP/ao3r/2qJz/9ac&#10;av/doGn/4aRr/+isbv/qrm//6K1r/+uybf/zunP/77dt/+qwZ//jp17/4KFa/96fXP/gn1//25lc&#10;/9aUWP/Tklz/1JNd/9WTX//Rj1v/zoxa/9KQXv/TkV//zY1d/82NXf/Li1v/y4xZ/8qLWP/Ki1j/&#10;y4xZ/8yNWv/PjVn/y4lV/8uIU//MiFf/y4VS/8yGU//OiFf/zIVX/8mCVP/IgVP/yoNV/8OAU/+1&#10;d0j/tXlH//e9jf/89sT/tn5P/39GG/+PVCz/nF43/5lZNf+WVDH/l1cz/5RUMf+QUS7/j1At/4xQ&#10;Lv+MUC7/jVAx/5FUNf+WWzv/klk7/4xVN/+ETzD/f0or/31KK/9+Syz/fUws/4JRMP+FVDP/hVQz&#10;/3lLKf92SCb/d0kn/3ZIJv93Syj/eEwp/3lNKv95TSr/eEwp/3lNKv96Tiv/ek4r/3lNKP96Tin/&#10;e08q/3dNJ/95Tyn/eU8p/3hNKv96Tyz/ek8s/3dPLP93Tyz/eE8v/3RNLP9vSCf/bUYp/3RLLf97&#10;UjL/gFc3/31VMv94UC3/dEwp/3FLJ/9wSib/cEwq/2xIKP9sRyr/bUgr/2pFKP9rRiv/aEUn/2pH&#10;Kf9uSyv/bUoq/2pHJ/9pRij/aUYo/2lFJf9rRyf/cUsn/3dRLf9+UzD/hVs1/4pgOP+LXzj/g1kx&#10;/3pQKP91TiX/d1Ap/3pUMP94VDL/ck4u/2hFJf9iPSL/YD0h/2I/I/9mQyf/Z0Qo/2lGKv9rSCz/&#10;Z0Qo/2VCJv9mQyf/ZUIm/2M/Jf9mQij/aUQq/2xHLf9tQyr/bUMq/25EK/91STD/c0cs/3NHLP9x&#10;SCz/ckkr/3VMLv90Sy3/c0wv/3ZPLv96UzL/dlAs/3JKJ/99Uy3/h1s2/4dbNP+CVi//f1Ms/4RY&#10;M/+DVzL/fVMt/31TLf9+VjL/flYy/3dQKf93UCn/e1Er/3xSLP9/Uy7/glYv/4RYMf+IXjb/jGI6&#10;/4pgNv+IXjT/iF40/4pfNP+JXjP/iV40/4hdM/+HXTP/hVsx/4FXLf+BWi//hl80/4RdNP+AWTD/&#10;hF00/4VbMf+JXzX/jGE2/4pfNP+JXjH/iF0w/4hdMP+MYTT/lGg7/5VpPP+QYzn/i2A1/4leM/+G&#10;XTH/gVgs/4JZLf+BWCz/dk0h/3pRJf+DWi7/iV81/4NZL/99Viv/fFct/3pXL/9zUy3/bE4q/2pM&#10;KP9nSij/Y0Ym/19FJP9kSSv/bVI0/2dMLv9hQyf/XkAk/2BCJv9hQyf/YUMn/10/I/9gQyX/X0Ik&#10;/15BIf9hQiP/a00r/3VXNf92WDb/dFc3/21QMv9dQiT/Uzgb/1M4G/9YPSL/Wj8i/1k+If9ZPiD/&#10;YUYo/2lOMP9pTjD/ZEks/11DKP9bQSb/STMc/0ErFv9AKRf/QC0c/z4rGv85KBj/OCcX/zgnF/85&#10;KRr/MyYW/zEjFv8vIxX/MCQW/zImGP80KBr/Mykd/zYqGv83Kxv/OCwc/zgsHP84LBz/Oi4e/zsv&#10;H/86LiD/Migc/y4kGP8uJhv/LSUa/ykjF/8pIhj/KB8W/yceFf8lHBP/JRwT/yceFf8lHBX/JBsU&#10;/yYdFv8nHBb/IhcR/yEXDv8nGhL/MiQZ/zYmGf80Ihb/NSIT/0QuIP9NNyn/Vz0u/1U+MP9LNCb/&#10;PicZ/zskFv9DLB7/SjAj/040J/9QNin/TjIk/1I2KP9XOy3/WT0v/1g8Lv9ZPTH/Vjou/1M3K/9T&#10;Nyv/TTIn/0ovJP9JLyL/SS8i/0ctIP9ILB7/TzMl/00xI/9MMCL/TDAi/0suHv9OMSH/UDMj/1M2&#10;Jv9TNiT/UjUj/1Q3Jf9XOij/Wzwq/1s8KP9cPSn/Wz8q/1s/Kv9bPyr/Wz8q/1k9KP9aPij/XUEr&#10;/15CLP9YPCb/WT0n/1k9J/9eQCj/X0Ep/2JELP9iRCz/YUMr/2JELP9gQSz/X0Ar/19AK/9gQSz/&#10;YEEs/10+Kf9bPCf/WT0o/1g8J/9WOSf/Vjkn/1Y5J/9WOSf/Wzwq/10+LP9ePy3/YUEy/2FBMv9i&#10;QzH/YEEv/14/Lf9aOyf/Vjci/1U3Hf90UzT/kGxK/6Z7WP+xhWD/u41p/7aIZP+hc1L/fVQ2/21I&#10;Lf9lQCX/aEUp/31YO/+OZ0b/mW5L/59zTv+fckn/n3BG/6NySf+lcUn/om5G/6NvR/+ibkb/onFI&#10;/6N0Sv+jdEr/onNJ/55xSP+hdEv/oHVL/6B1S/+gdUr/oHNJ/6d6UP+vgFb/rX5U/6+AVv+uf1X/&#10;p3ZN/6t6Uf+ufVX/rHhR/6ZyS/+mckv/oXBI/6FwSP+jc0v/onVM/59ySf+hdEv/o3NL/6JySv+j&#10;c0v/pHNK/6RzSv+ndk3/qnlR/6x4UP+qdk//qXVO/6ZyTf+lb0v/p3FP/6dyUP+ga0v/m2ZG/51o&#10;SP+aZ0j/lWJD/5RhQv+UYUL/lWJD/5FeP/+PXD3/jVw8/41aO/+NWjv/iVo8/4hZPf+GVzv/hlg+&#10;/4NXPP+DWj7/i2NJ/41lS/+LY0n/h2JH/39aP/9/WkD/gVxC/35ZP/99VTz/flY9/4JaQP+GXkT/&#10;i2RH/4plSP8AAQD/AAEA/wABAP8AAQD/AAEA/0U2If9ENSD/Rjck/0g5Jv9FOCf/Rjko/0c6Kf9F&#10;OCf/Rzop/0w/Lv9LPi7/UEI3/1dGPv9bSkP/YU5I/3VgW/+BamT/kndw/56Adf+0j3//xZ6N/9Sn&#10;kv/ZqZP/5bac/+y9o//2x6v/+NG0//fUtv/42br/+d++//7nxf/96cj//e3L//3vzP/+8c7//PLO&#10;//3zz//988//+/HN//3xy//88Mr/+e3F//30y//9+cz//vPG//nrvv/75rf/9+Gw//HZqf/326n/&#10;+d6p//jdpv/126L/7tSb/+7Wmv/03qL//PGv//72tf/+97P//fay//vvp//86aT/9+Oe//DTkf/o&#10;wYb/7MGK/+m+h//two3/+M+b///hq//64K3/67+O/+y+jf/vwJL/8MGT/+y9j//qu43/6r6P//rS&#10;of/89sT//+27//jUov/zzZ7//9ep//vVqP/xxJv/1aiH/7mUd/+9nYT/tp2H/4Z0YP+EeWf/enRk&#10;/2xqW/9eX1H/XF1P/15cT/9aV0j/VlBC/09GN/9RQTH/Zkcy/3xUO/+bbE7/vYhm/9Kbcv/YoHH/&#10;3KJw/+Kkcf/oq3T/6Kty/+uvcf/ssHH/6a5s/++0cP/zunP/7LJp/+isY//lqWH/4qNe/92cXP/d&#10;m17/2JZa/9SSWP/Ukl7/05Fd/9SSXv/PjVn/yohW/9GPXf/SkF7/zYtZ/8mKV//IiVb/yIlW/8uM&#10;Wf/Ni1n/zYtZ/9COXP/Rj1v/yohU/8qHUv/MiFf/yoRR/8uFUv/MhlX/yoRT/8iBU//HgFL/yIFT&#10;/8OAU/+ydEX/vIBO///Rof//37D/l2Ez/4NKH/+VWzP/ml45/5lbNv+XVzP/lVUx/5NTMP+QUS7/&#10;kFEu/4tPLf+LTy3/jlIw/5RXOP+WWzv/kFc5/4dQMv+CSy3/gUwt/4JNLv+CUC//gE4t/4JRMP+F&#10;VDP/g1Ix/3ZIJv91RyX/d0kn/3ZKJ/92Sif/d0so/3lNKv94TCn/d0so/3dLKP94TCn/ek4r/3lN&#10;KP96Tin/ek4p/3hMJ/97Tyr/e1Er/3xSLP99Ui//fFEu/3dPLP94UC3/d08s/3RLK/9vRib/b0Ym&#10;/3RLK/93Ti7/fFMz/3pSL/92Tiv/dEwp/3VPK/90Tir/cU0r/2tHJ/9qRSj/bUgr/2lGKv9oRSn/&#10;Z0Qo/2hFKf9sSSv/akcp/2lGKP9oRSf/Z0Qm/2dEJv9sSCj/dE4q/3tVMf9/VzP/hFo0/4lfN/+N&#10;YTr/iF42/31TK/92Tyb/elMs/4BaNv95VTP/cU4u/2hFJf9gPR//Yj8j/2RBJf9nRCj/aEUp/2hF&#10;Kf9qRyv/bUou/2tILP9oRSn/ZUIm/2M/Jf9nQij/akUr/21FLP9sQin/bUMq/3BEKf90SC3/dEYs&#10;/3ZILv92Si//dkot/3RLLf9xSCr/cUgq/3dOMP97UjL/d04u/3NLKP+BVTL/h1s2/4hcN/+FWTT/&#10;gFQv/39TLv96Tin/eE0q/3tQLf9+UzD/fVIv/3pPLP98US7/f1Uv/4JWMf+HWzb/i184/4ldNv+J&#10;XTb/iV83/4heNP+HXTP/i2A2/4xhNv+JXjP/h1wy/4dcMv+FWzH/glgu/35XLv9/WC//g1w1/4BZ&#10;Mv9+VzD/g1w1/4NcNf+HYDf/iV81/4leM/+KXzT/i2Az/5BkN/+UaDv/lWk8/5RoO/+PYjj/i2A1&#10;/4deMv+DWi7/flUp/3xWKf9/Vir/d04i/4BVKv+JXjT/il81/4FXL/96Uyr/d1Io/3ZTLf9uTij/&#10;bE4q/2pMKP9lSCb/ZUgo/2BGJf9fRCb/ak8x/2lOMf9jRSn/XkAk/2BCJv9iRCj/YEIm/15AJP9m&#10;Ryr/ZUYn/2NEJf9mSCb/blAs/3VXM/93WTX/dlk3/3VYOP9oSyv/VToc/1E2Gf9YPSD/XEEk/11C&#10;Jf9eQyX/X0Qm/2NIKv9mSy3/Y0gr/11DKP9cQif/SzUe/0IsF/8/KBb/PSoZ/zsoGf83Jhb/NiUV&#10;/zopGf87Kxz/NCcX/y8hFP8tIRP/KyEV/ywiFv8xJxv/Nysd/zYqGv81KRn/Nioa/zcrHf83Kxv/&#10;OCwc/zouHv85LR//Mykd/y4kGP8vJRv/LSUa/ywkGf8rIxj/KB8W/yYdFP8lHBP/Jh0U/yogF/8o&#10;HhX/Jx0U/ywfF/8uIRn/Kx0U/yweE/8vIRb/MyMW/zYkFv82IxT/RS4c/2JIN/9rUUD/aE49/2BG&#10;Nf9TOSr/Qyka/zwlF/9FLiD/SzEk/0wyJf9QNin/UDQm/1U5K/9XOy3/WT0v/1k9L/9YPC7/Vzst&#10;/1I2KP9QNCj/TDEm/0kuI/9ILiH/SC4h/0ctIP9KLiD/TzMl/04yJP9OMyL/TTIh/00wIP9QMyH/&#10;UTQk/1M2JP9VOCb/VDcl/1Q3Jf9WOSf/Vjkn/1c6KP9aPSv/Wz8q/1k9KP9cQCv/Wz8q/1c8J/9Y&#10;Pif/XUEr/19DLf9aPij/XEAq/1k9J/9fQCv/YUIt/2JDLv9hQi3/YEEs/2JDLv9iQy7/YEEs/2BB&#10;LP9hQi3/YUIt/1w9KP9YOST/Wzwo/1c7Jv9ZPCr/WTwq/1Y5J/9VOCb/Wzwq/10+LP9dPS7/YEAx&#10;/2NDNP9kRDX/YkMx/2BBL/9cPSn/Vzgj/1Q2HP91VDX/kW1L/6Z7WP+yhmH/uYtn/7KEYP+hc1L/&#10;f1Y4/25JLv9nQyn/bksv/4BbPv+NaUf/nHFO/6N3Uv+ickr/nW5E/6BvRv+hcEf/om5G/6NvR/+g&#10;b0b/o3JJ/6N0Sv+kdUv/pHVL/59ySf+hdEv/oXZM/6B1S/+hdEv/nnFH/6R1S/+pelD/rn9V/7KB&#10;WP+ygVj/rHhQ/656Uv+seFD/rHdN/6ZySv+mckv/pXFK/6JxSf+jc0v/onVM/6F0S/+jdk3/o3ZN&#10;/6JySv+jc0v/o3JJ/6NySf+mckr/q3dP/6x4UP+seFD/r3pQ/654Uv+qc0z/rXZQ/6x2Uv+ha0f/&#10;oWtJ/6JtS/+eaUn/m2ZH/5lkRf+XZEX/l2RF/5JfQP+RXj//kF0+/49cPf+OWz7/ils9/4hZPf+E&#10;Vzr/h1k//4ZaP/+EWz//hV1D/4dfRf+DXkP/gl1C/31YPv99WD7/fVdA/3xWP/9+VT//gVc+/4hf&#10;Q/+MY0f/jmVH/4tkQ/8AAQD/AAEA/wABAP8AAQD/AAEA/0I1Iv9AMyD/QzYl/0Q3Jv9FOCf/RTkp&#10;/0U5Kf9EOCj/SDot/0o8L/9NPzT/U0Q9/1xLRP9nVE7/c15Z/4ZtaP+SdW//oYB3/7ONgv/InY3/&#10;06SQ/9yplP/ls5z/7Lqj//jJr///07j/+NW5//favP/84cP//OXF//vmx//768r///DP//3z0P/+&#10;9NH//fPP//3zz//988///PDK//zwyv/778f//e/I//3wxv/888j//O/D//flt//44rP/9Nys//HX&#10;pv/01qT/99ml//vdp//83qj/9Nef/+7Um//t1Zn/++eo//72tf/++bf//vWy//3wqv/77Kf/++ei&#10;//jfnP/ty4z/78mL/+/HjP/qv4j/9cqV///XpP/72qX/6r6N/+2/jv/yxJP/9cWV/+/BkP/qvIv/&#10;6LqJ/+3BkP/916b//dWk//jOnv/4zaD/9Med/+S4kf/RpoP/qIlt/5R6Y/+HdGP/gXRk/3RqXv93&#10;b2L/dG5i/2pkWP9aVEj/VE5C/1NLQP9TST3/UUQ0/049Lf9TOib/jGNF/7aFZP/PmXP/1J5y/8yU&#10;Zf/TmWf/46Vy/+eqdP/oq3T/6651/+uudf/prW//6Kxu/+ywcf/wtXP/7bBt/+apaP/lpmP/3p1d&#10;/9eVWP/XlVn/1JJY/9CNVv/TkV3/0Y9d/86MWv/Ni1n/z4ta/8+LWv/Pi1z/z4tc/9CMW//OjFr/&#10;y4lX/82LWf/Ni1n/zoxa/9COXP/RjVz/zopZ/8yIV//LhVL/zYdU/82HVv/LhVT/yYNS/8eAUv/F&#10;flD/x4BS/7p6TP+xcUP/1php///svf/ssoT/g0gc/4dMJP+WXDT/mV42/5haNf+WWDP/lFQx/5JS&#10;L/+RUS7/lFQx/5JTMv+RUjH/kFQy/5NWN/+UWz3/i1I1/4JLLf+BSiz/gk0u/4RPMP+DTi//gU8u&#10;/4JRMP+CUTD/flAu/3hKJv96Tin/ek4r/3hMKf93Syj/ek4r/3lOK/92Syj/d0wp/3dMKf92Syj/&#10;dkso/3ZLKP93TCn/eU0q/3pQKv99USz/glgy/4NYNf99Ui//d08s/3NLKP9ySif/b0ck/21FIv9v&#10;RyT/c0so/3RMKf90TCn/dEwp/3VNKv92Syj/dEkm/3VKJ/91TSr/cUsn/2xIJv9sSCj/aEMm/2dE&#10;KP9nRCj/Z0Up/2hGKv9pRyv/aUYq/2pHKf9qRyn/aUYo/2dEJv9pRib/cEwq/3NPLf91Tyv/eVEt&#10;/4FaM/+IXjj/hlw0/35XMP98VS7/fVcz/3tZNP9zUS7/a0km/2RBIf9eOx3/YT4g/2VCJP9nRCj/&#10;bEcs/2pHK/9qRyv/bUou/21JL/9oRCr/ZUEn/2VAJv9pRCr/bEQr/2xEK/9uRCv/b0Us/3JGLf91&#10;STD/dkov/3hMMf96TjP/eU0w/3VJLP9ySSv/c0os/3pPL/95UDD/d08s/3ZJKP96Tiv/gVUy/4RY&#10;M/+EWDP/glYx/31RLP96Tiv/fFAt/35TMP99Ui//fFEu/4BVMv+CWDL/hVk0/4ZaNf+MYDn/i184&#10;/4ldNv+GWjP/h1s0/4VbMf+JXjT/jGE3/4tgNf+KXzX/hVsx/4BWLP9+VCr/fFUq/3xVLP95Uy7/&#10;e1Qt/31WL/9+VzD/gFky/4dgN/+LYTn/h10z/4RbL/+HXDH/il80/49kOf+RZjv/kmc8/45jOP+N&#10;Yjf/jGM3/4deMv9+WCv/flgr/4BZLv+BWi//glgu/4ZcMv+IXjb/g1kx/3VOJf90TSb/cEol/2pI&#10;I/9uTCn/bk0q/2pMKv9kRSb/Y0Ym/2NGJv9gRiX/bFIx/25RM/9nSiz/YEMl/19CJP9gQST/YUIl&#10;/2JDJv9lRif/ZEUm/2NFI/9nSSf/bU8r/29RLf9wUi7/c1cy/3JVM/9rTiz/YEMj/1U4GP9aPR//&#10;X0Ik/2JFJ/9oSy3/ZUgq/2NGKP9jSCr/Ykcq/15DKP9aQCX/VTwm/0oxHf9AKRf/OicW/zYjFP81&#10;JBT/NSUV/zsrHP85LBz/MiQX/y8jFf8vIxX/LCIW/y4kGP8xJxv/NCga/zUpG/80KBr/Nysd/zcr&#10;G/83Kxv/Nysd/zcrHf84LB7/Nysd/zMpH/8yKB7/MScd/ywkGf8qIRj/KSAX/yceFf8pHxb/KR8W&#10;/zAjG/8xJBz/MiUd/zEjGP8wHxX/Lx4U/zQiFv83JBb/RzEj/1hDMv9gRjX/Zkw1/3NZQv93XUT/&#10;clhB/2dNNv9aPyr/SzAf/0AkFv9JLyL/TjQn/0wyJf9NMyb/UDQm/1I2KP9XOy3/Vzst/1Y6LP9V&#10;OSv/UjYo/0wwIv9MMCL/SjAj/0guIf9ELR//RC0f/0QtH/9JLyD/SC4f/0wyI/9OMiT/TTIh/0wx&#10;IP9PMiD/UTQi/1AzIf9VOCb/WTwq/1k8Kv9YPSj/Wj0r/1o9K/9ZPSj/WT0o/1k9KP9cQCv/Wj8q&#10;/1c8J/9YPCf/WT0o/1c7Jf9ZPSf/XUEr/10+Kf9fQCv/YEEs/2FCLf9iQi3/X0Ar/2BBLP9hQi3/&#10;Y0Qv/2FCLf9fQCv/XD0o/1w9Kf9XOCT/Vjol/1U4Jv9UNyX/VDcl/1Y5J/9WOSf/Wj0t/14+L/9e&#10;Pi//YEAx/2FAMf9iQTD/YkEw/2FAL/9ePSr/Wz0l/1o6If92VTb/kW1L/6V6V/+xg1//uo1m/7KE&#10;YP+hdVL/flc6/29KMP9oRCr/a0Yr/3dSNf+IXz//mGxJ/6FzT/+ickr/nWxD/5tqQf+bakH/oG9G&#10;/6JxSP+hcEf/pHNK/6RzSv+ic0n/o3RK/6F0S/+idUz/pHdO/6F0S/+fckn/onVL/6V2TP+md03/&#10;q3pR/618Uf+xgFX/sX5T/6x4UP+nc0v/p3JI/6VwRv+mcUf/pnJK/6RzS/+ldkz/pXZM/6R1S/+n&#10;eE7/qHlP/6Z1TP+jckn/o29H/6VwRv+kb0X/pXBG/6RvRf+nckj/q3RL/6x1TP+tdk3/q3RL/6hx&#10;Sv+mcEr/q3VP/6p0UP+kbkr/pXBO/6NuTP+fakr/m2ZG/5ZhQv+ZZEX/mGVG/5NgQf+RXkH/jV5A&#10;/41eQv+NYEP/hlk8/4RXOv+FWTz/gVg6/4NaPP+CWTv/flU5/39XPf+AWD7/gFg+/4NbQv+HXkL/&#10;iWBE/45iRf+PZET/kGVF/49iQf8AAQD/AAEA/wABAP8AAQD/AAEA/0I1Iv9AMyL/RDcm/0U4J/9E&#10;OCj/Rjoq/0U5K/9EOCr/ST0x/00/Nv9OQDf/WklC/2VSTP9xXFf/gWhk/5R3cf+gf3b/qoh+/7mR&#10;hf/So5H/3KyY/+Wynf/quKH/77+o//rOs//+1rz/+9y///newP/85cX//OfI//vryv/97cz///LQ&#10;//3z0P/989D//fPP//3zz//88s7//PDK//vvyf/57cX/++7E//rrwv/77MH//ezA//rpvf/23q7/&#10;8teo//PXp//116X/99mn//rcqP/936n/9tii//HUnP/t05j/9N+g//3vrv/99bT//vWy//zyq//7&#10;7Kf//eql//rlov/215b/9NCS//PLkP/twov/8caR//jNmP/70J3/78GQ/+/BkP/1xZX/9cWV/++/&#10;j//tvY3/7LyM/+u9jP/vwJL/9seZ//nKnv/5yqD/5biR/9Sphv+7mHj/lX1l/4VyYf99cF//dmxg&#10;/2piV/9rY1j/amJX/2NbUP9TST//TUM5/09DNf9QQzP/Tz4u/1M5KP9jQyz/rn1d/9SeeP/dp3n/&#10;2qJx/9ebZ//bnWr/6ax2/+2wef/oq3T/6651/+msc//kqGz/5ads/+iqbf/prG3/5aVl/+CgYP/h&#10;n2L/3Zte/9WTV//TkVf/0o9Y/9CNWP/Tj17/0o5d/86KWf/NiVj/z4tc/86KW//PiVj/z4lW/9GL&#10;WP/Pi1r/zopZ/86KWf/NiVj/zopZ/86KWf/NiVj/0IpZ/82HVv/LhVT/zYdW/82HVv/LhVT/yYNS&#10;/8eAUv/EfU//w4BT/7h4Sv+ucEH/6Kt8///xwv/PlWf/f0Qa/4tQKP+XXTX/mFw3/5ZYM/+UVjH/&#10;k1Mw/5FRLv+QUC3/k1Qx/5NUM/+PUzH/kFQy/5BVNf+RWDr/iVI0/4JLLf+CSy3/gk0u/4ZRMv+E&#10;TzD/g1Ew/4JRMP+CUTD/gFIu/31PK/+BUy//f1Et/3hMJ/93Syj/eU4r/3lOK/94TSr/ek8s/3lO&#10;K/92Syj/dUon/3ZLKP92Syj/e08s/4FVMP+CVjH/hlo3/4RZNv95US7/dU0q/3BIJf9uRiP/bEQh&#10;/21FIv9ySif/d08s/3dPLP91TSr/eE0q/3dMKf93TCn/d00n/3lPKf95Tiv/cEom/3BKJv9zTy//&#10;akUo/2ZDJ/9mQyf/aEYq/2lHK/9pRyv/aEYq/2tIKv9rSCr/aUYo/2ZDJf9pRib/bUoq/3FNK/9x&#10;TSv/eVEt/39XM/+GXDb/hF02/4FaM/98VjL/elQw/3RSL/9yUC3/bEkp/2RBIf9eOx3/Yj8h/2dC&#10;Jf9oQyj/bUgt/2lGKv9nRCj/Z0Mp/2dDKf9mQij/ZUEn/2VAJv9pRCr/a0Mq/2tDKv9tQyr/bkQr&#10;/3JGLf91STD/d0sw/3hMMf96TjP/ek4x/3ZKLf91SSz/eEwv/3pPL/94TS3/eE0t/3hLKv98Ty7/&#10;f1Mw/4NXNP+FWTb/glYz/3tPLP96Tiv/gFQx/4FVMv9/UzD/flIv/4BVMv+CVjH/gVUw/4BUL/+G&#10;WjP/iFw1/4dbNP+EWDH/hVky/4RZL/+HXDL/jmM5/41iOP+OYzn/h10z/4BWLP98VSz/e1Qr/3xV&#10;Lv96VC//fFUu/31WL/99Vi//g1w1/4xlPP+RZz//jWQ4/4xjN/+LYDX/il80/4pfNP+NYjf/j2Q5&#10;/45jOP+MYjj/jWM5/4pgNv+BWy7/hF0y/4tkOf+KYzj/hVsx/39YLf9/WC//e1Qr/3FKI/9vSST/&#10;bUcj/2hGI/9tSyj/bk0q/2tNK/9kRSb/Y0Ym/2RHJ/9mSSn/c1Y2/29SMv9oSy3/YkUn/2BBJP9d&#10;PiH/YEEk/2NEJ/9iQyT/Y0Ql/2RGJP9nSSf/bU8r/29RLf9vUS3/clQw/3JUMP9vUS//aUsp/1k6&#10;G/9aOxz/YEEk/2RFKP9nSiz/Z0os/2RHKf9hRij/Ykcq/15DKP9ZPyT/Vz0m/000IP9BKhj/OiUU&#10;/zUiE/81JBT/NiYW/zwsHf83Khr/MSMW/zElF/8yJhj/LCIW/y0jF/8xJxv/MycZ/zQoGv81KRv/&#10;Nysd/zUpGf82Khr/OCwe/zYqHP82Khz/Nioc/zUpG/8yKB7/MCYc/ywiGP8pIBf/KSAX/yogF/8r&#10;IRj/LyIa/zIlHf81Jxz/NCYb/zMiGP8wHxX/MiAU/zQiFv81IhP/Tjko/2pQP/9vVkD/cVc+/3Zc&#10;Q/92XEP/cFY9/2lPOP9gRi//UDUk/0AlFP9KLiD/TzMl/040J/9PMyX/UDQm/1I2KP9WOiz/Vzst&#10;/1U5K/9SNij/TzMl/0svIf9LLyH/SC4h/0guIf9ELR//Qywe/0QtH/9ILh//SC4f/00zJP9OMiT/&#10;TDEg/00yIf9PMiD/UDMh/1AzIf9TOCf/WTwq/1o9K/9XPCv/WTwq/1k8Kv9ZPSj/WT0o/1k9KP9c&#10;QCv/WT4p/1c8J/9XOyb/WT0o/1g8Jv9aPij/Xj8q/1w9KP9fQCv/YEAr/2BAK/9hQSz/YEAr/2BB&#10;LP9hQi3/YkMu/2FCLf9gQS3/XT4q/1w9Kf9VOST/VTkk/1Y5J/9SNSP/UTQi/1U4Jv9XOij/Wj0t&#10;/1w/L/9ePi//YEAx/2FAMf9hQC//YkEw/2A/LP9ePSr/Wz0l/1o6If93VDT/k21J/6Z6Vf+yhGD/&#10;vI9o/7OHYv+hdVL/fFc6/25KMP9oRCr/Z0Qo/3NOMf+EWzv/k2dE/59vS/+hcEj/n25F/5ppQP+Y&#10;Zz7/n25F/6NySf+icUj/pHNK/6RzSv+ic0n/pHVL/6J1TP+idUz/onVM/59ySf+fckn/pHVL/6R1&#10;S/+ldEv/q3pR/659Uv+ygVb/sn9U/656Uv+nc0v/pnFH/6ZxR/+kcEj/pnJK/6RzS/+mdUz/pXZM&#10;/6Z3Tf+oeU//p3hO/6Z1TP+icUj/om1D/6VwRv+ncEf/p3FF/6VvQ/+ockb/qHJG/6p0SP+sdUz/&#10;q3RL/6hxSP+mcUf/qnRO/6p0Tv+ncUv/qHRP/6lzUf+kb03/oGtL/5plRf+bZkf/l2RF/5JfQP+P&#10;YEL/jl9B/5BhRf+OYUT/iFs+/4hbPv+HWj3/glU4/4RXOv+GWj3/g1c6/4BXOf+CWT3/hVxA/4ph&#10;Rf+NYUb/jmJF/49iRf+PYkP/kWNC/45gP/8AAQD/AAEA/wABAP8AAQD/AAEA/0M2Jf9BNCP/RDcm&#10;/0Q3Jv9EOCj/RTkr/0U5K/9FOS3/TT82/04/OP9RQj3/XEpG/2hVUf93X1v/iGxp/5+Bef+riYD/&#10;tI6D/7mRhf/RopD/4q+c/+m2of/quqP/8MKq//jPs//817z//N/B//viw//75sf/+ufH//vryv/9&#10;7s3///LQ///01P/+9NH//fPP//zyzv/98M3//PDK//ruxv/46sP/+OnA//jnvP/35rv/+ui6//vt&#10;wP/23q7/8NWm//HVpf/116X/9tim//nbp//936v/9tii//HUnP/u0Zn/69OV//nko//98Kz//vWy&#10;//zzsP/77qj/++qk//vmo//32pj/9tSV//PMkf/vxo7/78SN//PFkf/1x5X/8cOS//HBkf/2xpb/&#10;9MSU/+y8jP/uvo7/77+P/+6+jv/ywpT/+8qf//rLof/wwJj/16uG/8Kff/+oi23/gnBc/3luXP95&#10;cGH/c2tg/2VdUv9jW1D/X1dM/1dPRP9LPzP/ST0x/0g6Lf9OPS3/UDsq/2FCLf+AW0H/x5Ft/92n&#10;e//lrXz/5Kh0/+Ckbv/hpm7/6ax1/+msdf/nqnP/6ax1/+epcP/ho2r/3qBn/96gZf/fnmT/3Jth&#10;/9qZX//dm1//2phe/9KPWP/PjFX/zotW/86LVv/QjFv/0Y1c/8+LWv/Oilv/0IpZ/8+JWP/PiVj/&#10;zYdU/86IVf/PiVb/0IpX/86IVf/OiFX/y4dW/8uFUv/MhlX/z4lY/8yGVf/Jg1L/zIZV/8uFVP/K&#10;glL/yIFT/8eAUv/BflH/w4BV/7N0SP+qbT7/8rWG///zxf+0eU3/fkMb/49TLv+ZXTj/l1s3/5ZX&#10;NP+UVTL/klIv/5BQLf+QUC3/k1Qz/5ZXNv+SVjT/klY0/49UNP+MUzb/h1Ay/4JLLf+BTC3/gk0u&#10;/4dSM/+DUTD/g1Ix/4RTMv+FVDP/hlYy/4FTL/+BUy//flAs/3dLJv92SiX/eU4r/3lOK/95Tiv/&#10;fVIv/3xRLv92Syj/dkso/3ZLKP93TCn/fVIv/4JWM/+DVzT/hlo3/4JXNP92Tiv/ckon/3BIJf9w&#10;SCX/bUUi/25GI/9ySif/ek8s/3xRLv97UC3/flQu/3lPKf95Tyn/fFIs/4JYMv9+VC7/c0sn/3FL&#10;J/93UzP/bkst/2dEJv9lQib/Z0Up/2pILP9pRyv/Z0Up/2tIKv9rSCr/aUYo/2ZDJf9pRib/a0go&#10;/2xIJv9tSSf/d1Et/39XM/+FWjf/hV05/4JaNv94Ui7/cEwq/2pGJP9xTS3/bkoq/2VAI/9gOx7/&#10;ZD8k/2dCJ/9pRCn/bEcs/2hDKP9kQSX/YDwi/2M/Jf9lQCb/ZkEn/2VAJv9pQyz/bEMt/2tDKv9s&#10;Qin/bkQr/3JGLf92SjH/d0sw/3dLMP94TDH/d0sw/3hML/92Si3/d0ws/3hNLf94Syz/eUwt/3pP&#10;L/+EVzb/glU0/4JVNP+FWTb/f1Mw/3xOLP98Tiz/f1Ix/4BTMv9/UzD/f1Mw/4BUMf+BVTD/flIr&#10;/31RKv+DVzD/hVky/4RYMf+EWDH/hVky/4NXMP+FWjD/kGU7/5NoPv+PZTv/iF40/35XLv98VSz/&#10;fFUs/35XMP9+VzD/fVYv/3xVLv99Vi//imA6/5FnP/+WbEL/mm9E/5pvRP+Wa0D/j2Q5/4tgNf+M&#10;YTb/jmM4/41iOP+KYDb/jWM5/41jOf+KYDb/iWI3/45nPP+LZDn/fVYr/3hRKP92Tyb/c04k/29J&#10;JP9uSCT/aUci/2lHJP9tSyj/bk0s/2pMKv9mRyj/ZUYn/2ZHKP9oSyv/dFc3/3BTM/9nSir/X0Ii&#10;/1w9Hv9cPSD/Xj8i/2JDJv9hQiP/YUIj/2NFI/9nSSf/bU8r/25QLP9uUCz/cFIu/3FTL/9wUjD/&#10;a00r/1w9Hv9ZOhv/XT4f/2NEJ/9kRyn/Zkkr/2RHKf9gRSf/YUYp/1xBJP9YPiP/Vjwj/1E4Iv9F&#10;Lxr/OCMQ/zQhEP80IxP/NycX/zsuHv8zJRj/LiAT/zMnGf81KRv/MSUX/zAkFv8uJBj/MCYa/zIo&#10;HP80Kh7/NCoe/zIoHP81KRv/OCwe/zYqHP80KBr/NCga/zIoHP8wJhz/LSMZ/ykfFf8oHhT/KyEY&#10;/yshGP8wIxv/MiUd/zMlGv80Jhv/NiUb/zIhF/8xHxX/NSMX/zglF/80IRL/SjUk/2dOOv9vVkD/&#10;cFY9/3JYPf9zWT7/blQ7/2hONf9gRi//UTYh/0AlFP9GKhz/TjIk/1E1J/9QNCb/UDQm/1E1J/9T&#10;Nyn/VTkr/1A0Jv9MMCL/TTEj/0ktH/9ILB7/RCod/0UrHv9FLiD/RC0f/0UuIP9ILh//SjAh/00z&#10;JP9NMSP/Sy8h/04zIv9PMyX/TjIk/1I3Jv9SNyb/VTop/1c8K/9WOyr/VTop/1c8K/9ZPi3/WD0s&#10;/1g9KP9YPSj/WD0o/1k9KP9YPCf/Wz8q/1k9KP9cQCv/Xj8q/10+Kf9hQSz/YEAr/18/Kv9hQSz/&#10;YEAr/2BBLP9gQS3/XUEs/11BLP9dQSz/Wz8q/1k9KP9XOyb/Vzoo/1Y5J/9SNSP/UjUj/1Q3Jf9W&#10;OSf/WTwq/1w/L/9dPS7/YEAx/2BAMf9fQC7/X0Au/10+LP9cPSn/Vjgg/1Y2Hf94VTX/k21J/6Z6&#10;Vf+yhGD/v5Jr/7eLZv+fd1T/elc7/21JL/9oRCr/aEQq/3FML/+DWjr/lGZF/59vS/+hcEj/oW1F&#10;/6BsRP+bZz//n25F/6JxSP+jckn/pHNK/6N0Sv+jdEr/pXZM/6J1TP+hdEv/n3JJ/59ySf+fckj/&#10;oXJI/6JzSf+ldEv/rHtS/7GAV/+0gVb/sn5W/697U/+nc0v/pXFJ/6ZySv+kcEn/pnJL/6RzS/+k&#10;c0v/pHNK/6d2Tf+ldEv/pHNK/6RzSv+jb0f/oWxC/6dwR/+ocUj/p3BH/6RuQv+rckf/rHNI/610&#10;Sf+pc0f/qnNK/6pzSv+nckj/p3JI/6ZyS/+kcEn/qHJM/6lzT/+nc07/pG9N/6BrS/+baUj/l2RF&#10;/5JfQP+PYEL/jl9B/5BhQ/+QYUP/jl9B/45fQf+LXD7/hlc5/4dYOv+LXj//jWBB/4ZbO/+IXD//&#10;jGBD/4phQ/+MYEP/jmFC/49iQ/+SYUH/kWBA/41fPv8AAQD/AAEA/wABAP8AAQD/AAEA/0M2Jf9B&#10;NCP/RDcm/0Q3J/9ENyf/RDgq/0Y6Lv9IOzP/Tj84/1BBPP9VRkH/ZVJO/29aV/+AZ2P/knVx/62M&#10;g/+7mY//xJ6R/8SajP/VpZH/5LSe/+y8pv/xw6v/+s61//vTuf/+27///OPE//3mxv/76Mj/+OjH&#10;//vsy//77sz///LQ//700f/+9NH//PLO//rwzP/88Mr//fHL//ruxv/568T/+ujA//fkuf/04rT/&#10;+OO2//3swP/547T/89ip//HVpf/01ab/9tim//fbqf/84az/+t+q//LXoP/v0pr/6c+S//Tfnv/9&#10;7qv//fOu//zzsP/876n/++ql//rlov/32pj/9NKT//PNj//wyI3/7sOM//LEkP/zxZP/8sST//LC&#10;kv/1xZX/8sKS/+29jf/wwJD/9MSU//XFl//3xpv/98ad/+y8lP/SpoH/upZ0/6yNcP+Te2P/eG1b&#10;/3JrW/9walz/amRY/19ZTf9eWEz/WlJH/01FOv9JPTH/SDot/0c1J/9HMiH/UjYh/3hUPv+jdln/&#10;z5hv/96md//ornz/6q54/+qvd//qr3f/6K1z/+Knbf/kp3D/56hy/+eocv/goWv/25xm/9ybZf/Z&#10;mGL/2Zdd/9qXYP/al2D/2JVe/9OQW//QjVj/zYpV/8uIU//Oiln/0Y1c/9ONWv/SjFv/0Yta/9KM&#10;W//Ri1r/zIZT/82FU//OiFX/0IpX/86IVf/OiFX/zYdU/8qEUf/Nh1b/z4lY/8yGVf/KhFP/zYVV&#10;/8qCUv/IgFD/x4BS/8iBU//DgFX/wIBU/7FyRv+qcED/+8OU//74yP+haD3/f0Qc/5FVMP+ZXTn/&#10;llc0/5VWM/+TVDH/jk8u/41OLf+SUzL/l1g3/5ZaOP+VWTf/klc1/45TM/+FTjD/hU4w/4FMLf+B&#10;TC3/gE0u/4RSMf+DUTD/hVQz/4dWNf+IWDT/h1cz/4JSLv+CUi7/gFIu/3tNKf93Syb/fFAr/3xR&#10;Lv96Tyz/gFUy/31SL/93TCn/eU4r/3pPLP97UC3/flMw/4NXNP+EWDX/hFg1/4BVMv90SSb/ckck&#10;/3JHJP90SSb/cEUi/3FGI/93TCn/flQu/4FXMf+DVzL/glYx/3xQK/97USn/fVMr/4RaMv+CWDL/&#10;dU4n/3FLJ/93UzH/cE0t/2dEJP9lQiT/ZkQo/2pHK/9oRir/aUYq/2tIKv9rSCr/a0gq/2hFJ/9o&#10;RSf/aUYm/2xIKP9sSCb/dlAs/35WMv+FWjf/il88/4JcOP92UCz/a0Uh/2hEJP9wSy7/bEcq/2Q/&#10;JP9hPCH/ZUAl/2dCJ/9rRiv/bEct/2ZBJ/9iPiT/YDwi/2dBKv9oQiv/Z0Io/2lDLP9uRS//bkUv&#10;/2xEK/9wRi3/ckYt/3VJMP94SjL/eEow/3hKMv94SjD/eEwx/3lNMP96TjH/ek4x/3lMLf94Syz/&#10;eUwt/31QMf+HWTj/hFc2/4FUM/+DVjX/e08s/3hMKf93Syj/flAu/35SL/9+Ui//fVEs/4NXMv+D&#10;VzD/gVUu/35SK/+CVi//gVcv/4JWL/+BVy//hFgx/4RYMf+GWzH/kGU7/5RpP/+OZDz/iF42/39Y&#10;L/9+Vy7/f1gx/39YMf+AWTL/flcw/39VL/+GXDT/lWtD/5VrQf+TaT//nXJH/590Sf+ccUb/mGtB&#10;/5dqQP+WaT//lWg//5JlPP+LYDb/jGI4/49lO/+RZz3/jmc8/4xlOv+DXDH/dlEn/3RPJf9zTiT/&#10;ckwn/3FLJ/9vTSj/b00q/29NKv9xTyz/bk0s/2xLKv9qTCr/aUor/2pLLP9sTS7/dVc1/3JTNP9o&#10;SSr/YUIj/10+H/9cPSD/Xj8i/2FCJf9iQyT/YUIj/2RFJv9oSij/bU8t/2xOKv9sTir/b1Et/29R&#10;Lf9vUS//bU8t/2RFJv9dPh//XT4f/2BBJP9iRSf/ZUgq/2RHKf9fRCb/YUYp/1tCJP9YPiP/Vz8n&#10;/1U8Jv9KNB//OyYT/zQhEP8zIhL/OCgY/z4uH/8wIhX/LyEU/zQmGf84Kh3/MycZ/zAkFv8xJRf/&#10;MScb/zIoHP8zKR3/Migc/zIoHP8yKBz/Mykd/zMpHf8zJxn/NCga/zIoHv8vJRv/KyEX/ygeFP8n&#10;HRP/LiEZ/y8jF/8yJBv/NCYb/zQmG/82JRv/NSQa/zAfFf8xHxX/NiQY/zglF/80IRL/RC8e/2BG&#10;Nf9uVT//cFY9/29VOv9wVj3/bVM6/2ZMM/9fRS7/Ujci/0EmFf9FKRv/TjIk/1I2KP9RNSf/TzUo&#10;/08zJf9QNCb/UTUp/04yJP9LLyH/Si4g/0gsHv9HKx3/RCod/0UrHv9FLiD/Ri8h/0ctHv9ILh//&#10;SjAh/04yJP9MMCL/TTEj/08zJf9RNCL/TTIh/1Q5KP9UOSj/Vjsq/1g9LP9XPCv/Vzwr/1k+Lf9b&#10;QC//WD0s/1g9LP9YPSj/WD0s/1g9LP9ZPSj/Wz8q/1s/Kv9cQCv/Xj8r/14/Kv9hQSz/YEAr/18/&#10;Kv9hQSz/Xz8q/19ALP9fQCz/XEAr/1xAK/9cPy3/Wz4s/1o9K/9ZPCr/Vjkn/1U4Jv9UNyX/VDcl&#10;/1U4Jv9XOij/Wj0r/1w/Lf9dPiz/YEEv/2FCMP9fQC7/X0Au/14/K/9cPSj/VDYe/1U1HP96Vzf/&#10;lW1K/6h8V/+zhWH/vY9r/7SIY/+ddVL/elc7/2lHLP9mRCn/Z0Mp/3FMMf+CWTn/lGZF/6BwTP+l&#10;cUr/o29H/6NvR/+gbET/oW1F/6FwR/+icUj/o3JJ/6N0Sv+kdUv/pHVL/6BzSf+fckj/nXBH/59y&#10;Sf+jdEr/n3BG/6JzSf+ndk3/r35V/7OCWf+0gFj/sX1V/656Uv+odEz/pnJK/6h0TP+lcUr/pXFK&#10;/6V0TP+kc0v/pHNL/6RzS/+lcUn/pXFJ/6ZySv+kcEj/om1D/6ZvRv+mb0b/pm1C/6ZtQv+rckf/&#10;q3JH/6tyR/+ockb/pXBG/6dySP+nckj/pXFJ/6RwSP+jb0f/qHJM/6t1T/+sdlL/q3VR/6ZxT/+j&#10;bkz/nWtK/5tpSP+ZaEj/lWRE/5VkRP+TYkL/k2RG/5hlSP+VYkX/j1w//49cPf+RYED/kmNF/41e&#10;QP+NYEH/j2JF/4tfQv+MX0D/jWBB/5FgQP+QXz//jl09/45dPf8AAQD/AAEA/wABAP8AAQD/AAEA&#10;/0MzI/9CNST/RDcm/0Y5Kf9FNyr/RTcs/0Y4L/9KOzT/UEE8/1ZEQv9dSUj/b1dX/39jYv+Qb2r/&#10;p4R+/8mjmv/UrqH/162f/9Knlv/brJj/6Lqj//HDq//2zLP/+9a8//3bwP/938P//ejJ//3qyv/7&#10;68r/++zL//zvzf/8783//fPQ//700f/988///PLO//zvzP/88Mr/++/J//vtxv/77MX/+ea7//nk&#10;uf/14LP/+OC0//3lt//74LP/89eo//PUpv/01ab/89en//jeq//+6Lb//Ou3//rjr//x2KD/6c+U&#10;//DYmv/856b//fKw//3ysP/98Kz//Oqo//vmo//32pj/8M6P/+3Ji//xyY7/8caP//XKlf/1x5X/&#10;8MCP//HBkP/wwI//8L6L/++/j//0xJT/+sqc///SpP/+1Kz/7rqV/9KhgP+thmX/mXdc/491Xv9+&#10;b1r/cWtb/25rWv9pZ1j/Y2FS/1ZURf9TUUT/Tko+/0ZANP9FOSn/QjUk/0MyIP9KMR3/bU00/5xz&#10;Vf++jWz/0pls/9qgbv/mqnb/7rN7/+2yeP/rs3j/6LBz/+OobP/go2z/4aRt/+Gibf/goWz/25xp&#10;/9eVY//WlGL/2Zdl/9aTXv/Wk17/1JFc/9CNWP/PjFf/y4hT/8uHVv/Qilf/0oxZ/9SOW//Ujlv/&#10;041a/9iQXv/VjVv/zYVT/8yEUv/Oh1P/0YpW/86IVP/PiVX/0YtY/82HVP/MhlX/y4RW/8yFV//N&#10;hlj/zYRX/8yDVv/HflH/xX5S/8N/Uv/AfVP/wH1T/61uQv+wdkb//9Sk//74xv+SWSz/gUYe/5RY&#10;NP+YXDj/lFUy/5VVMv+TVDH/jUws/4xLK/+SUzL/mls6/5dbOf+SVjT/jVIy/4dOMP+ETS//hU4w&#10;/4BLK/9+SSn/gE4t/4NSMf+CUTD/i1o5/41dOf+GVjL/gVEr/4NRLP+FVS//iFgy/4ZWMv9+UCz/&#10;fVEs/39TMP95Tiv/fVMt/35ULv97USv/f1Mu/4NXMv+BVTD/f1Mu/39TLv9/Uy7/gFQv/3tPKv9z&#10;SSP/ckgi/3ZMJP95Tyf/elAm/3tRJ/+AViz/h1wy/4leNP+KXTb/hFcw/31QKf99USr/f1Ms/4NX&#10;MP+GXDT/flQu/3FKI/9zSyf/ck4s/2pIJf9qRyf/akcp/2lGKP9pRij/aUYo/2pHKf9rSCr/bkst&#10;/25LLf9qRyn/a0go/2xIKP9tSSf/dlAs/4FWM/+HXDn/iV47/4FWM/9xSSb/Zz4e/29GJv9xSCr/&#10;akEl/2E5IP9kPCP/ZUAm/2lEKv9qRSv/Yz4k/2E8Iv9gOiP/Z0Eq/2tFLv9pQyz/aEIr/2pELf9v&#10;RjD/b0Yw/3BGLv96TjX/fU83/31PN/9/UDb/fU40/3dILv94SS//eUow/3xONP99UDP/ek0w/3lM&#10;L/95TC//eUwv/35RNP+GWTr/hVg5/4RWNf+DVTT/f1Ev/35QLv99Tyv/gVQt/4FULf+EVCz/hVUt&#10;/4paMv+RYTn/jF82/4RXLv9/Uyz/flIr/4JWL/+EWDH/g1cw/4ZaM/+IXTP/il81/4ddM/+HXTP/&#10;hVsz/4RaMv9/WDH/f1gx/35XMP9/WDH/gFkw/4ddNf+WbEL/pntQ/590Sf+SZzz/mXBC/51yR/+d&#10;ckf/nHFG/51ySP+fc0z/nXFK/5RoQ/+HXTf/hF00/4pjOv+OaT//jGc7/4NeMv94Uyf/bUoi/3JP&#10;J/9zUCr/ck8p/3FPKv9zUS7/dFIv/3RSL/9wTy7/b04t/2tNK/9rTC3/bU8t/2xOLP9sTiz/eFo2&#10;/3dZNf9rSin/ZEMi/2FAIf9hQCH/ZEIm/2JDJv9hQiX/ZUYp/2hJKv9sTiz/b1Ev/2xOLP9sTir/&#10;cE8s/3BPLP9yUTD/cE8u/2tKKf9lRCX/YkMk/2NEJ/9kRyn/ZEcp/2FGKP9hRij/YEUn/2FIKv9e&#10;RSf/WkIq/1hAKP9ONR//PygW/zIfDv8xIBD/Oyoa/z4uH/8wIxP/MSQU/zcpHP87LSD/NSca/zAk&#10;Fv8yJhj/Mykd/zIoHP8xJxv/MScb/zEnG/8uJBj/LiQY/zIoHP80KBr/Nioc/zQoHP8yJhr/LyMX&#10;/y4iFv8wIhf/MyUa/zUnHP83Jhz/NiUb/zYlG/85Jx3/NCMZ/zAeFP8wHhT/NSMX/zonGf85Ixb/&#10;PCYY/1I7Kf9qUT3/bVQ+/2ZONv9iSjL/Y0kw/2BGL/9bQSr/VDkk/0QpGP9EKBr/TjIk/1I4K/9Q&#10;Nin/TTMm/0owI/9JMSX/Si8k/0ovJP9FKh//Qygd/0csIf9DKRz/Qykc/0UrHv9FLiD/SS8g/0gu&#10;H/9JLyD/TDIj/00xI/9MMCL/TTAg/1AzI/9UNyX/VDcl/1Y5J/9ZPCz/Wz4u/1w/L/9WOyr/WT4t&#10;/1xBMP9bQC//WT4t/1tAK/9ZPin/WD0o/11BLP9dQSz/Wz8q/10+Kv9ePyv/YD8s/2FBLP9iPyv/&#10;Xj4p/109KP9cPCf/XD0p/14/K/9dQC7/XUAu/1s+LP9aPSv/Wj0t/1o9K/9aPSv/Vjkn/1Q3Jf9V&#10;OCb/VTgm/1Y5J/9ZPCr/Wz4s/15BL/9iQzH/YkMx/2FCMP9fQC7/XT4s/1w9Kf9cPSn/VjYh/1Mz&#10;Gv98WTn/l29M/6d7Vv+zh2L/uo5p/6l/Wf+Ubkr/dFU4/2dILP9iQin/ZUMo/3hTOP+KYUP/l2lI&#10;/6BuS/+nckj/pnFH/6ZxRf+pdEj/qXRI/6FtRf+hbUX/nm9F/6JzSf+jdEr/onNJ/6V2TP+neE7/&#10;pndN/6d4Tv+od07/pXRL/6h3Tv+tfFP/rXxT/656Uv+yflb/sn5W/656Uv+pdU3/qHRN/6l1Tv+m&#10;ckv/pnJL/6dzTP+mckv/pXFK/6VwRv+kb0X/pnFH/6l0Sv+ocUj/p3BH/6lvR/+mbET/pWxB/6du&#10;Q/+pcEP/qXBD/6hvRP+ockb/pXBG/6ZxR/+mckr/pnJK/6dzS/+pdEr/r3hP/7F6Uf+ud07/rndQ&#10;/6t1Uf+nclD/onBN/6BvTv+ebU3/m2pK/5pnSP+WZEP/mWdG/5xnR/+cZ0j/lWJD/5ViQ/+TYkL/&#10;lGND/5NkRv+RYkT/kGFD/41eQP+OXT3/jl09/5BdPv+PXj7/i1o6/4taOv8AAQD/AAEA/wABAP8A&#10;AQD/AAEA/0MzI/9DMyP/RjYn/0g4Kf9FNyr/Rjgt/0k6M/9LPDf/U0E9/1tJR/9kUE//eF5d/4hq&#10;aP+ZdnD/soyD/9awpf/ctab/2rGf/9yxnv/jtp//7MCn//LIr//2zrX/+dW7//3ewf/+48X/++bH&#10;//npyP/668r/++7M//3wzv/988///fPP//3zz//988///PPM//3xy//88Mr/+evE//nqw//86sL/&#10;++a7//jjuP/337P/99yv//jbr//52qz/8tOl//HSpP/02Kj/9Nqp//XerP/+7bn//e26//zos//0&#10;26X/6c+U/+7Umf/54aP//emq//7vrv/87az//Omn//3op//33Jn/7s+O/+7KjP/wyY7/8smR//rP&#10;mP/4zZj/8sSS//PDkv/wwI//8b+M//TBkv/2xpj//c2f///Xrf/95b//4rGQ/7OIaP+ceF7/jXFb&#10;/4BrWP9zaFb/bWdX/2toWf9mZFX/XlxN/0tJPP9HRTj/REA0/z85K/89MCD/PSwc/0UrGv9dPyf/&#10;lm5U/76NbP/Tn3j/2qBw/+Onc//nq3X/7rN7//G5fP/zu37/87x8/+uzdv/gpWv/4qVu/92gav/g&#10;oWz/2pto/9aXZP/YlmT/15Vj/9ORX//Ukl7/05Fd/82LWf/Oiln/zopZ/82JWP/SjFn/0oxZ/9KM&#10;Wf/TjVr/1Y9c/9iSX//Ykl//04xY/9GKVv/Si1f/04xY/9CKVv/PiVX/zohU/8uFUv/Jg1L/yIFT&#10;/8mCVP/JglT/yoRT/8uCVf/GfVD/wHxP/8N+Vf/BflT/vn1T/6dqPf+xeUj//9qp//74xv+OWCr/&#10;gkgg/5JWMf+XWzf/lVYz/5VUNP+UVDH/j04u/5FQMP+UVTT/mFk4/5VZN/+NUjD/hk0v/4RLLf+B&#10;TCz/gUws/3xKKf98Sin/gE8u/4NSMf+BUzH/hVcz/4RWMv+BUS3/e0sl/4JSLP+JWTP/i1s1/4dX&#10;M/99Tyv/e08q/31RLP97USv/fVEs/31RLP98UCn/f1Mu/4FVMP9/Uy7/f1Mu/3xQK/97Tyr/fFAr&#10;/3tRK/92TCT/c0kf/3dNI/97Uib/glcs/4JXLP+EWS7/iFsx/4teNP+NYDf/iFsy/4JVLP+BVCv/&#10;gFUr/4NYLv+JXzX/gVcv/3FKIf9rRSD/bEYi/2dFIv9oRiP/aEUn/2hFJ/9pRij/aUYo/2pHKf9r&#10;SCr/cE0v/3FOMP9sSSv/bEkp/2xKJ/9sSCb/dEwo/3xUMP+GXDb/hls4/3tQLf9uRiP/a0Ii/2xD&#10;Jf9nPiL/Yjgf/183Hv9hOCL/ZD4n/2lDLP9pQyz/Yz0m/2E7JP9hOyT/aEIr/21HMP9qRC3/Z0Eq&#10;/2xDLf9vRjD/cEYu/3JIMP99UTj/f1E5/39QNv9/UDb/gFE3/3pLMf96SzH/eksx/35PNf97TTP/&#10;eEsu/3pNMP96TTD/e04x/35RNP+FWDn/hVg5/4RWNf+CVDP/g1Uz/4VXM/+DVTH/glUs/4JVLP+H&#10;WC7/iFkv/4tcMv+UZTv/kmM5/4ZZMP99USr/fVEq/4FVLv9/VS3/f1Ut/4NZMf+FWzP/glgu/4NZ&#10;L/+GXDT/hlw0/4FaMf+BWjH/flcw/3tULf99Vi3/glsy/4pgNv+YbkT/p3xR/6B1Sv+Vaj//k2o+&#10;/5FoPP+TaT//l21D/5dtRf+Zb0n/lmxG/49lP/+JYjv/h2I4/4lkOv+KZTv/hWI6/31aMv9yTyf/&#10;bUoi/3FOKP9zUCr/cU8q/3RSLf91UzD/c1Iv/3FQLf9wTy7/bUwr/2hKKP9oSij/a00r/2pMKv9p&#10;Syn/fVw5/35dOv9tTCn/ZUQj/2A/Hv9gPyD/ZUMn/2NEJ/9hQiX/Y0Qn/2RFJv9nSCn/bE4s/21M&#10;K/9uTSr/b04r/29OK/9wTyz/bk0s/2lIJ/9jRCX/YUIj/2JDJv9nSiz/ZUgq/2BFJ/9fRCb/X0Qm&#10;/2FIKf9hSCr/X0Uq/11FLf9YPyn/SDId/zcgDv80IRD/Pisc/z4sHv8zIxT/MyMU/zcqGv87Lh7/&#10;NSca/zEjFv8yJhj/Migc/zAmGv8uJBj/MScb/zIoHP8wJhr/MCYa/zQoGv80KBr/NSkd/zImGv8v&#10;Ixf/LyMX/y8jF/8vIRb/MiQZ/zgnHf83Jhz/NiUb/zooHv85Jx3/NiQa/zQiGP8yIBb/NiIX/zwo&#10;Hf88Jhn/NyET/z8pG/9SPSz/X0Yy/1g/K/9WPSf/Vz4o/1xDLf9bQCv/Uzgj/0UqGf9CJhj/TDIl&#10;/1I4K/9POCr/STIk/0YvIf9KMib/Si8k/0YrIP9BJhv/QSYb/0MoHf9CKBv/Qykc/0QqHf9GLyH/&#10;SC4f/0ctHv9KLiD/TTEj/00xI/9MMCL/TTAg/08yIv9TNib/VTgo/1Y5Kf9ZPCz/WTws/1g7K/9W&#10;Oiz/Wz8x/1xBMP9YPSz/Vzwr/1tAL/9bQC//Vjsm/1s/Kv9dQSz/XEAr/10+Kv9ePyv/Xz4r/18/&#10;Kv9fPyr/Xz8q/14+Kf9dPSj/XT4q/1xAK/9cQCv/XD8t/1s+LP9ZPCr/Wj0r/1s+LP9VOCb/VTgm&#10;/1U4Jv9WOiX/Vjol/1Y6Jf9XOij/Wj0r/1w/Lf9eQS//X0Iw/2JDMf9hQjD/Xj8t/1w9Kf9bPCj/&#10;VTUg/1U1HP+BXj7/nXVS/6p+Wf+zh2L/uY1o/6l+W/+RbUv/clM2/2VHLf9jQyr/ZkQp/3tWO/+K&#10;YUP/lmhH/6FvTP+lcEb/om1B/6JtQf+ncUP/p3JG/6RvQ/+kcUb/onFG/6JzSf+hckj/n3BE/6N0&#10;SP+jdEj/pHNI/6d2S/+mdUr/pHNK/6l4T/+vflX/sH9W/6t6Uv+relL/qHdP/6RzS/+ldEz/pnVN&#10;/6dzTP+mckv/pXFK/6ZyS/+mckv/pHBJ/6NvSP+kbkj/pG9F/6dySP+mcUf/pm9G/6ZvRv+nbUX/&#10;pWxB/6duQ/+mbUL/pm1C/6ZtQv+ncEf/pXBG/6VxSf+mckr/qHRM/6l1Tf+pdEr/rXZN/691Tf+u&#10;dEz/rHVO/653Uf+sdlL/qXRS/6l0Uv+kb0//pG9P/6JtS/+gakj/n2lH/6BqSP+hakv/nmlJ/5to&#10;Sf+YZUb/lWRE/5RjQ/+QYUP/j14+/4xdP/+OXT3/jVw8/41cPP+NXDz/iFs8/4RZOf8AAQD/AAEA&#10;/wABAP8AAQD/AAEA/0MzI/9DMyP/RjYn/0c3KP9GNSv/Szoy/008Nf9OPDj/VkRC/19LSv9qVVT/&#10;g2dm/5Rzbv+jfnj/tpCF/922p//pvq7/5Lmm/+a5ov/rwaj/8ceu//XNs//207f/+Nm8//zhw///&#10;6Mj/+OXF//fnxv/77cr//fDO//zyzv/+9ND//fXQ//700P/99M3//PPM//zwyP/778f/+evE//nq&#10;w//76cH/++a7//ritv/637T/99qu//bXq//216n/89Sm//TVp//63q7/9+Cu//nisP//7bv//u67&#10;//zrt//236n/6c+W/+rQlf/23qD/++an//3urf/77Kv//Oip//3qqP/53pv/8tOS/+7Mjf/wyY7/&#10;8suQ//nQmP/90p3/+cuZ//XFlP/xwZD/9MGS//fElf/7yJv//cqf///Opf//07D/z6SE/557X/+O&#10;cFj/hG1b/3ZmVv9sY1T/amRW/2hlVv9fXE3/VFFC/0E/Mv8/Oy//PTcr/zkxJP82Jhb/QSoY/1c5&#10;If99WD3/wI9v/9ikff/hq33/46l3/+iseP/ssXn/7rZ7//S8f//3wYH/+cOD//O8fP/kqW3/3qNp&#10;/9mcY//doGn/25xn/9eYY//VlmP/1JJg/9KQXv/TkV3/0pBe/82LWf/QjFv/0Ixb/8+LWv/Ri1j/&#10;0YtX/9CKVv/TjVn/1Y9b/9aQXP/XkV3/041Z/9CKVv/PiVX/0ItU/82HU//Nh1P/zYdT/8qEUf/H&#10;gVD/xoBP/8eBUP/GgE//xoBP/8eBUP/FflD/w39S/8R/Vv/CgVf/vn9U/6lsQP+0fE3//92r//74&#10;yP+JUyf/g0kh/5JYM/+WWjb/k1Qx/5JSL/+RUS7/klIv/5ZVNf+XWDf/l1g3/5JWNP+KTy//g0os&#10;/4BJKv9/Sir/fkwr/31LKv9+TCv/glEw/4NVM/+AUjD/gFQv/4BSLv97Tif/fEwm/4VVL/+OXjj/&#10;kGA6/4lZM/9+UCz/e08q/31RLP9/Uy7/fVEs/31RLP9+Uiv/g1Yv/4RXMP+BUy//gFIu/31RLP98&#10;UCv/ek4p/3tRK/98Uij/elEl/35TKP+CVyr/iV4x/4ldMP+HWy7/iFsx/4teNP+LXjT/iFsx/4VY&#10;Lv+EVy7/hFkv/4ZbMf+KYDb/g1kv/3NMIf9rRhz/aUMe/2NBHv9mRCH/Z0Qm/2ZFJv9nRif/ZkUm&#10;/2hHKP9sSSv/cE0v/3FOMP9tSir/bEkp/2xKJ/9rRyX/ckom/3tTL/+GXDb/f1Uv/3RJJv9rRSH/&#10;a0Qj/2lCJf9gOB7/XjYd/2A3If9hOCL/ZD4p/2dBKv9nQSr/Yz0m/2I8Jf9jPSb/Z0Eq/2pELf9o&#10;Qiv/aD8p/2xDLf9wRi7/ckgw/3dNNf98UDf/fU83/3xONv99TjT/fk81/3pLMf98SjH/e0wy/35P&#10;Nf98TjT/eUsx/3xPMv98TzL/e04x/35RNP+GWTr/hVo6/4VYN/+EVzb/iFw5/4peOf+IWzT/g1Yt&#10;/4RXLf+HWjD/h1ow/4tcMv+VZjz/lWY8/4lcM/98UCn/fFAr/35ULv99Vi//fVYv/4BZMv+CWzL/&#10;flcu/4FXL/+GXDT/h101/4ZcNP+EXTT/gFkw/31WLf9+Vy7/hV41/41jOf+WbEL/pHlO/6R5Tv+a&#10;b0T/k2o+/45kOv+PZT3/k2lB/4xlPv+MZT7/i2Q9/4pjPP+LZUD/iGU9/4NgOP+BXjb/hGE5/4Jf&#10;N/94VS3/cU4o/3JPKf9yTyn/cE4p/3FRK/90UzD/c1Iv/3FQLf9wTy7/bk0s/2hKKP9oSij/aUsp&#10;/2lLKf9oSij/fFs4/31cOf9xUC3/akko/2A/Hv9hQCH/ZkQo/2JDJv9cPSD/YUIl/14/IP9fQCH/&#10;aEcm/2xLKP9uTSr/bk0q/29OK/9vTi3/bUwr/2hHKP9jRCX/YkMk/2FCJf9pTC7/aUwu/2ZJK/9h&#10;Rij/YEUn/2BFJ/9gRyj/X0Yo/2BGK/9dRS3/TzYg/zogD/83IhH/Pisc/z0sHP80JBX/MyMU/zYp&#10;Gf87LSD/NSca/zAiFf8wJBb/LyUb/y8lG/8wJhr/Migc/zQoGv8zJxn/MiYY/zQoGv8zJxn/MiYa&#10;/y8jF/8vIxf/LyMX/y8jF/8wIhf/NCMZ/zcmHP82JRv/NyUb/zooHv83JRv/NiQa/zUjGf80Ihj/&#10;OSUa/z4qH/9AKh3/OiQX/zchE/9ELR//Uzkq/1A2Jf9ROCT/Uzom/1pBLf9dQi3/Vjsq/0gtHP9A&#10;JBb/SS8i/1I4K/9VOy7/TTMm/0kyJP9LNCb/SC0i/0InHP8/JBn/QCUa/0InHP9CKBv/Qykc/0Mp&#10;HP9ILh//SC4f/0gsHv9LLyH/TDAi/0wwIv9MMCL/TjEh/1AzI/9TNib/VDcn/1o9Lf9aPS3/WDsr&#10;/1Y5Kf9YOyv/Wj0t/1tAL/9YPSz/Vzwr/1tAL/9cQTD/Vzwn/1s/Kv9dQSz/XEAr/1xAK/9fQCz/&#10;Xj8r/10+Kf9gQCv/YEAr/14/Kv9dPin/X0Ar/1o+KP9bPyr/Wz8q/1o9K/9aPSv/Wj0r/1k8Kv9T&#10;NiT/UzYk/1U4Jv9VOST/VTkk/1Y6Jf9ZPCr/Wz4s/1w/Lf9cPy3/XUAu/2JDMf9hQjD/Xj8t/1w9&#10;K/9aOyf/UzQf/1c3Hv+DYED/oXZT/6yAW/+0iGP/uY1o/6h9Wv+Pa0n/cVI2/2ZILv9mRi3/aEYr&#10;/3lUOf+JYED/lWdG/6BuS/+kb0X/o21B/6RuQv+kbkD/p3FD/6hyRP+pdEj/pXRJ/6Z1Sv+hckb/&#10;n3BE/6BxRf+hcEX/onJE/6RzSP+icUb/o3JH/6h3Tv+vflX/rn1V/6d2Tv+lc07/pnZQ/6NxTP+k&#10;c0v/pXRM/6RzS/+lcUr/onFJ/6VxSv+lcUr/o29I/6VxSv+kcEn/omxG/6VvSf+mcEr/pXBG/6Vu&#10;Rf+kbUT/omtC/6VsQf+lbEH/pWxB/6NtQf+jbkT/o25E/6RwSP+mckr/qXVN/614Tv+qdUv/rnRM&#10;/650TP+tc03/rnRO/6x1T/+qc03/qXNR/6p0Uv+lb03/p3FP/6lyTP+ncEr/o2xG/6NsRv+ibEr/&#10;om1N/6BrS/+ZZkf/lWJD/5NgQf+QXz//jVw8/41cPP+NXDz/jVw8/4xbO/+JXD3/iF09/4VcPP8A&#10;AQD/AAEA/wABAP8AAQD/AAEA/0AzI/8/MiL/QzUo/0M1KP9HOTD/Szw1/04/OP9RQj3/XUtH/2hV&#10;Uf9zXlv/jW9t/516dP+qhX3/t4+F/9asnv/pvq3/8sWw/+/FrP/0zLL/9tO3//nWuv/32Lv/9tu9&#10;//vjwf/858j/+urI//vtyv/878z//fPP//3zz//+9ND//fTN//zzzP/888r//PDI//zwyP/77sT/&#10;9+i///jnvP/45rj/99+x//jdsP/326z/99iq//bVqP/006b/9NOm//XWqP/33K3/+eKw//3ruf/9&#10;88D//vG9//vuuv/446z/686U/+THjf/t0JT/+eGj//7vrv/87q3//Oqo//zppf/846H//eKf//DR&#10;kf/tyY3/9s+U//nQmP/80Zz/+cuZ//TElP/0wZT/98SX//vGmv/1wZn/5bSM/8mbd/+piGn/mH1i&#10;/4t1Xv+EdWD/dmtZ/2tiU/9fWEj/XlhK/19ZTf9VT0P/RDwx/zoyJf89Myf/PDAg/zkpGf9GKxb/&#10;Z0Us/5NnSv+7iWb/6bSK//C6jP/osH//6rF8//G4gf/wuH//7rZ7/+Wtcv/utnn/9Lx///jBgf/w&#10;uHv/36Ro/9WYX//Ym2L/2ptl/9maZP/VlmH/1JJe/9SSYP/Vk2H/0Y9d/82LWf/Sjl3/0o5d/9CM&#10;W//TjVn/0oxY/9CLVP/VkFn/1pFa/9OOV//VkFn/zohU/8eBTf/Igk7/yIJO/8iCTv/Igk7/x4FO&#10;/8aATf/HgU7/w39O/8F9Tv/Cfk//xoBP/8N9TP/DfE7/wHxP/8F+VP++fVX/untS/6lrQv+zek3/&#10;/9Wo//Dpu/+HUCf/hU4l/5NZM/+TVzL/jlIt/4tNKP+ITCf/j1Mv/5JWMv+QVTP/iE0r/4FIKv+A&#10;SSr/fUgo/31IKf99Siv/fkwr/31MK/9/Ti3/g1Ix/4JUMv9/US//gFIu/4JVLv+BVC3/hFQs/4pa&#10;Mv+RYTn/kmI6/4paMv+BVC3/gVUw/4BUL/9/Uy7/fFAr/4BUL/+GWTL/iFs0/4daM/+EVzD/f1Ms&#10;/35SK/99USr/eU8n/39TLP9/VCr/gVYr/4VYLv+GWS//jWE0/5FiNv+NXjL/jF0x/45fM/+NXjL/&#10;i1ww/4hZL/+KWzH/h1ow/4RXLf+HXDH/imE1/4thN/9/WC//a0Qd/2hCHv9lQyD/Z0Qm/2dEJv9n&#10;RCb/aUYo/2lGKP9rSCr/bEkr/29MLv9sSSn/a0go/2tJJv9qRiT/cUsn/3lTL/9/VzP/dlAs/3JO&#10;LP91US//cEws/145HP9dOB3/Xjkf/2A7If9kPif/ZUEp/2RAKP9jPSb/YTsm/2I8J/9iPCf/ZD4p&#10;/2ZAK/9nPij/Zz4o/2xDLf9wRi7/dkw0/3lPN/93SzL/c0cu/3dJMf97TTX/fE40/35PNf9+TzX/&#10;glM5/4laQP+HWT//flA2/3xPMv99UDP/flI1/4BUN/+IXT3/jWA//4hbOv+IXDn/jF48/4pcOP+H&#10;WjP/hFkv/4daMP+IWzH/i140/4xhNv+OYzn/jWI4/4hcNf99USr/elAo/3xSKv+BVy//i2E5/49l&#10;Pf+MYjj/f1Ur/39VK/+DWS//iF40/4lfNf+GXDL/g1kv/4VbMf+GXDL/imA2/41jOf+PZTv/mW5E&#10;/5xxR/+ccUf/mW5E/5ZqQ/+UakL/lGpC/4hhOP+EXTb/g104/4ZgO/+JZkD/h2Q+/39cNv98WTP/&#10;gV85/4NhO/+AXjj/dVMt/29NJ/9sTCb/bk4o/3BSLP9wUi7/cFIu/21PK/9tTy3/b1Ev/2xOLP9p&#10;Syn/aUsp/2hKKP9mSCb/bU8r/3FQLf9xUC3/c1Uz/2NFI/9bPB3/XT4f/14/Iv9ZOh3/Wjse/1k6&#10;G/9XOBn/X0Ah/2RGJP9oRyb/a0op/25NLP9tTC3/bEss/2hJKv9lRif/Y0Ql/2FCI/9oSSr/bk8w&#10;/2tOLv9oSyv/ZUgo/2NGJv9lSyr/ZEst/2ZNL/9qUjr/WkEr/zchDP83Ig//OyoY/zopGf82Jhf/&#10;MyYW/zUoGP84Kh3/NCYZ/zEjFv8uIhb/LyMX/zImGv8yJhr/MSUZ/zElGf8yJhr/MSUZ/zImGv8w&#10;JBj/LyMX/y4iFv8vIxf/LiIW/zAiF/8vIRb/MyIY/zUkGv85Jx3/Oige/z4sIv84Jx3/NSMZ/zMh&#10;F/82JBr/Oyce/z4qH/9AKh//PScc/zwmGf8+KBv/QCkb/0MsHv9KMCH/TjQj/1U7Kv9eRDP/WT8u&#10;/0owH/9AJBb/RCga/0wwIv9SNij/UjYo/0wyJf9HLSD/QiYY/0ElGf8/JBn/QCYZ/0MpHP9EKh3/&#10;Qykc/0IoG/9KLiD/TDAi/0wxIP9MMCL/Sy8h/0ouIP9LLh7/TjEh/1E0JP9TNib/WTkq/14+L/9d&#10;PS7/Wzss/1w8Lf9YOyv/WDsr/1o9Lf9bPiz/Wz4s/1s+LP9cPy3/Wz4s/1s+LP9bPiz/XEAr/1xA&#10;K/9cQCv/XEAr/1xAK/9cQCr/X0Ar/1o+KP9ZPSf/XEAq/1xAK/9cQCv/XUEs/1s/Kv9aPSv/Vjkn&#10;/1Q3Jf9TNiT/VTgm/1Q3Jf9VOCb/Vjkn/1c6KP9aPSv/XD8t/11ALv9dQC7/Xj8t/15BL/9iQzH/&#10;YEEv/1Y5J/9WNyP/UTId/1Q2HP+GY0P/nXVR/6t/Wv+0iGP/uIxn/6h9Wv+Qakb/cFE1/2lJMP9o&#10;SC//aUcs/3hTOP+LYkL/lmhH/6FvTP+jbkT/oWxC/6JtQf+lb0P/pXBE/6VwRP+lcET/p3NL/6V0&#10;S/+jckf/o3JH/6JxRv+hcEX/oXBF/6JxRv+icUj/onFI/6d2Tf+relH/qXhQ/6JySv+gcEr/pnZQ&#10;/6Z2UP+kdE7/pHJN/6RzS/+kc0v/pXFK/6dzTP+ldEv/onFI/6JxSP+icUn/o29H/6VxSf+ibkb/&#10;o25E/6RvRf+jbEP/oWpB/6RtRP+kbUT/o2xD/6NsQ/+ga0H/oWtF/6JsRv+ibEb/p3FL/6p0UP+p&#10;ckv/qnBK/6dtR/+nbUf/p21H/6RqRf+ia0X/omtF/6FqRP+hakP/n2hB/6FnQf+iaEL/nmdB/55n&#10;Qf+dZUL/mmNE/5lkRP+UYkH/kF0+/45bPP+NXDz/jVw8/41cPP+OXT3/jl09/4tdPP+MX0D/i2BA&#10;/4ZdP/8AAQD/AAEA/wABAP8AAQD/AAEA/z8yIv89MCD/QjQn/0Q2K/9IOjH/Szw1/09AO/9YRkL/&#10;Y1FN/25ZVv97Y2H/lnVw/6WAeP+yjIP/vpSI/9Spmf/nuqf/8cSt//HHrv/407j/+9i8//navf/4&#10;27v/+OC+//rjwf/658b//O7L//zvzP/98M3//fPP//3zz//99c7//fTN//z1y//78sn//PDG//zw&#10;xv/67cH/9+i9//jnu//45rj/99+x//rdsf/52qz/9tep//bVqP/106b/89Gk//XUp//23Kv/+eKw&#10;//7suv//9cL//fPA//ruuv/65a7/686W/+THjf/sz5P/+eGj//7vrv/87q3//eup//vopP/96KX/&#10;/Oem//LTk//tyY3/9s+W//rRmf/+057/+cmZ//PDlf/yv5T/98KW//jEnP/ptZD/zqB8/6yGYv+O&#10;dFn/h3Fa/4N0X/+DdmP/eXFe/2pjU/9eV0f/V1FD/1hSRv9SSj//Qzkt/zouIP88Lx//PS0d/z4r&#10;Gv9lQiz/iWBE/7B/Xv/UoHn/7LeL//K8jf/rs4L/7rWA//a9hv/wuH//7bV6/+OrcP/lrXD/67N2&#10;//jBgf/4wYH/56xw/9yhZf/doGf/251k/9ydZ//am2X/15Vh/9iWYv/XlWH/1ZNh/9SSYP/VkWD/&#10;049e/9KOXf/Ujlr/045X/9GMU//VkFf/1I9W/9CLUv/SjVT/zYhR/8eBTf/Kg0//yoNP/8mDT//I&#10;gk7/x4FO/8eBTv/EgE//w39O/8F9Tv/Cfk//xYFS/797TP+8eUz/vnpN/757Uf+7elL/t3dR/6Vn&#10;Pv+zeE7//9Gk/+/itv+HUCf/hk8o/5JYM/+SVjH/jVEs/4xOKf+LUCj/kVUw/5RYNP+QVTP/hk4r&#10;/4BJKv+ASSv/fkkq/35JKv9+Syz/gE4t/4JQL/+CUTD/g1Ix/4FTMf+AUjD/gVMv/4FULf+DVi//&#10;hVUt/4tbM/+QYDj/kGA4/4daMf+BVC3/glYx/4NXMv+CVjH/f1Ms/4RXMP+GWTL/iFs0/4daM/+F&#10;WDH/hFcw/4NXMP+BVS7/flIr/4NYLv+DViz/hFct/4dYLP+KWy//kGE1/5FiNv+OXzP/jV4w/49g&#10;Mv+QYTX/j2A0/45fM/+KWy//hVYq/35SJf+JXDL/lGk+/5htQv+LYTf/dEoi/21GH/9sSCb/a0go&#10;/2pHJ/9pRij/aUYo/2lGJv9qRyf/a0go/3BNLf9uSyv/bUoq/2xIJv9sSCb/c08t/3pUMP98VjL/&#10;dFAu/3hUMv94VDL/bEkr/1o3Gf9bOBz/Xzog/2A6I/9jPyf/ZUEp/2RAKv9iPCf/YTsm/2I8J/9j&#10;PSj/Zj0p/2c+Kv9nPij/aD8p/25FL/91SzP/eE42/3ZMNP9yRi3/ckYt/3dJMf97TTX/flA2/39R&#10;N/+AUTf/g1Q6/4pcQv+IWkD/f1I1/31QM/9/Uzb/glY5/4RYO/+KXz//jmND/4pdPP+KXDr/jF48&#10;/4tdOf+GWTL/hVgu/4daMP+JXDL/jGE2/4xhNv+JXjT/hlsx/4RYMf9/Uyz/flIr/39VLf+FWzP/&#10;jWM7/5NpQf+QZjz/gVct/39WKv+DWS//iV81/4thN/+GXDL/h1wy/4ddM/+JXzX/i2E3/41jOf+N&#10;Yzn/lWpA/5pvRf+ccEn/mW1G/5ZqQ/+UakL/mG5G/41mPf+FXzr/glw3/4NgOv+IZT//gV85/3pY&#10;Mv94VjD/f103/4NhO/+EYjz/fVs1/3FPKf9tSyX/bk4o/3BSLP9wUi7/cFIu/2xOKv9qTSv/blEv&#10;/21QLv9qTSv/a04s/2tNK/9oSij/aUsn/2tNKf9vUS3/dVc1/2RGJP9YORr/Wjsc/2FCI/9jRCX/&#10;YkMk/2FCI/9fQCH/X0Ah/2BCIP9jRSP/aEoo/2pJKv9pSiv/aUor/2dIK/9lRin/Y0Qn/2JDJP9m&#10;Ryj/bU4v/21OL/9qTSv/Zkkp/2ZJKf9mTCv/Z04v/2lQMv9uVjz/Y0sz/zokDf83Ig//OSgW/zko&#10;GP83Jxj/NSgY/zQmGf81Jxr/MyUY/zEjGP8uIhb/LyMX/zElGf8yJhr/MCQY/zAiF/8wIhf/MCIX&#10;/zEjGP8uIhb/LCAU/y4iFv8uIhb/LCAU/y8hFv8uIBX/MSAW/zQjGf85Jx3/OSge/zwqIP83Jhz/&#10;MyEX/zIgFv81Ixn/Oyce/z4qIf9AKh//PCYb/zslGv87JRj/Pyga/0MsHv9JMiT/TTMk/1I4Kf9W&#10;PC3/Uzkq/0ctHv8/JRb/RSkb/0svIf9OMiT/UDQm/0wwIv9EKh3/PyMV/0ElF/9CJhj/Qigb/0Ur&#10;Hv9FKx7/Qykc/0AmGf9ILB7/TDAi/0wwIv9MMCL/Si4g/0otHf9MLx//UDMj/1E0JP9UNyf/Wzss&#10;/19ALv9dPiz/XD0r/14+L/9dPS7/WTws/1k8LP9aPSv/Wj0t/1s+LP9cPy3/Wz4s/1s+LP9bPiz/&#10;XUEs/1xAK/9bPyr/XUEs/1xAK/9ZPSj/XUEr/11BLP9aPij/Wz8q/1s/Kv9cQCv/Wz8q/1k9KP9Z&#10;PCr/VTgm/1U4Jv9UNyX/Vjkn/1U4Jv9VOCb/Vzoo/1o9K/9aPSv/Wz4s/11ALv9dQC7/Xj4v/18/&#10;MP9iQzH/YUIw/1k6KP9VNiL/UDIa/1c4HP+HZET/nXVR/6yAW/+1iWT/topl/6d8Wf+Qakb/clA1&#10;/2pKMf9rTDD/bksv/4BbPv+PZkb/mWhH/6FvTP+jbUf/oWxC/6JtQ/+kb0P/pXBE/6RvRf+ibkb/&#10;pnJK/6NySf+jckn/pHNI/6NyR/+icUb/oXBF/6NyR/+jcEX/onFI/6d2Tf+se1L/qHdP/6BwSP+e&#10;bkj/pXVP/6Z2UP+ldU//o3FM/6RzS/+kc0v/pnJL/6h0Tf+ldEv/o3JJ/6JxSP+icUj/pHBI/6Rw&#10;SP+hbUX/o25E/6RvRf+jbEP/oWpB/6VuRf+lbkX/o2xD/6RtRP+faEH/n2lD/6JsRv+ibEb/pnBM&#10;/6dwSv+jbEb/o2xG/6NpRP+jaUT/oWpE/59oQv+faEL/oWpE/6BpQ/+jaUP/oGZA/6FnQf+iaEL/&#10;n2hC/51mQP+bY0D/lmFB/5ZhQf+UXz//j1w9/45bPP+NWjv/i1o6/4xbO/+OXT3/j14+/41fPv+O&#10;YUL/il8//4RbPf8AAQD/AAEA/wABAP8AAQD/AAEA/z0xI/88MCL/QDQo/0U3LP9KOzT/TD04/1BB&#10;PP9cSkb/aldT/3VgXf+Ea2f/oH13/7CIgP+5kYf/w5eK/9epmf/muaT/8cSt//TKsf/72Lz/+9y/&#10;//vevv/44L7//OXD//fjwv/55sX//fDN//3wzf/98M3//PLO//3zz//99c7//fXO//32zP/888r/&#10;/fHH//zwxv/77sL/9+m8//jmuP/547T/+d6v//vfsP/73K7/+Neq//fVqP/00qL/8c+f//LSo//z&#10;2aj/+eKw//7tuf//9cL///XC//ntuf/446r/6cyS/+TGiv/t0JT//OKl//7wr//9767//O2q//ro&#10;pv/966n//Oem//LTk//uyo7/9M2U//nOl///0Z//98eX//PAk//wu4//8b2V/+27lv/WpYT/t5Ft&#10;/559Xv+Eblf/e2xX/3ptWv9/dGL/gHhl/2xlU/9cVUX/TUc5/0tFN/9JQTb/QDYq/zcpHP89LBz/&#10;RTAf/1M4I/+LYkb/rn1d/8mVcP/irYH/7beJ//O+jP/rtoL/7biC//G6gv/utn3/7bV6/+auc//h&#10;qWz/4qpt//G5fP/1u3z/7LJz/+Spbf/ipmr/255l/92fZv/en2n/2Zpl/9yaZv/YlmL/2JZi/9qY&#10;ZP/YlmL/1ZJd/9SRXP/Sj1j/0Y9V/9KNVP/TjlX/z4pR/8uGTf/NiE//zYhR/8qDT//LhFD/yoNP&#10;/8yFUf/KhFD/yoRR/8qEUf/Df07/w39O/8N/Tv/FgVL/xYFS/756S/+4dUj/vXlM/7x5T/+8eFH/&#10;t3ZQ/6FjPP+xdkz//8+k//Hit/+LVCv/hU4n/5JYM/+RVzH/jVIq/45QKf+OUyv/kVUw/5NZNP+P&#10;VzT/iFAt/4JLLP9/Siv/f0or/31KK/9/TC3/gk8w/4VSM/+FUjP/g1Iy/4NSMf+EVjT/hFYy/4JU&#10;MP+DVi//hVUt/4lZMf+MXDT/iVwz/4VYMf+BVC3/g1Ux/4ZYNP+GWDT/hFcw/4ZZMv+HWjP/h1oz&#10;/4daM/+GWTL/hlky/4hbNP+GWTL/hVgv/4ZZMP+FWC7/hVks/4pbL/+NXjD/k2Q4/5RkNv+OXjD/&#10;jF0v/45fMf+RYjT/lWY4/5VmOP+LXC7/gVIk/39QIv+PYDT/m29C/5tuRP+OYzj/eU8l/3VLI/91&#10;TSn/b0sp/25KKv9qRyf/Z0Qk/2lGJv9rSCj/bEkp/3FOLv9yTi7/cU0t/21JJ/9tSSf/dVEv/3xU&#10;MP96VDD/dVEv/3tXNf92UjL/aEUn/1s4HP9dOh7/YDwi/2A8JP9kQCj/ZUEp/2M/Kf9iPCf/YTsm&#10;/2M9KP9mQCv/aD8r/2lAKv9pQCr/akEr/3FHL/95Tzf/eE42/3RHMP9xRC3/c0Yv/3dJMf97TTX/&#10;flA4/39RN/9+UDb/gFI4/4hbPv+HWj3/gVQ3/31QM/+BVTj/hlo9/4hcP/+LYED/jmND/41fPv+K&#10;XDv/ilw4/4tdOf+HWjP/hlkv/4hbMf+KXTP/jWI3/4tgNv+DWS//flQs/35ULP+BVzH/g1cw/4NZ&#10;Mf+GXDT/jWM7/5JoPv+RZz3/g1ou/39WKv+DWi7/i2I2/49kOf+IXTL/h1wx/4pfNP+MYzf/jmM5&#10;/45jOf+OYzn/kWY8/5drRP+ZbUb/mW1G/5VpQv+TaUH/mW9H/5RtRv+KZD//hV86/4NgOv+HZD7/&#10;gF44/3tZM/95VzH/gmA6/4poQv+MakT/hWM9/3VTLf9vTSf/b08p/3BQKv9vUS3/blIt/2tPKv9o&#10;Syn/bE8t/2xPLf9rTi7/bVAu/21PLf9pSyn/aEom/2tNKf9vUS//dlg2/2NFI/9WOBb/Wz0b/2VG&#10;J/9pSyn/aEoo/2hKKP9oSSr/X0Ah/10/Hf9fQCH/ZUYn/2VGJ/9mRyj/Z0gr/2ZHKv9kRSj/YkMm&#10;/2FCJf9kRSb/bE0u/25QLv9uUC7/aUwq/2lMLP9pTCz/aE8w/2pRM/9wWD7/Z1E5/z0nEP81IA3/&#10;NiUT/zcmFv83Jxj/NikZ/zUnGv80Jhn/NCYZ/zIkGf8vIRb/LyMX/zEjGP8xJRn/MCIX/y8hFv8t&#10;HxT/LR8U/y4gFf8tHxT/Kx8T/y4iFv8sIBT/LR8U/y4gFf8tHxT/MSAW/zMiGP81JBr/NiUb/zYl&#10;G/80Ixv/Lx4W/y8eFv8zIRf/OScd/z0pIP89KSD/OiQZ/zokGf84Ihf/Pycb/0UuIP9KMyX/SjMl&#10;/0s0Jv9KMyX/SDEj/z8oGv8/KBr/Si4g/0svIf9LLyH/TTEj/0suHv9FKRv/PyMV/0ImGP9HKx3/&#10;RSse/0UrHv9FKx7/RCod/0EnGv9ILB7/TDAi/0wwIv9MMCL/Sy8h/0otHf9MLx//UTQk/1I1I/9U&#10;Nyf/Wzwq/14/Lf9ePy3/Xj8t/2FCMP9gQDH/XD8v/1s+Lv9bPi7/Wj0t/1s+Lv9bPiz/Wz4s/1s+&#10;LP9cPy3/XD8t/1xAK/9bPyr/XUEs/1xAK/9ZPSj/XUEs/15CLf9cQCv/WDwn/1k9KP9bPyr/Vzsm&#10;/1g8J/9WOSf/VDcl/1U4Jv9VOCb/Vjkn/1Q3Jf9UNyX/Vzoo/1k8Kv9ZPCr/Wz4s/11ALv9dQDD/&#10;XT0u/18/MP9gQDH/X0Au/1s8Kv9VNiL/TzEZ/1o7H/+JZUX/oXZT/62BXP+2imX/tIhj/6V6V/+P&#10;aEf/clA1/29NNP9vTTL/ck8z/4diRf+Sakf/nWxL/6FvTP+ibkf/oW1F/6FtRf+jb0f/pHBI/6Rw&#10;SP+jb0f/pHBI/6NvR/+jckn/o3JJ/6RzSP+jckf/onFG/6RzSP+lcUn/pXFJ/6p2Tv+relH/qHdO&#10;/6FxSf+ebkb/pXVP/6V1T/+ldU//o3FM/6NxTP+lcUr/pnJL/6dzTP+kc0r/o3JJ/6NySf+icUj/&#10;pHBI/6RwSP+ibkb/o25E/6RuSP+jbUf/o2xF/6VuR/+kbUT/pG1E/6RtRP+eZ0D/nmdA/6NsRf+j&#10;bEX/p3BK/6NsRv+gaUP/omtF/6FqRP+hakT/oGlD/55nQf+dZkD/oGlD/6FqRP+jaUT/omhC/6Jo&#10;Qv+iaEP/n2hC/5xlP/+ZY0H/lWBA/5VgQP+RXj//kF0+/5BdPv+NXDz/i1o6/4pZOf+OXT3/kF8/&#10;/5FgQP+NYEH/h1w8/4ZaPf8AAQD/AAEA/wABAP8AAQD/AAEA/zwwIv8+Mib/PzUs/0Y5Mf9MPjv/&#10;T0E+/1VGQf9dS0f/bltX/31lY/+OcG7/qIN7/7WNhf/Alor/xZmM/9eolv/ktaH/8cSt//PLsv/6&#10;2Lz/+97A//riwP/54sD/+OTD//fkw//46Mb/+u3K//zvzP/88s7//fPP//vyy//788z//fXO//32&#10;zP/888j//fHH//zxxP/77sL/+Oe7//nktf/34bD/9tqr//rbrf/72q3/+Nam//bUpP/z0aH/8c+f&#10;//HPn//z16f//OWz//7xvf/98b3//vG9//vstf/136b/6MiN/+LCh//rzY//+N6h///xsv/78K7/&#10;/e6t//zqqP/96qj//uOg//LQkf/ux4z/8caP//THkP/4yJf/9sOW//G8kP/tuI7/67eS/9Wnhf+6&#10;lHD/o4Fl/5V6X/96a1b/cmdT/3RpV/94cF3/fHRh/2RdTf9QSTn/Qjwu/z42Kf89Myf/PC8f/zsq&#10;Gv9FMB//WT0o/3dUPv+relr/xpJt/9ahd//jrX//67WG//C4h//os3//67J7/+iveP/osHf/7LR7&#10;/+itc//gpWv/3qNp/+Spbf/iqGn/4qZo/+Onaf/hpWn/3J5j/9yeZf/cnWf/2ptl/9uZZf/XlWH/&#10;15Vh/9mXY//YlmL/1ZRe/9OQWf/QjlT/0YxT/9KNUv/Pik//y4ZL/8iDSv/JhEv/y4RO/8qDT//L&#10;hFD/yoNP/8qDT//Jg0//yYNP/8uFUv/Cfk3/wX1M/8SAT//GglH/wX1O/7t1RP+7dEb/vHhL/714&#10;T/+7d1D/tnVP/6BgOv+uc0v//86j//bpv/+QWTD/h00n/5FXMv+RVzH/i1Ao/4xRKf+NUyv/jFIs&#10;/4tULv+JUS7/gkwq/39KKv9+SSr/fEkq/3xJKv+BTi//g1Ax/4VSM/+EUzP/gVAw/4NSMv+LWjn/&#10;kGA8/4paNv+FVS//gVQt/4VYL/+HWjH/h1oz/4VYMf+CVDD/hFYy/4VXM/+FVzP/hFYy/4VYMf+G&#10;WTL/hlky/4RXMP+EVy7/hlkw/4lcM/+HWjH/hlkv/4ZZL/+JWi7/i1ww/49gNP+TYzX/lmY4/5Rk&#10;Nv+OXjD/ilst/4tcLv+OXzH/lGQ2/5VlN/+MXC7/g1Ml/4VVJ/+WZzn/nG0//5lqPv+OYTf/flMp&#10;/3hOJv91SyX/b0cj/2xIJv9pRSP/aEQi/2xIJv9tSSf/cEwq/3FNK/9yTi7/b0sr/2tHJf9sSCb/&#10;dVEv/3tVMf98VDD/eFQy/3dTMf9uSir/ZEEj/1s4HP9dOR//YDwi/2I+Jv9kQCj/Yz8p/2E9J/9h&#10;Oyb/YTsm/2Q+Kf9nQSz/a0Iu/2pBK/9sQy3/bUQu/3NINf95Tzf/dkw0/3FELf9xRC3/dEcw/3ZJ&#10;Mv96TDT/fE42/31PNf96TDL/flE0/4hbPv+JXD//hFc4/31QMf9/VDT/hFk5/4dcPP+KXz//jGFB&#10;/4tdPP+GWDf/iFo2/41dOf+LWzX/hlkw/4hbMf+KXTP/i2A2/4hdM/+CWC7/flQs/31TK/+BVy//&#10;gVcv/4NZMf+FWzP/jGI4/49lO/+OZTn/hl0x/35VKf+CWS3/jGE2/5FmO/+JXjP/iF0y/4xhNv+O&#10;Yzj/jmM4/41iOP+NYjj/j2Q6/5RoQf+VaUL/mGxF/5NpQf+OZD7/kmhC/5RtRv+PaEH/i2VA/4pk&#10;P/+IZT//hmM9/4JfOf+DYDr/kG1H/5h1T/+ZdlD/j2xG/35bNf9yTyn/clIs/29PKf9uUCz/cFIu&#10;/25QLP9rTiz/ak0r/2lMKv9pTCr/bU8t/2xOLP9oSij/Z0kn/2pMKv9wTy7/c1Uz/19BH/9YOhj/&#10;YUMh/2pMKP9qTCj/Z0kl/2hKKP9nSSf/YEIg/10/Hf9ePyD/Y0Ql/2RFKP9lRin/Z0gr/2ZHK/9i&#10;Qyf/XT4h/1s8H/9hQiP/akss/29RL/9vUS//aEsp/2ZJJ/9nSir/ZUos/2tSNP9yWkD/bFQ8/z0n&#10;EP8yHQj/NSIR/zYlFf81KBj/OCsb/zksHP83KRz/NSca/zIkF/8wIhf/MSMY/zEjGP8wIhf/LyEW&#10;/y4gFf8qHBH/LB4T/yweE/8sHhP/LiAV/y4gFf8uIBX/LB4T/y0fFP8tHxT/Lx4U/zEgFv8xIBb/&#10;MiEX/zEgGP8wHxf/LRwU/y0cFP8yHxj/NiQa/zsnHv86Jh3/OSIa/zgiF/83IRb/PCQY/0IqHv9I&#10;LSL/SC4h/0UrHv9BKhz/PSYY/zkiFP9AKRv/STIk/0sxJP9ILB7/Rioc/0YqHP9EJxf/QSUX/0Mn&#10;Gf9ILB7/RSse/0UrHv9HLSD/RSse/0QqHf9ILB7/TDAi/0wwIv9MMCL/Sy8h/0otHf9MLx//UTQk&#10;/1M2JP9VOCb/Vzoo/1o9K/9cPSv/Xj8t/2BBL/9ePy3/Xz8w/15BMf9dQDD/Wz4u/1w/L/9cPy//&#10;Wz4s/14/Lf9cPy3/Xj8t/1w9K/9ZPSj/Wz8q/1s/Kv9bPyr/XEAr/11BLP9cQCv/WDwn/1s/Kv9c&#10;QCv/Vzoo/1Y5J/9UNyX/UTQi/1Q3Jf9WOSf/VTgm/1I1I/9TNiT/VTgm/1Y5J/9ZPCr/XD8t/11A&#10;Lv9bPi7/XD8v/1w/L/9cPC3/XD0r/1k6KP9XOCP/UDIa/19AJP+MaEj/ondU/7CEX/+4imb/soZh&#10;/6BzUv+MY0P/clA1/29NNP9vTTL/d1Q4/4tkR/+WaUj/n25N/6BuS/+hbUb/oW1G/6BsRP+ibkb/&#10;om5G/6JxSP+ibkb/o29H/6NvR/+jb0f/o29H/6VxSf+kcEj/o3BF/6RwSP+lcUn/pXFJ/6l1Tf+q&#10;eVD/p3ZN/6V0S/+ldkz/qHhS/6Z2UP+lc07/o3FM/6NxTP+icEv/pXRM/6dzTP+kc0v/pHNK/6Rz&#10;Sv+icUn/onFI/6RwSP+jb0j/o21H/6RuSP+kbkj/o21H/6JsRv+ha0X/omxG/6JsRv+gaUL/oWpD&#10;/6RtR/+ia0X/oWpE/6FpRv+kaUf/omtF/6FqRP+eZ0H/nmdB/59oQv+eZ0H/oGlD/6NpRP+gZkH/&#10;oGZB/59lQP+eZD//m2Q+/5ljQf+YYkD/kl9A/5JfQP+PXD3/j1w9/49ePv+NXDz/i1o6/4lYOP+O&#10;XT3/kF8//5BfP/+MX0D/il0+/4VZPP8AAQD/AAEA/wABAP8AAQD/AAEA/zsxJ/8+NCv/QDcu/0Y7&#10;N/9LQDz/UkdF/15PTP9nVVH/eWRh/4ltav+Yd3D/sod+/8CUif/LnY7/1KWT/+Gwn//mt6P/78Kr&#10;//vTuv/73L//+uLA//vkwv/758b/+ufG//joxv/67Mn//O/M//vxzf/88s7//fPP//nwyf/68sv/&#10;/PXL//z1y//888j//fLF//zxxP/98MP/+Oe5//jksv/24K//9dmq//jZqv/62az/+tir//TSpf/z&#10;z5//8c2d//DOnv/43Kr//uq3//7xvf//67b//eqy//njqv/12KD/6caM/+XFiv/szpL/+d+i///z&#10;tP//97j/+vCy//zqqP/85KT/+tua//DMjv/vx4r/9ciP//fIkv/3xZL/8buN/+y1jP/ksIv/16aF&#10;/7OKav+eemD/jnBY/4RqWf92aVj/c2dX/25lVv9rZFT/YltL/1ZQQP9HQTP/OTMl/zYsIP85LBv/&#10;Pi8c/1Y/Lf9sUDj/iGRK/6p/X//Snnn/3ql//+Otgf/nsYP/7raH/+auff/lrXr/6K94/+Ssc//k&#10;qXH/6a50/+GmbP/doGf/3J9m/9qcYf/cnmH/0pRX/9eZXP/foWT/3Z9k/9yeZf/anGP/2Zpk/9WW&#10;YP/VlmD/1pdh/9iaYf/Yl1//1JNb/9KQVP/LiU3/z4pP/9GMUf/RjFH/zIdM/8mESf/Ig0r/yYJM&#10;/8uETv/Kg0//x4BM/8N8SP/DfUn/xoBM/8iFUP/Cf0r/wn9K/8iFUP/Gg07/uHI+/7VvPP+1bzz/&#10;uXVI/7t2Tf+4dE3/s3JM/55eOv+naUL//sOb//7rw/+ZXzn/hEol/5FXMv+SWDL/jFIs/45ULv+K&#10;Uyz/g00p/4NNK/+BTCr/fEcn/3tGJv99SCn/fEkq/3tIKf+EUTL/hlU1/4dWNv+EUzP/f04u/4JR&#10;Mf+MWzv/kmRA/4pcOP+EVjL/g1Yv/4RXMP+DVi//hFcw/4RXMP+EVjL/h1k1/4VXM/+EVDD/hlYy&#10;/4RWMv+EVjL/hlky/4RXLv+DVi3/h1gu/4tcMv+KWy//i1ww/41eMP+NXjD/j18x/5VlN/+VZTf/&#10;kWI0/4xdL/+GVyn/glMl/4NVJP+GWCf/jl4u/5FhMf+LWyv/jFwr/5NjMv+cbDz/mmw7/5doOv+S&#10;Zjn/hlsw/3tRJ/91SyP/cUoj/3BKJv9tRyP/bUcj/3FLJ/9zTSn/cEwq/3BMKv9wTCr/b0sr/2xI&#10;Jv9sSCb/dlIw/39ZNf+AWjb/e1Ux/3RQMP9pRCf/Yj0g/2A7IP9gPCL/Yz8n/2M/J/9lQSn/Yj4m&#10;/2A8JP9iPCf/Yz0o/2Q+J/9pQCr/akEr/2g/Kf9pQCr/bkUx/3NKNv90STb/cUYz/3FGM/91SDH/&#10;dUgx/3dKM/96TjX/fVE4/31RNv96TjH/flEy/4ZZOv+JXD3/hFc4/35RMv9/UjP/f1Q0/4BVNf+F&#10;Wjr/g1g4/4JUM/+AUjH/gVMx/4ZWMv+EVDD/hlYu/4paMv+IWzL/iVwz/4RZL/+BViz/f1Ur/35U&#10;LP+BVy//g1kx/4JYLv+DWS//iF8z/4tgNf+JXjP/f1Yq/3pRJf9+VSn/h14y/45jOP+KXzT/jGE2&#10;/41iN/+MYTb/jGE2/41iOP+NYzn/lGpC/5NpQf+IYTj/iWI7/4tkPf+LYTv/iV85/5ZsRv+XbUf/&#10;lGpE/5VrRf+QaUL/jGZB/4xmQf+QakX/nXZP/6B5Uv+Zckv/i2VA/4NdOP9/WTT/eVcy/3ZUL/90&#10;UzD/dVcz/3ZYNP9rTiz/aUwq/2lMKv9sTy3/b1Iw/25QLv9rTSv/a0op/3JRMP91VDH/c1Iv/2RD&#10;IP9mSCT/bU8r/25QLP9vUS3/bE4q/2lLJ/9nSSX/aEom/2hKKP9nSSf/YEMj/2FEJP9kRSj/ZEYq&#10;/2dILP9hQib/Vzgc/1Y3Gv9fQCH/aEoo/21PLf9zVTH/bE4q/2VIJv9iRSP/ZEkr/21UNv92XEH/&#10;bVU9/z0nEP8xGwb/NCEQ/zUkFP82Jhf/Nyoa/zgrG/82KBv/NCYZ/zMlGP8wJBj/MCQY/y4iFv8t&#10;HxT/KhwR/y4gFf8uIBX/LiAV/zMiGP8zIhj/MiEX/zIhF/8yIRf/MB8V/y8eFP8vHRP/Lx0T/zAe&#10;FP8wHxX/Lx4W/y4dFf8tHBT/LRwU/zAfF/8xHhf/MiAW/zUjGf83Ixr/OCQb/zkjGP84Ihf/OSEX&#10;/zwhFv8+Ixj/QCUa/zsgFf84IBT/OiIW/zggFP9AKRv/STIk/0UuIP9FKRv/RCga/0MnGf9DKRz/&#10;Rysd/0crHf9HKx3/SCwe/0ktH/9ILB7/RSse/0ctIP9GKhz/Si4g/0wwIv9MMCL/Rioc/0gsHv9N&#10;MCD/UzYm/1M4J/9VOCb/Vzoo/1o9K/9cPy3/XUAu/1w/Lf9bPiz/XUAu/15BL/9eQTH/XD8v/1w/&#10;L/9cPy//XDwt/14/Lf9ePy3/XT4s/1w9K/9XOij/WTwq/1xAK/9bPiz/Vzoo/1o9K/9cPy3/Wj0r&#10;/1k8Kv9XOij/WTwq/1U4Jv9UNyX/Uzci/1Q3Jf9UNyX/UzYk/1I1I/9RNCL/UjUj/1Y5J/9ZPCr/&#10;WTwq/1Y5J/9YOyv/XD8v/1o9Lf9ZPCz/Wzss/1U2JP9SMx7/UTMb/2NEJ/+RbUv/o3hV/6+DXv+4&#10;imb/tIZi/59zUP+HXj7/cEwy/3BMMv9yTjT/d1I3/4dePv+Yakn/n25N/55sSf+hbUb/n25G/51s&#10;Q/+fbkX/oG9G/6VxSf+jb0f/pXBG/6VwRv+kb0X/pG9F/6ZxR/+lcEb/pG9F/6RwSP+mckr/pXFJ&#10;/6Z1TP+peE3/qXpQ/6p7T/+tflT/sIBY/6t7U/+ldU//pHRO/6FvSv+icEv/pHJN/6V0TP+ldEz/&#10;pnVN/6NySv+hcEj/onFJ/6BvR/+gb0f/oG9H/6FtRv+gbEX/n2tE/59rRP+gakT/oWxC/6JrQv+j&#10;bEX/omtE/6RqRf+jaUT/omdF/6JnRf+iZ0X/oWlG/5xkQf+aZEL/nmhG/6BqSP+faUf/oGhF/55j&#10;Qf+dYkD/n2VA/55kP/+aYj//l188/5RePP+UXz//kl9A/49ePv+MXT//i1w+/4laPP+LXD7/iVo8&#10;/4ZZOv+LXj//jmFC/41gQf+LXj//h1w8/4NYOP8AAQD/AAEA/wABAP8AAQD/AAEA/zowJ/88Myr/&#10;QTgx/0Y7N/9MQT//UkdF/19QTf9tW1f/hGxo/5N2cv+igHf/t4yD/8SYi//OoJD/2KmX/+e4pP/s&#10;van/8cev//rVu//84cP/++PB//biwf/45cT/+urI//rsyf/77sv//fDO//vxzv/88s///PLO//vz&#10;zv/7887//PTN//32zP/888j//fXH//z0xv/+88X/++q8//jksv/z3az/9Nio//raq//516f/+Nam&#10;//bSov/10aH/88+d/+/Om//+4K7//u67//7tt//95rD//eKr//fZo//y0pn/7MeQ/+jFi//vz5T/&#10;/eOo///zt//+9rj/+/Gz//ztrP/+4qP/+NaX/+/Ji//wxoz/9seR//vJlP/7x5X/7riM/+Kshv/W&#10;poL/wpl5/6F9Y/+TdF//gmhX/3hnV/91aFj/dWlZ/3BnWP9kW0z/UEk5/0lCMv8/OCj/OC8g/zcq&#10;Gv87Khr/Tzgm/3xdSP+eeV//tYpq/8qYdf/apXn/461//+iwgf/psYL/6LB//+Kqd//gp3L/5qp0&#10;/+Spcf/hpmz/5Klv/+Cla//doGf/2Zxj/9OWXf/cnmP/1Zdc/9mbXv/foWb/36Fm/9udZP/YmmH/&#10;05Vc/8+RWP/Uk1v/2Jdf/+Khaf/bmmD/0pFX/9KQVP/Ni07/zopN/86KTf/Pi07/zYhN/8yHTP/J&#10;hEv/yINK/8mETf/Ig0z/xX9L/8F7R//DfUn/w4BL/8OAS//Bfkf/xIFK/8mGT//Ef0j/sm02/7Vv&#10;O/+4cj//unNF/7l0S/+4dE3/sm5L/5xaN/+iYj7/7a+K///gu/+jZ0L/hEok/5BWMP+QWTD/jVYt&#10;/4xVLP+ETij/fUkk/3xHJf97RiT/ekUl/3pFJf95Ryb/e0gp/3xJKv+DUjL/hlU1/4ZXOf+CUTH/&#10;fk0t/4NSMv+MWzv/lGNC/5BgPP+IWjb/hVcz/4RWMv+EVjL/hVk0/4ZaNf+FWTT/h1s4/4VXNf+D&#10;VTP/hVcz/4NVMf+EVjL/iVw1/4hbNP+GWTD/iVow/4pbL/+KWy//jFwu/49fMf+OXjD/jFwu/4tb&#10;Lf+MXS//iVos/4JTJf+AUSP/fVEg/4FTIv+DVSP/iVsp/5BgL/+QXiv/lmQx/5xqN/+bazv/lmg3&#10;/49jNP+QZDf/iF0y/31TKf94Tib/e1Qt/3xWMf96VC//d1Es/3ROKv9zTSn/c00p/3NNKf9yTiz/&#10;ck4s/3RQLv90UC7/eVUz/4BcOv+GYDz/eVIx/2xIKP9kPyL/YDsg/2M+JP9jPiT/ZD4n/2VBKf9m&#10;Qir/Yz8n/2I+Jv9pQyz/aUMs/2pBK/9rQiz/a0Is/2g/Kf9oPyn/bkUx/3NKNv91Sjf/dEk2/3RJ&#10;Nv92STL/dkky/3lNNP98UDf/flI3/35SN/99UDP/f1Iz/4ZXOf+JWDj/h1Y2/4VUNP+EUzP/gVMy&#10;/4JUM/+BVjb/glU0/4JUM/+BUzL/hFY0/4NVMf+EVDD/hFcw/4ZZMv+GWTL/h1oz/4RYMf+DVzD/&#10;f1Ut/39VLf+DWTH/glgu/4JYLv+EWy//hl0x/4ZdMf+EWy//e1Im/3ZNIf95UCT/gVgs/4deMv+I&#10;XzP/jWI3/49kOf+LYDX/jGE2/41jOf+QZjz/lmxC/5JrQv+KYzr/iWI5/4xiOv+KYDj/i186/5dr&#10;Rv+Xa0b/k2dC/5RoQ/+Va0X/kmhC/41jPf+RZ0H/m3RN/594Uf+XcEn/hmA7/4ReOv+HYT3/hmQ/&#10;/31bOP93VjP/dVcz/3JUMP9rTiz/bE8t/21QLv9wUjD/dVc1/3NVM/9wUjD/cE8u/3VUMf93VjP/&#10;dFMw/2xLKP9xUC3/clQu/3FTLf94WjT/cVMt/2tNJ/9pSyf/bE4q/29RLf9vUS3/YUMh/15BIf9f&#10;QiL/YkUn/2dJLf9gQib/WDoe/1c6HP9fQCH/Y0Ql/2dJJ/9xUy//cFIu/2pMKP9nSij/aE4t/29U&#10;Nv93XkD/clg9/0MrE/8xGwb/MyAP/zckFf82Jhf/MSQU/zIkF/8yJBf/MCIV/zEjGP8vIxf/LiIW&#10;/ysfE/8pGxD/KRsQ/zEjGP81JBr/NiQa/zknHf85Jx3/OScd/zooHv86KB7/Oykf/zknHf82Ihn/&#10;Mx8W/zIeFf8yIBb/MB4U/y8cFf8tHBT/LRwU/y4dFf8vHRP/MB4U/zIgFv80IBf/PCYb/zwmG/88&#10;JBr/OCAU/zofFP8+Ixj/PyQZ/z0iF/86Ihb/OiIW/zcfE/88JRf/RS4g/0UrHP9DKRr/RSsc/0ou&#10;IP9ILB7/Si4g/0svIf9MMCL/Si4g/0ouIP9ILB7/Rysd/0ktH/9FKx7/SS8i/0sxJP9LLyH/Qykc&#10;/0crHf9NMSP/UTQk/1A0Jv9VOCb/Wj0r/1w/Lf9dQC7/XD8t/1w/Lf9fQjD/X0Iw/15BL/9fQjD/&#10;XUAw/2BAMf9hQTL/Xz8w/18/MP9fQC7/X0Au/10+LP9cPSv/XT4s/1w/Lf9bPiz/Vzwr/1c8K/9Y&#10;PSz/WD0s/1Y7Kv9WOSf/WTwq/1U4Jv9UNyX/VTgm/1o9K/9ZPCr/Vjkn/1Q3Jf9SNSP/UzYk/1U4&#10;Jv9WOSf/Wz4s/1o9K/9bPi7/Wz4u/1Y5Kf9YOyv/WTwq/08yIP9NLhn/UjQc/2dIK/+Tb03/pHlW&#10;/6+DXv+4imb/tohk/59yUf+EWzv/b0ow/3FMMv90TzX/fFM1/45hQv+ca0v/n21K/59qSP+fbkb/&#10;nm1F/51sQ/+hcEf/om5G/6NvR/+kb0X/qHFI/6dwR/+lbkX/pG9F/6ZxR/+mcUf/pnFH/6ZySv+m&#10;ckr/pXFJ/6NySf+peE3/rHtQ/61+Uv+vgFT/soNZ/65+Vv+oeFD/pXVP/6BwSv+kdE7/pXVP/6V1&#10;T/+od0//pnVN/6JxSf+gb0f/oW9K/59tSP+fbUj/n21I/6JuSf+jb0r/om5H/59pQ/+faUP/oWtF&#10;/6FrRf+hakP/oGlC/6JoQ/+iaEP/pGlH/6RpR/+iZ0X/oWlG/59nRP+cZkT/oGpI/6FrSf+dZ0X/&#10;nWVC/51lQv+dYkD/oGVD/59kQv+cZEH/l2E//5ZfQP+TYUD/kF8//49ePv+KWz3/jF0//4laPP+J&#10;Wjz/iFs8/4hbPP+MX0D/jmFC/4xfQP+KXT7/iFw//4NYOP8AAQD/AAEA/wABAP8AAQD/AAEA/zow&#10;J/8+My3/Qzg0/0c8OP9PREL/WUtK/2VWU/91Yl7/inFt/5x+dv+sioD/wpiM/86gkf/So5H/2aqY&#10;/+2+qv/ww6z/9864//3Zv//95MX/++fG//nmxf/77cr//e/M//zvzP/98M3/+/HN//rwzf/78c7/&#10;+/HO//vzzv/89M//+/PM//31zv/99sr//fXH//7zxf/988L//u69//rmtP/z3az/99ip//jYqf/1&#10;06P/99Oj//XRn//zzZz/8cua/+7KmP/52aj//um0//7ns//+4Kr//N2n//TTnf/vypP/6MGK/+bC&#10;iP/wzZP//eCm///wtP/987b/+/Gz//rqrP/936H/+NSW//HHjf/ww4r/8sGJ//K/iv/zvY7/5bCG&#10;/9CgfP++lnP/ropw/5N3Yf+EbVv/c2NT/29iUv9vY1P/cWVV/3JpWv9gV0j/RTwt/0A3KP88MyT/&#10;Oi0c/z4tHf9KMB//ZEUw/555X//GmHf/2KaB/9ynff/dp3j/5Kx7/+evfv/mrnv/5q57/+SodP/f&#10;o2//3KBq/9yhaf/coWf/4KVr/+Oobv/ip23/3aJo/9ibYv/coGT/3Z9k/+GjZv/jpWr/4aNo/9ud&#10;Yv/WlV3/05Ja/8+OVv/Qj1f/1ZRa/92cYv/amlz/1JJV/9WTVv/Qj0//zYlK/8iHR//LiUz/zYtO&#10;/8uJTf/HhUn/xoFI/8iDTP/Hgkv/xH5K/8B6Rv++e0b/vntG/7p5Q/+5eED/xIJI/8eFS/+5dz3/&#10;q2kv/7VwOf+4cj7/u3RG/7d0Sv+zb0j/q2lG/5tZNv+cXDj/36F8///Ys/+vdEz/iE4o/49YL/+P&#10;WC//iFMp/4VQJv+ASiT/fEgj/3tGJP97RiT/ekUl/3tGJv97SSj/fEkq/31KK/+EUzP/h1g6/4RV&#10;N/9/UDL/f04u/4ZVNf+MWzv/k2JC/5BfPv+IWjj/hlg0/4RYM/+DVzL/hFgz/4RYM/+CVzT/g1g1&#10;/4JWM/+AVTL/fVIv/3tQLf9/UzD/hFgz/4daM/+GWTD/hlYu/4dYLv+MWzD/jl0y/5FgNf+LWi//&#10;iVgt/4lYLf+KWy//hlcr/31OIv97TyL/glYl/4hcK/+JWyn/jF4q/5JjL/+TZDD/mGYz/5tpNv+Y&#10;aDj/kGEz/4xdL/+NYTT/iF0y/31UKP95TyX/fFUu/3xWMf98VjH/elQv/3ZQK/91Tyr/dU8q/3RO&#10;Kv91Tyv/dlIw/3pWNP96VjT/fVk3/4FdO/+EYD7/cEws/2Q/Iv9gOx7/YDsg/2M+JP9iPSP/Yz0m&#10;/2ZCKv9nQyv/Yj4o/2M9Jv9oQiv/a0Is/2tCLP9sQy3/a0Is/2lAKv9tRC7/cUgy/3FINP9zSDX/&#10;ckgw/3JIMP91SzP/dEox/3lNNP97Tzb/flI3/39TOP9/UjX/fVAx/4FSNP+EUzP/h1Y2/4dWNv+G&#10;VTX/hVQ0/4NVNP9/UTD/gFMy/4NVNP+DVTP/hVc1/4RWMv+DVTH/hVcz/4VZMv+FWTL/hloz/4RY&#10;Mf+FWTL/glYv/4BWLv+FWzP/glgu/4NaLv+HXjL/iWA0/4hdMv+DWi7/fFMn/3tSJv9+WCv/hV8y&#10;/4ReMf+IXzP/jmQ6/5JoPv+TaD7/j2Q6/5BmPP+WbEL/mG5E/5FqP/+IYTb/g1wx/4dgN/+KYDj/&#10;jGA5/5VpRP+VZ0P/kWM//5FlQP+abkn/l21H/49lP/+OZD7/nXNN/6V7Vf+ed1D/h2E8/4FbN/+D&#10;YTz/h2VC/4BfPP93VjP/dlg0/3JWMf9tUC7/cFMx/3BTMf9vUjD/cFMx/3FTMf9wUjD/dlUy/3pY&#10;Nf95VzT/dlQx/3VUMf96WjT/e1s1/3dZM/96XDb/c1Uv/21PKf9uUCr/c1Uv/3RWMP9xUy//YkYh&#10;/2BDIf9fQiL/YUQk/2hLLf9kRir/XD4i/1o9H/9cPSD/Wzwd/2FDIf9uUC7/cVMv/25QLP9rTSv/&#10;a04u/3BVN/92XT//b1U6/0cvF/80Hgn/Nh8N/zkmF/85KRr/MyMU/y4gE/8wIhX/LyEU/zAiF/8v&#10;Ixf/Kx8T/yweE/8sHhP/Lh0T/zcmHP86KB7/Oigc/z0pIP8+KiH/PSkg/z4qIf8+KiH/Qisj/0Eq&#10;Iv8+Jx//OiMb/zghGf80IBf/MR0U/y8bEv8wHhT/MiAW/zIgFv8wHhT/Mh4V/zMfFv81IRb/OyUa&#10;/z8nHf8/Jxv/PyQZ/z0iF/8/JBn/Qicc/0InHP89JRn/PSYY/zojFf88JRf/RSsc/0guH/9KMB//&#10;SzEg/080I/9NMSP/TjEh/08zJf9TMyb/UjIl/08vIv9ILB7/Rioc/0gsHv9FKx7/SC4h/0owI/9J&#10;LyL/RCod/0YqHP9MMCL/UjUl/1I2KP9WOSf/Wj0r/1w/Lf9eQS//Wz4s/1w/Lf9fQjD/XkEv/15B&#10;L/9fQjD/XUAw/18/MP9gQDH/YEAx/2FAMf9hQDH/YD8w/14/Lf9dPiz/XD8t/1w/Lf9aPSv/Vzwr&#10;/1Y7Kv9WOyr/Vzwr/1Q5KP9UOSj/VTop/1E2Jf9QMyH/UjUj/1c6KP9XOij/VTgm/1I1I/9RNCL/&#10;UzYm/1U4Jv9TOCf/WD0s/1g8Lv9bPzH/Vzst/1M3Kf9VOSv/VTgm/0suHP9GKhT/TS8X/2tMMP+a&#10;dFD/p3tY/7aIZP+7jWn/s4Vh/5lsS/+AVzf/bUgu/3NLMv97Ujb/g1Y5/5loSP+fakr/n2pI/55q&#10;Rf+hbUb/oGxF/6BsRP+jb0f/om5G/6NuRP+kb0P/qHJG/6ZvRv+kbUT/pG9F/6ZxR/+mcUf/pHBI&#10;/6RwSP+lcUn/pXFJ/6h0TP+se1D/rn1S/69+U/+xgFX/r4BW/65/Vf+rfFL/qHhQ/6NzS/+jc03/&#10;onJM/6JyTP+ndVD/pXRM/6JwS/+hb0r/n21I/55sR/+ebEf/oGxH/6FtSP+kbkr/pG5K/6BqRP+g&#10;akT/oWtF/6JrRP+gaUL/oWdB/6FnQv+hZ0L/pGhG/6RoRv+kaEb/omdF/6BoRf+dZ0X/n2lH/55o&#10;Rv+cZkT/nWdF/51lQv+bY0D/nmNB/5xkQf+bYkT/lF0+/5JdPf+RXj//jl09/45dPf+LWjr/jVw8&#10;/4ZZOv+FWDn/hlk6/4hbPP+MX0D/jF9C/4teQf+JXUD/hlo9/4JZO/8AAQD/AAEA/wABAP8AAQD/&#10;AAEA/z0yLP9ANS//RTo2/0o/Pf9VR0b/X1FQ/2tcV/97aGL/k3dz/6eGff+4kof/yJyP/9KklP/W&#10;p5X/3K2Z/+7BrP/xx6//+dG4///bwf/95sT//OnI//3ty//99dD//fXQ//zyzv/88s7/+vDM//rw&#10;zP/78c7/+vDN//ryzf/7887/+/PM//72z//9+M7//fbI//z0xf/988L//e++//rotv/24K7/9teo&#10;//bWpf/z0p//9NCe//bQn//zy5r/78eW/+3Hlv/305///OCu//3fq//72qX/+9ii//POmf/txZH/&#10;57yH/+i/if/uypD/+9ug///qsP/87LD//Oqs//zmqv/93aD/+9OY//LFjP/wv4f/67aA/+mxgP/p&#10;sYL/16WA/76RcP+phmr/m39n/4hxX/9zZlX/Z15P/2RcT/9mXFD/Zl1O/2tiU/9bU0D/PzQi/zsw&#10;Hv85LBv/Py4e/081JP9jRC//f1pA/7qNbv/erIf/8LuP/+q0hf/lrXr/46t4/+euef/mrXj/6a15&#10;/+aqdP/gpG7/2Z5m/9qfZf/eo2n/46hu/+mxdv/mrnP/4qdt/9yhZ//eomb/4aVp/+Onaf/mqGv/&#10;4aNm/9udYP/VlFr/0pBU/8+NUf/SkFT/1JJW/9mXWv/amFv/05JS/9KRUf/RkE7/zItL/8qJSf/M&#10;i0v/0I9P/82LTv/GhEj/woBG/8mES//Ig0z/xYBJ/798R/+7eEP/uHdB/7V0Pv+2dT3/xINJ/8OB&#10;Rf+ycDT/q2kv/7FvNf+2cz7/t3RH/7VyR/+tbET/qmlD/5tbN/+YWDT/0ZNu///UrP+7gVn/jFIq&#10;/5FaMf+OWS3/hE8j/4NOJP9+SiP/e0ci/3xHJf97RiT/ekUl/3xHJ/99Syr/fUor/35LLP+EUzP/&#10;ilk5/4ZXOf9/UDL/fk8x/4dWNv+NXDz/k2JC/5BfP/+GWDb/hVc1/4VZNP+DVzL/gVcx/4FWM/99&#10;VTH/elQw/3pUMP94Ui7/dU8r/3VPK/95Tiv/fFIs/4BUL/+BVC3/flEo/4ZWLv+LXDL/jl81/5Fg&#10;N/+IWS//h1gu/4hZL/+KWzH/iFkv/4FSKP98TyX/h1ss/41hMP+NXy3/j2Ev/5VmMv+XaDT/mGYz&#10;/5hmM/+WZjb/j18x/4tcLv+LXzL/iV4z/4FWK/97USf/e1Qr/3lUKv94Uyn/eVMu/3dRLP92UCv/&#10;d1Es/3hRKv96Ui7/fFYy/4BaNv99WTf/eFQy/3hUMv95VTX/Z0Il/2A7Hv9gOyD/Yz4j/2Q/Jf9h&#10;PCL/YT0l/2VBKf9mQiz/Yjwn/2I8J/9kPif/akEr/2xDLf9rQiz/a0Ep/2tBKf9xRy//dUsz/3JI&#10;MP9xRy//cUcv/3JIMP92TDP/c0kw/3NJMP95TTL/fVE2/4BUN/9/UjX/fE8w/31OMP+BUDD/hlU1&#10;/4dWNv+GVTX/hVQ0/4NVNP9+UC7/glYz/4ZYNv+DVzT/hFgz/4NXMv+DVzL/hlo1/4VbM/+FWTL/&#10;hVsz/4VZMv+GWjP/hVky/4ZaM/+KXzX/h1wy/4dcMf+KXzT/jmM4/4leM/+BWCr/fVQm/4BaLf+I&#10;YjX/jmg7/4hiNf+IYTb/jmc8/5JrQP+TaT//kGY8/5JoPv+Zb0X/mW9F/5FnPf+IYTb/hl80/4li&#10;N/+PZTv/kWY8/5VpQv+VaUL/lmhE/5ZqRf+gdE//oHRP/5ZsRv+RZ0H/mW9J/6J4Uv+jeVP/imRA&#10;/35cN/9+XDn/gF88/4BfPP91VzP/dVk0/3dbNv90Wjf/d106/3RaN/9uUS//ak0r/2xPLf9vUS//&#10;elk2/35cOf99Wzj/fVs2/4NhPP+HZUD/gmI8/3xcNv93WTP/cVMt/21PKf9xUy3/eFo0/3ZYMv9x&#10;Uy3/aEwn/2RII/9gRiP/YUcm/2VLKv9nSiz/Y0Up/1w/If9XOhz/VzgZ/19AIf9rTSv/cVMx/3FT&#10;Mf9tTy3/a04u/29UNv90WTz/bFI3/0oyGv81Hwr/NR4M/zkmF/89Kx3/NSUW/y4gE/8vIRT/LyEU&#10;/y8hFv8vIRb/LR8U/y8hFv8xIBb/MiEX/zwqIP88Kh7/Piof/z8rIP9DLCT/Qisj/0IrI/9CKyP/&#10;Qisj/0UuJv9FLCX/PyYf/zskHP83IBj/NR4W/zIbE/8zHxb/OCQb/zgkG/82Ihn/NCAV/zgiF/85&#10;Ixj/PCQY/0EpHf9HLCH/Risg/0MpHP9CKBv/RCod/0UrHv9EKh3/Qigb/z4nGf9BJxj/Riwb/081&#10;JP9TOSj/VDko/1Q5KP9SNyb/UTQk/1U1Jv9VNSb/VTUm/08vIP9MLB3/Rioc/0YqHP9EKh3/Ry0g&#10;/0ouIP9ILiH/RSse/0UrHv9NMyb/VDcn/1Q3J/9ZPCr/Wj0r/1s+LP9dQC7/Wz4s/11ALv9dQC7/&#10;XUAu/15BL/9fQjD/Xj8t/18/MP9fPzD/YEAx/2A/MP9gPzD/Xj4v/109Lv9cPC3/XD8v/1s+LP9b&#10;Piz/WD0s/1Y7Kv9VOin/WD0s/1Q5KP9UOSj/Uzgn/1A1JP9QMyP/TzIi/1Q3J/9UNyX/UTQi/1Az&#10;I/9QMyH/UjYo/1Q4Kv9SNij/VTkr/1Y8Lf9YPi//VDor/1E3KP9RNyj/UDUk/0YrGv9EKBL/TC4U&#10;/3RSN/+geFX/q31Z/7qMaP+9kGn/roBc/5NmRf95UDD/cEgu/3dOMv9/Uzj/ils9/59sTf+hbEr/&#10;oGpG/59pQ/+hbUX/oGxF/59rQ/+hbUX/om5G/6NuRP+jbkL/pnFH/6NuRP+ibUP/pG9F/6RwSP+l&#10;cUn/pHBI/6JuRv+kcEj/pnJK/6t3T/+wf1b/rn1S/659Uv+ufVL/rXxR/61+VP+sfVP/qXpQ/6V1&#10;Tf+ickr/oHBI/6JwS/+lc07/pHJN/6JwS/+jcUz/n21I/6FtSP+hbEr/oWtH/6FrR/+ibEj/o2xG&#10;/6JrRf+ia0T/oWpD/6JrRP+iaEL/oWdC/6FnQv+kaET/oWVB/6NnRf+kaEb/oWZE/55mQ/+dZ0X/&#10;n2lH/5xmRP+dZ0X/nmhG/55oRv+bY0D/m2NA/5piP/+aYUP/l2BB/5ZfQP+UX0D/kF0+/45dPf+M&#10;Wzv/jFs7/4pZOf+GWTr/hlk6/4hbPP+MX0L/iV1A/4hcP/+IXD//hVk8/4FYOv8AAQD/AAEA/wAB&#10;AP8AAQD/AAEA/0A1L/9DNTL/Sjw5/1BCQf9cTUr/ZVZR/3dkYP+KcWz/noB2/7OPg//BmY3/0aSR&#10;/9mqlv/drpr/5Laf/+3BqP/yyrH/+dS5///dwf/758b/+enH//rtyv/988///PfR//720f/89M//&#10;+/PO//zyzv/68Mz/+e/L//nvy//68sv//PXL//z3zf/++c///fnM//35yv/89sT//O69//jot//2&#10;4K7/9teo//bUpP/10Z//8syb//XNnP/0ypr/8ceX//HHl//3zZ3/+tKh//jQn//2zJr/8ceV/+/E&#10;kf/wwpD/7b6K/+y/iP/xxI3/9cyU//3Wnf/92Z///Nie//3Wm//+05z/9seR/++8hf/os3//46t8&#10;/+Goe//Yo3n/tY9r/599Yv+SeF//hHVg/3FpVv9mX0//X1lL/1tVSf9UTD//TEQ3/0tCM/9FOSn/&#10;PC8e/zsrG/9CLx7/Xj8r/3lTPP+Xak3/sHtb/9Gccv/rs4T/+MCN//zDjv/vtn//6bB5/+eud//o&#10;rHb/46hw/+Spcf/orXX/5qtz/92lav/iqm//5q5z/+uzeP/psXb/5Kxx/+Kqbf/jqGz/5ats/+Op&#10;av/hpWf/36Jj/9ueX//Xl1f/0I9P/9GNTv/Xk1T/25dY/9yYV//allX/0Y1M/86KSf/Sjk3/0Y1M&#10;/9CMS//ZmFb/1ZRU/9aVVf/Qj0//w39C/8eCR//Lhkv/yINK/796Qf+2dDr/tnQ6/7Z0Ov+8ekD/&#10;wX9F/7l3Pf+ubDL/rGky/6toM/+wbDv/t3RH/7FxRf+tbEL/qGlA/51dN/+SVC3/u31W///MpP/X&#10;nXX/kVcv/4xVLv+MVjD/gUwi/35IIv99RyP/d0Ig/3lEJP97Rib/ekUl/3tGJ/98SSr/fUor/3xJ&#10;Kv+ATy//h1Y2/4lYOP+EUzP/f04u/4NVNP+MXj3/kWNC/41fPv+FVzb/g1c0/4VZNP+EWjT/glgy&#10;/31VMf94VDL/dVEv/3FNK/9rRyf/bkoq/3FNLf91UTH/dE4q/3ROKv95Tiv/dUsl/3xQK/+EWDH/&#10;hloz/4daMf+EVy7/hVgv/4hbMv+IWzL/iloy/4lcMv+GWS//hlot/4tcLv+OXzH/kmIy/5ZmNv+Y&#10;aDf/lmY1/5NjMv+TZTT/j2M0/49jNP+PYzb/jmI1/4leM/+EWS7/fFIo/3pQJv97USn/e1Ep/35U&#10;LP97USn/d1An/3tUK/99Vi//gFky/4FbN/98VjL/bEgm/2lHJP9qSCX/ZUIk/2E+IP9iPyP/ZUIm&#10;/2M/Jf9iPiT/Yz4k/2Q+J/9jPSb/Yjwl/2c+KP9nPij/akEr/2xCKv9sQir/bEIp/2xCKf9vRjD/&#10;ckkz/3VLM/90SjL/dEoy/3VLM/90SjH/cUcu/3ZKMf96TjX/flI3/31RNv97TTP/ek0w/3xPMv9/&#10;UjP/gVQ1/35QL/99Ty7/gFIx/4BSMf+BVTL/iFw5/4dbOP+DVzL/g1cy/4NXMv+CVjH/hloz/4Za&#10;M/+FWzH/hlsx/4VaMP+HXDL/iV40/4teNf+LXjX/i140/4xfNf+OYTf/i2A1/4dcMf+GWy7/glkr&#10;/4hfMf+QZzn/lm1B/5duQv+XbkL/lWtB/5BmPP+LYTf/jWM7/5ZsQv+cckj/m3FH/5huRP+YbkT/&#10;l21D/5huRP+XbUX/lWtD/51zS/+nfVf/pnxW/550Tv+ieFL/pHpS/51zS/+TaUH/kGY+/5ZsRP+a&#10;cEj/imRA/4FbN/99Wzj/fl06/3tdOf94XDf/el45/35kQf+BZ0b/hGpJ/3pgP/9sUjH/Y0km/2pN&#10;K/9vUS3/e1k2/35cN/+EXjr/hmA8/4ljP/+JYz//hWM+/4FfOv94VjD/cU8p/29PKf9yUCr/eFYw&#10;/3ZULv92VC7/b1Er/2pOKf9lSST/Y0Yk/2NGJv9iRSf/XkEj/1s9If9WOBz/Vzoc/19CJP9nSiz/&#10;YUQk/2lMLP9uUTH/bE8v/25RMf9tUjT/aE8x/0kvFv81HAj/MBsK/zYjFP84Jhj/NCQV/zMjFv8z&#10;Ixb/MiIV/zEhFP8wHxX/MyIY/zYkGv88KiD/Pysi/0MvJP9FLyT/RS8k/0QuI/9ELiP/RC4j/0Qu&#10;I/9IMCb/Qiog/0IqIP9DKyH/QCge/zwkGv85IRf/NR8U/zchFv84Ihf/OyUa/0AqH/9CLCH/SzUo&#10;/085LP9KMib/RS0h/0gtIv9KMCP/SzEk/0sxJP9HLSD/Qigb/0UrHv9FKx7/RSse/0UrHv9HKx3/&#10;SzAf/1g9LP9fRC//W0Av/1s+LP9aPSv/Vjkn/1U2JP9UNCX/VDQl/1AwIf9KLR3/SCsb/0UoGP9C&#10;KBv/Ry0g/0guIf9DKRz/RSse/0kvIv9TNyn/VDcn/1U4KP9aPSv/XUAu/1s+LP9cPy3/XkEv/19C&#10;MP9dQC7/XUAu/19ALv9fQC7/YkIz/2JCM/9gQDH/Xz8w/14+L/9fPzD/XT0u/109Lv9cPy//Wz4u&#10;/1o9Lf9YOyv/Wj0t/1c7Lf9XOy3/VDgq/1M4J/9VOin/UTYl/1A1JP9QNST/TzMl/1A0Jv9RNSf/&#10;UDQm/00xI/9MMCL/UDYp/1I4K/9QNin/Uzks/1U+MP9UPS//Tjgq/0w2KP9GMCL/RC8e/z8oFv8+&#10;JQ//UTYb/3hZPP+jd1T/roBc/7eHYf+6imT/qnpW/5NlRP97UDD/c0ou/3pOM/+AUzb/kF8//6Jt&#10;Tf+lb03/omxG/6BqRP+hbEL/n2tD/55qQv+fa0P/oW1F/6JuRv+ibkb/o29H/6JuR/+jb0j/oXBI&#10;/6FwSP+icUn/onFJ/6FwSP+icUn/pXRL/6d2Tf+relH/rXxT/6t6Uf+qeVD/q3pR/618U/+qeVD/&#10;qHdO/6d2Tv+mdU3/pnJL/6dzTP+nc07/pnJN/6VxTP+lcUz/pW9L/6ZwTP+kbkr/omxI/6NsRv+i&#10;a0X/omtF/6NsRv+ia0X/oWpE/6FqRP+iaEP/oGZB/6JoQ/+jaUT/oWdC/6FmRP+gZUP/n2dE/59n&#10;RP+dZ0X/nWdF/51oSP+cZ0f/nGdF/5xnR/+bZUP/mmNE/5liQ/+ZYkP/mGFC/5VgQP+TXj//kF0+&#10;/5BfP/+NXkD/iVo8/4laPP+KWz3/hlk6/4hbPP+KXUD/il5B/4hcP/+GWj3/hFg7/4FYOv8AAQD/&#10;AAEA/wABAP8AAQD/AAEA/0A1L/9DODT/TkA9/1RGRf9gUUz/bVtX/31oY/+QdW7/pYd8/7eRhv/D&#10;nI3/1KeS/96wmf/muKH/67+m/+zCqf/zy7H/+9i8//zdvv/758b/++vH//7xzv/+9tH//PfR//34&#10;0v/99dD/+/PO//ryzf/58Mn/+O/I//nwyf/68sv//fbM//z3zf/++9L//frP//36zf/89sT/+++9&#10;//rqt//24q//9tim//XUof/00J7/8sqZ//LKmf/zyZn/8siY//PHmP/3y5z/98uc//bKm//0yJf/&#10;8MKR/+/Bj//wwY3/7ryH/+28hP/tvoj/9ciR//jLlP/2y5T/+cyV//jLlP/7ypL/8b6J/+m0gv/n&#10;r4D/3qV6/9OedP/IlnP/p4Ro/5N3X/+GcVz/eW5c/2dgUP9eWEj/WVZH/1dRQ/9LQzb/RDou/z41&#10;Jv85LBz/OSkZ/0EuHf9UOSj/elQ//5hqUP+yfV7/wIpm/9Odb//lrXz/9byH//nAif/vt37/67N6&#10;/+mxeP/nr3b/3qZt/+Kqcf/rsHj/7LR7/+iwdf/ttXr/7bV6/+auc//lrXD/5Kxv/+Orbv/krW3/&#10;6LFx/+ixcP/orm7/4qZn/96iY//doF//0pNQ/9OSUP/allX/35xY/9yZVf/WkU7/0o1K/9KNSv/V&#10;kk7/1ZJO/9WSTv/dnFr/25pY/9uaWP/amVf/yIRF/8aCQ//JhUj/x4JH/7x3PP+1cDf/tXA3/7Ry&#10;OP+6dTz/vHc+/7ZxOP+vajH/rWgx/69pNf+wbDv/s3BD/7BwRP+rbEH/pmc+/55gOf+UVi//r3RM&#10;//vAmP/lq4P/k1wz/4hRKv+KVC7/gEok/3tHIv93QiD/dkEh/3lEJP97Rif/eUQl/3hFJv98SSr/&#10;fEkq/3pHKP99TCz/hlU1/4lYOP+EUzP/f04u/4RWNf+OYD//k2VE/45gP/+DVjX/gFQx/4JXNP+E&#10;WTb/f1cz/3tTL/9yTiz/cU4u/2xJKf9oRSX/akcp/2xJK/9wTCz/bEgm/2tHJf9wSib/bkYi/3VN&#10;Kf+BVzH/gVcx/35SK/+CVS7/hFcu/4ZZMP+HWjH/iFsy/4lcMv+HWjD/ilsv/4tcMP+QYDL/lGQ0&#10;/5dnN/+YaDj/lmY1/5JiMv+RYzL/jmIz/49jNP+RZTj/jmM2/4pfMv+GWzD/flMo/3tRJ/99Uij/&#10;fVIo/4JWL/9+Uiv/fFIq/35ULP99Vi3/gVoz/4NcNf96VDD/akYk/2dFIv9qSCX/ZkMl/2I/If9k&#10;QSX/ZkMn/2RAJv9jPyX/ZD8l/2M9Jv9hOyT/ZDsl/2Y9J/9mPSf/a0Ep/2xCKv9sQir/bkQr/25E&#10;K/9vRjD/dEoy/3VLM/9ySDD/ckgw/3RKMv9xRy7/cUcu/3hMM/97Tzb/fFA1/3tPNP95SzH/e04x&#10;/31QM/9/UjP/f1Iz/3tOL/98Ti3/glQz/4NWNf+EWDX/iFw5/4ZbOP+DVzL/gVUw/4FVMP+BVTD/&#10;hVky/4dcMv+HXDL/hlsx/4VaMP+IXTL/il80/4lcMv+LXjT/jF81/4teNP+NYDb/jGAz/4pfMv+K&#10;XzL/jGIy/5RqOv+Ybj7/l2w//5pvQv+bcEP/k2o+/41kOP+GXDL/jGI4/5dtQ/+ec0n/nnNJ/5xx&#10;R/+ab0X/nXJI/5txSf+Ybkb/lGpC/6F3T/+tg13/p4BZ/594Uf+edE7/nXNN/5huRv+PZT3/imA4&#10;/41jO/+TaUP/iWE9/4NfPf+DYT7/hWRB/4NlQf9/YT//fmE//4NpRv+GbEv/hGpJ/3xiQf9tUzL/&#10;Zkkn/2lMKv9vUS3/elgz/4BaNv+CXDf/glw3/4NdOP+GYDv/iGI9/4RhO/97WTP/dVMt/3JQKv9z&#10;USv/eVcx/3ZULv92Vi//clQu/29RLf9sUCv/Z0oo/2FEJP9eQSP/Wj0f/1o8IP9WOBz/Vzkd/2BC&#10;Jv9jRij/Wz4g/2RHJ/9sTy//blEx/29SMv9sUTP/aE8x/00zGv83Hgj/MBkH/zMgEf82JBb/NCIU&#10;/zQkF/82JBj/NSUY/zMjFv8zIRX/NiQa/zspH/8/KyL/Qi4l/0UxJv9IMif/RzEm/0cxJv9IMif/&#10;RzEm/0cxJv9IMCb/RS0j/0UtI/9DKyH/PiYc/zoiGP84IBb/PCQa/0EpH/9AKB7/Qysh/0szKf9P&#10;Nyv/VT0x/1pCNv9SOi7/TjQn/00zJv9MMiX/SS8i/0guIf9EKh3/Qigb/0ctIP9HLSD/RSse/0Up&#10;G/9HLBv/TjMi/1tAK/9gRTD/Wz8q/1w/Lf9bPiz/VTgm/1Q1I/9TMyT/UzMk/08vIP9KLR3/RikZ&#10;/0UoGP9CKBv/Ry0g/0guIf9DKRz/Ry0g/0owI/9SNij/VDcn/1Y5Kf9aPSv/XD8t/1s+LP9cPy3/&#10;X0Iw/15BL/9eQS//YUIw/15BL/9gQS//Y0M0/2NDNP9gQDH/Xz8w/18/MP9fPzD/Xj4v/14+L/9d&#10;QDD/Wz4u/1k8LP9YOyv/Wj0t/1c7Lf9WOSn/UjYo/1M4J/9WOiz/UTYl/1A1JP9RNSf/UDQm/08z&#10;Jf9QNCb/UTUn/04yJP9KLiD/TTMm/002KP9KMyX/TTYo/1A5K/9QOiz/TDYo/0gyJP9DLR//Qy0f&#10;/zwlE/89JA7/VDke/3tcP/+melf/sYFb/7iGYf+8imX/p3VS/5BfPv9+UC//dUks/3pPL/+GVzn/&#10;l2VE/6NuTP+ncU3/omxG/6BrQf+hbEL/n2tD/59rQ/+eakP/oW1G/6JuRv+ibkf/o29I/6JuR/+h&#10;cEj/oXBI/6FwSP+hcEj/oHBI/55uRv+ickr/pXVN/6d4Tv+peE//rHtS/6p5UP+qeVD/qnlQ/6p5&#10;UP+qdk7/qXVO/6l1Tv+odE3/qnRO/6p0Tv+rdVH/p3FN/6VxTP+lcUz/pW9L/6VvS/+jbUn/pG1H&#10;/6NsRv+jbEb/o2xG/6NsRv+ia0X/o2lE/6NpRP+iaEP/oWdC/6JoQ/+iaEP/oWdC/6FmRP+gZUP/&#10;n2dE/55mQ/+cZkT/nGVG/5xnR/+bZkb/nGdH/5tmRv+ZZEL/l2JA/5ljQf+YYUL/mGFC/5RfP/+U&#10;X0D/kF0+/5FeP/+PYEL/jV5A/4pbPf+LXD7/ils9/4tcPv+KXUD/il1A/4ldQP+GWj3/hFg7/4RY&#10;O/8AAQD/AAEA/wABAP8AAQD/AAEA/0M4Mv9GOzf/UUZC/1lLSP9lVlH/cmFa/4JrZf+VeHD/rIp+&#10;/7mUhP/GnIz/2auU/+S2n//svqb/8Mat//HJr//zzrH//Nu8//zfv//45sL//O7J//720f/9+dP/&#10;/PfR//750//9+NL//fXO//ryy//58Mn/9+7H//jvyP/688n//fbM//34zv/++9L//vvQ//79z//9&#10;+sf//PK///rtuf/3467/9dmn//bVov/10Z//8syb//HJmP/yyJj/9cma//XJmv/3y5z/9sqb//fI&#10;mv/3yZj/8sKR//LCkf/xv4r/77yH/+y6hf/uvIf/+siT//PEkP/wwY3/8b+K//C+if/0v43/7raH&#10;/+atgP/jqn//2aJ7/8qVc/+6jGv/nntl/4xzX/96a1j/b2dU/19ZSf9aVET/UU4//05IOv9GPS7/&#10;Qzcn/0E0JP8+LR3/QCsa/1I3Jv9mRTL/mWtR/7F8Xf/Hj2z/0JZu/9mhcv/lq3n/8biD//K5gv/t&#10;tn3/77h//+62ff/rs3r/3qZt/9+nbv/lrXT/8bl+//O7gP/1v4P/9L6C/+awcv/jrW3/5K5u/+Ot&#10;bf/nsXH/77p4//K7ev/zvHn/5K1q/9+mY//hpmL/2JlU/9uaVv/enVn/46Bc/9uYUv/RjEf/0ItG&#10;/9OOSf/Xkk3/1JFN/9WSTv/dnFj/4aBc/92cWP/gn1v/z4tK/8eDRP/IhEX/xoJD/7t3Ov+2cTb/&#10;tXA1/7RvNP+xbDH/tG80/7BrMv+qZSz/qmUu/7BqNv+zbTr/sG1A/61tQf+paj//pGU6/6FjOv+Z&#10;Xjb/qm9H/+qxhv/qs4r/ll82/4NMJf+HUSv/gkwo/3xII/90Px3/dkEi/3hDJP94RSb/dUIj/3hF&#10;Jv98SSr/fEkq/3lIKP9+TS3/hVQ0/4lYOP+GVTX/flAv/4RWNf+PYUD/l2pJ/5BjQv+DVjX/fFQx&#10;/4BVMv+CVzT/e1Ux/3VPK/9sSCj/bUoq/2tIKv9oRSf/akcp/2lGKP9nRCb/akYm/2lFJf9qRib/&#10;a0cl/3ROKv97Uy//fFIs/3xSLP+BVS7/glUs/4NWLf+GWTD/h1ow/4daMP+IWzH/jF0x/41eMv+T&#10;YzX/lmY2/5toOf+baDn/lmY1/5FhMf+QYjH/jWEy/49jNP+PZDf/jWI1/4pfMv+FWi//flMo/3xR&#10;J/99Uij/flMp/4FWLP+AVSv/flMp/31TKf99Vi3/f1gx/39YMf95Uy//bEYi/2dFIv9oRSX/Z0Qm&#10;/2I/If9jQCT/Z0Qo/2dDKf9mQij/ZkIq/2Q+J/9jOiT/ZDsl/2Q7Jf9nPSX/bEIq/2xCKv9sQir/&#10;cEYt/3BGLv9wRi7/cUcv/3JIMP9xRy//cEYu/3BGLv9vRS3/cUcu/3lNNP97Tzb/ek41/3lNMv94&#10;TDH/f1I1/4BTNv9/UjX/flEy/3pNLv99UDH/hVg3/4ZZOP+AWDX/hFk2/4RZNv+BVzH/gFQv/4BU&#10;L/+BVTD/hFgx/4VaMP+HXDL/hlsw/4VaL/+IXTL/jGE2/4hbMf+NYTT/jmI1/4xgM/+NYTT/j2M2&#10;/5BkNf+PYzT/k2c2/51xQP+hdUT/nHBB/5puP/+Zbz//kmc6/4xhNP+EWy//jWQ4/5luRP+dckj/&#10;oXZM/55xSP+ZbEP/nHBJ/51zS/+Ybkb/kWc//512T/+mf1j/oXpT/5t0Tf+ac0z/l3BJ/5NpQ/+N&#10;Yz3/hlw2/4lfOf+MYjz/iGA8/4VhP/+JZ0T/jmxJ/5RzUv+HaUf/hGZE/4hrSf+Ibk3/hWtK/3xi&#10;Qf9vVTT/Z0oo/2pMKP9uUCz/elgz/35YM/+AWjX/gVoz/4BZMv+DXDX/h2E8/4hiPf+AXTf/fFkz&#10;/3VTLf92VC7/e1kz/3dXMP93VzD/dFYw/3RWMP9zVTH/bE4q/2NEJf9cPx//WDsd/1k7H/9WOB7/&#10;Vzkd/15AJP9hQyf/XkEj/2BDJf9nSiz/b1Iy/3BTM/9rUDL/aE8x/1U7Iv88Iw3/MhsJ/zIfEP80&#10;IhT/NCIU/zclGf82JBj/NyUZ/zYkGP81Ixf/Oyce/z4qIf9ALCP/QS0k/0UxJv9KNCn/SDIn/0kz&#10;KP9LNSr/SDIn/0UvJP9FLyT/Ry8l/0YuJP9BKR//PCQa/zsjF/89JRn/RS0h/0oyJv9IMCT/SjIm&#10;/1A4LP9XPzP/WEEz/1hBM/9UPS//Ujgr/1E3Kv9ONCf/Ry0g/0UrHv9HLSD/SC4h/0guIf9HLSD/&#10;Rioc/0UpG/9LMB//VDko/19EL/9hRTD/Wz8q/1k9KP9aPSv/Vjkn/1Y3Jf9UNCX/UTEi/04uH/9K&#10;LR3/RikZ/0YpGf9DKRz/RCod/0ctIP9EKh3/Ry0g/0owI/9QNCb/VDcn/1Y5Kf9ZPCr/Wj0r/1s+&#10;LP9dQC7/X0Iw/15BL/9fQjD/YkMx/15BL/9hQjD/YkIz/2FBMv9gQDH/Xz8w/18/MP9gQDH/XUAw&#10;/1w/L/9dQDD/Wz4u/1k8LP9aPS3/Wj0t/1k8LP9WOSn/VDgq/1M3Kf9VOSv/Ujcm/1E2Jf9SNij/&#10;UTUn/00xI/9PMyX/UTUn/08zJf9FLiD/SDEj/0gxI/9HLyP/SzMn/0cxJP9KNCf/SjQn/0YwIv9C&#10;LB7/Qy0f/zojEf8/JQ7/VTof/4BeQv+sflz/tYNe/7uHYv+9iWT/onBN/41bOv+BUDD/dkkq/35Q&#10;L/+PXj7/nWtK/6NuTP+lb0v/oWtF/59pQ/+hbEL/oGxE/6BsRf+gbEX/nm1F/6JuR/+jb0j/o29I&#10;/6NvSP+gb0f/oXBI/6FvSv+fb0n/nm5I/59vSf+ickr/pXVN/6h4UP+peFD/qnlQ/6l4T/+od07/&#10;p3ZO/6l1Tv+pdU7/qnZP/6t1T/+rdU//q3VP/6p0Tv+rdU//qHJM/6VvSf+kbkr/o21J/6JsSP+i&#10;bEj/pG1H/6NsRv+jbEb/pG1H/6ZsR/+jaUT/o2lE/6NpRP+iaEP/omhD/6JoQ/+iaEP/omhD/6Fn&#10;Qv+eZkP/n2dE/51nRf+dZ0X/m2ZG/5tmRv+bZkb/mWdG/5lnRv+XYkD/l2JA/5hiQP+XYT//lF89&#10;/5NePv+TXj7/kF0+/5BfP/+QYUP/kWJE/41eQP+MXT//jF0//41eQv+KXUD/iFs+/4lcP/+IWz7/&#10;hVk8/4VZPP8AAQD/AAEA/wABAP8AAQD/AAEA/0c8Nv9LQDz/UkdD/1xOS/9qW1T/eGVe/4VtY/+W&#10;eG3/r4t9/76Xhv/MoZD/4bOc/+a4oP/rv6T/8Mer//vUt//31Lb/+dq7//nfvP/25MD/++3I//z3&#10;z//++tT//fjS//741P/++NT//fjS//vzzP/58cr/+fDH//btxP/48cf//fbM//75z//9+9T//vzV&#10;//3+1P/9/cv/+/G8//jrtv/0463/9tum//bVoP/00Jz/8s2Z//DGlP/xxZT/88eW//bIl//0xpX/&#10;9MSU//TElP/ywpL/8L6L/++9iv/wvIr/7LmE/+26hf/vvIf/9sOO/++8h//qtoT/57KA/+exgv/t&#10;tIf/4ql+/96kfP/ao3z/y5Z0/7mKbP+sg2f/j3Ne/3xrWf9xZFP/amNR/15YSP9WUED/TUc3/0lC&#10;Mv9FOSn/QTQk/0AvH/9BLBv/UTYl/2RDMP9/VkL/sHhd/8GGZP/Qlm7/26B0/+Opef/nrXv/6bB7&#10;/+mwef/vuH//9b6F//W+hf/0vIP/36du/9qiZ//epm3/8Lh9//O9gf/3wYX/+sSG/+u1df/lr2//&#10;4q9t/+Svbf/qtXP/8bx4//XAfP/2wXv/57Fr/9+mYf/gp2L/36Jf/96fWP/hoVr/5KRd/9WSS//M&#10;iUL/yYU+/8iCPP/JhD//y4hE/9CNSf/bmlb/5aRg/9+eWv/gn1v/0I1J/8eDQv/Hg0T/xoJD/7x4&#10;Of+3czb/tHAz/7RwM/+taSz/rmot/61oLf+qZSz/p2Ip/6tmL/+wajb/sW0+/65uQP+oaT3/omU5&#10;/6FmPP+fZDr/pm1C/92kef/uuIz/nGU8/4BKJP+ETij/gk4p/3tJJv9yQB//c0Ah/3VCI/91QiP/&#10;dEEi/3RBIv93Rib/ekkp/3pJKf9+TS3/g1Iy/4dWNv+JWDj/gVMy/4RWNf+QYkH/mWxL/5JlRP+B&#10;WTb/fFQx/31VMv96VDD/dlAs/3FLJ/9vSyv/cEsu/21IK/9mQyX/aEUp/2dEJv9lQiT/Z0Qm/2dE&#10;Jv9qRSj/bEgo/3JOLP92UCz/eFAs/3pQKv9/Uyz/gFUr/39UKv+CVSz/hFct/4ZZL/+IWzH/jF0z&#10;/41eMv+QYDL/l2Q3/5toOf+baDn/lmY2/5RkNP+PYzT/j2M0/4tgM/+IXTD/iF0w/4VaL/+BViv/&#10;fVIn/3xPJv99UCf/gVQr/4VYL/+DWC7/flMp/3xSKP97VCv/fFUu/3pUL/93US3/akYk/2lHJP9p&#10;Rib/Z0Qm/2NAJP9kQSX/Z0Mp/29LMf9xTTP/bkoy/2dBKv9hOyT/ZDsl/2Y9J/9pPyf/bEIq/2xC&#10;Kf9sQir/cEYu/29FLf9uRCz/b0Yw/3FHL/9wRi7/bkQs/25ELP9wRi7/ckgv/3pONf98UDf/eU00&#10;/3hMMf96TjP/gFQ3/4BUN/9+UjX/fFEx/3tQMP9+UzP/hVg3/4VYN/9+UzD/gVYz/4FWM/99Uy3/&#10;flQu/4JWMf+DVzL/hFgx/4RZL/+GWzH/hlsw/4JXLP+JXDL/kmU7/5VpPP+Xaz7/kGQ3/41hMv+O&#10;YjP/k2c4/5NnOP+VaTj/m208/6ByQP+idEL/nnA//5xuPf+abDv/k2c4/41hMv+IXTD/j2Q5/5ds&#10;Qf+ZbkP/oHVL/55zSf+XakH/m29I/5pwSP+Va0P/imM6/5FrRv+TbUj/jWpE/5BqRf+Yck7/lW1J&#10;/45mQv+JYjv/gVoz/4ZfOP+KYj7/hWE//4VhP/+IZkP/kG1N/5JxUP+FZ0X/gGJA/4ZpSf+KbU3/&#10;hmlJ/31gQP9xVDL/aUsp/2pMKP9wTyz/fVcy/31XMv9+VzD/gFky/39YMf9+VzD/f1k0/4NdOP+D&#10;YDr/gV44/3pYMv94VjD/fFo0/3tZM/96WDL/eFgx/3dZM/92WDT/b1Et/2VHJf9fQCH/WTwe/1g6&#10;Hv9XOR//WDog/1w+JP9gQib/XkAk/2BCJv9jRij/a04w/2tOMP9nTC//Z04w/1k/Jv8/JhD/MxwK&#10;/zEeD/8yIBL/NCIU/zclGf82JBj/NyUZ/zUjF/81Ixf/Oycc/z4qIf8/KyD/QCwh/0QwJf9KNCn/&#10;SjQp/0w2K/9NNyz/SDIn/0UvIv9FLyT/RS0j/0IqIP9AKB7/PiMY/0MrH/9OMyj/Uzgt/1I3LP9M&#10;NCj/TTYo/1E5Lf9aQzX/WUI0/1g+Mf9VOy7/Ujgr/1I4K/9ONCf/RSse/0ctIP9MMCL/UTUn/0ww&#10;Iv9HKx3/Rioc/0gtHP9RNiX/WD0o/2FFMP9gRC//WT0o/1o9K/9dPiz/XD0r/1k6KP9UNCX/UDAh&#10;/0wsHf9GKRn/RikZ/0gsHv9GKhz/RCod/0QqHf9DKRz/Ry0g/0owI/9PNSj/Vjkp/1g7K/9WOSn/&#10;Vzoo/1w/Lf9eQS//XkEv/11ALv9eQS//X0Iw/2BBL/9hQTL/YUEy/2FBMv9gQDH/XUAw/11AMP9e&#10;QTH/XUAw/1w/L/9dQDD/XD8v/1s+LP9bPi7/Wz4s/1s+Lv9ZPCz/Vjkp/1I1Jf9SNij/UjUl/1E0&#10;JP9QMyP/UTUn/04yJP9OMiT/UDQm/0wyI/9ELR//Qisd/0IrHf9ELiH/RjAj/0UvIv9GMCP/RjAj&#10;/0QuIP9DLR//Qy0f/z0jEv9BJxD/Wjwi/4JhQv+ufVz/s4Fc/7uHYv+8iGP/oGtJ/41bOv+FUjP/&#10;f04u/4dWNv+WZEP/om1L/6RvTf+kbkr/oGpE/55oQv+faUP/n2tE/59rRP+gbEX/nm1F/59uRv+h&#10;bUb/om5H/6JuR/+hcEj/onBL/6BuSf+fb0n/nm5I/59vSf+gcEr/onJM/6V1Tf+ndk7/qHdP/6h3&#10;T/+peFD/qHRN/6h0Tf+rdVH/rXdR/6t1T/+qc0z/rHVO/6t0Tf+sdlD/qnRO/6ZwSv+lb0n/o21H&#10;/6NtR/+jbUf/o2xG/6NsRv+ia0X/omtF/6FqRP+gaUP/oGlD/6FqRP+jaUT/pGpF/6NpRP+hZ0L/&#10;oWdC/59oQv+faEL/nmZD/51nRf+dZ0X/m2ZE/5lnRv+ZZ0b/mGZD/5hmQ/+XYkD/l2JA/5ZhP/+V&#10;YD7/k148/5JdPf+QXj3/j1w9/49ePv+OX0H/kGFD/41eQP+MXT//jF1B/4xdQf+KWz//iVo+/4hb&#10;Pv+IWz7/h1o9/4VZPP8AAQD/AAEA/wABAP8AAQD/AAEA/0g/Ov9NRD//VUxH/2FWUP93Zl7/h3Fm&#10;/5R4bP+kgHL/s45+/8GYhv/Noo//47Wd/+m9ov/mvZ//8cqt//nVtf/52Lf/+ty6//jeuf/04rz/&#10;+OrD//72z//++9L//vvY//350//9+dP//vnT//r1y//58sj/+fLI//fwxv/48cf/+/TK//75z//+&#10;/Nb//vzV//3+1P/9/cv/+/G8//jrtP/356z/+N6l//bXof/2053/9tGc//DHk//xxpP/9MaV//HD&#10;kf/tvY3/8L2O//G+j//yvoz/87+N//G8iv/uuYf/7rmF/+u2hP/st4X/8r2L/+21hP/nr4D/46p9&#10;/+KpfP/iqID/2aJ8/9CaeP/HlHX/tYZq/6uBaf+deGX/fWpb/3FkVP9mXU7/YFlJ/1pTQ/9NRjb/&#10;RTwt/z41Jv8/MiL/PS0d/z4rHP9ONCX/aks3/4ZgS/+md13/xopo/9aYc//gonn/56p9/+qufP/m&#10;qnb/4Kdy/+Kpcv/ut37/9b6F//S9hP/0vIP/3aVs/9ugZv/eo2n/7bV6/+23e//vvH3/+8iJ//zL&#10;if/tvHn/4rFu/+Szbv/pt27/7rxz//K+df/yvnX/8Lpy/+exaf/kq2T/36Nb/9qbVP/YmlH/1pZO&#10;/9CNRv/HhD3/w384/795M/+6dTL/uXQx/715OP/Pi0r/4J9b/+GgXP/cnFX/yYZC/7x5Nf+9ejb/&#10;vno5/7p2Nf+zby7/sW0s/69rLP+vaSv/sGos/61nKf+rZSn/pmAl/6liKv+uaTL/sW08/69tPf+m&#10;aDn/omU4/6NoPP+haDv/oWg7/8KJXv/8xpr/vode/4dRK/9/SSf/gE4r/31LKP90QiH/ckEh/3VC&#10;I/9zQCH/cj8g/3JBIf9zQiL/d0Ym/3pJKf9/Ti3/gVAv/4RTMv+IVzb/g1Uz/4RWMv+OYDz/m29M&#10;/5RpRv+GWzj/elIv/3tVMf95Uy//b0kl/2hEJP9sRyr/a0Yr/2lEKf9oQyj/ZUIm/2VCJv9lQib/&#10;Z0Qm/2lGKP9qRSj/bUgr/3FNLf90Tir/dE4q/3lOK/+BVS7/glUu/39SKf+AUyn/glUr/4RXLf+H&#10;WjD/hVks/4ZXKf+MXi3/kWEx/5dnN/+Yajn/lmg3/5NnOP+PZDf/i2Az/4ZbMP+FWi//gVYr/4BV&#10;Kv9/VCn/hFku/4NYLv+BViz/gFUr/4VbMf+HXTX/gFkw/3xVLP97VTD/dlMt/3NRLP9yUC3/a0km&#10;/21LKP9sSSn/ZkMl/2RCJv9mRCn/aEYr/25PM/9zUTj/bkwz/2ZCKv9fOyP/YTsk/2c+KP9qQSv/&#10;a0Ep/2tBKf9sQir/b0Ut/2xDLf9uRS//cEcx/3BHMf9wRzH/bkUv/21ELv9xRy7/ckgv/3hMMf97&#10;TzT/eU0y/3lNMP97TzL/gFQ3/35SNf99UTT/ek4x/4BUN/+HXDz/i14//4teP/+NXz7/jmA//4lc&#10;O/+GWjf/glYz/4VZNv+FWTT/g1Yv/4NWL/+GWTD/hlkw/4RXLf+IWzH/lGU5/5xtQf+dbkD/k2U0&#10;/41fLv+NXy7/lGY1/5xuPf+ecD7/onJB/6FxQP+ebj3/nW08/6BuO/+hbzz/nm49/5lpOP+SZjX/&#10;kWU2/5JoOP+UaTz/kmc8/5JnPP+RZz3/mnBI/5dwR/+RakH/iWM+/4toQv+LaEL/iGI9/4ljP/+b&#10;c0//lW9L/4tlQf+DXTn/f1k1/4NdOf+GYDz/hGA+/4ZiQv+JZUX/iGVF/4RhQ/+AXT//fl0+/4Rl&#10;Rv+Ka0z/hmdI/3pdPf9uUC7/bE4q/21MKf9xTyz/eVMv/3tTL/9+VzD/gVoz/35XMP96Uyz/eFIt&#10;/3pUL/99WjT/gl85/4RhO/9+XDb/eVcx/3tZM/97WTP/eFYw/3lXMf94WDL/b1Et/2VHJf9iQyT/&#10;Wjse/1Y4HP9aPCL/WTsh/1s9I/9cPiT/X0En/1s9If9gQib/Zkgs/2RGKv9jSCv/Z0wx/1xCKf9K&#10;MRv/OiMR/zIfEP8vHQ//NCIW/zYkGP83JRn/OCYa/zklGv82Ihf/OiYb/z0pHv8/KyD/RC4j/0s1&#10;Kv9IMif/SjQn/0w2Kf9JMyb/RzEm/0UvIv9ELiH/QCge/z0lG/9AKB7/SC0i/081KP9TOSz/Uzks&#10;/1U+MP9ROiz/Uzks/1c9MP9bQTT/WT8y/1M5LP9SOCv/Uzcp/1A0Jv9NMSP/SCsb/0gsHv9VOin/&#10;XEEw/00yIf9ILRz/Si0b/04xH/9YPCf/XUEs/19DLv9gQS3/YEEt/19ALv9fQC7/XT4s/1k6KP9R&#10;MSL/Sysc/0YpGf9GKhz/SS0f/0gsHv9ILB7/Rysd/0ImGP9BJxr/RSse/0owI/9SOCv/Vzst/1k8&#10;LP9WOSn/VTgo/14/Lf9fQC7/X0Au/19ALv9hQjD/YEMx/2FENP9gQzP/YEMz/19CMv9eQTH/XUAw&#10;/11AMP9dQDD/XD8t/1o9K/9bPiz/XD8t/1o9K/9ZPCr/Wj0r/1o9Lf9ZPCz/VTgo/1E0JP9QMyP/&#10;UTQk/1E0JP9PMiL/UDMj/1A0Jv9ONCf/SzQm/0kyJP9BKx3/Pigb/zsoGv88KRv/Qi8h/0UyJP9G&#10;MCP/RS8i/0QuIP9ELiD/Ry0e/z4jEv9DJw//Xj8j/4dkRv+ufVz/tYFc/72HY/++iGT/oGpI/5BZ&#10;Ov+IUzT/gU4v/4pYN/+YY0P/oWxK/6RuTP+ibEr/oGpG/51nQ/+caEH/n2tE/59rRP+ebUX/nWxE&#10;/55tRf+gbEX/oWtH/6JsSP+hbUj/o29K/6BuSf+gbkn/nm5I/55uSP+fb0n/oW9K/6NxTP+jcUz/&#10;pnRP/6h2Uf+reVb/qnVT/6p1U/+td1X/rXdT/6p0UP+pckv/rHVO/6pzTP+xelH/sHpU/6hyTP+j&#10;bUf/pW9J/6ZwSv+ibEj/oWtF/6JrRP+hakP/oGlC/6BpQv+faEH/oGlC/6FqQ/+hakP/omtE/6Jo&#10;Qv+eZ0D/nGU//51mQP+fZ0T/nGZE/5xnRf+aaEX/l2VC/5poRf+XZUT/lmRD/5NhQP+WYT//l2JA&#10;/5hiQP+UXjz/k148/5JdPf+QXj3/jl09/45dPf+LXj//i14//4xfQv+MXUH/i15B/4xdQ/+IWz7/&#10;iFk9/4daPf+IWz7/h1o9/4NXOv8AAQD/AAEA/wABAP8AAQD/AAEA/01EP/9RSEP/Wk9J/2daVP99&#10;a1//jXVp/55+b/+siHj/uZSB/8WciP/OpIz/37OY/+q+o//pwKL/8Mmo//rYtf/827j//OC7//ri&#10;vP/25L7/+OrD//7yyv/898///vzW//761f/9+dP//vrU//z3z//59Mr/+/TK//bvw//278P/+fLG&#10;//35zP/+/NX//vzV///91P/9/cv/+/a///jttf/46K3/9t2k//fYn//31J7/+tWg//LKlv/zyJX/&#10;9ceV//LEkv/wvov/8L6L//K+jP/zv43/87+N//K+jP/1wI7/9sGP//G8iv/xuYr/8bmK/+mwg//k&#10;qX3/3aR5/9yiev/ao33/z5p6/8OQc/+2iG7/q4Bt/6N+a/+RdGL/c2NU/2hcTP9gWEv/XldH/1tS&#10;Q/9NRDX/Qzcn/z8yIv9BMSH/RDEi/0s0Iv9dQSz/gFxG/6J0Wv+8hGn/15ly/+anfv/rrID/7rCB&#10;/+qufP/nqXb/4qZw/+Kpcv/vuID/9L2E/+21fP/stHv/3aJo/9yhZ//eo2n/46hu/+Kqb//jrXH/&#10;772A///Vl//1zo3/57h0/+a3cf/tvXP/8cB0//C8cf/suG3/6rRs/+uya//psGn/259X/9KUS//N&#10;j0b/zo5G/8+NQ//Jhz3/xYI7/8F9Nv+5dDH/s28u/7FtLP/KhkX/4p5d/+mmYv/gnVn/w4A8/7p3&#10;M/+4dTH/uncz/7VyLv+saCf/q2cm/6tnJv+pZST/p2Ej/6ZgIv+qZCj/p2El/6ljKP+taC//sGw7&#10;/65sPP+maDn/oGY4/6RpPf+iaT7/m2I3/7J5Tv/9w5v/zpdu/41WL/96RCD/fkwp/31LKP9zQiH/&#10;cj8g/3NAIf9zQCH/c0Ah/3NAIf9zQiL/dkUl/3pJKf9+TSz/gVAv/4VUM/+JWDf/hVcz/4FTL/+H&#10;WTX/l2tI/5NoRf+DWDX/d08s/3tVMf94Ui7/cUop/29IK/9sRyz/akUr/2lEKv9nQij/Z0Io/2ZD&#10;J/9nQif/aUQp/2tGK/9sRyr/bkks/29KLf9ySyr/ckwo/3dPLP+FWTT/hFgx/4FUK/+CVSz/g1Ys&#10;/4RXLf+FWC7/gFQn/4FVJv+NXjD/kWMy/5ZoN/+VZjj/kWU2/5BkNf+KXzT/hlsw/4VaL/+FWi//&#10;gVYr/39UKf+CVyz/hFkv/4FWLP+DVzD/gVcv/4lfN/+NYzv/hl82/35XLv93VC7/c1Es/3FPLP9v&#10;TSr/b00q/3FPLP9tSir/Z0Yn/2RCJv9oRir/a0ku/2xNMf9rSzL/aEYt/2JAJ/9gPCT/Yjwl/2Q+&#10;J/9rQiz/bUQu/25FL/9xSDL/c0o0/3FIMv9xSDL/ckkz/3FIMv9xSDL/cEcx/3FIMv9zSTD/dEox&#10;/3dLMP94TDH/eEwv/3xPMv99UDP/f1I1/3pOMf97TzL/ek4x/4RYO/+KXz//iVw9/4lcPf+QYkH/&#10;kmRD/49hQP+KXTz/hVk2/4RYNf+EWDP/gVUw/4JWMf+GWjP/iFsy/4daMf+KWzH/k2Q6/55tQv+j&#10;c0X/l2c3/41dLf+IWCj/jl4u/5ZmNv+ZaTj/onA9/6VzQP+hbzr/oW86/6ZzPv+kcj3/p3VC/6Bw&#10;P/+UZjX/kWU0/5JoOP+Vazv/kmc6/5RpPv+XbEH/nXNJ/5xySP+YcUj/l3BH/5pzSv+Zckv/l3BJ&#10;/5txS/+keVb/nXJP/5JnRP+HYT3/glw4/4ZgPP+EYD7/hmJC/4pmRv+KZkb/h2RG/4BdP/9/XD7/&#10;gV5A/4dkRv+Qb07/i2pJ/3tdO/9tTyv/Z0kl/2tKJ/9vTSj/eFIu/3xUMP+EXTb/g1w1/3hRKv9y&#10;TCf/ckwn/3JPKf9zUCr/flw2/4RiPP+DYDr/elcx/4BdNf+EYTn/e1gy/3ZULv92VjD/cE8s/2dJ&#10;Jf9kRSb/Xj8g/1c5Hf9YOiD/Wjwi/1o8JP9aPCL/XT8l/1w+JP9fQSf/XUIl/1o/Iv9dQif/Zkwx&#10;/2FHMP9PNiD/QCkX/zQhEP8wHhD/MCAT/zUlGP84Jhr/OCYa/zooHP84Jhr/Oycc/z4qH/9BLSL/&#10;Qy8k/0w2Kf9JMyb/SzUo/044K/9LMyf/SjIm/0oyJv9FLSH/OiIW/zkhFf9AJRr/SzEk/1I4K/9U&#10;Oi3/Uzks/1g+Mf9TOSz/VDot/1k9L/9bPzH/Wj4w/1c7L/9VOS3/VTkr/04yJP9MMCL/SSwc/04x&#10;H/9aPSv/XEAr/1A0H/9OMh3/UjMf/1c4JP9fQCz/YUIu/2NEMP9iQy//X0As/19ALv9fQC7/WToo&#10;/1Q1I/9PLyD/SSka/0ksHP9ILB7/TDAi/0svIf9ILB7/Rysd/0ImGP9CJhj/QycZ/0svIf9WOiz/&#10;Vzst/1Y5Kf9WOSn/WDsr/1s+LP9fQC7/YEEv/2BBL/9iQzH/YkIz/2NDNP9jQzT/YkU1/2BDM/9f&#10;QjL/XkEx/1s+LP9aPSv/Wj0r/1o9K/9aPSv/XT4s/1s8Kv9bPCr/Vzoo/1c6KP9VOCb/VTgo/1M2&#10;JP9QMyP/UTQk/1I1Jf9SNSX/UTQk/0wyJf9MMiX/STIk/0cxI/8/LB7/PSoc/zgmGP87KR3/QjAk&#10;/z8tH/8+Kx3/RS8i/0gxI/9IMSP/Sy8h/0ElEP9HKRH/a0ku/5VuUf+xf1z/uYNf/8GKZP/EjWf/&#10;ompH/5BZOv+HUjP/hE8w/49YOf+faEn/qHJQ/6VtSv+ja0j/oWpE/51mQP+cZkL/oGpG/6BsR/+j&#10;b0j/oGxF/6BsRf+hbUb/o21J/6JsSP+ibEj/om5J/6JuSf+jb0r/nmxH/55sR/+icUn/pHNL/6Zy&#10;S/+lcUz/pnJN/6h0T/+rdlT/q3ZU/6t2VP+qdVP/qnRQ/6ZwTP+qc0z/rHVO/6x1Tv+ueU//rnlP&#10;/6hzSf+mcEr/pW9J/6RuSP+lb0n/pm9I/6NsRf+hakP/oGlC/6BpQv+faEH/n2hB/59oQf+gaUL/&#10;oGlC/6FnQf+faEL/nGU//5xlP/+dZUL/nGZE/5tmRP+cZ0X/mGZD/51rSP+aaEX/mmhF/5ZkQ/+Y&#10;Y0P/mWRC/5ZhQf+UXz3/k14+/5FfPv+QXz7/jF49/4teP/+JXD3/iVw//4teQf+LXUP/i11D/4pc&#10;Qv+HWT//h1o9/4hZPf+JWj7/h1o9/4ZZPP8AAQD/AAEA/wABAP8AAQD/AAEA/1FIQ/9XTEj/X1RO&#10;/21fVv+GcGP/lXtu/6aFdv+wjXr/vpmG/8ifi//PpY3/47ec/+7Cpf/uxaX/78ml//fVsv/727X/&#10;/OC5//zlvP/36L//+evE//3xyf/99Mv//vbP//340P//+tT//vvS//340P/79sz/+/TI//nyxv/2&#10;78H/9u/B//n1xv///db//f7W//780//9/cv//PfA//jus//y4qb/89mg//bXnv/2053/+NOe//LK&#10;lv/yx5T/9MaU//LCkf/0wo//9MCO//C8iv/yvoz/8r6M//TAjv/5xJL/9sCR//O7jP/xuIv/7bSJ&#10;/+itg//hp3//2Z93/9Ocdv/MmXr/vY5y/7GFbP+lfGj/nHlm/5N2ZP+DbV//aFxM/11TR/9bU0b/&#10;W1RE/1NKO/9JPS3/QDMj/zwsHf9DMCH/Tjko/15DLv91Ujz/mXBU/7SBYv/Hj2z/4qN4/+mpff/q&#10;qHj/7q5+/+ytev/oq3X/4qZw/+Wpc//wuH//77d+/+Ssc//lqnD/3qNp/9yhZ//ZnmT/2Z5k/9Sc&#10;Yf/UnmL/4a9y///ho//556f/7seE/+G1bv/puW//67pu/+u3bP/jr2T/461l/+mwaf/ttG3/3qJZ&#10;/82PRv/Ehj3/xoY8/8qKQP/Jhz3/x4Q9/8B9N/+4dDP/tnIz/7FtLv/BfT7/3JhZ/+ikY//dmVj/&#10;wX08/7p2Nf+4dDP/u3c2/7FtLP+pZST/qWUk/6llJP+lYSL/oV0e/6FdHv+mYiX/q2Up/6xnLP+t&#10;aC//sG46/6xtOv+maTr/oWc5/6NoPP+gZzr/l14z/6NqP//xupH/36h//5hiPP95RSD/fUsm/31L&#10;KP90QyL/cj8g/3I/IP9zQCH/c0Aj/3NAIf9zQCH/c0Ii/3dGJv9+TS3/fk0t/4BPLv+AUjD/hVc1&#10;/4FTMf+CVDL/j2NA/4leO/98VDH/d08s/3pUMP92Ty7/cEsu/21IK/9qRSv/Z0Io/2dDKf9nQyn/&#10;ZkEn/2ZCKP9nQif/aEMo/2lEJ/9qRSj/bUgr/29IK/9wSSj/b0gn/3RMKf+GWjX/hFgx/31QKf9/&#10;Uin/g1Yt/4RXLv+EVy3/glUr/4dYLP+TZDj/l2g6/5ZnOf+QYTP/jmI1/45iNf+HXDH/glcs/4BV&#10;Kv+CVyz/iFsx/4ZZL/+GWS//f1Qq/35TKf+BVy//gFYu/4ZcNP+GXzj/hF02/3xWMf9zUSz/cE4p&#10;/25MKf9uTCn/b00q/3FPLP9sSSn/ZkUm/2FAIf9mRCj/bEou/21LMP9oRiv/Y0Em/189JP9fOyP/&#10;YTwi/2M+JP9nQij/bEQr/25GLf9zSzL/dk41/3NKNP9ySTP/ckkz/3FIMv9vRjD/b0Us/3NJMP90&#10;SjH/dEsv/3ZKL/93SzD/eU0w/31QM/9+UTT/fE8y/3tOMf98UDP/fFAz/4FWNv+DWDj/hVo6/4lc&#10;Pf+OYD//kmRD/5FkQ/+NYD//gVk2/4BVMv9/VS//gVcx/4RYM/+HWzT/iFs0/4hbNP+MXDT/lmU8&#10;/6JxSP+lckf/mWY5/45bLv+IWCj/jFws/4tbK/+OWyz/m2k2/59tOP+gbTj/pHE8/6h1QP+odkH/&#10;qXdE/6JyQf+VZzX/kmY1/5VpOv+XbT3/k2g7/5VqP/+ab0T/nnRK/5xySP+bcUf/nXNL/6R6Uv+m&#10;fFT/p31X/6p+Wf+pfVj/onZT/5ZrSP+NYj//hmA8/4pmRP+MaEb/i2dH/4xoSP+KZ0f/hmND/39c&#10;Pv+BXkD/g2BA/4llRf+WclD/j21K/4NhPv92VTL/aUkj/21NJ/9xTyr/dlQv/35YNP+FXzr/hmA7&#10;/3pUL/9yTCf/cE4p/3FPKv9vTSf/e1kz/4ZkPv+KZz//fFkx/39cNP+FYjr/e1gy/3ZTLf92VC//&#10;cVAt/2pMKP9oSSr/X0Ik/1k7H/9VNx//Vzkh/1c5If9YOiL/Wz0l/1o+Jv9bQCX/Wj8k/1Y8If9Y&#10;PiP/Ykgv/2NKNP9XPir/Ri8d/zglFP8wHhD/Lx8S/zQkF/84Jhr/OCYa/zooHP86KBz/PCgd/0As&#10;If9CLiP/QzAi/0s1KP9JMyb/SzUo/003Kv9LMyf/TTUp/0oyJv9BKR3/Oh8U/z0iF/9DKB3/TjQn&#10;/1I2KP9VOSv/VTkr/1c7Lf9TNyn/UTUn/1U5K/9aPjD/Wz8x/1w8L/9XOy//VTkr/0wwIv9LLyH/&#10;TzIi/1Q3Jf9aPSv/Vzsm/1M0IP9UNSH/WTgl/149Kv9iQS7/ZEMw/2NEMP9hQi7/X0As/2BBL/9d&#10;Piz/VDUj/1AxH/9MLB3/SSka/00tHv9LLh7/TzIi/08zJf9ILB7/RSkb/0AkFv9CJhj/QycZ/0sv&#10;If9TNyn/Vjkp/1g7K/9ZPCz/Wj0r/10+LP9fQC7/X0Au/19ALv9iQzH/YkIz/2NDNP9hQTL/YUEy&#10;/2FBMv9fQjL/YEMx/11ALv9cPSv/Xj8t/14/Lf9dPiz/XT4s/1s8Kv9bPCr/WDkn/1Q3Jf9RNCL/&#10;UjUj/1I1I/9RNCT/UTQk/1E0JP9RNCT/UDMj/0sxJP9KMCP/RS4g/0QuIf8/KyD/PSsf/z0rH/8+&#10;LCD/QC4i/z0rH/89KR7/RjAj/0ozJf9LMST/TDAi/0ElEP9OLhf/dFE1/5lyUf+yfVv/uoRg/8KL&#10;ZP+/iGL/nWVC/4tUNf+DTi//g04v/5FaPP+iaUv/qnJP/6ZrSf+kaUf/omhD/51mQP+eaET/oGpG&#10;/6BqRv+ibEb/oGpG/6FrRf+lb0v/pG5K/6RuSv+kbkr/pG5K/6NtSf+jb0r/oW1I/6BsR/+kcEn/&#10;p3NM/6ZyS/+lcUr/pXFK/6lzT/+pdVD/qXVQ/6l1UP+odE//qXNP/6lzT/+qdE7/rHVO/612T/+t&#10;eE7/rXhO/6l0Sv+ncUv/o21H/6JsRv+mb0j/qHFL/6RtRv+ia0X/oWpE/6JrRP+hakP/n2hB/59o&#10;Qf+gaUL/n2hB/6FnQf+faEL/n2VA/51mQP+eZkP/nWdF/5tlQ/+aZUP/lmRB/5xqR/+aaEX/nGdF&#10;/5plQ/+YY0P/mGND/5ZhQf+VYED/k2FA/5NhQP+RYED/jF49/4pdPv+IWz7/iFs+/4lcP/+KXEL/&#10;i11D/4lbQf+IWkD/il1A/4xdQf+KWz//h1g8/4ZZPP8AAQD/AAEA/wABAP8AAQD/AAEA/1ZLSf9e&#10;U0//a15Y/3dpYP+ReW3/oIR2/6yNef+2loH/wJyG/8qkjf/WrpX/5bmc/+vCov/xyab/9dGv//fV&#10;sP/22LL/9962//rku//56sH/+uzF//3xyf/+8sr//PPK//v0yv//+M7//PfN//z3zf/8+Mv/+/fK&#10;//z1x//79Mb/+vPF//j0xP/8+cz//v/V////1v/9/cv//fjB//vyuf/15an/8dee//HSmf/xzpj/&#10;8sqW//TLl//yx5T/9ceV//XHlf/wvov/7bmH/+u2hP/tuIb/8byK//C4if/xuYr/9byP//O6j//t&#10;s4v/5qyE/+Gqg//Zo3//zZt4/8STc/+whm3/pH5p/5l2Y/+Mb13/g2la/39sXf97a1v/Y1dH/11R&#10;Qf9USzz/UUU1/0o+Lv9CNSX/Oi0c/zwsHP9UOin/Z0s1/4BcQv+dclL/voxr/8qVa//ZoHP/6699&#10;/+uvff/qrHn/6at4/+msdv/nqnT/5alz/+qvd//yt3//7LF5/+Oobv/kqW//4qdt/9+kav/boGb/&#10;1Jlf/9SZXf/Rm13/1KFi///dnf//9rj/792b/+W4dP/er2f/3qxl/+axa//jrmj/2aNd/+CnYv/p&#10;sGv/5Khf/86SSf/Ehjv/xYU7/8yKQP/Jhz3/xoM8/8OAOv+8eDf/u3c4/7h0Nf+6djf/y4dI/9aS&#10;U//Xk1T/vHs7/7h3N/+6eTn/u3o6/69uLv+qaSn/rGsr/6tqKv+mYiP/oV0e/6RgI/+kYCP/rmot&#10;/7JtMv+vai//sm84/7FvO/+rbDn/pWk3/6FnN/+hZzn/mWAz/5lgM//WoHL/8ryO/7qFWf+BTCL/&#10;eEQc/3lHIv93RSL/cj8g/288Hf9wPR7/cj8g/3NAIf9zQCH/c0Ah/3hFJv97SCn/ekkp/3tKKv97&#10;Sir/glQz/4JUM/9/UTD/glU0/4FYOP99VDT/dk8u/3ZPLv9xTC//cEsu/29KL/9oRCr/ZUEn/2dD&#10;Kf9mQij/ZEAm/2ZCKP9mQyf/aEMm/2pFKP9uSSz/b0gr/25HKv9uRyr/bkcm/3JLKv94UCz/e1At&#10;/3lPKf98Uiz/g1cw/4NXMP+FWDH/i1sz/5JjOf+bakH/nm1C/5FgNf+LXDD/kGE1/5RlOf+HWjD/&#10;gFMp/39SKP+CVSv/il0z/49iOP+PYjj/hVow/4RZL/+EWS//hVsz/4BWLv9/WDH/f1gx/3pUL/92&#10;UCz/cU8s/25MKf9vTSr/dVMw/3ZUMf9tSir/ZkMj/2dEJv9qRyn/bksv/21KLv9qRyv/ZkEm/147&#10;H/9gPCL/ZEEl/2ZDJ/9nQif/aUQp/21ILf9vSi//ckox/3BIL/9xSTD/cEgv/21ELv9uRCv/cEYt&#10;/3RKMf90Sy//d0sw/3dLMP92Si//dkot/3hML/95TTD/ek4x/31RNP97UjT/dk0v/25FJf9uRSX/&#10;cksq/35WM/+IYD3/h188/4xhPv+LYD3/glgy/31TLf97USv/gVcx/4VZNP+GWjX/iFw3/4tdOf+P&#10;YT3/k2Y//5dnQf+XZj7/lGM7/45dNf+LWjH/iFcu/4FQJ/9+TSL/k2Ax/5tpNv+ebDn/oW88/6h2&#10;Q/+qeEX/qXdE/6JyQf+YaDj/lGY1/5prPf+dbkD/mGw9/5RoO/+OYzb/kWY7/5htQv+cckj/nXNJ&#10;/6B2TP+oflb/q4FZ/6h+WP+hd1H/lmxG/4hhOv+GXjr/jWdD/5BsSv+Sbkz/kW1L/41rSP+KZ0f/&#10;hmND/4JhQP+FZEP/hGFB/4dlQv+WdFH/kW9M/4poRf9+XDn/c1Eu/3dVMv99Wzb/hV87/4NdOf+F&#10;Xjf/i2Q9/4FaM/93USz/dlAr/3lWMP99WjT/f1w0/4hlPf+Oa0H/gF0z/35bMf+BXjb/eFUv/3JP&#10;Kf9yUiz/dVQx/3BPLv9rTC3/Y0Qn/1s9If9RNR3/TjIc/1A0Hv9UOiP/WT8o/1tBKv9aQCn/Vz0k&#10;/1Q8JP9WPib/WkEr/2FIMv9aRC//SzQi/z4pGP8zIRP/MyET/zQiFv82JBj/NyUZ/zclGf84Jhr/&#10;PSke/z4qH/88KRv/Pisd/0IvIf9FLyH/RzEj/0YwIv9LNCb/Tjcp/0owI/8/JRj/PyUY/0wyJf9T&#10;OSz/UTcq/1M5LP9VOSv/WT0v/1s/Mf9bOy7/VjYp/1U1KP9dPTD/Xz8y/1w8L/9bOy7/Vzst/1U5&#10;K/9WOSn/YUQy/1s+LP9QMyH/TTEc/1AzIf9VOST/XT4s/1w9Kf9eQi3/YUUw/2BEL/9fQy7/Wj0r&#10;/1Y5J/9RNCL/TTAe/04xH/9TNCL/VTYk/1MzJP9TMyT/VTUm/1Q3J/9UNyf/TTAg/0AkFv9AJBb/&#10;SS0f/08zJf9YPC7/WTws/1o9Lf9cPy//Wz4u/1w/L/9bPi7/XD8v/11ALv9iQzH/YkMx/2NDNP9i&#10;QjP/Xz8w/2FBMv9hQTL/YUEy/2BBL/9dPiz/XD0r/14/Lf9dPiz/XD0r/1s6J/9aOyn/WToo/1Y3&#10;Jf9RNCL/UTQi/1M2JP9TNiT/UzYm/1M2Jv9UNyf/UDYp/0wyJf9LMST/Qywe/0AqHf8+Kh//Piwg&#10;/z4sIP86Kh3/PSsf/zwqHv9CLyH/STMm/0ozJf9KLiD/Risa/0QoEv9WNh3/gl9B/6J5Wf+0gFv/&#10;uIJc/8CKZv+5g2H/l2BB/4ZRMv+ATTD/hlEy/5RdP/+haEr/pm5L/6RpR/+iaEP/n2hC/51mQP+b&#10;ZUH/n2lF/6BqRv+gakb/oGpG/6JsSP+jbUn/omxI/6NtSf+ibEj/pW9L/6RuSv+jbUn/o21J/6Ru&#10;Sv+ibkf/o29I/6RwSf+kcEn/pnBK/6dxS/+rdU//qHJM/6dxS/+ockz/qnRO/6x2UP+sdU7/rHVO&#10;/6t1T/+td1H/rnhS/6x2UP+mcEr/oWtF/6JsRv+jbUn/o2xG/6NsRv+jbEb/omtF/6BpQ/+gaUP/&#10;oGlD/6FnQv+jaUT/o2lE/6JoQ/+iaEP/oGZB/6BlQ/+eZkP/nmZD/5xkQf+aZEL/nGZE/5tlQ/+b&#10;ZUP/m2RF/5pjRP+aY0T/mWJD/5liQ/+WYUH/lmFB/5RhQv+TYEH/jl09/4xdP/+LXD7/ils//4tc&#10;QP+MX0L/jWBD/4teQf+MX0L/j2JF/41gQ/+LXkH/hlk8/4daPf8AAQD/AAEA/wABAP8AAQD/AAEA&#10;/1xRTf9kWVX/cmVf/35wZ/+VfnD/ood2/6yQe/+3l4D/wJ2H/8qli//YsJb/5bqa/+rCn//wyKX/&#10;9tCs//rYs//32bP/9dy0//rku//668L/+ezC//ruxv/88Mj/+vHI//zzyv/+983//fbK//32yv/8&#10;9cn//fbI//v0xv/79Mb/+vTE//z2xv/798f//fzM//3+0v/9/cn//fjA//vyuf/46Kz/8tif/+/Q&#10;l//typT/8cmV//TLl//zyJX/9siW//XHlf/xv4z/7bmH/+24hv/wu4n/8LqL/++3iP/vton/77WN&#10;/+yyiv/lq4X/3aaA/9Kde//GlXT/vY9u/7KJa/+gfGb/lndj/41yYf+Aalz/cmFR/3ZmV/90Z1f/&#10;XVFB/1dLO/9NQTH/TD8v/0g7K/9CMiP/QjEh/0k2Jf9lSTP/fFhA/5ltUP+0g2L/0Jtx/9ehc//g&#10;qHf/7a98/+utev/oqnf/5qlz/+irdf/nq3X/6K11/+qvd//xtnz/7LF3/+WqcP/mq2//5apu/+Sp&#10;bf/gpWn/2qBh/9ihYf/WoGD/16Rj///Qjv//5KL/9diU/+u+ev/gr2r/3Kpl/+Ktaf/krWr/3KVi&#10;/9+mY//nrGj/4qZe/86SSf/Fhz7/xYU7/8mHPf/Kh0D/yodA/8aDPf++ejn/vHg5/7p5Of+6eDv/&#10;yYdK/82LTv/KiUn/vHs7/7t6Ov+6eTn/unk5/7BvL/+sayv/sXAw/7BvL/+oZCf/pGAj/6RgI/+k&#10;YCP/q2cq/61pLP+sZyz/sG40/7JxO/+ubzr/q2w5/6RoNv+fZTX/nGI0/5lfMf/Hj2D/87qN/9Ca&#10;bv+PWjD/dkIa/3hHH/93RSL/c0Ah/288Hf9vPB3/cj8g/3NAIf90QSL/dEEi/3dEJf93RCX/d0Ym&#10;/3xLK/99TCz/g1U0/39SM/92SSr/flMz/39WNv95UDD/dE0s/29KLf9oQyb/ZkMn/2lGKv9nQyn/&#10;ZEAo/2VBKf9lQSn/ZUEn/2RAJv9lQib/ZkMn/2hDJv9sRyr/bUgr/2xHKv9tSCv/bUgr/25KKv9y&#10;TCj/dU0p/3lOK/97USv/f1Uv/4JWMf+DVzD/iFs0/45eNv+VZDv/l2Y9/41cM/+LXDL/jV40/45h&#10;N/+DViz/f1Io/4BTKf+EVy3/jWA2/5RnPf+TZjz/hlsx/4JYLv+EWjL/hlw0/31TLf98VS7/fVYv&#10;/3hSLv91Tyv/b00q/2tJJv9tSyj/clAt/3NRLv9uSyv/Z0Qk/2lGKP9uSy3/bksv/21KLv9uSy//&#10;akcr/2A9If9gPSH/ZEEl/2dEKP9nRCb/aUQp/25JLv9wSzD/bkku/25GLP9xSTD/cEgv/21FLP9v&#10;RSz/ckgv/3RKMf90Sy//dUww/3hMMf92Si3/dkot/3ZKLf92Si3/e08y/39TNv9+VTX/d04u/21E&#10;JP9uRSX/cksq/3tVMf+FXzv/h188/4tgPf+JXzn/gVcx/31TLf98Uiz/g1kz/4ZcNv+IXDf/iV04&#10;/4VZNP+DVzL/iFw3/49hPf+MXDj/h1cx/4NTLf+BUSv/glEp/4BPJv+ATyb/kmI0/5lmN/+baTb/&#10;oG47/6d1Qv+odkP/pXVE/6JyQv+cbDz/mGo5/5xuPf+fcEL/nG0//5ZqO/+RZTj/jmM4/49kOf+Y&#10;bkT/m3FH/5huRv+jeVH/q4FZ/6N5U/+TbEX/jmhE/4VfO/95VzL/h2VA/45sSf+Rb0z/jWtI/4tp&#10;Rv+KaEX/iWZG/4dmRf+HZkX/g2BA/4ZkQf+XdVL/knBN/4llQ/99Wzj/c1Eu/3ZUMf98WjX/hV87&#10;/4FbN/+AWjX/hmA7/4BaNf95Uy7/eVMu/35bM/+CXTP/hF81/4plOf+OaT3/gl0x/4FcMP+CXzf/&#10;eVYw/3NRLP9xUSv/dFMw/3NSMf9rTC3/Y0Qn/1k7H/9PMxv/TDIb/1A2H/9UOiP/W0Eq/1xCK/9a&#10;QCn/VTwm/1Q7Jf9VPCb/WUAq/15FL/9YQi3/SjMh/z4pGP81IhT/NCET/zMfFP8zIRX/NiQY/zUj&#10;F/84JBn/Oycc/zglF/82IxX/Piga/0cxI/9LNSf/UDsq/1Q/Lv9SOy3/VDot/0wyJf9AJhn/Qykc&#10;/040J/9VOy7/Vjos/1k8LP9ZPCz/Wj4w/18/Mv9ePjH/Wjgs/1c1Kf9ePDD/YUE0/109MP9cPC//&#10;WDwu/1Y6LP9aPS3/ZEc1/1k8Kv9NMB7/TC8d/1M2JP9XOij/Wj0r/1w9K/9fQy7/YUUw/2FFMP9d&#10;QSz/VTgm/1I1I/9OMR//UTQi/1M2JP9TNiT/UzYk/1Q1I/9SNSP/VTgm/1Y3Jf9TNib/TTAg/0El&#10;F/9AJBb/SS8i/081KP9XPTD/Wj0t/11AMP9dQDD/XD8v/15BMf9cPy//XD8v/11AMP9jQzT/YkIz&#10;/2NDNP9jQzT/YEAx/2JCM/9hQTL/YEAx/18/MP9ePy3/XT4s/10+LP9dPCv/XDsq/1o5KP9YOSf/&#10;WDkn/1Q3Jf9TNiT/UjUj/1Q3J/9TNib/UjYo/1I2KP9PNSj/SzEk/0MsHv9BKhz/Pykc/z8pHP87&#10;KR3/OSkc/zkoHv83Jhz/PCwf/z8tIf9FMiT/SzQm/0kyJP9HKx3/RikX/0QoEP9YOR3/hmNF/6V9&#10;Wv+yfln/t4Fb/76IYv+3gV//k148/4dUNf+FUjP/k14//59oSv+mbU//pmtJ/6RpR/+jaUT/nmdB&#10;/51mQP+cZkL/n2lF/55qRf+gakb/oW1I/6FrR/+ha0f/omxI/6JsSv+ha0f/p3FP/6RuTP+jbUn/&#10;o21J/6NtSf+ibkf/oW1G/6JuR/+kbkj/p3FL/6hyTP+sdlD/qHJM/6ZwSv+ockz/qnRO/6t1T/+r&#10;dE3/q3RN/6x2UP+ueFL/rnhS/6x2Uv+kbkr/omxI/6RuSv+jbUn/oWpE/6JrRf+jbEb/oWpE/6Bp&#10;Q/+gaUP/oWpE/6NpRP+jaUT/o2lE/6JoQ/+iZ0X/n2RC/59kQv+eZkP/nmZD/51lQv+bZUP/m2VD&#10;/5xmRP+cZUb/nGVG/5tkRf+bZEX/mmNE/5hjQ/+XYkP/lmFC/5RhQv+TYEH/kF1A/5BdQP+QXUD/&#10;j1w//4tcQP+MXUH/jV5C/4teQf+MX0L/jWBD/4xfQv+LXkH/hlk8/4ZYPv8AAQD/AAEA/wABAP8A&#10;AQD/AAEA/2JZVP9tYl7/eGtl/4N1av+XgXP/pYp5/6+Tff+4moL/w6GI/8ynjP/bspT/57qZ/+3F&#10;ov/xyaX/9tCr//3btf/43LT/9+C2//vmu//56sH/+erB//nswv/67sT/++/F//vyx//99Mn/+/TG&#10;//v0xv/89cf//fbI//nzw//588P/+fPD//r0wv/69MD//vjG//37yP/9/cf//Pe///vwuP/56a3/&#10;9dyj//LTmv/vzJT/8sqW//TLl//yx5T/9MaU//PFk//0wo//8LyK/+66iP/yvI3/7LaH/+61iP/u&#10;tYr/6K6I/+Kogv/cpoL/1aB+/8KRcP+3imn/roVn/6R/Zf+RdWD/jnRl/4JxYf93Z1f/aVxM/21g&#10;UP9qXU3/V0o6/1BDM/9IOyv/STws/0k5Kf9FNCT/STYl/1tBMP9+WkL/lGhL/69+Xf/Klm//3qh6&#10;/+Kqef/lq3n/6q54/+isdv/lqXP/5Khy/+aqdP/orXX/6q91/+uwdv/vt3z/6rJ1/+aucf/mrnH/&#10;6rBx/+ixcf/lrm7/4qtq/+Osa//irWv/4a5t//bFg//+zoz/+cqG//DBff/ltG//3Kpl/9umYv/f&#10;qGX/36Zj/96lYv/kqWf/4aRh/8+TS//GiD//xIQ8/8SEPP/IhT7/y4hB/8eEPv++ejn/vHs7/718&#10;PP+8ej3/yYdK/8mHSv/DgUT/vn09/759Pf+6eTn/uHc3/7JxMf+0cDH/unY3/7h0N/+rZyr/pmIl&#10;/6RgI/+kYCP/p2Mm/6hkJ/+pZCn/rWsx/7JxO/+zcT3/sHE+/6dnN/+hZTP/n2Iz/5thMf+4flD/&#10;6bGC/+Oqff+kbkL/dkEX/3hEHf93RSD/c0Ah/3A9Hv9uOxz/cD0e/3NAIf90QSL/dEEi/3VCI/9z&#10;QCH/dkUl/3xLK/98TS//gFM0/3pNLv9wQyT/fFEx/3lQMv9wRyn/b0gr/2xHKv9kPyT/Yj8j/2ZC&#10;KP9mQir/ZEAo/2RAKP9lQSn/ZkIo/2VBJ/9mQyf/ZkMn/2ZDJ/9rRiv/bkku/21IK/9tSCv/bkks&#10;/29LK/9tSSf/cUsn/3ROKv96Tyz/fVIv/39VL/+CVjH/h1oz/4lZM/+LWzP/jFw0/4paMv+JWjD/&#10;ilsx/4lcMv9/VCn/flMo/4JVK/+GWS//j2I4/5VoPv+QZTr/gVct/4FXLf+FWzP/glsy/3dQKf96&#10;Uyz/fVYv/3lTL/9zTy3/bUso/2pIJf9rSSb/bkwp/3FOLv9wTS3/aUYo/2tIKv9wTS//bUou/2tI&#10;LP9wTTH/b0ww/2dEKP9lQiT/aUYo/2lGKP9nRCb/aEUn/3BLLv9yTTD/bkku/25GLP9xSS//cUkv&#10;/29HLf9wSC//c0sy/3NKLv90Sy//eE8z/3hPM/92TS//dEst/3RLLf90Sy3/eVAy/4FWNv+AVTX/&#10;dk0t/3BHJ/9ySSn/dU0q/3pUMP+EXjr/iV47/4pfPP+HXTf/glgy/35ULv9/VS//h103/4ddN/+I&#10;Xjj/hlw2/3xSLP92TCb/ek8s/4FVMv9+UC7/eEom/3hIJP93RyP/ekok/3xMJP+CUyn/lWU3/5ho&#10;Ov+aZzj/nms8/6ZzRP+hcUH/onJC/6V1Rf+fbz//nGw8/51vPv+gcUP/nW5A/5VpOv+QZDf/jGE2&#10;/4phNf+Va0H/l21D/5NpQf+dc0v/qoBa/6N5U/+PaEH/jGpF/4NhPP9zUi//gWA9/4tqR/+Lakf/&#10;h2ZD/4lnRP+Ma0j/jWxJ/4xrSv+JaEf/g2BA/4dkRP+Zd1T/k3FO/4djQf97VzX/dFIv/3hUMv+A&#10;Wjb/hV87/4FbNv98VjH/f1k0/39ZNP98Vy3/fVgu/4NeNP+IYTb/iGE2/4tkOf+OZzz/g1wx/4Ne&#10;NP+GYTf/elcx/3RSLf9wTyz/dVQx/3VUM/9qSyz/YkMm/1g6IP9MMhv/TzUe/1E3IP9TOiT/W0Is&#10;/1xDLf9YPyn/Uzok/1Q7Jf9UOyX/VDsn/1c+Kv9UOin/RjEg/z4oGv86JBf/NSIU/zIeE/8yHhP/&#10;NSEW/zUhFv82Ihf/OicZ/z0nGv9AKhz/TTcp/1lEM/9dQzT/YEY1/2RKOf9dQTP/Vjos/0sxJP9C&#10;KBv/SC4h/081KP9XPTD/Wz4u/1w/L/9dQDD/Xz8w/18/MP9gPjL/Wzkt/1c1Kf9ePDD/ZEI2/2A+&#10;Mv9ePjH/Wzsu/1g7K/9cPy//Y0Y0/1U4Jv9LLhz/TjEf/1k8Kv9aPSv/Wj0r/10+LP9hRTD/YkYx&#10;/19DLv9aPSv/UDMh/1E0Iv9RNCL/Vzoo/1c6KP9VOCb/VTgm/1Q3Jf9UNyX/VDcl/1Q1I/9RNCT/&#10;Sy4e/0ImGP9AJBb/SjAj/1A2Kf9UOi3/Wj0t/11AMP9cPy//XD8v/15BMf9dQDD/XUAw/2FENP9l&#10;RTb/YkIz/2JCM/9jQzT/YUEy/2JCM/9hQTL/Xz8w/18/MP9ePi//XD0r/108K/9cOyr/XDsq/1k4&#10;J/9WNyX/Vjcl/1U4Jv9UNyX/UzYm/1M2Jv9RNSf/TTMm/0wyJf9IMSP/Qioe/z0lGf86JBf/PCYZ&#10;/zwpG/87KR3/NiUb/zYlG/81JBr/Pi4h/0IwJP9HNCb/STIk/0owI/9HKx3/RysW/0YoEP9YOR3/&#10;hmFE/6h7Wv+yfln/uYNf/72HY/+yfFr/kFs5/4lXNv+NWjv/oGtM/6pxU/+ocE3/pWpI/6NpRP+k&#10;akX/oWdC/5xlP/+cZkL/nmpF/55qRf+eakX/oW1I/59qSP+ga0n/pW9N/6NtS/+ha0n/p3FP/6Zu&#10;S/+lbUr/omxI/6JsSP+jbUn/oW1I/6BsRf+jbUf/p3FN/6hyTP+rdU//p3FL/6dxS/+ockz/qHJM&#10;/6t1T/+qc0z/qXJL/6t0Tf+sdU//rXZQ/6t1Uf+jbUn/o21J/6RuSv+kbUf/omtF/6JrRf+jbEb/&#10;oWpE/6BpQ/+gaUP/pGpF/6RqRf+kaUf/oWZE/6FmRP+iZ0X/oGVD/59kQv+dZUL/nmZD/59nRP+d&#10;ZUL/m2VD/5tlQ/+cZUb/nWZH/5tkRf+aY0T/mmNE/5ZhQf+WYUL/lF9A/5NgQf+UYUL/kl9A/5Jf&#10;QP+SX0L/kV5B/45bPv+LXED/i1xA/4teQf+LXkH/il1A/4lcP/+IWz7/g1c8/4RYPf8AAQD/AAEA&#10;/wABAP8AAQD/AAEA/2pfW/92aWP/gXNq/419cP+finn/q5J8/7SYgP+/oYf/y6mO/9KtkP/cs5P/&#10;6sKf//TJpv/yzKf/9NGr//3dtv/74rn/++a7//zpvv/56r//+eq///jrv//57MD/+u/C//rvwv/8&#10;8cT//PTG//vzxf/89sb//ffH//z2xv/588P/9vC+//fvvv/587//+vTA//32wP/9+sP//Pe///rw&#10;tf/56q//+OKo//ncpP/01Jv/886Z//TLl//wxZL/8cOR//LCkf/2w5T/87+P/++7i//xu43/6bOF&#10;/+uyh//qsIj/36V//9mifP/XooD/zp19/7iLbP+xiGr/qIJr/5t4Yv+Nc2L/hXJj/3xsXP9zZlb/&#10;ZlpK/2VZSf9gU0P/T0Iy/0k5Kv9HNyj/Szoq/006K/9POin/Vz0s/2hMN/+SZkn/r35d/8iUbf/g&#10;qnz/67OC/+evfP/qrnr/56t1/+erdf/lqXP/4qdv/+Spcf/prnT/67N4/+21ev/vt3r/7LR3/+iw&#10;c//qsnX/7rd3//G6ev/vuHj/67Z0/+y3df/tunj/7Ll3//XEgf/zwn//8L98//LBfv/qt3X/36po&#10;/9afXv/Ynl7/2J5e/9qeX//domD/46Zj/9SVUP/IiUL/w4U8/8GBOf/FhT3/y4hC/8eEPv+9fDr/&#10;vXw6/718PP+8ezv/wYBA/8B/P//Afz//vXw8/8F9Pv+9eTr/uXU2/7l1Nv+8eDn/wX0+/7l1OP+u&#10;ai3/qWUo/6RgI/+lYST/qGQn/6hjKP+oYyj/r2ox/7BtNv+zcDv/tHI+/6tpN/+kZDT/o2Mz/6Bj&#10;NP+tcEH/151v/+6zh//Ah1z/eEEY/3ZBF/91Qx7/c0Eg/3A9Hv9tOhv/cD0g/3NAI/9zQCP/cj8i&#10;/3I/Iv90QSL/c0Qm/3hJK/95TC3/e04v/3NGJ/9uQSL/dUks/29GKP9mPR//aEEk/2xHLP9nQif/&#10;ZUIm/2hEKv9mQij/ZUEp/2VBKf9lQSn/ZUEn/2dDKf9oRCr/ZkMn/2ZDJ/9pRir/bUou/2pHK/9q&#10;Ryn/bkst/3BLLv9vSyv/bEgm/3NNKf93Tyz/e1At/31SL/+CVjH/hVcz/4JVLv+GVjD/h1cx/4RU&#10;Lv+EVCz/g1Yt/4NWLf9/VCr/gFUq/4JXLP+GWzD/kGU6/5JnPP+KYDb/fVMp/31WLf+CWzL/gFky&#10;/3dQKf97VC3/flYy/3xWMv9zTy3/bEon/2lHJP9pRyT/a0go/3BNLf9vTC7/a0gq/29MLv9wTS//&#10;aUYq/2dEKP9uSy//c1A0/3JPMf9xTjD/c1Ay/29MLv9oRSX/Z0Qk/3BMLP9zTjH/bkks/21GKf9v&#10;Si//c0sx/3NLMf9zSzH/ckow/29HLf91TDD/eVA0/3lQNP93TjL/c0os/3RLLf90Sy3/eE8v/35V&#10;Nf98UzP/c0oq/3NKKv92TS3/d04u/3tVMf+IXTr/iV47/4heOP+FWzX/glgy/4JYMv+EWjT/imA6&#10;/4heOP+HXTf/gFky/3ZPKP9vSCH/b0cj/3JHJP9zRyT/ckQi/3BCIP9xQx//dEYi/3lJI/+DUyv/&#10;lWY6/5pqPP+ZaTv/m2s7/6NwQf+hbj//onJE/6d3Sf+ickT/nm4+/55vQf+fcEL/mms9/41hMv+H&#10;XC//iWA0/41kOP+Va0H/lGpC/49lPf+Ybkb/pXtV/6R6VP+XcEn/kG5J/4NjPf90UzD/fF46/4Vn&#10;Q/+EZkT/gWA9/4loRf+Qb07/knFO/5BvTv+KaUj/hmND/4toSP+ad1f/lHFR/4FePv91UzD/d1Uy&#10;/3xYNv+EXjr/hl46/4BaNf96VC//elQv/35ZL/+BXDL/gl0z/4dgNf+PZTv/i2E3/4lfNf+MYjj/&#10;h10z/4ZfNv+HYjj/elcx/3VTLv9zUi//dVQx/29QMf9nSCn/YUIl/1k7If9ONBv/Ujgh/1E4Iv9T&#10;OiT/WkEr/1pBLf9UOyf/TzYi/1M6Jv9SOSX/TTMi/0sxIP9LMSD/Riwd/0EqHP88Jhn/PCYZ/zok&#10;F/80IBX/NCAV/zUhFv81IRb/PSca/0UvIf9ZPzD/alBB/3RaSf9vVUT/alA//2hNPP9eQjT/UjYo&#10;/0UrHv9DKRz/TjQn/1U5K/9bPzH/XkEx/19CMP9iQjP/YkEy/2A/MP9hPS//XDgs/1g0KP9ePDD/&#10;ZUM3/2RCNv9iQjX/XT0u/109Lv9hQjD/X0Iw/1M2JP9MLx3/UjUj/11ALv9dQC7/Wz4s/1w/Lf9j&#10;RzL/ZEUx/10+Kv9UNyX/TC8d/1E0Iv9WOSf/XkEv/1s+LP9XOij/Wj0r/1c6KP9VOCb/UzYk/1E0&#10;JP9QMyP/Si4g/0ImGP9AJhn/SzEk/1I4K/9QNin/WTws/1s+Lv9bPi7/XD8v/19CMv9dQDD/YUQ0&#10;/2ZJOf9oSTf/YkIz/2FBMv9hQTL/YEAx/2BAMf9gQDH/XT0u/14+L/9dPS7/XTwt/108K/9cOyr/&#10;Wzop/1g5J/9YOSf/WDkn/1U4Jv9TNib/UjYo/08zJf9MMiX/Qisd/0ApG/9AKRv/PiYa/zslGP87&#10;JRj/OiYb/zooHP85KRz/NiYZ/zUlGP82Jhn/QC4i/0QwJf9HMST/RS4g/0guIf9KLR3/SS0Y/0gq&#10;Ev9bOR3/imNC/6p8W/+1gVz/uoRg/72HY/+ueFb/j1o4/4xXN/+WYUL/p3BR/6x0Uf+nb0z/omhD&#10;/6RqRf+obkn/omhC/5tkPf+bZ0L/nmpF/55qRf+fa0b/oW1I/59rRv+hbEr/p3JQ/6RuTP+ibEr/&#10;pW9L/6VuSP+lbkj/omxI/6FrR/+ibEj/o21J/6FrR/+ibEj/p3FN/6ZwTP+mcEz/p3FN/6dxTf+n&#10;cUv/qHJM/6x1Tv+ocUr/p3BK/6dwSv+ncEr/qXJM/6pzTf+lbkj/pG1H/6NsRv+jbEb/pmxH/6Rq&#10;Rf+mbEf/pGpF/6JoQ/+gaUP/pGpF/6RqRf+kaUf/oWZE/6FmRP+iZ0X/oWZE/59kQv+gZUP/n2dE&#10;/6BoRf+dZUL/m2VD/5tlQ/+bZEX/m2RF/5pjRP+YYUL/lmFB/5VgQP+VYED/lF9A/5ZhQv+XYkP/&#10;lF9A/5ZhQv+TXj//kV5B/5BdQP+OWz7/i1xA/4xdQf+LXkH/il1A/4VZPP+EWD3/glY7/4JWO/8A&#10;AQD/AAEA/wABAP8AAQD/AAEA/3BlYf99cGr/iXtw/5eHeP+mkHn/spqC/7uihP/Fpon/1LGR/+C8&#10;mv/pw5//78ih//HLpv/yz6f/99eu//rftP/+5rr//eu9//7twv/77cD/+u3A//jrvv/36r3/+ey/&#10;//nsv//47r3//PLB//nxwP/788T//fXG//33x//89MX/+fHA//fvvv/68L3//PK9//30vf/+9bz/&#10;/fS7//vvtf/46Kz/9+Gn//vepv/21p3/8s2W//LKlv/vxJH/78GP/+/BkP/zwJH/8b2O/+u3iP/p&#10;s4f/57GF/+Krgv/ao3z/0Jt5/86ce//Mm3v/wJR3/6iAZv+ceGD/lHRd/45yXf94aFj/c2ZV/3Jm&#10;Vv9qYVL/WE9A/1RIOP9RRDT/Rzco/0UzJf9FMyX/SDUm/1U/Mf9fRTT/blI9/4NfR/+mdVT/w49n&#10;/92nef/vt4b/9LyJ/+yzfv/lrHf/4qly/+aqdP/mq3P/4qdv/+Cobf/stHn/9r6D//S8gf/ttXj/&#10;67N2/+evcv/qsnX/8bp6//W+fv/0v33/7Ll3//C+ef/1woD/9cKA/+q3df/ntHL/67h2//C9e//o&#10;sXD/4Klo/9edXf/XnV3/0ZVW/8+TVP/Ul1j/255d/9aZVv/RlU3/yotE/8OFPP/FhT3/xoY+/8aG&#10;Pv++fjf/u3o2/7x7Of+9fDz/unk5/7p5Of+8ezv/v3s8/8B7Ov+9eDf/unMx/7x1M/+8dzb/vXg3&#10;/7hyNP+wbC//qmUq/6RfJP+mYSb/r2ox/6plLP+qZSz/r2ox/7FsNf+0bzj/tnA8/69pNf+pZTT/&#10;rGg3/6lnN/+iZTb/t31P/+Wqfv/bonf/iFEo/3VAFv90QBn/dUMg/3JAH/9xPB3/cDoe/3hCJv93&#10;QSX/dD4i/3E+If94RSj/dEUn/3NEJv90Ryj/dkkq/3VIKf9tQST/akEj/2c+IP9lPSP/aEAm/2dC&#10;J/9nQif/ZUEn/2VBJ/9iPiT/ZEAo/2ZCKv9nQyv/Y0Eo/2dDKf9pRSv/Z0Mp/2lFK/9pRir/aUUr&#10;/2xILv9rSCz/a0gs/2pHKf9uSy3/bkoq/2xIJv9xSyf/dE4q/3dPLP95US7/f1Ev/4FQL/+DUy//&#10;glIu/3xMKP96TSb/e04n/3hMJf98USf/gVYs/4ZbMf+JXDP/jmI7/4thOf+FWzP/elQv/3tVMP99&#10;VzL/fVcz/3pUMP99VzP/f1k1/3pWNP9zTy3/a0km/2pHJ/9rSCj/bEkr/29MLv9tTC3/aUor/2lK&#10;Lf9oSSz/YUIl/2NBJf9sSi7/dlQ4/3pXOf91UjT/dVIy/3JPL/9pRyT/aEQk/29LK/9yTi7/c0wv&#10;/29IK/9uSSz/b0ot/3FML/9xTC//cUwx/2xHLP9xSS//c0sx/3JKMf9wSC7/c0sx/3ZONP91TjH/&#10;d04u/3hPL/91TCz/cUgo/3RLK/93Ti7/elIv/4BYNf+KXjv/iFw3/4VXM/+CVi//glYv/4VZMv+K&#10;Xjf/iWI5/4BZMv96VC//e1Uw/3pUL/93US3/c00p/3JKJv92Sif/d0op/3VHJf9zRSP/d0cj/4JS&#10;Lv+MXDb/mmlA/6FuQ/+baDv/nGk6/55rPP+eazz/pXJD/6d3R/+ic0X/n3BC/55vQf+YbD3/i18w&#10;/4FXJ/9/VCf/jGM3/5lvRf+YbkT/lGpC/4xiOv+PZT3/mW1G/6F1UP+acEr/l29L/4lnRP98Wzj/&#10;f2E//4RmRP9+YUH/fl9A/4hqSP+Pbk3/knFQ/49uTf+JaEf/hWRF/4ppSv+Wc1X/kG1P/3pXOf9x&#10;TS3/d1Mx/3pWNP99WTf/hFw4/4JaNv99Vi//fFYx/4RdNv+HYDf/imM6/5BmPv+QZTv/jGE3/4hd&#10;M/+IXjT/iF40/4RdNP+CXTP/e1k0/3hWM/90UzD/bU8t/2VGJ/9dQCL/Wj8i/1k+I/9XPST/Ujkj&#10;/041H/9SOSP/Uzok/0wzHf9GLRn/SzAb/1E2Jf9QNST/SzAf/0wxIP9OMiT/TDAi/0YvIf9FLiD/&#10;RS0h/0cxJP9ELiH/PSca/zckFv82IBP/PCYZ/0w1J/9dRjj/a09B/2lPQP9lSTv/YkY4/11BM/9S&#10;Nij/SCwe/0IoG/9HLSD/Uzks/1s/Mf9eQjT/YUQy/2RFM/9kQzL/YkEw/2VBMf9kQDL/Yjwv/103&#10;Kv9eOi7/ZUEz/2VENf9nRjf/ZUQ1/149Lv9hQC//Xj0s/1Q1I/9TNCL/Wjsp/19ALv9dPiz/XT4s&#10;/14/K/9kRTH/YEEt/1c4JP9SMx//VDUj/1o7Kf9gQS//XUAu/1o9Lf9aPS3/XD8v/1w/L/9ZPCz/&#10;VTgo/1M2Jv9PMyX/Si4g/0ElF/9AJBb/SzEk/1I4K/9QNin/Vjos/1o9Lf9ePi//Xz8w/2hIOf9t&#10;TD3/bk0+/25OP/9oSTf/ZEUz/19ALv9fQC7/YUAv/2A/MP9ePS7/Xj0u/149Lv9cPC3/WTkq/1w8&#10;Lf9cPC3/Wjor/1g4Kf9UNyf/UzYm/040J/9LMST/RSse/0ApG/8/KBr/PiYa/z0lGf83IRT/OiQX&#10;/z0nGv8/LB7/Qi8h/z4sIP86Kh3/OCgb/zUlGP83Jxr/Py0h/0EuIP9CLB//Ry0g/0otHf9LLhz/&#10;TC0Y/0wsFf9mQyf/mnFT/659Xf+1f1v/u4Re/7qEYP+oclD/lWA+/5plRf+jbE3/rHNV/6pyT/+n&#10;bEr/o2lE/6RqRf+mbEf/oGlD/5pkQP+ZZUD/nWlE/55qRf+gbEf/oGxH/59rRv+hbUj/pG5K/6Fr&#10;R/+ia0X/p3BK/6RtR/+lbkj/p3BK/6NtS/+ibUv/pG9N/6RvTf+kb0//pG9P/6NuTv+jbk7/pnFP&#10;/6l0Uv+mck3/p3FN/612UP+pckz/qG5J/6huSf+obkn/qHFL/6hxS/+ncEr/pW5I/6JrRf+hZ0H/&#10;n2U//6FnQf+mbEf/pGpF/6RqRf+jaUT/o2lE/6RqRf+iaEP/oWdC/59kQv+gZUP/oGVD/6BlQ/+g&#10;aEX/m2NA/51lQv+dZUL/nWRG/5pjRP+XYEH/mGFC/5dgQf+UXT7/k14+/5VgQP+VYED/lWBA/5Vg&#10;QP+VYED/k14//5RfQP+WYUL/kl0+/49cPf+NWj3/ils//4xdQf+NYEP/iV1C/4dbQP+CWT3/gFc7&#10;/35UO/8AAQD/AAEA/wABAP8AAQD/AAEA/3hrZf+Fd27/lYN1/6GOff+umID/t6CB/8GmiP/Kq4z/&#10;1LKP/+bAnP/zzaj/99Ko//XSqv/x0Kf/9Net//jgsv/85rf//Oq8//7twf/67L//+ey///ntvf/5&#10;7b3/+Oy8//jsvP/47Lz/+e27//rwv//68L//+vLB//31xP/99cT//PTD//vxvv/777v/+/C6//vw&#10;uv/88bn//vS5//rwtf/25qr/+OCk//rdpf/11Zz/8MuW//LJlf/vw5L/7sCP/+7Aj//wwJL/8r+S&#10;//G8kP/st43/5K2E/92mf//Unnr/ypd4/8OUdv+/k3b/t410/595Yv+TcFz/jm9b/4lvXv90ZFT/&#10;al1M/2ldTf9jV0f/U0c3/0s+Lv9KOiv/RjUl/0c0Jf9FMiP/SjUk/15EM/9vUz7/hmNN/5xzV/+4&#10;hF3/0Jxt/+qygf/1vYr/9r2I/+61gP/nrnf/36Zv/+Knb//jqHD/3qZr/+Cobf/stHn/+cOF//W/&#10;gf/osHP/569y/+aucf/nr3L/8rp9//vEhP/4woL/8bx6//S/ff/4w4H/+MOB/+Wwbv/fqmj/5q9u&#10;/+22df/lrm3/3qRk/9acXf/aoGH/1Zlb/86SVP/Lj1D/zpNR/9SXVv/Ul1T/yY1F/8SFPv/Fhz7/&#10;woI6/75+Nv+9fTX/unoz/7p5Nf+8ezn/vHs7/756O/+/ezz/wHo8/8B7Ov++eTj/unMx/7dwLv+3&#10;cjH/uHMy/7VvMf+wbC//qmUq/6VgJ/+kYij/q2kv/6hlLv+oZS7/rWgx/7BrNP+xbDX/tG46/7Bq&#10;Nv+vaTX/sGo3/6tnNv+kZDT/qmw9/86RZP/conT/omk8/3xDGP91PhX/dUEc/3M+Hv9wOxz/cTsf&#10;/3lDJ/93QSX/cT4h/3I/Iv9zRCb/ckMl/29AIv9xRCX/dUgp/3hLLP9xRSj/aUAi/2Q7Hf9kPCL/&#10;Zj4k/2ZBJv9oQyj/ZkIo/2VBJ/9iPiT/ZEAo/2VBKf9lQSn/ZEAo/2dDKf9oRCr/ZkIo/2dDKf9n&#10;Qyn/Z0Mp/2xILv9tSzD/akgs/2hGKv9rSCr/a0go/2xIKP9sSCb/c00p/3ZQLP92UCz/ek0s/3xP&#10;Lv9/US//flAu/3dJJ/94TCn/eU0o/3ZMJP94Tib/gFUr/4ZaM/+IXDX/h1s0/4JYMv9+UzD/eFIu&#10;/3RSLf92VC//fVcz/31XM/99VzP/eVUz/3dTMf9yTiz/b0sr/2xJKf9sSSv/bkst/2xJK/9wTS//&#10;a0wt/2lKK/9lRif/Xj8g/2FAIf9rSiv/d1Q2/3xZO/97WDj/elc3/3hWM/9vTSr/akcn/2tHJ/9s&#10;SCj/bkks/29IK/9tSCv/bkks/3BLLv9wSy7/cUwv/21ILf9sRyz/bEct/2xHLf9sRyz/cUwx/3RP&#10;NP9zTjH/ck4u/3VOLf9ySyr/cUgo/3NKKv93Ti7/elIv/4JaN/+KXjv/iFo2/4FTL/+AUyz/g1Yv&#10;/4ZaM/+JXTb/hF02/3xWMf9zUCr/d1Qu/4BdN/+AXTf/elQv/3FLJ/94TSr/e08s/3ZKJ/91SSb/&#10;ek4r/4ZYNP+LXjf/l2g+/5pqPP+YaDj/m2g5/6JuPP+fbTr/onA9/6VzQP+mdkb/oXJE/5lrOv+P&#10;YDL/gFQl/4BUJf+EWCv/kmc8/590Sf+bcEb/lmtB/41hOv+MYDn/lGhB/5xwSf+ccEn/mW9J/45o&#10;RP+CYD3/hGNA/35gPv92WTn/fl9A/4hpSv+MbU7/kG9Q/45tTv+IZ0j/hGNE/4ZlRv+Mak7/iGVH&#10;/3lWOP9wTS//c1Aw/3dVMv97VzX/hFw4/4NbN/+BWjP/hl84/5BmPv+RZz//kWc//5VpQv+RZjz/&#10;jmM4/4pfNP+IXzP/h10z/4JbMv+BXDL/fFo1/3dXMf90UzD/a00r/11AIP9aPR//Vzwf/1Y7IP9W&#10;PCP/Ujoi/041H/9SOSP/TzYg/0ctFv9AJRD/SC0c/1A1JP9QNST/TTIh/00xI/9PMyX/TjIk/0sx&#10;JP9LNCb/Tjcp/1Q9L/9POSz/Qiwf/z0nGv86JBf/OyUY/0QsIP9ONyn/VTsu/1I7Lf9PNSj/TDIl&#10;/0guIf9ELR//RC0f/0UuIP9MNSf/WkAx/15ENf9fQzX/YEMz/2NEMv9jQjH/Y0Ix/2dDNf9mQjT/&#10;ZD4x/144K/9bNyn/YT0v/2NCM/9pSDn/Z0Y1/149LP9bOin/Wjko/1Y1JP9VNiT/XT4s/19ALv9c&#10;PSv/Wjsp/10+LP9gQS3/Vzgk/1IzIf9UMyL/Xj8t/2FCMP9hQjD/Wz4u/1o9Lf9aPS3/Wz4u/11A&#10;MP9ZPCz/VDcn/1E0JP9OMiT/Sy8h/0MnGf9AJBb/TTEj/1Y6LP9VOSv/VTgo/1s7LP9cPC3/Wzss&#10;/2RFM/9mRTb/Z0Y3/2pLOf9rTDr/Zkc1/2BBL/9dPiz/Xz4t/108K/9cOyz/Wjkq/1k4Kf9ZOSr/&#10;WTkq/1k5Kv9aOiv/VjYp/1A0Jv9MMCL/SzEk/0guIf9CKx3/PSUZ/zsjF/88JBj/PiYa/z8nG/88&#10;JBj/OyUY/0AqHf8/KyD/Pysg/zwqHv86Kh3/OCgb/zclGf86KBz/Pisd/0ErHv9CKx3/Si0d/0su&#10;Hv9OLx3/TCwX/1EvFv9yTTL/pHhb/7SDY/+3gV//t4Fd/7N9W/+ibEr/lF8//5tmRv+ncFH/qXBS&#10;/6pvTf+ma0n/omdF/6FmRP+ia0X/oGlD/5ljP/+YZD//nWlE/55qRf+eakX/nmpF/59rRv+ha0f/&#10;n2lF/59oQv+ia0X/pG1H/6RtR/+jbUn/pW9L/6VvTf+lb03/qHJQ/6hxUv+ncFH/omtM/6JrTP+j&#10;bE3/qXRS/6p1U/+pc1H/qHJQ/611Uv+pckz/qG1L/6htS/+obUv/qG1L/6pvTf+ncEr/pG1H/6Zs&#10;R/+jaUP/oWVA/6JmQf+na0f/pmpG/6JoQ/+jaUT/pGpF/6RqRf+jaUT/omhD/59lQP+eZD//n2VA&#10;/6FnQv+iZ0X/nGRB/5xkQf+bY0D/m2RF/5tkRf+ZYkP/mGFC/5liQ/+VXz3/lF0+/5ZfQP+UXz//&#10;lWBA/5ZhQf+VYED/kl09/5FcPP+RXD3/kFs8/49cPf+OWz7/ils9/4xdQf+MX0L/iFpA/4RYPf+G&#10;Wj//glg//4BWPf8AAQD/AAEA/wABAP8AAQD/AAEA/4Nyav+OfHD/nYd5/6uUgv+4oIb/vaSF/8et&#10;jP/Rs4//2riT/+TBm//z0Kr//96z//rdsf/33K//99+x//jis//65bb//eu7///uwP/777//+e29&#10;//ntvf/567r/9ui3//fpuP/36bj/++28//ruvP/47Lr/+u68//3zwv/+9MP//PTD//zyv//88Lz/&#10;+/C6//rvt//78bb//vS5//zyt//77bD/+uGo//XYoP/w0Jf/8cyX//XNmf/1y5n/8saV//HFlv/0&#10;xJb/8r+U/++7k//qtYv/3qiE/9ehf//Qm3v/wZJ0/7uPdP+xh27/qIJr/5p2YP+Obln/hWpV/4Fq&#10;WP9vX0//aFhI/2NWRf9dUED/T0Iy/0o6K/9INyf/RTQk/0c0Jf9HMSP/TzUm/2hMN/+CX0n/mnJY&#10;/7SDY//Pm2z/3ah2//G4g//3von/87qD/+20ff/iqXL/4alw/+GpcP/gqG3/4Khr/+Orbv/stHf/&#10;+MKE//fBg//qtHj/5a1y/+Wtcv/osHX/8bl8//rChf/5woL/67R0/++4d//yu3r/8Ll4/9+oZ//e&#10;p2b/5K1s/+ewb//hp2f/2qBg/9qgYP/do2P/3aNk/9ieXv/Pk1T/xYlK/8+UUv/TmFT/zpFO/8SI&#10;QP/HiUD/yIpB/8GBOf+8fDT/u3s0/7x7N/+7ejj/vno7/715Ov+8eDn/vHY4/754Ov++eTj/uHMy&#10;/65pKP+xbCv/sW0u/65qK/+rZiv/p2Up/6VjKf+mZCr/qGcv/6dmMP+paDL/qmcw/6pnMP+pZC3/&#10;qWQt/6tmL/+tZzP/rmg0/61nM/+nYzL/pmQy/7x6Sv/XmWr/v4JV/4tQJP94PxT/cz8a/3I9Hf9x&#10;PB3/cjwg/3dEJ/91QiX/cD4j/20+Iv9xQib/b0Ak/2w9If9vQiP/dEco/3ZJLP9uQiX/ZTwe/2M7&#10;If9jOyH/Yz4j/2I9I/9kPyX/ZkEn/2RAJv9hPSP/Yz8n/2VBKf9lQSn/ZkIo/2hEKv9pRSv/aUYq&#10;/2hEKv9nQyn/aEQq/21LMP9uTDH/aUcs/2hGKv9rSCr/akcp/2lGKP9pRib/bkoq/29LKf9xTSv/&#10;ckwo/3VNKv93Tyz/dk4r/3RMKf90TCn/dkso/3VLJf92TCT/fFIq/4VZMv+KXjn/hlo1/35TMP93&#10;US3/dFAu/3RQLv92UjD/e1c1/3pWNP93US3/cU0r/3JOLP90UDD/dFAw/3JOLv9uSyv/bEkp/2tI&#10;KP9vTC7/bk0u/2tMLf9oRyj/YD8e/2JBIP9tSir/elc3/4BdPf+AXDr/elg1/3lXNP90Ui//a0go&#10;/2VCIv9kQSH/bUgr/3BLLv9wSy7/cUwv/25JLP9tSCv/bkks/25JLv9sRyz/bEct/25JL/9xTDH/&#10;cE0x/3BNL/9vTC7/bksr/3BMLP9xTS3/dU4t/3ZPLv94UTD/f1Y2/4ZeO/+KXjn/h1k1/4FULf+B&#10;VC3/h1oz/4hcNf+HWzT/f1gx/3pUL/95Uy7/fFkz/4RhO/+IZT//glw3/3xUMP9+UzD/fVIv/3dM&#10;Kf97UC3/iFw3/4hcN/+HWzT/lGU7/5doPP+XZzn/nGk6/55sOf+eajj/nWk3/55sOf+mc0T/oHBA&#10;/5RkNv+JWSv/fk8h/4VWKP+PYDT/oXJI/6V4Tv+fckj/l2xB/45jOf+NYDf/lGc+/5tuRf+ZbEP/&#10;l2tE/45nQP+GYDz/hGI//3lYN/9yUzT/fV5B/4VmR/+NbE3/kXBR/5RzVP+Qb1D/iGZK/4VjR/+N&#10;ak7/iGVJ/3tYOv9yTzH/dFEx/3pXN/+BXT3/hGA+/4RcOP+GXDb/i2E7/5ZsRP+WakP/kWY8/5No&#10;Pv+QZTr/j2Q5/4tiNv+JYDT/g1wx/39aLv9+WzP/fVs2/3ZVMv9wUi7/bE4s/19CIv9bPiD/Vjse&#10;/1Y7IP9XPST/Vjwj/1Q6I/9TOSL/Ujgh/0kvGP9DKBP/TC8d/1A1JP9TNiT/UjYo/04yJP9NMSP/&#10;TDIl/0wyJf9NMyb/TjQn/1E6LP9QOCz/SDAk/0AqHf8+KBv/Pykc/0IsH/9ELCD/RS0h/0UtIf9D&#10;LB7/QCkb/z4nGf9BKhz/RS4g/0ozJf9QOSv/WkAx/15ENf9eQjT/X0Iy/2RENf9lRTb/ZEMy/2tH&#10;Of9oRDb/Yz8x/1s3Kf9bNyn/YT0v/2ZCNP9oRzb/Z0Y1/149LP9XNiX/VjUk/1QzIv9YNyb/Xj8t&#10;/2BBL/9aPSv/Vjkn/1s+LP9dPiz/UzQi/1AxH/9WNST/Xj0s/2FAMf9ePi//XDwt/1k9L/9ZPS//&#10;Wz8x/11BM/9YPC7/VTkr/1Y6LP9OMiT/SS0f/0ElF/9BJRf/TTEj/1U5K/9XOy3/Wzss/1s7LP9d&#10;PC3/XTwt/2FAMf9iQTL/YUEy/2NEMv9hQjD/X0Au/14/Lf9bPCr/Wzwq/1s8Kv9aOyn/VTUm/1Q0&#10;Jf9VNSb/Vzco/1U4KP9VOCj/UDQm/0svIf9FKx7/RCod/z8nG/87Ixf/OyMX/zwkGP89JRn/Qicc&#10;/0MoHf9DKB3/QSkd/0QsIP9CLCH/QCof/z0pHv86KBz/NiQY/zYkGP87KBr/QSse/0UuIP9KMCP/&#10;TCwd/00sG/9OLRr/TSoU/1IuFP97Uzn/qXxd/7WCY/+5g2H/uoRi/7B6WP+fakr/lmFC/55pSv+n&#10;cFL/p25Q/6VsTv+ma0n/oWZE/6RpR/+mbkv/omtF/5pkQP+YZD//nWlE/55qRf+eaET/oGpG/6Js&#10;Rv+ha0X/omtE/6FqQ/+jbEX/o2xG/6JrRP+jbEb/pG5K/6RuTP+jbUv/o21L/6NtS/+ka03/omlL&#10;/6RrTf+mbkv/qnRS/6p0Uv+pc1H/qXFO/6pyT/+obUv/pWpI/6ZrSf+obUv/pmtL/6htS/+mbkv/&#10;pmxH/6ZsR/+kakX/omhD/6VpRP+obEf/p2tG/6NnQv+hZ0L/oWdB/6FnQf+gaUP/oGlD/6FnQv+g&#10;ZkH/oWdC/6FnQv+fZUD/nGRB/5tjQP+aYj//mWJD/5tkRf+ZYkP/l2BB/5dgQf+XYEH/ll9A/5Rd&#10;Pv+UXz//lWBA/5ZhQf+VYED/k14+/5FcPf+PWjv/jlk6/45bPP+NWj3/jFk8/45bPv+LXED/h1k/&#10;/4VXPf+HW0D/jGBH/4xiSf8AAQD/AAEA/wABAP8AAQD/AAEA/4l3bf+Vf3L/pIp7/7KZhf++pYf/&#10;xauK/82wjv/XuZP/4sCa/+nGnv/z0qn//uO2//3ltf/957b//Oi2//rotv/66Lb/++q8//3svv/8&#10;7r3/++28//vtvP/567r/9+m4//jquf/36bj/+Oq5//nruv/47Lr/+Oy6//vvvf/98b///fG///3x&#10;v//88bv/+u+5//rvt//78bb//fG3//3zuP/777X/9uCm//HUnP/tzJb/7suV//XNmf/3zZv/9sya&#10;//XJmv/ywZb/6rmQ/+ezi//jr4j/1qF//82bev/JmHj/uo5z/7CGbf+jfWj/nXlj/5NzXv+Ga1b/&#10;f2VU/3diT/9pWEb/YlJC/1tLO/9URDT/TDws/0o5Kf9HNib/RTIj/0o0Jv9KNST/WT4t/3dXQv+O&#10;aU//qn1e/8aUb//hq3z/6rJ///G4g//xuoL/8bqC/+22fv/jrHP/5Kxx/+Kqbf/fp2r/4Klp/+Wu&#10;bv/psnL/8bt9//G7ff/msHT/5Kxx/+Sscf/lrXL/7bV4//G5fP/xuXz/46xs/+asbf/orm//6K5v&#10;/9qgYP/comL/4KZm/+GoZf/bol//2aBd/9qgYP/aoGD/3aNj/96kZP/Vm1v/xoxM/86VUv/XnFr/&#10;1ZpW/8eLQ//JjUT/0ZNK/8eJQP+7ezP/u3s0/7x7N/+8eDf/vHg5/7x4O/+7dzr/unY5/713O/+7&#10;dTf/tXEy/6xoKf+uaiv/rmor/6lnKv+nZSn/p2Up/6dlK/+nZi7/qmkx/6loMP+oajH/q2oy/6po&#10;Lv+oYyr/pF8o/6VgKf+mYSr/qWQt/61oMf+pYy//pmMu/7FtPP/Qjl7/1Zdo/59iNf97QBT/cjwW&#10;/3E8HP9yPR7/dT8j/3NAI/9xPyT/bD0h/2w9If9wQSX/b0Ak/24/I/9vQiX/dEcq/3ZJLP9sQCP/&#10;Yzoc/2I6IP9jOyH/YTwh/2A7If9iPSP/ZkEn/2VBJ/9kQCb/ZEAm/2ZCKv9nQyv/aEQq/2hEKv9o&#10;RCr/bUou/2tHLf9oRCr/aUUr/2tJLv9qSC3/Z0Uq/2dFKv9pRyv/aUYq/2hFJ/9oRSf/akcp/2tI&#10;KP9uSir/c00p/3ROKv90Tir/c00p/3NNKf9zTSn/c00p/3NLJ/9zTCX/elAq/39VL/+FWjf/hVo3&#10;/3xUMf90Tir/c08v/3dTMf95VTP/fFg2/3VRL/9sSCb/a0cl/29LKf92UjL/dVEx/3JOLv9sSSn/&#10;ZUIi/2dEJP9tSir/bk0s/25NLP9oRyb/Xj0c/2NBHv9vTSr/fFg2/4JePP+BXTv/e1c1/3lXNP93&#10;VTL/bkwp/2hFJf9iPx//a0gq/3NOMf9zTjH/ck0w/25JLP9sRyr/bkks/29MMP9rSCz/aUYq/25L&#10;L/9wTTH/bUou/2tIKv9rSCr/bEkp/21KKv9xTS3/dVEx/3dQL/94UTD/f1Y2/4NbOP+GWjX/hFgz&#10;/4FVLv+DVi//h1s0/4ldNv+GWjP/fVYv/31WL/99VzL/glw3/4ZgO/+KZD//hF46/35WMv9+VjP/&#10;fFEu/3lOK/+EWTb/k2hF/49jPv+HWzT/kGM5/5doPP+aajz/nWo7/5toOf+daTn/nGg4/5llNf+d&#10;ajv/nWo9/5JiNP+JWSv/glIk/4hYKv+WZjj/pndL/6d4TP+hckb/mGk9/5BjOf+SZTv/l2pA/5ls&#10;Qv+Ya0H/lmtB/49lPf+JYT3/gl48/3ZTM/9yUTL/fVs//4JgRP+IZkr/kW9T/5t4XP+YdVn/i2lN&#10;/4JgRP+GZEj/g2FF/3hVN/90UTP/d1Q0/3xZOf+DYT7/hmA8/4FZNf+DWTP/i2E5/5htQ/+Wa0H/&#10;kWQ7/41iN/+OYzj/j2Y6/41kOP+JYzb/hF8z/39aLv98WTH/elo0/3dWM/9xUy//blAu/2NGJv9a&#10;PyH/VTod/1M5Hv9XPST/WT8o/1g+J/9UOiP/Uzki/0sxGv9ILRj/TzIg/1E0Iv9QNST/UjYo/08z&#10;Jf9NMyb/TjQn/1A2Kf9PNSj/TTMm/081KP9NNij/SjIm/0cvI/9ELiH/Qy0g/0IsH/9AKh3/Qysf&#10;/0QsIP9CKh7/PicZ/z4nGf9BKx3/Ri8h/0s0Jv9SOy3/WUI0/1tENv9bQTT/XUAw/2FENP9nRzj/&#10;ZkU2/2hHOP9nRjf/ZEAy/1w4LP9bNyn/Yz8x/2dDM/9oRzb/ZEMy/1w7KP9TMh//UjEe/1QzIv9Y&#10;OSf/XT4s/14/Lf9XOij/UzYk/1Y5J/9WNyX/UDEf/1IzIf9ZOCf/Xj0s/18+L/9fPi//XT0w/109&#10;MP9dPTD/Wz8x/11BM/9YPC7/Vzst/1k9L/9OMiT/Rysd/0ImGP9DJxn/Sy8h/1I2KP9VOSv/Wjor&#10;/1w8Lf9gPzD/Xz4v/2A/MP9fPzD/XT0u/1w8Lf9ZOij/WDkn/1k6KP9WOSf/WDkn/1M2JP9TNiT/&#10;UDMj/1AzI/9QMyP/TzMl/00xI/9LLyH/Ry0g/0MpHP9CKBv/QSYb/zwkGP84IBT/PiMY/0IoG/9C&#10;KBv/RSof/0YrIP9GKyD/Rywh/0UtIf9GLiT/QCof/z4oHf85JRr/NSEW/zgkGf89Jxr/RCwg/0gu&#10;If9KLiD/TSwd/04tHP9SLxz/TSkT/1QvFf+BWj3/qn1e/7OBYP+6hGL/u4Vj/6x3V/+daEj/mGNE&#10;/55pSv+mb1H/pGtN/6FoSv+iZ0X/oGVD/6NrSP+nb0z/oWtJ/5tlQf+ZZUD/n2lF/59pRf+faUX/&#10;oWpE/6NsRf+jbEX/pG1G/6RtRv+obkj/qW9J/6dtR/+kbUb/pG1H/6RtR/+kbUf/o2tI/6JqR/+i&#10;akf/pmtJ/6htS/+ocE3/qnNN/6lyTP+pckz/qXJM/6txTP+ma0n/pGlH/6ZrSf+pbk7/pmtL/6ds&#10;TP+nbEr/pmtJ/6RqRf+jaUT/o2lE/6VpRf+makX/pWlE/6JoQv+jaUP/omhC/59oQf+eZ0H/n2hC&#10;/6FnQv+fZUD/oWdB/6BmQP+dYz7/nGU//5xlP/+bY0D/mGJA/5tlQ/+aZEL/l2BB/5dgQf+XYEH/&#10;l2BB/5dgQf+aY0T/nWhI/59qSv+ZZEX/l2JD/5JdPv+PWjv/jlk6/41aO/+PWjv/jFk6/41aPf+L&#10;WT7/h1g8/4dYPv+IWkD/j2NI/5RqUf8AAQD/AAEA/wABAP8AAQD/AAEA/5Z+dP+jiXz/rpF//7aa&#10;hP/HrI7/0LOT/9i6lv/ewJr/6ceh//fYrP/+4bX//ui3//3pt//86rj//u69//3tvP/36bj/+Ou3&#10;//nsuP/77bz/++28//nruv/67rz//O69//zuvf/57Lj/9+q2//jrt//36rb/9+q2//ruuv/98b3/&#10;+++7//ruuv/77rn/+u22//nts//777X//u+0//vvtf/87LD/9+Gn//PZoP/x0pn/9NGb//POmf/3&#10;z5z/982b//DElf/ywZb/67qR/+Cvh//Uon//zJt6/8OWdf+4kXT/ropy/6aDbf+be2T/kHRe/4du&#10;Wv96ZE//cl1I/2pYRP9kUj7/Wks2/1NCMP9NPCr/TDsp/0o5Kf9INyf/SDcn/1E8K/9eQy7/eFhB&#10;/5hwVv+ufVz/xJBp/+Gtfv/2vYj/8LmB/+y1ff/psnn/7bZ9/+64fP/osnb/5a1w/+ewcP/mr2//&#10;5a5u/+u0dP/stXX/67R0/+Stbf/fp2r/4als/+GpbP/fp2r/46lq/+Opav/lq2z/36Vm/9yiY//g&#10;pmf/3aFj/92hYv/anl//2J1b/92iYP/Znlr/2p9b/9meWv/XnFj/15xa/9ifXP/co2D/26Jf/9if&#10;Wv/aoVz/26Bc/8yRS//QlEz/05dO/8+TSv/AgDj/vHw0/757Nf+9ejb/vXk4/7x4Of+8eDv/u3c6&#10;/7t3Ov+4dDX/tHAx/69rLP+uaiv/rmor/6loKP+pZyr/qWcq/6dmLP+oZy3/p2kw/6hqMf+oajH/&#10;qWgy/6xpMv+saTL/rWgx/6ZgLP+mYCz/qGIu/61nM/+sZjL/qWMv/6hkM/+4dEX/3Jxu/8aHW/+Q&#10;VSv/bzgR/285F/9yPR7/dkEi/3NAI/91QiX/cj8i/29AJP9vQCT/b0Ak/29CJf9yRSb/c0Yp/3FE&#10;J/9qPiH/Yzoe/2M6Hv9hOSD/Xjkf/2A7If9hPCL/ZD8l/2VBKf9kQCb/ZkIq/2ZCKv9mQir/Z0Mp&#10;/2dDKf9pRSv/bUkv/2tILP9rRy3/bEgu/21JL/9oRiv/Z0Uq/2dFKv9nRSr/aEYr/2hEKv9rRy3/&#10;a0gs/2pHK/9rSCr/bUoq/25KKv9uSir/cU0r/3FNK/9xTS3/cEws/3BMKv9sSCb/bUkn/3JOLP9y&#10;Tiz/bkoq/2lFJf9mQyP/a0go/3RRMf95VzT/e1k2/29NKv9kQSH/ZEEh/2pHJ/9wTS3/cE0t/3BN&#10;Lf9rSCj/YkEg/2ZFJP9tTCv/eVc0/3dVMv9sSif/Y0Ee/2pII/94Ui7/fVcz/4FaM/+DXDX/f1cz&#10;/35YNP97WTb/d1Uy/25LK/9kQSH/ZkUm/2xJK/9wTS//b0wu/25LLf9sSSv/bkst/3FOMP9vTC7/&#10;akcp/2hFJ/9nRCb/akcp/2pHKf9pRij/bEcq/25JLP9wSy7/dFAw/3ZPLv95UjH/fVQ0/31VMv+B&#10;VjP/glc0/4NXMv+DVzL/hlo1/4hcN/+GWjP/hVgx/4ZaM/+JXTb/i184/4ldNv+JXTj/glgy/35U&#10;Lv99Ui//ek8s/39TMP+KXjn/mWtH/5RnQP+MXzj/kmM5/5doPv+baj//nWxB/59sP/+daj3/nGk8&#10;/5ZjNv+UYTb/l2Y7/5RjOP+NXjL/jV4y/5NkOP+aaz3/pHRG/6Z2Rv+fbz//lmY2/5dnOf+aajz/&#10;nW5A/51uQv+ZbEL/mGtC/5FnP/+LYz//gl48/3pWNv94VTf/f11B/39dQf99Wz//hmRI/5h2Wv+W&#10;dVb/jWxN/4JhQv9+XT7/elk6/3NSMf90UzD/eFYz/3xaN/+CXjz/g1s3/31WL/+CWDL/h101/5Bl&#10;O/+RZjv/jmM4/41iN/+NZDb/jGM3/4ljNv+FYDP/g14y/39cNP98WTP/d1cx/3JUMP9yVDD/cFMx&#10;/2VIKP9aPyH/Uzgb/04zGP9RNx7/VTsk/1g+J/9ZPyj/Vz0m/1E2If9NMh3/TzQj/08zJf9QNCb/&#10;VDor/1E3Kv9RNyr/Ujst/1pAM/9VOy7/Uzks/040J/9LMST/TjYq/001Kf9NNSn/SjMl/0YvIf9F&#10;LiD/RS8h/0gyJP9ELiD/Pykb/z0nGv9BKx7/SDEj/084Kv9YQTP/XkQ3/15EN/9dQzb/Wz8x/15C&#10;NP9dQTP/YUEy/2VFNv9oSDn/ZkU2/2A/MP9ZOCn/Xz4v/2dDM/9nRjX/YUAv/1c2Jf9QLx7/UTIg&#10;/1Q1I/9aOyn/X0Au/109Lv9VNSb/UDAh/04uH/9SMiP/VDQl/1o5KP9fPi3/Xz4t/2FAL/9gPzD/&#10;XDwt/109MP9fPzL/YEAz/18/Mv9dPTD/Wzsu/1o6Lf9SMiX/Rysd/0MnGf9GKhz/TTEj/1E1J/9T&#10;Nyn/VTkr/1g8Lv9ZPCz/WTws/1w8Lf9aPS3/WTws/1U4KP9QMyP/UjUl/1I1Jf9SNSX/UjUl/1E0&#10;JP9RNCT/TTEj/0sxJP9KMCP/RSse/0AmGf9AJhn/PiQX/z0jFv8/JRj/Qigb/0IoG/9DKRz/Ry0g&#10;/0ctIP9KLiD/SS0f/0ouIP9LLyH/Si4i/0crH/9ILSL/QSkf/z0lG/84Ihf/OCIX/zkjFv8/Jxv/&#10;RSse/0QqHf9GKhz/TCsa/08uHf9RLhr/SycP/1w3HP+QZ0f/sYBg/7N+Xv+7hWP/uoRi/6l0VP+a&#10;ZUb/mWRF/59qS/+lblD/omlM/59mSP+gZUX/oWZE/6JqR/+ja0j/n2dE/5piP/+cZEH/nWVC/6Bo&#10;Rf+haUb/oWpE/6FqRP+hakT/pG1H/6hxSv+nbUf/pWtF/6huSP+obkj/qG5I/6huSP+qcEr/qW9K&#10;/6RqRf+jaUT/pmxH/6ZsR/+nbUj/qW9K/6lvSv+nbUf/qW9J/6lvSv+obEj/p2tH/6hsSv+qbkz/&#10;pmpI/6VpR/+makj/pmpI/6RpR/+lakj/pWpI/6JoQ/+iaEP/omhD/6FnQv+gZkH/n2hC/6FqRP+e&#10;ZkP/oGVD/6BlQ/+eY0H/oWVB/59jP/+dYz7/nmQ//5pjPf+bY0D/mWNB/5xmRP+dZ0X/mGFC/5Zf&#10;QP+ZYkP/mWJD/51mR/+mb1D/pm9Q/6JrTP+cZ0j/k14//5FcPf+OWzz/j1k9/4tYO/+MWTz/jFk8&#10;/4xZPP+KWD3/iVc8/4hZP/+HWUH/jmBI/5VoUf8AAQD/AAEA/wABAP8AAQD/AAEA/5mBdf+liXv/&#10;r5R//7acg//EqYv/0LOR/9y+mv/jw5z/6cmg//bZrf/84bL//uq3//zrt//87Ln//fC8//3wvP/6&#10;7bn/+ey4//nsuP/57Lj/+Oy4//nsuP/57bn//PC8//zwvP/67rr/+ey4//jrtv/36rX/9+q1//rt&#10;uP/77rn/+u24//nst//57LX/+ey1//nqr//667D/++uv//rqrv/76K3/+uGo//Xbov/11p3/9dKc&#10;//POmf/0zJn/9Mqa/+7Ck//vvpX/6biQ/9mpg//OnXz/w5Z1/7mSdf+tiG3/ooJr/56AaP+TeWL/&#10;iG9Z/3plUP9wXkj/bFpE/2FSPf9WRzL/U0Qv/00+K/9KOyj/Sjkn/0k4KP9HNib/Tzwr/1xDL/9w&#10;Ujr/j2pP/6+BYP/Dkmr/2aV2/+m0gP/1vob/8LmB/+u0e//jr3X/6LR6/+23e//rtXn/5a1w/+av&#10;b//osXH/6LFw/+mycf/osXH/5q9v/+Kra//ep2f/3qdn/+CmZ//epGX/3aNk/96kZf/gpmf/3aNk&#10;/9uhYv/do2T/3KBi/92hYv/cn2D/2p1e/9ueXf/ZnFn/2JtY/9KVUv/Ok0//1ZpW/9qfW//epWL/&#10;5Kto/9uiXf/Xnln/2J1Z/9CVT//Slk7/05dO/9KWTf/Dgzv/wX43/8F+OP/AfTn/vno5/7x4Of+8&#10;eDn/vXk8/7x4Of+4dDX/sm4v/69rLP+tbCz/rGsr/6ppKf+pZyr/qGYp/6ZkJ/+mZSv/qWgu/6lo&#10;MP+lZy7/qGcx/69sNf+vbDX/r2k1/6hiLv+mYCz/qGIu/6ljL/+qZDD/rGYy/6hiLv+taTj/1JJi&#10;/9GTZP+laDz/dz0V/285Ff90PR7/d0Ij/3dCI/93QSX/dUIl/3ZDJv9wQSX/bj8j/29CJf9zRif/&#10;c0Yp/2xAI/9pPSD/Zz4i/2Q6If9hOSD/YDgf/2A7If9hOyT/Yz4k/2RAKP9lQSn/ZkIq/2VBJ/9l&#10;QSf/Z0Mp/2hEKv9rRy3/bUkv/21KLv9rSCz/bUou/21JL/9pRyz/Z0Uq/2dFKv9nRSr/Z0Uq/2hG&#10;K/9sSC7/akcr/2tILP9tSi7/akcp/2hFJf9sSCj/bkoq/29LK/9uSir/bEkp/21KKv9sSSn/bEkp&#10;/25LK/9tSir/aEUl/2VCJP9lQiT/akcn/3NQMP93VDT/eFYz/2xKJ/9iPx//YT4e/2hFJf9pRij/&#10;aUgn/2tKKf9pSCf/ZEMi/2hHJv9uTSz/elg1/3lXNP9vTSr/ZUMe/25MJ/99VzL/gFky/4BZMv+B&#10;WjP/gFky/35YNP9+WDT/elg1/29NKv9kQSH/Y0Ij/2hFJ/9sSSv/bkst/25LLf9sSSv/a0gq/3FO&#10;MP9zUDL/cE0v/2tIKv9nRCb/aEUn/2lGKP9oRSf/bUgr/25JLP9vSi3/dE0s/3dQL/97VDP/e1Ux&#10;/3pUMP9+WDT/g1g1/4JXNP+CWDL/hVk0/4hcN/+JXTb/iFs0/4teNf+NYDf/i141/4pdNv+HWzT/&#10;glYx/31TLf98US7/ek8s/4BUMf+MYDv/mGpG/5JkQP+LXjf/jV40/5JjOf+aaT7/n25D/6JvQv+d&#10;aj3/mmc6/5dkN/+VYjX/lmY4/5VkOf+TYjf/lmc7/5hpO/+aaz3/nm4+/6RyP/+gbjv/mWc0/5xp&#10;Ov+cbDz/n29B/59wQv+abUP/l2pB/5BmPv+NZUH/g189/3pWNv96Vzn/gV5C/4BdQf96WDz/f11B&#10;/41rT/+ObU7/imlK/4JhQv96Wzz/d1Y1/3FQLf91VDH/dlQx/3dVMP97WTT/gFky/31WLf+EWjL/&#10;iV81/4xhN/+MYTb/i2A1/4pfMv+KYTP/i2I2/4dhNP+EXzL/gl0x/39cNP99WjT/dlYw/3BSLv9w&#10;Ui7/b1Iy/2VIKP9ZPiH/Uzgb/00yF/9NMxr/Ujgh/1U7JP9bQSr/X0Qv/1c8J/9PNST/TTMi/00z&#10;JP9PNSb/UTos/1E6LP9ROiz/VDot/1g+Mf9XPTD/Uzks/1A2Kf9MMiX/TjYq/042Kv9POCr/TDUn&#10;/0kyJP9IMSP/RjAi/0UvIf9ELiD/Pykb/zwmGf9BKx7/SDEj/1A5K/9aQDP/XEI1/1pAM/9aQDP/&#10;Wz8x/1xAMv9bPzH/XkEx/2NGNv9oSDn/ZUU2/18/MP9XNif/XDss/2A/MP9iQTD/XTwr/1MyIf9M&#10;Kxr/UTIg/1U2JP9aPSv/Wz4u/1U4KP9RNCT/Ti4f/0wsH/9SMiP/WDco/108K/9fPi3/YD8u/2FA&#10;L/9gPzD/XT0u/14+Mf9fPzL/ZEI2/2BAM/9fPTH/XDou/1k5LP9RMST/Rioc/0ElF/9GKhz/TjIk&#10;/1A2Kf9RNyr/UjYo/1M3Kf9TNyn/VTkr/1Y5Kf9YOyv/VTgo/1Q3J/9SNSX/VDcn/1Q3J/9RNCT/&#10;TTMm/0owI/9ILiH/Qywe/0MsHv9CKx3/PSYY/zkiFP88JRf/PyUY/0AmGf9FKx7/Sy8h/0svIf9K&#10;LiD/Si4g/0ouIP9PLyL/TS0g/08vIv9MMCL/Si4g/0crH/9HLCH/Qicc/zwkGv83IRb/OCIX/zwm&#10;Gf9BKR3/RCod/0YqHP9HKx3/Ty4d/1EwH/9RLhr/SSUN/2VAJf+YbU3/sYBg/7R/X/+8hmT/uYNh&#10;/6ZxUf+daEn/n2hK/6RtT/+kbU//omlM/59mSf+eY0P/nWRG/6FpRv+ja0j/nmZD/5piP/+aYj//&#10;nGRB/55mQ/+haUb/oGhF/6FqRP+ia0X/pW5I/6pwSv+nbUf/pWtF/6hsR/+pbUj/qW1I/6ltSP+r&#10;cUv/qW9J/6VrRf+mbEf/pmxH/6ZsR/+nbUj/qG5J/6lvSv+obkj/qG5I/6dtR/+na0f/p2tH/6hs&#10;SP+na0n/pmpI/6RoRv+kaEb/pmpI/6VpR/+laUf/pGlH/6FmRP+iaEP/omhD/6JoQ/+hZ0L/n2hC&#10;/6FpRv+hZkT/n2RC/59kQv+fY0H/omZE/59jQf+eZD//nWM+/5liPP+YYD3/mGA9/5tlQ/+cZkT/&#10;mmNE/5dgQf+ZYkP/mmNE/51mR/+ia0z/oGtL/51oSf+YY0T/kl0+/5JcQP+OWz7/i1g7/4lWOf+L&#10;WDv/jlg8/45YPP+KWD3/iVc8/4ZXPf+HV0D/iVtD/49iS/8AAQD/AAEA/wABAP8AAQD/AAEA/52F&#10;ef+ojH7/sZaB/7edhP/ApYf/zrGP/93Bmv/lxZ7/6cyg//Xaq//85bP//u25//7uu//98Lz/+++7&#10;//7zvf/677n/+e64//nuuP/57rj/+e64//nuuP/57bn//PC8//3xvf/88Lz/+u+5//nuuP/47bf/&#10;+O23//rttv/57LX/9+qz//fqs//56q//+uuw//nqr//56q//+emt//vorf/96a7/+OCk//ncpP/3&#10;2J//9dKc//POmf/yypf/8MSV/+zAk//qu5H/5raQ/9Wng//Im3r/uZJx/7CNcf+igGX/l3hj/5N5&#10;Yv+KdF3/fWhT/21bRf9pWUL/ZlY//1xMNf9MPSj/TD0o/0k6J/9IOSb/STgm/0g3Jf9JOCb/WkEt&#10;/25QOP+FYUf/pHdW/8WTbv/cqXz/7LeF//G4g//yu4P/77h//+y1fP/ksHb/6LR4/+y2ev/rtXn/&#10;5q9v/+Wubv/osXH/6rNy/+ewb//mr27/5q9v/+Wubv/ep2f/3qdn/+CmZ//comL/3KJi/9yiYv/c&#10;omL/2qBg/9qgYP/coGH/259g/9ygYf/cn2D/2p1e/9qdXP/bnlv/15pX/86RTv/Ljkv/1ptX/92i&#10;Xv/hpmL/6K9q/9yjXv/VnFf/1ZpW/9OYUv/UmVP/1ZlQ/9OXTv/JiUH/x4Q9/8WCO//Efzr/v3o3&#10;/714N/+9dzn/vHg5/7t3OP+3czT/sW0u/65qK/+tbCz/rWws/6xrK/+paCj/qGYp/6dlKP+nZSn/&#10;qWgu/6ZlLf+kYyv/p2Yw/7BtNv+wbTj/r2k1/6ljL/+nYS3/qWMv/6dhLf+oYi7/rGYy/6VfK/+k&#10;YC//xoJR/9KSZP+7fFD/hEkf/3M8Ff91Phj/d0Ah/3ZBIv94QyT/d0Qn/3dEJ/9wQSP/b0Ij/3BD&#10;JP9zRif/cEQn/2g8H/9pPSD/aD8j/2Y8I/9hOSD/YDch/185Iv9hOyT/Yz0m/2I+Jv9jPyf/ZUEp&#10;/2RAJv9lQSf/aUUr/2lFK/9rRy3/bksv/25LL/9uSy//b0ww/21KLv9sSC7/aUUr/2hGK/9nRSr/&#10;ZkQp/2dFKv9pRSv/aUUr/2tILP9tSi7/aEUn/2ZDJf9pRij/akcp/2tIKP9rSCj/a0gq/2xJK/9v&#10;TC7/bkst/25LLf9uSy3/akcp/2lGKP9pRij/bEkr/3JPL/92UzP/dVIy/2tIKP9jQCD/Y0Ag/2hH&#10;KP9jQiP/Y0Ij/2ZFJP9nRiX/Z0Yl/2tKKf9vTi3/eFc0/3dVMv9tSyj/ZUMe/3ZQLP+CXDf/hV43&#10;/4NcNf+DXDX/gFo1/39ZNP9+WDP/elgz/29NKv9kQh//ZUIi/2dEJP9qRyn/bEkr/29MLv9sSSv/&#10;a0gq/3FOMP91UjT/dVI0/3FOMP9sSSv/akcp/2hFJ/9pRij/cEws/3BMLP9xSin/dU4t/3tUM/9/&#10;WDf/flg0/35YNP+AWjb/f1k1/4BVMv+BVjP/g1kz/4hcN/+LXzj/il00/4teNf+LXjX/iVwz/4lc&#10;M/+GWTL/f1Ms/3xQK/96Tyz/fFEu/4NXNP+PYz7/mGpG/5FjP/+LXjf/il0z/45fNf+XaD7/n25D&#10;/55uQP+aZzr/l2Q3/5djNP+XZDf/mmc6/5lpO/+aaT7/nGw+/5xsPv+baz3/n206/6BuO/+gbDr/&#10;nGo3/59tOv+fbD3/n28//6JyRP+abUP/lWpA/5FnQf+PZ0P/gl48/3hUNP96Vzf/gF0//39cPv94&#10;Vzj/eVg5/4RlRv+IaUr/hGVG/35fQP94Wjj/cFIw/29OK/91VDH/clIs/3FPKv94VS//flkv/4BZ&#10;MP+HXTP/i2E3/4hfM/+HXDH/h1wx/4ZdMf+FXC7/iF8z/4VfMv+EXzP/gFsv/3xZMf98WTP/dlYw&#10;/3NSL/9wUi7/blEx/2NGJv9ZPiH/VTod/1A1Gv9NMxr/UTcg/1I4If9aQCn/Y0ky/1pBLf9QNiX/&#10;SS8e/0wyI/9PNSb/Tzgq/1M8Lv9SOy3/VDot/1U7Lv9VOy7/VDot/1M5LP9PNSj/TTUp/042Kv9Q&#10;OSv/TTYo/0ozJf9GMCL/RjAi/0MtH/9BKx3/Piga/z0nGv9ELR//SDEj/043Kf9VOy7/WD4x/1c7&#10;Lf9YPC7/XEAy/1xAMv9cQDL/YEMz/2RHN/9kRDX/YkIz/14+L/9VMyf/WTgp/108Lf9gPzD/Wjkq&#10;/1EwH/9KKxn/UDMh/1U4Jv9aPSv/WDsr/08yIv9OMSH/Ti4h/0wsH/9VNCX/Wzor/149LP9fPi3/&#10;YD8u/2A/Lv9gPzD/XTwt/18+L/9gPzD/ZEI2/2E/M/9fPTH/XTsv/1g4K/9PLyL/RSkb/0AkFv9D&#10;KRz/TTMm/1A2Kf9PNSj/UDYp/1A2Kf9TNyn/VTkr/1U5K/9VOCj/VDcn/1Q3J/9TNib/UjUl/1I1&#10;Jf9LMST/SC4h/0MpHP8/KBr/OiQX/zkjFv85IRX/Nh8R/zkiFP9CKBv/Qykc/0ctIP9PMiL/UjUl&#10;/1E1J/9SMiX/Ty8i/08vIv9QMCP/Ty8i/08vIv9PLyL/SS0f/0crH/9GKyD/Qygd/z4mGv84Ihf/&#10;OiQZ/z8nG/9BKR3/RCod/0YqHP9MLB//UjEg/1IxIP9QLRn/RyML/29KL/+eclX/sH9f/7R/X/+8&#10;hmT/uoRi/6lyU/+hakz/pG1P/6ZvUf+ka07/o2hK/6FmSP+cYUP/m2JE/6BnSf+iakf/nmZD/5pi&#10;P/+bY0D/nGRB/51lQv+gaEX/oGhF/6JrRf+ia0X/pW5I/6pwS/+nbUf/qW1I/6ltSP+na0b/qGxI&#10;/6hsR/+qcEr/qW9J/6dtR/+obkj/pmxH/6ZsR/+nbUj/qG5J/6lvSv+obkj/pWtF/6ZqRf+makX/&#10;pmpG/6hsSP+makj/pWlH/6RoRv+laUf/pmpI/6ZqSP+kaEb/omdF/6BlQ/+hZkT/omhD/6JnRf+i&#10;Z0X/omdF/6JnRf+hZkT/nmNB/59jQf+gZEL/o2dF/59jQf+dYkD/nGE//5lhPv+WXjv/l188/5pk&#10;Qv+bZEX/m2RF/5liQ/+ZYkP/mmNE/5xlRv+dZkf/mmVG/5hjRP+UX0D/kl0+/5JcQP+NWj3/iVY5&#10;/4hVOP+JVjn/jFk+/4xZPv+LWT7/iFY9/4NUOv+FVT7/hFY//4lcRf8AAQD/AAEA/wABAP8AAQD/&#10;AAEA/6SNf/+vlYT/tJuF/7qiiv/CqYr/zLKP/9q+l//mxp3/79Km//risv//67n///O////zv//9&#10;8rz//fK8//7zvf/88bv//PG5//rvt//78Lj/+/C4//vwuv/677n/+/C6//zxu//88bv/+/C6//zx&#10;u//78Lr/+/C4//vwuP/677f/+Oyy//frsf/56q//+uuw//nqr//66q//++uv//3qr//96q//+OKo&#10;//nfpv/83KP/99Se//POmv/zyZn/67+S/+m8kv/tvZX/47WR/9aqh//Fn3v/so1w/6eDaf+aemH/&#10;kHRe/4xzXf+Ebln/d2JN/2pYQv9oVkD/X084/1ZGL/9LPCf/TD0o/0o5J/9JOCb/Sjkn/0w6Jv9R&#10;PCn/aU01/4JeRP+ecVD/t4dh/96rgP/yvoz/9sGL//W+hv/xuoL/7bZ9/+u3ff/rt33/67d7/+i0&#10;eP/otHj/6LJy/+excf/stXX/7bZ2/+u0c//mr27/5q9u/+Wubf/gpmb/4KZm/+CmZv/epGT/3aNj&#10;/96kZP/do2P/3aFi/92hYv/coGH/2p5f/92gYf/eoWL/3p9c/92eW//goVz/3qFe/9ibWP/Ul1T/&#10;255b/92iXv/ip2P/67Bs/9uiXf/TmlX/05hS/9ecVv/YnVf/2Z1U/9icU//VlUv/z4xF/8qHQP/E&#10;gDn/wHo1/753Nf++dzf/uHMy/7dxM/+1cTL/sW0u/69rLP+wbC3/sGwt/7BsLf+rZyj/q2cq/6ln&#10;Kv+qaCz/qmgs/6dlK/+iYSn/qGUu/7BtNv+wbTj/r2k1/6pkMP+qZDH/qmQx/6hiL/+nYS3/p2Et&#10;/6FbJ/+iXCj/uHRD/8+NXf/Nj2D/kFUp/3pAGP91Phf/dT8b/3VAIP94QyT/eUYn/3dEJ/9wQSP/&#10;ckMl/3NGJ/9zRif/bUEk/2Y6Hf9oPCH/Zz0k/2Q6If9hOCL/YDch/2E4Iv9hOyT/Yz0m/2I8Jf9h&#10;PSX/Yz8l/2RAJv9mQij/bkkv/21ILv9rRiz/cEsw/25LL/9vTDD/bksv/2tILP9rSCz/aEUp/2hG&#10;K/9nRSr/ZkIo/2dDKf9nQyn/aUUr/2tILP9tSi7/aEUp/2ZDJf9oRSf/akcp/2tIKv9rSCr/akcp&#10;/2tIKv9sSSv/a0or/2tKK/9rSiv/bEss/2tKK/9qSSr/bEkr/3FOLv91UjL/c1Aw/2tIKP9oRSX/&#10;a0op/3BPLv9fPh3/Xj0c/2JBIP9mRST/aEcm/21MK/9wTy7/eFYz/3JQLf9nRSL/Y0Ec/3lTL/+F&#10;Xzr/h2E8/4dgOf+FXzr/glw3/4FbNv9+WzX/elgz/25MJ/9lQyD/aEUl/2lGJv9qRyn/bEkr/3BN&#10;L/9uSy3/b0wu/3JPMf90UTP/dVI0/3RRM/91UjT/cE0v/2lGJv9qRyn/c08v/3RQMP92Ty7/e1Ux&#10;/4ReOv+DXTn/gFo2/4VfO/+DXTn/eVMv/3hQLP97Uy//glgy/4dbNP+LXzj/i141/4teNf+LXjX/&#10;iVwz/4pdNP+GWTL/gFMs/3tPKv94Tij/fVMt/4VZNP+PYz7/l2tG/5NmP/+PYjv/jmE4/5VmPP+Z&#10;akD/nGtA/5pqPP+YZTj/lmM0/5dkNf+YZTb/nGk8/6NwQ/+ickT/n29B/55uQP+ebj7/onA9/6Ry&#10;P/+jbz3/oGw6/6JuPP+gbjv/n28//59vQf+Ya0H/lWpA/5JoQv+RaUX/fVk3/3RRMf95Vjb/gF0/&#10;/3xbPP95WDn/eVo7/4ZnSP+Jakv/g2RF/3xdPv92WDb/b1Et/2xOKv9zUi//clIs/3NRK/94VS//&#10;f1ow/4RdMv+LYTf/jGI4/4ZdMf+CWS3/glkt/4NaLv+AVyv/f1ks/4FbLv+AWy//elUr/3VSKv96&#10;VzH/d1Uw/3ZVMv9zVTP/bU4v/2BDI/9bPSH/WT4h/1Y7IP9SNh7/Uzkg/1M5Iv9ZPyj/YUcw/1g/&#10;K/9PNiL/SS8g/0wyI/9QNif/UDkr/1U+MP9YPjH/VDot/1M5LP9VOy7/VTsu/1M5LP9RNyr/Tjcp&#10;/042Kv9POCr/SzUn/0gyJP9GMCL/RS8h/0AqHP8+KBr/Piga/z8pG/9ELR//Ri8h/0sxJP9QNin/&#10;Vjos/1c7Lf9ZPS//XEAy/11BM/9fQjL/Y0Y2/2RHN/9gQDH/XT0u/1w7LP9VMyf/WDco/108Lf9g&#10;PzD/WTgp/00tHv9KKhv/UzYk/1o9Lf9aPS3/VDcn/0suHv9MLx//Ti4h/08vIv9WNSb/Wzor/149&#10;Lv9fPi3/XTwr/149LP9fPi//XDss/108Lf9fPi//YUAx/149Lv9ePDD/XT0w/1k5LP9MMCL/RCod&#10;/z8lGP9DKRz/SzEk/00zJv9PNSj/Uzks/1M5LP9VOSv/Vjos/1M3Kf9VOCj/VTgo/1Q3J/9RMSL/&#10;Sy4e/0crHf9DJxn/QSca/z4kF/88JBj/NiAT/zUfEv80HBD/Nx8T/0IoG/9PNSj/TzUo/08yIv9V&#10;NSb/UzMk/1U1Jv9YNyj/VjUm/1QyJv9RLyP/US8j/1MxJf9QMCP/TS0g/0ktH/9ILSL/Risg/z8n&#10;G/88Jhn/Pigb/0AoHP9DKRz/Rioc/0crHf9NLSD/UTAf/1EwH/9PLBj/RyML/3tTOf+keFv/rn1d&#10;/7F8XP++iGb/vIZk/612V/+jbE3/p25R/6duUf+mbVD/nmNF/5xhQ/+bYEL/mmFD/6FoSv+ka03/&#10;nmVH/5phQ/+cY0X/nGRB/55mQ/+gaEX/oGhF/6NrSP+jbEb/o2xG/6lvSv+pb0n/qnBL/6tvS/+o&#10;bEj/p2tH/6drR/+rb0v/qW9K/6dtR/+pb0r/p21I/6huSf+obkn/qG5I/6huSf+obkj/pGpE/6Nn&#10;Qv+na0b/p2tH/6drR/+na0f/pmpG/6VpRf+na0f/pmpG/6ZqRv+iaEP/omhD/6FmRP+hZkT/oWZE&#10;/6FmRP+iZ0X/oWZE/59kQv+gZUP/nmNB/51iQP+fY0H/omZE/55jQf+eY0H/mmI//5lhPv+XXzz/&#10;ll47/5phQ/+bZEX/nGVG/5tkRf+aY0X/mmNF/5tkRv+aY0X/mGFD/5liRP+XYEL/lF5C/5FbP/+P&#10;WT3/ilc8/4hWO/+IVjv/i1k+/4xaP/+LWUD/iFY9/4NTPP+EVD3/hlhB/4ZZQv8AAQD/AAEA/wAB&#10;AP8AAQD/AAEA/6eRg/+slYP/tqCL/8Cqkv/Gr43/zbWP/9W8k//myZ3/9tus//vksP//67b//vO9&#10;//71vv/99L3//vW+//30u//99Lv//PO4//vxtv/68LX/+/G2//zxuf/98rr/+/C4//vwuv/98rz/&#10;/vW+//zzvP/78rv//PG5//zxuf/78bb/+vC1//ntsf/46q3/+Oqt//nprf/66q7//+yx//nmq//2&#10;4qf//eSr//zhqv/+4Kz//tml/+3FlP/nu47/4rWL/9+yif/csI3/06uI/8CcfP+2k3f/rYtw/5t7&#10;ZP+Rcl3/hWxY/4JsV/9+aVT/d2VP/2hWQP9dSzX/UkIr/00+Kf9NPin/Tjwo/008Kv9MOib/Tz0p&#10;/1dCLf9jSjT/h2RG/6B1Uv+1hV3/zptu//O+iv/2wYv/9r2G//O8hP/xuoL/7rqB/+y4f//rt37/&#10;57N5/+Wxd//nsXX/6LJ0/+mzdf/rtXX/77l5/+q0dP/lsG7/5a5t/+StbP/hp2f/4adn/+Soaf/i&#10;pmf/4KRl/+GlZv/jp2j/46do/+KlZv/go2T/3aBh/92gYf/hpGX/4qNg/96fXP/dnlv/3J9c/96h&#10;Xv/fol//4KNg/9mcWf/dol7/6a5o/9qhWv/OlU7/y5JL/9eeV//aoFf/26FY/92iVv/dnVP/05FH&#10;/8yIQf/Igjz/wXs2/794Nv+9djT/tW8x/7RuMP+ybi//sW0u/69rLP+wbCv/s24t/7RvLv+vain/&#10;r2kr/65qK/+taSz/qmgs/6dlK/+kYyv/p2Yw/6lnM/+raDP/q2gz/6xmM/+rZzb/q2Uy/6ZgLf+k&#10;Xiv/pF4r/6NdKf+iXCj/p2Eu/7x4R//Rj13/qGs8/4RJHf91PBH/cTsV/3VAHv92QSH/ekUm/3VC&#10;I/9yQyX/eUos/3ZJKv9zRin/bUAj/2k9IP9nPiL/ZDoh/2A3If9eNR//XzYg/2E4Iv9jOiT/ZD4n&#10;/2Q+J/9iPSP/ZUAm/2lEKv9qRSv/b0ow/3JNM/9yTTP/ck0z/3FMMv9vSjD/bUkv/2tHLf9rRy3/&#10;aEQq/2hEKv9oRiv/Z0Uq/2dFKv9nQyn/aUUr/2xILv9oRCr/Z0Mp/2hFKf9tSi7/b0ww/2pHK/9n&#10;RCj/aEUp/2tILP9pRyz/aEYr/2ZEKf9oRiv/bkwx/2hGKv9kQib/Y0Ai/25LLf9uSyv/aEUl/2tI&#10;KP9tSir/dFEx/35bO/9nRCT/WDcW/1s6Gf9gPx7/bEsq/3JRMP91VDH/d1Uy/25MKf9kQh//ZUMg&#10;/3pYM/+EYj3/iGI+/4ZgO/+FXzr/gV44/4FeOP+AXTf/cU8q/2lJI/9mRSL/aEck/2pHJ/9pRij/&#10;a0gq/25LLf9uSy//c1A0/3VSNv9zTjP/cUwv/3NOMf92UTT/dFAw/3JOLv9wTCz/ck4u/3dQL/97&#10;VDP/glw4/4ljP/+EXjr/flg0/4ZgPP+BWzf/dlAs/3RMKP94USr/glgy/4hcNf+KXjf/i141/4xf&#10;Nv+RYTn/kWE5/5BgOP+OXjb/hlky/4RXMP+BUy//f1Mu/4VZMv+OYjv/kWU+/49jPP+PYzz/mWxD&#10;/5xvRf+aa0H/l2g8/5RlN/+UZDT/mGg3/55sOf+fazn/oW88/6d0Rf+odUb/oXFB/6JyQv+mdkX/&#10;rnxH/7F+Sf+qd0L/om86/6JuPP+gbjv/nm4+/5xsPv+XakD/k2g+/5JoQv+KZkT/dlMz/3NQMv95&#10;WDn/gF9A/3pZOv91Vjf/els8/4NkRf+GZ0j/f2E//3ZYNv9zUi//cVAt/25NKv9xUC3/eFgy/3pa&#10;NP+AXTf/hmE3/4pjOv+OZDr/jmQ6/4hdM/+DWC7/hFkv/4VaMP+AViz/e1Qp/3dQJf9zTiL/b0og&#10;/3JPKf9xTij/c1Iv/3VXM/9vUS//Z0oq/1s+IP9bPSH/W0Aj/1tAJf9WOiL/VDgg/1A2Hf9NMxz/&#10;WD4n/1E4JP9KMR3/SzEg/040I/9RNyj/Uzkq/1g+Mf9ZPzL/VDot/1E3Kv9VOy7/VDot/1A2Kf9N&#10;Nij/Tzgq/002KP9KNCb/SDIk/0YwIv9CLyD/PSob/zYjFP8zIBH/NCES/zwmGP8/KBr/Qykc/0Ur&#10;Hv9JLR//SS0f/0ouIP9OMiT/WDwu/1o+MP9aOiv/WTws/18/MP9cPC3/VzYn/1c2J/9WNCj/WTcr&#10;/1w6Lv9cOi7/UzMk/0kpGv9MLB3/Wj0t/1s+Lv9TNib/TTAg/00wIP9LLyH/Ty8g/1IyI/9YOCn/&#10;Wzor/1s7LP9bPCr/XDss/1o5Kv9ZOSr/WDgp/1s6K/9dPC3/XTwt/148MP9dOy//WDgr/1g4K/9K&#10;MCP/QCUa/zkhFf87Ixf/RS0h/0cvI/9JMiT/SzEk/0wyJf9NMyb/UDQm/1AzI/9NMCD/TjEh/1Az&#10;I/9IKxv/Rioc/0MnGf8+JBf/PCEW/zofFP87IBX/PyQZ/0csIf9ILB7/TDAi/1U1KP9aOiv/Xz8w&#10;/10+LP9aOSj/XDsq/108K/9dPC3/Wjkq/1Y1Jv9VNCX/WDYq/1MzJv9PLyL/Si4g/04yJP9KLyT/&#10;RS0h/0MrH/8/KRz/QCgc/0EpHf9EKh3/Rysd/0ktH/9PLyD/Ti8d/1AvHP9JKRL/SCYN/4plS/+s&#10;gGP/sYBg/7F/Xv+9h2X/vIZk/694Wf+mb1H/o2pN/6NqTf+iZ0n/m2BC/5xhQ/+dYkT/nGNF/6Jp&#10;S/+ka03/nWZH/5tkRf+eZ0j/oWhK/59mSP+fZ0T/oWlG/6JsSv+ibEj/omtF/6NsRv+obkn/qnBL&#10;/6puTP+obEr/qGxK/6hsSv+qbkz/qm5K/6drR/+na0f/pmxH/6dtSP+nbUj/pWtF/6dtR/+obEf/&#10;p2tG/6NnQv+obEj/qGxI/6ZqRv+na0f/p2tH/6hsR/+pbUj/pWlE/6NpRP+kakX/omdF/6FmRP+i&#10;Z0X/pGlH/6ZrS/+lakr/omdH/51kRv+fZkj/nGNF/5xjRf+fZ0T/n2RE/55jQf+eY0H/nGE//5lh&#10;Pv+XXzz/ll47/5lhPv+cY0X/nWRG/5tkRf+ZYkT/mmNF/5pjRf+aY0X/mmNF/5phRP+XXkH/lFxB&#10;/5BaQP+MWT7/ilc8/4dVPP+IVj3/jFpB/45cQ/+MWkP/i1lC/4dXQf+EVj//glVA/4ZZRP8AAQD/&#10;AAEA/wABAP8AAQD/AAEA/7CWh/+0m4f/u6KM/8Opjv/MspH/07eS/929lv/lyJz/+N6t//zlsf/+&#10;67P//fK6//71vP/99Lv//PO6//30u//+9br//PO4//rxtv/68bb//fO4//70uf/99Lv/+vG4//zz&#10;uv/+9b7//fS9//zzvP/887z//fS7//zxuf/68LX/+e+0//ntsf/26Kn/9OSm//Tkpv/556n//Omu&#10;//nlqv/136X/+t+o//7gqv/936v//Nuo/+vAk//jtoz/3K+G/9aohP/KpID/xJ+C/7eUeP+ujHH/&#10;oYFq/5R1YP+FalX/fmhT/3tmUf95ZE//cV9J/2FPOf9XRS//Tz0p/0w6Jv9MPSr/Szwp/0s6KP9L&#10;OSX/Tjkk/1lDLP9wVj3/k21J/6l8Vf/Dkmf/3al3/+65g//uuYP/7bZ+/+y1ff/tuYD/7bmA/+25&#10;gP/tuYD/5rJ5/+Ovdf/msHT/461v/+KsbP/krm7/6bNz/+axb//lrm3/5K1s/+Osa//jqmf/4qho&#10;/+Wpav/kqGn/46Zn/+SnaP/mqWr/5qlq/+irbP/lqGn/4aRl/96hYP/hol//4KFe/9+gXf/am1b/&#10;0ZRR/9KVUv/WmVb/15xY/9CVUf/Vmlb/4KVf/9mgWf/OlU7/ypFK/9ScUv/WnFP/1pxT/9icU//Z&#10;mU//05BJ/82JQv/JhD//xH45/8B5N/+8dTX/tW4w/7NtL/+zbS//sGos/69pK/+vain/s2ws/7Vu&#10;Lv+vaCj/rGcm/61nKf+saCv/q2cq/6hmKv+mZS3/p2Yw/6hmMv+qZzL/qmcy/6tnNv+rZzb/qmQx&#10;/6VfLP+kXiv/o10p/6NdKf+kXir/pF4q/65rNv/Fg1H/uHxK/5JYKP92PRD/cj0T/3pEIP93QiD/&#10;dkEh/3RBIv9wQSP/d0gq/3hJLf9xRCf/bD8i/2o+I/9pPST/XzUd/100Hv9dNB7/XjUf/182IP9g&#10;OiP/Yjwl/2E7JP9iPSP/Z0Io/2tGLP9uRi3/cUkw/3RMM/9zSzL/c0sy/3FMMv9wSzH/b0ow/2tG&#10;LP9rRy3/aEQq/2dDKf9mRCn/ZkQp/2dFKv9oRiv/aEYr/2tJLv9pRyz/Z0Uq/2dFKv9pRyz/akgt&#10;/2dFKv9mRCn/aEYr/2lHLP9pRyz/aEYr/2NBJv9mRCn/akgt/2VDKP9gPiP/Y0Ak/2pHKf9pRib/&#10;ZkMj/2tIKP90Ui//e1k2/39dOv9yTy//WjkY/1U0E/9ZOBf/bEsq/3RTMP94VjP/d1Uy/21LKP9j&#10;QR7/ZUMg/3xaN/+IZkH/iWM//4ZgPP+AXTf/gV44/4NgOv9+XDb/cFAq/2xMJv9rSif/aEom/2lI&#10;J/9oRyj/akkq/2hGKv9tSi7/c1A0/3VSNv9yTzH/bEkr/2xJKf9zUDD/dVIy/3ZSMP91US//c08t&#10;/3ZSMP97VzX/gV07/4hiPv+DXTn/flgz/4ZgO/+AWjX/dlAr/3ZPKP95Uiv/g1kx/4hcNf+IXDX/&#10;il00/45eNv+NXTX/jFw0/45eNv+QYDj/h1oz/4NWL/+DVzL/glYx/4tfOP+SZj//iF42/4VbM/+G&#10;XDL/lWpA/5xvRf+XakD/kGQ3/5JkM/+XZzf/nW08/6RyPf+icDv/onA7/6VzQP+ickH/oHA//6Nz&#10;Qv+oeEf/sH5L/7B+S/+odkP/oW88/51rOP+YaDf/l2c3/5hpO/+VaD7/jmI7/45jQP+KZED/dVIy&#10;/3JPMf94Vzj/fF0+/3laO/93WDn/eVs5/4FjQf+DZkT/fF48/3BSMP9vTiv/cE8s/29OK/9zUi//&#10;elk2/39dOv+DYTz/imU7/41mO/+RZz3/kWc9/4pfNP+EWS//hlsx/4ZbMf+AViz/fFIo/3VOJf9u&#10;SR//bkgj/3BNJ/9xTij/cVAt/29RL/9oSSr/Y0Ql/1w/If9dPyP/YEIm/10/Jf9WOiL/UjYe/1A0&#10;HP9OMhz/UDYf/0swG/9HLhr/TTMi/00zIv9PNSb/UDYn/1U5K/9VOy7/VDot/1Q6Lf9YPjH/Uzks&#10;/040J/9KMyX/TTYo/0o0Jv9GMCL/Qi8g/z8sHf88KRr/NSIT/zAdDv8tGgv/MBoM/zUfEf82HxH/&#10;OyEU/z4kF/8/JRj/OyEU/zwgEv9FKRv/TzMl/00xI/9NMSP/UjIl/1g4K/9dOy//VzUp/1c1Kf9Y&#10;Nir/WTcr/1k3K/9YOCv/UjIl/0gsHv9LLh7/WTws/1Q3J/9MLx//SSwc/04xIf9PLyD/Ty8g/1Iy&#10;I/9aOiv/Wjor/1o6K/9aOiv/WTkq/1g4Kf9ZOSr/WTkq/1s7LP9bOyz/Wzss/109Lv9bOy7/WDgr&#10;/1M3Kf9ILSL/PiYa/zkhFf88JBj/RCwg/0UtIf9IMSP/SC4h/0QqHf9FKx7/SC4h/0crHf9IKxv/&#10;Si0d/08yIv9JLBz/Rysd/0MnGf8+IhT/PiIU/z4kF/8/JRj/SS0f/04yJP9PMyX/WDgr/1s7LP9c&#10;Oyz/Xz4t/1o5KP9bOin/XTwr/18+Lf9hPS//Xzst/1k4Kf9WNSb/WTgp/1c1Kf9PLyL/TDAi/04y&#10;JP9LMCX/RCwg/0EpHf8/Jxv/QCgc/0YrIP9HLSD/SCwe/0wwIv9RMSL/TS4c/1AvHP9JKRL/SCYN&#10;/41oTf+qfmH/sH9f/7J9Xf++iGb/u4Rl/7B3Wf+nblD/o2pN/6RrTv+dZEf/lls9/5RbPv+XXkH/&#10;m2JF/55nSf+faEr/nGVH/5liRP+eZUf/oGdJ/6BnSf+eZUf/oWlG/6JqR/+ja0j/oWpE/6JqR/+l&#10;akj/pmtJ/6lsTf+nakv/p2pL/6dqS/+na0n/p2tJ/6ZqSP+ma0n/pmxH/6lvSv+nbUj/omhC/6Vp&#10;RP+obEf/q29K/6hsR/+na0f/p2tH/6VpRf+na0b/p2tG/6tvSv+qbkn/qGxH/6VrRf+jaUT/omdF&#10;/6BoRf+ma0n/rHFP/7B1Vf+scVH/pWpK/55lR/+dZEb/nWRG/5xjRf+dZEb/m2NA/5piP/+cYT//&#10;mmI//5hgPf+YYD3/mGA9/5hfQf+aYUP/mmFD/5phRP+XYEL/mWBD/5tiRf+dZEf/m2JF/5phRP+W&#10;XUD/k1o//5BYPf+QWkD/ilc8/4lVPf+KVj7/jFhA/49bQ/+MWkP/jVtE/4hYQv+FV0D/gFM+/4BV&#10;Qv8AAQD/AAEA/wABAP8AAQD/AAEA/7aZh/+8oIr/wqaO/8epjf/PsY//17eR/+G/mf/pyp7/9tyr&#10;//vksP/97LT//vW+//34wP/9973/+/W7//v1u//+9br//PO4//vztf/787X//fO2//30uf/99Ln/&#10;+fC1//vyuf/+9bz//vW+///2v//99L3//fS9//30u//88bn//PK3//rws//566z/9eeo//Tkpv/5&#10;5qv/++es//vlq//436b/+dqk//3cp//+3ar//tal/+m+kf/jto3/3K+I/86if/+6l3n/t5V5/7GR&#10;eP+egGj/knZg/4luWf+CaFf/e2RS/3lkUf9zXkv/aVdB/1xKNP9WRC7/Tz0p/0k3I/9IOSb/Sjso&#10;/007J/9OOST/VT8o/2xSOf+Jak3/q31Z/8KTaf/ZpXX/57J+/+q1f//os33/6rN7/+myev/suH//&#10;7bmA/+66gf/uuoH/7Lh+/+y4fv/ptXn/461v/+Gra//jrW3/57Jw/+Krav/iq2r/5K1q/+Wsaf/h&#10;qGX/5qtp/+ita//lqGf/5Kdm/+apaP/lqGf/6alp/+usaf/qq2j/5KVi/9+gXf/goV7/4qNe/+Wm&#10;Yf/foFv/1ZhV/9WYVf/YnVn/26Bc/9SZVf/TmFT/3KNe/92kX//ZoFv/1p1W/9ujWf/boVj/2J5V&#10;/9WaTv/Skkr/zotE/8yHQv/NiEP/x4A+/8J7O/+9djb/t3Ay/7ZvMf+2bzH/tG0v/7JrLf+yay3/&#10;t3Aw/7lyMv+xaij/r2go/65oKv+tZyn/q2cq/6plKv+pZy3/qmcw/6pnMP+raDP/q2gz/6pnMv+t&#10;ZzT/q2Uy/6ZgLf+jXSr/olwo/6ReKv+jYCv/ol8o/6dkL/+5d0P/xopY/61zQ/+FTR7/dkAU/3hD&#10;Gf93Qx7/dkEh/3ZBIv9zQCH/dEUn/3RFJ/9vQCT/az4h/2o8Iv9nOyL/XTMb/10zG/9eNR//XjUf&#10;/182IP9gOiP/YTsk/185Iv9lPST/a0Mq/21FLP9uRiz/c0sx/3ZONP91TTT/dU00/3ZONf91TTT/&#10;b0ow/2xHLf9tSC7/aEQq/2hEKv9mRCn/ZkQp/2ZEKf9pRyz/ZkQp/2ZGLf9mRyv/ZUYq/2VGKv9m&#10;Ryv/Zkcr/2NEKP9nRSr/aUcs/2lHLP9pRyz/Z0Uq/2RCJ/9nRSr/Z0Uq/2E/JP9iQCT/aEUn/2xJ&#10;K/9sSSn/a0go/3FPLP93VTL/e1k2/35cOf97WTb/aEcm/1U0E/9XNhX/bUwr/3ZVMv97WTb/d1Uy&#10;/3BMKv9pQx//akQg/39ZNf+MZkL/i2VB/4ljPv+DXTj/gV44/4BdN/97WDL/cU8p/3BQKv9sTir/&#10;akwq/2hKKP9oSSr/aUor/2ZFJv9qSCz/cU8z/3JRMv9tTC3/akcn/2tIKP9zUS7/d1Uy/3pYNf95&#10;VzT/dFIt/3VTLv95VzL/g105/4hiPf+GYDv/g104/4VfOv9+WDT/d1Et/3dQKf96Uyz/g1kz/4hc&#10;Nf+JXDX/jFw0/41dNf+MXDT/iloy/4paMv+NXTX/iFs0/4daM/+KXjn/j2M+/5RoQf+VaUL/hVsz&#10;/4BWLv+DWTH/j2Q6/5ZrQP+WaT//lGg7/5lqPP+cbDv/n3A8/6Z0P/+hbzr/oG45/6JwPf+gcD//&#10;oXFA/6Z2Rf+re0r/rX1M/658Sf+odkP/nm49/5trO/+YaDj/l2g6/5prP/+XakH/kGQ//4hgPf+C&#10;XDj/dVEx/3NQMv94VTf/eVo7/3haOP96XDr/el07/3xfPf96XTv/cVQy/2tNK/9rTSv/blAs/3VU&#10;Mf98Wzj/gV88/4NhPv+GYDz/i2Q7/4xlPP+QZjz/kWg8/4tgNf+FWi//hlsx/4ZbMf+DWTH/fVMr&#10;/3dQJ/9xTCL/bkgj/2xJI/9rSST/bEsq/2hKKP9kRSb/YUIl/14/Iv9gQSX/YUMn/2JEKv9ZPiP/&#10;UjYe/1A0HP9QNh//TDIb/0gtGP9GLBv/TTMi/040I/9PNSb/UDYn/1A5K/9UOi3/VDot/1U7Lv9Y&#10;PjH/Ujgr/0wyJf9KMCP/SDEj/0QuIP9CLB7/OygZ/zYjFP8zIA//MyAP/zwnFv89KBf/QCYX/0Mp&#10;Gv9CJhj/PiIU/z0jFv86IBP/MxkM/zIYC/84HhH/QSca/0ImGP9HKx3/TCwd/1Q0Jf9dOy//XTwt&#10;/1w6Lv9bOy7/WTks/1c3Kv9QNCb/Sy8h/0ktH/9NMSP/VDcn/1E0JP9JLBz/RSgY/08yIv9PLyD/&#10;Ty8g/1ExIv9aOiv/Wjor/1o6K/9ZOSr/XDwt/1s7LP9dPS7/XT0u/14+L/9dPS7/XT0u/1o6K/9Y&#10;OCv/VTkr/1E1J/9DKB3/PiYa/zoiFv89JRn/Ry8j/0UuIP9ELR//RCod/0IoG/9DKRz/Qykc/0En&#10;Gv9EKBr/Sy4e/08yIv9MLx//Sy4e/0crHf9CJhj/SCwe/0ouIP9MMCL/Vzst/1s7Lv9cPC3/Xz8w&#10;/108Lf9cOyz/Xj0s/187K/9hPS3/YDws/187K/9eOir/XTkr/1w4Kv9bNyn/WTgp/1g2Kv9SMiX/&#10;TTEj/0owI/9GKyD/PiYa/zslGP89JRn/Qicc/0UqH/9HKx3/SCwe/04uIf9PLyD/TzAe/1AvHP9I&#10;KBH/TSkP/5ZuVP+wg2T/sX5f/7R9Xv+/h2T/vINl/651V/+lbE//omlM/6BnSv+YX0L/j1Y5/49Y&#10;Ov+SWz3/mWJE/59oSv+faEr/mmNF/5dgQv+dZEf/oWhK/6RrTf+fZkj/nmVH/6BnSf+gaEX/oGhF&#10;/6FpRv+kaUf/pmtL/6hrTP+maUz/p2pN/6ptUP+nakv/p2tJ/6ZqSP+kaUf/qG1L/6xyTf+qcEv/&#10;pGpE/6ZqRf+na0b/qm5J/6hsR/+obEj/pmpG/6RoRP+makX/pWlE/6drRv+laUT/pmpF/6RqRP+h&#10;Z0L/n2dE/59nRP+ma0n/sHVT/7l+Xv+4fV3/s3hY/6RrTf+dZEb/nGNF/5xjRf+cY0X/mmI//5hg&#10;Pf+XXzz/mWE+/5hgPf+aYj//mmFD/5hfQf+ZYEL/mmFD/5phRP+XXkH/mF9C/5xjRv+eZUj/mmFE&#10;/5hfQv+VXD//k1o//5JZPv+NVz3/jFY8/41XPf+JVT3/iVU9/4pWPv+JV0D/iVlD/4VVP/+CVD3/&#10;flE8/39UQf8AAQD/AAEA/wABAP8AAQD/AAEA/8Kijf/Hp47/0rCV/9Sxk//evJf/372X/+vKof/w&#10;1KX/9d6s//rlsP/97Lb//fS9//75wf/9+MD//PW+//v1u//79bn//PO4//vyt//58bP/+/O1//72&#10;uP/+9rj/+fC1//rxtv/68bb/+/K5//30u//99Lv//fS7//zzuv/88rf//fO4//zytf/977L/+uyv&#10;//jorP/656z//Oat//viqv/526X/+NSg//XPnv/yyZv/8MWa/+O4jv/VqYT/xJ56/7SRcf+hg2n/&#10;noJq/5uAa/+Nc2L/fmdV/3VgT/9xXEv/bVhF/2lUQf9kTzr/Yk04/11IM/9XQi3/Uj0o/045Jv9Q&#10;Oyj/Uz4r/1dALv9dQyz/dVU8/5ZvUv+zhWP/1qN2/+izgf/rtoD/6rV//+Stdf/lrnb/6LF5/+Wx&#10;eP/lsXf/5bF3/+ezef/suHz/8r6C//O/g//qt3j/5K5u/+Wvb//mr27/5a5t/+OqZ//mrWr/5q1o&#10;/+arZ//mq2f/6K1p/+muav/prGn/56pn/+WoZf/mp2L/5aZj/+SlYP/lpmH/5aRg/+OiXv/ko1//&#10;5KVg/+SlYP/mqWb/5ahl/+GmYv/gp2L/4Kdi/+OqZf/hqGP/2aNd/9yjXv/fpmH/36Zf/9+mX//e&#10;pFv/259W/9ebUv/RkUn/zIlC/8mGQP/LhkH/xn89/8B5N/+9djT/uXIy/7hxM/+4cTP/tW4w/7Ns&#10;Lv+1bjD/unMz/7t0NP+1bi7/sWwr/69pK/+tZyn/rGYq/6tmK/+sZyz/q2Yv/6tmL/+vaTX/sGo2&#10;/65oNP+sZjL/qGIu/6dhLf+kXir/oV4p/6JfKP+kYSr/n1wl/51cJv+oZjL/zpBd/9eda/+qckH/&#10;gkwd/3Q/E/91QRr/d0Me/3RCH/91QiP/dkMm/3BBI/9uPyP/bj8j/2w+JP9pOyP/XzMa/10zGv9g&#10;Nh7/Zjwj/2M7Iv9jOiT/Yjkj/2E5IP9oPiX/a0Eo/2xDJ/9uRSn/dUww/3hPM/94TzP/dUww/3NK&#10;Lv9wSC7/b0ct/25JLv9tSC7/aEQq/2hEKv9lQyj/ZEIp/2VDKv9lQyr/YkAn/2VDKv9jQyr/ZUYq&#10;/2REK/9lRSz/ZEQr/2NDKv9lQyj/Y0Em/2NBJv9mRCn/Z0Uq/2ZEKf9mRCj/ZEIm/2E/I/9mRCj/&#10;cE0v/3NQMP92UzP/d1Uy/3VTMP95Uy//flg0/4VfO/+IYj7/gFo2/2pIJf9ePBn/a0km/3dVMv99&#10;Wzj/fFYy/3ROKv9sRiL/a0Uh/31XM/+IYj7/i2Q9/4tkPf+FXzr/glw3/39ZNP93VC7/dFIt/3VT&#10;Lv94VjH/c1Eu/3BPLP9uTSz/akko/2RDJP9mRyj/bk8w/29QMf9oSij/aEcm/2pJJv9uTSr/dlQx&#10;/3hWMf97WTT/elcx/3ZTLf96VzH/glw3/4dhPP+LZD3/i2Q9/4ZeOv94VDL/dVEv/3VPK/94UCz/&#10;gVYz/4VZNP+JXDX/jV01/41dNf+NXTX/i1sz/4ZZMv+IWzT/iVs3/4pcOP+KXjn/il45/4lfOf+H&#10;XTf/gVcx/39VLf+AVi7/gVYs/4VaMP+OYTf/mGk//5xrQP+fb0H/o3BB/6BuO/+hbzr/onA7/6Jw&#10;Pf+dbjr/oHA//6JyQf+gcD//n28+/6ByQP+gckH/nW8+/5NnOP+Wajv/mm5B/5twRf+Va0X/imI+&#10;/3tVMf91UTH/dlIy/3VSMv93VDT/eVY2/3pZOP99XDn/fV87/3tdOf93WTX/clYx/25RL/9uUC7/&#10;cFIw/3FTMf95WDf/gV88/4JgPf+BWzf/gVox/4RdMv+LYjb/j2Y6/4xhNv+IXTL/hlsw/4NZL/+A&#10;WTD/fFct/3pUL/9zUCr/ZkQf/2RCH/9kQyD/YUAh/2NEJf9lRin/YkMm/2BBJP9jRSn/Zkgs/2pM&#10;MP9kSS7/Wj4m/1Q4IP9TOSL/UDUg/0oxHf9ILh3/SjAf/00zJP9NMyT/TTMk/1E6LP9ROiz/TjQn&#10;/00zJv9MMiX/Si4g/0QoGv9BJxb/RSsa/0kvHv9KMB//TjQj/0gvG/9JLx7/Ujkl/1tCLv9iSTX/&#10;aE43/2hON/9nTTb/Zko0/2ZKNf9jRzL/Vzoo/00wHv9HKhj/QCMT/0EkFP9FKBj/QycZ/0YmGf9P&#10;LyL/UzMm/1c3Kv9VOSv/UjYo/1I2KP9NMSP/Rioc/0wwIv9PMyX/Si4g/0wvH/9KLiD/Si4g/00w&#10;IP9OLh//Ti4f/1MzJP9ZOSr/WDsr/1Q3J/9VOCj/Vjkp/1o9Lf9aPS3/WTkq/1o6K/9ZOSr/Vzco&#10;/1Q3J/9SNij/UjYo/040J/8+Jhr/OCAU/zggFP89JRn/Qysf/0UrHv9DKRz/Qykc/0IoG/9DKRz/&#10;Qykc/0QoGv9HKx3/TC8f/08yIv9NMCD/TC8f/04uH/9MLB3/UTEi/1Q0Jf9YOSf/Wzwq/108K/9e&#10;PSz/Xz4t/2JBMP9gPy7/YD8u/2M/L/9iPi7/Xzsr/187K/9gPCz/Xjoq/1s3Kf9bNyn/WDco/1k3&#10;K/9TMyb/Si4g/z4jGP86Ihb/NiAT/zkjFv9BKR3/Rywh/0gsHv9ILB7/Ty8i/1EwIf9RMCH/VDMi&#10;/0wsF/9DIAr/WjQd/6yAZf+wgWP/sn1e/7d+YP/AhWP/u4Be/65zU/+ma03/omdJ/5xjRv+XXkH/&#10;j1g6/49ZPf+SXED/mWNH/55oTP+cZkr/mWRF/5liRP+dZEf/omlM/6BnSf+iZ0f/pWpK/6JpS/+h&#10;aEr/oWhK/6JpS/+ma0v/p2xM/6dsTP+ma0v/p2pL/6dqS/+ma0n/pmtJ/6VqSP+kaUf/qG1L/6lu&#10;TP+qcEv/qGxI/6drR/+na0f/qmtI/6lqR/+rbEn/qWpH/6doRf+na0b/pWlE/6NnQv+kaET/pGhE&#10;/6RoRP+hZkT/omdF/6JnRf+ma0n/r3RS/7uAXv+5flz/sHVT/6hwTf+gaEX/nGNF/5xjRf+dYkL/&#10;nGE//5lhPv+ZYEL/mWBC/5lgQv+aYUP/m2JE/5dgQv+ZYEP/mWJE/5pjRf+WX0H/mWJE/5xlR/+d&#10;ZEf/m2JF/5hfQv+VXEH/lVxB/5JZPv+OWD7/jlg+/5BaQP+IVDz/hlI6/4dVPP+CUjv/g1M9/4BQ&#10;Ov9/UTr/g1U+/4FUPf8AAQD/AAEA/wABAP8AAQD/AAEA/8iokf/Rr5T/2ric/+G/nP/px6H/7Mui&#10;//LVqf/12qv/+OKw//vqtP/877r//fa///36w//9+sP//fjA//z2vP/79bn/+/W5//z0tv/787X/&#10;/PS2//33uf/++Lz//PO4//rxtv/68bb/+/K5//71vP/99Lv//fS7//30uf/987j//fO4//3ztv/9&#10;77L/++2w//vrr//+6bD//eeu//vgqf/42KX/8MqZ/+3Elv/qv5T/5LiR/9yyjP/LpYH/upd3/6mK&#10;bf+bgWr/lXxo/4p1Yv9/bFv/d2RV/3BdTv9qV0b/Z1RD/2VQPf9hTDn/X0o1/1lEL/9WQCv/Ujwn&#10;/086Jf9YQS//X0Yy/2FGMf9rTTX/i2ZL/6Z5WP+/j2n/5rKC/+65hf/qtX//5bB6/+Stdf/jr3b/&#10;5bF4/+Swdv/msnb/5rJ2/+ezd//qt3j/77x9/++8e//ptnX/6bNz/+izcf/nsG//561t/+SraP/m&#10;rWj/56xo/+esaP/orWn/6axp/+uua//prGn/56pn/+eoY//mp2L/5qVh/+alYf/mpWH/5qVh/+Wk&#10;YP/ko1//5KVg/+WmYf/mqWb/5Kll/9+mYf/fpmP/4Kdk/+avbP/krWr/4Klm/96oYv/iqWT/46pl&#10;/+OqY//Zn1b/1ZlQ/9aaUf/Wlkz/2JVO/9CNRv/NiUL/yII9/8B6Nf+/dTT/vXMy/71zNP+8cjP/&#10;uHEz/7lvMv+3cDL/unM1/7t0Nv+0bS//s20v/7BqLP+tZyn/rWcr/61nK/+sZyz/qmUs/6plLv+v&#10;ajP/sGs0/65pMv+qZS7/qGMs/6diK/+kXyj/o14n/6JfKP+jYCn/oF4k/51cJv+mZS//yoxZ/9yg&#10;bP+3f0z/h1Ig/3RAEf91QRn/dUQc/3NBHv9zQCH/c0Ah/3A9IP9uPyP/cEEl/29AJP9qPCL/YjYd&#10;/2A0G/9jOSD/Zz0k/2Q8I/9jOyL/Yjoh/2M5IP9oPiX/a0Im/21EKP9uRSn/dEst/3RLLf91TC7/&#10;dEst/3JJLf9uRiz/a0Yr/2xHLP9oRCr/Z0Mp/2hEKv9lQyr/ZEIp/2ZEK/9lQyr/ZUMq/2ZEK/9l&#10;Qyr/ZUMq/2RCKf9lQyr/YkIp/2JCKf9lQyr/Y0Eo/2JAJ/9lQSf/aEQq/2hEKv9oRSn/Z0Qo/2ZD&#10;J/9sSSv/cU4w/3JPL/92VDH/eVc0/3ZUMf97VTH/g105/4lhPf+HXzv/hFw4/3VRL/9qRiT/akgl&#10;/3VRL/9/WTX/fFYy/3ROKv9uSCT/bUcj/3xWMf+HYDn/i2Q9/4xlPv+FXjf/gVox/35YM/96VC//&#10;d1Es/3lTLv+AWjb/flw5/3tZNv92VDH/bk0s/2dGJf9rSin/blAu/29RL/9qTCr/Zkgm/2dJJf9t&#10;TCn/cE8s/3NTLf97WTT/fls1/3xZMf9+WS//hF00/4hhOP+MZT7/kGlC/4tjP/93UzH/dFAu/3NP&#10;Lf92UCz/flMw/4NXMv+GWjX/iFs0/4pdNv+LXjf/iFs0/4ZZMv+IWzT/iV04/4peOf+JXzn/hls4&#10;/4BVMv9+VC7/flQu/4FXMf+BVzH/ek4n/3xRJ/+HWjH/kmM5/51sQ/+kcUT/pHFE/59sPf+kcTz/&#10;pXI9/6JwO/+fbTj/oHA//6BwP/+ebj3/nG48/5ttPP+ZbTz/mGw9/5JoOP+TaDv/mG1C/5lvRf+T&#10;bEX/iGA8/3lVM/92UjD/d1Mz/3dTM/95VTX/eFU1/3pYNf99XDn/gF88/3lbN/94Wjb/elw4/3lb&#10;N/91VzX/d1k3/3dWNf93VjX/e1k2/3lXNP92VC//f1gv/4ZfNP+LYjb/jGM3/4FYLP99VCj/elEl&#10;/3pTKP96VSv/eVMu/3hVL/91Uy7/Z0Ug/2NCH/9iQSD/X0Ah/2NEJf9kRSj/Y0Qn/2VGKf9lSCr/&#10;Z0kt/2tNMf9mSzD/XkIq/1Y8I/9UOiP/VDkk/082Iv9ILh3/SC4d/0wyI/9MMiP/TDIj/1M5Kv9Q&#10;OSv/TDIl/0ouIP9FKRv/QigX/0MqFv9LMBv/W0Eq/2NJMv9nTTT/ZUs0/2JIMf9hRzD/Z002/21T&#10;PP9vVT7/cFY9/3FXPv9wVDz/cFQ8/3NXQf9zV0H/ZUkz/1xAK/9ZPSj/Wj0r/1o9K/9aPSv/UTQk&#10;/0EkFP9BJRf/QSUX/0YqHP9NMSP/TTMm/0svIf9ILiH/Ry0g/0kvIv9LMST/SjAj/0owI/9JLyL/&#10;SS0f/0ktH/9KLiD/Sy8h/1E0JP9WOSn/Vjkp/1U4KP9UNyf/UzYm/1U4KP9WOSn/WDsr/1g7K/9U&#10;Nyf/UjYo/1E1J/9QNCb/UDYp/0wyJf89JRn/NiAT/zchFP89JRn/QSkd/0IrHf9CKBv/Qykc/0Qq&#10;Hf9FKx7/SCwe/0suHv9PMiL/UzMk/1MzJP9RMSL/Ty8g/04uH/9OLh//XTwr/2dGNf9mRTT/ZEMw&#10;/2RDMP9iQTD/YkEw/2RDMv9nQzP/ZkIy/2M/L/9jPy//Xzsr/187K/9hPS3/Xzsr/1w4KP9bNyn/&#10;WDco/1c1Kf9OMiT/Rywh/zsgFf84IBT/OSEV/zoiFv9GKyD/SC4h/0gsHv9LKx7/Ty8i/1EwIf9R&#10;MCH/UTAf/0kpFP9BHgj/YTsk/6yAZf+zgGP/sntd/7h/Yf++g2H/tntb/6dsTP+eY0X/mV5A/5Rb&#10;Pv+QVzr/jVc7/5BaPv+RWz//l2FF/5pkSP+ZY0f/mWJE/5pjRf+dZEf/omdJ/6JnR/+iZ0f/pGlL&#10;/6ZrTf+lakr/omlL/6ZrS/+ma0v/p2xM/6luTv+pbk7/p2xM/6VqSv+ma0n/p2xK/6ZsR/+jaUT/&#10;pmxH/6lvSv+yeFP/q3BO/6drSf+obEr/qm5M/6hsSP+pbUn/qGxI/6VpRf+obEf/p2tG/6VpRP+l&#10;aUX/pWlF/6VpR/+kaEb/omdF/6VqSP+ma0n/qm9N/7R5V/+xeVb/rXVS/6lxTv+haEr/nGNF/5ph&#10;Q/+aYUP/nGE//51iQP+dZUL/nGNF/5tiRP+bYkT/m2JF/5lgQ/+ZYEP/mGFD/5pjRf+XYEL/mmNF&#10;/51mSP+eZUj/nGNG/5hfQv+UW0D/k11D/5BaQP+OWD7/kVtB/45bQP+JVT3/hVM6/4hWP/+FVT//&#10;hVU//4NVPv+FV0D/h1lC/4RXQP8AAQD/AAEA/wABAP8AAQD/AAEA/82tlv/UtZj/3r2c/+jHpP/v&#10;z6b/8tWp//fcrf/44a//++e0//zsuf/98rz//vfA///6w///+sP//vnB//v1u//79bn/+vS2//vz&#10;tf/68rT//PS2///3uf/++r3/+/W5//rxtv/58LX/+/G2//zzuv/99Ln//vW6//71uv/+9Ln//PK3&#10;//zytf/77bD/++uv//zprv/+6K///eSu//nbp//00J7/6L+R/+O4jv/ds4v/1auF/8ejgf+7mHj/&#10;rI1w/52CZ/+SfGf/iHVk/31sXP92Zlb/cWBQ/2pZSf9kU0P/YU49/2BLOP9hSjj/Xkgz/1lDLv9W&#10;QCv/Ujwn/1I8J/9cQy//Y0gz/21PN/+EYEb/o3hY/7ODX//MmHD/7biG/+65hf/os33/5a52/+Sw&#10;d//lsXj/5bF4/+Ovdf/msnb/57N3/+i1dv/ptnf/67h3/+u4d//otXT/67V1/+izcf/nsG//565r&#10;/+atav/nrGj/5qtn/+arZ//prGn/56pn/+apZv/mqWb/5qlm/+anYv/kpWD/5KNf/+SjX//mpWH/&#10;6Kdj/+WkYP/jol7/46Rf/+OkX//ipWL/4KVj/9yjYP/hqGX/6bJv/++4df/rtHH/5K1q/+KsZv/i&#10;qWT/4qlk/+OoYv/WnFP/0JRL/9OVSv/YmE7/351T/9iWTP/QikL/y4U//8N9N//AdzP/wHcz/791&#10;NP+7cTD/unAx/7pwMf+3cDL/uXI0/7lyNP+zbS//smwu/7FrL/+uaCz/rmgs/61nK/+rZiv/qGMq&#10;/6plLP+vajH/r2oz/61oMf+qZS7/qWQt/6hjLP+kXyj/o14n/6FeJ/+jYCn/omAm/59eJv+jYiz/&#10;v4JM/9ebZ//DilX/lF8r/3RAEP91Qhf/dkUc/3JAG/9vPRz/cD0e/3A9IP9uPyH/cUIm/3BBJf9r&#10;PCL/ZDYc/2E1HP9nOyL/aD4l/2Y8I/9jOSD/Yjgf/2M5IP9nPiL/bEAl/25FKf9xRSr/cUgq/3FI&#10;Kv9ySSv/dEsv/3BILv9tRSv/aEMo/2lEKv9lQSf/ZkIo/2dDK/9kQin/ZUMq/2ZEK/9mQir/aUUt&#10;/2dDK/9mQir/ZUEp/2NBKP9jQSj/YkAn/2NBKP9jQSj/ZEIp/2RCKf9mQij/aEQq/2lFK/9nRCj/&#10;a0gs/2xJK/9xTjD/cU4u/3FOLv90Ui//d1Uy/3ZUMf96WDP/hV87/4lhPf+EXDj/hFw4/35WMv90&#10;UC7/b0sp/3dRLf99VzP/flYy/3hRKv9vSST/bkgj/3tVMP+EXTb/iGE6/4tkPf+FXjX/f1gv/31W&#10;Lf96Uyr/dlAr/3tVMP+GYDv/iGI+/4BcOv94VjP/cU8s/2lGJv9rSin/cE8u/3NVM/9rTSv/Zkgm&#10;/2hKKP9rTSn/bE4q/3JSLP94WDL/f1w2/39cNP+AWzH/glsy/4JbMv+GXzj/k2xF/5VtSf96VjT/&#10;ck4s/3FNK/92UCz/e1Mv/4FWM/+EWDP/hVgx/4hbNP+LXjf/iVw1/4hbNP+IXDX/iFw1/4hcN/+G&#10;XDb/glc0/3tQLf96Tyz/flMw/4FXMf+CVjH/eU0m/3pOJ/+BVCv/h1ow/5dmPf+ca0D/nms+/55q&#10;Ov+gbDr/o289/6JvOv+fbTj/oG47/59vPv+fbz7/mmw6/5VpOP+VaTj/lGo6/5NoO/+RaDz/lWtB&#10;/5VuRf+UbEj/iGA8/3lVM/92UjD/elQw/31WNf9/WTX/e1c1/31ZN/+BXzz/gWA9/3hXNP93WTX/&#10;fmA8/31fO/91VzX/d1k3/3dWNf91VDH/d1Uy/3RSL/9zUSz/glsy/4pjOv+NYzn/imE1/31UKP91&#10;TyL/cksg/3NOIv91Uir/dFEr/3ZTLf91VS//aUgl/2VEIf9jQiH/YkMk/2RFKP9lRin/ZUYp/2hJ&#10;LP9mSSv/Z0kt/2lLL/9jSC3/Wz8n/1U7Iv9WPCX/Vjwl/1E4JP9KMB//SC4d/0owIf9KMCH/TTMk&#10;/1E3KP9PNSb/SCwe/0EnGP9AJxP/SC8Z/1Y+Jv9mTDP/c1k+/3hdQv98YUb/elxE/3RYQP9vUzv/&#10;b1M7/3BWPf9uVDv/b1M7/3BUPP9wVDz/cFQ8/3JWPv9yVj7/aEw2/2NHMf9kSDL/Zko1/2ZKNf9j&#10;RjT/XUAu/1E0JP9EKBr/OB4R/zcdEP8+Ixj/QSYb/z8kGf8/JBn/Risg/0csIf9GKyD/Ry0g/0ct&#10;IP9FKx7/RCod/0UrHv9ILiH/SC4h/0wwIv9RNCT/UTQk/1I2KP9SNij/UDQm/1A0Jv9RNCT/UjUl&#10;/1I1Jf9QNCb/UTUn/040J/9LMST/TDIl/0YvIf88Jhn/NiAT/zchFP87JRj/Pycb/0EqHP9BKhz/&#10;RCga/0crHf9OMSH/UTQk/1Q0Jf9UNCX/VjUm/1U0Jf9TMiP/UzIj/1Y1Jv9ZOCf/YkEw/21MO/9r&#10;Sjf/aUYz/2lGM/9nRDH/Z0Qx/2lGM/9pRTX/Z0Mz/2M/L/9jPy//YT0t/187K/9gPCz/Xzsr/105&#10;Kf9dOSv/Wjkq/1c3Kv9MMCL/Qicc/zkeE/85IRf/OyMX/zwkGP9FKx7/SS0f/00tIP9MLB//UzEl&#10;/1IxIv9RMCH/UC8e/0onE/9CHgj/bEct/62BZv+xfmH/sXpc/7h/Yf+6f1//sXRV/6RnSP+bYEL/&#10;lls9/5NYOv+PVjn/kFg9/5BaPv+RWz//lmBE/5dhRf+XX0T/mWJE/5tkRv+eY0P/n2RE/6JnR/+j&#10;aEj/pGlL/6ZrTf+ma03/pmtN/6dsTv+ma03/pmtL/6htTf+qb0//p2xK/6VqSP+nbEr/p21I/6Zs&#10;R/+kakX/pGpF/6pwS/+zeVT/rXJQ/6hsSv+pbUv/qm5M/6ltS/+pbUn/p2tH/6VpRf+qbkn/qGxH&#10;/6VpRf+kaET/pGhE/6RoRv+kaEb/o2hI/6NoSP+hZkT/omdF/6htS/+pcU7/qnJP/6hwTf+ka03/&#10;nWRG/5phQ/+aYUP/mmFD/5tjQP+eZkP/nmZD/5xjRf+bYkT/m2JF/5xjRv+aYUT/l2BC/5hhQ/+X&#10;YEL/mWJE/5tkRv+YYUP/mmFE/5deQ/+UW0D/klxC/5BaQP+OWD7/j1tD/4tXP/+HVTz/hVM8/4dV&#10;Pv+NXUb/kWFL/4xeR/+LXUb/iFtE/4RaQv8AAQD/AAEA/wABAP8AAQD/AAEA/8+vlv/Wt5r/4L+c&#10;/+7OqP/z1Kj/9tus//nisP/757T/+uq3//rtuf/88bv//vfA//36w//++cL//fjA//v1uf/69Lj/&#10;+/O1//rytP/58bL/+/O1//72uP/++r3/+/W5//nwtf/47rP/+e+0//vxtv/+9Ln//vW6//70uf/8&#10;8rf/+/G2//vvs//87LD//uux//3nrv/94qv/+9uo//TToP/rxZb/4beN/9qwiv/OpoL/wqB9/7KR&#10;cv+oiW3/n4Nr/5R6Y/+DcmD/fW1d/3VlVf9xYVH/aVlJ/2NSQv9eTT3/WUY1/1xHNP9gSTf/Xkgz&#10;/1pEL/9XQSz/VT8q/1Q+Kf9dQi3/Z0kx/3xYQP+ddFb/toVk/8KOZ//YpHX/7LeD/+y3gf/nsnz/&#10;6bJ6/+ayef/ptXz/5rJ4/+Swdv/lsXX/5rN0/+e0df/ptnX/6rd2/+u4d//qt3X/67Z0/+izcf/n&#10;sG//6bBt/+ivbP/nrGj/5apm/+WqZv/mqWb/5Kdk/+KlYv/ipWL/56hj/+WmYf/jpF//4qFd/+Oi&#10;Xv/lpGD/6Kdj/+WkYP/hol3/4aJd/+ChXP/doF3/3aJg/9yjYP/iq2j/9L16//O+ev/uuXX/57Bt&#10;/+OtZ//iqWT/3aRd/9ugWv/WmlH/zpJJ/8+RRv/Xl03/351T/+GbU//Ujkb/zoY+/8Z+Nv/CeDH/&#10;wHcy/751MP+7ci7/uW8u/7huL/+1bi7/tm8x/7ZvMf+ybDD/sWsv/7BqLv+uaS7/rWgt/6xnLP+r&#10;Ziv/qWQp/6tmLf+vajH/r2ox/6plLP+rZi//rGcu/6lkK/+lYCf/omAm/6BdJv+iYCb/pGIo/6Jh&#10;Kf+gXyn/tHdA/82RW//KkVz/p3I+/3dED/92QxT/d0Yb/3JCGv9sOxr/bTwc/249Hf9uPyH/ckMn&#10;/3FCJv9sPSH/ZDYc/2A0G/9nOyL/aj4l/2M5IP9iOB//Yjgf/2M5IP9qPiP/bEAl/29DKP9xRSr/&#10;cEcp/29GKP9wRyn/ckkt/29HLf9sRCr/aUQq/2dCKP9lQSf/ZkIo/2dDK/9kQin/ZkQr/2ZCKv9m&#10;Qir/aUUt/2ZCKP9mQir/ZUEp/2M/J/9kQCj/Yz8n/2RAKP9kQCj/ZkIq/2dDK/9oRCr/aEQq/2hE&#10;Kv9nRCj/cU4y/3JPMf9yTzH/cE0t/25LK/9yUC3/dVMw/3ZUMf96WDP/gVs3/4NdOf9/VzP/gVk1&#10;/39XM/98VDD/d1Et/3lTL/99VTH/gVoz/3tULf9xSyb/b0kk/3xWMf+BWzb/hF02/4liO/+GXDT/&#10;flcu/3tUK/93UCf/d1An/39YL/+LZD3/iWE9/39ZNf94VDL/cU8s/2tJJv9sSyr/clEw/3ZYNv9r&#10;TSv/ZUcl/2dJJ/9qTCj/a00p/29RLf9zVS//elgy/39cNv9/XDb/flgz/3xVLv97VC3/jGU+/5hw&#10;TP+AWjb/cEwq/29LKf92UCz/elIv/35TMP+BVjP/g1Ux/4VZMv+JXTb/iV02/4ldNv+IXDX/hVsz&#10;/4RaMv+CWDL/flMw/3pPLP97UC3/gFUy/4FVMv+BVTL/fFAr/3xQKf99UCn/glUs/45fNf+UYzj/&#10;l2Q3/5tnOP+daTf/n2s5/6BsOv+ibjz/oG45/59vPv+hcUD/mWs6/5NnNv+RZTb/kmc6/5VqP/+R&#10;aDz/kWc9/5JrQv+VbUn/h2E9/3dTMf91US//fFYy/35YNP+BWzf/glw4/4FdO/+DYT7/gmA9/3dV&#10;Mv95WDX/g2I//35gPP9zUjH/dVQz/3ZVNP90Ui//c1Eu/3NRLv9zUSz/hl84/5BmPv+PZTv/imA2&#10;/31WK/95Uif/c04i/3NOJP9zUCr/c1Es/3FRK/9zUi//bEso/2ZIJv9kRSb/Y0Qn/2VGKf9nSCv/&#10;Z0gr/2hLLf9oSy3/aEou/2RJLP9bQCX/VDoh/1M5IP9WPCX/Vj0n/1M6Jv9NNCD/SS8e/0guH/9J&#10;LyD/TDIj/0owIf9GLBv/QScW/z8lFP9IMBj/WkIq/3JYPf+AZ0n/gWZJ/4JkSP+DZUn/gWFI/3pc&#10;Qv9xUzn/ak42/2xQOP9sUDj/bFA4/25SOv9uUzj/bFA4/2tPN/9qTjb/ZUkz/2NHMf9kSDL/ZEgz&#10;/2RIM/9iRjH/YkUz/2FGNf9OMiT/OyEU/zMZDP8wGAz/MhoO/zQcEP84HRL/Qygd/0UqH/9DKB3/&#10;RCod/0MpHP9CKBv/Qigb/0MpHP9FKx7/Qykc/0MpHP9HLSD/Sy8h/08zJf9QNCb/UDQm/04yJP9M&#10;MiX/SC4h/0kvIv9KMCP/TjQn/0sxJP9ILiH/RS4g/0MtH/88Jhn/NiAT/zYgE/87JRj/PSUZ/0Ap&#10;G/9DKRz/Si4g/08yIv9WOSn/Wjor/1s6K/9WNSb/VTQl/1EwIf9SMSL/VjUm/18+L/9mRTT/ZEMy&#10;/2pJOP9pSDX/Z0Qx/2lGM/9qRzT/akc0/2pHNP9pRjP/aEQ0/2VBMf9lQTH/Yj4u/187K/9gPCz/&#10;Xjoq/105Kf9dOSn/Wzor/1c3Kv9LLyP/PCEW/zkeE/86Ihb/PiYa/z0lGf9GKhz/Ti4h/1AwI/9Q&#10;LyD/VTQl/1U0Jf9SMSL/Ty4b/0glEf9DHwf/elI5/7OGaf+vfF//r3ha/7Z9X/+2eVr/q25P/6Nm&#10;R/+dYEP/l1w+/5VaPP+SWTz/klo//5FbP/+SXED/l2FF/5hgRf+XX0T/mWJE/5xjRv+eY0P/n2RE&#10;/6RnSP+jZkf/o2ZJ/6ZpTP+maUz/p2xO/6dsTv+nbE7/pmtN/6dsTP+obU3/pmtJ/6ZrSf+mbEf/&#10;p21I/6ZsR/+kakX/pmxH/6pwS/+vdFL/q3BO/6luTP+pbUv/qW1L/6ltS/+na0f/pmpG/6VpRf+q&#10;bkr/qW1I/6VpRf+iZkL/omZE/6JmRP+kZ0j/oGVF/59kRP+cYUH/nWJC/5xjRf+gaEX/pWxO/6Vs&#10;Tv+jak3/nGVH/5phRP+ZYEL/mmFD/5piP/+cZEH/nWVC/55jQ/+bYkT/nGNG/5xjRv+bYkX/mWJE&#10;/5dgQv+XYEL/mGFD/5dgQv+SWz3/lV5A/5ZdQv+VXEH/klxC/45YPv+MWED/jFpB/4VTOv+GVD3/&#10;hVU+/4paQ/+iclv/qHhi/6FxW/+SZE3/h1pD/4NYRf8AAQD/AAEA/wABAP8AAQD/AAEA/9S2mv/e&#10;wJ7/6sqk//bWrf/85LT//ee1//3suP/+8b3///O///70v//99sD//fzG//38xv/9/Mb//vnB//r2&#10;uf/587f/+vK0//rytP/68LP/+vCz//vxtP/+9Lf//Pa6//vxtP/47rP/9uyx//jus//88rf//vW6&#10;//3zuP/68LX/+u60//7vtP/877j//umy//7jrv/93az/88+f/+jClf/guY7/062J/8Sif/+6mXr/&#10;ro9y/6KEav+ZfWf/k3pm/4hzYv96alr/c2NU/25eT/9pWUr/YE8//1tKOv9aSTn/V0Iv/1tEMv9e&#10;RzX/X0g2/1xFM/9aQzH/W0Ew/15EM/9vUDv/gV1F/5duUP+vfl7/xpRv/9mme//fq3v/4ax2/+ax&#10;e//ksXr/57R9/+u3fv/rt37/5rJ4/+Swdv/msHL/57Fx/+mzc//ruHf/8L17//TBf//wv3z/6rd1&#10;/+q1c//ttnX/67Jv/+uyb//orWn/5apm/+SpZf/jqGb/4aZk/+GkY//jpmX/4KNi/+OkYf/jpGH/&#10;5KNh/+KhX//ko2H/56Zk/+inZf/kpWD/4KFc/9qdXP/YnVv/2J9c/9eeW//co2D/57Bv/+ixbv/n&#10;sG3/5q9s/+OtZ//hq2X/3KNc/9KYT//Pk0r/zJFF/8+RRv/ZmU//5qJX/+ejWP/cmE3/x4I1/8V9&#10;M//BeS//v3Uu/791Lv/BdDD/u3It/7duKv+3bSz/t3Ay/7ZuM/+yazP/r2ox/69qM/+vajP/r2ox&#10;/61oL/+vajH/rGcu/6xnLv+wazL/sGsy/6tmL/+rZi//qGUu/6hlLv+mZCr/pGEq/6FeJ/+gXSb/&#10;p2Ur/6hmLP+lYyn/q2oy/8CCSf/Pklv/wIRO/4ZNGP96RRH/f0wd/3tKH/9uPhj/azoZ/2w7G/9w&#10;PSD/ckMl/3JDJ/9sPSH/ZDYc/2U3Hf9oOiD/aTsh/2I0Gv9kNh7/Zjgg/2Y6If9qPiP/bEAl/25C&#10;J/9tRCj/b0Yq/3BHK/9vRir/cEgv/29HLv9uRi3/akUr/2tGLP9rRiz/aEQq/2tHLf9sSDD/a0ct&#10;/2ZCKv9nQSr/aUQq/2VAJv9lQCb/aEIr/2U/KP9oQiv/aUMs/2hCK/9kPif/ZUEp/2ZCKv9mQir/&#10;ZUEp/2RAJv9mQij/cU4y/3RRM/9yTzH/bUoq/2pJJv9tTCn/dVQx/3pZNv96WDX/d1Uy/3ZUMf94&#10;VDL/eFIu/3lTL/98VDD/gFky/4JYMv+CWDL/hVs1/39YL/9zTCX/bkgj/35YM/+CXDf/glw3/4Ve&#10;N/+BWjP/glgy/31TLf96UCr/e1Ep/4ZcNP+LYTn/iGE6/4BZMv94Ui3/dU8r/3JQLf90Ui//dlQx&#10;/3hXNv9rSin/Y0Uj/2VHJf9mSCb/aEoo/2pMKP9uUCz/cVEr/3lXMv9/XTj/fVcz/29JJf9rRSH/&#10;dlAs/4VdOf97Uy//cEom/3NNKf96Ui//fFQx/3xRLv9/UzD/g1cy/4NXMP+FWjD/h1wy/4leM/+I&#10;XTL/glgu/39VK/+DWTP/f1Uv/3pPLP97UC3/glYz/4JWM/+CVDL/gFIu/4FTL/9/Tyn/fEwm/4ZW&#10;Lv+NXDP/lGA4/5plOf+daTn/oW09/6JuPP+kcD7/pnJA/6VyQ/+gcED/mms//49jNv+IWzH/jmM4&#10;/5dsQv+TaT//kGY+/5FqQf+Vbkf/iGA8/3pUMP94UCz/flYy/4FWM/+CVzT/hlw2/4leO/+HXzv/&#10;g105/3pWNP97WTb/gV88/31bOP92UjD/eFQy/3lVM/94Ui7/dU8r/3ZOKv94UCz/imA6/5NpQf+P&#10;ZT3/h2A3/4FaMf99WC7/eFMp/3BNJ/9vTyn/bEwm/2hKJv9oSij/aUsp/2pLLP9oSSr/ZEUo/2VG&#10;Kf9oSSz/Zkcq/2hLLf9qTS//aUwu/2FGKf9UOR7/TTMa/00zGv9VOyT/VTsk/1M5Iv9SNyL/SjAf&#10;/0ctHP9HLRz/SC4d/0cuGv9DKhb/RC4X/1ZAKP9rVjn/dF09/3xlRf+Dakv/f2ZH/35jRf96X0L/&#10;eVo+/3RUO/9tTTT/bU02/29ROf9yVDz/d1lB/3VaP/9uUzj/a083/2pONv9oTDT/Y0cx/2JGMP9h&#10;RS//ZEgz/2FFMP9fQy7/XUAu/1tAL/9QNCb/Qigb/zwiFf84IBT/NxwR/zYbEv86HxT/SC0i/0ov&#10;JP9ILSL/Rywh/0UqH/9AJhn/Qigb/0IoG/9BJxr/QCYZ/z0jFv8/JRj/RCod/0wvH/9QMyP/UjUl&#10;/1E0JP9OMiT/Ry0g/0QqHf9FKx7/Qywe/0kyJP9KMyX/RS8h/0ErHf83JBb/Mh8R/zMdEP8zHA7/&#10;Pyga/0wyJf9TNyn/Wj0r/2JDMf9hQjD/YUAv/2E9Lf9fOir/WTQk/1ArG/9XMyP/Yz8v/2xIOP91&#10;UUH/c08//21MO/9vTj3/a0o3/2pJNv9qSTb/akk2/2tINf9qRzT/aUYz/2hENP9mQTH/ZD8v/2E8&#10;LP9jPi7/Xzoq/1w4KP9cOCr/WDgr/0wwIv8/JBn/NBwQ/zQcEP87Ixf/QSYb/0EnGv9LKx7/UC8g&#10;/1c2J/9cOCr/WTUn/1czJf9TLx//TisX/0AeBf9QKxD/jWRG/7eGZv+4g2P/tn5b/7h9W/+rb03/&#10;o2ZH/5xfQv+cX0L/lVo8/5FWOP+QVzr/j1c8/5BYPf+SXED/mGJG/5tjSP+ZYkT/mWBD/5tiRf+g&#10;Y0T/oWRF/6JlRv+lZkf/p2hJ/6ZpTP+maUz/pWlN/6ZqTv+lbE//pWxP/6ZrTf+ma0v/qG1N/6Zr&#10;Sf+nbEr/p2xK/6JnRf+iZ0X/p2xK/6luTP+rcE7/qG1N/6dsTP+ma0v/pmtJ/6dsSv+kaUf/pWpI&#10;/6ZsR/+scEz/qW1J/6doRf+naEf/p2hH/6NmR/+iZUb/oWZI/59kRv+eY0P/nmND/51iQv+gZUX/&#10;nmVH/5xlR/+eZ0n/m2RG/5hhQ/+XYEL/mWBC/5lgQv+ZYT7/nGNF/5tiRP+aYUT/nWRH/5xjSP+a&#10;YUb/m2FJ/5thSf+XX0T/mGBF/5phRv+VXEH/l15D/5ddRf+WXET/kFpC/4tXP/+MWEL/i1lC/4RS&#10;O/+EVD3/jlxF/55sU//Iln3/z52E/7yMdf+bbVX/gFM8/3xTP/8AAQD/AAEA/wABAP8AAQD/AAEA&#10;/9W2mf/jwqH/7s6o//bWrf/95rT//u25//7xvf//87///vfB//75wv/++cL//f3L//39y//9/cn/&#10;/PvF//34vv/69rn/+vS2//rytP/88rX/+/G0//vxtP/+9Lf//fe7//zyt//577T/9uqw//frsf/6&#10;7rT//fO4//zyt//67rT//e6z//7vtP/97rX//eaw//zcq//41qb/7cib/963jP/Wr4j/x6SE/72c&#10;ff+yk3b/pohu/5Z6ZP+QdWD/i3Fg/39sW/91ZFT/bFxN/2dXSP9jU0P/W0o6/1lIOP9aSTf/V0Iv&#10;/1tEMv9fSDb/X0g2/2JIN/9hRzb/ZEk4/2ZKNf9/W0P/lGtP/6V3Vv+1g2D/0Jx0/+Gtff/gq3f/&#10;2aRu/9+ocP/iq3P/5LB3/+m1fP/rtHv/5a51/+Krcv/lr3H/5a9v/+excf/qt3b/9MF///bFgv/1&#10;xIH/7bp4/++6dv/vuHX/67Jv/+qxbv/nrGj/5apm/+WqZv/jqGb/3qNh/9+kYv/ipWT/4qVk/9+i&#10;Yf/hol//5aRg/+SjX//jol7/5KNf/+WkYP/kpWD/4aJd/9mcWf/XnFj/1ZxX/9SbWP/VnFn/2aJf&#10;/9miX//dpmP/4qxm/+CqZP/dp1//26Jb/9KaUP/Nkkb/zJFF/8+RRv/dm0//7Klb/+ypW//em03/&#10;xYAy/8V9Mf/Cei7/vnQt/71zLP/BdDD/vXIv/7dtLP+4bi//uHEz/7dvNP+xajL/sWoy/7FsNf+u&#10;aTL/rGcu/6xnLv+wazL/r2ox/6xnLv+wazL/sGsy/6tmL/+pZi//qGUu/6dkLf+nZjD/pmMs/6Jf&#10;KP+iXyj/p2Qt/6dlK/+jYSf/pmQq/7l4QP/Njlj/zI9Z/5dbJf9+RhP/f0ka/4BNIv91Qx7/bz0a&#10;/206G/9wPR7/c0Aj/3FCJv9sPSH/Zzge/2Y4Hv9pOyH/aTsh/2I0Gv9mOB7/aDoi/2g6Iv9rPSX/&#10;az8k/2xAJf9tQSb/b0Yq/3BHK/9xSCz/cUkw/3FJMP9xSTD/b0ky/29JMv9wSzH/bkkv/25JL/9u&#10;SDH/b0ow/2pELf9nQSr/aEIr/2lAKv9pQCr/aUAq/2g/Kf9oQiv/aUMs/2lDLP9mQSf/Z0Eq/2VB&#10;Kf9kQCb/ZkIo/2VBJ/9lQSf/cU4y/3NQMv9wTS//bEon/2lIJf9tTCn/eFc0/39dOv98Wjf/dVMw&#10;/3JQLf9zUS7/c1Eu/3VTMP96VDD/f1gx/39YMf+EWjT/h103/4VeNf93USz/cUsm/31XMv9/XDb/&#10;gV44/4NdOP+DXDX/gFky/39VL/9+VC7/flQs/4ZcNP+KYDj/hF02/3xVLv93USz/dlAs/3RSLf92&#10;VDH/eFYz/3lXNP9sSyr/ZkUk/2dGJf9nSSf/aUsp/2lLJ/9rTSn/cVAt/3dWM/99Wzj/d1Uw/2pI&#10;I/9lQx7/akQg/3FLJ/92Tir/cUkl/3VKJ/97UC3/e1At/3pPLP99USz/g1cy/4FVLv+BViz/hVow&#10;/4dcMv+FWjD/gVct/4FXL/+GXDb/glgy/3xRLv98US7/g1c0/4NXNP+CVjP/gFQv/4NVMf+BUy//&#10;fE8o/4JSKv+HVy//kF82/5dkOf+fazz/oW09/6JuPv+lcUH/pnNE/6VyRf+dbT//lWY6/41eNP+G&#10;WS//j2I4/5ZrQf+UaT//jmQ6/5FnP/+PaUT/h2E8/31XMv98VjH/g1w1/35XMP9/VS//g1kz/4Nc&#10;Nf+EXTb/gVs3/35YNP97WTb/fFg2/3lVM/94Ui7/fFQw/35WMv9+UzD/eU4r/3hNKv94UCz/imA6&#10;/45nQP+KYzz/hl84/4BaNf96VzH/c1Aq/2xKJf9qSSb/YkQg/19BH/9hQyH/Zkco/2pLLP9oSSz/&#10;Y0Qn/2RFKP9lRin/ZEUo/2hLLf9rTjD/Zksu/2FGKf9WOyD/TTMa/00zHP9UOiP/Uzki/1E3IP9S&#10;NyL/TzQf/0oxHf9ILxv/Ry4a/0wzHf9ONh7/Vj4m/2dQMf90XT3/c1w6/3hgPv97Y0H/eWBB/3tg&#10;Qv93XD7/cVM3/21NNP9tTTT/clI5/3ZWP/93V0D/eFpC/3ZYQP9rTzf/aU01/2lNNf9nSzP/Z0gz&#10;/2NEL/9gQSz/Y0Qw/2BEL/9cQCv/Wj0r/1Y5J/9OMR//Si0d/0crHf9DKB3/PyQZ/z4jGP9FKR3/&#10;TTEl/08zJ/9NMSP/Si4g/0ouIP9GKhz/RCod/0IoG/9CKBv/Qykc/0QqHf9GKhz/Rysd/0grG/9O&#10;Lh//UTQk/1AzI/9PMyX/SzEk/0guIf9HLSD/Qywe/0s0Jv9MNij/RC4g/zsoGf80IRP/NB4R/zQe&#10;Ef84IRP/TTMm/1c7Lf9gRTT/ZUk0/2pLN/9qSTb/ZkUy/2I/LP9eOir/VTIf/1EtHf9gPCz/bko6&#10;/3FQP/93VkX/clFA/29OPf9xUD//bUw7/2xLOP9uTTr/bUw5/2xJNv9sSTb/a0g1/2pGNv9mQTH/&#10;ZD8v/2A7K/9gOyv/Xzst/105K/9aOSr/UDQm/0YqHv84HRL/MBgM/zggFP88JBj/Qigb/0MnGf9O&#10;LR7/UTAh/1g0Jv9YNCb/VzEk/1UvIv9ULx//SicT/z4aAv9ULxT/lGtL/7qJaf+6g2T/uYFe/7h+&#10;Wf+makj/oGNE/5hbPP+XXD7/lFk7/45VOP+PVzz/jVo//45bQP+VX0P/mmRI/5hgRf+YYEX/mWBD&#10;/5tiRf+iZUb/omVG/6JlRv+kZUb/qWpL/6lpTf+laEv/pGdL/6VpTf+nbE7/qG1P/6ZrTf+obU//&#10;qW5O/6ZrS/+nbEz/p2xM/6NoSP+jaEj/pmtL/6luTv+pbk7/qG1N/6dsTP+lakr/o2hI/6ZrS/+i&#10;Z0X/pGlH/6VqSP+qbkr/q2xJ/6hpRv+qa0r/rG1M/6ZnRv+kZUb/omVI/6FkR/+fZEb/n2RE/55j&#10;Q/+hZkj/oWZI/5phRP+bZEb/mmNF/5liRP+XYEL/mWBD/5phQ/+aYUP/nGNF/5phRP+XXkH/nWRH&#10;/5xjSP+aYUb/nGJK/5xiSv+YXkb/mWBF/5pgSP+XXUX/mF5G/5heRv+WXET/kFlE/4tXQf+OWkX/&#10;i1hD/4RRPP+IVUD/k2FK/6RyW/++jHP/vox1/7WFbv+db1j/fVM7/31UQP8AAQD/AAEA/wABAP8A&#10;AQD/AAEA/9KwlP/lwqL/89Cq//bWrf/54rD//+u4//7xvP/98rz///fA///4wf//+sP//fvI//39&#10;y//+/sz//f3H//z6wf/797r/+fO1//fvsf/78bP//PK0//zytP/88rT//fO2//rws//67rL/9+ux&#10;//jssv/67rT//e6z//3us//97rP//e6z//zssf/+6bL//uCs//XRn//uyJv/4LmO/9Sthv/GpIH/&#10;tpd4/7CRdf+niW//noBo/49zXv+KcF//f2pZ/3ViU/9wX0//aFdH/2BPP/9fTj7/W0o6/1ZFNf9U&#10;QzH/VkMy/1dEM/9cRzb/YUc4/2NJOP9mSzr/aU04/3RUP/+QZ0v/onVW/658Wf++iGL/059w/92o&#10;dv/dqHT/2KFp/9qja//cpW3/4Klw/+Osc//jrHP/46ty/+GpcP/jq27/4qtr/+Otbf/qtHT/9cKA&#10;//jHhP/1xIH/7Lp1/++6dv/ttnP/6rFs/+OqZf/ip2P/5apm/+WqZv/eo1//15xa/9meXP/go2L/&#10;5ahl/96hXv/cnVj/4aBc/+OiXv/hoFz/355a/96fWv/io17/36Jf/9ueW//Vmlb/15xY/9mgW//a&#10;oV7/2aBd/9WeW//YoV7/26Vf/9mjXf/Vn1f/1JxS/9SaUf/UmU3/0pdL/9GSRf/bmUv/7qxe//Kv&#10;YP/lolP/yIM1/8R9L//Dey//wXcw/751MP+9dDD/vHEw/7pvLv+6cDH/unAz/7ZuM/+zbTL/smsz&#10;/7JrM/+vaDD/r2gw/7BpMf+yazP/r2ku/6xmK/+taC//r2ox/6plLP+rZi//qWYv/6hlLv+oZzH/&#10;qGcx/6ViK/+lYiv/pGEq/6JgJv+cWiD/pWMp/7VzOf/KiVP/zY5Y/6ZpM/+KThr/f0cW/4JMHv+A&#10;TCX/eUQi/289HP9tOhv/cT4h/3E/JP9rPCD/Zzge/2c4Hv9qOyH/aDog/2Q2HP9qPCL/bD4k/2w+&#10;Jv9rPSP/az8k/21BJv9tQSb/bkUp/3BGLf9xRy7/ckkz/3NKNP92TTf/eE85/3dOOP92TTf/c0o0&#10;/3JKMf9wSC//ckkz/25FL/9rQiz/akEr/2pBK/9sQir/aUAq/2lAKv9rQyr/aUEo/2pCKf9rQyr/&#10;akUr/2lEKv9lQSf/ZUEn/2RAJv9kQSX/b0wu/3FOMP9tSir/bEon/2tJJv9uTCn/e1k2/4RiP/9/&#10;XTr/d1Uy/3FPLP9zUS7/c1Eu/3RSL/95Uy//e1Ux/31WL/+BWjP/iGE6/4dgOf97VTD/dFEr/3hV&#10;L/98WTP/gF03/4ZjPf+IYj3/gVoz/39VLf+AVi7/f1Ut/4ZcNP+LYTv/gVox/3tULf94Ui3/d1Es&#10;/3hSLv93VTD/eVc0/3hWM/9vTiv/bEso/2xLKP9tTCn/blAs/2xOKv9qTCj/akwo/29OK/92VTL/&#10;dlUy/2tJJv9lQyD/ZkQh/2lFI/9wSib/cUkl/3JKJv95Tiv/eE0q/3hNKv95Tyn/gVcx/3xSKv97&#10;USn/f1Ut/4NZMf+BVy//gVcv/4NZMf+HXTf/hFo0/4BVMv+AVTL/g1g1/4FWM/+BVjP/flQu/4BU&#10;L/+AVC//f1Mu/4FULf+HVy//jl81/5VkO/+baDv/nGk8/55rPv+eaz7/nGk8/5hoOv+UYzj/i1wy&#10;/4lcMv+HWjH/jmE4/5RnPv+PZDr/iV83/4pjOv+HYjj/gV44/39cNv+GYDv/imQ//39YMf97VC3/&#10;e1Qr/31WLf9+WDP/gFo1/35YNP97VTH/eFQy/3ZSMP95Tiv/fVIv/4BVMv+AVTL/eU4r/3hOKP97&#10;USv/iV85/4liO/+DXTj/gFo2/3RSLf9tSyb/aUci/2VEIf9iRCD/YEIg/19AIf9eQSH/YEMj/2NG&#10;KP9iRSf/YEEl/19AJP9gQSX/YUIm/2RGKv9nSS3/Zkgs/2NILf9aPyT/Ujgf/1I4H/9YPif/Uzki&#10;/1A2H/9RNyD/Uzki/1E3IP9JMBr/STAa/1c/J/9lSzD/b1Y4/3VcPf90XDr/c1s5/3NbOf9zWzn/&#10;dl0+/3VcPf9vVDf/bE40/2lLMf9uTjX/c1M6/3ZWP/91VT7/c1M8/21NNv9nSTH/ZEgy/2dIM/9m&#10;RzL/aUo1/2NEL/9dPir/YUIu/2FCLv9cPSn/XD0r/1g5J/9NMB7/TS0e/0suHv9MMCL/TTEl/0ww&#10;JP9MMCL/UTEk/1ExJP9PLyL/Ti4h/08vIv9PLyL/Ti4h/0ktH/9JLR//TjIk/1I2KP9VNSj/Ti4f&#10;/0oqG/9NLB3/UTAh/1AwIf9RMST/UTUn/1A2Kf9PMyX/SS8g/002KP9MNij/QSsd/zYjFP80IRP/&#10;OiQX/0ApG/9LNCb/Y0c5/2NIN/9hRDL/ZEUx/2ZHM/9oRzT/ZkUy/2A9Kv9WNSL/UTAd/1o5Jv9s&#10;TTv/clNB/3BRP/9xUkD/b1A+/29QPv9vUD7/bk89/21OPP9wTzz/cE88/21MOf9uSzj/bEk2/2tI&#10;Nf9mQjL/Yz8v/2A8Lv9eOiz/XDgq/1o2KP9VNCX/Sy8h/z4jGP8xGQ3/MRkN/zsjF/9AJRr/RCod&#10;/0crHf9QLyD/VDAi/1YyIv9WMiT/VS8i/1QuIf9ULx//SSQR/zwYAP9aMhj/n3RU/7aEY/+3gV//&#10;uYFe/7J4U/+jZ0X/m2A+/5RZOf+UWTv/j1Y5/4xUOf+NVzv/jVtA/45cQf+TYUb/mmRI/5dhRf+Y&#10;YEX/mmFE/5phRP+hZEf/omVI/6VmR/+lZkf/qWpL/6hoTP+nZ0v/pGdK/6ZpTP+oa0//p2pN/6Rp&#10;S/+lakz/p2xO/6NoSv+ma03/p2xO/6VqTP+kaUv/pmtN/6htT/+obU//p2xO/6dsTv+ma03/omdJ&#10;/6VqSv+kaUn/oGVF/55iQP+jZ0X/qWpJ/6lqSf+pakn/q2xL/6ZnRv+kZUb/omVI/6JlSP+iZUj/&#10;o2ZJ/6FkR/+iZ0n/omdJ/55jRf+cY0b/nGNG/5phRP+YX0L/mF9C/5phRP+ZYEP/m2JE/5phRP+Z&#10;YEP/nGNG/5xjSP+aYUb/mmBI/5thSf+aYEj/mmBI/5pgSP+YXkb/mF5G/5heRv+SXET/jldC/4pW&#10;QP+KV0L/iVZB/4RRPP+IVUD/jFlE/49cR/+OXkr/iFlF/4teSf+IXUr/f1ZC/4FbRv8AAQD/AAEA&#10;/wABAP8AAQD/AAEA/9WylP/jv53/8s+p//zbsv/2363/++ey//7vuP/+873///a///75wf/9/Mb/&#10;/f3L//39y//9/cn//fzG//z5wv/797j/+fO1//bur//68LL/+/Gz//zytP/68LL//PGx//jssP/5&#10;667/+Omu//rrsP/77LH//u6z//ztsv/+7rP//Oyx//vlrP/+3qv/+NSi/+vFlv/gtoz/0aqD/8ej&#10;gf+5mHf/qotv/6aGbf+fgWn/lHhj/4dsW/+CaFn/dmNS/25dTf9nVkb/ZFND/15NPf9bSjr/WEc3&#10;/1RDM/9QPy3/V0Qz/1xHNv9dSDf/YUc4/2VKOf9sTz3/dVVA/4ZgS/+ic1X/sXxc/7iCXP/Fj2P/&#10;1Z9w/9ujcv/fpnH/3qVu/9ylbP/epm3/4Khv/+Ssc//iqm//3qZr/9+kav/jqG7/4Khr/+Ssb//q&#10;tHT/7bp5//G+fP/wvXv/7Ldz/+y3c//stnD/6rFs/+SpZf/ip2P/46hk/+OoZP/gpWH/26Bc/92g&#10;Xf/go2L/46Zj/+ChXP/en1r/46Je/+OiXv/gn1v/3p1Z/9ydWP/goVz/4KFc/9mcWf/Xm1P/3KFb&#10;/+KnY//jqmX/4Kdi/9uiXf/Yn1r/zphS/82XT//NlUv/zJRK/8ySSP/Sl0v/2ptO/9qbTv/fnU//&#10;765e//SxYv/opVT/zos6/8WAMv/GfjL/wXs1/8F4NP+/dTT/vXIx/7puMP+6bjD/uW8y/7lvMv+0&#10;bDH/s2sx/7RsMv+ybDH/sGov/7JsMf+zbTL/rmgt/6tlKv+sZiv/rGcs/6plLP+qZSz/qWct/6hl&#10;Lv+nZjD/qWYv/6dkLf+mYyz/ol8o/59cJf+bWR//pmQq/7BuNP/DgEn/zYxW/7BxPP+UViP/g0kX&#10;/4JKG/+DTiT/f0kl/3dCIP9xPB3/bzwf/3A+I/9sOh//ZTYc/2c4Hv9rPSP/az0j/2c5H/9pOyH/&#10;ajwi/2s9Jf9qPiX/az8m/2s/Jv9tQSb/b0Yq/3BGLf9wRi3/dEoy/3NKNP94Tzn/elE7/3hPOf94&#10;Tzn/eE85/3hPOf92TDP/d001/3ZMNP9ySDD/ckgw/29FLf9uRCz/bEQr/21FLP9vRy7/bkYs/21F&#10;K/9vRy3/b0ct/21ILf9pRSv/ZUIm/2RBJf9kQSX/bUwt/25NLv9rSin/aUgl/21LKP9xTyr/flw3&#10;/4VjQP+BXTv/eFYz/3NRLv9zUS7/dFIv/3VTMP93VTL/e1Ux/3xWMf+EXTb/jGU+/4hhOv9+WDP/&#10;fFYx/3pXMf96VzH/gF03/4dkPP+GYTf/gFkw/3xVLP+BVy//gVcv/4ZcNP+MYjr/hV41/31WLf97&#10;VC3/e1Qt/3lTLv97VTD/e1k0/3lXMv9zUSz/c1Eu/3RTMP92VTL/dlUy/3NSL/9tTyv/a00p/21M&#10;Kf9wTyz/c1Iv/2tKJ/9nRSL/aEYj/2hGI/9sSCb/b0kl/3FLJ/90TCj/dEwo/3hNKv96UCr/flQu&#10;/3pQKv95Tyf/gFYu/4RaMv+EWjL/g1kx/4JYMv+DWTP/glgy/3xVLv99Ui//gVk1/4FWM/+AVTL/&#10;flQu/31TLf98Uiz/f1Mu/4RYMf+IWzT/jWA3/5FhOf+RYDX/kWA1/5NiN/+RYDX/ilsv/4tcMP+J&#10;WjD/iFsx/4teNf+LXjX/jmE4/49jPP+JXzf/gVox/4FcMv96VzH/eFUv/35bNf+IZT//i2hC/39Z&#10;NP92USf/c04k/3ZRJ/93USz/elQv/3dVMP93VTD/d1Mx/3VRL/90TCj/dU0p/3tQLf99Uy3/e1Er&#10;/3tRK/9/VS//iF44/4ZfOP+BWzf/e1k0/29NKP9pSCX/ZUQh/2FAHf9fQR//X0Ef/15BIf9eQSH/&#10;XUAg/19CJP9eQSP/Xj8j/1o7H/9aOx//Wzwg/2JEKP9lRyv/Y0Up/2FGK/9fQyv/Vzsj/1g+Jf9e&#10;RCv/WT8m/1M5Iv9QNh//UDYf/1A2H/9NMxz/Ujgf/11DKP9pUDL/cVY4/3NYOv9uVDP/blQz/3BW&#10;Nf9wVTf/clk6/3FYOv9vVDf/cVY7/3FTOf9yUjn/clI7/25ON/9vTDb/bEw1/2dHMv9jRC//ZEUw&#10;/2RFMP9jRDD/Z0g0/2JBLv9bPCj/X0As/19ALP9bPCj/WDkl/1Q1I/9NLhz/Ti8d/1ExIv9SMiX/&#10;VTUo/1IyJf9RMST/UDAj/1AuIv9QLiL/UC4i/1QyJv9UMib/UTEk/1AwI/9QMCP/VTUo/1k5LP9b&#10;Oiv/VjUm/1EwIf9PLh//UjEi/1MyI/9VNCX/VTgo/1c7Lf9XOy3/Ujgp/081Jv9KNCb/Piga/zMg&#10;Ef81HxL/Pykb/0w1J/9bPzH/Zko8/2RHNf9dQC7/YkMv/2ZFMv9pSDX/ZEMw/1w7KP9ZOCf/WDkl&#10;/2RFM/9vUkD/cVRC/3FUQv9xVEL/blE//29SQP9vUkD/cFE//25PPf9vTj3/b047/21MOf9vTDn/&#10;bEk2/2tINf9lQTH/ZkIy/2M/Mf9eOiz/Wjkq/1g2Kv9VMyf/RSkb/zofFP8yGg7/MxsP/z0lGf9D&#10;KRz/SS0f/08vIv9QLyD/VTEj/1YyIv9WMiT/VTAg/1MtIP9RLBz/RyIP/z8bA/9sQyf/qXpc/7mE&#10;Zf+5gV7/uH1b/61zTv+fY0H/mF09/5NYOP+OVTj/i1M4/4pUOP+KWD3/iFk//4pbP/+TYUb/mWZL&#10;/5hiRv+bY0j/nWRJ/51iRP+hZEf/omVI/6ZmSv+mZkr/qmlN/6xrT/+qaU3/qGhM/6lpTf+pbE//&#10;p2pN/6VoS/+maUz/p2pN/6RnSv+ma03/p2xO/6ZrTf+lakz/pmtN/6dsTv+nbE7/pGlL/6VqTP+k&#10;aUv/o2ZJ/6ZpTP+laEn/o2ZH/6BkQv+mZ0b/qmtK/6prSv+qa0r/q2xL/6doR/+jZEX/oWRF/6Jl&#10;SP+iZUj/o2ZJ/6BjRv+hZEf/o2ZJ/55jRf+cY0b/m2JF/5lgQ/+YX0L/mWBD/5lgQ/+ZYEP/mF9C&#10;/5lgQ/+ZYEP/mWBD/5tiR/+bYkf/mmFG/5pgSP+aYEj/nGBG/5lfR/+ZX0f/l11F/5ddRf+TXUX/&#10;i1dB/4xYQ/+LWEP/iVZB/4VSP/+FUj//hVI//4FRPf95Sjb/eUo2/3xRPv+DWkb/gVtG/4NdRv8A&#10;AQD/AAEA/wABAP8AAQD/AAEA/+K7nv/mwJz/7Mah//nWrP/647H/+uax//3ut//99L3//vfA///6&#10;w//8+8X//f3L//z+zf/+/sz//f3H//37wv/89rj/+PCv//btrP/47av/+e6s//rvrf/87q3/++2s&#10;//rsrf/56av/+OWq//jlq//76K7//uux//7psv/75K7//eKt//rcqv/wx5n/4biM/9Krgv/Eon3/&#10;s5Jx/6eKbP+eg2b/mHxm/5Z6Zf+QdWD/hmxb/31jUv90X07/bltK/2ZVRf9fTz//Wko6/1RENP9W&#10;Rjb/U0Mz/1BAMP9RQDD/XEY4/2BLOv9kSjv/Zks6/3NUQP+DX0n/k2pU/6N2Wf+zfVv/voRe/8qR&#10;Zv/Smmv/2Z9v/9iebP/doW3/5Khy/+Spcf/lqnD/5apw/+qvdf/lqnD/4KVr/96haP/doGf/3qNp&#10;/+Gmav/fp2r/5q9v/+iycv/rtnT/7LVy/+qzcP/ps23/6bBr/+itaf/nrGj/5Kdk/+OmY//jpmP/&#10;4KNg/+ChXv/goV7/3Z5b/92eW//fnlz/4aBe/+GgXP/gn1v/4J9b/+CfW//goVz/3J1Y/9SVUP/R&#10;lFH/4KRc/+OoYv/mq2X/4qdh/9yhW//Wm1X/zZJM/8qQR//IjkX/y5BE/8uQRP/Nj0T/2ZlP/+Gf&#10;U//em03/7qtc//OwYf/opVT/25dG/9CLPf/HfzP/w3ky/8F4M/++czD/unEt/7luLf+4bi3/uW8w&#10;/7huL/+1bjD/s2wu/7JqL/+xaS7/sGou/7JsMf+xbDH/rGgr/6plKv+pZCn/qmUq/6hjKP+qZSz/&#10;q2Yt/6tmLf+mYyz/pGEq/6ZjLP+mYyz/ol8o/59cJf+eXCL/omAm/6ZkKv+ycDb/v35G/7t6RP+m&#10;ZzL/jE4b/4RKGP+DTSH/gUwi/39JJf96RSP/cTwd/288Hf9sPR//Zjcd/2g5H/9sPiT/bT8n/2c5&#10;If9mOCD/Zjgg/2c7Iv9pPST/az8m/2o+Jf9sQCf/bUMq/29FLP9xRy//dEoy/3VLM/94TTr/eE06&#10;/3ZLOP94TTr/ek88/3tQPf95Tzf/eE42/3dMOf94Tjb/e1E5/3pQOP90SjL/b0Us/29GKv9wRyv/&#10;cUgs/3BHKf9wSSz/b0gr/29HLf9sRyz/Z0In/2I/If9mQyX/cU4w/3RRMf9rSCj/ZkUi/2xKJ/90&#10;Ui//fVs2/4dhPf+EXjr/flg0/3lVM/93VTL/dFIv/3ZUL/92VC//dlMt/3pUL/+BWzb/iGE4/4Ve&#10;Nf9/WjD/gVwy/4FcMv+CXTP/h2I4/4hjN/+DXjL/flcs/3tUKf98VSr/fVYr/39YLf+HYDX/iGE2&#10;/4FaMf9/WC//fVYt/31WL/9+WDP/gFo1/35bNf91Uy7/c1Es/3VVL/94WDL/d1Yz/3VUMf90UzD/&#10;dFMw/3RTMP9zUS7/cVAt/2tJJv9nRCT/aEUl/2pHJ/9sSSn/bEkp/3BMLP9vSyn/cU0r/3VPK/92&#10;UCz/eFAs/3hQLP93Tyv/eFAs/39XM/9+VjL/fFQw/3tULf93Tyv/eVEt/3pSLv96Ui7/fVUx/3xU&#10;MP98VDD/fVUx/31VMf96Ui7/elMs/3tULf+BVzH/glgy/4JWMf+BVC3/hFcw/4lcM/+GWTD/flEo&#10;/4FWLP+GWjP/i184/49jPv+NYz3/i2Q9/4lhPf+FXzv/fFo1/3tZNv9yUiz/cFAq/3tbNf+KaEP/&#10;imhD/39dOP9zUSz/bUsm/3BOKf9yUC3/c1Eu/3dVMv94VjP/eVc0/3VRL/9sSCb/b0kl/3ZOKv96&#10;Ui7/glc0/4VbNf+HXTf/iV85/4FaM/98VS7/d1Et/25MKf9qSSb/ZUcl/2FDIf9kRiT/Zkkn/2NG&#10;JP9jRiT/ZEcn/2BDI/9eQSH/XD0g/1k6Hf9YORz/WToe/1o8IP9eQCT/YEIm/19BJ/9ZPiP/Wj4m&#10;/15CKv9hRS3/X0Mr/1Q6If9KMBn/TDIb/1I4If9SOB//WkAn/2hOM/9rUDP/bFE0/2tQMv9tUDL/&#10;cFM1/3NWOP90Vzn/dVo9/3RZPP90WT7/cVY7/25QOP9nSTH/ZkYv/2dHMv9pSTT/a0s2/2pKNf9s&#10;Szj/aUg1/2JBLv9gPyz/ZEMw/2A/LP9fPiv/Xz4r/1Y1Iv9PLhv/UjMh/1IxIP9NLhz/UC8e/1Aw&#10;If9QLiL/UTEk/1EvI/9QLiL/VDIm/1Y0KP9VMyf/UzEl/1MxJf9RLyP/US8j/1QyJv9TMSX/VjQo&#10;/1o4LP9cOyz/Wzor/1o5Kv9aOSr/Wjkq/1Y1Jv9UMyL/UzYk/1M2JP9TOCf/VTop/1M5Kv9GLyH/&#10;OiQW/zchE/9BKhz/VDot/2BENv9kRzf/ZUg2/2hJN/9mRTT/Z0Y1/2pHNP9oRzT/YkEw/1k4J/9Y&#10;OSf/XkEv/2tOPv9yVUX/cFND/3BTQ/90V0f/eltJ/3laSP94WUf/c1JB/29OPf9uTTz/bUw7/21M&#10;O/9rSjn/aUg3/2ZFMv9lQTH/ZkIy/2M/L/9dOSv/WDco/1o4LP9RMST/PCAU/zYbEv83HBP/OyAV&#10;/0EmG/9KLiD/UjIl/1IyJf9OLR7/Uy8h/1YyJP9VMSH/VTEh/1IuHv9QKxv/PhkG/0ceCP+CVj3/&#10;sH5j/7eAYv+1fF//rHFR/6BlRf+TWDr/jVQ3/45XOf+MVjr/h1Q5/4dVOv+IWT3/h1g8/41bQv+T&#10;YUb/l2RJ/5hiSP+aYkf/nGNI/59jR/+fZEb/oWRH/6NmSf+laEv/qGtO/6trT/+paU3/p2dL/6pq&#10;Tv+oa0z/pmlK/6ZpSv+nakv/p2pL/6VoSf+maUr/p2pL/6dqS/+maUz/pGdK/6VoS/+nak3/pmlM&#10;/6ZmSv+lZUn/pWZH/6doSf+mZ0j/pWZF/6ZnRv+naEf/qGlI/6prSv+rbEv/p2tJ/6ZnRv+iZUb/&#10;oWRF/6FkRf+gY0T/oGNE/55jQ/+dYkL/nmND/55jRf+dYkT/nGNG/5xjRv+aYUT/mWBD/5lgQ/+a&#10;YUT/m2JF/5lgQ/+ZYEP/mWBD/5xjRv+cY0j/m2JH/5phRv+aXkL/mFxA/5ldQf+bX0X/lVtD/5dd&#10;Rf+UXkT/ilg//4tZQv+OXEX/iFhC/4JSPP+CUj7/glI+/4BRPf97Tjv/fFFA/39WQv+DXUj/gFxG&#10;/4pmTv8AAQD/AAEA/wABAP8AAQD/AAEA/+K5m//owJ3/7sij//nWrv/75LL//Oiz//3ut//+873/&#10;//jB//77xP/9/cn//f3L//3/0P/8/s3//f3H//z9xP/7+rr/+PCv//btrP/47qn/+vCr//zurf/7&#10;7az/+uyr//nrrP/66qz/+ues//vmrf/8567//eix//3osf/74qz/+tmm//PNnP/iuI7/17CH/8Wj&#10;fv+1lHP/pYhq/5yBZv+XfWT/kHdj/41zYv+Fblz/emVU/3BdTP9uW0r/aFdH/2FQQP9bSzv/WUk5&#10;/1RHNv9TRjX/U0Mz/1FBMf9TQjL/XEY4/2JIOf9lSjn/bE05/3lWQv+LYk7/nnBW/657Xv+/hWD/&#10;yo9n/9KXa//VmGv/2p1u/9ufbf/gpHD/5alz/+itdf/orXP/6a50/+qvdf/orXP/4qVs/+Cjav/d&#10;oGf/3qFo/+Cla//gpWn/46xs/+Wubv/psnH/7LVy/+y1cv/rtW//67Jt/+euaf/nrGj/5qlm/+Wo&#10;Zf/kpWD/4aJf/+ChXv/goV7/3Z1d/96eXv/gn1//355c/+CfXf/gn13/4J9d/+GgXv/hoF7/3p1Z&#10;/9SVUP/RlFH/2JxU/92hWf/fpF7/2p9Z/9abVf/Wm1X/0ZdO/82TSv/MkEf/zJFF/9CSR//Tk0n/&#10;2ppQ/9yYTf/Wk0X/56RV/+6rXP/opVT/3JhH/9GNPP/IgTP/wXcu/8B2L/+7ci3/uG8r/7huLf+4&#10;bi3/uW8u/7lvMP+1bi7/smst/7FqLP+wai7/sGou/7FrMP+vai//rGcs/6xnLP+rZyr/q2Yr/6lk&#10;Kf+rZiv/rWgv/7BrMv+nZC3/o2Ap/6ViK/+oZS7/qmcw/6dkLf+jYSf/omAm/6NhJ/+qaC7/t3U7&#10;/8B/R/+ubzn/lFch/4dLF/+CTB7/g00h/4NNJ/+ASib/eEMj/3A9Hv9tOh3/aTog/2o7If9tPyf/&#10;bD4m/2Y4IP9lNx//Zjgg/2k7I/9rPyb/bEAn/2s/Jv9sPyj/bEIq/3BGLv9ySDD/dEoy/3dMOf94&#10;TTr/d0w5/3RJNv93TDn/fFE+/35TQP9/VEH/gFVC/4BTPv98Tzr/e045/3pNNv93TTX/dEox/3NK&#10;Lv9xSCz/cUgq/3BHKf9wRyn/cUgq/3FKLf9ySy7/aUQn/2ZBJP9wSy7/e1g6/3pXN/9wTS3/aEYj&#10;/2xKJ/9zUS7/fFo1/4ZgPP+EXjr/f1k1/3xWMv93VTD/c1Es/3NRLP90USv/ck8p/3ZQK/9+WS//&#10;hF0y/4RdMv+HYDX/iWI5/4dgNf+KYzj/jWY7/4tkOf+IYjX/g10w/35YK/97VSj/fFYp/31XKv+D&#10;XDH/iGE2/4JbMP+AWTD/f1gv/31WLf+AWTD/gl0z/4FbNv94VS//d1Qu/3hVL/95VzL/d1Uw/3VT&#10;MP91UzD/dlQx/3dVMv93VTL/eFYz/25NLP9mRST/ZUQj/2lGKP9sSSv/a0gq/21KKv9tSir/cU0t&#10;/3NPL/91US//d1Et/3ZQLP91Tyv/dU8r/3lRLf96Ui7/elIu/3pSLv93Tyv/eVEt/3pSLv95US3/&#10;elIu/3lRLf96Ui7/fFQw/3tTL/96Ui7/e1Mv/3tULf99Vi//f1Uv/39VL/+BVTD/hVk0/4tfOv+J&#10;XTb/glYv/4RYMf+KXjf/j2M+/5JmQf+TaEX/jWVB/4JePP97VzX/dlQx/3lXNP91VDH/cE8s/3ta&#10;N/+HZUL/h2VC/39dOv91UzD/c1Eu/3RSL/9zUS7/dVMw/3ZUMf94VjP/eFYz/3FPLP9sSif/dE4q&#10;/3lTL/9+VjL/hFw4/4heOP+JXzn/iF44/4FaM/96VC//cE4p/2xKJ/9qSSb/bEsq/2hKKP9lRyX/&#10;aEoo/2tNK/9uUC7/cFIw/3BSMP9uTSz/aEcm/2NCI/9gPyD/Wjse/1g5HP9ZOh7/Wz0h/1o8IP9V&#10;Oh//WD0i/1xAKP9hRS3/X0Mr/1Q6If9KMBn/UDYf/1g+J/9aQCf/YUcu/2tRNv9uUzb/c1g6/3Va&#10;PP91WDr/dlk7/3daPP92WDz/b1Q3/2tQNf9qTzT/Zkoy/2dJMf9lRjH/ZEQv/2VFMP9lRTD/aEc0&#10;/2tKN/9uTTr/aUg1/2JBLv9ePSr/ZEMw/2JBLv9iQS7/YD8s/1Y1Iv9OLRz/Ty4d/1EwH/9QLx7/&#10;UTAh/1IxIv9QLyD/US8j/1MxJf9UMib/WTgp/1k4Kf9YNyj/VjUm/1QyJv9UMib/VjQo/107L/9d&#10;Oy//Xj0u/2E9L/9hPS//YDwu/187Lf9dPC3/Wzor/1g3Jv9WNST/UzQi/1I1I/9SNSP/Ujcm/1I2&#10;KP9DKRr/OSIU/0ApG/9SOCv/Wz8x/2VIOP9sTTv/a0o5/2tKOf9qSTj/bUk5/2pJOP9oRzb/Xj0s&#10;/1k6KP9hRDT/ak09/3FURP92WUn/dFdH/3dXSP93V0j/eFhJ/3lYR/95WEf/dlVE/3FQP/9xUD//&#10;b049/21MO/9rSjn/aUg3/2ZFNP9mQjL/Z0Mz/2ZCMv9gPC7/Wjgs/1k3K/9OLiH/NxwR/zYbEv86&#10;HxT/QCUa/0gsIP9MMCL/UjIl/1IyJf9NLB3/Uy8h/1YyJP9TLx//Uy8f/1MvH/9PKxv/PhoE/1Eo&#10;Ev+UZk7/t4Rp/7d+Y/+xdlj/p2xO/5xhQ/+SWTz/jlY7/4xUOf+IVTr/hlQ5/4VWOv+IWT3/ils/&#10;/49dQv+UYkf/l2RJ/5hiSP+bYUn/nGNI/59jR/+iZUn/oWRH/6NmSf+kZ0r/p2pN/6hrTv+maUz/&#10;pmlM/6dqS/+oa0z/pWhJ/6dqS/+maUr/pmlK/6doSf+oaUr/qWpL/6tqTP+qaUv/p2ZI/6dnS/+o&#10;aEz/qWlN/6dnS/+mZ0j/pGVG/6ZnSP+mZ0j/pWZH/6VmRf+mZ0b/pWlH/6drSf+pbUv/pmpI/6Vp&#10;R/+kaEb/oWRF/6FkRf+fZET/nmND/51iQv+eY0P/nmND/59kRv+cY0b/nGNG/5tiRf+aYUT/mWBD&#10;/5phRP+cY0b/nGNF/5lgQ/+ZYEP/mmFE/5tiR/+cY0j/mmFG/5deQ/+ZXUH/llo+/5hcQP+aXkL/&#10;ll1C/5ddRf+SXEL/i1lA/4tZQv+JWUP/h1dB/4JSPv+CUj7/glI+/4BRPf99UD3/gVZD/4VcSP+E&#10;Xkn/g19H/49rU/8AAQD/AAEA/wABAP8AAQD/AAEA/+O3mv/pwZ7/8cqj//jVrf/74LH/++Wz//3s&#10;tv/88bv///fA///7w//9/cf//v7K//7+yv/8/sz//f3H//3+xf/7+rr/+PCv//TrqP/67an//O+r&#10;//3wrP/77az/++yr//vrrf/7663//uqv//7psP/+6bD//uWv//vfrf/52KX/9Myb/+W8jv/PqIH/&#10;wqB9/7OUdf+liGr/mX9k/5R7Zf+MdmH/hnFe/4FsWf96Z1b/cWBO/2dWRP9mVUX/YlFB/1xMPP9Z&#10;STn/Vkk4/1RHNv9SRTT/U0Mz/1RDM/9WRTX/Ykg5/2VJO/9rTDr/cVA9/4NdSP+Xa1L/qHZb/7Z/&#10;Yf/JjWj/1JZt/9ibbv/Xmmv/259t/96gbf/kpnP/5qp0/+mudv/orXP/6a50/+itc//mqXD/46Zt&#10;/+OlbP/eoGf/3qFo/+Gka//hpmr/5Klt/+Wubv/osXD/67Rx//C5dv/vuHX/7bRv/+ivav/nrGj/&#10;5qlm/+SnZP/jpGH/4KFe/+ChXv/goGD/3p5e/96eXv/gn1//355e/9+eXP/fnlz/4J9d/+CfXf/f&#10;nlz/3p1Z/9eYU//SlVL/05ZT/9OYUv/Wm1X/1ZpU/9GWUP/SmE//1JhP/9KXS//Ok0f/zZJG/9GT&#10;SP/VlUv/2ZdN/9WRRv/QjT//3ptN/+mkVv/qplX/3ZlI/9GNPP/JgjT/wXcu/750Lf+5cCv/t24q&#10;/7huLf+4bi3/uG4t/7lvMP+1bi7/smst/7FqLP+wai7/sWsv/65pLv+uaS7/rWgt/6xnLP+taC3/&#10;r2ov/6xnLP+rZiv/rWgv/7FsM/+pZC3/pWAp/6ViK/+qZzD/sG02/61rMf+lYyn/pWAn/6RfJv+n&#10;ZSv/s3E3/8OCSv+2d0H/m1wn/4hMGP+DSxz/g00f/4RPJf+CTCb/e0Yk/3VAIP9uOx7/ajsf/2s8&#10;Iv9tPyf/az0l/2U3H/9lNx//Zzkh/2o8JP9sPyj/bD8o/2s+J/9sPyj/bkEq/29EMf92STT/d0o1&#10;/3pNOP96TTj/eEs2/3dKNf98Tzr/gVRB/39UQ/+CV0b/hllG/4VYQ/+CVUD/fVA7/3lMNf97Tjf/&#10;e080/3dOMv9ySS3/cUgq/3FIKv9wRyn/cEcp/3NKLP90TTD/bkcq/2xHKv91UDP/g15B/35bO/91&#10;UjL/akgl/2tJJv9xTyz/fFYy/4NdOP+BWzb/flcw/3tULf99VzL/eVYw/3NQKv9wTSf/b0wm/3JN&#10;I/97Viz/g1wx/4NcMf+LZDn/jGU6/4xiOP+MZTr/kGc7/45lOf+MYzf/imE1/4FbLv98Vin/e1Uo&#10;/3xWKf+AWi3/hl80/4JbMP9/WC//f1gv/35XLv+AWTD/hV41/4FcMv95Vi7/elcx/3tYMv98WTP/&#10;d1Uw/3VTLv90Ui//dlQx/3dVMv93VTL/elg1/3JRMP9oRyb/ZEMk/2dGJ/9uSy3/bEkr/2tIKv9u&#10;Sy3/cE0v/3JOLv90UDD/dFAw/3NPLf9yTiz/c08t/3VPK/92UCz/eFIu/3hSLv93US3/eFIu/3hS&#10;Lv94Ui7/d1Et/3dRLf95US3/elIu/3lRLf96Ui7/elIu/3tTL/97Uy//gFUy/4BVMv+BVjP/hls4&#10;/4leO/+JXTj/hVk0/4ZaNf+LXzr/kWVA/5NnRP+TaEX/iWM//3tXNf90UDD/bUoq/3RRMf97WDj/&#10;elc3/4FePv+FY0D/hGI//3xaN/91UzD/dFMw/3VSMv9yTy//ck8v/3NQMP92VDH/dlQx/29NKv9v&#10;TSr/dVMu/35YNP+BWzf/hV05/4VeN/+GXDb/g1w1/4BaNf97VTH/bkwn/2pJJv9rSif/cE8u/25Q&#10;Lv9oSij/akwq/3RTMP96WTb/elk2/31bOP97WTb/dVMw/3BNLf9rSCj/ZkUm/1w9Hv9YORz/WTod&#10;/1Q2Gv9QMhj/Uzgd/1c7I/9bPyf/Vz0k/1E3IP9MMhv/VTsk/1tBKP9dQyr/Y0ku/2hOM/9tVDb/&#10;dls9/3dcPv9wVTf/c1Y4/29UN/9uUzb/aU4z/2NILf9hRS3/YEQs/2NEL/9kRTD/YkIt/2JCLf9i&#10;QS7/ZEMw/2lINf9rSjf/ZUQx/2NCL/9hQC3/aEc0/2VEMf9iQS7/XTwp/1Y1Iv9RMB//UC8e/1Ew&#10;H/9TMiP/UzIj/1IxIv9OLR7/UC4i/1IxIv9TMiP/WTgp/1k4Kf9YNyj/WTgp/1c2J/9ZOCn/XTwt&#10;/2VENf9lRDX/Z0M1/2dDNf9lQTP/ZEAy/2E9L/9fOy3/Wjkq/1k4J/9cOyr/YUIu/2BEL/9bPyr/&#10;VDkk/04zIv9EKBr/RCga/1E1J/9dQDD/XkEx/2lJOv9uTTz/bEs6/29LO/9tSTn/bUk5/2lIN/9i&#10;QTD/Wjsp/2FBMv9tUED/cFND/3NWRv95XEz/elpL/3lZSv94WEn/d1ZF/3hXRv95WEf/dlVE/3NS&#10;Qf9yUUD/b049/21MO/9rSjn/aUg3/2ZFNP9mQjL/ZkIy/2VBMf9gPC7/WTcr/1ExJP9BJRn/NRoR&#10;/zccE/89Ihf/RSof/0wwJP9NMSP/UDAj/08vIv9OLR7/VDAi/1YyIv9TLx//Uy8f/1IuHv9MKRb/&#10;PxsD/2M7Iv+md13/uods/7N6X/+qb1H/o2hK/5tgQv+QWD3/jVc7/4lWO/+JVzz/h1U6/4ZXO/+I&#10;WT3/jVtA/5FfRP+WY0j/mGJI/5ljSf+bYUn/n2NH/59jR/+jZkr/oWRI/6JlSP+jZkn/pWhL/6Zp&#10;TP+maUz/pmlM/6dqS/+nakv/pWhJ/6dqS/+kZ0j/p2hJ/6doSf+qaUv/qmlL/6xpTP+raEv/qGdJ&#10;/6hnSf+oZ0v/qGhM/6hoTP+mZkr/pGVG/6ZnSP+mZ0j/pmdI/6VmRf+jZ0X/o2ZH/6VpR/+na0n/&#10;pmpI/6VpR/+hZkT/nmND/59kRP+fZET/nmND/51iQv+eY0P/m2JE/5xjRv+cY0b/nGNG/5phRP+a&#10;YUT/mWBD/5xjRf+gZUX/nmND/5tgQv+bYkX/nGNG/5phRv+aYUb/mF9E/5VcQf+YXED/l1s//5hc&#10;QP+ZXUH/l15D/5ZcRP+QWkD/ilg//4pYQf+IWEL/h1dB/4JSPv+CUj7/glI+/4BRPf9+UTz/g1hF&#10;/4deSv+GYEv/hmJK/4xqUf8AAQD/AAEA/wABAP8AAQD/AAEA/+a7m//owJ3/8cml//TRqf/12ar/&#10;9t+t//vnsv/97rf///W////5v//9+8L//f3H//77xP/++8T//f7F//79xP/7+rr/+PCv//Hopf/4&#10;66X//O+r//zvq//77Kv/++yr//7srv/86qz//uux//7rsf/95rD//d+r//fRoP/xyZj/5ruQ/9it&#10;g/+8mnf/qots/6CCZv+Ve2L/j3Zg/4p0X/+FcF3/fGtZ/3ZlU/9xYE7/a1pI/2FQPv9gTz3/W0s7&#10;/1lJOf9YSDj/V0c3/1JFNP9TQzP/VEQ0/1ZFNf9bSDn/Z0s9/2tOPP9xUD3/fFdE/5VoUf+md13/&#10;tX1i/7+EZP/Rk2z/1Zhs/9iaa//ammr/3p5u/96gbf/kp3H/6a52/+qvdf/prnT/6K1z/+apcP/g&#10;o2r/4qVs/+Smbf/dn2b/3aBn/+Glaf/kqGz/5ats/+etbv/qsHD/6rFu//K5dv/0u3j/8rl2/+iv&#10;bP/mq2n/46hk/+OmZf/hol//359f/+CgYP/enl7/3Jxc/9ycXP/fnl7/355e/96dXf/enV3/3p1d&#10;/92cWv/cm1n/3J1a/9iZVP/SlVL/0JVR/82STP/Plk//05pT/82VS//Jj0b/0pdL/9SZTf/Sl0v/&#10;0ZNI/8uNQv/Pj0X/05FH/9CORP/Qi0D/2JNG/+OeUP/oo1X/3ZlI/9OMPv/KgzX/wXcu/71zLP+5&#10;cCv/uG0q/7lvLv+4bi3/uG4t/7huL/+0bS3/smst/69pK/+uaCz/r2ov/65pLv+vajH/r2ox/61o&#10;Lf+vai//tXA1/7JtMv+sZy7/rGcu/7BrMv+rZi//p2Ir/6diK/+oZS7/sG02/6xqMP+oYyr/pWAn&#10;/6RfJP+oYyr/sW81/8KBSf+8fUf/o2Qv/45RG/+CShn/g00e/4RPI/+BTCL/e0ci/3pFI/9zQCH/&#10;aToe/2s8Iv9vQCb/ajwk/2Q2Hv9lNx//Zzkh/2o8JP9sPif/bD4n/2s+Kf9sPyr/bUAr/3BDLv92&#10;STT/d0o1/3lMN/96Szf/eks3/3tOOf+CVUD/glVC/4FUQf9/VEP/hFdE/4RXRP+GWUT/hFVB/31P&#10;OP99Tzf/fFA1/3pOM/93SzD/ckkt/3JJLf9xSCz/cEcr/3RLL/90TTD/b0gr/3FKLf9zTjH/f1o9&#10;/4BcPP96Vjb/a0km/2tJJv9vTSr/eFIu/39ZNP+AWTL/fFUs/3xVLP+GYTf/hmE3/3hVLf9tSiL/&#10;bEkh/3BNJf97Viz/glsy/4NcMf+KYzj/jGI4/41jOf+OZTn/jmU5/41kOP+MYzf/jGM3/4lgNP9/&#10;WSz/e1Uo/3xWKf9+WSz/g1wx/4FaMf9/WC//gFkw/35XLv+AWTD/hF00/4FaMf98Vy3/eFUv/3xZ&#10;M/9/XDb/d1Uw/3RSLf9zUS7/dVMw/3VTMP91UzD/eFU1/3ZVNP9sSyr/ZEMk/2RDJP9sSyz/bkst&#10;/2tIKv9uSy3/b0wu/3BNL/9wSy7/ck0w/3JOLv9zTy//d1Av/3ZQLP93Tyz/eFAt/3hQLf95US7/&#10;eFAt/3hQLf94UC3/eVEu/3lRLv95US3/eVEt/3hQLP96Ui7/elIu/3dPK/94UCz/fVUx/3xUMP9+&#10;UzD/glc0/4JXNP+DWDX/hls4/4dbOP+JXTr/j2NA/41iP/+IYD3/gFo2/3VRMf9wSy7/aUYo/21K&#10;Lv+AXT//iGVH/4pnSf+GY0P/gl8//3pXN/9zUDD/c1Ix/3NQMP9tSir/bEkp/3FOLv9zUDD/dVMw&#10;/3JQLf9yUC3/eFYx/39dOP+EXjr/g105/4BaNv99Vi//fFYx/4BaNv92VC//bUsm/2pJJv9tTCn/&#10;c1Iv/3RTMP9xUC3/cE8s/3lYNf+BXzz/e1k2/31bNv+AWjb/e1c1/3hUMv91UzD/c1Eu/2hHJv9d&#10;Ph//WDkc/1M0F/9NLxX/UTYb/1M3H/9SNh7/TDIZ/0wyG/9PNR7/W0Eo/1xELP9cQin/YEYr/2RK&#10;L/9sUzX/cFc4/2xTNP9lSiz/Y0gr/2RJLP9kSS7/ZEgw/2FFLf9fQyv/X0Mt/2NEL/9jRC//Xj8q&#10;/2A/LP9iQS7/YkEu/2RDMv9jQjH/YkEw/2RDMP9kQzD/aUg1/2VEMf9dPCn/VTQh/1Y1Iv9UMyL/&#10;UzIh/1MyIf9WNSb/VTQl/1AvIP9NLB3/Ty0h/1IxIv9SMSL/VjUm/1c2J/9WNSb/XTsv/107L/9g&#10;PzD/Y0Iz/2dGN/9mRTb/Z0M1/2dDNf9mQDP/ZT8y/2A8Lv9fOy3/WDcm/1s6Kf9mRTL/eFlE/3dY&#10;Q/9qTjj/WT0n/0gtGP9FKhn/Ujcm/1xAMv9gQzP/Y0M0/2tKO/9rSjn/bUk5/25KOv9tSTn/akY2&#10;/2NCMf9cOyr/Wjsp/29PQP9zVkb/clVF/3RXR/96Wkv/e1tM/3tcSv96WUj/d1ZF/3lYR/95WEf/&#10;dFNC/3NSQf9xUD//b0s7/21JOf9sSDj/a0c3/2hENP9lQTH/YT0t/2A8Lv9bOiv/VTMn/0kpHP83&#10;Gw//MRkP/zYeFP9AJRr/SC4h/00xI/9QMCP/Ti4h/00sHf9PLh//VTEj/1YyIv9VMSH/Uy8f/08r&#10;G/9IJRL/RSEJ/3tSNv+xgmb/uYNn/610V/+lbE//nGNI/5ZdQv+IVTr/iFY7/4lXPP+IWT3/hVY6&#10;/4ZXPf+IWT3/jVtA/5NgRf+VYkf/l2FH/5xiSv+cYkr/n2NJ/59jR/+iZUn/oWRI/6JlSP+jZkn/&#10;pGlL/6VqTP+lakz/pWpM/6ZrTf+nakv/pmlK/6dqTf+kZ0r/p2hJ/6doSf+qaUv/rGlM/6lmSf+p&#10;Zkn/qmdM/6pnTP+nZkr/pWVJ/6dnS/+kZ0r/o2ZJ/6NmR/+kZ0j/pWhJ/6RnSP+hZEX/omVG/6Rn&#10;SP+makj/pWlH/6JnRf+gZUP/nWJC/55jQ/+eY0X/nmNF/5xjRv+dZEf/mmFE/5phRP+bZEb/m2RG&#10;/5pjRf+aYUP/mmFD/55lR/+gZUX/n2RG/51iRP+cY0b/nWRJ/5phRv+YX0T/mF9E/5VbQ/+YXED/&#10;mV1D/5ldQf+XXkP/ll1C/5VbQ/+OWD7/iVU9/4hWP/+IWEL/h1dB/4NTPf+CUjz/gVI+/4BRPf+A&#10;Uz7/hFlG/4ZdSf+EXkn/hmJM/4FeSP8AAQD/AAEA/wABAP8AAQD/AAEA//TIq//uxaX/7sik//XT&#10;rv/y0qn/9Nmq//TerP/35rL//vG8///3wP/++cH//vnB//74vv/997v//fi+////w//7+7v/+/O0&#10;//Trqv/16KT/+Omm//vsq//+7Kz//Oqs//7qr//96K///eaw//3hr//+2qj/+c+f/+7Clf/fsoj/&#10;06eA/8Obd/+oiWr/nX9j/5R6Yf+LdWD/fmxY/3hpVv9zZlP/c2RR/21eS/9qW0j/Z1ZE/2NRPf9d&#10;TDr/Wkk3/1hIOP9XRzf/VUU2/1NDNP9URDT/WUg4/1xJOv9gSzr/bFA7/3VVQP+BW0b/jmJJ/6N0&#10;Wv+1fWL/voNj/8mNaf/bnnL/2Jpr/9iYaP/am2j/3p9q/9+ibP/kp3D/6q10/+msc//nqnH/5ahv&#10;/+Gka//eoWj/4KJp/+Ciaf/cnmX/36Fo/+Kkaf/kqGz/6Kxu/+isbv/nrW7/6rBw//C3dP/1vHn/&#10;9bx5/+eua//hpmT/4KVj/9+iYf/enl7/4J9f/92cXP/dnFz/355e/92cXP/dnFz/3p1d/96dXf/e&#10;nV3/3p5e/9ydWv/cnVr/2ptW/9GUUf/RlU3/0JVP/8+UTv/RmFH/26Jb/9CYTv/DiUD/x41D/9OY&#10;TP/an1P/15lO/8mLQv/FhT3/yIhA/9CNRv/VkEX/25ZJ/+SdT//knU//2pNF/9KLPf/JgDT/wngx&#10;/8BzLf+6bSn/uG0q/7twL/+4bi3/t20u/7ZvL/+0bjD/r2su/61oLf+taC//rWsx/6xqMP+saTL/&#10;rWgv/69qMf+zbjX/tXA3/7NuNf+taC//rWgv/7NuNf+vbDX/qWYv/6ViK/+lYiv/qWct/6hmLP+m&#10;YSj/p2In/6ZhJv+mYiX/q2ks/8B+Qv/CgUf/sXM4/5xfJv+HThf/hE8b/4NPH/9/Sh7/ekYe/35K&#10;Jf97SSj/azgb/2U2Gv9oOR//Zzge/2U1Hv9nNyD/aTki/2o6I/9sPCb/bT0n/28/K/9sPSn/cEEv&#10;/3NEMv93SDb/eks3/3tMOP96Szf/eEk1/4FSPv+FVkL/g1ZB/4FUQf+CVUL/g1ZD/4VWRP+LXEj/&#10;h1hE/4FRO/9/Tzj/f1E3/35QNv96TjX/dkox/3NJMP9ySC//cEYt/3RKMf90TDL/ckow/3JKMP9y&#10;Sy7/dU4x/3tUN/99VjX/dE4q/3FLJ/92Tir/eVIr/31WL/9+Vy7/fVYr/4RbL/+NZzr/i2Y5/4Jd&#10;Mf9wTSP/bEkh/3RRKf96Vy//f1ou/4ReMf+KZDf/hV8y/4pkN/+LZTj/jGY3/41kNv+KYTP/jWQ2&#10;/4xjNf+CXC3/fFYn/35YK/9+WSz/gVox/39YL/9/WC//gFkw/4BWLP+AWS7/hF0y/4RfNf96VzH/&#10;dFEr/3lXMv99XTf/e1k2/3ZUMf90Ui//dlQx/3VTMP92VDH/elg1/4FePv97WDj/bUoq/2RBIf9m&#10;QyX/a0gq/2tIKv9sSSv/bUou/29MLv9wTS//cE0v/3FML/9wTCz/ck4u/3VOLf91Ti3/d04u/3dO&#10;Lv94Ty//fFEx/3lQMP92Tiv/elIv/3lRLv99Ui//fVIv/3lOK/94UCz/eVEt/3dRLf93US3/elQw&#10;/3tVMf96VDD/elQw/3pSL/98VDH/g1s4/4tfPP+LXzz/iVw7/4BXN/92Ty7/cksu/3BLMP9uSS//&#10;aUQq/2lEKv9/Wj//i2ZL/49qTf+KZ0n/gF09/3pXN/93VDT/dlMz/3RRM/9sSSv/a0gq/3BNL/9v&#10;TC7/bUoq/3JPL/90UzD/eFc0/3taN/9/XTr/fVs2/3tZNP93VTD/dVMu/3FRK/9uTSr/bE4q/3ZY&#10;NP98Wzj/fl06/3xbOP96WDP/fFYy/35YNP+DWzf/flYy/35WMv+AVTL/fFQw/39XM/+AWjb/eVc0&#10;/2tKJ/9oRyb/Y0Ql/2FCI/9bPiD/WT4h/1c8If9UOiH/SjAX/0QqE/9HLhj/WkIq/2ZMM/9jSTD/&#10;Y0ku/2BGK/9nTjD/alEz/2VMLv9ZQCL/WD4j/1xCJ/9iRi7/YUUt/2JGMP9hRS//YkYw/2RFMP9i&#10;Qy//Xj0q/18+K/9gPyz/Xj0q/2A/Lv9hQC//Xz4t/149LP9ePSr/XTwp/1g3JP9RMB3/UjEe/1k4&#10;Jf9ZOCf/WTgn/1k4J/9XNif/VzMl/1QwIv9TLyH/VTEj/1k1J/9ZNSf/Xjos/187Lf9gPzD/YT8z&#10;/2NBNf9kQjb/ZkQ4/2hGOv9pRTn/Z0M3/2ZANf9lPzL/ZT8y/2U/Mv9lQDD/Yj4u/2dEMf9zUz7/&#10;f2FJ/3VZQf9lSTP/Ujgh/0QpFP9MMSD/Wz4s/2NGNP9tTDv/c08//3VRQf90Tz//bkk5/21IOP9r&#10;Rzf/YUAv/108K/9gQS3/a0w4/3laSP94WUf/eFlH/3laSP98XUv/fF1L/35fTf99Xkz/fFtK/3hX&#10;Rv90U0L/dFNC/3VRQf9yTj7/b0s7/2tHN/9rRzf/bks4/2lFNf9gPCz/Xjoq/105K/9bOS3/UC4i&#10;/z4iFv8zGA3/NRoP/z0iF/9HLCH/TzMl/08vIv9NKx//Ty0h/04tHv9UMCL/WDQm/1g0Jv9XMyP/&#10;UTAf/0wrGv9CHwv/XDcd/55yVf++i27/toFi/6FqTP+ZYEP/k1o//41VOv+HVTr/iVc+/4VWPP+H&#10;WD7/hlc9/4VWPP+EVTv/jVtC/5djS/+ZZU3/l2FH/5heRv+bYUn/n2NJ/59jR/+hZUn/n2RG/6Jn&#10;Sf+jaEr/pGlL/6RpS/+kaUv/o2hK/6VqTP+nak3/pmlM/6dnS/+kZEj/p2dL/6hnS/+qaU3/qWZJ&#10;/6hlSv+qZ0z/qGVK/6dmSv+nZUv/o2ZK/6VoTP+ma03/pmtN/6NoSP+jZkf/pmlK/6ZqSP+kZ0j/&#10;o2ZH/6JlRv+kZ0j/p2pL/6ZpSv+jaEj/omdH/59kRv+dZEf/m2JF/5xjRv+eZUj/m2JF/5hhQ/+Y&#10;Y0T/mWRE/5tkRf+bZEX/mWBC/5hfQv+aX0H/n2RG/6FlSf+gZEj/n2VN/5thSf+ZX0f/mV9H/5he&#10;Rv+UWkL/llxE/5ZcRP+WXET/llxE/5RaQv+OWED/iVU//4hWP/+HVT7/h1Q//4VVP/+CUjz/f1E6&#10;/4NVPv+GWUL/hltI/4NaRv+AWkX/e1dB/3ZTP/8AAQD/AAEA/wABAP8AAQD/AAEA///Wuf/1zrH/&#10;68el//XTsP/11az/99yv//TcrP/14a7//ey2///0v//99r///vW8//30uf/887j/+/K3///8vf/9&#10;/Lz/+/a2//jvrv/466f/+eqn//zqqv/96ar/++eq//zmrP/846v//d+t//7aqP/4zJ//78CW/+S0&#10;jP/UpoL/wJh1/66Kav+afGL/kXVf/4dxXP+Eb1z/emtY/3JlVP9tYE//bFxM/2dYRf9kU0H/YlA8&#10;/19NOf9dSzf/WUcz/1NEL/9SQjL/U0Mz/1NDM/9YRzf/X048/2FMO/9nTTz/dVZB/4FdR/+NY0r/&#10;mGlN/7B6Xv+8g2X/wohj/8yRaf/bnnH/2ppq/9maZ//am2b/3p9p/9+ia//mqXL/6q10/+msc//n&#10;qnH/5ahx/+CjbP/doGn/36Bq/+Kjbf/cnmX/4KJp/+GjaP/jp2v/6q5w/+mtb//prW//6q5v/+2z&#10;c//zunf/9bx5/+mwbf/ipmf/36Nk/9+iY//enl7/3Z1d/92cXP/enV3/4aBg/9+eXv/dnFz/3p1d&#10;/92dXf/cnFz/3J9g/9ueX//anVz/1plW/9GUUf/RllD/1JlT/9KXUf/VnFX/6K9o/9qhWv/Fi0L/&#10;xYtC/9WZUP/gpFv/3Z9W/82OR//IiEH/y4tE/9OQSf/Zk0v/3plO/+KaTv/el0n/2pNF/9OKPv/H&#10;fTT/wXcw/79yLv+4bSr/uW4t/75yNP+6cDH/tm8v/7ZvMf+zbzL/r2su/6xnLP+raS//rmwy/6xq&#10;MP+raDH/rGow/65sMv+0bzb/tnE4/7NuNf+vajH/r2ox/7BtNv+wbTb/qWcz/6NhLf+iYSv/ol8o&#10;/6JgJv+jXiX/p2In/6hjKP+oYyj/rGcs/7p4PP/GhUv/vX9E/6RoLP+MUxz/iVQe/4ZSIP+BTR7/&#10;ekYe/31MJP97SSb/azgZ/2Y3G/9oOR3/aDkf/2U2HP9oOR//azsk/2w8Jf9sPCb/bT0n/28/K/9u&#10;Pir/cUAv/3RDMv92RzX/eks3/3tMOP94STX/dkcz/4BRPf+EVUH/g1ZB/4FWRf+HWkf/h1pH/4dY&#10;Rv+KW0f/iFhE/4RUPv+DUz3/gFI6/35QOf96TTb/eEs0/3VKN/92TDT/dEoy/3VLM/95Tzb/eE8z&#10;/3RLL/9vRy3/bEUo/3RLLf97UjL/d08s/3ZOK/94UC3/eU4r/39VL/+DWTH/glgu/4RbL/+OZTn/&#10;j2k8/4lkN/93VSj/bksh/3ZTKf99WjD/gVwv/4RfMv+GYTT/hV8w/4tlNv+MZjf/jWc4/45lN/+K&#10;YTP/jGM1/4ljNP+AWiv/e1Yp/31YK/9+WS3/f1k0/35YM/9/WDH/gFkw/35XLv9/WC//hl82/4Rf&#10;Nf97WDL/dlQv/3hYMv9+XTr/f147/3lYNf92VTL/dFMw/3dVMv97WTb/f106/4NhPv9/XTr/dVMw&#10;/2hFJf9kQSP/aUYo/2lGKP9qRyn/bUou/3BNMf9wTS//cUwv/3BNL/9sSSv/cU0t/3BMLP9xTS3/&#10;dU4t/3dOLv93Ti7/eE8v/3tSMv94Ty//eVEu/3lRLv98VDH/flMw/3hQLP93Tyv/eFIu/3ZQLP93&#10;US3/eVMv/3lTL/97VTH/e1Qz/3lTL/95US7/gFg1/4pdPP+PYkH/jmFA/4NaOv95UDL/ckow/3RM&#10;M/9vSTL/bEYv/2xGL/95VDr/f1o//4NeQf+GYUT/gV4+/4BdPf+GY0P/gl9B/3pXN/9yTzH/bkst&#10;/3JPMf9vTC7/b0wu/3JPL/91VDH/dlUy/3ZVMv94WDL/elgz/3lXMv91Uy7/c1Mt/3FRK/9xUSv/&#10;d1cx/4ZmQP+IZkH/iGZB/4dkPv+FXzr/g1w1/4NcNf+JXzn/h103/4JYMv+BVzH/fVYv/4FZNf+A&#10;Wjb/eVc0/25MKf9qSSj/akko/2pLLP9mSSn/Z0os/2JHKv9cQSb/Uzgd/0kvFv9HLRb/VDoh/2VL&#10;Mv9lSzL/Z00y/2NJLv9pTzT/a1I0/2RLLf9YPiP/WD4j/15EK/9lSTH/YkYw/2FFL/9hRS//YUUw&#10;/2NEMP9gQS3/YD8s/2FALf9ePSz/Wzop/149LP9dPCv/Wjko/1g3Jv9ZOCf/VDMg/1AvHP9NLBn/&#10;UjEg/1o5KP9bOin/Wjko/1w4KP9ZNSX/WDQk/1g0JP9ZNCT/XDcn/145Kf9fOir/aUM2/2dDNf9o&#10;RDb/Z0U5/2ZEOP9kQjb/ZUM3/2ZEOP9nRTn/Z0M3/2VBNf9mQDP/ZD4x/2U/Mv9nQjL/bUg2/3BN&#10;Of9zUz7/b1E5/2JGMP9VOSP/SS4Z/0ktGP9UNyX/YEMx/2hJN/9tTDv/ck4+/3FNPf9zTj7/cEs7&#10;/21JOf9qRjb/YD8u/10+Kv9nSDT/c1RA/3ZXQ/92V0X/eltJ/3pbSf98XUv/fV5M/31eTP97XEr/&#10;eVpI/3lYR/92VUT/d1ND/3ZSQv9zTz//cE06/21KN/9uSzj/b0w5/2lGM/9hPS3/Xjoq/146LP9b&#10;OS3/RiYZ/zUZDf8wFQr/OB0S/0AlGv9MMCL/VTUo/1EwIf9PLh//VDAi/1QwIv9YNCb/Wzcp/1g0&#10;Jv9XMyP/UjEg/0wrGv86GgX/bEcs/66CZf/AjXD/sHtc/59oSv+YX0L/kVo8/49XPP+HVTr/h1U6&#10;/4VWOv+FVjz/iFk//4laQP+IWT//jlxD/5ZiSv+YZEz/l2FH/5lfR/+dY0v/oWVL/6BkSP+gZEj/&#10;oWZI/6NoSv+kaUv/pGlL/6VqTP+lakz/o2hK/6RpS/+nak3/qWlN/6dnS/+mZkr/qGdL/6hnS/+o&#10;Z0v/qGdL/6hlSv+qZ0z/qGdL/6dlS/+mZkv/o2ZK/6VpTf+obU//qG1P/6NoSP+iZ0f/pmlK/6Zp&#10;Sv+kZ0j/o2ZH/6JlRv+jZkf/pmlK/6ZpSv+kaUn/omdJ/59kRv+dZEf/mmFE/5phRP+cY0b/m2JF&#10;/5pjRf+aY0T/mmNE/5xlRv+eZUf/nGNG/5xhQ/+cYUP/oGRI/6JmSv+hZUn/n2VN/5thSf+aYEj/&#10;mF5G/5pgSP+VW0P/lFpC/5VbQ/+VW0P/k1tE/5BYQf+LVT3/iFQ+/4dTPv+HUz7/hVI9/4RRPP+B&#10;UTv/glI8/4RWP/+KXUb/jmNQ/4xjT/+GYEv/fFdE/3lUQf8AAQD/AAEA/wABAP8AAQD/AAEA///e&#10;xP/438D/7Mmp//PRrv/42LH/99qw//Xarf/y3Kv/+uaz///uuP//8r3/+u+3//vxtv/78bb/+O6x&#10;//70t//+9rj//PK0//nurP/77Kv/+uio//vnqP/+6Kz/+eGl//rbov/52KL//dOj//fLnv/tvpT/&#10;47ON/9CigP+/l3T/sItu/6J+ZP+Ocl3/hGpZ/3pnVv96aVn/dmZW/3FhUf9oW0r/ZFdG/2JSQv9j&#10;VEH/YlA8/1tJNf9aSDL/VUMv/1A+Kv9SQS//VUQy/1ZFM/9ZSDb/Y047/2VOPP9uUz7/gFxE/45k&#10;S/+cbVH/qXRV/7qBY//EimX/yIxn/8uQZv/Xmmv/25tr/9iZZv/bnGf/36Bq/+aob//qrXT/77J5&#10;/+yxef/prnb/5qtz/9+kbP/eoWr/3qFq/+Cha//dn2b/36Fo/9+hZv/eoGX/56lu/+iqbf/nqWz/&#10;5qlq/+erbP/usnP/9bl6/++1df/orG3/3qJj/96hYv/dnV3/3Jxe/92bXv/cm1v/3pxf/92cXP/b&#10;mlr/3Z1d/92dX//bnl//3aBh/9qeX//Wm1n/0JVT/8qPS//Sl1P/2Z5a/9meWv/Yn1r/67Jt/+Sr&#10;ZP/MkUv/y5BK/9icVP/ipWL/5KVg/9OUT//Pjkr/0I9L/9OQSv/clk7/35pP/9+XS//ZkUX/2ZBE&#10;/9GHPv/GfDX/wHMv/7xxLv+6by7/u28x/7xyM/+8cjX/t3Ay/7ZvMf+ybjH/r2ov/6tpLf+sai7/&#10;qmgu/6poLv+raS//rGow/6xqMP+xbDP/tXA3/7VwN/+ubDL/rWsx/65sMv+tbDb/p2Yw/6JhK/+h&#10;YCr/oWAq/6JfKP+jXiX/qGMq/6hjKP+oYyj/p2In/65sL//FhUf/wYNI/6hsMP+OVh3/iFMd/4dT&#10;If+GUyT/fksg/39LI/9+TCf/bDka/2Q1F/9oOR3/aDkf/2Y3Hf9pOiD/bD0j/289JP9vPCf/cD0o&#10;/288Kf9uPir/cUEt/3JCLv91RTH/d0g0/3lKNv93SDT/d0g0/4FSPv+DVkH/gFVC/4JXRv+GW0r/&#10;h1pH/4dYRv+IWUf/iVpG/4hYQv+GVkD/h1dB/4RWP/+DVED/gFM+/3hNOv93TDn/dEk2/3BGLv93&#10;TTT/elA3/3dNNP9wRyv/a0Ik/25FJ/90Sy3/e1Iy/3xUMf98VDH/ek8s/35ULv+EWjL/hVsz/4Zc&#10;Mv+LYjb/jGY5/4tlOP+DXjL/c1Am/3ZTKf9+WzH/gmAz/4ZhNP+FYTH/hV8w/4tlNv+NZzj/jmg7&#10;/4tlOP+HYTT/h2Ey/4VfMv99WCv/d1Il/3pXLf97WDD/f1w2/4BaNf+AWjX/flcw/35XLv+BWjH/&#10;h2A3/4ZfOP98WjX/e1k0/3xaN/+CYD3/g2I//31cOf94VzT/cVAt/3lXNP9/XTr/f106/35cOf98&#10;Wjf/dlQx/21LKP9kQSH/ZUIk/2dEJv9sRyr/b0ov/3BLMP9vSi//cEsu/3BNL/9wTS//c04x/3JN&#10;MP9wSy7/c04x/3ZPMv93TjD/dk0v/3hPL/95UDD/eVAw/3hSLv96VDD/eVMv/3ZQLP92UCz/eFIu&#10;/3RQLv9zTy3/c08t/3VRL/93UzP/d1Mz/3ZPLv90TSz/d04u/3tSMv+BWDj/hVo6/4NaPP98Uzf/&#10;eE41/3ZONf9ySTP/cUgy/29GMP9xSTD/cEsw/3FMMf99WDv/hmJC/4hkRP+MaEj/iGVF/31aOv92&#10;UzX/cU4w/3BNL/9rSCr/b0wu/3NQMv9zUS7/clAt/21LKP9vTSj/eVcy/3tZNP94VjH/c1Mt/3NT&#10;Lf95VzH/g2A6/49sRv+PbET/kGtB/4xlPP+LYTf/iF40/4hdM/+NYjj/kGU7/4dbNP+EWDH/fFUu&#10;/31VMf99VzP/d1Uy/3ZUMf9wTyz/bk0s/2xOLP9pSyn/Z0oq/2RHKf9eQyX/W0Al/1Y6Iv9KMBf/&#10;SzEa/1xCK/9jSTD/a083/2lOM/9uUzj/blM4/2dMMf9aPyT/Wj4m/2BELP9mSjT/ZEgy/2FFL/9f&#10;Qy7/XUEs/2JDL/9gQS3/YD8s/108Kf9ZOCf/WDcm/1g3Jv9YNyb/VjUk/1IxIP9TMiH/UjEe/00s&#10;Gf9MKxj/VDMi/1s6Kf9ZOCf/WTUl/1g0JP9ZNSX/WjYm/2A7K/9gOyv/YTws/2Q/L/9kPy//aEI1&#10;/2lDNv9rRTr/bUk9/2lHO/9kQjb/YT8z/2VDN/9mRDj/Z0M3/2VBNf9nQTT/ZkEx/2ZBMf9sRzX/&#10;ck07/29MOP9mQy//VTYh/0wtGf9EKBP/SCwX/11ALv9iRTP/aUo4/2pLOf9tTDv/b0s7/29LO/9w&#10;TDz/cEw+/21JO/9lRDX/Xj8t/2NEMv9tUTz/dFhD/3VZRP94XEf/fl9L/3xdSf97XEj/f2BO/3xd&#10;S/92V0X/c1RC/3RVQ/92VUT/dFNC/3ZSQv9yTzz/cE06/2xJNv9sSTb/a0g1/2NALf9hPCz/YT0t&#10;/2A8Lv9ZNyv/Px8S/zAUCP8xFgv/PCEW/0QqHf9NMSP/VTMn/1IxIv9UMCL/Uy8h/1QuIf9YNCb/&#10;VzMl/1QwIv9SMSL/Ty4f/0YlFP8wEAD/cUwy/7OHav+6h2r/qXRV/51mSP+VXkD/j1c8/41VOv+F&#10;Uzj/h1U6/4ZXO/+FVjz/h1g+/4laQP+IWT//jVtC/5VhSf+YYkr/mGJI/5pgSP+gZk7/o2dN/6Jm&#10;Sv+fY0f/oWZI/6NoSv+ma03/pGlL/6RpS/+lakz/pGlL/6ZpTP+oa07/qmpO/6hoTP+nZUv/p2VL&#10;/6dmSv+mZUn/pmVJ/6dmSv+oZ0v/qmhO/6VlSv+lZUr/oWVJ/6NoSv+gZ0r/omlM/6BlRf+eY0P/&#10;oWRF/6NmR/+lZkf/pGVG/6FkR/+gY0b/oWRH/6NmSf+jZkn/nmNF/55jRf+fZEb/m2JF/5hfQv+Y&#10;X0L/mWBD/5pjRf+bZEX/mmNE/5xjRf+dZEf/nWRH/55jRf+dYkT/n2NH/6FlSf+gZEj/nGJK/5th&#10;Sf+aYEj/mV9H/5thSf+WXET/lVtD/5RcRf+UXEX/klpD/5FYRP+OVUH/jVZC/4xYQ/+NWUT/ilZB&#10;/4VSPf+EUTz/gVE7/4NVPv+MX0r/lGlW/5duWv+Ra1j/hF5L/3tWQ/8AAQD/AAEA/wABAP8AAQD/&#10;AAEA//7Vt///4cL/+dy6//XUsf/22LL/+t62//nes//2267/9t6u//rksv/96bb//u+4//vss//6&#10;67D/+Omu//rsr//+8LP//e+y//vrrf/756r/+eOn//7kqf/94Kj/99Se//LKlv/wxpb/67yS/+Oz&#10;jf/WqIb/x598/6+Kbf+igGX/lnhg/4tvWv97aFf/dWRU/3RjU/9tXU3/Y1ZG/2BTQ/9cTz//Wk4+&#10;/1hLOv9WSTj/V0o3/1hMNv9WRzL/VEUw/1NEL/9WRDD/WUcz/2BLOP9lTjz/ak86/3FVP/9/XEb/&#10;lmlM/6ZzVv+veFn/u4Fc/8eMZP/Qkmn/1Zhs/9uccP/bm2v/25xp/9ydaP/bnGf/36Bq/+WmcP/q&#10;q3X/77J7//C1ff/tsnr/5qp0/+Gmbv/go23/3aBp/92eaP/bnGb/251k/+Ciaf/lp27/46Vs/+Sm&#10;bf/npmz/5qht/+epbv/nq2//7LB0/++0eP/xtnr/7rJ2/+KmaP/bnWD/25td/92dX//fnWD/3pxf&#10;/96cX//dm17/3Z1f/9udYP/bnWD/255f/9ueX//WmVr/0JNU/8uOTf/NkE//2J1b/9+kYv/Znlz/&#10;3KFf/9+kYP/Vmlb/z5RQ/9eaV//go2D/36Jf/9KTTv/Qj0v/z49I/8yJQv/WkEj/3ZhN/92VSf/X&#10;j0X/zoY8/8d9NP/EejP/vHMu/7pxLf+6cC//u3Ew/7xyM/+6czP/uHEz/7VuMP+waiz/sGou/61n&#10;K/+taSz/rmot/61oLf+uaS7/rmku/65pLv+vai//tXA3/7t2Pf+4czr/sG40/61rMf+sazP/q2o0&#10;/6loMv+sazX/qWgy/6JfKP+hXif/qGMq/6hjKP+oYyj/pmQo/6ppL/+3djz/u31C/65zOf+VXST/&#10;ilUf/4VSHf+EUSL/gU4h/3tKIf99Syb/cUAg/2k6HP9oOR3/Zjcd/2c4Hv9oOCH/ajoj/3A+J/9w&#10;PSj/bzwn/3A9KP9zQCv/c0Mv/3VFMf93RzP/eks3/3xNOf95Sjb/eEk1/3tMOP98Tzr/fFE+/31S&#10;Qf+BVkX/g1ZD/4JVQv+FVkL/i1xI/45eSv+KWkb/h1hE/4dYRP+GV0P/g1ZD/4VYRf+DWEX/flNA&#10;/3dMOf90SjL/eE41/3hPM/9zSi7/b0Yq/25FJ/9uRyr/dE0w/3lSMf97VDP/eVMv/3xUMP+FWzX/&#10;hVs1/4VbM/+GXDL/iV81/4xiOv+IYTj/eFEo/3ZRJ/98Vy3/hmE0/4lkN/+HYTT/gVsu/4NdMP+I&#10;YjX/jWQ4/41kOP+DXTD/g10w/4RfMv9/Wi3/dFIl/3VSKP96Vy3/flsz/39cNP9+WzP/flkv/4Bb&#10;Mf+DXjT/hV41/4FbNv+AWjX/flw3/35cN/9+XDf/gmA9/31cOf93VjP/dFMw/3pZNv9/XTr/fVs4&#10;/3tZNv96WDX/eFYz/3hVNf9zUDL/bEkr/2ZDJf9mQyf/bEcs/29KL/9tSC3/cUwv/3FML/9xTC//&#10;c04x/3VQM/9yTTD/cUwv/3RPMv93UDP/dU4x/3RNMP92Ty7/dk8u/3hRMP94Ui7/dVEv/3RQLv9z&#10;Ty3/dFAw/3RQMP9yTi7/ck4u/3NQMv90TzL/cUwv/3FML/91TjH/dk8y/3NMK/93Ti7/ckkr/3NK&#10;LP93TjL/dEsv/3NJMP90SjH/dkwz/3JKMf9zSzL/ckow/21IK/95UjX/jGhI/45qSv+IZET/g2BA&#10;/3pXOf9yTzH/cE0v/21KLv9rSCz/bEkr/3FOMP9xTi7/b00q/29NKv9wTin/eFYx/3lXMv94VjH/&#10;fVcz/4ReOv+LZUH/jmhD/41mP/+MZTz/jmQ8/5FnP/+QZTv/kmU7/5NmPP+VaD7/mWxC/5JlO/+H&#10;XDL/gVcv/39YL/98VjH/e1Ux/3ZUL/9yUC3/cVAt/3FQLf9sTir/bE4s/2hLK/9oSyv/Z0wu/2FG&#10;Kf9YPSL/TTMa/0sxGP9UOiH/XEAo/2VKL/9rUDX/bVI3/2VKL/9YPCT/VTkj/1c7Jf9aPij/Wz8q&#10;/1xAK/9ZPSj/Vzgk/1k4Jf9aOSj/WTgl/1k4Jf9aOSj/WTgn/1g3Jv9aOSj/VzYl/1QzIv9WNST/&#10;UTIg/00uHP9UNSP/WTgn/1k4J/9XNiX/VzMj/1g0JP9bNyf/YDws/2hDM/9pRDT/ZUAw/2Q/L/9o&#10;QzP/aUM2/2lDNv9qRDn/bEg8/2pGOv9mQjb/Z0M3/2pGOv9pRTn/akY4/2lFN/9nQzX/Z0Mz/2hE&#10;NP9oRTL/aEUy/2NALP9eOyf/Ty4b/0opGP9KKxn/UzQi/2VGNP9rTDr/bU48/25NPP9tTDv/bk08&#10;/21MPf9tTD3/akk6/2ZFNv9gPy7/Y0Qy/3RVQf97X0r/eFxH/3xdSf95XUj/fF1J/3xdSf98XUn/&#10;f2BM/39eTf98W0r/d1ZF/3ZVRP93VkX/d1ND/3ZSQv9zTz//ck88/2xJNv9sSTb/aUYz/2I/LP9h&#10;PS3/YUAx/107L/9PLyL/NhoO/y8UCf8xGQ//Qicc/0svIf9QMCP/US8j/08uH/9PKx3/UCwe/1Mv&#10;If9XMyX/VTEl/08tIf9RLyP/SCgb/zERAv8qCgD/iGJL/7OJcP+pemD/m2hN/5ZgRv+TXUP/ilQ6&#10;/4RRNv+GVDn/hVM4/4RVOf+EVTn/hVY6/4pYPf+MWj//lWJH/5pkSv+YYkj/mmBI/5thSf+gZEr/&#10;n2NJ/55iSP+fY0f/omVJ/6NnS/+ma03/pWpM/6RpS/+lakz/pmlM/6dqTf+ra0//qmpO/6lpTf+p&#10;aEz/qGdL/6hnS/+nZkr/qGdL/6hnS/+paEz/qGdL/6VlSf+mZkv/omVI/6JnSf+jaEr/pWpM/6No&#10;SP+eY0P/oGNE/6JlRv+iYkb/pGRI/6ZmSv+iZUj/omVI/6NmSf+hZkj/nmNF/51iRP+cYUP/mmFE&#10;/5lgQ/+YX0L/mWBD/5tiRf+dZEb/nGNG/5xjRv+cY0b/nGNG/55lSP+gZ0r/nWRH/6BkSP+fY0f/&#10;mmFG/5xgRv+cYEb/nmJI/55iSP+YYEn/lV1G/5NbRP+TW0T/kVlC/5FYRP+RWkX/jFhC/4tXQf+J&#10;VT//hlQ9/4ZUPf+BUTv/gVE7/4ZYQf+OY1D/lWxY/5hvXf+SbFn/h2FO/3xXRf8AAQD/AAEA/wAB&#10;AP8AAQD/AAEA//DEp//91LT//uC+//vat//22LL/+Ny0//3gtv/43bD/89ut//berv/547L//+u4&#10;//nosv/76rT/+umx//fmrv/66q///+yy//7us//34af/+dyk//raof/61aD/9MyZ/+u/kP/pupD/&#10;3KyI/9Omhf/DnHv/so9z/6F/Zv+UdWD/iW5Z/35pWP90Y1P/bFxM/2lZSf9jVkb/X1JC/1pNPf9V&#10;STv/T0Y3/0xAMP9MQS//U0Yz/1VINf9SRjD/Vkcy/1hGMv9XRTH/W0Yz/2FKOP9pUDz/clZA/3tb&#10;RP+JZEr/pXJT/7V8Xv+9g17/x4xk/86QZ//Qk2b/05Vm/9eZav/XmGX/2Jlm/9qbZv/dm2f/4qFr&#10;/+Wkbv/mp3H/7K94/++ye//tsHn/5qtz/+Sncf/ipW7/36Jr/96faf/bnGb/3Zxm/+Khaf/lpGz/&#10;4qFp/9+eZv/gn2f/4J9n/9+haP/jpWz/5qhv/+uudf/ytXz/77J5/+Wpbf/bnWL/2ppc/96cX//f&#10;nWD/3pxf/96cX//enF//3Jxe/9qcX//Zm17/2Zte/9qcX//VmFn/z5JT/8yPUP/HjEr/zpNR/9id&#10;W//Xnlv/1ZxZ/9qfXf/Wm1n/zpNP/9SXVP/Ym1j/2JlS/8+QSf/MjEX/y4tE/8yJQv/QikL/1ZBF&#10;/9iQRv/UjEL/yIA2/8R6Mf/DeTL/unEs/7hvK/+6cC//u3Ew/7lyMP+6czP/uHEx/7RvLv+waiz/&#10;r2kr/61nK/+tZyv/sGou/65oLP+uai3/r2ov/7FsMf+zbjP/t3I3/7l0Of+1czn/sW81/65sMv+r&#10;ajL/q2oy/6xrNf+wbzn/rGs1/6VkLP+kYij/p2Ip/6hjKP+pZCn/p2Up/6lpK/+sbjH/sXU5/65z&#10;N/+ZYSj/i1Qc/4JPGP+DTx3/hFEk/4BNIv99TCT/ckEh/2g5G/9mNxv/ZTYc/2c4Hv9pOSL/bjwl&#10;/3E/KP9xPin/cD0o/3E+Kf9yQiz/c0Mv/3VFMf94SDT/e0w4/3tMOP94STX/eEk1/3tMOP99UDv/&#10;flE8/4FUQf+BVEH/gFNA/4NWQ/+IWUX/kWJO/5NkUP+MXEj/h1hE/4dYRP+EV0L/hFdE/4RXQv+D&#10;WEX/g1hF/35UPP94TDP/eEwz/3lNMv90Sy//c0ou/3FILP9vRy3/cEks/3NML/94UTD/eFIu/3tV&#10;Mf+CWjb/hlw2/4ZcNv+DWTH/h101/4thOf+JYjn/elMq/3dQKf96VSv/iGM3/4plOP+HYTT/gFot&#10;/4BaLf+FXzL/jWQ4/41kOP+CXC//f1ks/4JdMP+AWy7/c1Ek/3NQJv95Viz/fVoy/35bM/9/XDT/&#10;flsz/4BbMf+CXTP/gl0z/4FbNv9/XDb/f104/35cN/98WjX/f104/3pZNv90UzD/dVQx/3tZNv99&#10;Wzj/elg1/3hWM/97VzX/eVUz/3hUMv91UjL/cU4w/2hFJ/9jQCT/aUQp/2xHLP9sRyz/bkku/29K&#10;Lf9wSy7/ck0w/3VQM/9yTTD/cUwv/3RPMv93UDP/dE0w/3JLLv90TTD/dE0w/3NPL/9zTy//ck8v&#10;/3JPL/9xTi7/ck8x/3BNL/9sSSv/bEkr/29MLv9zUDT/cUwx/3BLLv9yTTD/dU4x/3VOMf94UTT/&#10;cUkv/29GKv9ySS3/ckkt/3JIL/90SjH/dkwz/3NLMv91TTT/ck0y/3FMMf95VDf/hWBD/4BdP/92&#10;UzP/eFU3/3NSM/9wTS//cE0x/21KLv9rSCz/a0gq/3BNL/9yTy//b00q/3JQLf90Ui3/e1k0/35Y&#10;NP9+WDT/hF46/4ljP/+MZT7/jWY//4pjPP+HYDf/iV83/41iOP+PYjn/j2I4/5NmPP+VaD7/l2pA&#10;/49iOP+KXzT/hlwy/4ZcNP9/WDH/f1k0/3tVMf90Ui3/cU8q/3FPLP9vTiv/bE4q/2lLKf9rTC3/&#10;aUwu/2VIKv9iRyr/W0Al/1U7Iv9UOiH/VTsi/15CKv9kSDD/ZEgw/1xAKP9UOCL/UTUf/1E1IP9T&#10;NyL/VTkk/1Y6Jf9YPCf/Vjcj/1g3JP9ZOCX/WDck/1s6J/9cOyj/XTwp/108Kf9bPCr/WDkn/1M0&#10;Iv9SMyH/TzAe/04vHf9UNSP/Wjko/1o5KP9YNyb/WDQk/1o2Jv9gOyv/ZD8v/2dCMP9oQzH/bEc3&#10;/2lENP9oQzP/bkg7/21HOv9rRTr/bUc8/2pGOv9nQzf/aUU5/2tHO/9qRjr/aUU3/2hENv9nQzP/&#10;aEQ0/2hFMv9nRDH/YD0q/1w5Jv9YNSL/TSwb/0wrGv9QLx7/WToo/2ZHNf9sTTv/b049/3BPPv9t&#10;TD3/cE9A/29OP/9sSzz/Y0Iz/18+Lf9gPy7/cVI+/3xdSf9+X0v/fF1J/3xdSf97XEj/eltH/3tc&#10;SP98XUv/f15N/35dTP99XEv/d1ZF/3ZVRv93VkX/dlJC/3VRQf92UkL/c08//25LOP9tSjf/aUYz&#10;/2E+K/9jPy//YD8w/1c1Kf9AJBj/LhMI/y4TCv8zGxH/Risg/0svIf9PLyL/US8j/1AuIv9QLB7/&#10;UCwe/1EtH/9WMiT/VDAk/1AuIv9NKx//QyMW/y0NAP8qCgD/i2VQ/7CGbv+jc1z/lWFJ/4xYQP+L&#10;Vz//hVE5/4RQOP+FUzr/glM5/4JTN/+EVTn/hFU5/4lXPP+MWj//m2NI/5xkSf+aYEj/nGJK/59j&#10;Sf+fY0n/nmJI/55iSP+hY0r/oWVJ/6RoTP+nak7/p2pO/6ZpTP+maU3/pmlM/6hoTP+oaEz/p2dL&#10;/6ppTf+paEz/qWhM/6ppTf+paEz/qWhM/6loTP+paEz/qWhM/6ZmS/+mZkv/o2ZJ/6JnSf+jaEr/&#10;pWpM/6JnR/+gY0T/oGNE/6FkRf+hYUX/o2NH/6RkSP+gY0b/omVI/6NmSf+gZUX/nWJE/5xhQ/+b&#10;YEL/nGFD/5tiRf+aYUT/mF9C/5tiRf+dZEf/m2JF/5phRP+aYUT/m2JF/55lSP+iaUz/nGNG/5ti&#10;Rf+fY0f/nWFF/5xgRP+eYkj/nmJI/55iSP+cZE3/l19I/5JaQ/+RWET/j1hD/49YQ/+RWkX/jFhC&#10;/4pWQP+KWEH/iFY//4ZUPf+CUjz/gVM8/4VYQf+NYk//lWxY/5VvXP+PaVb/g15L/3xXRf8AAQD/&#10;AAEA/wABAP8AAQD/AAEA/+m8n//xyKj//9q2//7gvP/83rj/+ty2//fbs//427H/9tmv//Xarf/2&#10;3rD//ee2//zotv/96bb//uq3//vnsv/45a3//umy//7ttf/84ar/+dii//fTn//0zJv/7sKV/+a3&#10;jf/eroj/yZx7/72Wef+vjHD/n39o/5B0X/+HbVz/fWhX/3RjU/9sXEz/ZVVG/2RURf9gU0P/Wk09&#10;/1dKOv9TRzn/TkU2/0pBMv9MQS//Ukc1/1JFMv9URTL/Vkcy/1pINP9dSDX/Xkc1/2JJNf9pTzj/&#10;d1lB/4diSP+ZbVD/sXpb/7+FYP/IimP/0ZNq/9aXa//anG3/3Z1t/92dbf/am2j/2pto/9yaZv/d&#10;m2f/4qBs/+Wjb//npnD/6ap0/+uud//rrnf/56x0/+apcv/kp3D/5Kdw/+Okbv/cnWf/3Zxm/+Cf&#10;Z//ko2v/4qFp/9+eZv/enWX/3Jtj/9+eZv/ioWn/4KJp/+aob//usXj/8bR7/+ircv/bnWL/2Zhe&#10;/9ycXv/fnWD/3pxf/96eYP/enmD/3Jxe/9ubXf/ZmVv/2Jpd/9ycXv/Ul1j/z5JT/82QUf/Gi0n/&#10;x4xK/8+TVP/Um1j/1JtY/9adWv/Vmlj/z5RQ/9SXVP/WmlL/1ZZP/9SUTf/Pj0f/zYpD/82KQ//R&#10;i0P/1ZBF/9eSR//VjUP/yIA2/8R6M//DeTL/vHMu/7tyLf+9dDD/vnUx/7pzMf+6czH/uHEv/7Rv&#10;Lv+xbCv/smst/65nKf+tZij/sGou/65oLP+uaCz/r2su/7JuMf+0bzT/t3I3/7dyN/+0cjb/sW81&#10;/65sMv+rajL/q2oy/65tNf+zcjz/snE7/6xrM/+oZiz/pWMp/6VjJ/+nZSn/qGYq/6dnKf+naSz/&#10;q28z/65yNv+fZyz/kVgh/4RPGf+BThn/h1Mj/4JPJP97SiL/c0Eg/2Y3Gf9kNRn/ZDUb/2k5Iv9r&#10;OyT/bDwl/3A+J/9xPyj/cj8q/3NAK/90RC7/ckIs/3VFL/94STX/e0w4/3lKNv93SDT/d0g0/3pL&#10;N/99Tjr/fVA7/4BTPv+AU0D/gFNA/4ZZRP+LXkn/k2RQ/5RlUf+MXUn/iVpG/4hbSP+HWkX/hFlI&#10;/4NYRf+BVkP/g1hF/4RXQP99UTj/fFA1/3pOM/94TDH/eEwv/3NKLv9wSC7/bkcq/3BJLP91TjH/&#10;d1Av/35YNP+EXDj/h1w5/4ddN/+DWTP/hlw2/4thO/+LZD3/flcw/3hRKv95VCr/iGM3/4liN/+E&#10;XjH/gFot/4FbLv+JYDT/jWQ4/41kOP+HYTT/gVsu/4FcL/+AWy7/c1Ek/3NQJv95Viz/fFsy/31c&#10;M/9+XTT/flsz/39cNP+AXTX/gFsx/39ZNP9/WTT/flw3/3xaNf96WDP/fFo3/3hXNP90UzD/dlQx&#10;/3tZNv99Wzj/eFYz/3ZUMf95VTP/dlIw/3RQLv91UTH/c1Ay/2xJK/9jQCL/ZEEl/2dEKP9rRiv/&#10;bEcs/21IK/9vSi3/cUwv/3BLLv9wSy7/cUwv/3RPMv9zTjH/ck0w/3JLLv91TjH/cUwv/3JNMP9x&#10;TC//cE0v/3BNL/9wTS//cU4y/3JPM/9vTDD/bksv/3BNMf90UTX/cU4y/29KL/9xTDH/dE80/3ZO&#10;NP93TzX/b0ct/2tDKf9uRi3/bkYs/3BIL/9zSTD/c0sy/3RMM/92TjX/c040/3NONP92UTb/dVI2&#10;/3JPMf9yTzH/dFM0/3JRMv9tTC3/bUsv/29NMf9vTDD/bkst/3BNL/9xTyz/cU8s/3dVMP9/WTX/&#10;gFo2/4BaNf+DXTn/h2E9/4piPv+LZD3/i2Q9/4hhOv+GXDT/hlw0/4heNv+KXzX/jF81/5BjOf+Q&#10;Yzn/k2Y8/49iOP+OYTj/jWE6/4heNv+BWjH/hF02/35YM/95Uy7/dlAs/3BOKf9yUC3/cE8s/25N&#10;LP9vUS//a0wt/2hLLf9oSi7/YUYr/1tBJv9WPCH/Uzkg/1Q6If9cQCj/XEAo/1c7I/9RNR//TzMd&#10;/08zHv9PMx7/UjYh/1Y6Jf9YPCf/WDkl/1s6J/9dPCn/XDso/149Kv9fPiv/Xj0q/108Kf9bPCr/&#10;WToo/1M0Iv9NMB7/TzIg/1E0Iv9YOSf/WTgn/1k4J/9ZOCf/Wzcn/1w4KP9hPCz/Yz4u/2M+LP9m&#10;QS//bUg4/21IOP9sRzf/ckw//29JPP9uSDv/cEo//2xIPP9rRzv/bEg8/25KPv9rRzv/aUU3/2hE&#10;Nv9nQzP/aEQ0/2lFNf9nRDH/YD0q/1o3JP9UMR7/Ti0c/1IxIP9cOyj/ZEMw/2tKOf9tTDv/cVA/&#10;/3RTQv9xTT3/c08//3RQQv9uSjr/ZUEx/149LP9kQzL/dldD/31eSv99Xkr/e1xI/3tcSP94WUX/&#10;eFlF/3pbR/99Xkz/f15N/31cS/98W0r/d1ZH/3ZVRv92VUb/dlJE/3ZSQv9zUkH/cE8+/2pJOP9m&#10;RTL/ZUIv/2E9Lf9mQjL/YUAx/1ExJP87HxP/LBEI/y0VC/86Hxb/SS0h/00tIP9OLCD/Ty0h/1Au&#10;Iv9SLiL/Tysf/1IuIv9UMib/VDIm/1AuIv9HJxr/OhoN/yoKAP8uDgH/mnRf/6+Ca/+cbFX/k19H&#10;/4pWPv+IVDz/hVE5/4VROf+FUzr/g1E4/4FSNv+CUzf/hlQ5/4lXPP+RWz//nWVK/5xkSf+aYEj/&#10;m2FJ/59jSf+eYkj/nmJI/6BiSf+kZk3/pWdO/6RoTP+nak7/p2pO/6dqTv+nak7/qWlO/6hoTP+m&#10;Zkr/pmZK/6lpTf+qaU3/qmlN/6ppTf+paEz/qWhM/6dmSv+oZ0v/qGdL/6ZmS/+lZUr/o2ZJ/6Jl&#10;SP+kZ0r/pmlM/6JlSP+gY0T/oGNE/6NkRf+hYUX/o2NH/6JiRv+fYkX/omVI/6JlRv+eY0P/nmND&#10;/51iQv+bYEL/mWBD/5tiRf+cY0b/mmFE/5phRP+dZEf/nGNG/5tiRf+aYUT/m2JF/51kR/+fZkn/&#10;m2JF/5tiRf+cY0j/nWFF/5tfRf+cYEb/nmJI/51jTf+fZ1D/mWFK/5NbRP+QWEH/jldC/49YQ/+O&#10;WkT/ilhB/4lXQP+KWEH/iVdA/4NTPP+AUjr/gVM8/4NWP/+IX0v/j2ZS/5FrWP+NZ1T/gl1K/3tW&#10;RP8AAQD/AAEA/wABAP8AAQD/AAEA/+i7nP/swaH/98+s///du//85L7/+ty2//PVr//11a7/99ew&#10;//bWrf/12K7/+uK0//7muP/+6Lf//uq4//3pt//547H/+uOx///otP/9363/99Oh//LJm//swZb/&#10;47aN/9qsiP/PooH/tZB1/6uHbf+ff2j/kHRf/4VrWv96Z1b/cmJS/21dTf9mWUj/X1JC/1xPP/9c&#10;Tz//VUg4/1FENP9PQzP/TUQ1/05CMv9PRDL/UEUz/09CL/9SQzD/VUQy/1lHM/9hSjj/YUg0/2RK&#10;M/9uUDj/gl5E/5drUP+odVj/u4Fc/8mLZP/PkGf/1pdr/+Cgcv/konL/5aV1/+Wmc//io3D/36Bt&#10;/9+daf/dm2f/4Z5p/+ShbP/lo2//5qdx/+ipc//qrXb/6Kt0/+eqc//mqXL/5qly/+aob//fnmb/&#10;3Jtj/96dZf/ioWn/46Fn/+GfZf/enGL/3Jpg/96cYv/enWX/3p1l/+Ciaf/oqnH/7bB3/+eqcf/c&#10;nmX/2plh/9ybYf/fnmT/3Zxi/9+eZP/fn2H/3Jxe/9qaXP/ZmVv/2ppc/9ycXv/Xl1f/z5JT/82Q&#10;Uf/Gi0n/xotJ/8iNS//QlVP/0JdU/9KZVv/RllT/0ZZS/9aZVv/Xm1P/2JlS/9ubU//Tk0v/zIlC&#10;/82LQf/Ukkj/2JJK/9eRSf/VjUX/yoI6/8V7NP/DeTL/wXgz/8B3Mv/AdzP/wXg0/7t1MP+6dC//&#10;t3Au/7VuLP+yayv/sWos/65nKf+sZSf/sWku/7FpLv+uaCz/r2su/7JuMf+0bzT/tnE2/7dyN/+z&#10;cTX/sG4y/65sMP+rajL/q2oy/7BvN/+1dD7/t3ZA/7JxO/+qaTH/pGIm/6VjJ/+oZir/qGgq/6Jk&#10;J/+iZCf/qGov/6xwNP+nbDL/mGAn/4lQGf+ASxf/hlIg/4ZSI/+BTSX/dEIh/2Y1Ff9hMhb/ZDUb&#10;/2s7JP9rOyT/bDwl/209Jv9xPyj/c0Ar/3NDLf90RC7/c0Mt/3ZGMP95SzT/eUo2/3ZHM/91RjL/&#10;dUYy/3pLN/98TTn/e0w4/39SPf99UkH/flNC/4daRf+NYEv/kGNO/45hTP+JXEf/iVxJ/4dcS/+H&#10;XEn/h1xL/4VaR/+AVUL/gFVC/4NWP/+EVj7/gVM5/3xONP95SzH/eEwv/3VMMP9zSi7/b0ct/3BJ&#10;LP9xSi3/dE0s/39ZNf+DXTn/hls4/4VbNf+CWDL/hVs1/4thO/+RZkP/g1s3/3pTLP96Uyz/h2I4&#10;/4ZfNP+BWi//gFot/4NaLv+JYDT/jGM3/4xjN/+NZDj/h2E0/4ReMf+BXC//c1Ek/3NQJv92VSr/&#10;fFsy/35dNP9+XDb/flsz/39cNv9/XDb/fFkz/3tYMv98VjL/elgz/3lXMv94VjH/elg1/3hWM/92&#10;VDH/d1Uy/3xaN/99Wzj/elY0/3VRL/94VDL/d1Mx/3NPLf9yTi7/c1Aw/3FOMP9oRSf/Yj8h/2NA&#10;JP9nQif/a0Yr/21ILf9xSS//c0sx/2xHLP9sRyz/cEsw/3JNMv9vSi//cEsw/3NLMf9zTjP/cUwx&#10;/3FML/9wTS//bUwt/21LL/9sSi7/bUsv/3BOM/9uTDH/bUsw/29LMf9zTzX/cEwy/2xILv9vSjD/&#10;dlE3/3ZRN/9zTjT/bEQr/2xEK/9tRSz/bUUs/3BIL/9ySjH/c0sy/3NLMv90TzX/c040/3NONP9y&#10;TjT/akcr/2lGKv9wTTH/clA0/3FPM/9sSi7/a0kt/3FQMf9yUTL/cE8w/3BNLf9vTSr/clAt/3tZ&#10;NP+EXjr/glw3/4JcN/+HYTz/i2Q9/4liO/+KYzz/iWI7/4ZfOP+GXDb/h103/4heNv+IXDX/iV40&#10;/49iOf+OYTj/jmE4/45hOP+MXzj/i184/4VbNf+CWDL/gVoz/35XMP96VDD/d1Et/3BOKf9vTSr/&#10;b00q/25NLP9yUTL/bE0u/2tML/9pTC7/Ykcq/15DKP9YPiP/VDoh/1A2Hf9VOyL/Vz0m/1Q6I/9S&#10;NiD/UDQf/08zHv9RNSD/VDgj/1k9KP9bPyr/XD0o/14+Kf9gQCv/YUEs/2FALf9gPyz/Xj8r/1s8&#10;KP9XOyb/VTkk/1AzIf9LLhz/UjUj/1Y5J/9ZOij/Vjcl/1k4J/9aOSj/Xjoq/187K/9gPCz/Yz4u&#10;/2ZBL/9pRDT/bkk5/3BLO/9wSzv/c01A/3FLPv9xSz7/cEo//25KPv9uSj7/cExA/21JPf9qRjr/&#10;aEQ2/2hENv9oRDT/aEQ0/2lFNf9mRTT/YDws/1Y1JP9RMB3/UjEe/1w7KP9kQzD/bEs4/25NOv9v&#10;Tj3/c1JB/3hURP90Tz//dVFB/3NPQf9rRzf/ZUEx/18+Lf9pSDf/eVhF/3xbSP99XEn/fFtI/3xb&#10;SP96WUb/ellG/3taSf98XUv/fl1M/3xbTP96WUr/dlVG/3VURf9zUkP/clFC/3JRQv9xUD//bUw7&#10;/2ZFNP9iQTD/YUAv/2A/Lv9iQTL/XTsv/0gsIP82Gg7/LRIJ/zIaEP8/JBv/Si4i/0wsH/9MKh7/&#10;TCoe/08tIf9PLSH/Tysf/04sIP9QLiL/Ty0h/0srHv9AIBP/MhIF/yoKAP9GJRb/qoFt/6t9Zv+W&#10;Zk//jlxD/4lVPf+GUjr/hlI6/4ZSOv+EUjn/g1E4/4NRNv+DUTb/hlQ5/4xZPP+XYUX/n2dM/5xj&#10;SP+ZX0f/ml5E/59jSf+fY0n/oGJJ/6FjSv+lZ07/p2lQ/6VoTP+nak7/p2pO/6dqTv+nak7/qWlO&#10;/6dnS/+lZUn/pmZK/6lpTf+paU3/qWhM/6loTP+oZ0v/qGdL/6dmSv+nZUv/p2dM/6VlSv+jY0j/&#10;o2ZK/6FkR/+jZkn/pWhL/6FkR/+gY0b/oGNE/6RlRv+iYkb/oWRH/6BjRv+fYkX/oWZI/55jQ/+c&#10;YUH/nmND/55jQ/+aYUT/mF9C/5tiRf+eZUj/m2JF/5phRP+cY0b/nGNG/5xjRv+bYkX/nGNG/51k&#10;R/+dZEf/mmFE/5tiRf+cY0j/nWFF/5peRP+aXkT/nGBG/55kTv+fZ1D/mWFK/5RcRf+PWUH/jVZB&#10;/4xYQv+PW0P/ilhB/4lXQP+JWUL/h1dA/4NTPP9/UTn/flA5/39SO/+AV0P/hl1L/4hiT/+HYU7/&#10;fllG/3hTQf8AAQD/AAEA/wABAP8AAQD/AAEA/+q9nv/twqL/78am//bPrv/84r///d23//XTrv/z&#10;0Kr/9NGr//nXsf/517H/+tqz//zftf/84bb//ua6//3swP/547T/99iq//3cr//916r/8cic/+a8&#10;lP/ds43/zKSB/8Ocf/+0j3T/poNt/5p7Z/+PdGP/gm1c/3RjU/9sX07/aFtL/2NXR/9fUkL/X1JC&#10;/1lMPP9YSDn/UUEy/0s+Lv9LPi7/Sj0t/0o9Lf9MPy7/TUAv/1BAMP9TQjL/U0Ax/1NAL/9gRjX/&#10;Zks2/3JSPf+AWkP/mGxR/6p3WP+5gGL/zIxm/9aVa//bmG3/35xv/+Widf/lo3P/6ad3/+2re//l&#10;pnP/4Z9t/+Gfbf/gnGv/3Zlo/9+cZ//fnGf/46Ft/+ancf/qrXb/6653/+qtdP/qrXT/5alt/+Ol&#10;av/cm2H/1pRY/9mXW//cmmD/3Zth/92bYf/dm2H/3pli/9uYYf/cmWL/3Jtl/96gZ//eoGf/4aRr&#10;/+Wob//cnmP/2Ztg/9qcY//enWX/3p1j/9yeY//enWP/25td/9qaXP/ZmVv/15dZ/9mZWf/VlVX/&#10;0ZFR/9CRTv/Hikf/xolG/8eKR//KjUz/xotH/8WKSP/LkEz/05hU/9WaVP/UmFD/2ZpT/9eXT//M&#10;iUL/xoM8/82KQ//YlE3/1pJL/9SQSf/SjEb/yII8/8N6Nf/CeTT/yH86/8N6Nf/AdzL/v3Yx/7t1&#10;MP+4ci3/tW8q/7VuLP+uZyf/rWYm/65nKf+uZyn/s2sw/7JqL/+uaCz/sm0y/7RvNP+0bzT/tG80&#10;/7VzN/+zcTX/r20x/6xrMf+qaTH/rGsz/7BvN/+1dD7/tndB/7FyPP+pajT/pWcu/6RmLf+maC3/&#10;pmgr/6FlJ/+gZCb/oGQm/6VrLP+nbDL/nmMr/49THf+DShX/hU0c/4pUJf+LVir/f0oo/289HP9l&#10;MhX/YTIW/2g5H/9rOyT/bz8o/3FBKv9vPyj/ckIs/3JCLP9vPyj/dkYw/3hIMv94SjP/dUYy/3RF&#10;Mf90RTH/dEUx/3tMOv9+Tz3/e0w6/3tOO/99UkL/gFVF/4NaSP+IX03/h15M/4NaSP+DWkj/hFtJ&#10;/4NaSP+GXUv/iV5N/4hdSv+FWkf/g1ZB/4FUPf+DVT3/gVM5/31QM/93Si3/e04x/3pOMf92TS//&#10;dE0w/29IK/9rRCf/cEko/3xWMv+AWjb/gFo2/3tTL/99Ui//hVo3/4tgPf+NYj//hFw4/31VMf99&#10;Vi//hV41/4JbMP9+WCv/f1Yq/4RbL/+JXjH/jWE0/45iNf+RZjn/kWg8/4xmOf+CXTD/c1Am/3JR&#10;KP90VCv/d1cw/3haNP94WjT/eVkz/3xaNf98WjX/elgz/3dVMP95Uy//dlAs/3RQLv90UC7/eFQy&#10;/3pWNP96VjT/elY0/31ZN/9/WTX/elQw/3ZQLP95Uy//flg0/3dTMf9xTSv/clAt/3NQMP9wTS3/&#10;ZEEj/2A9H/9iPSL/aUEo/21FLP9vRy7/cEgv/2tDKv9sRCv/bUgu/25JL/9sRy3/bUgu/25JL/9u&#10;SS//akcr/2tHLf9rSS3/bE0x/2xNMf9oSS3/Zkcr/2dILP9nSCz/Z0gs/2tJMP9pRy7/akYu/2pG&#10;Lv9uSjL/elQ9/3lTPP9xSzT/a0Uu/29KMP9vSjD/cEgv/3JKMf9zSzL/ckox/3JKMf9rRiz/Yz8n&#10;/2dDK/9vSzP/bEgw/2dDKf9mRCn/bkwx/2xNMP9pSi3/aksu/21OL/91VDX/eFc2/3RTMP9wTin/&#10;dVMu/31XM/+BWzb/hF02/4RdNv+JYjv/kmhC/45kPv+NYz3/jGI8/4tkPf+KYzz/jWY//4xkQP+N&#10;Zj//jGI8/4lfOf+GXDb/glgy/4BUMf+BVTL/fFEu/3RMKf9yTCj/c00p/3VPK/90UC7/dFAu/3FN&#10;K/9oRSX/ZUIi/2RDJP9nRif/bEss/2xNMP9sTTD/YUMn/2BFKv9cQSb/VTsi/00zGv9MMhv/TTMc&#10;/1A1IP9QNSD/Uzgj/1Y7Jv9XPCf/W0Ar/19DLv9fQy7/YkMv/2BBLf9iQy//aEc0/2JBLv9gQS3/&#10;Xj8r/1w9Kf9SNSP/TzIg/0wvHf9OMR//WTwq/1o9K/9aOyn/Wzop/108K/9fOyv/Xzsr/2E9Lf9l&#10;QTH/ZkIy/2tHN/9xTT//cEw+/3NPQ/91UUX/ckxB/3JMQf9xS0D/bUk9/2xIPP9uSj7/bko+/2dD&#10;Nf9jQjP/ZkU2/2dGN/9nRjf/YUEy/2BAMf9ePi//Vzco/04vHf9OLx3/WTgl/2A/LP9lRDH/bUo3&#10;/3NQPf91UD7/d1JC/3dSQv90TkH/ckw//2tHOf9kQDL/Z0Mz/3BMPP95VUX/f1xJ/31ZSf99Wkf/&#10;f1tL/35dTP99XEv/fVxL/3xbSv98W0r/e1pJ/3xbTP95WEn/dVRF/3VURf91VEX/bk0+/2xLPP9t&#10;TDv/akk4/2RDMv9hQC//YUAv/2FAL/9iQTL/Ti4h/zkdEf8uEwr/LxcN/zoiGP9GKyL/Si4g/0sr&#10;Hv9KKh3/Sykd/00rH/9PLSH/TS0g/0goG/88HhP/PB4T/zsfE/8/HxL/NRQF/zIRAv9xTDn/sYRt&#10;/59vWP+PW0P/ilQ8/4dRN/+GUDb/hlA2/4ZQNv+HUTX/hlA0/4JPMP+EUTL/jlk6/5RfQP+eZ0n/&#10;nWRH/5hfQv+YXED/mV1B/59hSP+iZEv/o2VM/6RkS/+mZkv/p2pO/6VoTP+oa0//qWxQ/6ZpTf+l&#10;aEz/p2dM/6ZmS/+mZkr/p2dL/6ZmSv+mZkr/qGhM/6ZmSv+nZkr/qWhM/6poTv+nZ0z/pWVK/6Rk&#10;Sf+hY0r/omRL/6FjSv+jZkr/pGdL/6BjR/+gY0b/oGNG/6JlSP+hZEf/oWRH/6NoSv+kaUn/nmVH&#10;/5xkQf+bY0D/m2NA/5phQ/+YYUL/mWJE/5pjRf+eZ0n/m2ZH/5hjRP+ZZEX/mWRF/5piR/+aYkf/&#10;m2NI/5tjSP+bY0j/mWBF/5phRv+cY0j/m2JH/5ddRf+YXkb/l19I/5dhSf+cZE3/l2FJ/5ReRv+Q&#10;WkL/jVlB/41ZQf+PXUT/jFpB/4pYP/+JWkD/hlc9/4FROv98Tjb/fE84/39SO/98Uz//fFM//3tS&#10;QP96VEH/eFI//3RNPP8AAQD/AAEA/wABAP8AAQD/AAEA/+7BpP/xxKf/8Men//HKqf/82Lj/+9m2&#10;//fVsv/1067/8c+q//bUr//31bD/+Niy//jYsv/62rP//eG5//7nvv/427H/9dKo//rVqf/3zaX/&#10;6sCa/9q0kP/QqYj/u5h8/7KQd/+lhW7/mHln/41xY/+Eb17/emlZ/3BgUP9nWkr/YlVF/1tPP/9a&#10;TT3/XE8//1lJOv9WRjf/Tz8v/0k8LP9KPS3/STws/0g7K/9MPCz/Tz8v/1JBMf9TQjL/U0Av/1ZB&#10;MP9jRjT/b086/4FbRP+VZ03/rnhc/72EZv/Gimb/0I9l/9qXbP/gmWv/4ptt/+ikdf/no3T/5qR0&#10;/+yqev/urn7/5qR0/+Kgbv/gnGv/4Jpn/+GbZ//hm2f/4qBs/+WmcP/rrHb/7K92/+6xeP/usnb/&#10;6a1x/+epbv/dnGL/1ZNX/9aUWP/Zl1v/25lf/92bYf/dm2H/3Zhh/9mWX//bmGH/3Zxm/9+haP/h&#10;o2r/4aRr/+apcP/go2r/251k/9qcY//anGP/2Ztg/9udYv/dn2T/2pxf/9iaXf/amlz/2ZlZ/9yc&#10;XP/Zmlf/1JVS/9SVUP/JikP/x4hB/8eIQf/GikL/xYlB/8aLRf/MkUv/05hS/9SZU//Slk7/0ZVM&#10;/86QR//FhT3/xII4/8mHPf/UkEn/049I/9KMRv/QikT/zYQ//8h/Ov/GfTj/y4I+/8Z9OP++dTD/&#10;vHMv/7t1MP+4ci3/tnAr/7VuLP+uZyf/rWYm/7BpK/+waC3/tGwx/7JqMP+waC7/s20y/7VvNP+1&#10;cTT/tXA1/7RyNv+zcTX/rm0z/69uNP+vbjb/tHM7/7d2Pv+4d0H/unlD/7V2QP+tbjj/p2kw/6Vn&#10;Lv+maC3/pmgr/6FlJ/+fYyT/n2Ml/6RoKv+pbDP/o2Yt/5dbJf+LTxv/g0sY/4lRIv+NVyn/hlAq&#10;/3pFI/9qNxj/ZjMW/2Y3G/9qOyH/bz8o/3FBKv9vPyj/cUEr/3FBK/9xQSv/dkYw/3dHMf94SDL/&#10;dEUx/3RFMf90RTH/c0Qw/3lKOP97TDr/eks5/3pNOv9/VET/gFVF/4NYSP+HXEv/h1xL/4NaSP+F&#10;Wkn/iWBO/4dcS/+HXEv/i2BP/4xhTv+HXEn/g1hF/4RXQP+HWUH/hlhA/4FTOf95SzH/e08y/3xQ&#10;M/93TjD/dE0w/3FKLf9uRyr/bkoq/3lVM/98WDb/e1c1/3ZQLP93Tyv/glc0/4leO/+LYD3/h187&#10;/39XM/+AWTL/hF00/39YLf9+VSn/flUp/4VaL/+IXTD/jGAz/45hN/+UZz3/lm1B/5JpPf+EXzP/&#10;c1Am/3RRKf91Uy3/dlgy/3lZM/95WDX/eVg1/3tZNv96WDX/eFYz/3ZUMf91Uy7/ck4s/3JOLP9y&#10;Tiz/dVEv/3pWNP98WDb/fFg2/4BaNv9/WTX/fFYy/3dRLf96VDD/hF46/4ZgPP95VTP/eFQy/3dV&#10;Mv90Ui//bEgo/2ZCIv9gOx7/Yzsh/2lBKP9sRCv/bEQr/2Y+Jf9pQSj/akUr/2pFK/9pRCr/aUQq&#10;/2pFK/9oRCr/a0ct/2lFK/9qSC3/aksv/2hJLf9kRSn/Y0Qo/2JDJ/9kRSn/Zkcr/2hGLf9oRi3/&#10;akYu/2lFLf9tSTH/elQ9/3ZRN/9xTDL/bUcw/3FLNP9xSzT/ckw1/3NNNv9zTTb/cUs0/3JMNf9p&#10;RS3/Xzsj/2I+Jv9tSTH/cEw0/2xIMP9rRy//bkwx/25MMf9qSy7/aUot/21OL/9xUjP/dVQz/3RT&#10;MP90Ui3/dVMu/3tVMP+AWjX/hF02/4VeN/+LZD3/lGpE/5BpQv+OZ0D/i2Q9/45mQv+PZ0P/lGxI&#10;/5RsSP+Sakb/iWE9/4JaNv9+VjL/e1At/3dPLP94UC3/dE4q/21GJf9pQx//Z0Mh/2tHJf9vSyn/&#10;ck4u/2xJKf9gPR//Wzga/1o3Gf9aOBz/YkAk/2NEJ/9nSCz/X0En/1tAJf9ZPSX/VDoh/00zHP9K&#10;MBn/SS4Z/0kuGf9OMx7/Uzgj/1tAK/9dQyz/XUMs/19FLv9dQyz/YEQv/2BBLf9hQi7/ZEUx/2JD&#10;L/9gQS3/XT4q/1Y5J/9MLx3/Sy4c/04xH/9UNyX/Wz4s/1s8Kv9aOyn/XTwr/2JBMP9kQS7/ZEEu&#10;/2VCL/9pRjP/bEg4/3BMPP90UEL/cEw+/3RQRP90UET/bko+/3JMQf9xS0D/bkg9/2xIOv9uSjz/&#10;bEg6/2pGOP9mRTb/Z0Y3/2dGN/9kRDX/YUEy/1w/L/9XOy3/TzIi/0otHf9QMR//Xz4r/2NCL/9p&#10;RjP/bEk2/3FMOv9zTj7/dVBA/3VOP/9xSz7/bkg7/2dDNf9gPC7/a0c5/3dTQ/98WEj/f1xJ/35a&#10;Sv9+Wkr/gFxM/4FdTf+AXEz/gV1N/31cS/97Wkn/eVhH/3taSf96WUr/dVRF/3NSQ/9zUkP/b04/&#10;/21MPf9sSzz/aEk3/2NEMv9fQC7/Xj8t/2FCMP9ZPS//QSYb/y8UCf8pEQf/LhgN/zwkGv9FLSH/&#10;Si4g/0crHf9JKRz/SSkc/0kpHP9KKh3/RSUY/zsdEv81GQ3/OhwR/z8hFv9FIxf/NxYH/z8cCf+H&#10;YUz/r4Fq/5lnUP+JVT3/hVE5/4VPNf+ETjT/hFE2/4ZQNP+HUjP/g1Ax/4NQMf+IUzT/kVw9/5tk&#10;Rv+lblD/nGNI/5ZdQv+ZXUH/nGBE/6FjSv+jZUz/o2NI/6NjSP+mZkv/qGhN/6dnS/+nak7/pmlN&#10;/6RnS/+mZkv/pmZL/6ZmS/+nZ0v/qGhM/6ZmSv+mZkr/qWlN/6dnS/+oZ0v/qWhM/6hmTP+mZkv/&#10;pGRJ/6JlSf+iZEv/omRL/6FjSv+iZUn/o2ZK/55hRf+gYET/n2JF/6BjRv+iZUj/omdJ/6VqSv+l&#10;bE7/nmVH/51lQv+eaEb/nWVC/5tjQP+ZYkP/mWJE/5pjRf+bZkf/mmRI/5dhRf+YYkb/mWNH/5lj&#10;R/+aZEj/nWVK/51lSv+cZEn/mmFG/5tiR/+bYUn/mV9H/5ddRf+YXkb/lV1G/5VdRv+VX0f/lV9H&#10;/5NdRf+SXET/kV1F/49cQf+SXkb/jVtC/4pYP/+HV0D/hVU+/4JSO/9+UDn/flA5/4BTPP9+U0D/&#10;elE9/3dOPP93Tjz/dlA9/3JMOf8AAQD/AAEA/wABAP8AAQD/AAEA//DCqP/xxaj/8Mep//HIqv/1&#10;0LP/+NS0//nVtf/41LL/8Myq//HNq//00K7/9dOw//PRrv/107D/+Naz//3buP/506//88un//HJ&#10;pf/sxKH/3baV/8+qj//CnoT/sJB5/6WGcf+bf2r/iW9g/35rXP94Z1f/dGRU/2xfTv9lWEf/YFNC&#10;/1tOPf9YSDj/VkY2/1VFNf9TQzP/Szsr/0o6Kv9LOyv/Szsr/0o6Kv9OPS3/UD8t/1NCMP9WQzL/&#10;W0Qy/2FHNv9xUTz/gllD/5ZoTv+qdFj/wIVl/8+Qbf/QkGr/1pNo/96Xaf/jnWz/5J5t/+uldP/o&#10;pHX/56N0/+Wld//wsIL/7at7/+Whcv/hnWz/4Zto/+GbZ//hnmn/5aNv/+WmcP/oqXP/7K92//G0&#10;e//vs3f/7LB0/+yucf/gn2X/15VZ/9WTV//WlFr/2ZRb/9+aYf/hnGX/35pj/9uWX//fnGf/4aBq&#10;/+ancf/prHP/6K1z/+yxd//rrnX/36Jp/9mcY//anGP/251i/92fZP/doWX/251i/9qcX//Yml3/&#10;255f/+CgYP/cnVr/2JlU/9WWUf/IikH/w4U8/8aIP//Fhz7/woY9/8aKQf/MkEf/0phP/9OZUP/S&#10;lk3/yo5F/8iKP//JiT//xoY8/8mHPf/PiUH/0IhA/82HQf/PhkH/0IdC/82EQP/MgT7/zIE+/8R7&#10;N/+7ci7/t3Es/7t1MP+4ci3/tW8q/7VuLP+yayv/sWos/7BpK/+waC3/s2sx/7JqMP+xazD/s20x&#10;/7RuMv+1cTT/tnI1/7ZxNv+1czf/s3E3/7RzO/+7ekL/vn1F/8B/Sf+8e0X/vXxG/759R/+1dD7/&#10;q2oy/6dpLv+oai3/p2ks/6BkJf+eYiP/n2Mk/6NnKf+qbjL/pmkw/6BjLP+WWSP/hEoY/4dNHf+O&#10;Vif/jlcu/4RQK/9zQR7/aDUW/2c4Gv9sPSH/b0Am/28/KP9wQCr/cUEr/3I/Kv9zQCv/d0Qv/3dH&#10;Mf93RzH/dkgx/3ZHM/90RTH/c0Qw/3ZHNf94Szj/eUw5/31QPf+DVUX/gVZG/4RZSf+IXUz/h1xL&#10;/4VaSf+IXUr/kWZT/41iT/+IXUz/jGFO/41iT/+IXUr/hVpH/4RZRv+JXEX/il5F/4haQP9+UDb/&#10;e080/3xQM/99UTb/d04w/3JLLv9xSi3/cEws/3pWNP98WDb/e1c1/3lTL/94UCz/flYz/4RcOf+L&#10;YD3/iWE9/4RcOP+EXTb/h101/4BWLP99VCj/gVYr/4VaL/+IXTL/i140/41gNv+SZTv/lGk+/5Bn&#10;O/+EXTL/d1Io/3dULP94VS//e1s1/3pZNv97WTb/fFo3/3xaN/95VzT/d1Uy/3ZUMf92VC//dVMu&#10;/3RQLv9zTy3/dVEv/3pWNP99WTf/gFw6/4NdOf+CXDj/gFo2/3pUMP96VDD/hmA8/4tlQf+DXTn/&#10;f1k1/35YNP97VTH/c08t/29LKf9kQCD/YDge/2I6If9pQSj/akIp/2U9JP9lPST/Z0Io/2lEKv9r&#10;Riv/Z0Io/2VAJv9lQSf/bEgu/2tHLf9qSC3/aEYr/2RCJ/9gQSX/YUIm/2VGKv9kRSn/ZUYq/2hG&#10;K/9rSTD/bEgw/2pGLv9sSDD/d1I4/3VQNv9yTTP/b0ow/3JONv9zTzf/dU84/3FLNP9uSDH/bkgz&#10;/3FLNv9sSDL/ZkIs/2pGMP9wTDb/ck44/29LM/9uSjL/b000/29NMv9tSzD/aEks/2xNLv9vUDH/&#10;c1Ix/3VUMf95VzL/d1Qu/3lWMP+AWjX/g1w1/4ZfOP+LZD3/kGlC/5JqRv+Sakb/jmZC/45mQv+Q&#10;akb/kmxI/5NtSf+OaET/hF46/3dTMf92UCz/ckwo/3FLJ/9ySyr/b0gn/21GJf9oRCT/aEQk/2tH&#10;J/9vSyv/cU0t/2xIKP9gPR//Xjsd/147Hf9ZNhr/VjQY/1c4HP9fQCT/XD4k/1c5If9SNh7/UjYg&#10;/0wyG/9JLhn/SC0Y/0YrFv9LMBv/Ujci/1tAK/9fRS7/W0Eq/1xCK/9cQiv/XkIs/19DLv9jRDD/&#10;ZUYy/2RFMf9fQC7/Vjkn/04xH/9KLRv/TjEf/1U4Jv9ZPCr/WTwq/1k6KP9aOyn/XDsq/2FAL/9o&#10;RDT/aUYz/2lGM/9qRzT/b0s7/3FNPf9wTD7/cEw+/3RQRP90UET/bUk9/3BMQP9yTkL/cUs+/29J&#10;PP9uSDv/akY4/25KPP9sSDr/Z0Y3/2VENf9iQjP/XkI0/1o+MP9TNyn/TTEj/0ouIP9VNSb/aUg3&#10;/2lINf9tSjf/bUg2/21IOP9ySzz/cks8/3JKPv9tRzr/a0U4/2M/Mf9jPzH/b049/3hXRv9/W0v/&#10;f1xJ/4JdS/+DXk7/gVxM/4NeTv+AW0v/gFtL/35aSv97WEX/elZG/3lYR/95WEf/dFNC/3NSQ/9y&#10;UUL/cE9A/2xLPP9oRzj/Y0Qy/2JDMf9ePy3/Wz4s/15BMf9RNyr/OSEV/ykTCP8pEgr/MBkR/z0n&#10;HP9HLyP/SS0f/0YqHP9JKRz/SCgb/0UlGP8+IhT/OBoP/zQWC/84Gg//QCAV/0clGf9IJBb/OhYG&#10;/1ArGP+TbVj/pnhg/45eR/+EUjn/g083/4NQNf+CTzT/g1A1/4NQM/+GUzb/h1Q3/4lUNf+MVzj/&#10;ll9B/55nSf+ob1L/nGNI/5hcQP+bX0P/omZM/6VnTv+lZ07/o2ZK/6VlSv+oaE3/qGhM/6dnS/+o&#10;aEz/qGhN/6dnTP+nZ0z/qGZM/6hmTP+paEz/qmlN/6ppTf+paU3/qmpO/6ppTf+oZ0v/qGdL/6hm&#10;TP+mZkv/pWVK/6NmSv+jZUz/pGZN/6NmSv+jZkr/o2ZK/6JiRv+hYUX/oGNG/6JlSP+maUr/o2hI&#10;/6NoSP+iaUv/nWVC/55mQ/+ja0j/oGhF/55lR/+ZYkP/l2BC/5liRP+bZkf/l2RH/5ViRf+WY0b/&#10;mmRI/5ljR/+ZY0f/oGhN/6BoTf+dZUr/m2FJ/5thSf+ZX0f/llxE/5heRv+aYEj/mF5G/5ReRP+U&#10;XkT/lF5E/5JcQv+TXUP/l2FH/5JfRP+SX0T/jlxD/4pYP/+HVTz/g1M8/4RUPf+EVD7/gVM8/4FU&#10;Pf99Uj//eU47/3dOOv93Tjz/ckw5/3FLOP8AAQD/AAEA/wABAP8AAQD/AAEA/+2/p//vw6j/7sWp&#10;//HIrP/wyK7/8cqt//PMr//wzKz/78in/+/Ip//wyaj/8cqt//DJrP/wyaz/78ir//bNrf/vxqb/&#10;576e/+C3mf/ft53/zamR/7+chv+xkn3/oYRy/5d7bf+Ndmj/emha/3FkVP9tYFD/al9N/2daSf9i&#10;VUT/XVA//1lMO/9YSDj/VEQ0/1JCMv9QQDD/STkp/0c3J/9IOCj/TTws/0w7Kf9PPiz/U0Et/1VD&#10;L/9bRjH/Y0o2/21RO/+IYEf/nG1T/6x1V/+1elr/y41o/9iXcf/em3H/4ptt/+OdbP/po3L/7KZ1&#10;/+qmd//qpnf/56R3/+Gecf/npHf/6KR1/+OfcP/gmmf/3phl/92XY//dmmX/46Ft/+Kjbf/kp3D/&#10;7K92/+6xeP/ssHT/669z/+utcv/gn2X/2JZc/9WTWf/Yk1r/1pFa/9mUXf/emWL/3JZi/9mUXf/b&#10;mGH/4J9p/+qrdf/vsnv/7rN5//O4fv/wtXv/46hu/9ueZf/YnGD/3KBk/9ygZP/bn2P/2Ztg/9ia&#10;Xf/XmVz/2Jtc/9qaWv/Zmlf/15hT/9GSTf/HiUD/xIY9/8eJQP/GiD//v4M6/8OHPv/IjUH/zpRL&#10;/9CWTP/Rlkr/zJFF/82PRP/Pj0X/zYs//8uHPP/JhDn/y4M7/8uDO//Ngzz/zoVA/86FQP/Qgz//&#10;yH06/7xzL/+3bir/tnAr/7lzLv+4ci3/tW8q/7FqKP+yayv/smst/7BoLf+vZyz/r2ku/7BqL/+y&#10;bDD/tW8z/7VvMf+2cDL/uHI2/7h0N/+4czj/tHI2/7VzOf+7eT//vnxC/79+Rv+8e0P/vHtD/718&#10;RP+1dDz/rGsz/6hqL/+oai3/p2ks/6BjJP+eYSL/nmEi/6NlKP+rbTL/qWsw/6RmLf+ZXCb/iUsY&#10;/4JIFv+ETB3/iVQq/4ZQKv97SSb/bz0c/2Q1F/9qOx//bj8l/24+J/9wQCr/bz8p/209J/9wPSj/&#10;eEUw/3lGMf93RzH/dUUv/3RFMf9yQy//dEUx/3ZJNv94Szj/eUw5/3xPPP+BU0P/hFZG/4ZZRv+G&#10;W0r/hVpJ/4VaSf+JXk3/kGNO/4xhTv+LXkv/jWJP/4xhTv+HXEn/hltI/4VaR/+FW0P/h1pD/4ld&#10;RP+BVTz/e080/35SN/+BVTr/eVAy/3NML/9xSin/cksq/3tVMf96VjT/elQw/3hSLv94UCz/eVEu&#10;/3pSL/+FWjf/i2A9/4dcOf+IXjj/iV83/4NYLv9+Uyn/gVYr/4JXLP+GWzD/h1wx/4dcMf+KXzT/&#10;jmU5/41jOf+DXDH/e1Ys/3pXMf95VjD/e1k0/31bOP97WTb/fFo3/3xaN/95VzT/dlQv/3VTLv92&#10;VC//dlQv/3VTLv91UzD/dlQx/3hWM/99WTf/gFw6/39bOf+AXDr/f1s5/3lVM/95VTP/g105/4Vh&#10;P/+AWjb/flgz/39ZNP99VzP/eFIu/3ZQLP9qRCD/Xjkc/145Hv9hPCH/Yz4k/2tDKv9vRy3/cUkv&#10;/3FJL/9wSC7/bEcs/2ZBJv9kQCb/ZkIo/2VBJ/9mQij/Z0Uq/2ZEKf9hQib/ZEUp/2lKLv9mRyv/&#10;ZUYq/2hGLf9tSzL/b0sz/2xIMP9sSC7/c081/3JNM/9xTDL/cUwy/3JONv9zTzf/c083/25KNP9s&#10;SDL/bkgz/3FLNv9uSjT/bUkz/3FNN/90UDr/dFA6/3BMNv9vSzP/cU82/3FPNv9uTzP/aUou/2tM&#10;L/9uTzD/cVMx/3JUMP94WDL/d1Uw/3pXMf98VjH/flgz/4VeN/+LZD3/jGRA/4xkQP+RaUX/kWtH&#10;/5BqRv+Ra0f/kWtH/45oRP+HYT3/glw4/3pUMP92Ty7/a0cn/2dAH/9rRCP/bUgr/29IJ/9qRib/&#10;akYm/3BJKP9ySyr/dU8r/3ZQLP90UDD/dVEx/29MLv9kQSX/Wjcb/1c1Gv9VNhr/Vjge/1I0HP9M&#10;MBj/TjIc/00xG/9MMBv/TTId/00yHf9NMh3/Ujci/1k+Kf9bQSr/XEIr/1xCK/9cQiv/YEQu/2FF&#10;L/9kSDP/Zko1/2JGMf9WOSf/Sy4c/0MoF/9QMyH/Vjkn/1k8Kv9aOyn/XD0r/10+LP9fPi3/Xj0s&#10;/2JBMP9nQzP/aUU1/2lGM/9rRzf/bko6/29LO/9vSjr/cEw+/3NPQf93U0f/c09D/3RQRP91T0T/&#10;dE5B/3JMP/9vSTz/bEY5/25IO/9sSDr/Z0Y3/2FAMf9fPzD/Wz8x/1g8Lv9QNCb/TTEj/1A0Jv9c&#10;PC3/bEs6/21JOf9vSzv/b0o6/25JOf9ySzz/cUk9/3JKPv9sRjn/aEI1/2A8Lv9mQjT/cVA//3lY&#10;R/9/W0v/gV5L/4JfTP+CXUv/gFtJ/39aSP98V0X/e1ZE/3tWRP96V0T/eVZD/3hURP90U0L/c1JB&#10;/3JRQP9wT0D/b04//2pJOv9kRTP/YUIw/2BBL/9dQC7/XkEv/1xAMv9CKh7/MBoP/ycTCv8qFg3/&#10;Mx8W/0AqH/9HLyX/Rywh/0MnGf9CJhj/PyMV/zoeEv85HRH/OxsO/zkbEP9DIRX/RyMX/0gkGP9G&#10;IBP/OhUD/145Jv+gd2P/nG5W/4dYPv+CUDf/f000/4NRNv+BTzT/gU80/4NRNv+HVTr/iFY7/4hV&#10;Ov+PWT3/mWFG/6NrUP+ob1T/m2JH/5peRP+eYkj/omZM/6FjSv+jZUz/pWdO/6ZmS/+oaE3/qWlO&#10;/6hoTP+oaEz/qGhN/6dnTP+paU7/qGZM/6ZkSv+nZUv/qGdL/6ppTf+paEz/qWhM/6loTP+mZUn/&#10;pWNJ/6dlS/+mZkv/pWVK/6FjSv+hY0r/pGdL/6NmSv+jZkn/omVI/6RnSv+kZEj/oWRF/6hrTP+t&#10;cFH/pmlK/6NoSP+gZUP/m2NA/59nRP+lbUr/pGtN/55lR/+bYkX/mWJE/5xlR/+eaEz/nGZK/5dk&#10;R/+WY0b/mGJG/5ZgRP+YYkb/nWdL/55mS/+eZkv/nGJK/5pgSP+ZX0f/l11F/5ZcRP+XXUX/k11D&#10;/5FbQf+TXUP/kVtB/5BaQP+SXEL/l2FH/5dhR/+TYEX/kFxE/4xaQf+JV0D/g1E6/4FRO/+CUjz/&#10;gVM8/4RWP/99Uj//ek88/3ZNOf91TDj/b0k2/3BKN/8AAQD/AAEA/wABAP8AAQD/AAEA/+q8pf/v&#10;wqv/8cWs/+vBqf/qwKj/6L+p/+i/qf/uxq3/6MCn/+e+qP/iuaP/47qk/+S6ov/huKL/4bii/+C3&#10;of/dtKD/1K6Z/82olf/Eo5D/t5qI/6qOgP+bhHb/kHpt/4RyZP95aVz/a19R/2peTv9nW0v/X1RC&#10;/1xRP/9ZTDv/WEs6/1ZJOP9OQS7/TUAv/0w/Lv9KPSr/Sjso/0g5Jv9HOCX/Tz0p/1VALf9ZQy7/&#10;YUgy/2hONf9xUzn/f1xA/5FoSP+0gFv/xY5l/82SZv/PkGT/2Jhq/+Sgcf/qpnf/7Kh3/+undv/o&#10;pHP/66d2/+6sev/tq3n/5qR0/+OfcP/inm//5Z9u/+OdbP/gmmf/4Jpn/96YZP/bmGP/4J5q/+Kj&#10;bf/nqHL/6653/+qtdP/qrXT/6651/+qsc//enWX/2JZc/9eSWf/Yk1z/15Jb/9iSXv/alGD/2pRg&#10;/9qUYP/al2L/2phk/+qrdv/ztoD//MGJ///Kkv/+xo3/7rZ7/+GmbP/anmL/15tf/9mdYf/anGH/&#10;15le/9aYXf/Ulln/0ZNW/9CTVP/Wmlv/2J1b/9SZVf/QlVH/1JhQ/9aaUv/Xm1L/0pZN/86SSf/O&#10;kkn/zpJJ/9aYTf/Zm1D/2ZtQ/9iWSv/Rj0P/zoxA/9CNP//QjT//zok8/8qFOv/Phz3/z4c9/9CI&#10;QP/LhT//vnUw/7hvKv+4byr/vnUx/754M/+7dTD/tm8t/7BpJ/+xair/sGos/7BpK/+wai7/s20x&#10;/7FrL/+zbTH/t3Ez/7ZwMv+1bzH/t3Ez/7x2OP+8eDv/u3Y7/796P/++fEL/wH5E/79+Rv+/fkb/&#10;woFJ/759Rf+3dj7/rWwy/6loLv+paC7/q2ow/6pqLP+nZyn/omQn/6FjJv+naSz/qmwx/6ltMf+j&#10;Zi3/llok/4tPG/+CShn/e0Ya/39LJP+CUCv/fUsq/2w7G/9pOhz/bT4i/20+JP9vPyn/cEAq/2w8&#10;KP9sPCj/cEAs/3VFMf92RjL/c0Mv/3FBLf9xQi7/c0Qw/3VGMv95Sjb/e0w6/3xNO/98TTv/fk89&#10;/4BRP/+CVUL/hFdE/4daR/+KXUr/jF9M/4pdSv+LXkv/jGFQ/4hdTP+HXEv/jGFO/4xhUP+EWUb/&#10;g1hF/4VaR/+AVj7/fFI6/31TOv9/VTz/elE1/3ZNL/9xSCr/cEcn/3tSMv9/VzT/f1c0/31SL/97&#10;Uy//eFAs/3NLJ/93Tyv/gVk1/4RcOP+GXjr/iGE6/4RaNP9+VCz/f1Ut/39YLf+CWzD/gVov/4BZ&#10;Lv+EXTL/imM4/4xnO/+GYTf/fVgu/3tYMv95VzL/elgz/35cOf9+XDn/fFo3/3xaN/96WDX/fFo1&#10;/3tZNP91Uy7/c1Es/3VTLv93VTL/eFYz/3lYNf97Wjf/fVw5/39dOv+BXzz/fVs4/3tZNP+AXjn/&#10;hV87/4ReOv+CXDf/gVs2/4hhOv+EXTb/fFUu/4JaNv9/WTX/dFAw/3NOMf9tSCv/aUQn/3NML/94&#10;UTT/d1Az/3RNMP92TzL/eFE0/3FML/9oQyb/YD0f/147H/9gPSH/Z0Up/2pILP9oRir/akgs/21L&#10;L/9pRyv/ZUMo/2VDKP9pRS3/akYu/2xIMP9tSTH/bUkv/3BLMf9xTDL/c040/3NNNv9zTTb/ckw3&#10;/25IM/9uSDP/bko0/29LNf9uSjT/b0s1/3NPOf90UDr/ck44/3BMNP9wTDT/cFA3/3BQN/9sTjT/&#10;aUsv/2tOMP9sTy//cVQ0/3dZN/97Wjf/fFo3/3pYM/91Uy7/eVMv/31XM/+BWzf/g105/4RgPv+L&#10;ZUH/jmhE/49pRf+Ta0j/kmpH/4xkQf+DWjr/glk5/31WNf96UzL/c0wv/2hDJv9nQiX/bUgr/2xH&#10;Kv9sRyr/b0sr/3hRMP96VDD/f1k1/4NbOP+EXjr/g105/3xYOP94VTX/bEkr/2VCJv9lQyj/ZEQr&#10;/18/KP9TMxz/SSoV/1M0H/9WOiT/Vzsm/1Q4I/9LMBv/TzQf/1c8J/9bQSr/YEYv/19FLv9bQSr/&#10;XUEr/11BK/9eQi3/X0Mu/1Y7Kv9HLBv/RCkY/0csG/9VOCb/Wj0r/1o9K/9aOyn/Wzwq/2A/Lv9j&#10;QjH/Z0Mz/2dDM/9mQjL/ZkIy/2dDM/9nQzP/aUU1/2tHN/9vSzv/dVFB/3ZSRP92UkT/dVFD/3VR&#10;Q/9zT0H/dFBC/3ROQf9yTD//b0s9/21JO/9rRzn/Z0Y3/2FAMf9cPC3/Wzss/1c3Kv9PMyX/TTEj&#10;/1Y5Kf9hQTL/bEs6/29OPf9yTj7/c04+/3VQQP91UED/dE0+/3FKO/9oQzP/ZD8v/2ZBMf9rRzf/&#10;dVFB/3tXR/98WEj/gV5L/4JfTP+AXUr/f1xJ/3xZRv97WEX/e1hF/3lUQv90UT7/dFE+/3NPP/9w&#10;Tz7/cE8+/3BPPv9tTDv/akk4/2JBMP9gPy7/X0Au/15BL/9fQjL/YEQ2/1Q6Lf81HxT/KhgO/yUT&#10;Cf8rGQ//PSkg/0UuJv9GLiT/Qygd/0ElGf89IRX/Oh4S/zgaD/8+HhP/SCQY/0wmG/9PJxv/Uykd&#10;/1UrHf9QJhb/UCcV/4VaR/+ug3D/k2VN/4NTPP9/UDb/fk81/4NROP+DUTb/g1E2/4VTOv+HUzv/&#10;iVU9/4xYQP+SXET/nWdN/6dtVf+nbVX/m2FL/5pgSv+dY03/oWVN/6NnT/+iZk7/pWdO/6RmTf+m&#10;aE//p2pO/6ZpTf+nak7/p2pO/6ZpTf+qak//qGhN/6dlS/+oZkz/p2VL/6poTv+paEz/p2VL/6dl&#10;S/+mZEr/p2VL/6dlS/+mZEr/pWVK/6RkSf+iZUn/o2ZJ/6RnSv+jZkn/n2RG/6NmR/+kZ0j/pWhJ&#10;/6xwTv+vc1H/qGxK/6FmRP+eY0P/nWJC/5xjRf+eZUf/nmVI/5tiRf+cY0b/nGNI/5xjSP+aYkf/&#10;nGRJ/5xkSf+cZUf/mWJE/5dfRP+YYEX/m2NI/5hiSP+YYkj/nGRN/5piS/+WYEj/lmBI/5NdRf+S&#10;XET/klxC/5FbQ/+PXEH/jltA/49cQf+TXUP/lmBG/5ReRP+PXEH/i1c//4xaQf+KWEH/g1E6/3xM&#10;Nf+AUDr/glQ9/4BTPP98UT7/ek88/3VMOP9zSjj/cEo3/3BKN/8AAQD/AAEA/wABAP8AAQD/AAEA&#10;/+W4of/rvqf/6sCo/+m/p//kuab/4baj/+C3o//huKT/3LOf/9uynv/asZ//2bOg/9u1ov/btKP/&#10;1rGf/8+qmP/MqJj/x6OT/8CfkP+1m47/p42A/5qCdv+Oe23/hXNn/3psX/9wYlX/ZVtP/2NZTf9b&#10;UkP/VUw9/1hNO/9XTDr/VEk3/1JFNP9NQC//TUAv/0s+Lf9JPCn/STon/0k6J/9MOib/WEQs/1xG&#10;L/9gSDD/aE4z/3FSNf+AXDz/lmpH/6p6VP/Gjl//2J5s/+Wmc//ioG7/3Jpm/+Kebf/opHP/7qp5&#10;/+upd//npXP/5qRy/+upd//rqXf/56Vz/+Sgcf/knm3/451s/+Kcaf/gmmf/4Jpn/92XY//XlF//&#10;25ll/9ydaP/jpG7/6ap0/+apcv/mqG//6aty/+mrcv/ioWn/2Zdd/9WSW//Xklv/1pBc/9eRXf/X&#10;kV3/15Fd/9mTX//YlWD/1pNe/+Gfa//qq3b/97uF///JkP/9xo3/9LyB/+escv/anmL/1Zld/9eZ&#10;XP/anGH/15le/9SYXP/Sllr/zJJT/9CWV//dpmX/4app/9egXf/Mk07/0ZZS/9abV//YnVf/2J1X&#10;/9ecVv/YnFT/1ppR/9qcUf/bnVL/2ptO/9eVSf/QjkD/1JJE/9qXSP/XlEX/05BB/9CNP//OiTz/&#10;yoU6/82FO//Lgzv/vHMu/7ZtKP+3bir/u3Uw/795NP+6czH/t3Au/7FsKf+uaSj/r2kr/69pK/+y&#10;bDD/tW8z/7RuMv+1bzP/t3Ez/7dxM/+2cTD/tnIx/754Ov+/ezz/v3s+/755Pv/Ae0L/vnxC/717&#10;Qf+8e0P/wH9H/8B/R/+6eUH/s3I6/6xrM/+qaTH/rGsz/6ppL/+jZSr/omQp/6FjJv+kZin/qmwx&#10;/6tvM/+qbTT/n2Mt/5ZaJv+IUB//eEMX/3tHH/+CTin/f00q/3A9Hv9oORv/azwg/2s8Iv9tPSf/&#10;cEAq/28/K/9rOyf/bj4q/3REMP91RTH/cUEt/3FBLf9yQi7/ckMv/3NDL/93RjX/ekk4/35NPP+A&#10;UT//fk89/39QPv+DVEL/hFdE/4hbSP+JXEn/h1pH/4hbSP+KXUr/jmFO/4pdSv+JXEn/i2BP/4xh&#10;UP+FWkf/gVZD/4NYRf9+VDz/fVM7/31TO/9+VDv/eVA0/3ZNL/9xSCr/b0Ym/3lRLv+AWDX/gVk2&#10;/4JXNP99Ui//eFAs/3RMKP9xSyf/eFIu/4BaNv+EXjr/f1gx/3tULf96Uyz/fFUs/4JbMv+EXTL/&#10;gFsv/39aLv+FYDT/i2Y6/4tmPP+EXzX/dlMt/3dULv92VC//e1k2/39dOv9+XDn/elg1/3dVMv92&#10;VC//fFo1/35cN/94VS//dFIt/3NTLf93VzH/eVkz/3pZNv97Wjf/elk2/3xbOP+AXzz/fFs4/3pY&#10;M/9/XTj/gV86/4VfOv+IYzn/iWI5/4pjOv+FXjX/e1Qt/31WL/99VTH/e1c1/3pWNv91UTH/cksu&#10;/3RNMP97UjT/e1I0/3ZNL/90Syv/dU4t/3RNLP9yTi7/akYm/2E+IP9cORv/ZUQl/2lIKf9qSSr/&#10;bEss/21LL/9qSCz/ZEIm/2NBJf9mQij/Z0Mp/2hEKv9pRSv/a0ct/21ILv9uSS//ckw1/3JMNf9x&#10;SzT/cEo1/29JNP9vSTT/cEo1/3BKNf9uSDP/b0s1/3ROOf9zTzn/bEgy/21JMf9wTDT/bk41/21N&#10;NP9pSzH/aEou/2pMMP9sTzH/cFMz/3ZYNv98Wzj/e1o3/3tZNv90Ui//dVMu/3tVMf9/WTX/gV07&#10;/4RgPv+HYT3/iGI+/49pRf+SaUn/j2ZG/4dePv94Ty//dE0s/3NMK/92TzL/ck0w/2lEJ/9mQST/&#10;ZkEm/2ZBJP9pRCf/cUwv/3hRMP96UzL/gVk2/4NbOP+EXjr/g105/3xYOP93VDT/bEkr/2lGKP9p&#10;Ryv/aEYt/2FBKP9TMxz/SCgR/08wG/9WNyL/WDwm/1c7Jf9NMh3/SzEa/1Y7Jv9dQyz/XUMs/1tB&#10;Kv9YPSj/VTol/1c8J/9ZPin/Vzwr/0wxIP9EKRj/Rywb/04zIv9ZPCr/WTwq/1o7Kf9ZOij/XTwr&#10;/2A/Lv9kQzL/akY2/2hENP9oRDT/Z0Mz/2dDM/9nQzP/aEQ0/2tHN/9xTT3/dlJC/3ZSQv91UUP/&#10;dVFD/3VRQ/90UEL/dFBC/3JOQv9yTkL/cEw+/2tHO/9pRTf/Z0M1/2FAMf9cOyz/Wjor/1Q0Jf9P&#10;LyD/VDQl/18/MP9jRDL/aUg3/21MO/9xTT3/ck4+/3dSQv92UUH/cEs7/21GN/9mQTH/Yz4u/2dC&#10;MP9vTDn/d1RB/3tYRf98WUb/f1xJ/39cSf99Wkf/e1hF/3RTQP91Uj//d1RB/3VSP/9xTjv/cE88&#10;/3BPPv9tTDv/bEs6/21MO/9sSzr/Z0Y1/2FAL/9fQC7/YEEv/15BMf9fQjL/WT8y/0UuIP8tGRD/&#10;KhgO/ycVC/8xHxX/QS0k/0MsJP9AKB7/PSIZ/zodFf84GxP/ORsQ/z4eE/9GJBr/Uiwh/1UtI/9X&#10;Kx7/WS0g/1stHf9SJxb/ZDci/5lsV/+tf2j/kGBK/4NTPP+DUTr/g1E4/4NROP+EUjn/hVE5/4dT&#10;O/+IVDz/i1U9/5BaQv+WYEj/n2lR/6RsVf+ja1T/mmBK/5pgSv+cYk7/nmRQ/6NnT/+kaFD/pGhQ&#10;/6RmTf+lZ07/pWdO/6ZpTf+maU3/p2pO/6ZpTf+oa0//qWlO/6hoTf+qaE7/p2VL/6poTv+paEz/&#10;p2VL/6ZlSf+oZUr/qWhM/6dlS/+mZEr/pmZL/6VlSv+hZEj/n2RG/6FmSP+hZkj/oGVF/6JnR/+m&#10;a0n/qm9N/65zUf+uclD/pmpI/59kQv+dYkL/nWJC/5tiRP+bYkX/m2JF/5phRv+ZYEX/mmFG/5xj&#10;SP+cY0j/nWRJ/55nSf+dZkj/m2RG/5dfRP+XX0T/mWFG/5dhR/+YYkj/mmJL/5piS/+XX0j/lmBI&#10;/5NdRf+TXUX/k11D/41aP/+PXEH/kl9E/5FeQ/+TXUP/k11D/5FeQ/+OW0D/i1c//4tZQP+JV0D/&#10;glI7/39POP+BUzv/iFpD/4lcRf+BVkP/fFE+/3VMOv9zSjj/ckw5/29JNv8AAQD/AAEA/wABAP8A&#10;AQD/AAEA/9+ynf/luKP/47il/+W6p//gtaL/3LOh/920ov/Zr5//1a6d/9StnP/RrJz/zKia/8+r&#10;nf/Nq5//xqaZ/7ycj/+4nI7/s5eL/6uQhf+nkYb/moZ7/499cf+FdWj/emxh/3JmWv9rX1P/ZFpO&#10;/15USP9XTj//VUk5/1hNO/9WSzn/UkU0/0w/Lv9MPy7/TD8u/0o9LP9IOyj/TD0q/04/Kv9UQiz/&#10;Ykoy/2VLMP9qTS//dlMz/4dhPf+fckv/uIVa/8iSY//Ym2T/56px//a4f//0tn3/46Vs/+OibP/n&#10;pnD/7at3/+upd//opnT/56Vz/+mndf/pp3X/5qRy/+Sgb//knmv/4pxp/+GbaP/gmmf/4Zto/96Y&#10;ZP/XlF//2JZi/9yaZv/en2r/5KVv/+Slb//jpG7/5qdx/+ipc//oqnH/25pk/9OQWf/Sj1j/1ZJd&#10;/9eRXf/WkF3/1pBd/9iSX//XlF//1JFc/9iWYv/en2r/6ax2//O4gP/4wIX/9bqA/+escv/anmL/&#10;05db/9aYW//Yml//1Zld/9OYXv/NlVj/yJBT/+iycv/2w4L/7rt5/9qnZf/NllP/z5ZT/9KZVP/V&#10;nFf/155Z/9mgW//coVv/36Na/9ygV//bnVL/2ZdL/9SSRv/TkUP/2ZhI/9+cTf/gnU7/3ZpL/9eU&#10;Rf/SjUD/0Yw//9CLQP/Ohj7/wXs1/7t1L/+6dC//vXcy/8N8Ov+7dDL/t3Au/7NuK/+uaSj/rmgq&#10;/7JsLv+1bzP/uXM3/7dzNv+4cjb/t3M0/7dzNP+2cjP/uHQ1/756O//AfD3/wHw//755Pv++eT7/&#10;vnxA/758QP+8e0P/wH9H/718RP+5eED/snE5/65tN/+rajL/qWsy/6dpMP+jZSz/o2Uq/6NlKv+k&#10;aCz/qm4y/6xvNv+pbjT/pWkz/59jL/+PVyT/fEgZ/3xIIP+ATCX/f00q/3VCI/9tOhv/bTsg/2w9&#10;I/9vPyn/cUEr/3FBLf9vPyv/bj4q/3JCLv90RDD/dEQw/3NDL/9zQy//ckIu/3JCLv92RjL/eUg3&#10;/35NPP+DUkH/gVJA/4FSQP+FVkT/h1hG/4lcSf+JXEn/hllG/4pdSv+MX0z/kGNQ/4xfTP+KXUr/&#10;jF9M/4tgT/+FWkn/gVZF/39UQf9+U0D/fVI//3tSPP97Uzr/eFA2/3VNM/9ySSv/b0Ym/3ZNLf+B&#10;VDP/hFc2/4RYNf98US7/eFAs/3VNKf9xSyf/dlAs/39ZNf+BWzf/elQw/3hSLv93USz/e1Uw/4Zh&#10;N/+IYzn/g140/4FcMP+KZTn/jWg+/4plO/+BXjb/dFEr/3NQKv90Ui3/e1k2/35cOf98Wzj/eFYz&#10;/3VTMP91Uy7/e1k0/35bNf95VjD/clAq/3RSLP93VzH/d1cx/3ZYMv94WjT/dlg0/3haNv9/Xjv/&#10;fFs4/3lXMv98WjX/g2A6/4NgOv+KZTv/i2Q7/4pjOP+FXjX/fVYt/3tULf96VC//glo2/39ZNf95&#10;UjH/dk8u/3ZPLv98UzP/fFMz/3dOLv9xSCj/cUop/3ZQLP9+WDT/d1Mz/2tIKP9jQCD/ZUIk/2pJ&#10;Kv9qSSr/bk0u/3RTNP9yUTL/bUwt/21KLv9pRir/ZkIo/2ZCKP9nQyn/aUUr/21ILv9tSC7/cEoz&#10;/3BKM/9uSDH/bkgz/25IM/9uSDP/b0k0/3JJNf9vSTL/cEoz/3NNNv9wTDT/a0cv/21JMf9uTDP/&#10;akox/2lJMP9nSS3/aEou/2tOMP9uUTP/cVQ0/3RVNv92WDb/dVcz/3VUMf9zUS7/d1Uy/3pYNf98&#10;Wjf/gV07/4JcOP+DXTn/hl8+/5JpSf+Takr/jGND/39YN/9xSi3/b0gr/29IK/9zTC//cksu/2pF&#10;KP9nQif/ZkEm/2dCJ/9pRCf/cUwv/3dSNf93UC//eFEw/3hRMP94Ui7/elQw/3lVNf92UjL/b0ot&#10;/2tIKv9rSCz/aEYr/2NBKP9WNh//Ty8Y/1AwGf9XNyD/XT4p/19AK/9WOiT/TzUe/1M4I/9YPif/&#10;WD0o/1c8J/9WOyb/VDkk/1U6Jf9VOiX/Ujcm/0gtHP9HLBv/TjMi/1c8K/9cPy3/WTwq/1w9K/9d&#10;Piz/Xj0s/2FAL/9kQzL/aUU1/2lFNf9qRjb/aUU1/2hENP9nQzP/aUU1/21JOf9yTj7/dlJC/3ZS&#10;Qv91UUP/dlJE/3ZSRP91UUP/ck5C/29LP/9vSz//bko+/2dDN/9kQDL/ZEAy/2A8Lv9bOin/WTgn&#10;/1MyIf9OLx3/WDkn/2NEMv9lRjT/aUg3/21MO/9wTDz/cEw8/3VQQP9zTj7/bUg4/2pFNf9lQC7/&#10;ZUAu/2pFM/9yTTv/eFVC/3tYRf96V0T/e1hF/31aR/95WEX/dlVC/3FQPf9zUj//dFNA/3NSP/9t&#10;TDn/bk06/3BPPP9vTjv/bEs4/2tKOf9pSDf/ZEMy/2FCMP9hQjD/YEAx/19CMv9dQTP/UTcq/zoi&#10;Fv8pFw3/KxkP/y0aE/82JBr/QS0k/z4nH/87Ixn/NxoS/zYaDv86HBH/RCIY/1AsIP9VLSP/Wi8m&#10;/1wwJf9eMCH/YjIk/14vHf9TJBD/eEk1/6t7Zf+oeGL/iFY//4NROv+DUTr/g1E6/4dTO/+HUzv/&#10;hVE5/4dTO/+KUz7/jVZB/5ReRv+ZYUr/oWlS/6RsVf+hZ1H/l11H/5pgTP+dY0//n2VR/6JoUv+l&#10;aVH/o2dP/6RmTf+kZk3/pGZN/6VnTv+lZ07/p2lQ/6dpUP+oa0//qWlO/6hoTf+oaE3/p2VL/6hm&#10;TP+oZkz/p2ZK/6ZlSf+qZ0z/qWhM/6dlS/+lY0n/pWVK/6RkSf+hZEj/nmNF/6FmSP+jaEj/o2hI&#10;/6VqSv+pbkz/rXJQ/65zUf+scU//pmpI/6BkQv+dYkL/nmND/51iRP+aYUT/m2JH/5tiR/+ZYEX/&#10;nGBE/51hRf+dZEn/nWRJ/55lSP+eZUj/m2RG/5dfRP+XX0T/l2FH/5dhR/+YYkr/mWNL/5hiSv+W&#10;YEj/lV9H/5JcRP+TXUX/kl5G/5NgRf+XZEn/lmNI/5JfRP+QXET/j1xB/5BcRP+NWUH/iFY9/4hW&#10;P/+EVD3/gVE6/35QOP+FVz//lmpR/59zWv+RZ0//hltI/3hPPf90Szn/cUs4/25HNv8AAQD/AAEA&#10;/wABAP8AAQD/AAEA/9itmv/dsp//3bKf/96zoP/cs6H/2rCg/9myof/TrJ3/0aue/8+pnP/Lp5v/&#10;u52S/7yfl/+5npf/sZiR/6iRif+okYn/oYqE/5eDfP+XhXv/k4J4/4d5bv9/cWb/cmZa/2tfU/9o&#10;XlT/ZFpO/19TRf9ZTT3/VUk5/1dMOv9VSDf/TkEw/0k8K/9KPSz/Sj0s/0k8K/9KOyj/UkAs/1hG&#10;MP9gSjP/a1Az/21OL/91US//h1s2/6p5UP/Dj1//155p/+Clbf/mqWr/8bV2//7EhP/8xob/7rJ0&#10;/+Kmav/mqG//6qt1/+mqdf/nqHP/6Kl0/+ipdP/pp3P/5aNv/+Ofbv/knmv/4pxp/+GbaP/fmWb/&#10;4Zto/9+ZZv/ZlWT/2JRj/9uZZf/fnWn/3p9q/+Gibf/io27/5KVv/+ipc//vsHr/4aBq/9KRW//S&#10;j1j/1ZJd/9aTXv/VkWD/2JJf/9eTYv/Wk17/1ZJd/9SSXv/XmGP/2ptm/+OmcP/wtXv/8bZ8/+Wp&#10;bf/bn2P/05dZ/9aYW//XmV7/1Jhc/9CYXf/Nl1v/1KFi///env/46aj/78mI/9uqZ//RnFj/zZZT&#10;/82UT//SmVT/1JtW/9eeWf/bol3/5alh/+GlXP/bnVL/1ZVL/9KQRP/TkUP/15ZG/9yZSv/npFX/&#10;5qNU/92aS//YlUf/2ZZI/9iSSv/Ri0P/yYM9/8V/Ov/Bezb/wHo1/8eAPv/AeTf/uXQx/7ZxLv+w&#10;ayr/r2kr/7VvMf+4dDf/uXU4/7l0Of+5dTj/t3M2/7dzNv+3czb/t3M2/7t3Ov++ej3/v3s+/755&#10;Pv+8ej7/v31B/799Qf++fUX/v35G/7h3P/+zcjr/rm03/61sNv+rajT/qGkz/6ZnMf+kZS//o2Yt&#10;/6VoL/+maTD/qWwz/6tuNf+pbjT/p2w0/6RrNv+UXCn/gU0e/3xIIP99SSL/fkwn/3tJKP9vPB3/&#10;bTsg/20+JP9xQSv/ckIs/3FBK/9xQS3/cEAs/3NDL/92RjL/eUk1/3VFL/9zQy//c0Mv/3NDL/91&#10;RTH/eUg3/31MO/+EU0L/g1RC/4JTQf+GV0X/iFlH/4xdS/+KXUr/h1pH/4pdSv+NYE3/jmFO/4te&#10;S/+MX0z/jF9M/4teS/+FWkn/gVZF/31SP/9+U0D/fFE+/3lQPP96UTv/elI5/3hQN/9zSzH/b0Yo&#10;/3NKKv96Ui//hFc2/4RYNf96Tyz/d08r/3dPK/9zTSn/cU8q/3lXNP96WDX/d1Uy/3NRLP9xTyr/&#10;d1Uw/4ljPv+LZjz/iWQ6/4ZhN/+OaT//j2pA/4dkPv9/XDb/d1Qu/3NRLP90Ui3/elk2/3xbOP96&#10;WTb/d1Uy/3VTMP92VC//eVcy/3xZM/95VjD/clAq/3NRK/91VS7/dVUu/3NVL/94WjT/dlgy/3ha&#10;NP9+Xjj/fFw2/3hWMf96WDP/gl85/4RhOf+IYzf/imU5/4ZhNf+EXTL/f1ou/3pVK/94Ui3/gVk1&#10;/31VMf95Uy//eFAt/3pSL/98UzP/fVQ0/3dOLv9uSCT/b0kl/3lTL/+DXTn/gFw6/3hUMv9tSyj/&#10;Z0Qk/2pJKP9rSin/cE8u/3xZOf9+Wz3/e1g6/3ZTNf9tSi7/Z0Qo/2VBJ/9nQyn/aUUr/21JL/9s&#10;Ri//bUcw/2xGL/9sRi//bkgx/21HMP9tRzD/cEcx/3FIMv9xSDL/ckkz/3BKM/9uSjL/bUkx/21J&#10;Mf9sSjH/aEgv/2dHLv9oSS3/aUsv/2tOMP9uUTP/blEz/2xPL/9wUjD/b1Ev/21PK/9xUC3/eFc0&#10;/31bOP9+XDn/gV07/39ZNf+BWzf/h2A//5JrSv+Rakn/iGFE/3lSNf9wSSz/cUot/3FKLf9ySy7/&#10;cUkv/25GLP9sRyz/bUgt/3FMMf9vSi//dE8y/3pVOP92TzL/cksq/3BJKP9qQyL/bEgo/3NPL/90&#10;TzL/c04x/3BLLv9uSy//bEgu/2ZEK/9iQCf/Xz0k/1o3If9ZOSL/YEAp/2REL/9fQy3/VTkj/00z&#10;HP9MMhv/UTYh/1M4I/9TOib/Uzom/1M5KP9SOCf/UDUk/0gtHP9MMSD/VDko/2BDMf9fQjD/XD0r&#10;/19ALv9hQjD/Xz4t/2A/Lv9kQzL/aEQ0/2lFNf9rRzf/aUU1/2lFNf9nQzP/akY2/25KOv9xTT//&#10;dlJE/3dTRf92UkT/dlJE/3ZSRP90UEL/cExA/25KPv9sSDz/akY6/2RANP9fOy3/YDwu/146LP9a&#10;OSj/VzYl/1IxIP9QMR//XT4s/2RFM/9oSTf/akk4/21MO/9vSzv/b0s7/3BLO/9wSzn/a0Y2/2lE&#10;Mv9jPiz/aEMx/21INv9zTjz/eVRC/3tYRf95VkP/d1RB/3tYRf95WEX/dFNA/3FQPf90U0D/dVRB&#10;/3NSP/9tTDn/bUw5/3BPPP9vTjv/bUw5/2pJNv9kQzD/YkMx/2JDMf9fQjD/XUAw/2BDM/9YPjH/&#10;RS4g/zIcD/8rGQ//LRsR/zEeF/85Jx3/PCgf/zYfF/82GxL/NxkO/z4eE/9LJxv/VC4j/2A4LP9i&#10;OCz/YDQp/2AyI/9jMiP/ZDMk/10sG/9SIg7/ilpE/7WDbP+kclv/gk44/4JQOf+DUTr/g1E6/4lV&#10;Pf+HUzv/hFA4/4pUPP+KUz7/jldC/5dfSP+cZE3/o2tU/6VrVf+eZE7/l11H/5thS/+eZE7/oGZQ&#10;/6JoUv+kaFD/omZO/6RmTf+kZk3/pGZN/6VnTv+lZ07/qGpR/6hqUf+oa0//qWlO/6hoTf+nZ0z/&#10;pmZL/6dlS/+nZkr/p2ZK/6ZlSf+nZkr/qGZM/6ZkSv+kYkj/omJH/6BjR/+hZEj/n2RG/6JnSf+i&#10;aUv/pGtN/6duUP+pcU7/rHFP/61yUP+rcE7/pmlK/6JlRv+eY0P/nmNF/51iRP+cYUP/nGNI/5ti&#10;R/+aYUb/nGBE/5tfQ/+fY0f/nWRJ/51kR/+dZEf/mmNF/5dfRP+WYEb/l2FH/5dhR/+ZY0v/mWNL&#10;/5dhSf+WYEj/lmBI/5BcRP+SXkb/lWFJ/5llTf+gbFT/mWVN/5JeRv+PW0P/j1tD/45aRP+JV0D/&#10;hVM8/4JSO/+BUTr/flA4/3xONv+GWkH/onZb/7KGbf+kemL/kWZT/3tSQP91Szv/b0g3/2xFNP8A&#10;AQD/AAEA/wABAP8AAQD/AAEA/9itnf/bsKD/16yc/9asnP/Vrp//0Kic/8ulmP/Np5z/xaOZ/8Cf&#10;lv+3mZH/rZSQ/6mRj/+kkY3/noyI/5KDfv+PgX7/joB9/4Z4df9+c2//enFq/3VsZf9rYlv/aF9W&#10;/2ZdVP9hWU7/W1FF/1xSRv9ZTT3/U0Y2/05BMP9NQC//TDws/0k5Kf9IOCj/STkp/0w7Kf9PPSn/&#10;XEYx/2VNNf9tUjf/fFg4/4dcOf+YaEL/rHlO/9Sfbf/fo23/4aZs/+ywcf/4wX7//ceB//3Lhv/+&#10;z4v/+MeE/+u0c//lq2z/5ahv/+mrcv/qq3X/6ap0/+eoc//opnL/5qRw/+Ohbf/noW7/5J5r/+Ca&#10;Z//hm2j/35lm/9+ZZv/gmmf/1ZFg/9iUY//amGb/3Ztn/+Ceav/hn2v/4qFr/+ancf/wsnn/7rB3&#10;/96faf/XlmD/1pRg/9WSXf/VkWD/1pJh/9eTYv/WkmH/1ZNh/9WTYf/WlGL/2Jlk/+Kjbv/rrnX/&#10;7LB0/+Wpa//dn2L/15lc/9WZW//Xm1//1Jlf/9CYX//apmz//MuQ//75v//08LP/7cWH/96ubP/W&#10;oV3/ypNQ/8iSTP/PllH/0ZtV/9GaV//Yn1z/4aZi/+SoYP/foVj/1ZdO/82LP//LiT3/zYo8/9aT&#10;RP/hnk3/5aJR/+OgUf/gnU//35tQ/9yYTf/Ujkb/yoQ//8iCPf/Bezb/wXo4/8iBP//EfTv/w3w6&#10;/8J7O/+1bzH/s20x/7dzNv+7djv/uHM4/7hzOv+5dDv/tG82/7FsM/+zbjP/s3E1/7JwNP+0cjb/&#10;uXc9/7p4Pv+8ekD/wH5E/8F/Rf/AfkT/uHY8/7RyOP+vbDX/rms2/6xqNv+raTX/p2gz/6hpNP+n&#10;ajT/pGcw/6VoMf+kaS//o2gu/6dsMv+mbjP/pW00/6FqMv+RXCb/gU4f/35LIP99SSL/fkwn/39N&#10;Kv91QiP/bTod/2s8IP9vPyj/b0Ep/3FDLP9vQSr/cUEr/3dHMf97SzX/e0s3/3VFMf9zQy//c0Mv&#10;/3JBMP93RDP/eUg3/31MO/9/UD7/gVJA/4FUQf+DVkP/h1pH/4pdSv+HXEv/hllG/4daR/+GWUb/&#10;hFdE/4daR/+MX0z/i15L/4lcSf+HXEv/g1hH/35TQv9+U0L/elE//3lQPv94Tzv/e1I8/3pRO/91&#10;TTT/cEcr/3BHKf94Ty//gFg1/4BYNf94UC3/d1Et/3VRL/9yUC3/a0km/21MKf90UzD/dlQx/3JQ&#10;Lf9uTCn/dFIt/4dhPP+IZT//iWY+/4pnP/+QbUX/jGlB/4FeOP94VjD/clAq/3FRK/9zUy3/elk2&#10;/3lYNf92VTL/d1Uy/3dVMv92VC//eFYx/3ZULv92VSz/clEo/3FRKv9yUiv/dFQt/3VVLv93VzD/&#10;fFo0/3tbNf9+XDf/fFkz/3hVL/93VC7/fFkz/4FeNv+GYTX/iWQ4/4hjN/+DXjL/gFsv/3tWKv94&#10;Uyn/fFUu/3xVLv99Ui//ek8s/31VMv+AUzL/gVQz/3lRLv9uRiP/cUkm/3pUMP+EXjr/g105/4Fd&#10;O/99Wzb/c1Eu/21MKf9uTSr/d1Uy/4JfP/+EYUH/gV4+/3hVNf9uSy3/a0gq/2dEKP9lQib/akcr&#10;/21JL/9sSC7/akUr/2lDLP9sRi//bUcw/21ELv9uRS//bkYt/29GMP9wRzH/b0ow/25KMv9sSDD/&#10;aUcu/2lHLv9lRSz/ZEQr/2NFKf9mSCz/aEou/2lLL/9iRyr/YUYp/2NFKf9kRyn/Zkco/21OL/92&#10;VTT/fl06/39dOv+AXDr/hGA+/4NdOf+DXTn/hl8+/4hhQP+IYUT/hV5B/35WPP9xSS//ckow/3NJ&#10;MP9ySC//dEox/3FJMP9xSTD/fVU8/4FZP/+BWT//gVxB/4BbPv94Uzb/cUwv/2xHKv9lQCP/Zj8i&#10;/2hBJP9ySy7/eFE0/3ZPMv90TDL/cEwy/25KMP9yTjT/cU0z/2RCKf9hPyb/Xz8m/2BAKf9hQyv/&#10;WDwm/0kvGP9DKBP/SjEd/1A3I/9QOiX/Ujgn/1I4J/9UOin/Ujgn/080I/9UOSj/Wz4s/2FEMv9j&#10;RDD/Xj8r/1s8KP9dPCn/Xz4t/2FAL/9jQjH/Z0Mz/2pGNv9oRDT/ZkIy/2lFNf9nQzP/a0c3/3BM&#10;PP9uTT7/cE8+/3JRQv9wT0D/b04//3BPQP9wT0D/ck5C/29LP/9rRzv/Z0M3/2VBNf9iPjL/Yz8x&#10;/108Lf9WNST/UzIh/1Q1If9dPir/ZEMw/2ZFMv9pSDX/bUo3/29MOf9vTDn/b0o4/29KOv9rRjb/&#10;aUQ0/2dCMv9kPy//aUQ0/3BLO/90Tz//dlFB/3lURP94VET/c08//3BPPv9yUUD/cE8+/25PO/9u&#10;Tzv/b1A8/25PO/9tTjn/cFE8/3BQO/9sTDf/aUk0/2VFMP9gQS3/XD8t/1s+LP9bPiz/XEEw/1U5&#10;K/9KMCP/PSYY/zUfEv8sGhD/LBoQ/y4cEv8wHBP/MBgO/zAVDP86HhL/Uy8j/1o0J/9lPi//aD4w&#10;/2Y4Kf9mNij/ZjUn/2U0Jf9nNCP/YzAf/1onEv9TIQr/m2lQ/7F/Zv+ZZkv/g083/4NPN/+DTzn/&#10;hlI8/4hRPP+HUTn/iFI6/4tVPf+PWEP/kVhE/5VdRv+eZE7/p21X/6VpUf+eYEf/n2NL/6FjSv+h&#10;ZU3/oGRM/6RoUP+kaFD/pWdO/6hqUf+lZ07/o2ZK/6ZpTf+nak7/qmpP/6lpTv+nZ0z/p2dM/6Vl&#10;Sv+lZUr/pmZL/6VlSv+nZUv/pmRK/6NiRv+lY0n/p2VL/6dlS/+oZk7/o2NK/6RkSf+kZEn/o2ZJ&#10;/6NmSf+kaUn/p2xM/6luTv+rcE7/qm9N/6dsSv+kZ0j/omVG/6JlRv+gY0b/nmNF/51iRP+YX0L/&#10;mF9E/5lgRf+aYEj/nGJK/5xjSP+dZEn/nGNI/5tiR/+bY0j/mmJH/5dhRf+YYkb/lGFG/5RhRv+X&#10;Y0v/lmJK/5RgSP+VX0f/mGJK/5VhSf+YYkj/m2VL/59sUf+mcFj/mmZO/5FdR/+LV0H/iFY//4tZ&#10;Qv+JVkH/g1M9/4FROv9/UTn/flA4/35SOf+JXUL/n3NY/7KEav+3iXH/oXRd/4VaR/96Tz7/cEY2&#10;/25ENv8AAQD/AAEA/wABAP8AAQD/AAEA/9GlmP/Wqp3/1aub/9SqnP/RqZ3/yKKX/8Ofk/+/npX/&#10;uJeQ/7GUkP+pjYr/nomI/5iEhf+SgoP/jX9//4F3dv+Bd3b/gXl3/3x0cf91bGf/cWhj/2phXP9k&#10;W1T/YVhR/2BXTv9cVEn/WU9D/1xQQv9XSzv/UUQz/0s+Lf9JPCv/SDgo/0g4KP9JOCj/Szoo/1M+&#10;K/9YQi3/aE41/3FTN/97Wjv/kmRA/6BvRv+zfU7/yI9a/+Spb//mqmz/6q9t//e+ef/+z4f//c+E&#10;//vLgf/7y4P//M2H//S/e//osXD/5alr/+mrcP/qrHP/6Kpx/+mocv/qqXP/6KZy/+Wibf/knmr/&#10;4pxo/96YZf/dl2T/25Vi/92XZv/gmmn/15Ni/9mVZP/dmWj/351r/9+daf/fnWn/4qFr/+WmcP/u&#10;sHf/7rB3/+Gjav/dnGb/1pVf/9SRXP/Vkl3/1JFc/9WRYP/VkWD/1pJh/9SSYP/Vk2H/2Zdj/+Ch&#10;bP/pq3L/6qxx/+OlaP/Yml3/1JZZ/9SWWf/Xm1//2J1j/9CYX//cqG7//dCX//3prv/22Jr/9siM&#10;/+m5d//ZpGD/ypRO/8eRS//KlEz/zZdR/8yWUP/RmFP/15xY/96iWv/doVn/1phP/8mLQP/HhTn/&#10;x4U3/9CNPv/dmkn/35xL/96bTP/cmUv/2pZL/9eRSf/RjUb/yoQ//8V/Ov/AejX/wXo4/8mCQP/I&#10;gT//xn8//8Z/P/+6dDb/tW8z/7h0N/+7djv/tHI4/7NxN/+0cTr/sW43/69sNf+ubDL/rmwy/7Bu&#10;NP+xbzX/tHI4/7l3Pf+7ekL/vn1F/8KBSf/DgUf/uXc9/7VyO/+xbjf/rWs3/6xqNv+raTX/p2gz&#10;/6ZnMv+naDP/pGcx/6RnMf+maTL/o2gu/6VqMP+ocDf/p282/55nL/+NWCL/g1Ah/4FOIf97SiH/&#10;f04m/4NRLP99Syr/bj0d/2k6Hv9uPyX/b0Ep/3FDLP9vQSr/c0Uu/3lLNP98TDb/eUk1/3REMP9z&#10;Qy//c0Mv/3FBLf91RDP/d0Y1/3xLOv98TTv/fVA9/4BTQP+CVUL/h1pH/4lcSf+IW0j/hVhF/4VY&#10;Rf+EV0T/gFE//4VWRP+KXUr/iVxJ/4daR/+IW0j/hVpJ/4JXRv9/VEP/eU49/3hNPP93TDn/e1I8&#10;/3xTPf91TTT/b0Yq/3BHKf93Ti7/f1Y2/4FZNv99VTL/dlAs/3RQLv90Ui//aUck/2dGJf9wTy7/&#10;dFMw/29NKv9sSif/c1Es/3xaNf+BXjj/h2Q+/4lmQP+JZ0H/g2E7/3lXMf9yUCr/cFAq/3FRK/92&#10;VjD/e1o3/3hXNP91VDH/dlUy/3ZVMv9zUy3/dlYw/3hWMP92VC7/c1Er/3JQKv9yUiv/dVUu/3dX&#10;MP98WjT/f103/39cNv99WjT/e1gy/3dULv90USv/elQv/31aMv+GYTX/imU5/4diNf+BXDD/gVww&#10;/35ZLf96VSv/e1Qt/3xVLv98VS7/e1At/31SL/9+UzD/gVQz/39SMf92SSj/ckon/3ZOK/+AVTL/&#10;hV05/4VfO/+AWjb/d1Uw/3BOKf9uTCn/c1Eu/3tZNv97WTb/elc3/3ZTM/9vTC7/akcp/2VCJv9k&#10;QSX/aUYq/2lFK/9rRy3/aUUr/2tHLf9tRzD/bUgu/2pFK/9tRSz/bEQr/21FLP9rRiz/b0ow/25K&#10;Mv9sSDD/ZkQr/2NDKv9iQin/YUEo/2JEKv9jRSn/Y0Up/2JEKP9cQSb/Wj8k/10/Jf9jRCj/aUot&#10;/3NSM/98WTn/hWNA/4RiP/+FYT//iWVD/4NfPf+BXT3/gV09/4BbPv+BXD//gFs+/3tWO/9vRy7/&#10;b0cu/3FHLv90SjL/dkwz/3RKMf93TTT/gFY9/4JaQP+BWT//glpA/4BbPv95VDf/c04x/29KLf9n&#10;QiX/Z0Il/2tEJ/9xSi3/dk40/3RMMv9xSS//a0ct/25KMP92Ujj/d1M7/2lHLv9kQin/Xz8m/109&#10;Jv9dPyf/Wzwn/04yHP9ILRj/SS4Z/0owH/9KMyH/TDUj/1A2Jf9VOyr/VTop/1U6Kf9ZPCr/Wz4s&#10;/2JDMf9lRjL/Xj8r/1k4Jf9ZOCX/YD8u/2JBMP9jQjH/Z0Mz/2pGNv9nQzP/ZkIy/2hENP9nQzP/&#10;akY2/2xIOP9sSzr/bk08/25NPP9tTDv/bEs8/2xLPP9tTD3/cExA/29LP/9pRTn/ZUE1/2dDN/9l&#10;QTX/Yz8x/108Lf9SMSD/VDMi/1g5Jf9gQS3/Y0Qw/2ZFMv9rSzb/bEk1/2xJNv9tSjf/bks4/2xJ&#10;Nv9oRDT/ZkIy/2ZCMv9hPS3/aEMz/25JOf9zTj7/dE8//3ZRQf93UkL/ck4+/3FNPf9vTj3/bUw7&#10;/21MO/9sTTn/bE05/2tMOP9sTDf/bk45/2tLNv9nRzL/Z0cy/2JDLv9ePyv/XD8t/1s+LP9XPCv/&#10;Vzwr/04yJP89Jhj/NR0R/zIcD/8rGQ//KRcN/ykSCv8tFQv/OyAV/0UlGP9TMSX/bEU2/2xCNP9q&#10;Py//aDoq/2M0JP9kMyT/aTUn/2czJf9nMiL/ZC8d/1glEP9aJhD/pHJZ/6t3X/+RXkP/glA3/4NR&#10;OP+FUTv/hVE7/4VRO/+DTzn/h1M9/4pWPv+QWkL/kVtD/5VfR/+eZk//p21X/6NnTf+cXkX/oGJJ&#10;/6FjSv+hY0r/omRL/6NlTP+iZEv/oWVL/6RoTv+lZ07/pWhM/6dqTv+qak//qWlO/6dnTP+lZUr/&#10;pmZL/6RkSf+lZUr/p2dM/6ZmS/+lZUr/pWVK/6RkSP+lY0n/pWVK/6dlS/+mZk3/pmZN/6dnTP+m&#10;Zkv/pmZK/6NmSf+kZ0j/pmtL/6ZrS/+nbEz/p2xM/6RpSf+jZkf/omVI/6JlSP+gY0b/n2JF/5xh&#10;Q/+aX0H/mF9E/5lgRf+bYkf/nGNI/55lSv+dZEn/nGNI/5piR/+aYkf/m2NI/5pkSP+ZZkv/lmNI&#10;/5ViR/+YZEz/lmJK/5NfR/+SXkb/k19H/5NfR/+VYkf/mmdM/6JvVP+gbFT/lGBK/45aRf+JVkH/&#10;hlM+/4hVQP+GUz7/glI8/4FRO/9+UDj/flA4/35SOf+EWz//mW1S/6p+Y/+xhG3/oHVi/4leTf98&#10;UkL/cUo7/21GN/8AAQD/AAEA/wABAP8AAQD/AAEA/8qek//Sppn/1Kqc/9Osnf/KpJf/vpqO/7eW&#10;jf+vkYn/poiG/6GFhP+dg4T/k3+B/4p5f/+Cdnr/enF0/3Rubv91b2//dXBt/3Nraf9yaGb/bWRf&#10;/2NaVf9fVk//XlVO/1xTSv9dU0n/XFBC/1hMPP9TRzf/TkEw/0k8K/9GOSj/Rzcn/0o6Kv9OOyr/&#10;Vj8t/19GMv9lSzL/dFY6/3xZO/+LYD3/qHNH/7uGUv/QlV3/3KBk/+2xcv/2u3f//MZ+///Phv/+&#10;1Yb//c+C//TGef/wwHT/+8mA//jDff/stXL/5qps/+epbv/qrHP/66py/+uqdP/tq3f/7qt2/+ek&#10;b//knmr/5J5q/+KcaP/fmWb/25Vi/9uVYv/emGX/3Zlo/9yYZ//bmWf/4J5s/9uZZf/Zl2P/4J9p&#10;/+embv/qrHP/56lw/+WkbP/fnmb/2JZc/9WSW//Vkl3/1Y9b/9eRXf/YlWD/15Ni/9WTYf/Vk2H/&#10;15Vj/9qbZv/jpWz/5adu/+Kkaf/Vl1z/1Zdc/9aYXf/VmF//1Zpg/9CYX//Wn2b/8r6E//7Mkf/4&#10;yIr/9MSE/+u6eP/eqWX/0pxW/8qUTP/KlEz/yZNL/8qUTP/JkEv/yo9J/9GWUP/Xm1L/1JhP/8uN&#10;Qv/IiTz/x4U3/8yJOv/Zlkf/2ZZH/9eURf/ZlEf/1I9E/9ONRf/TjUf/zIZB/8Z/Pf/Bejj/xX48&#10;/8qDQf/HgD7/xX4+/8R9Pf++eDr/uHQ3/7l1OP+2dDj/snA2/69uNv+wbzn/sW43/7BtNv+ubDL/&#10;rGow/7FvNf+xbzX/sW81/7Z0Ov+5eED/vXxE/8SDS//GhU3/vHtD/7Z1Pf+xcDr/rGs1/6xqNv+q&#10;azb/p2gz/6ZnMv+naDP/p2gz/6ZpM/+laDH/omUu/6RpMf+qbzf/qXA5/59mL/+NWCL/iFYj/4NQ&#10;If98TB7/fUwj/4RTK/9/Tyv/ckEg/2s6Gv9tPyX/c0Ms/3VFLv9yQiz/d0cx/3pKNP97Szf/d0cz&#10;/3NDL/90RDD/c0Mv/3JCLv91RTH/dUUx/3lKOP98Tzz/fE88/4BTQP+DVkP/h1pH/4hbSP+HWkf/&#10;hldF/4laRv+KW0f/iVpG/4hZRf+KW0f/iVpG/4dYRv+FWEX/hVhF/4VYRf+CVUL/e047/3tOO/97&#10;Tjn/fVM7/31TO/93TjL/bkUp/2xDJf91TCz/f1Y2/4daOf9/VzT/dU8r/3RQLv93VTL/cU8s/2xL&#10;KP9yUTD/dVMw/29NKv9rSSb/b00q/3BOKf93VTD/gF45/4NhPP97WTP/eVcx/3BQKv9sTCb/cVEr&#10;/3ZWMP95WTP/elk2/3ZVMv9zUi//dFMw/3ZWMP92VjD/d1cx/3lXMf92VC7/dFIs/3RSLP90Uiz/&#10;c1Mt/3ZWMP94WDL/f1w2/35bNf98WTP/fFkz/3dRLP92UCv/e1Ys/4FcMv+JZDj/imU5/4VgNP9/&#10;WC3/gVww/4RdNP+BWjH/fFUu/35XMP98VS7/eVIr/3xSLP98US7/f1Mw/4JWM/+BVTL/eEwp/3NI&#10;Jf95Tiv/i2E7/4liO/+AWTL/d1Et/3NNKf9vTSj/dFAu/3lXNP9zUS7/bUso/3JPL/9wTS//akkq&#10;/2NBJf9jQSX/ZkQp/2JAJf9lQyj/bkow/25KMP9sSC7/bEgu/2tHLf9sRy3/aEQq/2tGLP9rRy3/&#10;a0ct/2hEKv9nRSr/YkMn/2JDJ/9fQSf/YEIo/2NFK/9iRCr/YEIo/10/Jf9fQSf/XT8l/1s9I/9k&#10;RSn/cE4y/3dWN/+BXj7/iWVF/4hkQv+KZkT/iGRE/4FePv99Wjr/eVY4/3xXOv97Vjv/e1Y7/3tT&#10;Ov9uRS//bkQs/3FHL/92TDT/fE84/39SO/+CVj3/glk9/4RbP/+CWTv/gFk8/4JbPv9/WDv/eVQ3&#10;/3dSN/9vSi//bEcs/21ILf9vSi//cEgu/3BLMf9uSS7/Z0Mp/2tHLf9yTjT/clA3/2dFLP9iQCf/&#10;Xj4l/18/Jv9eQCj/XkAo/1U5I/9PNB//SzAb/0guHf9JMiD/RzIh/0owIf9QNif/VTkr/1g9LP9X&#10;Oij/Wj0r/2JDMf9mRzP/X0As/1w7KP9dPCn/YD8u/2A/Lv9hQC//ZkIy/2hENP9nQzP/aEMz/2dC&#10;Mv9mQjL/aEQ0/2lFNf9tSTn/cU09/3BMPP9tSTn/bko6/29LO/9uSjz/bUk9/2tHO/9nQzf/ZEA0&#10;/2hEOP9nQzf/YT0v/1o5Kv9SMSD/VTYk/10+Kv9jRDD/Y0Qw/2VEMf9qSjX/aUk0/2pHM/9rSDX/&#10;a0g1/2lGM/9pRjP/aEUy/2ZCMv9iPi7/Z0Mz/2xIOP9xTDz/c04+/3RPP/90Tz//ck4+/3JOPv9w&#10;Tz7/cE8+/25NPP9uTTr/bUw5/2pKNf9nRzL/ZkYx/2NDLv9fQCv/YUIt/2BBLf9cQCv/XD8t/1g9&#10;LP9TOCf/UTUn/0guIf85IhT/MhwP/y0XDP8mEgf/KRMI/ysQBf82Ggz/Wjot/2VBM/9oQzP/b0U1&#10;/3FGNv9uQS7/ajsp/2U0I/9nNCP/bDko/2o1Jf9nMiD/ZC8d/1cjDf9nNR7/rXti/6RyWf+JVz7/&#10;gU82/4NROP+FUzz/h1U+/4pWQP+IVD7/iVU9/4xYQP+RXkP/kl9E/5pkSv+ibFL/qG5W/6NnTf+c&#10;YEb/oWNK/6FjSv+gYkn/omRL/6JkS/+hY0r/oWVL/6NnTf+jZ03/pWhM/6dqTv+paU7/qGhN/6hm&#10;TP+oZkz/qGhN/6dnTP+paU7/qWlO/6dnTP+nZ0v/p2dL/6pqTv+nZ0z/pWVK/6ZmS/+lZUr/pmZL&#10;/6dnTP+mZkv/pmZK/6ZmSv+kZ0j/oWRF/6BlRf+iZ0f/oWZI/59kRv+fZEb/oGNG/6FkR/+gY0b/&#10;nWBD/5xfQv+bXkH/nGFD/51hRf+cY0j/nGNI/5xjSP+cY0j/nGRJ/5xkSf+bY0j/mmRI/5xkSf+b&#10;aE3/mWZL/5dkSf+XY0v/lmJK/5NfR/+RXUX/kl5G/5RgSP+VYkf/nGlO/6RwWP+fa1X/k19K/4xY&#10;Q/+IVUL/hFE+/4ZTQP+DUz//gFA8/31POP99Tzj/fVE4/4BUO/+DWUD/jWNK/591XP+gdl7/kWhU&#10;/4FbSP96U0L/b0o6/2xHN/8AAQD/AAEA/wABAP8AAQD/AAEA/8OZjf/Fm4//w5yN/8Sdjv+4lIb/&#10;rIyB/6OGfv+bf3v/lXt6/455eP+IdHX/g3J4/3xtcv9wZ2r/bWRn/2VcXf9mXV7/aV9e/2thX/9o&#10;X1r/ZFtW/11UT/9YT0j/V05H/1ZNRv9VS0L/Vko8/1NHN/9MQDD/Sj0s/0c6Kf9GOSj/SDkm/1A+&#10;Kv9dRzL/Z000/3NVO/+BXkD/k2hF/6RzS/+2glP/0pdd/+KmZ//oq2j/46lg//rCd///1Ib//9uN&#10;//3cjf/814f//NOD//bLfP/zyHr/+82C//zMhP/yv33/5qtv/+KlbP/mp3H/56hy/+yqdv/sqnb/&#10;6adz/+ilcP/noW3/5Z9r/+Odaf/gmmb/25Vi/9uVYv/dl2T/3ppp/9qYZv/XlWP/15Vj/9mXY//a&#10;mWP/4J9p/+qsc//wsnf/56lw/+OlbP/ho2r/2plh/9STW//Tklz/15Rf/9eUX//Wk17/2JVg/9WT&#10;X//TkV3/1ZNf/9SVYP/YmWP/2Jlj/9iaYf/WmF//1phf/9aZYP/XmmH/1Jlf/9GWWv/Tm17/5q5x&#10;//bAgP/zvX3/6rd2/+Svbf/cp2P/16Fb/9GbVf/Mlk7/yZBJ/8eOR//Hjkf/x41E/8uPRv/TmEz/&#10;1JlN/9CSR//RkkX/zoxA/86MPv/bmEn/2pdI/9aTRP/SjUD/zYg9/8qCOv/Gfjb/wXs2/8F7Nv/G&#10;gDv/yYM+/8iCPf/Gfz3/wnw3/794Nv+8dTP/uHMy/7ZyM/+1cTT/tHAz/7NvMv+wbjL/snA0/7Bu&#10;Mv+vai//sWwx/7VwNf+1cDf/tG80/7JtMv+ycDT/uHY6/718Qv+9fEL/uXhA/7l4QP+2dT3/rW82&#10;/6psM/+oazT/p2w0/6puOP+obDb/qGw2/6ZrM/+laC//oWQr/6FkK/+pbDP/q3A2/6pvN/+haTD/&#10;l2Is/5BdKP+FUyD/fkse/4FQJ/+GVS3/gFAs/3FAH/9rPCD/cEEn/3FBKv9yQiz/dkYw/3hIMv96&#10;Sjb/eEg0/3REMP9zQy//dUUx/3VFMf92RjL/dEUx/3dINP97Tjn/flE+/35TQP+CVUD/hFdC/4da&#10;Rf+GWUT/hldD/4pbR/+KW0f/iVpG/45fS/+MXUn/h1hE/4ZXQ/+HWET/hldF/4ZXRf+EVUP/fE07&#10;/3xPPP99UDv/f1RB/31TO/94TjX/ckkt/21EJv9zSir/fVUy/4JaN/91Tyv/cU0r/3ZSMP97WTb/&#10;d1Uy/3ZTM/9zUDD/bUoq/21KKv9tSir/akko/2pJKP9xUC3/eVg1/3xbOP9xUC3/akkm/2pJJv9u&#10;TSr/c1Iv/3ZVMv95WDX/eFc0/3VUMf92VTL/dlYw/3ZWMP92VjD/dlYw/3ZWMP95VzL/fFo1/39d&#10;OP9+XDf/eFYx/3FPKv9uTij/d1Qu/3pXMf97WDL/fFkz/3tVMP99VzL/hF00/4ZfNv+MYjj/jGI4&#10;/4ZcMv99Uyn/hVsx/4pgOP+NYzv/i2E5/4VeN/+AWTL/e1Qt/3ZPKP93UCn/fFIs/4FXMf+DVzL/&#10;f1Mu/3dLJv91SyX/glgy/4pgOv+FXjf/eFIu/21HI/9tSSf/dVMw/3dVMv9sSSn/Z0Qk/2tKKf90&#10;UzT/bEou/2JDJv9fQCT/XT0k/18/Jv9gQCf/aEYt/2lHLv9mRCv/ZEIp/2RCKf9jQSj/ZEAo/2VB&#10;Kf9iQCX/YkAn/189Iv9aOx//Xj8j/15AJP9gQib/Y0Up/2NFKf9hQyn/YUMp/2JCKf9kRiz/aEkt&#10;/2dILP9qSC3/dFE1/3xZO/+CX0H/flk8/3ZTNf9yTzH/cE0x/25LL/9sSC7/bUkv/3BLMf9wSzH/&#10;dEwz/3NKNP93TTX/e1E5/3tROf97UTn/fFI5/4BUO/+CVj3/g1c8/35VOf9/Vjr/flU5/35VOf9/&#10;Vjr/gVc+/4NZQP+CWkH/e1M6/3ZONP9ySjD/cUkv/3FJL/9xSS//aUQp/2xILv9wTDL/cEwy/2ZE&#10;Kf9kQif/YkIp/2NDKv9lRy//X0Mt/1g8Jv9RNiH/TzQj/1A2Jf9PNST/Riwd/0ctHv9KMCH/TTEj&#10;/0wwIv9RNCL/UzYk/1o7Kf9fQC7/YUAv/2JBMP9kQzL/ZEMy/2JBMP9gPy7/Xj0s/2E9Lf9iPi7/&#10;YT0t/2E9Lf9gPCz/Yj4u/2ZCMv9qRjb/a0c3/2xIOP9qRjb/aUU1/2tHN/9qRjb/Z0M1/2VBM/9l&#10;QTP/ZkI0/2VBM/9fPi//XTwt/1c2J/9UNSP/Wzwq/19ALv9iQzH/ZEUx/2RDMP9mRTL/a0s2/2lJ&#10;NP9qRzP/aEUx/2lGMv9pRjP/aEUx/2NDLv9nRDH/aUYz/2lGM/9rSDX/bko6/25LOP9vSzv/bEg4&#10;/2lIN/9qSTj/aUg3/21MO/9uTTr/bUw5/2lINf9jRDD/YUIu/19DLv9cQCv/XEAr/1tAK/9dQi3/&#10;W0Av/1c7Lf9VOSv/STIk/zUdEf8yHBH/LRcM/yQOA/8tFQn/PiIU/08vIv9jPzH/c04+/3dNPf9z&#10;SDj/b0Au/3FCMP9zQjH/bj0s/2w5KP9vPCv/cTws/283KP9sNCP/YSwa/1kmEf9+Szb/q3li/5ln&#10;UP+GVD3/g1E6/4NROP+FUzr/ilg//4tXP/+KVj7/ilY+/4xYQP+TYEX/lWJH/5toTf+mcFb/omxS&#10;/5xiSv+aYEj/oWVL/6FlS/+hY0r/omRL/6FjSv+gYkn/omRL/6NlTP+naVD/pmlN/6dqTv+paU7/&#10;qGhN/6hmTP+qaE7/p2VL/6ZmS/+nZ0z/qGhN/6dnTP+nZ0z/qGhM/6trT/+mZkv/o2NI/6VlSv+j&#10;Y0j/omJH/6RkSf+kZEj/o2ZJ/6NmR/+jZkf/n2RE/59kRv+fZEb/nmNF/59kRv+dYEP/nWBD/6Bj&#10;Rv+gY0b/nWBD/5teQf+cX0L/m2BC/5xhQ/+cY0b/nGNI/5xjSP+cY0j/mmJH/5piR/+ZY0n/mWNJ&#10;/5tlS/+cZkz/mmRK/5ljS/+ZY0v/lWFJ/5NfSf+QXEb/kV1H/5NfR/+YZEz/sHxk/8WRef+5hW//&#10;om5Z/49cSf+HVEH/gVE9/4BPPv9+Tzv/gFE9/3xPOv98Tzj/fVM7/4BWPv+AV0P/fVdC/3tVQP9/&#10;WUb/fVhG/3lURP92UUH/cUw8/2xHN/8AAQD/AAEA/wABAP8AAQD/AAEA/7uTif+7k4f/vJWG/76Z&#10;if+ujID/n4F2/5Z7cv+PdnH/iHNw/4Rwb/9/bW3/fG1y/3RobP9rYmX/Zl1g/2FXWP9gVlX/YlhX&#10;/2NZV/9hWFP/YVhT/1lQSf9US0T/U0hC/1NJQP9SSD7/VUk7/1JGNv9NQC//STwr/0k6J/9KOyj/&#10;Tjwo/1tGMf9tUzr/d1c+/4FeQP+SZUT/pnVN/7uHWP/Ql2L/4qZn/+apZv/qsGf/6rJn///Nfv//&#10;2ov//dyL//zbiv/71IX/+tOE//vSg//4z4D/98uC//zNhf/7yof/6bJy/+GmbP/jpG7/5qdx/+qo&#10;dP/pp3P/56Rv/+ajbv/moGz/5J5q/+Odaf/jnWn/3phk/9yWYv/bl2b/25ln/9iWZP/XlWP/15Vh&#10;/9mXY//ZmGL/3Z9m/+yudf/5u4D/661y/+Kkaf/ho2r/25pi/9WUXP/Uk13/1pRg/9aUYP/Vk1//&#10;1pRg/9WTX//Ukl7/1JVg/9WWYf/Wl2H/1pdh/9iaYf/WmF//1phf/9aYX//Ym2L/05he/9GWWv/S&#10;l1v/3KVl/96nZ//dpmb/46xr/+Krav/Zol//2KJc/9agWv/VnFX/zJNM/8iPSP/HjUT/yo5F/82S&#10;Rv/Sl0v/1phN/9WWSf/Vlkn/05FD/9CPP//em0z/3ZpL/9iVRv/TjkD/zIc6/8Z+NP/AeDD/v3k0&#10;/8J8N//Jgz7/y4VA/8iCPf/Ffzr/wXs2/713Mv+6dTL/t3Ix/7ZxMP+2cDL/tXE0/7RwM/+zbzL/&#10;tHAz/7JuMf+xbDH/sm0y/7VwNf+1cDX/tXA1/7RvNP+vbTD/tnQ4/7x7Qf+9fEL/u3pA/7t6Qv+3&#10;dj7/rW82/6ptNP+oazL/qG01/61yOv+qbzf/qG01/6RpMf+maTD/omYq/6FlKf+nay//qm4y/6lu&#10;NP+kaS//nWQt/5diLP+LWCP/hFEi/4NQI/+FVCv/g1Es/3RDIv9rPCD/cEEn/3JCK/9zQSr/dUUv&#10;/3dHMf95STP/eUk1/3REMP9zQy//dEQw/3VFMf91RjL/dUYy/3ZHM/97Tjn/flE+/4BTPv+CVUD/&#10;hFdC/4daRf+GWUT/hldD/4laRv+JWkb/iFlF/41eSv+LXEj/h1hE/4ZZRP+JXEf/iFtG/4hZR/+G&#10;V0X/fk89/35RPv+BVEH/glVA/35UPP94TjX/cUcu/2tCJP9wRyn/fFMz/4JaN/91Tyv/b0sp/3RQ&#10;Lv95VzT/eFYz/3lXNP90UTH/bksr/25LK/9wTS3/bk0s/25NLP90UzL/dlU0/3ZVNP9uTSz/aUgl&#10;/2lIJf9uTSr/c1Iv/3ZVMv96WTb/d1Yz/3VXM/95WzX/dlgy/3NVL/9yVC7/c1Mt/3NTLf9+XDf/&#10;g2E8/4hmQf+IZkH/gV86/3lXMv9zUSz/cU4o/3dULv96VzH/fVcy/39ZNP+EXTb/i2E5/45kPP+Q&#10;ZTv/jmM5/4dcMv9/VCn/hVow/4xhN/+OYzn/i2E5/4lfN/+EXTT/fVYv/3ZPKP93UCn/fFIs/4JY&#10;Mv+EWDP/g1cy/39TLv91SyX/e1Er/4ZbOP+EXDj/eVMv/2xIJv9sSif/dVMw/3ZTM/9qRyf/ZEEh&#10;/2dGJ/90UzT/bE0w/2VGKf9gQSX/Xj4l/109JP9dPST/ZUMq/2dFLP9kQin/Y0Eo/2NBKP9fPST/&#10;YD4l/2E/JP9gPiP/Xj8j/1w9If9aOx//XT8j/2NFKf9nSS3/a0ww/2tMMP9oSS3/aEgv/2lJMP9t&#10;TTT/cFE1/3BOM/9yTzP/eVY6/4BdP/+AXT//ck8x/2lGKv9oRSn/bEgu/2xILv9tSTH/cEoz/25I&#10;Mf9vRjD/ckgw/3FHL/94Tjb/fVM7/35ROv99UDn/gFM8/4FVPP+CVj3/glY7/39TOP+BVTr/gFQ5&#10;/3tSNv99VDj/f1U8/39VPP9/Vz7/e1M6/3hQN/9zSzH/dEwy/3NLMf9ySjD/bEcs/2tHLf9vSzH/&#10;b0sx/2ZEKf9lQyj/ZEQr/2VFLP9jRS3/XUEr/1Y6JP9PNB//TTIh/040I/9KMCH/RCob/0UrHP9H&#10;LR7/Rioc/0YqHP9MLx//TzIi/1E0JP9WNyX/Wjsp/10+LP9gQS//Y0Qy/2BBL/9fPi3/Xz4t/2FA&#10;L/9jPy//Yz8v/2M/L/9iPi7/Yz8v/2VBMf9nQzP/a0g1/2pHNP9oRTL/aEUy/2tHN/9qRjb/ZkIy&#10;/2dDNf9lRDX/ZUQ1/2A/MP9cOyz/Wjkq/1Q0Jf9VNSb/Wzwq/19ALv9hQjD/Y0Qw/2RFMf9mRTL/&#10;aUg1/2dHMv9qRzP/a0g0/2tINP9oRTH/ZEEt/2JCLf9lRDH/akk2/2lINf9qSTb/bks4/25LOP9v&#10;Szv/akk4/2lIN/9pSDf/aUg3/2pJOP9sSzj/bEs4/2dINP9hQi7/XUEs/11BLP9ZPi3/W0Av/1k+&#10;Lf9ZPi3/Vzwr/1U5K/9SOCv/RCwg/zAYDv8uGA3/KBIH/ykRB/9JKRz/Xj0u/21IOP91Tj3/e1JA&#10;/3hNPP9zRDL/ckEw/3NCMf91QjH/dEEw/3A9LP9wOyv/cjor/242J/9pMSD/XCcV/1omEf+JVkH/&#10;p3Ve/5NhSv+FUzz/g1E6/4NROP+EUjn/ilY+/4xYQP+MWED/jFhA/5FbQ/+UYUb/mGJI/55oTv+n&#10;cVf/oWtR/5xiSv+cYkr/oWdR/6BmUP+iZk7/oWVN/6BiSf+gYkn/o2VM/6NlTP+maE//pmhP/6Zp&#10;Tf+paU7/qWlO/6poTv+raVH/qWdP/6hmTv+oZkz/qGhN/6dnTP+oaE3/qGhN/6hoTf+jY0j/omJH&#10;/6RkSf+iYkf/oGNH/6NmSv+jZkn/oWRH/6BjRP+fZET/o2hI/6FmSP+eY0X/nGFD/51iRP+XWj3/&#10;m15B/51gQ/+cX0L/m15B/5xfQv+fYkX/nGFD/5xhQ/+cY0b/nWRH/51kSf+cY0j/mmFG/5tjSP+Z&#10;Y0n/mWNJ/5pkSv+cZkz/mmRM/5pkTP+ZY0v/l2BL/5NfSf+QXEb/kFxE/5BeR/+XZUz/rnxj/8qY&#10;f//CkHn/pHFc/49cSf+FVUH/glFA/39QPv99Tjr/flE8/31QO/97UTn/f1RB/4NYRf+DWkb/gVhE&#10;/3lTQP96U0L/e1RD/3tURf94U0P/c0w9/2tGNv8AAQD/AAEA/wABAP8AAQD/AAEA/6yGe/+xi4D/&#10;tY+C/7SQgv+jg3b/lnpu/45zbP+HcGr/f2xo/3xqaP92Zmf/d2hr/3FlZ/9pXV3/Y1lY/15UU/9c&#10;UlH/WlBO/1lQS/9fVE7/XlNN/1lOSP9VS0L/U0Y+/1NGPv9RRTn/UkU1/1FENP9MPy7/TT4r/007&#10;J/9WQS7/XEYx/2ZNN/94WT3/hmFE/5RnRv+icEv/uINX/8yUYf/coGr/5qtp/+muaP/vt2z/88Bx&#10;///UhP//3Ir//t+M//zdiv/51IP/+NGC//nSg//4z4D/9cl+//vMhP/9zoj/7bZ2/+Gmav/hpGv/&#10;5qdx/+qpc//pp3P/5aJt/+Oga//jnWn/5J5q/+Odaf/jnWn/35ll/96YZP/bmGP/2phm/9eVY//V&#10;k2H/1pRg/9mXY//VlmD/15lg/+utdP/9wYX/7rJ2/9+hZv/eoGf/15lg/9KTXf/SkVv/0pNe/9aU&#10;YP/TlF//1ZZh/9OUX//Rkl3/05Rf/9SVYP/Ull3/1Zde/9aYX//Vl17/1JZd/9OWXf/XmmH/1Jld&#10;/9OYXP/SmFn/1Jpb/9CWV//Ol1b/1Z5d/9miX//Unlj/1J5Y/9ifWv/ZoFn/z5ZP/8aORP/GjEP/&#10;zpNH/9KXS//Vmk7/15hL/9aXSv/Vlkf/0I8//82MPP/fnEv/4Z5N/9uYR//Uj0H/zIc6/8V9M/+/&#10;dy//vngy/8J8N//Jgz7/zYdC/8iCPf/Efjn/v3k0/7x2Mf+6dTL/tnEu/7VwL/+1cC//tHAx/7Rw&#10;Mf+0cDH/tHAz/7BsL/+wbC//sm4x/7VvM/+2cDX/tnA0/7VwNf+ubC//sG4x/7JyNP+5eD7/unk/&#10;/7N1PP+vcTj/qm00/6lsM/+pbjT/qm81/611PP+rczr/qW42/6JnLf+kaCz/o2cr/6FlKf+jZyv/&#10;pWkt/6ZrL/+kaS3/nWUs/5hfKP+OWSP/iVUj/4RQIf+GUir/h1Yu/35MKf9vPB//ckAn/3VDLP9y&#10;QCn/d0Qv/3ZGMP94SDL/e0s1/3hIMv91RTH/c0Mv/3NEMP91RjL/dEUx/3VGMv96TTj/fVA9/4BT&#10;Pv+CVUD/hVhD/4daRf+GWUT/iFlF/4tcSP+KW0f/h1hE/4pdSP+KXUj/h1pF/4daRf+KXUr/il1K&#10;/4hbSP+EV0T/fE88/31QPf+AU0D/gFM+/4BTPv95Tzf/cEYt/2lAJP9wRyn/e1Iy/35XNv9xTSv/&#10;bUkn/25MKf9vTSr/dFEx/3RRMf9tSir/bUoq/3BNLf9xTi7/cE8u/25NLv9yUTD/c1Iz/29OLf9r&#10;Sin/aEcm/2dJJ/9uTSr/cVAt/3VUMf94VzT/cVMv/3JUMP94Wjb/d1kz/3RWMP9yVC7/dlYw/3lZ&#10;M/9/XTj/gF45/4FfOv+BXzr/g2E8/4BeOf97WTT/b00o/25MJ/9uSyX/cU4o/35YM/+GXzj/jWM7&#10;/5BmPv+TZj3/kGM5/4lcMv+AUyn/g1Ys/4lcMv+KXzX/iV81/4lfNf+EXTT/e1Qr/3VOJ/94USr/&#10;elMs/3xVLv+BVzH/glc0/35TMP93TCn/cUkl/3pSLv+CWjb/d1Mx/29NKv9uTCn/c1Eu/3FOLv9o&#10;RSX/YUAh/2RDJP9xUjX/bU4x/2ZHK/9hQib/X0Ak/109JP9bOyL/YEAn/2RBK/9iQCf/YD4l/2A+&#10;Jf9hPyb/ZEIp/2ZEKf9kRSn/ZEUp/2VGKf9nSCv/a0wv/3JTN/91Vjr/dlc7/3hWO/9wTjP/a0ku&#10;/25MMf9yUDX/clA1/29NMf9xTjL/elc5/4FeQP99Wj7/Z0Qo/2M/Jf9lQSf/bEgw/21JMf9wSjP/&#10;cUs0/29GMP9vRDH/cEUy/3NINf96TTb/e043/3pNNv97Tjf/f1I7/39TOv9/UTn/flA2/35SN/+B&#10;VTr/f1M4/31RNv9+Ujf/fVM6/31TOv9/VTz/fFQ7/3hQNv91TTP/dEwy/3NLMf9vSi//Z0Mp/2lF&#10;K/9vSzH/bkow/2ZEKf9mRCv/Y0Mq/2JCKf9dPin/Vzsl/1I2If9NMiH/SzAf/0sxIP9ILh//Riwd&#10;/0guH/9GLB3/RCga/0QoGv9HKx3/Rysd/0grG/9KLR3/TzIi/1E0JP9SNSX/VTgo/1k5Kv9aOiv/&#10;Xz8w/2JBMv9gPzD/YUAx/2dDM/9nQzP/aEQ0/2RDMv9mRTL/aUg1/2xJNv9qRzT/Z0Qx/2lGM/9q&#10;RzT/aUU1/2dGNf9mRTb/ZUQ1/18+L/9aOSr/VDQl/1ExIv9UNCX/Wj0t/15BL/9gQS//YkMx/2NE&#10;MP9mRTL/ZUQx/2VEMf9pSDX/a0s2/2lJNP9mRjH/Y0Mu/2FBLP9pSDX/b047/21MOf9qSTb/aUg1&#10;/2pJNv9rSjf/bEs6/2xLOv9oSTf/aEk3/2ZHNf9lRjT/ZUYy/2FFMP9dQSz/XD8t/1g9LP9VOin/&#10;VTop/1Y7Kv9XPCv/VDgq/1E1J/9NMyb/PSUZ/ywUCv8rEAf/LhMK/0YqHv9oRDb/bUg4/29FNf91&#10;Sjr/eEs4/3dINv9zQjH/d0Qx/3dEM/93QjL/dkEx/3E8LP9vNyb/bjYl/282Jf9pMSD/XicT/2Iu&#10;Gf+WYk3/pHBa/49bRf+FUTv/hFA6/4RQOP+FUTn/iFQ8/45YQP+PWUH/jlg+/5FbQf+WYEb/mmRK&#10;/6JsUv+ncVf/oGpQ/51jS/+eZk//oGZQ/6BmUP+hZU3/oWVN/59jS/+iZk7/pWdO/6RmTf+lZ07/&#10;pmhP/6lpUP+ra1L/q2lR/6poUP+raVH/qGZO/6hmTv+pZ0//qGhP/6ZmS/+oaE3/qWlO/6dnTP+i&#10;Ykf/omJG/6JiR/+iYkf/omVI/6RnSv+jZkn/nGFD/5pfP/+eY0P/pWpK/55jRf+cYUP/ml9B/5pf&#10;Qf+YWz7/m15B/51gQ/+cX0L/nF9C/5xhQ/+fZEb/nmNF/5tiRf+cY0b/nWRJ/5xjSP+cY0j/mmFG&#10;/5thSf+ZY0n/m2FJ/5thSf+bYUn/mmRM/5pkTP+ZY0v/lV5J/5FdR/+QXEb/jVlB/4xaQ/+SYEn/&#10;onBZ/7aEbf+0gWz/n2xX/45eSv+FVUH/gFE//39QPv98Tzr/flE8/31SP/98UT7/flNA/4FWQ/9/&#10;VkT/flVD/3pRP/92Tz7/eVJD/3lSQ/93UEH/cUo7/2hDM/8AAQD/AAEA/wABAP8AAQD/AAEA/5h4&#10;bf+hgXb/pYN3/6OBdf+Xe23/kHVq/4tzaf+EbWf/emdh/3RiXv9tXlv/bV9f/2tfX/9lWlj/YFZU&#10;/1pQTv9XTkn/VUxH/1RJRf9WS0X/Wk1F/1hLQ/9VSED/T0M3/1FDOP9QQjf/UEAx/1BAMP9QPy3/&#10;UkAs/1Q/Kv9hSDT/alA5/3RWPv+IYUT/l2lI/6d1Uv+3glj/y5Ni/9icZv/jpm3/67Bs/+64bv/1&#10;wXX//M9+///aif/+34z//uKO//rgi//41YP/9tGA//jRgv/2zX3/9Ml7//jMgf/+z4f/8r17/+et&#10;bv/kqGz/5adu/+mocv/opXD/5aJt/+Seav/jnWn/5J5q/+GbZ//hm2f/4Jpm/+CaZv/dmmX/25dm&#10;/9aUYv/WlGL/15Vh/9mXY//UlV//1JZd/+aob//9wYX/77N3/92fZv/YmmH/05Re/9KTXf/QkVz/&#10;0ZJd/9OUX//VlmH/1pdi/9SVYP/TlF//05Rf/9OUXv/VlFz/1pVd/9aVXf/Vl17/1JZd/9OWXf/V&#10;mV3/1ptf/9WbXP/TmVr/0phY/82TU//MklL/zpVS/9CXVP/SmVT/1JtW/9ifWv/bolv/159V/8qS&#10;SP/HjUT/zJJI/9CVR//Sl0n/1JlL/9ydTv/Wl0f/y406/8qJN//cmkb/4Z9L/92bR//VkkH/y4Y4&#10;/8R/NP+/eTH/wHo0/8J8N//HgTz/zIZB/8iCPf/CfDf/v3k0/714M/+7djP/tnEu/7NuK/+2cTD/&#10;tnEw/7ZwMv+2cDL/tW8x/7FtLv+zbS//s20x/7RuMv+1bzP/tW8z/7RwM/+zcTT/sG4y/69uNP+2&#10;dTv/tng9/65wN/+rbTT/qm00/6xxN/+scTf/rHE3/611Ov+tdTr/qHA1/6NoLv+jZyv/omYq/6Fl&#10;J/+gZCb/oWUn/6VrLP+nbDD/nWUq/5deJ/+PWiT/i1Yk/4VRIf+FUif/jFgx/4dSMP9wPSD/bz0i&#10;/3NBKP9xPyj/d0Uu/3hGL/94SDL/fEw2/3pKNP91RTH/ckIu/3NEMP91RjL/dUYy/3VGNP95TDn/&#10;fE88/35RPv+CVUL/hVhD/4daRf+HWkX/iVpG/4pbR/+IWUX/hVhD/4hbRv+JXEf/hltK/4dcS/+I&#10;XUz/h1xL/4daR/+EV0T/fVA9/31QPf+AU0D/gFM+/4NWQf97UTn/b0Us/2lAJP9ySSv/e1I0/3pT&#10;Mv9wTCz/akcn/2tIKP9pRib/cE0t/21KKv9oRSX/bUoq/3BNLf9tTCv/bk0u/21MLf9uTS7/bE0u&#10;/2pLLP9pSCf/ZkUk/2dJJ/9rTSn/cVAt/3BSLv91VzP/b1Et/29RLf9zVTH/dlgy/3NVMf91VzP/&#10;d1Yz/3lYNf96WDX/eVcy/3hWMf94VjH/gV86/4RiPf+DYTz/d1Uw/2xKJf9nRSD/akgj/31XMv+I&#10;YTr/jmQ+/5FlPv+SZTz/j2I5/4pdM/+DViz/gFMp/4ZZL/+IWzH/iF0z/4lfNf+EXTL/elMq/3BL&#10;If92UCv/eFIt/3pTLP96Ui7/eVEt/3lRLf93US3/bkgk/29LKf94VDL/d1Uy/3FPLP9tSir/bksr&#10;/2xJKf9nRif/YD8g/2JBIv9wUTT/bk8y/2dIK/9iQyf/Xj8j/1w9If9dPST/XT0k/2E+KP9hPyb/&#10;YD4l/2JAJ/9lQyr/aUcu/2xKMf9qSy//aksu/21OMf9xUjX/dFI2/3lXO/97WT3/e1k9/3xaPv90&#10;Ujb/akgs/2tJLv9zUTX/dFI2/3JQNP9xTjD/e1g6/4JfQf97WDz/ZEAm/2I+JP9mQir/bkgx/29J&#10;NP9wSjX/c0o2/25FMf9uQzD/cEUy/3ZJNP95TDf/eUw3/3pLN/94SjP/fE43/3xON/98Tjb/eUsz&#10;/3tPNv9/Uzr/fVE2/39TOv+BVTz/flI5/3xSOf99VDj/e1M5/3dPNf90TDL/ckow/25JLv9sRyz/&#10;Z0Mp/2lFK/9uSjL/a0kw/2RCKf9lQyr/YEAp/109Jv9XOCP/Uzci/080H/9MMSD/SC0c/0swH/9I&#10;Lh3/SjAh/00xI/9KLiD/Rysd/0QoGv9GKhz/RCod/0ImGP9BJxr/Rioc/0UpG/9FKRv/RSkb/0gs&#10;Hv9JLR//TzMl/1MzJv9TMyb/VzYn/1k4Kf9cOyz/Xz4v/149Lv9hQC//Z0Y1/2pJNv9qSTb/aUYz&#10;/2tINf9tSjf/bEs6/2pJOP9oRzj/ZUQ1/18+L/9aOiv/UzMm/1IyJf9TNib/Wj0t/15BL/9eQS//&#10;Y0Qy/2RFMf9nSDT/ZUYy/2ZFMv9mRTL/ZkUy/2VEMf9kQzD/YkEu/2A/LP9lRDH/a0w4/2pLN/9l&#10;RjT/Y0Qy/2RFM/9kRTP/aEk3/2RFM/9eQS//XD8t/1o9K/9bPiz/XD8t/1o9K/9XPCv/Vjsq/1Q5&#10;KP9SNyb/UTYl/1c8K/9dQjH/WDwu/081KP9HLSD/NxwR/ykOA/8xFQn/Ryke/2ZEOP94U0P/d00/&#10;/3dJOf97TDr/eUg3/3lIN/95RjX/e0Y0/3xHNf96RTP/eUEw/3I6Kf9uNST/bTQj/241JP9oMR3/&#10;YSoW/3M/Kv+iblj/omtW/45XQv+FUTn/hFA4/4VROf+IUjr/ilQ8/49ZQf+TW0T/k1lB/5RaQv+a&#10;YEj/m2VL/6NtU/+mcFj/n2lR/5tlTf+eaFD/nWVO/59lT/+fZU//oGRM/6JmTv+kaFD/pWlR/6Nn&#10;T/+jZ0//pWlR/6lpUP+oaE//qGhP/6lnT/+pZ0//qGZQ/6lnUf+qaFD/p2dO/6dnTv+paVD/qWlO&#10;/6hoTf+kYkj/pGNH/6NjR/+iYkb/omVI/6RnSv+jZkn/nmND/59kRP+ma0v/rHFR/6RpSf+fZEb/&#10;m2BC/5pfQf+bXkH/nF9C/51gQ/+cX0L/nGFD/51iRP+fZEb/nGNG/5xjRv+cY0b/nWRJ/5xjSP+b&#10;Ykf/mmBI/5thSf+bYUn/m2FJ/5pgSP+ZYUr/mmRM/5ljS/+XYUn/k11F/49bQ/+QXET/jVlB/4tZ&#10;Qv+OXEX/lGJL/55rVv+cbFb/kGBM/4hYRP+DVED/gFE9/3xPOv97Tjn/fFE+/31SP/9+U0D/f1RB&#10;/39UQf98U0H/fVRC/3pQQP92TD7/eU9B/3dQQf90TT7/bUY3/2hDM/8AAQD/AAEA/wABAP8AAQD/&#10;AAEA/4VuZv+Hb2X/inJm/493a/+JcWX/g21g/3xoXf96Zl3/c2FX/25dVf9oWVL/YlRR/2RWU/9i&#10;VFH/XVJO/1tQTP9YTUf/VEdB/1BDO/9RQzj/UkQ5/1NFOv9RQzj/TT8y/1BAM/9QQDH/Uj8w/1ZB&#10;MP9aQzH/YUYx/2VJM/9wUTz/e1tE/4lkSv+jclL/r3tW/76IXP/KkmH/3qBt/+apcv/tsXP/8rx2&#10;//XBeP/+0IP//NeH//7bif//4I3//uaQ//nfiP/21H3/8ct2//bOef/1zHr/9Mp4//fMff/+0IP/&#10;+8aA//G6d//nq2z/4aNm/+WkbP/npG3/56Ft/+Seav/ln2v/5Z9r/+Seav/knmr/4pxo/+KcaP/h&#10;nmn/25hj/9uYY//ZlmH/2JVg/9aUYP/XlmD/1ZZg/92fZv/4u4L/8LN6/+Cjav/Tll3/zo9Z/86P&#10;Wv/OkVv/zpBd/9KUYf/Vl2T/1Zdk/9SXYf/Ul2H/05Re/9OVXP/Uk1n/1JNZ/9KUWf/WmF3/1phd&#10;/9SYXP/VmV3/1ptf/9edXv/Sm1v/0ptb/9GaWf/Ol1b/yJFQ/8eQTf/Lkk3/0ZhT/9uiXf/bolv/&#10;4Khe/9aeVP/NlUv/zJRJ/8uTRv/Tm07/5KlZ/+SqWP/Ym0j/y485/8uNOP/RkTn/15U//9uZQ//Y&#10;lUT/zos8/8WBNv/CfDT/wH03/8iFQf/PjEj/z4xI/8OAPP/Bfjr/yIVB/8iFQf++ezf/tHEt/7Nw&#10;LP+1ci7/tXIu/7hzMv+3cjH/tXAv/7VwL/+1bzH/tHAx/7RwMf+0cDH/r2su/69rLv+8ej7/u3pA&#10;/7h3P/+2eD//s3U8/6xuNf+oazL/q3A2/7F2PP+xdjr/r3Q6/65zN/+tcjb/q3A0/6htM/+kaCz/&#10;oWUp/6FjJv+eYiT/nWEj/6ZqLP+tcTX/oWYs/5deJ/+QVyL/i1Yi/4dRIv+GUSX/iVUt/45aNf97&#10;SCn/bzwf/289Iv9yQCf/dkQt/3hGL/98SjP/e0s1/3hIMv9xQi7/cEEt/3JDL/91SDX/dkk2/3ZJ&#10;Nv93TDz/eU4+/35RPv+BVEH/hldF/4pbSf+LXEj/h1hE/4VWQv+EVUP/hVhF/4xfTP+IXUz/il9O&#10;/4hfTf+EW0n/hFtJ/4RZSP+DWEf/gFNA/35RPv9+UT7/glVA/4VYQ/99UDn/bUMq/2g+Jf9xSCz/&#10;dk8y/3VOMf9sSCj/aEUn/2dEJP9nRCT/bEkp/2tKKf9nRiX/aUsp/2pMKv9oSSr/Zkco/2pLLP9p&#10;Siv/aUor/2lKK/9oSij/aEoo/2tNKf9vUS3/clQw/3dZM/90VjD/blIr/2tPKv9pTSj/a08q/29R&#10;Lf9zVTH/dlg0/29RLf9jRSH/ZkUi/2hHJP9rSSb/d1Uy/4ReOv+LZUH/jmhD/35YM/9sRiH/Z0Ec&#10;/3tULf+KYDj/jGA5/5BjPP+QYDj/jl81/4xdM/+GVy3/hFUr/4VYLv+CVSv/flQq/4pgNv+MZTz/&#10;glw3/2tFIP9sSSP/cE4p/3VPK/90UC7/b0sp/29LKf91US//dFAu/2lHJP9vTSr/d1Uy/3FOLv9r&#10;SCj/aUYm/2tIKP9rSCr/ZUQl/2JAJP9qSy7/bk8y/2lKLf9jRCj/X0Ak/2BBJf9kQin/ZkQr/2VB&#10;Kf9kQCj/ZUEp/2pGLv9pRy7/aUcu/21LMv9vUDT/b1A0/3FSNv9yUDX/cE4z/3NRNv92Ujj/d1M5&#10;/3tXPf91UTf/bUkv/2lHLP91Uzf/fFo+/3lXO/90Ujb/eFY6/3lXO/9zTzX/ZkIo/2pELf9tRzL/&#10;bEYx/3BHM/9xSDT/cEcz/3RLOf9zSDf/ckc2/3dKN/96Szn/eEk1/3hJNf93SDT/d0g0/3pMNf95&#10;SzT/dkky/3hLNP96TjX/ek41/3xSOf9/VTz/eVA0/3VMMP96UTX/elI4/3VNM/9ySjD/b0ct/2hD&#10;KP9nQyn/aUUt/2dDK/9rRy//ZkMt/188Jv9bOCL/Vzci/1k5JP9VNiH/VDUh/00xHP9MMBv/UDQf&#10;/1E1IP9SNiH/UzYk/08yIP9QMyH/UDMh/04zIv9RNSf/TzMl/0wvH/9FKx7/QSca/z0jFv87IRT/&#10;OiAT/zogE/84HhH/Ox8R/zsfEf85HQ//QiIV/0goG/9IKBv/SSkc/0gsHv9NMCD/TjEh/1MzJP9Y&#10;OSf/XDsq/18+Lf9jQjH/ZUQ1/2JBMv9fPzD/Xz8w/1k9L/9VOSv/TTEj/0ouIP9QNin/Uzcp/1U4&#10;KP9WOSn/XUAw/15BL/9eQS//XD8t/15BL/9bPiz/Vzoo/1k6KP9WNyX/WDgp/1g4Kf9WOSf/WTwq&#10;/1o9K/9UOSj/Ujcm/1Q5KP9VOin/VTop/1A1JP9JLh3/SS4d/080I/9PNCP/TjMi/04zIv9QNSD/&#10;UTYh/1A1IP9QNST/W0Av/2hNPP9xVEL/Zkk5/1E1J/89HRD/LA4D/0QkGf9ePDD/c09D/31XSv+B&#10;VUj/gFJC/4BRQf+CUUL/hVFD/4NOPv+CSjv/g0o5/4RLOv9/RjX/fEMw/3U8Kf9wNyT/cDUj/3I3&#10;Jf9lLhn/XygT/4pWQP+uemT/l2NL/4dTO/+EUDj/iVM7/4pUPP+KUjv/jlQ+/5NZQ/+WXEb/llxG&#10;/5ZeR/+cYkr/omhQ/6NtVf+ibFT/nGZO/5tlTf+aZEz/nWVO/6VtVv+qclv/pW1W/6JoUv+kalT/&#10;pGpU/6NpU/+jZlH/pWhT/6VoU/+mZU//pmVP/6dmUP+lZE7/p2ZQ/6dmUP+kaFD/o2dP/6ZqUv+n&#10;aVD/qmxT/6xsUf+lY0n/pGJI/6RiSP+jY0j/oGNH/6FkSP+jZkr/oWZI/6pvUf+5fF//wYRn/7R3&#10;Wv+oa07/oGNG/59iRf+cX0L/m15B/5teQf+cX0L/nGFD/55jRf+dYkT/m2JH/5xjRv+cY0j/nWRJ&#10;/5tiR/+bYUn/m2FJ/5xiSv+cZE3/mWNL/5pkTP+aZEz/mmRM/5hiSv+XYUn/kFxE/41ZQf+PW0P/&#10;j1tD/4xYQP+MWEL/jVlE/4lVQP+EUT7/gVE9/4JSPv+FVkL/fVA7/3pNOP95Tjv/fFE+/3xRPv9+&#10;U0D/gFVC/4FWRf9/VkT/fFJC/3hOQP94TkD/d00//3NMPf9xSjv/bEU2/2hDM/8AAQD/AAEA/wAB&#10;AP8AAQD/AAEA/3djWv95ZVr/emZb/4BqXf+Aal3/e2VY/3ViVP9zX1T/blxQ/2pYTv9lVEz/XlBH&#10;/11QSv9cT0n/XE9J/1RJQ/9QRj3/T0I6/05BOf9NPzT/TkAz/1FBNP9PPzL/TDwt/04+L/9PPi7/&#10;VUAv/11DMv9jSDP/bE04/3RUPf+BXUX/jmZM/5tuT/+wfFf/vIZa/8uTYv/ZnWn/4aRt/+mtcf/y&#10;tnj/+MN9//fHff/80YP//daH//7ZiP//3Ij//+GL//zeiP/41H7/8Mtz//DIcf/zyXX/8sh0//XL&#10;ef/+0IL//c2F//W+e//rr3D/46Vo/+SiaP/koWr/5J5q/+Seav/moG3/5KFs/+Kfav/hnmn/4Z5p&#10;/+Kfav/in2r/4J1o/+Geaf/bmGP/15Rf/9aUYP/Zl2P/1pdh/9iaYf/ws3r/77J5/+Gka//RlF3/&#10;zI9Y/8yPWf/Mj1n/zY9c/9CUYP/Tl2P/0JRg/9OXY//Ul2H/0JNc/9SWXf/SlFn/0pFX/9KUWf/Y&#10;ml//15le/9WZXf/UmFz/05hc/9SaW//QmVn/0Zpa/9KbWv/Rmln/zZZV/8iRTv/JkEv/0JdS/96l&#10;Xv/jqmP/4qpg/9+nXf/YoFX/0ZlM/8+WR//WnU7/77Zl//K4ZP/Zn0v/zpI8/86QOf/Pjzj/1JI8&#10;/9qYRP/XlEP/zIk7/8SANf++fDL/v3w4/8yJRf/YlVH/1ZJO/8J/O/+/fDj/yodD/8uIRP+/fDj/&#10;s3As/7FuKv+zcCz/tHEt/7hzMP+3cjH/s24t/7RvLv+0cDH/tHAx/7RwMf+2cjX/rmwv/6xqLf+6&#10;eT//vXxE/7x7Q/+3eUD/sHI5/6ttNP+qbTT/r3M3/7J3O/+zeDz/sHU5/6xxNf+scDT/rHA0/6pu&#10;Mv+nay//pGgq/6FlJ/+gZCb/nmIk/6VpLf+scTX/o2gw/5lgKf+UWyb/jFcj/4ZSIv+FUSL/h1Mr&#10;/45aM/+ATi3/cT4h/248If9zQSj/d0Uu/3hGL/95STP/d0cx/3VFMf9yQy//ckMv/3FCLv9zRjP/&#10;dkk2/3ZJNv91Sjr/dUo6/3hKOv9+UED/gVRB/4RVQ/+GV0X/h1hG/4ZXRf+EVUP/hllG/41gTf+J&#10;Xk3/i2BP/4lgTv+AV0X/gFdF/4RZSP+EWUj/f1I9/35RPP9/Uj3/hFVB/4dZQv+AVDv/cEQr/2g/&#10;I/9wRyv/dU4x/3RNMP9uSSz/aUYo/2ZDJf9lQiT/akkq/2tKK/9nSCn/aEkq/2hJKv9nSCn/aEkq&#10;/2lKK/9mRyj/ZUYn/2hJKv9oSij/akwo/2pMKP9vUS3/c1Ux/3ZYMv9zVS//a00n/2dLJv9nSSX/&#10;Zkgk/2hKJv9rTSn/a00p/2VHI/9dPxv/aUsp/4RjQv+LaEj/Z0Ui/21JJ/+BWzf/k2xF/4ZfOP9w&#10;SSL/Zj8Y/29IIf9+VC7/h1s2/41fO/+RYTv/kWE5/45eNv+KWjL/hlkw/4VYL/98USf/eU8l/4Zc&#10;NP+NZj3/iGI9/21HIv9nRB7/bEol/25MJ/9wTCr/a0cl/2tHJf9zTy3/eFQy/3JOLP9xTSv/dlQx&#10;/3BNLf9nRCT/ZEEh/2xJKf9wTS//aUgp/2JBIv9pRyv/cE4y/3NRNf9qSCz/ZEIm/2RCJ/9kQif/&#10;a0cv/2lFLf9lQSn/ZUEp/2dDK/9oRC7/ZkMt/2hFL/9rSTD/akcx/2xKMf9vTTT/ck42/3VROf91&#10;UTf/dlI4/3dTOf90UTX/bksv/29NMf94Vjr/fl0+/3taO/9vUDH/bU4x/29NMf9tSS//aUUt/21H&#10;MP9tRzD/bUQw/29GMv9xSDT/cUg0/3NKNv9zSDf/c0g3/3hLOP95Sjj/dUY0/3VGNP93SDT/eEk1&#10;/3lKNv94STX/dEcw/3VIMf90SjL/dkw0/3tROf99Uzr/d000/3RKMf93TzX/dk40/3NLMf9wSzD/&#10;bUgt/2dCKP9lQSf/Z0Us/2VDKv9kQSv/Xz8o/1U1Hv9SMh3/VTUg/1U1IP9TNCD/UzQg/08wHP9Q&#10;MR3/VDUh/1M0IP9VNCH/WDkl/1U2Iv9VNiL/UzQg/1EyIP9UNSP/UjUl/1AzI/9PMiL/TC8f/0gr&#10;G/9IKxv/SSwc/0UoGP9AJBb/PiIU/zwgEv8+HhH/QCAT/0IiFf8+IhT/PSET/zshFP8+JBf/QCYZ&#10;/0AmGf9DJhb/RSgY/0grG/9LLh7/Sy8h/0ktH/9JLR//SS8i/0sxJP9JLyL/RSse/0UrHv9KMyX/&#10;TDIl/0wyJf9NMSP/UDQm/1E1J/9SNij/UTUn/1I2KP9QNCb/TTEj/0sxJP9LLyH/TTEj/04yJP9N&#10;MSP/TjIk/08zJf9NMSP/TTMk/00zJP9KMCH/UDQm/00xI/9ILB7/Rioc/00yIf9MMSD/SzAf/0wx&#10;IP9RNiH/VDkk/1Q5JP9YPCf/ZUk0/3JWQf91WUT/Zkc1/08vIP88Gg7/Qx8T/2VBNf97VUj/hV1R&#10;/4thU/+IWkv/hFRG/4VURv+HU0X/ilZI/4hTRf+ETD3/g0o5/4FIN/+ARzb/fUQx/3U8Kf9yOCT/&#10;cDYi/3I5Jf9qMx7/bzkh/5tnT/+wfGT/jVlB/4FNNf+CTDT/iFI6/4xUPf+MUjz/j1U//5RaRP+V&#10;W0X/lFxF/5ZeR/+cZk7/oWtT/6NtVf+ha1P/nGZO/5tlTf+YYkr/ompT/691Xf+xd1//pmxU/6Fp&#10;Uv+kbFX/pWtV/6RqVP+kZ1L/p2pV/6VoU/+iZVD/oGNO/6JlUP+iZVD/pGhQ/6JoVP+hZ1H/omhS&#10;/6ZsVv+oalH/p2lQ/6lpUP+lY0n/pmRK/6ZmS/+mZkv/oWRI/6FkSP+iZUn/pGdK/7F0V//ChWj/&#10;zI9y/7V4W/+kZ0r/n2JF/51gRP+aXUD/mVxA/5teQf+bXkL/nWJE/59jR/+cYET/nGBE/5tiR/+d&#10;YUX/m2FJ/5pgSP+cYkr/nGJK/51jS/+aZEz/mmRM/5pkTP+cZk7/mmRM/5dhSf+YYkr/lF5G/5Fb&#10;Q/+QWkL/kFpC/49ZQf+MWEL/iVVA/4VRPP+DUD3/gVE9/4FRPf+DVED/flE8/31QO/99UDv/fFE+&#10;/31SP/9+U0D/gVZF/39UQ/+AVUX/fFJC/3lPQf95T0H/dE0+/29IOf9tRjf/Z0Iy/2ZBMf8AAQD/&#10;AAEA/wABAP8AAQD/AAEA/2tZT/9xX1P/cV9T/3FfU/91YlT/cl9R/3FeUP9vXE7/alhK/2RSRv9g&#10;UEP/XE5D/1hLQ/9WSUH/V0pC/1BDO/9KPTX/Sj4y/05ANf9JOy7/TDwv/04+L/9MPC3/Tz4u/08+&#10;Lv9SPzD/XkMy/2VJNP9vTzr/d1Q+/4RfRf+RaEz/nnFS/6p4V/+/iV3/yZFg/9icaP/ipW7/5alt&#10;/+2zdP/2vHz/+siB//nJff/3zH7/+9KC//3Xhv/82IT//NmF//3ahv/41H7/8cx0/+/HcP/vxW//&#10;8MZw//bJdv/8zoD//cuC//fAff/utHT/6qxv/+Sja//in2j/4pxo/+Odaf/moG3/5KFs/+Kfav/j&#10;oGv/46Ft/+KgbP/fnWn/4Z9r/+Wjb//fnWn/2JZi/9aUYP/Zl2P/15hi/9SVX//oq3L/7rF4/+Om&#10;bf/VmGH/zpFa/86RW//NkFr/zpJe/9CUYP/QlGD/z5Nf/9KWYv/QlF7/0JNc/9WXXv/WmF3/0pRZ&#10;/9OVWv/XmV7/2Jpf/9WZXf/Sllr/0ZZa/9KXW//PmFj/0Zpa/9SdXP/UnVz/05xZ/82WU//PllH/&#10;0plS/92kXf/nr2X/4Khe/+OtY//gq1//16JU/9WcTf/Yn07/87to//e/bP/dpE3/1JhA/9OVPv/S&#10;kjv/05I+/9eVQf/Wk0T/yoc5/8V/N/+9ezH/vXo2/8qHQ//YlVH/2JVR/8F+Ov+9ejb/xYI+/8eE&#10;QP++ezX/tHEr/69sKP+wbSn/sm8r/7RxLf+1cC//sWwr/7FtLv+0cDH/tHAx/7RwMf+0cjX/sG4x&#10;/65sMP+0czn/uHc//7h6Qf+2eD//rW82/6ptNP+scDT/sHQ4/7N3O/+zdzn/rnI0/6puMP+rbzH/&#10;rHA0/6ltMf+obDD/p2sv/6RoLP+iZir/nmMn/6JnLf+qbzX/pGwz/51kLf+XXin/jlkl/4hUIv+H&#10;UyP/hlMo/4tXL/+EUi//eEUm/288H/9yQCf/dkQt/3dFLv92RjD/c0Mt/3NDL/91RTH/dkcz/3FC&#10;Lv9yQzH/dEc0/3ZJNv91Rzf/dEY2/3ZIOP96TDz/fE4+/3xOPv9+UT7/iVpI/4dYRv+FWEX/h1pH&#10;/4pfTv+IXUz/iV5N/4heTv9/VkT/f1ZE/4RZSP+FWkf/flNA/35RPP+CVUD/hVhB/4lbQ/+DVzz/&#10;ckYr/2lAJP9xSCr/dk8y/3ZPMv9yTTD/a0gq/2dEJv9kQSP/akkq/2xLLP9oSSr/aEkq/2hJKv9o&#10;SSr/aUor/2hJKv9lRif/YkMk/2ZHKP9qTCj/akwo/2lLJ/9rTSn/cVMv/29RLf9vUSv/a00n/2hK&#10;JP9oSiT/ZEYg/2VHI/9jRSH/YEIe/1w+Gv9aPBr/b1Ev/6iHaP+ykXL/WDUV/1Y0Ef9xTSv/jWY/&#10;/4liO/9zTCX/Zj4a/2M7F/9tQh//fVIv/4lbOf+SYj7/kWE7/49fOf+LXjf/il00/4VaMP96TyX/&#10;eE4k/4RaMv+LZDv/i2Q9/3VPKv9qRB//a0kk/21LJv9wSib/b0kl/29JJf91Tyv/flg0/3tVMf90&#10;UC7/dVEv/3FOLv9mQyP/YT4e/21KKv9yTzH/akkq/2JBIv9oRyj/cE8w/3dWN/9uTS7/aEYq/2ZE&#10;KP9kQif/a0cv/2tHL/9lQSn/ZUEp/2VBK/9kQCr/ZUEr/2VBK/9kQSv/Y0Aq/2hELv9tSTP/cU03&#10;/3JONv93UTr/eFQ6/3VRN/9yTzP/bUsv/3VTN/97Wjv/fFs8/3dYOf9qSyz/ZEUo/2ZEKP9nQyn/&#10;a0cv/29JMv9vRjD/bEMv/25FMf9vRjL/cEcz/3JJNf9yRzb/c0g3/3lMOf94STf/c0Qy/3RFM/93&#10;SDT/eEk1/3hJNf91SDP/c0Yx/3NGMf9wRTL/dks4/3lPN/95Tzf/dUsz/3RMM/95UTj/dE81/3FM&#10;Mv9vSjD/a0ct/2VBJ/9jPyf/ZEIp/18/KP9ZOSL/VjYf/1AwG/9QMBv/Vzci/1Y2If9WNiH/VTUg&#10;/1QzIP9VNCH/Wjol/1c3Iv9aNyP/YD0p/188KP9dPSj/Wjkm/1U0If9VNCH/VzYl/1Y3Jf9YOSf/&#10;WDkn/1Q1I/9VNiT/WToo/1U1Jv9SMiP/Ty8g/04tHv9PLyL/TCoe/0goG/9JKRz/QycZ/0AkFv8/&#10;JRj/QCYZ/zwiFf84HhH/Nx0Q/zgeEf84HRL/OR4T/zgdEv83HxP/OSEV/z0lGf86JBf/PSca/0Aq&#10;Hf9ELiD/Ri8h/0YvIf9FLiD/Qisd/0QtH/9GLyH/Ri8h/0ctHv9ELR//Qywe/0IrHf9FKx7/SS8i&#10;/0owI/9ILiH/SC4h/0YvIf9ILh//SjAh/0kvIP9FKxz/TTMk/081Jv9PMyX/TTMk/1M4J/9SNyb/&#10;TzQj/080I/9WOyb/Wz8q/11BK/9hRS//cFE8/3VWQf9wUT3/Wjko/0snF/9HIxX/XDYp/31WR/+M&#10;YlT/kmZZ/5BkV/+LW03/hVVH/4dWSP+FVEb/jFhK/4xXSf+HUkL/gko7/39GNf9/RjP/fEMw/3U8&#10;Kf9yOCT/bjUh/3E4JP9uOCD/gEoy/6p0XP+veWH/ilQ8/4FLM/+BSzP/iVE6/4pSO/+NUz3/kFZA&#10;/5RaRP+TW0T/lFxF/5ZgSP+cZk7/nWlR/6BsVP+gbFT/nGhQ/5xmTv+aZEr/rHNY/7V8Yf+zel//&#10;pWxR/6FnT/+jaVH/pGpU/6RqVP+hZ1P/o2lV/6NpVf+hZ1P/nWNP/6BmUv+iaFT/o2lT/6NpVf+h&#10;Z1H/omhS/6dtV/+kalT/pGZN/6JkS/+jY0j/pmZL/6lpTv+oaE3/omVJ/6JlSf+hZEf/pGdK/7J1&#10;WP/FiGv/zJFz/61yVP+eY0X/nGBE/5tfQ/+YWz//mFs//5pdQf+dYET/oGNH/51hRf+cYET/m19F&#10;/5tfRf+bX0X/m19F/5pgSP+cYkr/nGJK/5xkTf+aZEz/nGRN/5xkTf+cZk7/mWFK/5ZgSP+YYEn/&#10;l11F/5RaQv+QWkD/jlhA/49ZQf+OV0L/iFQ//4VRPP+FUj//glI+/4FRPf9+Tzv/gFE9/35RPP9+&#10;UTr/f1I9/39SPf99Uj//fVJB/31SQf99U0P/flRE/3xSRP93UEH/cUo7/2tGNv9pRDT/ZD8v/2M+&#10;Lv8AAQD/AAEA/wABAP8AAQD/AAEA/2dVSf9sWk7/blxO/21bTf9tW03/cF9P/29eTv9tXEz/aFZI&#10;/2BQQf9eTkH/W01A/1dLP/9SRjr/U0c7/05CNv9KPjL/Sjwx/0o8L/9GOCv/Rzoq/0s7LP9MPCz/&#10;UUAw/1RBMP9ZRDP/Z0s2/3NTPv98WED/hFxD/5RoS/+fcFL/rHpZ/7iCXP/QmGf/2p5q/+Klbv/o&#10;q3L/77V2//W+ff/5xID//MyC//vNgP/2y33/985+//vVhP/51IP/+taC//zZhf/714H/9tF5//XN&#10;dv/zyXP/8shy//fKd//6zXz//MqB//vGgv/0vXz/77N1/+Olav/gn2f/4p9o/+Oga//npG//5aJt&#10;/+Wjb//qqHT/5qdy/96fav/am2b/3J1o/+Sibv/ioWv/3Ztn/9qYZP/ZmmT/2Zpk/9aXYf/hpG3/&#10;7bB3/+uud//eoWr/0pVe/9CTXf/SlV//1Zdk/9KWYv/QlGD/1Jhk/9GVX//Qk13/0pVe/9aZYv/Z&#10;m2L/2Jpf/9WXXP/Tl1v/1Jhc/9SYXP/Tl1v/0phZ/9GaWv/UnV3/2KFg/9egX//Vnlv/16Bd/9Se&#10;WP/Yolr/0JpS/9WfVf/gqmD/4ath/+WwZP/lsGT/36hY/92kVf/dpFP/6bFe/++1Yf/mqlT/4KRO&#10;/9yeR//Tkj7/0pE9/9OQP//VkkP/zoo//8aBNv/BezP/v3o1/8iDPv/Qi0j/0YxJ/8WAPf++eTb/&#10;vnk0/755NP+/ejX/vHc0/7NwLP+xbir/sm4t/7JuLf+ybi3/sW0u/7JuL/+0cDH/sW0u/7RwMf+2&#10;dDf/tHI1/7JxN/+ycTf/sXA2/7ByN/+wcjf/rG4z/6tvM/+vczf/sHI1/7J0N/+ydDf/q20w/6ps&#10;L/+tbzL/r3M1/6tvM/+nay//pWow/6dsMv+iZyv/nmMp/6BlK/+nbDL/p282/55lLv+VYCr/jlkj&#10;/41aJf+NWSf/ilcq/4hXLP+KWDX/fk0s/3NAI/9uPyP/cEEn/3JCK/90RC7/ckIs/3RELv93RzP/&#10;eEg0/3RFMf90RTP/d0g2/3ZJNv90RzT/dUc3/3pMPP9/UED/fk8//3xOPv+AU0D/hVhF/4NWQ/+E&#10;V0T/hVpJ/4hdTP+FXEr/hVxK/4ddTf+EW0n/g1pI/4ZbSP+GW0j/f1RB/31SP/+DVj//g1c+/4db&#10;QP+DVzr/cUgq/2tCJP9xSCr/d1Az/31WOf90TzL/b0ot/29MLv9qRyn/bkst/21MLf9qSyz/aUor&#10;/2hJKv9nSCn/Zkco/2dIKf9pSCn/aEco/2tKKf9uTSr/bk0q/2pMKP9pSyf/bE4q/2pMKP9tTyn/&#10;eFgy/3lXMf90Uiz/c1Er/3JQKv9qTCb/ZEYg/1s/Gv9YOxn/akss/6yNbv+2lXb/VTIS/04sCf9m&#10;QiD/jWM9/49lP/93UCn/Zz8b/2I6Fv9iOhf/bkYj/39SMf+IWjb/iFo2/4dZNf+KXTb/i184/4Zb&#10;Mf99Uij/gVct/4lfN/+OZDz/jGU8/31XMv9yTCf/cEom/3NNKf90Tir/d1Et/3VPK/94UCz/gVk1&#10;/39XM/93Tyv/dFAu/3NPLf9oRSX/YT4e/2tIKP9vTi3/a0op/2RDIv9qRyn/cU4u/3NQMv9sSSv/&#10;a0gq/2pHK/9nRCj/a0ct/2pGLv9kQCj/Yz8n/2RAKv9iPij/ZD8s/2Q/LP9jPiv/YTwp/2M+K/9k&#10;QCr/aUMu/2dBLP9yTDf/eVU9/3NPN/9uSjD/bkwx/3lXPP98Wj7/eFk8/3ZXOv9oSSz/YUIl/2ZE&#10;Kf9mRCn/a0cv/29JMv9vSTL/bkUv/25FMf9tRDD/b0Yy/3BHM/9wRTL/c0g3/3ZLOv94Szj/dUYy&#10;/3VGMv92RzP/dkcz/3hJNf94STX/d0o1/3ZJNP92STT/d0w5/3ZLOP91SzP/c0o0/3ZONf95VDr/&#10;dE81/29KMP9pRSv/ZEAm/2E9Jf9gPCT/Xjsl/1g4If9UNB3/UjId/1MzHv9ZOST/XDwl/188Jv9f&#10;PCb/Xzwm/2E8Kf9hPCn/ZD8s/2ZBLv9jPiv/Z0Iv/2hDMP9rRjP/bEc0/2dCL/9jPiz/YD0q/2A9&#10;Kv9fOyv/Xzsr/146Kv9gPCz/YDws/187K/9dPCv/YD8u/2RAMv9jPzH/XDgq/1g3KP9ZOCn/Vzco&#10;/1MzJP9PMyX/SzEk/0ctIP9BJxr/PyUY/z4mGv89JRn/PSUZ/zwkGP87JRr/OyUa/zwmGf86Jxn/&#10;PSoc/0EuIP9ELiD/RC4g/0UvIf9FLyH/RC4g/0UvIf9FLyH/RS8h/0QuIP9FLiD/RS8h/0MsHv9I&#10;LiH/SjAj/0sxJP9LMST/SzEk/0sxJP9LLyH/Si4g/0ouIP9HKx3/TDAi/1A0Jv9RNiX/Vzwr/2BF&#10;NP9eQzL/WT4t/1c8K/9eQi3/X0Mt/2JGMP9rTDf/dldC/3ZXQv9pSTT/TisY/0snF/9YMyP/a0Q1&#10;/4RaTP+QZFf/k2VW/4tdTv+IWEr/hlZI/4VVR/+HVkf/jVlL/4xYSv+LVkb/g0s8/39HNv98RDP/&#10;e0Iv/3Q7KP9xOCT/cDcj/241If9nMxv/hFE2/654Xv+pc1n/iVM5/4hQOf+NVT7/jFM//41TPf+Q&#10;VkD/klpD/5deSv+XX0j/l2FJ/5hiSv+ZZU//nGhS/59rVf+gbFb/nGhQ/5tlS/+jaVH/tn1g/7uC&#10;Zf+zel3/p25T/6JpTv+hZ0//o2dN/6FnUf+hZ1P/o2lV/6NpVf+jaVX/oWdT/6JoUv+haVL/o2tU&#10;/6NrVP+gaFH/n2dQ/6FnUf+hZ1H/o2VM/6NlTP+iZEv/pWdO/6dqTv+jZkr/omVJ/6FkSP+fYkX/&#10;nmNF/6pvUf+9gmT/wodp/6hsUP+fY0f/nWFF/5xgRP+ZXUH/mFxA/5teQv+fYkb/oWRI/6BjR/+f&#10;Y0f/nGBG/5tfRf+aXkT/m19F/5thSf+cYkz/m2FL/5piS/+aYkv/mWFK/5tiTv+dZFD/l19I/5Vd&#10;Rv+VXUb/lVtD/5RaQv+SWED/j1dA/49XQP+LVD//iFQ//4dTPv+FUj//g1M//4FRPf99Tjr/fU84&#10;/39ROv9+UTr/fE84/35RPP98UT7/fFFA/3xTQf9+VET/gFZG/3xVRv91Tj//bUg4/2hDM/9nQjL/&#10;Yz4u/186Kv8AAQD/AAEA/wABAP8AAQD/AAEA/1RHN/9XSjr/Wk09/11QQP9cTDz/YlJC/2NTQ/9d&#10;UD//Vkk5/1RHN/9VSDj/TUEz/0s/Mf9MQDL/Sz8x/0s/Mf9JPS//STsu/0g7K/9FOCj/Rjko/0g7&#10;Kv9PPy//WUg2/2FMOf9nTjr/c1M8/35aQP+PZkr/nG9Q/6l3Vv+0flr/wYtf/9ObbP/kqXH/6a50&#10;/+22dv/ut3b/+sWB//zKg//6yoL/9cd6//TGef/zxXf/8MV2//bMev/zynj/9c14//zWgf/71YD/&#10;9tB7//bOef/zy3b/88l1//fKef/2yHr/98V8//bBe//0vXr/8bd3/+Wpa//hoGb/46Jq/+Ogaf/m&#10;o27/46Ft/+Sibv/opnL/56hz/+Kjbv/en2r/4KFr/+eocv/nqHL/5qdx/+Kjbv/bnGf/2Zpk/9eY&#10;Yv/am2X/4qVu/+eqc//go2z/255n/9qdZ//TlmD/0JFc/9KTXv/TlmD/1ZZh/9aXYf/VlmD/1ZZg&#10;/9SVX//RlF3/0pVe/9OWXf/Tll3/1plg/9WZXf/UmV3/1Jpb/9miYv/nsXH/6bRy/92oZv/WoV3/&#10;1aBc/9WgWv/Zo13/1J5W/9WfV//dpVv/5a1j/+auZP/gq1//4Ktd/+OrXv/krF//4qla/+SqWP/j&#10;plP/4KNQ/9mbRv/SkDz/0Y49/9SRQP/Wk0X/z4o9/8iDOP/FfTP/xHw0/8d/N//FgTr/xIA5/8WB&#10;Ov/AfDX/vXky/714M/+6dTL/uHMw/7VxMP+zby7/s28u/7JuLf+ybi//sm4v/7JuL/+0cDH/sm4v&#10;/7FtLv+vbTD/s3E0/7VzN/+0czn/sG81/65wNf+wcjf/sHI3/7FzOP+xczj/r3E2/7J0Of+ydDn/&#10;r3E2/6xwNP+ucjb/rnM5/6pvNf+gaC//oWkw/59nLv+dZSz/o2oz/6ZtNv+gZzD/n2Yv/51kLf+b&#10;Yiv/lmEr/4tWIP+JViH/iVck/4lWKf+IVy//hFQw/3lIKP9sPR//bj8l/3JCK/90RC7/cUEr/3ND&#10;Lf90RTH/dkcz/3RFMf91RjL/dkc1/3ZHNf93SDb/eUo4/35PPf+BUkD/fk89/39QPv+CU0H/g1RC&#10;/4JVQv+EV0T/h1pH/4ZbSv+HXEv/hltK/4NYR/9/VEP/hFlI/4leS/+HXEn/fVI//31SP/9/VT3/&#10;glg//4RaQf98Uzf/bUUr/2tDKf9tSC3/ck0w/3VSNP90UTP/cU4w/3JPMf9vTC7/bEss/21MLf9s&#10;Syz/ZEUm/2RFJv9mRyj/ZUYn/2xLLP92VTT/fVw7/3lYNf9tTCn/bUwp/2xLKP9oSib/aEck/2xL&#10;KP94WDL/h2Q+/4xnPf+OaT//lW5F/5x1TP+VbkX/jGc9/4pnQf97WzX/d1Yz/3pZNv9oRyT/VjUS&#10;/1c1EP9qRCD/jmQ+/45kPv94Tij/bEIc/2lBHf9mPhr/XzkV/1w2Ev9yRyT/eE0q/3tPKv9/Uy7/&#10;iV02/49iO/+LYDb/il81/41kOP+OZDr/i2Q5/4pjOP+BXDL/d1Io/3ZQK/96VC//f1k0/35XMP95&#10;Uiv/fVYv/3tULf91TSn/ck4s/3JQLf9sSif/akcn/3RRMf93VDT/eFU1/3NQMP9tSir/ck8v/3JP&#10;Mf9uSSz/a0gq/2lGKv9mQij/ZkIq/2ZCKv9lQSn/ZEAq/2VBK/9nQSz/aEIt/2dBLv9nQS7/ZD4p&#10;/2Q+Kf9mQCv/Yz0o/2ZAK/9nQSz/aUMs/2RAKP9iPiT/aUUr/3tXPf97WDz/d1U5/3ZUOP9rSS3/&#10;Y0Em/2ZEKf9nRSz/Z0Mr/2lFLf9sRi//bEYx/2xGMf9sQy//bEMv/21EMP9uRTH/c0g1/3VKN/93&#10;SjX/d0o1/3RHMv90RTH/dUYy/3pLN/97TDj/eUw3/3ZJNP91Sjf/elA4/3hONv9zSjT/c0sy/3RP&#10;Nf9zTjT/bEgu/2hEKv9kQCb/Xzsj/1w4IP9cOCD/XTok/147Jf9gPSf/Yj8p/2ZDLf9mQiz/ZEAo&#10;/2VBKf9oQiv/Z0Es/2lDLv9qRC//ZkAr/2ZAK/9iPSr/ZD8s/2dCL/9mQS7/aEMw/2dBLv9mQC3/&#10;aEIv/2Y/Lv9lPi3/ZT4t/2Q9LP9kPSz/ZkEx/2Q/L/9hPCz/YTws/2M+Lv9gOyv/YDsr/187K/9j&#10;Py//YT0t/18+Lf9mRTb/YUEy/14+L/9dQDD/WT0v/1Y6LP9PNSj/TTYo/0szJ/9HMST/RC4g/0Uv&#10;If9HMSP/SjQm/0cxI/9KMyX/SjMl/0ozJf9JMiT/SzQm/0s0Jv9MNij/SzUn/002KP9MNSf/SjMl&#10;/0gxI/9MMiX/TTMm/00zJv9RNCT/UDMj/1AzI/9PMiL/TjEh/04xIf9NMiH/UTQi/1c6KP9bPiz/&#10;X0Iw/2pLOf9lRjT/Y0Qw/2BBLf9fQCv/YUIt/2VGMf9rTDf/a001/2JDLv9TMx7/UC0a/186KP9t&#10;SDj/eVJD/4RaTP+IXU3/i11O/4haSv+KW0v/iFlJ/4VURf+FVEX/hlJE/4dUQ/+ETz//f0o6/35G&#10;Nf96QjH/eUAt/3c+K/93Piv/czwn/284I/9yPib/mWZL/616X/+ha1H/h1E3/4ZQOP+JUzv/jVRA&#10;/5FYRP+TWkb/k1xH/5dgS/+WYEj/lWFL/5llTf+gbFb/nmpU/5xoUP+galL/nmhQ/59lTf+na0//&#10;uH1f/7h7Xv+ydVj/rG9S/6dqTf+laEz/pmlN/6RoTv+jZ03/omhS/6JoUv+iaFL/oGZQ/6BmUP+i&#10;aFL/oWlS/6JoUv+gZlD/oGZQ/55kTv+eYkr/oGJJ/6BiSf+iZUn/pGdL/6RnS/+hZEj/n2RG/55j&#10;Rf+dYkT/ll1A/5phRP+ka07/pGtQ/51kSf+cY0j/nGNI/5phRv+ZXUH/mV1B/5tfQ/+fY0f/nGBE&#10;/5xgRP+cYEb/nmJI/5xgRv+bYUv/nGJM/59lT/+fZU//nGJM/51jTf+cZE3/mWBM/5xjT/+cZE3/&#10;ll1J/5RcRf+TW0T/lFpE/5RaRP+QWEH/j1ZC/4tUP/+JUj3/h1M+/4ZTPv+DUz//g1M//4NTPf9/&#10;UTr/f1E6/4JUPf+AUzz/flE8/3xRPv97UD3/eVA+/3lQPv93UD//eVJB/3hRQP9wSzv/bEc3/2lE&#10;NP9mQTH/YDsr/104KP8AAQD/AAEA/wABAP8AAQD/AAEA/1FENP9TRjb/V0o6/1pNPP9XSjn/WUw7&#10;/15RQP9eUUD/VUg3/1NGNv9TRjb/TUEx/0xAMv9MQDL/ST0v/0o+MP9KPS3/STws/0g7K/9IOyr/&#10;Szsr/1BAMP9YRzX/YE08/2hOPf9rUDv/g19H/49mSP+cb1D/pXNS/7uFX//EjmL/0ppp/9+jb//p&#10;rnT/77h4//fBgf/2wX///MuG//3Ohv/6y4P/9cd6//PFeP/xw3X/78Fz//TKeP/1y3n/+NB7//vV&#10;gP/51IP/+NKB//jSgf/3znz/9Mt5//XKe//0xnj/8cB0//O+eP/yu3j/8rh4/+mtb//mqGv/46Vq&#10;/+Khaf/joW3/5aNv/+elcf/oqXT/7K14/+Slb//en2n/36Bq/+ipc//srXf/66x2/+eocv/en2n/&#10;25xm/9iZY//bnGb/5aZw/+apcv/hpG3/4KNs/+CjbP/YmWP/z5Ba/9CRW//TlF7/1ZZg/9eYYv/W&#10;l2H/1JVf/9KTXf/SlV7/1Jdg/9WYYf/WmWD/15ph/9SZX//TmFz/0Zlc/9ylZf/stnb/8bx6/+iz&#10;cf/apWP/055a/9SfW//Zo13/2KJc/9iiWv/fpl//46th/+KqYP/eplv/5Kxh/+y0Z//vt2r/5Ktc&#10;/9uhT//Ym0j/1phF/9STP//Rjj3/1JFA/9mWR//dmkz/zok8/8yEOv/HfzX/w3sx/8R8NP/Gfjb/&#10;xYE6/8iEPf/AfDX/vXgz/8B7OP+8dzT/uHMw/7VxMP+1cTD/t3My/7RwMf+ybi//sW0u/7JuL/+1&#10;cTL/tXEy/7VxMv+0cjX/tnQ3/7Z0OP+1dDr/snE3/69xNv+wcjf/snQ5/7F1Of+ydDn/sHI3/7J0&#10;Of+1dzz/t3k+/7B0OP+vcjn/rnM5/6twNv+eZi3/n2Yv/51mLv+cZS3/pnE7/6hzPf+fajT/m2Ir&#10;/5phKv+dZC3/mGMt/4xXIf+LViL/i1cl/4tYKf+IVy7/h1cx/39OLf9uPyH/bT4i/3JCK/90RC3/&#10;cUEr/3JELf90RTH/dEUx/3RFMf92RzP/dkcz/3ZHM/94STX/eUo2/3tMOv9/UD7/fE07/3xNO/+B&#10;Uj7/g1RA/4NWQf+EV0L/hllE/4daR/+IXUz/iF1M/4RZSP9+U0L/hFlI/4leTf+FWkf/e1A9/3xR&#10;Pv99Uj//hFpC/4JYP/93TTT/a0Mq/2pFK/9sRyz/b0ww/3NQNP90UTP/c1Ay/3VSNP9zUDL/bEss&#10;/2tKK/9oRyj/YUIj/2JDJP9mRyj/ZkUm/2pJKv90UzL/flw5/31bOP9sSyj/a0on/21MKf9rSif/&#10;Z0Yj/2xMJv95VzH/gF01/4FcMP+JYjf/k21A/5lwRP+SaT3/j2k8/5NsQf+SbUP/kGpF/4xmQv9+&#10;WDT/a0Uh/2xFHv99Uy3/kmY//4ldNv+BVS7/gFQv/4pgOv+GXDb/ckgi/101Ef9lOhf/akAa/3NJ&#10;I/96Tin/hlky/5BjPP+OYTj/il0z/41iN/+OZTn/jWM5/4liN/+DXDH/elMq/3hTKf9+VzD/hF02&#10;/4RdNv99Vi//fFUu/3tULf91TSn/ck4s/3FPLP9vTSr/b00q/3hVNf95Vjb/eFU1/3NQMP9xTi7/&#10;dVEx/3NPL/9vSi3/bEcq/2tGK/9mQij/ZUEp/2ZCKv9pQy7/aUMu/2lDLv9qRC//aUMu/2hCLf9s&#10;Qy//akEt/2lALP9oPyv/Zz4q/2pBLf9rQi7/aEIt/2U/KP9kPif/a0Uu/3ZSOv93Uzn/dlI4/3dT&#10;Of9uTDH/ZkQp/2ZEKf9pRy7/bEgw/2lFLf9pRS//a0Uw/2xGMf9rQi7/aUAs/2tCLv9tRDD/cUYz&#10;/3VKN/93SjX/d0o1/3NGMf9yRTD/dkcz/3xON/99Tjr/d0o1/3RHMP91SzP/flQ8/31UPv92TjX/&#10;dEwz/3RPNf9wSzH/aEQq/2RAJv9eOiL/XTkh/105If9fOyP/ZkIq/2dDK/9pRS3/aUUt/2dDK/9m&#10;Qir/ZT8o/2Q+J/9rQiz/a0Is/25FMf9sRjH/akQv/2lDLv9mQC3/ZkAt/2ZALf9lPyz/Z0Eu/2lD&#10;MP9pQzD/bkUz/25FM/9rQTH/bkQ0/2pDMv9qQzL/akM0/2hDM/9mQTH/YDsr/2E8LP9hPCz/YTws&#10;/2Q/L/9lQDD/Yj4u/2M/L/9jQjH/YkEy/2FAMf9hQTL/YUEy/19CMv9bPi7/Vz0w/1Q6Lf9QOSv/&#10;Tzgq/1M8Lv9SOy3/UTos/1E3KP9UOi3/VDgq/1I2KP9SNij/Uzcp/1I2KP9TNyn/UDYn/1M3Kf9U&#10;OCr/UjYo/08zJf9QNin/UTUn/1E1J/9TNib/UzMk/1MzJP9QMR//UTIg/1I1I/9TNiT/UzYk/19A&#10;LP9hQi7/YUIu/2hHNP9lRDH/ZEMw/2A/LP9fPyr/YUIt/2NEL/9kRTD/WTol/1EyHf9MLBf/Ui8c&#10;/2ZBL/9xSjn/e1FB/4ZbS/+IXU3/iVtL/4haSv+MXU3/iltL/4dWR/+HVEP/hlNC/4RPP/+BTDz/&#10;fUU0/3tDMv98QzL/ekEu/3tCL/96QS7/dT4p/2g0Hv95Ry7/pXNY/6x5Xv+baE3/hVI3/4RQOP+H&#10;UTn/jVZB/5RbR/+TXEf/lF1I/5hhTP+UYEj/l2NL/5xoUP+hbVX/nGhQ/5xoUP+ha1P/nmhQ/59l&#10;Tf+kaEz/r3JV/61wU/+rblH/q25R/6pqTv+nak7/p2pO/6VnTv+kZk3/o2dP/6JoUv+iaFL/oWdR&#10;/6BmUP+jaVP/omhS/6JoUv+gZlD/oGZQ/55kTv+fY0n/oGJJ/6FjSv+jZUz/pGdL/6FlSf+dYUX/&#10;nWJE/51iRP+cY0b/mF9C/5phRP+haE3/nWRJ/51kSf+cY0j/nmVK/59jR/+aXkL/m19D/5xgRP+d&#10;YUX/nGBG/5xgRv+eYkj/oGRK/51jTf+cYkz/nmRO/6JoUv+jaVP/oGZQ/55kTv+eZFD/mF9L/5hf&#10;S/+XXkr/l15K/5RcRf+SWkP/lFpE/5VbRf+RV0H/j1ZC/4tUP/+HUz3/h1M+/4VSPf+EVD7/hVU/&#10;/4NVPv+CVD3/g1U+/4VXQP+FWEH/g1ZB/35TQP97UkD/eE89/3ZPPv91Tj3/dlE//3VQPv9vSjr/&#10;bEc3/2lENP9mQTH/Xzoq/1w3J/8AAQD/AAEA/wABAP8AAQD/AAEA/1FENP9RRDP/U0Y1/1ZJOP9W&#10;STj/V0o5/1pNPP9XSjn/UkU0/1NGNf9RRTX/TEAw/0s/L/9KPjD/SDws/0w/L/9LPi7/SDsr/0k8&#10;K/9PPy//UEAw/1VEMv9eSzr/Zk89/2tQO/9zVD//imFF/5prTf+seln/uIJc/8qRZP/Smmn/3KBs&#10;/+apc//wtnf/9L18//bDgf/2xYD//cyH//zNhf/7zIT/9cd6//TGef/wwnT/78Jx//HEc//xx3X/&#10;9s17//zUf//51IP/+NOC//nTgv/61IP/9s17//XKe//zxXf/8Lxx/+25cP/uuHL/8bh1/+ywcf/r&#10;rXD/56lu/+Khaf/jomz/6KZy/+mnc//qq3b/8bJ9/+qrdv/jpG7/36Bq/+WmcP/nqHL/56hy/+eo&#10;cv/io23/3J1n/9qbZf/cnWf/4KFr/9+gav/dnmj/46Ru/+WmcP/en2n/05Re/9KTXf/Sk13/1pVf&#10;/9WWYP/Wl2H/1JVf/9SVX//VmGH/1Jdg/9WYYf/WmWD/1Jlf/9OYXv/UmV//0Zlc/9+oaP/wunr/&#10;9L5+/+m0cv/XomD/zZhU/8+aVv/Vn1n/1qBa/9mgW//bolv/0ZhR/9WdU//aolj/5a1i//C4a//x&#10;uWz/5Ktc/9uhT//VmEX/z5E+/8+OOv/Oizr/0I08/9mWR//fmk3/zIc6/8mBNf/HfzP/wHgu/793&#10;Lf/FfTX/yYM9/8mEP//CfTj/wHs4/8WAPf+9eDf/uHMy/7VxMP+1cTD/t3M0/7VxMv+0cDH/sm4v&#10;/7JuL/+1cTL/tXEy/7p2Of+2dDf/tnQ4/7Z0OP+1dDr/tHM5/7ByN/+wcjf/sXM4/7B0OP+wcjf/&#10;r3E2/7ByN/+zdTr/t3k+/7J0Of+vcjn/rXI4/6pvN/+faDD/oWoy/6JtN/+ncjz/sHtF/7N+Sv+u&#10;eUP/mmEs/5hfKv+cYy7/m2It/5BbJf+PWiT/jFkk/4lXJP+HVi3/hlYw/4JSLv92RSX/bT4i/3NE&#10;Kv92Ri//ckQt/3NFLv90RTH/dEUx/3RFMf92RzP/dUYy/3ZHM/95Sjb/eks3/3pLN/98TTn/e0w4&#10;/3xNOf9+Tzv/glM//4NWQf+DVkH/gVZF/4RZSP+GW0r/hVpJ/4JXRv9/VEP/hFlI/4lcSf+DVkP/&#10;fFFA/3xRPv99Uj//gFY+/4BWPv90SjH/a0Mq/25GLf9tSC7/bkow/3JPM/90UTP/dVI0/3dUNv93&#10;VDb/bUoq/2lIKf9oRyj/X0Ah/2FCI/9kRSb/ZkUm/2lIJ/9uTSz/d1Uy/3pYNf9tSyj/akkm/2xL&#10;KP9tTCn/c1Es/3dVMP99WjT/fVgs/35YK/+DXTD/jmU3/5BnOf+OZTf/kGc5/5ZtP/+Wb0T/kmtA&#10;/45nPv+HYDf/hFoy/4dbNP+LXzj/jWA3/4VYL/+GWTD/i2A2/5drRP+WakP/iF42/3dNJ/9oQRr/&#10;aD4Y/2xCHP9zRyD/fE8o/4ZZMP+MXzb/iVwy/4hdMv+LYDX/jGM3/4tiNv+GXzT/fFUq/3lSKf9+&#10;Vy7/hF00/4ZfNv+AWTL/flcw/3xVLv92Tyj/dE4q/25MKf9tSyj/bkwp/3VTMP93VDT/d1Q0/3VS&#10;Mv9zTy//dVEx/3NPL/9uSSz/bEcq/2tGK/9nQyn/ZkIq/2lFLf9rRTD/a0Uw/2lDLv9qRC//a0Iu&#10;/2tCLv9tRDD/bUQw/2tCLv9pQCz/aUAs/2tCLv9tRDD/bEMv/2pBLf9pQCr/a0Uu/3BKM/9xSzT/&#10;ck40/3VRN/9vTTT/Z0Us/2VDKv9rSTD/cEw0/2xIMP9pRS//akQv/29GMv9uRTH/b0Yy/3NKNv92&#10;TTv/eU49/3pPPP94TTr/eEs2/3VIM/9wQy7/c0Yv/3pNNv98Tzj/d0oz/3ZJMv94Tjb/gFY9/39X&#10;Pv95UTj/c0sy/3FMMv9nQij/ZD8l/187If9bNx//Yj4m/2RAKP9lQSn/aUUt/2lFLf9pQyz/aUMs&#10;/2dBKv9oPyn/Zz4o/2c+KP9rQSn/akEr/21ELv9uRTH/bkUx/25FMf9tRDD/a0Uy/2dBLv9nPiz/&#10;a0Iw/29GNP9zSjj/dUw6/3NKOP9sQjL/b0U1/21DM/9qQzT/akM0/2lCM/9nQjL/ZUAw/2ZBMf9l&#10;QDD/ZUAw/2dCMv9mQTH/ZUAw/2dCMv9lQTH/ZUEx/2FAL/9iQTD/YEEv/2JDMf9dQC7/Wj4w/1Y6&#10;LP9UOiv/VDor/1Y8Lf9WPC3/Vjos/1Y6LP9bPi7/Wz4u/1k8LP9ZPCz/Vjkp/1U4Jv9ZPCr/Vjkn&#10;/1Y5J/9UOCr/VDcn/1U4KP9VOCj/VDcn/1MzJP9VNCX/UzIj/1QzIv9TMiH/VDMi/1o7Kf9cPSv/&#10;Wjsn/2NCL/9kQzD/Y0Iv/2lGM/9nRDH/ZUIv/2E+K/9fPyr/YUEs/2BAK/9fQCv/Vjci/1AwG/9T&#10;MBz/Yz4r/3ROO/96UED/fFFB/4ZbS/+IWkr/h1lJ/4dZSf+KW0v/jVxL/4lYR/+HVEP/hlNC/4RP&#10;P/+ASzv/fEQz/3xDMv99RDH/fEMw/3pBLv93QCz/czwn/2QwGv+EUjn/qXde/6d1XP+XZEn/hFA4&#10;/4NPN/+GTzr/jVZB/5JbRv+TXEf/lV5J/5liTf+WYkz/mWVN/6BsVP+gbFb/nGZO/55oUP+ialP/&#10;oWlS/6FlS/+fY0f/p2pN/6hrTv+oaEz/q2tP/6pqTv+qak//qWlO/6VnTv+jZUz/o2dP/6RoUP+k&#10;aFD/omZO/6JmTv+jZ0//oWdR/6FnUf+hZ1H/omZM/6FjSv+hY0r/oWNK/6FjSv+kZk3/o2dN/6Bk&#10;SP+cYET/nWFF/5xjRv+eZUj/nGNG/5xjRv+dZEn/mmFG/5hfRP+bYkf/omlO/6NnS/+fY0f/nGBE&#10;/5xgRv+cYEb/nmJI/55iSP+fY0n/nmRO/51jTf+dY03/nmRO/6BmUP+hZ1H/n2VP/51jTf+aYkv/&#10;mGBJ/5hgSf+XX0j/ll1J/5NbRP+SWkP/k1lD/5NZQ/+PVkL/j1ZC/4tUP/+HUz3/hlM+/4ZTPv+C&#10;VD3/hFY//4NVPv+CVD3/hFY//4ZYQf+GWUT/hltI/4FWQ/98U0H/elE//3dQP/92Tz7/dE8//3FM&#10;PP9uSTn/bEc3/2lENP9mQTH/Xzoq/1o1Jf8AAQD/AAEA/wABAP8AAQD/AAEA/1RENP9OQTD/UEMy&#10;/1JFNP9VSDf/VUg3/1ZJOP9TRjX/UUQz/1NGNf9PQzP/Sz8v/0o+Lv9LPi7/Sj0t/01AMP9QQDD/&#10;UEAw/1NCMv9ZSDb/Wkc2/2FKOP9oTj3/b1Q//3RVQP+AXUf/lmdJ/6t2Vv++h2D/zpVq/9edbf/e&#10;om7/5Kdw/+msc//zvHv/9sF///XEf//4x4L//M2F//rLg//5zYT/9sh7//XHev/yxHb/8MJ0/+/C&#10;cf/vxXP/9Mt5//vSgP/61IP/+NOD//jTg//81Yb/985+//TJev/xw3X/7rpu/+q0av/stm7/8Ldy&#10;/+uyb//ssHH/6Kpt/+CiZ//jomr/56Zw/+ipdP/srXj/87R//+6vev/mp3H/36Bq/+Cha//io23/&#10;4qNt/+WmcP/jpG7/3Z5o/9ydZ//dnmj/3Z5o/9qbZf/YmWP/3p9p/+WmcP/kpW//2Jph/9OUXv/Q&#10;kln/05Re/9mYYv/XmGL/1ZZg/9eYYv/XmmP/1Zhh/9WYYf/VmGH/05he/9OYXv/UmV//0Zlc/96m&#10;af/vuHj/8719/+Svbf/Tnlr/y5ZS/8uUUf/RmFP/1JtW/9SbVv/TmlX/wolC/8qSSP/WnlT/36dc&#10;/+21aP/wuGv/6K1d/+GnVf/ZnEn/zY88/8qJNf/MiTj/z4w7/9iVRv/alUf/zIc6/8d/M//EfDD/&#10;vnYq/7tzKf/CejL/y4U//8uGQf/FgD3/wXw7/8WAP/++eTj/uHMy/7VwL/+1bzH/t3Ez/7dxM/+1&#10;cTL/sm4v/7FtLv+ybi//tHAx/7t3Ov+5dTj/t3I3/7RyNv+1dDr/tXQ8/7V0Ov+xczj/sHI3/7By&#10;N/+wcjf/sHI3/7FzOP+ydDn/tng9/7Z4Pf+xdDv/rHE3/6pvN/+gaTH/oWw2/6l0Pv+we0f/uINP&#10;/7mEUP+6gk//mmEs/5deKf+bYi3/m2It/5ZhK/+WYSv/kl0p/4tXJf+HViv/iFcv/4VVL/9+TSz/&#10;bT4g/3FCJv91Riz/dEYv/3RGL/90RTH/ckMv/3RFMf91RjL/c0Yx/3RHMv94Szb/eUw3/3lKNv97&#10;TDj/e0w4/3xNOf99Tjr/gFE9/4NWQ/+CVUL/f1RD/4RZSP+EWUj/gldG/4FWRf+DVkP/hllG/4da&#10;R/+BVEH/gVRB/4FUQf9/Uj3/flQ8/3xSOv91SzP/bUUs/3FJMP9uSS//b0ow/3JONP9zUDL/dVI0&#10;/3hVNf96Vzf/cU4u/21KKv9pSCf/XT4f/14/IP9lRif/aEco/2lIJ/9qSSj/cU4u/3dVMv9tSyj/&#10;bEon/29NKP91Uy7/gVs2/4VfOv+EXzX/gFku/4JZLf+GXS//jWMz/41jM/+OZDT/kmg4/5pwQP+V&#10;bD7/jmU5/4lfNf+HXTP/jmM5/5RnPv+TZjz/jF81/4lcMv+NYDb/lGc9/5dsQv+YbUP/mG1D/5Jm&#10;P/98Uir/cUcf/21DG/9yRh//d0sk/35RKP+LXjX/iVwy/4ZZL/+IXTL/jGE2/4tiNv+IXjT/fVYr&#10;/3lSJ/9+Vy7/gVox/4ZcNP+EWjT/g1kz/39VL/94USr/dU8r/25MJ/9qSCX/aUck/3FPLP91UzD/&#10;dlQx/3VTMP9zTy//dVEx/3JOLv9sRyr/a0Yr/2xHLP9pRSv/Z0Mr/2xGMf9tRzL/bEYx/2tCLv9r&#10;Qi7/a0Iu/2xDMf9uRTH/b0Qx/25DMP9sQS7/bEEw/2xBLv9tQi//bkMw/2xBLv9rQi7/bUQu/2xD&#10;Lf9pQyz/bEgw/3JONv9vTTT/aUcu/2VCLP9oRS//cEw2/21JM/9qRC//bUQw/3BHM/9xSDT/dk05&#10;/3pRP/98U0H/flVD/4FWRf9/VEH/f1RB/39SPf96TTj/dkky/3pNNv96TTb/d0oz/3ZMNP96UDf/&#10;flQ7/3xUOv93TzX/b0ov/21ILf9jPiT/YDsh/187If9hPCL/akUr/21ILv9sRi//bUcw/2xGL/9r&#10;Qiz/a0Is/2lAKv9qQCj/akAo/2tBKf9tQyv/bEIq/21CL/9uQzD/cUYz/3FINP9xSDb/c0o4/2xD&#10;Mf9sQzH/cEc1/3VMOv94Tz3/eVA+/3VMOv9vRTX/cEY2/21DM/9rQTP/akM0/2pDNP9qQzT/akU1&#10;/2pFNf9oQzP/aEMz/2hDM/9nQjL/aEMz/2lENP9nQzP/ZUEx/2FAL/9iQTD/YUAv/19ALv9dQC7/&#10;WT4t/1U6Kf9WOiz/Vjos/1Y6LP9XPCv/Vzwr/1o9K/9ePy3/Xj8t/18+Lf9ePy3/Wzwq/108K/9e&#10;Py3/XD0r/1s8Kv9VOCb/WDkn/1o6K/9YOCn/VDQl/1IxIv9SMSL/UzIh/1QzIv9XNiX/XDsq/2FA&#10;Lf9jQi//ZUIu/2lGMv9pRjL/akcz/2pFMv9oQzD/ZkEu/2M+K/9iPyv/YUEs/109KP9cPCf/XDkl&#10;/1k2Iv9eOSb/dUw6/39UQ/9/VEP/gVRB/4daR/+GWEj/hlhI/4ZXR/+IV0b/iFdG/4lWRf+FUkH/&#10;hlFB/4RPPf+CSjn/fUQz/31EM/9/RjP/fUQx/3pBLv93QCv/bzsl/2UzHP+SYEf/qnhf/6NxWP+T&#10;X0f/hFA4/4ZQOP+KUz7/j1hD/5JbRv+VXkn/ll9K/5hhTP+aY07/nmhQ/6JsVP+halX/nmhQ/6Bo&#10;Uf+ialP/o2lT/6FlS/+dYET/pGdK/6lpTf+oaEz/qmpO/6pqTv+paU7/qGhP/6VnTv+jZ0//pGhQ&#10;/6VpUf+kaFD/o2dP/6NnT/+hZU3/oWVN/6NnT/+jZ0//o2VM/6BiSf+iZEv/omRL/6BiSf+jZUz/&#10;oWVL/51hRf+aXkL/mmFG/5xjRv+eZUj/nWRH/5xjSP+cY0j/mWBF/5ZdQv+ZX0f/n2VN/6RoTv+j&#10;Z03/nmJI/5peRP+aXkT/nmJI/5thSf+cYkr/nGRN/5xiTP+eZE7/nmRO/5xiTP+dY03/nWNN/5xi&#10;TP+aYkv/mGBJ/5hgSf+XX0j/lV1G/5NbRP+TW0T/kVlC/5BXQ/+OVUH/j1ZC/4tUP/+HUz3/hlQ9&#10;/4RUPv+CVD3/hFY//4RWP/+CUz//g1ZB/4RXQv+FWEP/iF1K/4RZSP99VEL/e1FB/3dQQf91UED/&#10;dE8//29KOv9tSDj/a0Y2/2hDM/9mQTH/Xjkp/1gyJf8AAQD/AAEA/wABAP8AAQD/AAEA/1VFNf9Q&#10;QDD/UEAw/05BMP9RRDP/UUQz/1RHNv9VSDf/VEc2/1BFM/9QRTP/TkMx/1BDMv9QQzL/UkIy/1VE&#10;NP9YRTT/X0o5/2BLOv9pTz7/alA//29UP/91WUP/fmBI/4djS/+VbFD/s3xd/8CGYP/Nkmj/2p1u&#10;/+Okcf/nqHL/7K92//C2d//0v3v/98aB//vMhv/7z4b/+c2E//fLgv/2yoH/9sh9//bIe//2yHv/&#10;9cd5//HGd//zyHn/9cx8//jRgv/814n/+dSG//rVh//71oj/+9SH//bLfP/uwHL/7rpu/+m1af/p&#10;s2n/7bdt//C3cv/rsm//56ts/+Smaf/goWv/5KNt/+ancv/rrHf/8rN+//O0f//oqXT/3p9p/+Kh&#10;a//jomz/4Z9r/+CdaP/hnmn/3Jpm/+Ceav/foGr/36Bq/9qcY//Ull3/2pxj/+Ciaf/hpGv/3aBn&#10;/9aZYP/Ym2L/251k/9qcY//Zm2L/2Zpk/9ydZ//ZnGb/0pdf/9OYYP/TmGD/05hg/9abY//UmWH/&#10;1Jlf/9ujaP/iqm3/461v/9mjY//Tnlz/zJdV/8eQTf/Lkk//0plW/9KZVv/PllH/xItG/8WMRf/O&#10;lU7/z5pO/+SsYf/utmn/6K9g/+GkVP/am0v/zY88/8iHNf/PjDv/0Y49/9eURf/XlEX/zYg6/8eA&#10;Mv/Beiz/vnYq/7lxJ/++di7/yII9/8uEQv/BfDv/vXg3/7x2OP+8djj/t3M0/7RwMf+ybi//t3Ez&#10;/7ZyM/+1cTL/tHAx/7BsLf+uaiv/sGwv/7p2Of+4czj/tXA1/7VwN/+2dDr/t3U7/7V0PP+1dDz/&#10;snE5/7N1PP+ydDn/tnU7/7h3Pf+4dz3/unlB/759Rf+3eEL/rXA5/6htNf+dZi7/nmox/6NwOf+o&#10;dUD/t4JO/7N+Sv+rdkL/mmEs/5ZdKP+aYSz/m2It/5tiK/+ZZC7/lmMs/45bJv+KWir/iVou/4hY&#10;MP+FVTH/cUMi/21AI/9uQCb/cUMs/3RFMf90RTH/ckMx/3VGNP9zRjP/c0Yz/3VINf91Sjn/d0w5&#10;/3hLNv94Szb/eUo2/3lKNv97TDj/gVI+/4BTQP99UkH/gVZF/4VaSf+DWEf/gVZF/4JXRv+CVUL/&#10;g1ZD/39UQ/97UD//flNC/39UQ/9/VEP/fVI//3dNNf9wRi3/cEYt/3ZONf9zSzL/cEsx/29MMP9s&#10;SSv/ck8v/3lWNv99Wzj/eVc0/3dVMv9vTiv/YEIg/2RGJP9rTSv/bE4s/2lIJ/9pSCf/bksr/3NQ&#10;MP9vTSr/bkwn/3RSLf9+WDP/jWY9/49oP/+PZTv/jWI1/41hNP+PYTD/kWMy/5NlM/+TZTP/lms4&#10;/6B0Q/+ec0b/mm9E/5BlOv+JXjP/jGE2/5BjOf+PYzb/lWk8/5puQf+bb0L/mm9C/5JnOv+RZjv/&#10;lGs//5duQv+MYjj/gVct/3dQJf96Uyr/flcu/3ZPJP95Uif/h2E0/4VfMv+FXzL/imQ3/4xmOf+I&#10;YjX/glwv/3xVKv9+VCr/gVcv/4RYMf+EWDP/hFgz/39VL/94USr/c00o/2pII/9nRSD/ZkUi/2dG&#10;I/9sSif/cU8s/3JPL/9zTy//dlIy/3JNMP9qRSj/a0Yr/2tHLf9sSDD/aUUt/2hELv9rRTD/bUQw&#10;/2pBLf9qQS3/bEEu/29EMf9vRDH/bkMy/25DMv9yRTL/ckUy/3BDMP9uQS7/bUIv/21CL/9tQi//&#10;bUIv/2pBLf9pQCr/aEIt/2xIMv9zTzn/cU03/2pGMP9mQiz/a0cx/2xIMP9rRS7/b0Yw/3JJNf92&#10;TTn/eE89/3dRPv96VEH/flhF/4RbSf+IXUr/iV5L/4tgTf+LXkn/glVA/31QO/96TTb/dkw0/3dN&#10;NP98Ujn/fFQ6/3ZONP9xTDH/bkku/2pHK/9jPyX/ZUEn/2lFK/9rRy3/bUgu/21ILv9wSzH/ckkz&#10;/3JJM/9wRi7/b0Ut/29FLf9uQSr/bkEq/3RGL/93SDT/c0Qw/3NEMP93SDT/dkk0/3dKN/90STj/&#10;dUo5/3ZLOv92TTv/dk07/3RLOf93Tjz/d1E+/3VLO/9zSTn/dUs7/3RKOv91Sjr/dks7/3VJPP92&#10;TD7/bkc4/21GN/9tSDj/bEc3/2pFNf9pRDT/a0Y2/2xHN/9qRTP/Z0Iw/2NALf9gPyz/YUIu/10+&#10;LP9aPSv/WTwq/1U6Kf9VOin/WD0s/1xAK/9bPyr/XD0p/14/K/9fPCn/Xzwp/2I+Lv9gPSr/Xzwp&#10;/2E+K/9hPiv/XTwr/108K/9fPi3/XDsq/1s6K/9aOSr/VzYn/1g3KP9dPCv/Wzcn/1s3J/9iPi7/&#10;ZUIv/2hDMf9qRTL/ck06/3NOO/9vSjf/bEYz/2hCL/9kPyz/Yz4r/2dCL/9rRjP/aEMw/186J/9b&#10;NiP/XTgl/2U/LP9wRzX/flE+/4NUQv+HVkX/jVxL/4xbSv+MW0r/illI/4RVQ/+CUUD/gk8+/4JN&#10;Pf+HUkL/h08+/4VNPP+ESzr/gEc2/31EMf+ARzT/f0Yz/3xDMP93QCz/bjol/3ZELf+ndV7/qnhh&#10;/6BsVv+PW0X/h1A7/41WQf+QWEH/ll1J/5ZfSv+XYEv/mWJN/5hhTP+YYUz/nWZR/6BpVP+halX/&#10;oGlU/6FoVP+ja1T/pGpU/6BkSv+eYkj/pGdK/6VoS/+nak3/qWxQ/6ZpTf+lZ07/pGZN/6NnT/+j&#10;Z0//pGdS/6RoUP+jZ0//o2dP/6RoUP+lZE7/pWRO/6ZmTf+nZ07/pWVM/6NjSv+kZEv/oWNK/6Fj&#10;Sv+gZEr/nmJI/5tfRf+aXkL/mWBF/5tiR/+bYkf/l15D/5tiR/+cYkr/mV9H/5ZcRP+VW0P/l11F&#10;/59jSf+malD/omZM/5xgRv+aXkT/n2NJ/51lTv+dZU7/mF5I/5tfRf+fY0n/oGRK/6NlTP+gYkn/&#10;n2NJ/51jTf+aYkv/mF9L/5ZdSf+VXEj/lF1I/5JZRf+SWUX/kFdD/45VQf+NVED/jlVB/4tUP/+G&#10;Ujz/hFI7/4ZUPf+DVT7/hFY//4RWP/+DVkH/hFdC/4NWQf+FWEP/gldG/4FWRv9+VET/fVNF/3VO&#10;P/93UUT/d1FE/3FLPv9sSDr/aUQ0/2Q+Mf9gOyv/WzUo/1gyJf8AAQD/AAEA/wABAP8AAQD/AAEA&#10;/1RENP9PPy//TT0t/0w/Lv9OQTD/UkU0/1VIN/9WSTj/U0Y1/05DMf9OQzH/UkU0/1ZJOP9YSDj/&#10;WEc3/15LPP9hTDv/aU8+/25TPv9zV0L/dldC/3xcRf+CX0n/imZO/5VsUP+kdVf/v4hi/8uQZv/U&#10;l2r/4aFx/+ipdP/trnj/87d7//W7fP/4xoH//MuG//fLgv/5zYT/+s6F//bKgf/zx37/88V6//TG&#10;ef/1x3r/9sh7//XKe//1ynv/9cx8//nShf/92Yv//NiK//zYiv/814n/+tOG//XMfP/vwXP/7rpu&#10;/+q2av/rtWv/7rhw//K5dP/utXL/56ts/+CkZv/dn2b/4J9p/+Okbv/oqXT/7a55//CxfP/oqXT/&#10;36Bq/+Kha//ioGz/4Z5p/9qXYv/al2L/2Zdj/9yaZv/dnmj/3J1n/9maZP/WmF//2Zti/9mbYv/a&#10;nGP/2p1k/9mbYv/cnmX/3qBl/9yeY//anGH/2pxj/9yeZf/XmmP/1Zhh/9aZYv/VmGH/1Zhh/9aZ&#10;Yv/VmGH/1Zpg/9yhZ//bo2b/1p5h/9WeXv/Wn17/0pta/8+WU//RlVb/1JlX/9CXVP/Mk1D/xItG&#10;/8aNRv/Nl0//z5pO/96mW//rs2b/5axd/9ueTv/XmEj/1JND/82MOv/PjDv/zYo7/9KPQP/YlUb/&#10;z4w9/8eCNP+/eiz/vnYq/7dyJ/+3byf/unYv/8B7Nv/Aezj/vnk4/7t1N/+5dTb/t3M0/7RwMf+0&#10;cDH/uHI0/7dzNP+2cDL/sm4v/7JsLv+vayz/sGwv/7h0N/+4dDf/tnE2/7RvNv+4czz/uXY//7d0&#10;Pf+3dkD/tHM7/7d2Pv+3djz/t3Y8/7l4Pv+3dj7/tnU9/7p5Q/+2d0H/r3I8/6puOP+faDD/nms0&#10;/6BtNv+hbjn/rntG/6h1QP+gazf/l14p/5deKf+dZC3/nmUu/5tiK/+bZCz/l2Qt/45bJP+KWin/&#10;jFwu/4hZL/+FVS//d0kn/3BCIf9tQCP/b0Ep/3NFLv9zRDD/cEEt/3VGNP90RzT/ckc2/3RJOP91&#10;Sjn/dks6/3lMN/94Szb/dkcz/3dINP97TDj/flE+/3xRQP98UUD/gVZF/4NYSP+BVkb/gldG/4NY&#10;R/+CVUL/gFNA/35RPv97UD//fVJB/35TQv99UkH/fFE+/3dNNf9wRi3/cUcu/3VNM/90TDL/cEsw&#10;/21KLv9pRij/bkst/3ZTM/97WTb/fFo3/3xaNf93VTL/ZkUi/2lIJf9tTy3/bU8t/2hHJv9nRiX/&#10;aUgn/21MKf9zUS7/dVMu/31XMv+CXTP/jmc8/5JoPv+SZzz/lmc7/5ZnOf+XZzf/mGg3/5pqOf+X&#10;Zzb/mGo4/6FzQv+eckX/nnFH/5hrQf+NYDb/i18y/4tfMv+LXzD/lWk4/5tvPv+bb0D/m29A/5ds&#10;P/+SZzr/kmc6/5ZrQP+PZjr/imE1/4FaL/+EXTL/iWQ6/3NQKP9rSCD/flsx/4ZhNf+FXzL/h2E0&#10;/4xmOf+LZTj/hV8y/4BWLP99Uyn/glYv/4JWL/+EVzD/hVk0/4FVMP97USv/d08r/29JJf9oRiH/&#10;Z0Ui/2RCH/9oRiP/bkwp/3JPL/9zTy//dVEx/3FML/9oQyj/aUQp/21ILv9tRzD/aEIt/2hCLf9r&#10;RTD/bkUx/2xDL/9uRTH/bkMy/3FGNf9vRDP/ckUy/3NGM/9zRjP/cUQx/3FDM/9uQS7/bD8s/2tA&#10;Lf9sQS7/a0At/2g/K/9mPSn/Zz4q/2lDLv9xTTf/cEw2/2xIMv9mQiz/ZkIs/2xIMP9tRzD/cUgy&#10;/3NKNv92TTn/eVA+/3pUQf99V0T/gFpH/4JcSf+FXEr/iF1M/4leS/+HXEn/flNA/3hNOv91Sjf/&#10;dEoy/3ZMM/97Uzn/e1M5/3JKMP9tSCv/bUgt/2xHLP9nRCj/bEgu/3BMMv9wSzH/b0ow/29KMP9y&#10;SjH/dEoy/3RKMv9ySDD/dkky/3VIMf9zRDD/c0Qw/3ZHM/95STX/c0Qw/3RFMf94STX/eks5/3hL&#10;OP93Sjf/eE08/3hNPP93Tjz/dk07/3RKOv93TT3/d1A//3VLO/9ySDj/dUs7/3dMPP94TT3/dks7&#10;/3ZKPf95TUD/dEo8/3FKO/9vSjr/bUg4/2tGNv9qRTX/a0Y2/2pFM/9oQzH/Z0Qx/2FALf9gPyz/&#10;YEEt/1k9KP9XOyb/W0Av/1k+Lf9YPSj/Wz8q/15CLf9fQy7/Xj8r/18+K/9gPSr/Xzwp/2M+LP9i&#10;PSv/Xzwp/2A9Kv9hPiv/XDso/1w7Kv9cOyr/Wjko/1k4J/9aOSj/WDcm/1o5KP9iPi7/Xzsr/187&#10;K/9mQS//Z0Iw/2pFM/9uSTb/dE88/3VPPP9wSjf/bUc0/2hCL/9mQC3/Yz4r/2lEMf9rRjP/ZkEu&#10;/2E7KP9dNyT/YDon/2tAL/90STj/gFE9/4RUQP+HV0P/kF1K/41aR/+OW0j/jVxL/4lYR/+IVUT/&#10;hVBA/4JNPf+HTz7/iE8+/4RLOv+FTDv/gUg1/35FMv9/RjP/fkUy/3tEMP92Qiz/cD4n/4NQO/+m&#10;dmD/oW9Y/5dlTv+PW0X/jVZB/5FZQv+SWkP/mWFK/5lgTP+WX0r/mGFM/5liTf+dZFD/oGdT/6Fo&#10;VP+gZ1P/oGdT/6JpVf+la1X/pWtV/6JmTP+gZEr/pmpO/6ZqTv+na0//p2tP/6RoTP+jZ03/o2dN&#10;/6JmTv+iZk7/pGdS/6RoUP+iZk7/o2dP/6VpUf+lZE7/pGRL/6VlTP+pZ0//pmRM/6VjS/+lZUz/&#10;o2NK/6BiSf+gZEr/nmJI/5tfRf+XXUX/mWBF/5tiR/+aYUb/lVxB/5lfR/+YYkj/l11F/5ddRf+W&#10;XET/lFpC/5ddRf+na1H/pGhO/59jSf+aXkT/nGBG/55kTv+dY03/m19F/5xgRv+fY0n/oGRK/6Jk&#10;S/+eYEf/nmJI/55iSP+YYEn/l15K/5ZdSf+WXUn/lF1I/5JZRf+QV0P/j1ZD/4xTP/+LUj7/i1Q/&#10;/41WQf+HUz3/hFI7/4VTPP+DVT7/hFY//4RVQf+DVkH/g1ZB/4NWQf+FWEX/hltL/4ZbS/+FW03/&#10;glhK/3ZOQv91T0L/dE5D/2xIPP9rRzn/Z0M1/2M9MP9eOCv/WjQn/1gyJ/8AAQD/AAEA/wABAP8A&#10;AQD/AAEA/1RENP9QQDD/TT0t/0w8LP9MPy7/UkU0/1dKOf9WSTj/UUQz/0tALv9OQTD/VEc2/1tL&#10;O/9eTT3/X0w9/2xSQ/9vVEP/c1ZE/3pbR/+AXUn/hWFL/4xmT/+QaE//mG9T/6R1V/+yf2D/yY9n&#10;/9KVaf/XmWr/4qNw/+2uef/ytX7/97yA//jBgf/8y4j//s+J//nNhP/2yoH/+8+G//bKgf/xxXz/&#10;78F2//HDdv/zxXj/9MZ4//fMff/0y3v/9Mt7//rVhf/824z//dyN//3cjf/+2oz/+NGC//LJef/v&#10;wXP/7rpv/+y4bf/uuHD/8rx0//K8dv/yuXb/561t/96iY//bnWL/3J5l/9+haP/lpnD/6Klz/+qt&#10;dv/nqHL/3p9p/92eaP/gnmr/351p/9mWYf/XlWH/1pRg/9mXY//cm2X/2Jlj/9qbZf/am2X/2Jlj&#10;/9WXXv/WmF//2pxj/9mbYv/anGH/3J5j/9udYP/Zm2D/2Ztg/9udYv/Ym2L/15ph/9aZYv/Ul2D/&#10;0pVe/9KVXv/SlV7/2Zxl/9yhZ//XnGD/z5VW/9OcXP/Ynl7/1pxc/9SbWP/Wm1n/0pdV/82SUP/J&#10;jkr/xItG/8iPSP/SmlD/0ZlO/9ykV//psWT/3aRV/9aZSf/Vlkb/2JdH/9KRP//PjDv/yIU0/8uI&#10;Of/Wk0T/1ZJD/8uIOv/BfjD/vnks/7x3LP+1cCX/sGwl/7ZxLP+7djP/v3o5/713Of+5czX/t3Ez&#10;/7VxMv+1bzP/unQ4/7lzN/+3cTX/tW8z/7VvM/+0bjL/tG4y/7p0OP+5dTj/uHM4/7ZxOP+3cjv/&#10;uHU+/7l2P/+5dj//tXQ+/7V0PP+zdTz/tnU7/7h3P/+1dDz/s3I8/7RzPf+zdD//r3I8/6xwPP+i&#10;bTf/o3A5/6VyPf+ibzr/o3E8/6FuOf+eazb/kl0n/5ZhK/+eZy//nmUu/5hfKP+ZYir/mGEp/49c&#10;Jf+NWyb/jl4u/4pbLf+DVCr/gVEr/3dGJf9uPyH/cUEq/3NDLf90RTH/bj8r/3JDMf9zRjP/c0g3&#10;/3NIN/91Sjn/dUo5/3pNOP96TTj/dEcy/3ZHM/97TDr/fVA9/3pPP/98UUH/gVZG/4JXR/+DWEj/&#10;hVpK/4daR/+BVEH/flE+/35RPv98UUD/fVJB/3xRQP95Tjv/d001/3VLM/9xRy7/cUgs/3RMMv9z&#10;SzH/cUwx/21KLv9pRij/b0wu/3RRMf97WTb/f106/4NhPP9+XDf/akkm/2lIJf9rTSv/akwq/2RG&#10;JP9jRSP/ZEYk/2pJJv90UzD/fFkz/39cNv+DXjT/jmQ6/5JnPP+UZz3/m2w+/55uPv+ebj3/m2s6&#10;/51tPP+ZaTj/m2s6/59wQv+abkH/mW1A/5hsP/+QZDf/jV4w/4lbKv+NXy7/mGo4/5ttO/+abDv/&#10;mGw9/51xQv+abj//lWk6/5VpPP+UaDv/jmM2/4hfM/+GXzT/imc9/3VSKv9pRh7/dFEp/4BdNf+B&#10;XDD/gVww/4tlOP+OZTn/i2E3/4NZL/9+Uiv/glUu/4FULf+DVi//h1k1/4FTL/98UCv/eU4r/3RM&#10;KP9sSCb/Z0Ui/2E/HP9nRSL/cE0t/3VSMv9yTy//dE8y/3BLLv9oQyj/Z0Io/2xHLf9sRi//ZD4p&#10;/2hCLf9rRTD/b0Yy/3FINP90Szn/c0g3/3NIN/9yRTL/ckUy/3NFNf9wQjL/bT4u/3FCMv9vQTH/&#10;az4r/2g9LP9qPy7/aj8s/2k+K/9nPir/Zj0p/2Q+Kf9rRzH/a0cx/2xIMv9mQiz/ZEAq/2tHL/9u&#10;SDP/c0o2/3NKNv91TDj/dU88/3tVQv99WEb/f1pI/4BbSf98VkP/f1ZE/39UQ/97UD//dEk4/3BF&#10;Mv9xRjP/cUkw/3RMM/96Ujj/d081/21GKf9oQyb/bEcq/2xHLP9vSi//c04z/3ZRNv90TzX/dE81&#10;/3VNNP9xSTD/cEYu/3BGLv92STL/eEs2/3hJNf90RTH/dEUx/3VGMv93RjX/dEQw/3dGNf96STj/&#10;e0w6/3pLOf96Szv/fFFB/3lOPv92TDz/d009/3lPP/97UUH/elBA/3ZMPP9zSTn/dEo6/3dMPP94&#10;TT3/dUk8/3dLPv96TkH/dU4//3NOPv9wSzv/bkk5/21IOP9tSDj/bEc3/2pFM/9nRDH/ZEMw/2JB&#10;Lv9gQS3/XUEs/1s/Kv9YPCf/X0Qv/1tAK/9bPyr/Wz8q/19DLv9lRjL/YkEu/2A/LP9jPiz/Yj0r&#10;/2M+LP9jPiz/YTwq/188Kf9gPSr/XTon/1o5Jv9aOSj/WTgn/1k4J/9ZOCf/WDcm/1k4J/9fOyv/&#10;YT0t/2M+LP9lQC7/aEMx/25JN/9wSzj/cEs4/3BKN/9vSTb/bkg1/2hCL/9mQC3/ZkAt/2pEL/9p&#10;Qy7/ZDsp/2E4Jv9jOCf/aT4t/3RHNP96Szn/gVE9/4VVQf+JVkP/jltI/4lWQ/+MWUb/jVpJ/4xZ&#10;SP+LVkb/i1NE/4ZOPf+HTj3/hks7/4VKOv+FSjj/gkc1/35FMv9/RjP/f0Yz/3tEL/91QSv/c0Eq&#10;/4VVP/+YaFL/j19J/49cR/+PW0X/k1xH/5NbRP+SWkP/mGBJ/5hfS/+WXUn/mWBM/55lUf+haFT/&#10;omlV/6NpVf+fZVH/n2VR/6FnU/+la1X/pmxW/6JoUv+hZUv/qW1T/6ltUf+na0//pGtQ/6JoUP+i&#10;aFD/pWlP/6JoUv+jZ0//pGhQ/6RoUP+lZE7/p2dO/6ZoT/+lZUz/omJJ/6VjS/+oZk7/pWNL/6Vj&#10;S/+lY0v/o2NK/6JhS/+fY0n/nmJI/5lfR/+YXkb/mmBI/5xiSv+cYkr/mF5G/5dhR/+XYUf/k11D&#10;/5VfRf+YXkb/llxE/5heRv+na1H/omhS/59jS/+aYEr/mmBK/5xiTP+cYkz/n2NJ/6BkSv+gZEr/&#10;n2FI/5xeRf+cXkX/nV9G/5xgSP+YXkr/lFtH/5RbSP+XXkv/lVxJ/5NaR/+PVkP/jVRB/4pRPv+J&#10;UD3/iVI9/4pTPv+HUz3/hVI9/4RRPP+CVD3/g1RA/4NUQP+AUz7/g1ZD/4RXRP+KXUr/k2hY/5Jm&#10;Wf+MYlT/g1tP/3ZOQv9xS0D/bUc8/2lFOf9nQzX/ZT8y/2I8L/9dNyr/WDIn/1gyJ/8AAQD/AAEA&#10;/wABAP8AAQD/AAEA/1dGNv9QQDD/TT0t/0s7LP9OPi//U0M0/1lJOf9ZSTn/VkY2/1dHN/9YSDj/&#10;X04+/2RRQv9pVEP/b1VG/3JXRv94WUf/f15L/4NgTP+NZFD/l2pT/51vV/+ndVr/tH5i/7qDZf/C&#10;h2X/0JJp/9OUaP/ammr/5KVy//O2gP/7wIj//8qO///Oj//8z4v/+s2J//rOh//5zYT/+s6D//XJ&#10;fv/zxXr/8MB0/+6/cf/ww3L/9ch3//bMev/0y3n/9tB///rVhP/92oj//dyL//7fjf/93Iv/9tB/&#10;//LIdv/vwXP/7bxw/++7cP/wvHP/9L95//W/ef/0vXr/8bp5/+qwcP/hp2j/36Nn/+Cla//kqW//&#10;6q91/+uwdv/orXP/3aJq/9qdZ//ZnGb/25xp/9maZ//XmGX/1pdk/9SVYv/Zl2P/2Zdj/9eWYP/Y&#10;l2H/2plj/9qZY//bmmL/3Zxk/96dY//goGL/4aFj/96eYP/dnV3/3J5h/96gY//eoGf/3J5l/9ib&#10;Yv/WmWL/1plj/9aXYv/Ul2H/2Jti/9idY//Qllf/zJJS/+GnZ//jqmf/26Jf/9qhXP/TmFT/zpFO&#10;/8yPTP/IjUf/xYpE/8mPRv/NlUr/z5dK/9efUv/ip1f/1pxK/8+SP//SlUL/05VA/8+OOv/Mizf/&#10;yYcz/8qHNv/PjDv/05A//8yJOv/DgDH/vXos/7p2K/+3cSn/sW0m/7h0Lf+7djH/vXg1/796Of+7&#10;dTf/uHI0/7ZwMv+2cDL/t3Ez/7hyNP+0cDH/tG4y/7VvM/+2cDT/uHI2/7p0OP+5czf/uHM4/7t2&#10;O/+7dj3/uHY8/7d1O/+1dDz/tHM7/7N1PP+zdTz/s3U8/7N0Pv+zdD7/snM+/7FyPf+zdD//sXNA&#10;/7FzQP+tdD//rXQ//6hzP/+ibzr/nWo1/51sNP+ebTX/m2cu/5hhKf+YYSn/mF8o/5ZdJv+ZYCn/&#10;m2Qs/5diLP+SXyr/kV8s/5FeMf+LWi//i1oy/4NRLP91RCP/bT4i/3FDK/91RzD/cEEt/2w/Kv9y&#10;RTD/dEcy/3RHMv92STT/dkk0/3lMN/96TTj/dkk0/3ZHM/94Szj/f1FB/4NVRf+DWEj/gFVF/4ZY&#10;SP+KXEz/jF9M/4hbSP+AU0D/flE+/35RPv98UUD/eU49/3lOO/92TTn/c0o0/3FIMv9vRjD/cEgv&#10;/3FJMP9wSzH/cEsx/21ILf9rSCr/cU4w/3tXN/9/Wzv/f106/4JgPf99Wzj/bEso/2lIJ/9oRyb/&#10;ZEYk/19BH/9gQiD/Zkgk/29OK/94VS//flkv/4JdM/+GXzT/jWQ4/5JnPP+YbD//mWs6/51tPf+h&#10;cUD/oXFA/59tOv+dbTz/oHA//6BwQP+YaTv/lGU3/5ZoN/+WZjb/j18u/45eLf+WZjX/onJB/6Z2&#10;Rf+ickH/mmo6/5psO/+dbT3/nm4+/5xsPv+dbT//nW5A/5hpPf+MYTb/gVct/3xVKv94Uyn/c04k&#10;/3NOJP98VSr/gVov/4lgNP+LYjb/i2I2/4lgNP9+VCr/fFIo/31RKv+BVS7/hVk0/39TLv98UCv/&#10;e1At/3RMKP9sSCb/ZUMg/2lHJP9vTSr/dVMw/3dVMv92UjL/dVEx/3ZRNP90TzL/b0ct/2xEK/9q&#10;QSv/ZkAr/2hCLf9qRC//aUMw/2tCMP9sQzH/b0Y0/3RJOP90STj/dEY2/3NFNf9yRDT/cEIy/3JE&#10;NP9sQTH/aD0s/2tAL/9rQC//akEv/2lALv9pQC7/ZD4r/2E7KP9iPSr/Xzwo/2E+Kv9hPij/YT4o&#10;/2pHMf9wTDb/c004/3ROO/91Tzz/dlA9/3dQP/93UD//eVJB/3pTQv97UUH/eVA+/3dOPP90STj/&#10;dUo3/3dMOf94Tjb/dEox/3FJMP9wSC7/bUUr/2lCJf9tRin/dE0w/3lSNf98UzX/flU3/4BXOf9/&#10;Vjr/fFM3/3ZMM/9uRCv/cUQt/3NGL/91SDH/d0g0/3hJNf91RjL/dEUz/3dINv94STf/eks7/3xN&#10;Pf94STn/eks7/3pLO/96TD3/e09C/3tQQP95Tj7/eE4+/3xRQf9+U0L/flNC/3tQP/94TT3/eE09&#10;/3lOPv97T0L/eU1A/3pQQv97UUP/dU4//3RNPv9vSjr/bkk5/29KOv9wSzv/bEc3/2tGNv9oRTL/&#10;YkEw/19ALv9fQCz/WT0o/1k9KP9ZPSj/XEAr/1xAK/9bPyr/XT4q/10+Kv9hQC3/YD8s/18+K/9h&#10;Piv/Yz4s/2I9K/9iPSv/Yz4s/2E8Kv9gPSr/YD0q/188Kf9fOyv/XTwr/146Kv9fOyv/XTkp/1w3&#10;J/9mQTH/Z0Iw/2lEMv9sRzX/cEs5/3NOPP9zTjz/cEs5/3BLOf9vSTb/akUy/2Q/LP9jPiv/Yz8p&#10;/2ZAK/9nPiz/Yzoo/2Q5KP9oOyb/cEMw/3hJNf9+TTz/gVA//4RTQv+JVkX/iVZF/4lURP+HUkL/&#10;jFRF/4xURf+QV0b/kFVF/41SQv+MTzz/iUw5/4dKN/+GSTb/hUo4/4NINv+BSDX/gUo1/31JNP92&#10;Qy7/cUEr/3hKM/91SDH/fU84/4hYQv+MWkP/kFxG/5NcR/+VXEj/llxG/5ddR/+XXUf/n2VP/6dt&#10;V/+la1X/qG5Y/6pwWv+hZ1P/n2VR/6FnUf+haVL/o2lT/6JoUv+iaFL/p2tR/6drUf+na1H/p2tR&#10;/6RoTv+jZ03/pGhO/6VpUf+nZlD/pmVP/6dmUP+mZk3/pmZN/6dnTv+mZk3/pGRL/6VjS/+mZEz/&#10;pWNL/6NhSf+jYUn/pWNL/6JhS/+cYEj/m2FL/5tfRf+bX0X/oWVL/6BmTv+cYkr/mV9H/5heRv+X&#10;XUX/lF5E/5ZgRv+aYEj/mV9H/5pgSP+gZlD/o2dP/59jS/+eYkr/nWNN/51jTf+dY03/nWNN/51j&#10;Tf+dY03/nGJM/5xiTP+eYkr/nWFJ/5lfS/+ZXkz/lFtI/5NaR/+VXkr/ll9L/5ZfS/+RWUj/i1NC&#10;/4lRQP+HTz7/hVA+/4ZRP/+FUj//hFE+/4FRPf+BUj7/hFVB/4NWQf+EV0T/iFtI/5NmU/+cb1z/&#10;oHVl/5xwY/+TaVv/hV1R/3ZOQv9wSj//bEY7/2tFOv9jPTD/YTsu/2E7Lv9cNiv/WDIn/1QuI/8A&#10;AQD/AAEA/wABAP8AAQD/AAEA/1VFNf9QQDH/Tj4v/0w8Lf9OPi//UkIz/1pKO/9eTT3/XUw8/15N&#10;Pf9gTz//Z1JB/25URf9xVUf/dFdF/3xdS/99XEn/g15L/4ljTv+XalP/oXFa/6d1XP+0fGH/v4Zp&#10;/8WKav/JjWn/05Rr/9SUaP/ammz/4aJv//a5g//9xI3//8uR//3Nj//6zYz/+MuH//nNhv/3y4L/&#10;9cl+//TGe//xw3b/8MFz/+6/cf/wwXH/9Md2//bMev/1zXj/9tB///rWgv/72Ib//tuJ//7fjP/8&#10;3In/9c9+//LIdv/ww3L/7bxw/++7cv/yvXf/9L95//K7eP/yu3j/8rt6/+63dv/iqGn/36Ro/+Kn&#10;a//orXP/67N4/+62e//qsnf/4KVt/9qeaP/Ym2X/2Zto/9qbaP/YmWb/1ZZj/9GSX//TlF//05Rf&#10;/9WTX//WlGD/2JZi/9uaZP/enWf/355k/9+fYf/goGL/4aFj/+CgYP/enl7/3J9g/92fYv/dn2T/&#10;251k/9qcY//YmWP/1plj/9eYY//VmGH/1Jlf/9SZXf/PlVb/zJJS/9ihXv/Zol//2J9a/9uiXf/Q&#10;lU//yY5I/8mOSP/IjUf/xoxD/8mPRf/NlUr/zpVG/9SbTP/dpFP/1ZtJ/8uRPf/SlkD/1JZB/86Q&#10;O//MjDX/yYcz/8aDMv/GgzL/zos6/8uIOf/EgTL/vHkr/7p2K/+3cyj/sm4n/7h0Lf+8dzL/vnk2&#10;/796Of+7djX/uHI0/7dxM/+1bzH/tnAy/7dxM/+0cDP/s20x/7ZuM/+3bzT/uXE2/7p0OP+5czf/&#10;uXQ5/7x3PP+8dzz/uHY6/7Z0OP+1dDr/tnU7/7J0Of+zdTz/sXM6/7FyPP+ycz3/snM+/7BxPP+z&#10;dD//s3RB/7FzQP+ucj7/q3NA/6hzP/+hbjn/m2k0/5xrM/+gbzf/n2sy/5hhKf+VXib/lV0k/5Vd&#10;JP+ZYCn/nWQt/5plL/+VYi3/kl4s/49cLf+SXzL/kF0y/4hULf98Sif/bD0h/3JDKf90Ri7/cUMs&#10;/3BBLf9yRTD/c0Yx/3RHMv91SDP/eEk1/3pLN/98TTn/eEk1/3ZHNf92STb/f1FB/4NYSP+AVUX/&#10;fFFB/4NVRf+IWkr/il1K/4ZZRv98Tzz/fVA9/3xRQP97UD//eU49/3dOOv9zSjb/ckkz/3FIMv9u&#10;SDH/cUkw/3BLMf9wSzH/bkow/2xILv9rSCr/cU4w/3pXN/99Wjr/f106/4FfPP98Wjf/bEso/2lI&#10;J/9oRyb/ZEYk/1w+HP9eQB7/Zkgk/3NSL/97WDL/gVwy/4hhNv+KYTX/imE1/49kN/+VaTr/mmw7&#10;/55uPv+hcUD/oHA//5trOv+cbDv/nW08/55uPv+abDv/lmg3/5hoOP+YaDj/kGAv/5NjMv+bazr/&#10;oHA//6JyQf+hcUD/nGw7/5pqOf+ebj3/onJC/59vP/+jc0X/pHRG/6BxQ/+UaDv/flMo/31UKP+A&#10;WS7/e1Yq/3VQJP96Uyj/glwv/4phNf+NZDj/jWQ4/4hfM/98Uij/fVMp/4NZMf+EWjL/gVcx/3tR&#10;K/96UCr/eVEt/3VNKf9vSSX/aUUj/3FNK/92UjD/dlQx/3lXNP95VTX/eVU1/31YO/98Vzr/c04z&#10;/2tGLP9nQSr/Z0Es/2pEL/9qRDH/akQx/2lDMP9rQjD/bUQy/3JHNv9zSDj/dEk5/3VHN/92SDj/&#10;dEk5/3JHN/9rQDD/aD0s/2xBMP9tQjH/bEMx/2pBL/9pQC7/ZD4r/2E7KP9kPyz/Xzwo/14+Kf9e&#10;Pin/XT0o/2ZDL/9uSzX/dlE+/3dRPv92UD3/d1E+/3VOPf90TTz/dk8+/3hRQP95UD7/eVA+/3lO&#10;Pf91Sjf/d0w5/3pPPP98Ujr/dk41/3FJMP9qQin/ZT0j/2tDKf9ySy7/e1Q3/4FYOv+AVzn/gFc5&#10;/4BXOf9+VTn/elA3/3NJMP9tQyv/c0Yv/3RHMP93STL/d0g0/3hJNf93SDT/d0g2/3hJN/94STn/&#10;fE09/35PP/98TT3/fEw+/3pMPf97TT7/fFBD/3xRQf99UkL/fVJC/3tQP/97UD//fFFA/3lOPf94&#10;TTz/eE09/3tQQP98UEP/eU9B/3tRQ/95T0H/dU4//3FMPP9vSjr/bkk5/29KOv9tSDj/akU1/2hE&#10;NP9kQzD/YUAv/14/Lf9dPir/WTwq/1k9KP9bPyr/Xj8r/19AK/9gQSz/X0Ar/18+K/9gPyz/Xz4r&#10;/2A9Kv9iPSv/Yz4s/2I9K/9iPSv/ZUAu/2M+LP9iPSv/YT4r/2E+K/9fOyv/YT0t/2I+Lv9jPy//&#10;ZUAw/2M+Lv9pRDL/akUz/2tGNP9tSDb/b0o4/3NMO/9zTDv/cEk4/29IN/9uSDX/aUMw/2Q+K/9k&#10;Piv/ZD4r/2I8J/9kOSb/ZTon/2k8J/9sPSn/dUUx/35NPP+BUD//gVA//4RTQv+JVkX/iFVE/4dS&#10;Qv+KUkP/jFRF/45WR/+PVET/j1RE/4xRQf+LTjv/ik06/4hLOP+ERzT/hUo4/4JJNv+ASTX/gks3&#10;/3xJNP92RjD/dUcw/3BDLP9ySDD/g1Y//4pcRf+NW0T/kFxG/5NcR/+VXEj/llxI/5heSP+aYEr/&#10;n2VP/6huWP+nbVf/rXNd/650Xv+iaFL/n2VP/6BoUf+gaFH/omhS/6JoUv+iaFL/omhS/6VpT/+m&#10;alD/p2tR/6VpT/+jZ03/o2dP/6VpUf+paFL/p2ZQ/6dnTv+nZ07/pmZN/6ZmTf+mZk3/pWVM/6Zk&#10;TP+lY0v/pGJK/6JgSP+jYUn/pWNL/6JiSf+YXkj/mmBK/5lfR/+aYEj/o2dN/6FnT/+bYUn/mV9H&#10;/5ddRf+XXUX/mF5G/5pgSP+bYUn/mmBI/59jSf+hZ1H/o2dP/6BkTP+eYkr/nWNP/51jT/+dY0//&#10;nWNP/51jTf+dY03/nWNN/59jS/+fY0v/m2FL/5heSv+XXkv/lVxJ/5FaRv+TXEj/lV5K/5RfTf+Q&#10;W0n/iFNB/4ZRP/+FUD7/hVA+/4NQPf+EUT7/gVE9/4FRPf+BUkD/gFM+/4NWQ/+FWEX/jWBN/5hr&#10;WP+gc2D/oHVl/5lvYf+QZlr/hV1R/3ZORP9uSD3/a0U6/2pEOf9hOy7/Xzks/185LP9aNCn/VS8k&#10;/1IuIv8AAQD/AAEA/wABAP8AAQD/AAEA/1VFNv9OPi//Sj0t/0s+Lv9RQTL/U0M0/1xKPP9lVET/&#10;aVZH/2xWSP9qVUT/clZI/3NYR/92WUf/fVxL/4ViT/+HYk//jGNR/5NoVf+hcVr/qXZb/7J6X/+8&#10;g2b/yIts/86Pbv/YmHT/2Jdv/9eXa//ammz/5KR0//W3hP/9xI///8uS//zLkP/5y43/+cyL//nM&#10;iP/3y4T/9cZ+/+/Bdv/wwHT/8cBz//DBcf/xwnL/9Md2//nPff/50Xz/+NJ9//zYhP/72IT/+9iE&#10;//7bh//914L/9896//PJd//xxHP/7bxw/+66cf/wu3X/8713/+65df/zvHn/9L18//G6ef/lrm7/&#10;5Kxv/+evcv/ttXr/77d8//S8g//yuoH/5ax1/92ha//YnGb/2Jpn/9mbaP/XmWb/1ZZj/86QXf/Q&#10;kV7/0ZJf/9OUYf/UlWD/1pdi/9iZZP/dnmj/4qFn/+GhY//hoWP/4aFh/+KiYv/doGH/3J9g/9yf&#10;YP/cnmP/251k/9qbZf/YmWP/1pdi/9eYY//VmGH/1Jlf/9GWWv/Nllb/yZJR/8yVUv/PmFX/1J5Y&#10;/96oYv/Plk//x4xG/8qQR//Nk0r/y5FH/8ySSP/Plkf/zJNE/9KZSP/dpVL/1JpG/8eON//Pkz3/&#10;05dB/9SWQf/SkT3/y4o2/8WCMf/DgC//y4g5/8qHOP/EgTP/unYr/7p1Kv+5cyv/tHAp/7h0Lf+7&#10;djH/vnk2/8B7OP+9eDf/unQ2/7dxM/+2cDL/tW8x/7ZwNP+1bzP/tW4w/7ZvMf+3cDL/uXE2/7x0&#10;Of+5czf/unU6/7x3PP+5dzv/uHY5/7d1Of+2dTv/tXc8/7N1Ov+xczr/rXA3/65xOv+wczz/snM+&#10;/7FyPf+ydT//s3ZA/7ByP/+qcj//rHRB/6hzP/+gbTj/mmgz/51sNP+kczv/oW00/5pjK/+XYCf/&#10;mGAn/5hgJ/+ZYSj/m2Ir/5xlLf+WYy7/kF0o/5BcKv+SXi7/kV0u/45ZL/+FUSr/cUAg/29AJP9w&#10;Qir/b0Eq/3JDL/9zRDD/dEUx/3RFMf92RzP/eUo2/3lKNv95Sjb/eEk1/3ZHNf92RzX/f1FB/4NY&#10;SP99UkL/ek8//4JURP+EVkb/hFZG/35RPv96TTr/ek06/3lOPf97UD//eE89/3ZNOf91TDj/bkgx&#10;/25IMf9wSjP/cEoz/29JMv9uSDH/bUkv/21JL/9tSi7/cU4w/3hVN/97WDj/fVo6/31bOP97WTb/&#10;bk0s/2lIJ/9oRyj/ZEUm/1w9Hv9cPhz/ZUcj/3FQLf+AWjX/hl82/4pjOP+MYzf/i2A1/45kNP+W&#10;ajv/m208/5ttO/+fbz7/nm49/5xsO/+bazr/mmo6/5xsPP+abDv/mGo5/5hoOP+XZzb/jl4t/5Ji&#10;Mf+aajn/m2s6/59vPv+ickH/oXFA/6JyQf+jc0L/o3NC/55uPf+ickL/pHRE/59vQf+SYzX/e1Aj&#10;/3pRJf+AVyv/gVov/31UKP99VCj/hl0x/5FmO/+XbEH/lmtA/4tgNf99VCj/hVsx/45kOv+KYDj/&#10;f1Ut/3pQKv94USr/eVIr/3dQKf91TSn/dE4q/3tVMf98VjL/elQw/35YNP+AXDr/f1s5/3xYOP94&#10;Uzb/dVAz/21ILf9lQCb/Z0Es/2tHMf9tRzT/bUc0/2pEMf9pQzD/a0Ex/2xCMv9xRjb/dEg7/3RJ&#10;Of90STn/dEk5/3JHN/9qPy//Zzwr/2k+Lf9tQjH/bkUz/2tCMP9oPy3/ZD4r/2E7KP9kPyz/YD0p&#10;/18/Kv9gQCv/Wjol/109KP9rSDT/d1I//3ZRPv92UD3/dE08/3NMO/9xSjn/dE08/3lPP/96Tz7/&#10;ek8+/3hNPP90STb/cUYz/3VLM/92TDT/dk41/25GLf9fOiD/YTwh/2tDKf91TjH/flc6/4RbPf+J&#10;XUD/hVk8/4JWO/9/Uzj/d0sy/3FELf9zRi//dUcw/3hKM/95Sjb/eEk1/3pLN/94STX/eUo4/3hL&#10;OP93STn/e009/35QQf99T0D/ekw9/3pMPf99T0D/fFBD/31SQv+AVUX/gVZG/3tQP/95Tj3/eU49&#10;/3dMO/95Tj3/eU4+/3tQQP98UUH/eE4+/3pQQv92T0D/dU4//3FMPP9uSTn/b0o6/3BLO/9uSTn/&#10;aEQ0/2hENP9kQzL/YUAv/19ALv9ePy3/Wj0r/1k9KP9cQCv/Xj8q/19AK/9iQi3/YEAr/18+K/9f&#10;Pyr/Xzwp/188Kf9jPiz/Yz4s/2I9K/9iPSv/ZUAu/2VALv9jPiz/Yj8s/2I/LP9hPS3/ZUEx/2Q/&#10;L/9lQDD/akU1/2tGNv9sRzX/bkc2/29IN/9xSjn/cEk4/3FKOf9wSTj/cEk4/29IN/9tRzT/aEIv&#10;/2I8Kf9kPin/Zj0p/182Iv9lOCP/bT4q/3BBLf9xQS3/eUk1/4NQP/+HVEP/hFFA/4dUQ/+JVkX/&#10;h1JC/4dSQP+LU0L/j1ZF/5BXRv+LUED/ik8//41QPf+LTjv/iUw5/4dKNf+ERzL/hEo2/4JJNf+B&#10;Sjb/gU04/3dHMf90Ri//fE84/3pPPP96Tzz/il1G/4tdRv+KWkT/kFxH/5RdSP+WXUn/l15K/5xi&#10;TP+gZlD/omhS/6VtVv+kbFX/qHBZ/6hwWf+gaFH/nWVO/55mT/+gaFH/oWdR/6JoUv+jaVP/omhS&#10;/6NpU/+kalT/pGpU/6NpU/+jZ0//o2dP/6RoUP+nZ07/qGhP/6dnTv+mZk3/pmZN/6VnTv+lZ07/&#10;pmZN/6hmTv+mZEz/pWNL/6NhSf+jYUn/pWNL/6JiSf+aXkT/ml5E/5pgSP+bYUn/oWdP/6BmTv+b&#10;YUn/l19I/5hgSf+YYEn/l19I/5hgSf+ZYUr/m2FL/55iSP+malL/pmpS/6NnT/+gY07/n2JN/59i&#10;Tf+eZFD/nWNP/51jT/+dY03/nmRO/51jTf+dY03/m2FN/5ZcSP+UW0j/k1xI/5NbSv+RXEr/k15M&#10;/5JdS/+OWUf/hlNA/4ZTQP+EUT7/hFE+/4RRPv+DUz//g1M//4NUQv+AU0D/flE+/35TQv+DWEf/&#10;jWJR/5psXP+gcmL/oXVo/5huYP+MYlb/hFxS/3lRR/9zS0H/bkY8/2pEOf9jPTD/Xzks/1w2Kf9X&#10;MSb/Ui4i/08rH/8AAQD/AAEA/wABAP8AAQD/AAEA/1NFOP9LPTD/Sjwv/00/Mv9SQjX/VEQ3/11L&#10;Pf9oVUb/cFpM/29YSv9wVEb/eltJ/31cS/+BXU3/hmFP/41nVP+RaFT/l2pV/55wWf+qd1z/snpf&#10;/7yBY//Eh2j/y4xr/9SUcf/gnnv/3ppz/9uacP/fn3P/5qh5//G3hf/8w47//8yV//3Olv/8zpL/&#10;+syO//bJiP/2x4P/8cJ6/+29df/uvHP/8L9y//LBdP/yw3P/8sV0//nPff/7037/+tR///3Zhf/7&#10;2IT/+taC//vXg//5037/9c14//PJdf/xwnL/77tw/+y4b//xu3X/8Lp0/++4df/yu3r/87x7//C5&#10;eP/mr2//5q5x/+qyd//utnv/8bl+//W+hf/1vYT/5653/9+jbf/YnGb/15lm/9iaZ//Zm2j/1Zdk&#10;/9CSX//Nj1z/0JFe/9OUYf/VlmP/1ZZh/9WWYf/cm2X/4J9l/9+fYf/goGL/4KBg/+GhYf/hoWH/&#10;3qFi/96hYv/cnmP/251k/9qcY//XmGL/1JVf/9WWYf/SlV7/05he/9ScX//UnV3/zpdW/8eSTv/L&#10;llD/1aBa/+KsZv/OmFD/yJBG/9GXTv/YnlX/0JZM/8ySSP/Plkf/ypFC/9CXRv/cpFH/151J/8eO&#10;N//JkDn/0pZA/9ebRf/bnUr/0JI//8mIOP/GhTX/yYY4/8iFN//DgDL/uXUq/7p1Kv+8di7/uHQt&#10;/7ZyK/+6dTD/vHc0/796N/++eDr/unQ2/7hyNP+3cTP/tW8z/7VvM/+0bjL/s2wu/7VuMP+1bjD/&#10;t280/7pyN/+5czf/unQ4/7t2O/+5dzr/uHY5/7d3Of+4eDr/s3U6/7N1Ov+zdTz/rG84/7F0Pf+5&#10;fEX/tXhC/7J1P/+0d0H/snU//6xwPP+qcj//qXQ+/6ZxPf+fbDf/m2k0/59uNv+odz//qHQ7/6Bp&#10;Mf+cZCv/mWEm/5ZeI/+YYCf/mmIp/51kLf+ZZC7/lWAs/5ZhLf+VYC7/j1sr/49bLP+KVSv/dUMi&#10;/20+IP9tPyX/bkAo/3VHMP90RTH/c0Qw/3NEMP90RTH/dkcz/3hJNf95Sjb/eUo4/3dINv92RzX/&#10;eU4+/4BVRf97UED/eU4+/39URP+DVUX/gFNA/3pNOv96TTr/d0w7/3dMO/94Tz3/eE87/3ZNOf9y&#10;TDf/bUcw/29JMv9xSzT/cEoz/25IMf9sSDD/bEgu/25KMP9uSy//cE0v/3RRM/93VDT/dlMz/3dU&#10;NP9yUTD/aEcm/2hHKP9mRyj/ZUYn/14/IP9eQB7/aUgl/3VUMf+DXTj/iGE2/4xjN/+NZDj/j2Q3&#10;/5JmN/+YbD3/nG49/5lrOv+bbTz/nW09/51tPf+ZaTn/l2c3/5hqOf+XaTj/lmg3/5ZmNv+VZTT/&#10;jl4u/5FhMf+XZzf/mWk4/51tPP+ickH/pXVE/6NzQv+ldUT/pXVE/6FxQP+ickH/onJB/5pqOv+Q&#10;YTP/gVUm/3tQI/9/VCn/iF8z/4VaL/+CVyz/iF0y/5JnOv+abkH/mW1A/41iNf+EWS7/jGI4/5Jo&#10;Pv+JXzf/eVIp/3dQKf95Uiv/eVIr/3dQKf92Tyj/elMs/4FaM/+BWjP/flcw/35WMv+EXDj/glw4&#10;/39ZNf94VDT/dlE0/29KL/9lQSf/ZUEr/2pGMP9sRzT/bkk2/2xHNP9rRDP/akMy/2tBMf9sQjT/&#10;ckY5/3NHOv9yRjn/cUY2/3BFNf9qPy//Zzwr/2g9LP9rQC//bUIx/2pAMP9nPS3/Zjws/2M8K/9i&#10;PSv/YD0q/18/Kv9iQS7/Wzon/1c3Iv9gQCv/c047/3NOPP9zTDv/cEk4/3BJOP9wSTj/cUs4/3dO&#10;PP96Tz7/e1A9/3hNOv9zSDX/cUYz/3FHL/9wRi7/b0cu/2M+JP9cNxz/ZD8k/3JLLv94UTT/gFc5&#10;/4VcPv+MYEP/g1c6/3tPNP95TTT/c0cu/3RHMP92SDH/d0g0/3tMOP97TDj/e0w4/3tMOP96Szf/&#10;e0w6/3lKOP94Sjr/e009/35QQf97TT7/fU9A/35QQf98UEP/flJF/4BVRf+BVkb/gVZF/31SQf96&#10;Tz7/eE08/3dMO/95Tj3/ek8//3xRQf98UUH/eE4+/3lPQf94TkD/dE0+/3BLO/9tSDj/bkk5/25J&#10;Of9rRjb/ZkIy/2ZCMv9iQTD/Xj8t/14/Lf9cPy3/WT0o/1s/Kv9ePyv/Xz8q/2BAK/9gQCv/YT4q&#10;/2I/K/9hPir/YD0q/2A9Kv9jPiz/Yj0r/2I9K/9jPiz/Yz4s/2I9K/9jPiz/Yj8s/2M+LP9jPy//&#10;aUQ0/2dCMv9pRDT/bEc1/21INv9wSzn/c0w7/3FKOf9zTDv/cEk4/3BJOP9wSTj/bkc2/2xFNP9r&#10;QjD/ZT8s/2Q+K/9nPir/Yjkl/1wxHv9nOCT/dEQw/3VFMf93RDH/gk88/4ZRP/+JVET/hVJB/4tW&#10;Rv+KVUX/iVFA/4tTQv+MU0L/jVRD/49WRf+JTj7/iE07/4tOO/+LTjv/iUw5/4RHMv+DRjH/hEo2&#10;/4RNOP+EUDv/gVE7/2w+J/9qPSb/fFE+/4FYRP+AVUL/il1I/4tdRv+LW0X/kFxH/5RdSf+XXkv/&#10;l15K/5xjT/+haVL/o2tU/6RsVf+ja1T/pGxV/6JqU/+fZ1D/nWVO/55mT/+gaFH/oGhR/6FpUv+j&#10;aVP/omhS/6JoUv+hZ1H/oWdR/6FnUf+iZk7/o2dP/6ZlT/+nZ07/qGhP/6dnTv+mZk3/o2VM/6Rm&#10;Tf+lZ07/p2dO/6dnTv+oZk7/pmRM/6NhSf+jYUn/o2FJ/6FhSP+aXkT/mV1D/5thSf+cYkr/n2VN&#10;/5xiSv+ZX0f/l19I/5piS/+ZYUr/l19I/5pgSv+aYEr/mF5I/5pgSv+qblb/q29X/6NnT/+hZE//&#10;oGNO/59iTf+dY0//nmRQ/51jT/+dY03/nmRO/51jTf+dY03/m2FN/5VcSP+TWkf/lF1J/5VdTP+T&#10;Xkz/kl1L/45bSP+MWUb/hlNA/4VSP/+DUD3/g1A9/4FRPf+DUz//g1RC/4JTQf+BVEH/fFFB/31S&#10;Qv+BVkb/il9P/5NnWv+Wal3/lmpf/45kWP+FWlH/gVZN/35WTP92TkT/ckpA/21FOf9lPzL/Xzks&#10;/1o0Kf9VMSX/Tysf/0wqHv8AAQD/AAEA/wABAP8AAQD/AAEA/1JEOf9MPjP/Sjwx/09BNv9TRTr/&#10;V0U5/2FOQP9wWUv/c1lM/3hYSf98W0z/hmFR/4xiVP+SZ1f/lWhV/5tsWP+gcFz/pHFc/6dzW/+5&#10;fWH/wINm/8SEaP/Ih2f/0JBt/9qYdf/hnXr/5KB5/+Khd//lpHr/66yA//O5if/1vYz//cqV//7Q&#10;nP/90Jf/+syQ//TGiP/1xYP/8cB7/+68df/quHH/8Lxz//O/dP/xwHT/7b5w//fNe//91IL//tiD&#10;//zYhP/30Xz/8ct2//PLdv/0zHf/9ct3//XIdf/0xXX/77tw/+23bf/wunT/8Lp0/+ewbf/vtXX/&#10;8LZ2/+uxcv/ip2v/36dq/+OrcP/psXj/67N6/++2f//xuIH/6q54/+Ckbv/Xm2X/1Jhk/9mbaP/c&#10;nmv/15tp/9KWZP/OkmD/zpJg/9GVY//WmGX/05Rh/86PWv/VlF7/351h/96cX//enV3/3p1d/+Cg&#10;YP/iomL/4aRl/+GkZf/cnmP/3J5l/9qcY//UlV//1JVg/9OUX//OkVv/1Z1i/+awcv/ms3L/3Kto&#10;/9qpZP/drWX/2alf/9urYf/NmU7/zJZM/9mhV//dpVr/z5dM/8qRQv/MlEf/yI8+/8qTQf/Wn0z/&#10;2KFO/8mSP//Gjjv/zZVC/9uhT//hpFT/255O/8qPQf/HiDv/w4Q3/8OBNf/CfjP/u3cs/7p1Kv+8&#10;di7/uHIq/7l1Lv+9eTL/vXgz/7x3NP+9dzn/vHY6/7hyNv+4cjb/tXE0/7VxNP+zbS//tW4w/7Vu&#10;MP+0bS//tm8x/7hxM/+7dDb/u3U5/7t3Ov+2dDf/t3U4/7d3Of+3eTz/s3U4/7J0Of+ydTz/snU+&#10;/72ASv/JjFb/xIhS/7Z6RP+ucj7/rHA8/6puOv+rcj3/p3I8/6FuN/+ebTX/pHI9/6RyPf+mdT3/&#10;s4BJ/612Pv+gaC//m2Mq/5lhJv+VXST/mGAn/5xjLP+bZjD/mGMv/5hjL/+WYS3/kFsp/49ZKv+K&#10;Vif/fkwn/3JBIP9rPB7/az0j/3BCKv9xQyz/bkEq/3BBLf9zRDD/c0Qw/3VGMv94STX/eUo2/3hJ&#10;N/93SDb/d0o3/3dMO/95Tj3/e047/4FUQf+BVEH/flE+/3pNOP96TTj/d0w5/3dMOf94Tzv/dlA7&#10;/3JOOP9uSjT/bEgw/25KMv9wTDT/b0sz/25IMf9tRzD/bEYv/25KMP9wTTH/cE0v/2dEJv9qRyn/&#10;bk0u/2hHKP9kQyT/Y0Ql/2ZHKv9oSSz/Z0gr/2FCJf9iQyT/clEw/39eO/+DXTj/h2A1/4tiNv+Q&#10;ZTj/lGo6/5hsO/+abj3/l2k4/5hoOP+YaDr/mWk7/51tP/+YZzz/lmU6/5ZnOf+XZzn/lWU1/5Zm&#10;Nv+WZjb/jl4u/49fL/+PXy//kWEw/5hoN/+dbTz/oXI+/6BxPf+fcDr/o3Q+/6R1P/+icz//oXFA&#10;/5VnNf+OYC//h1ss/31RJP94SyH/hFct/4lcM/+KWzH/il0z/49iOP+OYTf/jWA2/4tgNf+HXjL/&#10;jWM5/41jOf99Vi3/ck0j/3JNI/92UCv/elQv/3ZQK/92Tyb/e1Qr/4NZMf+GXDT/g1kz/4FXMf+C&#10;VzT/hFk2/4JcOP9+Vzb/d1I1/3BLMP9kQCb/Y0Eo/2tIMv9tSjT/b0o3/29KN/9tSDb/bUg2/2pD&#10;NP9sQjT/ckg8/3VLPf9zSTv/c0k7/3NHOv9sQTH/Zzws/2g9LP9qPy7/aD0s/2tAL/9qQS//Zz0t&#10;/2U+Lf9dOCb/Xzoo/106J/9hQC3/YD8u/1MyIf9SMSD/aUU1/3BMPP9uSTn/akU1/29KOP9wSzn/&#10;bkk3/29JNv91TDj/c0o2/3RKMv90SjL/d001/3FHL/9rQiz/Yz4k/2E8Iv9oQyj/ck0w/3tUN/+D&#10;Wjr/h14+/4pfP/+AVDf/eUsz/3RGLv90Ri//d0ky/3pLN/97TDj/eks3/3xNOf9+Tzv/fU46/3tM&#10;OP96Szf/fE07/35PPf95Sjr/eUs7/31PQP9/UUL/fFBD/39TRv9/U0b/gVND/4BSQv+DVkP/hVZE&#10;/4VWRP+DVEL/f1I9/31QPf98UUD/ek8+/3xRQP96Tz//eE09/3dNPf93TT//b0g5/21GN/9tRjf/&#10;bUY3/2lENP9nQjL/ZUEx/2FAL/9cPSv/Wzwq/1s+LP9dQC7/Wz4s/10+Kv9gQS3/YEAr/2E+Kv9g&#10;PSn/YD0p/188KP9hPir/Yj8r/2VCLv9iPyz/Yz4s/2dCMP9oQzH/ZkEv/2Q/L/9lQC7/aEMz/2dC&#10;Mv9qRTX/aUQ0/2lENP9sRTT/cUo5/3NMO/9xSjn/dU49/3RNPP9wSTj/cEk4/3BJOP9tRjX/akAw&#10;/2tBMf9oPy3/ZDsp/2U8Kv9kOyn/XzQh/2g7Jv93RzP/ekc0/39KOP+DSzr/hk49/4tTQv+KUkH/&#10;h08+/41VRP+MVEP/j1ZD/5BXRP+OU0H/jVJA/41SQP+KTz3/ik06/4tOO/+LTjv/i045/4pNOP+K&#10;Tjb/i1I+/4pWQP+HV0H/gVM8/2Q6Iv9iOSP/eFI9/4JeSP+FXEj/h1xJ/4tcSP+OXkr/k2BN/5xl&#10;Uf+eZVL/nmVR/6NrVP+lbVb/pnBY/6VvV/+faVH/m2VN/5xmTv+cZkz/n2VN/59lTf+dY0v/oGZO&#10;/6JoUv+iaFL/oWdR/59lUf+fZVH/n2VR/55kUP+gZEz/o2dP/6RoUP+nZ07/pmhP/6RmTf+jZUz/&#10;pmhP/6drUf+laU//pmhP/6VnTv+hY0r/n2FI/59fRv+hYUj/oGBH/5xeRf+aXkT/nmJI/6JmTP+l&#10;aU//nGJK/5lfR/+bX0X/m2FL/51jTf+bYU3/mV9L/5lfS/+aXUj/mVxH/5teSf+oa1b/q25Z/6Jl&#10;UP+gY07/oGNO/51jT/+bYU3/mWBM/5lgTP+YYEn/mmJL/5xiSv+cYkr/m2FJ/5ZgSP+UXUj/k19J&#10;/5NfSv+TYE3/j1xJ/4paRv+FVUH/gVE9/4FRPf+CTzz/gU47/39PO/+BUT3/gFE//4FSQP9/VET/&#10;e1BA/31SQv+AVEf/glZJ/4RaTP+FW0//gVZN/35TSv93TEP/d0xD/3lORf96T0b/e1BH/3VNQ/9o&#10;QjX/YTsw/1gyJ/9VMSX/TSsf/0goHf8AAQD/AAEA/wABAP8AAQD/AAEA/1RGO/9QQjf/TkA1/1FD&#10;OP9XRzr/XUs//2lTRv94XlH/fWBQ/4FgUf+IY1P/jWNV/5FjU/+VZlT/mWlV/6VyX/+odF//qnRc&#10;/7F3X//FiGv/x4pt/8mKa//NjGz/15Vz/9uZdv/fm3j/5aR8/+qpgf/qq4D/7bCE/+60hv/wuIf/&#10;9cCO//nGkf/3yJD/+8uN//vLi//3x4X/9MOA//C+ef/tuHL/7Ldx//G9dP/wv3P/779z//nLff/8&#10;04H//9qJ//zcif/40n3/9Mx3//PLdv/1y3n/+M58//fKef/2x3f/9MB1//C6cv/tt3H/67Jt/+iv&#10;bP/ssnL/7bNz/+iubv/gpWn/3qNn/96ma//hqXD/5Kxz/+WtdP/qsnn/6Kx2/+OmcP/ZnGb/05Vi&#10;/9iaZ//WmGX/1JZj/9CUYv/MkF7/zpJg/9SUZP/YmWb/1JVi/9GSXf/Yl2H/3pxi/92bX//cml3/&#10;3Zte/+GgYP/jomL/4qJi/+CgYP/dnGL/3Zxk/92cZP/Yl2H/1ZZh/9OUX//NkFr/0Ztf/+m2d//x&#10;wX//7cB8//fMiP/2y4b/5711/+K2a//Xp1v/0aBU/9unXP/irWH/0JtP/8uTSP/KkkX/y5JD/8uU&#10;RP/ZolD/57Be/92mVP/Kk0H/zJVD/9ihT//rsmP/5qtb/9KZSv/JjkD/xos9/8WGOf/DgTP/u3cs&#10;/7p1Kv+6dSr/uHIq/7l1Lv+/ezT/v3o3/7t2M/+3czT/unQ4/7hzOP+3cjf/tnE2/7RwM/+zbzL/&#10;tW8x/7RvLv+1bi7/tm8v/7lyNP+7dTf/unQ2/7l1Nv+1czb/tnQ3/7Z2OP+2eDv/s3U6/7N1PP+x&#10;dD3/snZA/7+DTf/Pk13/0JRg/7mAS/+udUD/qXE+/6pyP/+qcj//p3I+/6NuOv+hbjn/t4RP/7F/&#10;Sv+pdj//tYBK/694QP+kbDP/o2sw/55mK/+VXSL/l1wk/5lgKf+fZjH/nmUw/5xjLv+ZYCv/lFsm&#10;/5JdKf+NVyj/hlIq/31LKP9uPR3/ajsf/29BJ/9uQCj/bD4n/25BKv9yRTD/cUIu/3NEMP93SDT/&#10;d0g2/3hJN/94STf/dkk2/3hLOP94TTz/e047/35RPv99UD3/e045/3lMN/95Tjv/eE06/3ZNOf93&#10;UTz/dlA7/3NPOf9vSzX/bUkz/25KNP9uSjL/bUkx/25IMf9tRzD/bkgx/29KMP9uSjD/bksv/2hF&#10;Kf9oRSn/akkq/2ZFJv9lQyf/ZUYp/2dIK/9oSSz/Zkcq/10+If9fQCH/bU8t/3taN/+EXzX/h2A1&#10;/4hiNf+MYzX/kWc3/5ltPv+cbj3/mGg6/5hoOv+XZzn/mGc8/51sQf+ZaD3/mGc8/5ppPv+ebkD/&#10;nGw+/5trO/+YaDj/jlss/4hYKP+KWin/kGAv/5VlNP+Zajb/oHE9/6JzP/+gcTv/onM9/6JzPf+h&#10;cj7/nnA+/5VnNf+NXy7/h1ss/39TJv92SR//dUgf/4RXLv+JXDP/il00/41gN/+MXzb/il00/41i&#10;OP+YbUP/l21D/4xiOv96Uyr/b0og/3FMIv9zTSj/eVMu/3ZPKP92Tyb/f1Ut/4ZcNP+IXjb/hVky&#10;/4FVLv+BVTD/hFg1/4NbOP+AWDX/eVIx/3BLLv9lQib/ZkQr/21KNP9uSzX/bEk1/21KNv9uSTf/&#10;bUg2/2tGNv9uRzj/dUs9/3VOP/93TT//dEo8/3RKPP9wRjj/aj8v/2o/L/9sQTH/aj8u/2tAL/9r&#10;QC//Zz4s/2c9Lf9cNST/XTgm/1w5Jv9gPyz/ZEMy/1o7Kf9RMiD/YUAv/3BMPP9uSjr/a0Y2/29K&#10;Ov9wSzn/bkk3/21INf9zSjb/cUg0/3BHM/9wRzP/dEoy/21ELv9pQCr/aEAn/21FK/90TTD/fFU4&#10;/39WNv+HXj7/jGFB/4FVOP97TTP/d0kx/3RGL/93SDT/e0w4/39QPv9/UD7/e0w6/3pLOf98TTv/&#10;fU46/3lKOP96STj/fUw7/39OPf9+TT7/eUo6/3tLPf99T0D/f1FC/39TRv+AVUX/gVND/4FSQv+E&#10;VUP/hldF/41cS/+KWUj/hVZC/4JTP/9+UT7/fE88/3lOPf95Tj7/eE09/3ZMPP92TD7/cUo7/25H&#10;OP9tRjf/aUQ0/2hDM/9lQTH/Xz4t/149LP9aPSv/WTwq/11ALv9fQjD/Xj8t/14/K/9gPyz/Yj8r&#10;/2E+Kv9hPir/Yj8r/2E+Kv9kPyz/ZD8s/2ZBLv9mQS//ZUAu/2ZBL/9mQS//ZUAu/2ZBL/9mQS//&#10;aEMx/2hDMf9sRzX/bUg4/25JN/9vSDf/cUo5/3NMO/9xSjn/dE08/3VOPf9xSjn/cUo5/3FKOf9t&#10;RjX/aUAu/2g/Lf9nPiz/Zj0r/2E4Jv9fNiT/YDUi/2o9KP93RzP/fEk2/4NLOv+JUUD/iVA//4hP&#10;Pv+GTj3/iVFA/45VRP+NVEH/kFdE/5NZRf+QVkL/jlRA/41TP/+HTDr/h0w6/4lMN/+JTDf/iUw3&#10;/4dNN/+ITjj/ilM+/4ZUPf+DVT3/elA4/2Q+J/9fOyX/a0gy/3hVQf+CXEn/iF9N/45hTv+TZFD/&#10;mWlV/59sWf+ealX/nmpU/6VuWf+odF7/q3df/6VxWf+daVH/m2VN/5xmTv+dY0v/nWNL/59lTf+f&#10;ZU3/o2dN/6JoUv+hZ1H/oWdT/6BmUv+gZlL/oWdT/59lUf+gZlD/pGhQ/6RoUP+lZ07/pmhP/6Vn&#10;Tv+jZ03/pGhO/6VpT/+kaE7/pWlP/6VpT/+iZEv/nmBH/5pcQ/+fX0b/nF5F/55eRf+fYUj/pmhP&#10;/6ZqUP+kaE7/m19F/5peRP+eYkj/nGJM/5thS/+ZX0v/m15J/5teSf+ZXEf/ml1I/51gS/+kZ1L/&#10;pGdS/59iTf+fYk3/nWNP/5xiTv+bYU3/mWJN/5hiSv+XYUn/mmRM/5pkSv+aZEr/mmRK/5dhR/+T&#10;XUX/kV1H/5JfSv+PX0n/iVlF/4dYRP+FVkL/g1M//4NTP/+CUj7/g1A9/4FRPf+CUUD/gFE//4BR&#10;P/99UkL/fFFB/39URP+AVEf/gFRH/4BWSv9/VEv/d0xD/3dMQ/90SUD/dUpB/3dMQ/92S0L/dktC&#10;/3FJPf9lPzT/XTcs/1YyJv9SMCb/TCwh/0QmG/8AAQD/AAEA/wABAP8AAQD/AAEA/1VHPP9TRTr/&#10;VEY7/1VHPP9cTD//ZFFD/29YSv9/YlL/iWhZ/4xoWP+QaVj/lGlZ/5ZnVf+ZaVX/oG1a/6p2Yf+w&#10;emL/snhg/7l9Yf/LjnH/0JFy/82MbP/VlHT/25l3/9uZd//bmXb/5qaA/+ythP/troP/7K+D/+yx&#10;hf/vtYf/8bmI//K9if/0wYj/+sqM//7Ojv/5yYf/9MOA//LBfP/vvXj/7Ldx//C8c//wvnX/8cF1&#10;//fJfP/70IH//9aE//7ZiP/40Hv/9Mx3//TKdv/0ynj/+cx7//fIeP/1xHf/98N6//K8dP/ttG//&#10;6K9s/+eua//qsHD/6a9v/+asbP/gpWn/3aJm/9ujaP/cpGn/4aZu/+Clbf/jqHD/56p0/+OmcP/a&#10;nWf/1Zdk/9aXZP/TlGH/0pNg/9GSX//Ojl7/z49f/9KSYv/UlGT/1JVi/9SSYP/WlGD/2ZZf/9mX&#10;Xf/cl17/3Zhd/+GcYf/komb/5KJl/+CeYf/dm1//25pi/92bYf/Yl2H/15Vh/9OUX//NkFr/zphc&#10;/+m3ev/6zI7//NOR///hnP/84Zz/+NaO//bSiP/ovnT/06VY/9SkWP/hrWH/1aBU/82YTP/KkkX/&#10;ypJF/8eSRP/bpFT/9r9v//G+bf/ToE//ypdG/9ukVP/zvGz/77Zn/92iUv/PlET/zI8//8mKO//G&#10;hDb/wHsw/755Lv++diz/vHQs/7t1L//BfDf/wn06/7x3Nv+2cDL/t3M2/7h0N/+4czj/t3I3/7Nv&#10;Mv+wbC//tG4w/7VwL/+0by7/tXAv/7ZxMP+6dDb/uXU2/7l1Nv+2dDf/t3U4/7h4Ov+1dzz/s3U6&#10;/7R2Pf+ydT7/snZA/7+DT//NlF//05pl/8CHUv+0fEn/rnZD/6x0Qf+nbzz/pG87/6NuOv+jbjr/&#10;uYZR/7SBTP+odT7/sHlB/6t0O/+lbTL/qnI3/6dsMv+cYSf/l1wi/5pfJ/+hZS//n2Yv/51kLf+c&#10;Yyz/l14p/5deKf+PWib/i1Yq/4NSKv9zQR7/azoa/21AI/9tPyf/bkAo/29CK/9yRTD/b0It/3JF&#10;MP91RjT/dkc1/3hJN/95Sjj/dkk2/3lMOf94TTz/eU49/3xRQP94TTz/dEk2/3ZLOP94TTr/d0w5&#10;/3VMOP90Tjn/dE45/3JMN/9vSzX/bko0/25KNP9rRzH/bUcw/29JMv9uSDH/cEoz/29JMv9sSC7/&#10;bEgu/2tILP9pRir/a0gs/2dFKf9nRSn/ZEUp/2VGKv9mRyv/ZUcr/11AIv9ePyD/aUsp/3VUMf+A&#10;XTX/hWA0/4VfMv+IXzH/jmQ0/5VpOv+Zajz/mWk7/5ppPv+aaT7/mmk+/51uRP+ZakD/mGk9/5ts&#10;QP+kdEb/onJC/59vP/+bazr/i1km/4BQH/+FUyD/jl4t/5JiMf+XaDT/nG05/6R1Qf+jdED/pHVB&#10;/6N0QP+fcT//nnA+/5hqOf+NYTL/hVkq/4RYK/97TiT/cUQb/31QJ/+DVi//hVgx/4teN/+NYDf/&#10;i141/5FmPP+leVL/n3NM/45kPP96Uyr/bEUc/29KIP9zTSj/elQv/3dQKf93UCf/flQs/4ddNf+K&#10;Xjf/h1wy/4FVLv+AVC//hFg1/4NbOP+AWDX/eFEw/29KLf9mQyf/aEYt/2xMNf9rSzT/a0g0/2xJ&#10;Nf9tSjf/bUg2/2xHN/9xSjv/dE0+/3ZPQP94TkD/dEo8/3RKPP90Sjz/bkI1/2xBMf9tQjL/bUIy&#10;/2o/L/9qPy7/aj8u/2tAL/9fOCf/YDko/186KP9hPiv/ZUQx/14/Lf9SMyH/XTwr/21MO/9vSzv/&#10;bEg4/2xIOP9uSTf/b0o4/29KN/9vSTb/bUcy/29GMv9vRjL/bUQw/2c+KP9iOSP/bEQr/3VNM/9+&#10;VTf/glk7/4NaPP+MYEP/iFw//3pNMP95SzP/d0ky/3dINP96Szf/gFE//4NUQv+AUT//fE07/3pL&#10;Of97TDr/fE07/3lKOP95Sjj/fEs6/39OP/+BUEH/fk8//3xNPf98Tj7/f1FB/4FTQ/+BU0P/glRE&#10;/4FSQP+DVEL/hVRD/45dTP+KWUj/hVZC/4NUQP99UD3/fE88/3lLO/93TDz/d0w8/3RKPP92TD7/&#10;c0w9/21IOP9pRDT/Z0Iy/2ZCMv9lQTH/Xj0s/1w9K/9cPy3/XD8t/15BL/9fQjD/YEEv/2A/Lv9f&#10;Piv/Yj8s/2I/K/9iPyv/Y0As/2NALP9oQzD/ZkEu/2ZBLv9oQzD/ZkEu/2ZBL/9lQC7/Z0Iw/2lE&#10;Mv9mQS//aEMx/2lEMv9tSDb/b0o4/3NMO/9xSjn/cUo5/3FKOf9xSjn/c0w7/3VOPf9zTDv/cEk4&#10;/29IN/9tRzT/Z0Eu/2c+LP9mPSv/ZDsp/182JP9fNiT/ZDkm/2w/Kv97Szf/gU47/4ZOPf+LU0L/&#10;iVA//4RLOv+ESzr/jVRD/49WRf+MU0D/jlRA/49VQf+PVUH/j1VB/41TP/+ESjb/hUo4/4ZMOP+F&#10;Szf/hkw4/4dNN/+KUjv/iFY9/31NNv94TjX/dE43/2NAKv9XNyL/Wzon/2VEMf92UUH/eVJB/3xS&#10;Qv+DWEj/i15L/4lcSf+FVkL/hldD/5FhS/+fb1n/p3dh/6VzXP+hbVf/nGhQ/55oUP+fZU3/oGZO&#10;/6JoUP+iaFD/pGhO/6BmUP+eZE7/oWdT/6FnU/+hZ1P/o2lV/6FnUf+hZ1H/pGhQ/6VnTv+jZUz/&#10;pGZN/6VnTv+kaE7/pGhO/6NnTf+hZ0//pmpQ/6VpT/+iZkz/n2JG/51gRP+dYET/nWBE/59fRP+i&#10;ZEv/qGpR/6ZoT/+iZEv/ml5E/5ldQ/+eYkj/n2NL/5pgSv+YXkj/nF9K/5heSv+VW0f/m15J/59i&#10;Tf+rb1f/o2dP/55iSv+dYUn/m2FL/5thS/+bYUv/mWNL/5hiSv+YYkr/m2VN/5ljS/+YYkj/mmRK&#10;/5ljSf+VX0f/kV1H/5BdSP+MXEb/hldD/4RVQf+FVkL/hVVB/4RTQv+EU0L/g1JB/4FQP/+DUkH/&#10;gFE//39QQP9+UED/e1BA/39URP9+UkX/e09C/31RRv95TkX/c0g//3VKQf9zSD//dEg//3NHPv9w&#10;RDn/bEI2/2tBNf9gOi//WjQp/1UxJf9QMCX/Siof/wcAAP8AAQD/AAEA/wABAP8AAQD/AAEA/y8x&#10;Lv9WSD3/Wkw//11NQP9kUkT/bVdJ/3ddUP+DZFL/km5e/5VuXf+ZcF7/oHFd/6JyXv+jc13/p3Rf&#10;/7B6Yv+3fWX/voJo/8KFaP/PkHH/05Jy/9GQcP/amXn/2ph2/9uZd//amnb/5aV//+ythP/sroX/&#10;6q2B/++0iP/wtoj/8LiH/++6hv/1wYj/+MaJ//3LjP/7yoj/88J///TDfv/0wn3/7rx1//C7df/v&#10;vXT/8MB2//PDd//6zH7/+c5///rQfv/3zXv/9Mp4//THdv/zxnX/88R0//LBdP/zv3T/8711//O6&#10;df/ss3D/6q5v/+erbP/qrm//6Kxu/+Sqa//hpmr/3KRn/9ykaf/dpWr/4KVr/9+kav/fpGz/5ahx&#10;/+Klb//dnmn/2pto/9WWY//TlGH/0pNg/9GSX//Pj1//z49f/82NXf/Qjlz/05Ff/9GPXf/Rj13/&#10;0o9a/9SRXP/ZlF3/2ZRd/9yXXv/jnmX/5qFo/+OeZf/amF7/2phe/9mXXf/Vkl3/1ZNf/9OUX//N&#10;kFr/y5Rb/+S0dv/91Zf//eKf//zlof/+56P//+2l///zq//41Ir/y6RX/8SZS//Wp1n/1aRX/8+b&#10;T//Ml0n/yJBD/8GMPv/TnlD/8r9w//rNfP/ir2D/z5xN/9qnVv/0vW3/8Llp/+CnWP/Vm0n/zpFB&#10;/8yNPv/KiDr/xoE2/8R8Mv/AeDD/vHQs/713Mf/Ffzr/xYA9/796Of+5czX/tnI1/7h0N/+7dzr/&#10;t3M2/7NvMv+uai3/sW0u/7VvMf+0by7/s24t/7NtL/+4dDX/u3c4/7t3OP+4djn/u3k8/7x7Qf+5&#10;eD7/tnU9/7R1P/+2d0L/tHZD/7p+Sv/FjFf/zJNe/8mRXv+9iFT/tH9L/6p1Qf+gazf/om05/6Nu&#10;Ov+gazf/qXZB/6h1Pv+jcDn/pW41/6FrL/+jazD/qnI1/6pvM/+hZiz/mV4k/5pdJP+fZCz/oWUv&#10;/6JnL/+iZjD/mmEq/5VcJf+NWCL/ilYn/4hULP96SCP/bDsa/2s8Hv9vQSf/b0Mq/3FELf9tQi//&#10;bkEs/3BDLv9zRjP/dkk2/3hJN/95TDn/d0o3/3hNPP93TDv/d0w7/3pPPv91Sjf/cEUy/3RJNv93&#10;TDn/dUsz/3NKNv92TTn/ckw3/3FLNv9uSjT/bko0/21JM/9sRjH/bkgz/3BKNf9wRzP/ckk1/3FI&#10;Mv9tRzD/akYu/2xILv9pRSv/akgt/2hGK/9lQyj/YEEl/15AJP9hQyf/Y0Up/2BDJf9hQiP/Zkgm&#10;/3FQLf+CXTP/hWA0/4hfM/+IXzH/jGE0/4xgMf+RYjT/mGk9/51sQf+eb0X/nW5E/5xtQ/+Zaj7/&#10;lmc7/5prP/+gcUP/oHJB/6BwQP+cbDv/ilop/4JSIf+DUyL/jl4t/5JiMf+XZzb/mGg3/59xP/+k&#10;dkT/pXdF/6R2RP+hc0L/n3BC/5xtP/+UZTf/hVks/4hcL/+GWS//ek0k/3pNJP94SyT/fE8o/4db&#10;NP+NYTr/jWE6/5ZpQv+qfVb/oXVO/45kPP98Uir/a0Qd/3BJIv91Tyr/fFUu/3xVLP97USn/fFIq&#10;/4ZcNP+KXzX/iV40/4RYMf+CVjH/hVo3/4JaN/+AWDX/eFEw/29MLv9oRSn/Z0cu/2tLNP9qSjX/&#10;ako1/21KN/9uSzj/b0o4/2xHN/9tRjf/cks8/3VOP/93TT//dEo8/3NJO/90Sjz/cEY4/21DNf9u&#10;QjX/bUIy/2o/L/9pPi3/bEEw/29EM/9nPiz/Zz4s/2M+K/9iPSv/Y0Iv/18+K/9QMR3/Vjcl/2hH&#10;Nv9rSjn/bEs6/2tHN/9rSDX/bkk3/3BLOf9tSDX/bEYz/21HNP9tRzL/aEIt/103Iv9cMx3/cUkw&#10;/3xTN/+BVTj/hlo9/4hbPv+IWz7/fU81/3dJL/96TDX/eEk1/3lKNv9+Tz3/glNB/4NUQv9/UD7/&#10;fE07/35PPf97Tjv/fE88/31OPv99Tj7/f04//4FQQf+EU0T/g1RE/4JTQ/+AUUH/f1FB/4BSQv+A&#10;UkL/gVND/35RPv+AUT//gVJA/4ZVRP+EU0L/hFVD/4JTQf+AUT//fE4+/3hKOv90STn/dUo6/3RK&#10;PP91Tj//c04+/2tGNP9lQTH/ZUEx/2JBMP9hQC//Xj8t/14/Lf9dQC7/XkEv/19CMP9gQS//X0Au&#10;/18+Lf9fPi3/Y0At/2I/LP9jQC3/ZD8s/2ZBLv9nQi//ZkIs/2dCL/9oQzD/ZkEu/2dCL/9pRDH/&#10;bkk3/2xHNf9nQjD/aUQy/2lEMv9sRzX/bEc1/3BJOP9xSjn/cUs4/3JMOf9xSjn/c0w7/3RNPP9x&#10;Sjn/b0g3/21GNf9uSDX/aUMw/2ZALf9kOyn/YDcl/2E4Jv9nPCv/aj8u/3JFMP+EVED/i1ZE/4hU&#10;P/+LU0L/iE8+/4VMO/+FTDv/kVhH/5BXRP+MU0D/i1E9/4lPO/+NUz//kFZC/45UQP+FSzf/hkw4&#10;/4hOOv+ITjr/ilA6/4lROv+QWkL/h1g+/3VJMP9rRS7/cEw2/109KP9PMBz/UDEf/1g5J/9eOiz/&#10;XTcq/1w3J/9jPC3/ZT4v/1s0Jf9SLRv/WjUj/2xGM/+DWkj/kWZT/51vWP+gcFr/oGxW/55qVP+f&#10;aVH/omhQ/6ZsVP+na1H/oWdR/55kTv+eZE7/oGZS/6BmUv+fZlL/n2ZS/6FnUf+hZ1H/o2dN/6Nl&#10;TP+iZEv/omRL/6VnTv+laU//pWlP/6VpT/+iaFD/pWlP/6RoTv+hZUn/n2JG/51gRP+fYkX/n2JG&#10;/55hRf+hY0r/omRL/6BiSf+gYkn/nF5F/5pcQ/+dX0b/n2NL/59jS/+bYUv/mV9L/5RaRv+TWUX/&#10;l11H/59lT/+4fGL/qW1T/59hSP+aXkb/m19H/5thS/+bYUv/l2FJ/5hiSv+ZY0v/m2VN/5ljS/+Y&#10;Ykr/l2FJ/5hiSv+VYUn/kV1H/4tbRf+LW0X/h1hE/4BTPv+AUz7/g1RA/4JTQf+DUkH/glFA/4BP&#10;Pv+CUUD/gVJC/4BRQf97TT3/fE4+/39RQf97T0L/eEw//3lNQv95TUL/dUpB/3ZLQv9yRz7/cEQ7&#10;/2xANf9nPTH/ZTsv/2Q6Lv9cNiv/VzEm/1MvI/9NLSL/DwAA/wABAP8AAQD/AAEA/wABAP8AAQD/&#10;AAEA/wABAP8GCAX/Z1VJ/25bTf95YlT/f2JS/4NiUf+NaFb/nnVj/6Z5ZP+neWL/q3li/7B8Zv+s&#10;eGD/sXtj/7l/Z//Dh2v/yItu/8yNbv/TknL/2JZ0/9uZd//gnnv/46F+/+Wkfv/lpH7/56h//+qr&#10;gv/sr4P/7bCE/+6zh//vtIj/8bmK//G8iv/vvIX/77yF//C9hP/1w4j/9sSH//TCg//zwoD/8b58&#10;/++9eP/vvXj/8cF5//TEev/7zYL/+c6A//nOf//4znz/9sl4//TFdf/xwHP/7rpu/+64bv/vuXH/&#10;8rl2/++1df/pr2//5qps/+aqbP/nrW7/7LF1/+uwdP/iqm3/3aVq/9+nbP/hqW7/5Kxx/+iwdf/k&#10;qW//3J9o/9eaZP/VmGL/05Vi/9SVYv/UlWL/0pNg/9CRXv/PkF3/z5Bd/9KQXv/SkF7/1JJg/9OR&#10;X//Rj13/0Y1c/9KOXf/Vj1z/2JJe/9qUYP/dl2P/25Zf/9uWX//YlV7/1pNc/9eUX//XlWH/1ZNh&#10;/9KTYP/Nj1z/xI9Z/9Kjbf/0zZT//uis//zqqv//87P//f++//7/wf/525P/zalf/8CXSP/WqFr/&#10;5bZm/9yrXP/Qm03/zZVI/8SPQf/FkEL/0ZxO/+m2Z//zwHH/57Zn/9+uX//yv3D/7rlr/+evYv/c&#10;o1T/zZJE/86PQv/QjkL/yII6/82FPf/MhkD/v3kz/7t1MP/Bezb/w3w6/755OP+7dTf/uXM1/7p0&#10;OP+5czf/uHI2/7NvMv+wbC//tHAx/7dxM/+2cDL/tHAz/7RwM/+2cTb/uXQ5/7p1Ov+3dTv/uHY8&#10;/7h3P/+4dz//tXQ+/7R1P/+0dUD/sHM9/65wPf+ydkL/vIBM/8yTXv/Ql2L/wYhR/7F4Qf+nbjf/&#10;rHM8/7N8RP+tdj7/pG01/6ZvNv+sdTz/omwu/6BoK/+lbTD/sHY3/6txMv+kaS3/nmIm/5tfI/+f&#10;ZCr/pWow/6dsMv+gZSv/mWEo/5hfKP+VXCX/jFcl/4tXKP+JVS3/fEon/2k4GP9oOx7/bT8l/2xA&#10;J/9vQi3/bkEs/29CLf9yRTL/c0Yz/3RHNP9zRjP/b0Qz/3NIN/90STj/dks6/3VKN/90STb/cUYz&#10;/3RKMv90SzX/c0o0/3NKNP92TTf/c002/3BKNf9vSTL/bUcy/2xGL/9uSDP/cEo1/29GMv9vRjL/&#10;cEcz/29JNP9tRzL/bEgy/2tHL/9rRy//bEox/2xKMf9nRy7/YEAn/1s9If9aPCD/XT8j/1w/If9e&#10;PyD/ZUcl/3FQLf+GYTf/imM4/4phNf+LYDP/jWI1/4tfMv+MYDP/kGQ3/5VmOv+WZzv/mWo8/5pr&#10;P/+YaTv/lWY4/5VmOP+Yajn/mWs6/5psO/+abDv/lmg2/5ttO/+dbz3/nW8+/55wP/+Zazr/kmQz&#10;/5NlNP+bbTz/pHZF/6Z4R/+kdUf/pndJ/6Z3Sf+ic0X/mms//5VmOv+OXzP/jV40/4teNP+EVy3/&#10;e04l/35TKf+GWzH/jGE3/5lsQ/+meVL/nXFK/5VpQv+IXjb/d00n/3VOJ/93UCn/e1Qt/4NZMf+B&#10;Vy//f1Ut/4ZbMf+NYjj/jmM5/41iOP+HXTf/hVs1/39XM/98VjL/eVU1/3RRNf9uSy//aEUv/2tI&#10;Mv9sSTX/bks3/3FOO/9wSzn/cEs5/3BJOP9uRzb/c0k5/3ZMPv90Sjz/ckg6/3NJO/91Sz3/dEo8&#10;/3BGOP9tQzX/b0M2/2o+Mf9oPS3/aD0t/2c8LP9nPCz/Zjsr/2U7K/9kPSz/Z0Iw/2RBLv9UMyL/&#10;TzAc/1w9Kf9oRzT/b047/25LOP9tSjf/bks4/29MOf9uSTf/akUy/2hDMP9mQS7/XTkj/1s1IP9h&#10;OyT/dkwz/3tSNv96TjP/eU0y/3tNM/94SjL/d0kx/3hKM/98TTn/fE05/3pNOP9+Tz3/f1A+/4FS&#10;QP+BUkD/g1RC/4JURP9/UUH/gVJC/4NURP+DVET/hFVF/4VURf+EU0L/g1JB/4JTQf+CU0H/gFFB&#10;/35QQP9+UED/flBA/39RQf+AUkL/gVRB/4JVQv+BVEH/g1ZD/4NWQ/+AUkL/fE4+/3tNPf95Tj7/&#10;d0w8/3RKOv91Tj3/b0o4/2hFMv9hQC3/YUAt/2JDL/9gQS//X0Au/19ALP9ePyv/X0Au/19ALv9f&#10;Pi3/YD8u/2A/Lv9hQC//Z0Mz/2hFMv9nRDH/ZUIu/2dCL/9oQzD/aUUv/2tHMf9qRDH/a0Uy/2pE&#10;Mf9sRjP/bUg1/2xHNP9sRzT/bkg1/25JNv9wSzj/cEs4/3FLOP9vSTb/cUs4/3FLOP9wSTj/cUo5&#10;/3BJOP9vSDf/cEo3/29JNv9tRzT/aD8t/2M6KP9fNiT/YTgm/2Y7Kv9qPy7/dkk0/3dKNf+BUT3/&#10;hlNA/4hTQf+KUkH/jFNC/4xTQv+PVkX/k1hI/5BVRf+MUUH/iVA9/4pRPv+LUj//j1RC/45UQP+G&#10;TDj/hkw4/4VMOP+FTDj/iVM7/49bQ/+MXUP/bkYt/1QwGP9MLBX/UTId/1c4JP9VOCb/XD0r/149&#10;Lv9XNif/UzEl/1MxJf9MLB//Oh4Q/y0SB/8mEAP/Qy0f/1E6LP9ZPCz/YD8u/31YRv+UaVb/nW9Y&#10;/51rVP+cZk7/m2VN/51lTv+fZU//oWdR/6NnT/+iZk7/oGZQ/6BmUP+gZlD/n2VP/6BmUP+hZ1H/&#10;omZM/6NlTP+iZEv/pGZN/6RmTf+jZUz/pGhO/6VpT/+jaVP/n2NJ/55iSP+gZEr/nWFF/59iRv+i&#10;ZUn/oGNH/55hRf+aXEP/nF5F/59hSP+gYkn/n2FI/51hSf+dYUn/n2NL/55iSv+bYU3/mV9L/5Ra&#10;Rv+UW0f/n2ZS/6hvW/+weGH/pmxW/5xiTP+XXUf/mF5I/5thS/+bYUv/mGBJ/5lgTP+ZYk3/mWJN&#10;/5hhTP+ZYk3/ll9K/5VeSf+QXEb/jVlE/4tYQ/+HV0H/hVVB/4NUQP+CUz//gVI+/4BRPf+CUz//&#10;gVJA/39QPv+AUT//glNB/4JVQv+AUkL/gVND/4FTQ/+HWUn/ilxN/4ZaTf+AVEn/dUs//3NJPf9x&#10;Rzv/a0M3/2c/M/9kPDD/YTkt/183K/9YMif/VTEl/1EvJf8FBAD/AAEA/wABAP8AAQD/AAEA/wAB&#10;AP8AAQD/AAEA/wABAP8AAQD/JCYj/3JcT/9/Y1X/hmVW/4plVf+Talj/p3pl/6t7Zf+ufGX/sn5m&#10;/7aAZv+2fGT/tn1i/7+DZ//FiGv/zIxw/82Ob//TkW//15Vz/9yYdf/gnHn/5qJ9/+ejfv/ko33/&#10;56h//+ipgP/qrIP/7K6F/++0iP/vtIj/8rmM//G7jP/tuYf/77yH//C/h//1won/98WK//PBhP/x&#10;v4D/7rt5/+67ef/uvHf/88F6//LCev/4yH7/+Mp9//jKff/6zH7/98h6//TDdv/yvnL/67Vr/+uz&#10;af/rsm3/7bNz/+6yc//mqmz/4qZo/+Ona//jqGz/67B0/+2ydv/jq3D/4Kht/+Cobf/iqm//5q5z&#10;/+6zef/nrHL/2p1m/9WYYv/TlmD/0pRh/9OVYv/Vl2T/1JZj/9KTYP/MjVr/0pBe/9ORX//TkV//&#10;1ZFg/9aSYf/UkF//0Y1c/9OPXv/UkF//15Fe/9mTX//alGD/2ZNf/9iTXP/TkFn/05Bb/9WSXf/X&#10;lWP/1JJg/9GPX//OkGH/wYxa/8mZaP/uxpL//u21//vut///98D////G//z/xv/02ZT/1bVs/8ii&#10;V//Yr1//9MZ4/+6/b//drF3/1qNU/9CdTv/HlEX/xZJD/92sXf/3xnf/+sx+/+2+bv/yv3D/8Ltt&#10;/+uzZv/lqlz/0ZJF/82LP//OjEL/yIQ9/82HQf/PiUP/xH44/7t1MP++eDP/v3g2/714Nf+9dzn/&#10;unQ2/7p0OP+5czf/uHI2/7ZwNP+1bzP/tXE0/7dzNv+2cjX/tXE0/7RvNP+2cTj/tnE4/7ZxOP+0&#10;cjj/tHI4/7VzOf+2dT//tnU//7V0Pv+1cz//snM+/7BxPP+tbzz/snU//8mNV//RlV//xopU/7N7&#10;Qv+pcTj/r3g//7+IT//Ci1L/tH1E/7F7P/+xez//pW8x/6RtLf+sdTX/s3k6/6xyM/+obi//omcr&#10;/51hJf+eYyn/o2gu/6RpL/+dZSz/l18m/5hgJ/+VXCX/jlkn/5FdLf+QXDT/hVMu/2s5GP9mNxn/&#10;aj0g/2o+Jf9vQiv/b0It/3BDLv9vQi3/cEMw/3JFMv9yRTL/bUIx/3JHNv91Sjf/dks4/3VKN/91&#10;Sjf/c0g1/3FHL/9wRzH/cUgy/3JJM/92TTf/dk03/29JNP9tRzD/bUcy/21HMv9vSTT/b0k0/25F&#10;Mf9uRTH/cEcz/25IM/9tRzL/bEgy/2lFL/9qRi7/aEYt/2lHLv9mRi3/X0En/1c8If9VOh//VTod&#10;/1c5Hf9ZPB7/ZEYk/3FQLf+CXTP/iGE2/4hfM/+JXjH/jGE0/4ldMP+IXC//jGAx/45iM/+PYzT/&#10;kWU2/5hpO/+YaTv/mGk7/5doOv+WZzn/lmg3/5lrOv+bbTz/m208/6ByQf+hc0L/oXJE/6FyRP+b&#10;bD7/kGQ1/4xgMf+TZzb/oHRF/6J2R/+kdUf/pXZI/6R1R/+kdUf/n3BE/5prP/+XaDz/lWY8/5Vm&#10;PP+KXTP/flEn/35RJ/+AVSv/iF0z/49kOv+VakD/kmY//5JmP/+KYDj/e1Ep/3ZPJv91Tif/fVMt&#10;/4RaMv+FWzP/hFoy/4dcMv+JXzX/jGI4/41jOf+LYTv/g1w1/3xWMv96VjT/eFQ0/3JPMf9tSi7/&#10;aEYt/2tIMv9sSTX/b0w4/3VQPv9zTjz/ck07/3NMO/90Sjr/dEo6/3ZMPP90Sjz/cUc5/3NJO/90&#10;Sjz/dEo8/3BGOP9tQzX/b0M2/2s/Mv9mOi3/YTYm/2M1Jf9iNyf/YTYm/2M5Kf9jPCv/Z0Iw/2NA&#10;Lf9WNST/TS4a/1g5Jf9nSDT/cE88/25NOv9tTDn/bUw5/2tKN/9sSTb/aUYz/2VCLv9jPiv/WTQh&#10;/1w2If9pQyz/dkwz/3lNMv92Si//d0kv/3lLMf95SzP/eUs0/3lLNP9+Tzv/fk87/3tMOP98TTv/&#10;f1A+/4FSQP+DVEL/glVC/4BSQv9/UUH/gVND/4JURP+DVET/hFVF/4VUQ/+EU0L/glFA/4VUQ/+F&#10;VkT/gVJC/39QQP9+UED/f1FB/4BSQv9/VET/gFVF/39UQ/9/VET/gVZF/4FWRf9/UUH/e009/3lO&#10;Pv96Tz//d009/3FKOf9wSzn/a0g0/2NCL/9gPyz/YEEt/2JDL/9fQCz/Xj8r/19ALP9dPir/Xj0q&#10;/18+K/9ePSz/YD8u/2A/Lv9iQTD/aEUy/2lGM/9pRjP/aEUx/2hDMP9pRDH/akYw/2xGMf9qRDH/&#10;akQx/2lDMP9sRjP/bUc0/2xGM/9tRzT/bUc0/25JNv9vSjf/ckw5/3ROO/9wSjf/ckw5/3FLOP9v&#10;SDf/cEk4/3BJOP9uRzb/bkg1/2tFMv9pQzD/Yzoo/100Iv9fNCP/ZTop/2tALf9vQi3/d0o1/3tM&#10;OP+BUT3/hFE+/4hTQf+OVkX/jlZF/5BXRv+RWEf/kldH/45TQ/+LUED/h047/4tSP/+LUj//jFI+&#10;/4tRPf+GTDj/iE46/4ZNOf+HTzj/jVlB/5FfRv+GWD7/XDgg/0UiDP89HQj/SywY/1o7Kf9cPSv/&#10;X0Au/18+L/9bOS3/Wzsu/1M3Kf9CKh7/LBkL/yYWCf8rHRD/T0E0/1hGOP9XQTT/WD4x/2lIN/+H&#10;YE//m25Z/5lpU/+bZU3/nGRN/5piS/+dY03/n2VP/6JmTv+hZU3/oWVN/6JmTv+fZU//nmRO/59l&#10;T/+hZ1H/o2dN/6NlTP+kZk3/pGZN/6NlTP+hY0r/pGZN/6RoTv+hZ1H/oGRK/59jSf+iZEv/n2JG&#10;/59iRv+hZEj/n2JG/51gRP+cXkX/nF5F/51fRv+fYUj/n2NL/51hSf+eYkr/nmJK/5xiTP+bYU3/&#10;mV9L/5ZdSf+dZFD/rndi/7B5ZP+qclv/pGxV/55lUf+ZX0v/mV9L/5pgTP+aYEz/l15K/5lgTP+Z&#10;Yk3/mWJN/5dgS/+YYUz/l2BM/5RdSf+PW0b/jVlE/4pXQv+GVkD/hVU//4NTP/+CUz//gVI+/4BR&#10;Pf+BUj7/gVJA/39QPv+AUT//gVRB/4NWQ/+BU0P/g1VF/4dZSf+TZVX/m21d/5ZoWf+IXE//d01B&#10;/29HPf9tRTn/a0M3/2U9Mf9iOi7/XTUp/1o0J/9XMSb/VTEl/yASD/8AAQD/AAEA/wABAP8AAQD/&#10;AAEA/wABAP8AAQD/AAEA/wABAP8AAQD/AAEA/0lLSP+KaVj/jmlZ/5RqWv+ecVz/rX1n/7KAaf+0&#10;gGj/wIZu/7+DZ/+8gWP/wYZo/8aJbP/MjW7/0pFx/9OScv/Vk3H/2pZz/9uXdP/fm3b/6KR//+ej&#10;fv/npn7/6aqB/+mqgf/pq4L/7K6F//G2jP/wt4z/8LeK/+23if/uuor/8r6M//G/iv/0w4v/9cKJ&#10;//G/hP/vu3//7bp5//C7ef/xvHr/7bt2//G/eP/0xHr/+cl///jKff/8zID/98d7//fGev/0wHX/&#10;6bNr/+qxbP/or2r/7LBx/+6ydP/orHD/46dr/+Cla//jqG7/6a50/+y0ef/mrnP/5Kxx/+Sscf/m&#10;rnP/6rJ3/++0ev/orXX/2Z5m/9SXYf/TlmD/05Vi/9SWY//XmWb/251q/9ucaf/QkV7/0pBe/9KQ&#10;Xv/Tj17/1ZFg/9eTYv/WkmH/049e/9WRYP/WkmP/1ZFg/9iSX//Ykl//2JRj/9iVYP/UkVz/1JFc&#10;/9aUYv/XlWP/1JJi/9CQYv/PkGT/wohg/8aXbf/52qz//f/Q//7/2f/8/9T//f/J//z/xv/03Zn/&#10;5siA/925b//kvnP//9iJ//rWiP/wxXb/67xu/+i5af/er1//16hY/+q7bf//1YT//N2N//PKev/y&#10;v3D/8bxu//G5bP/tsmb/1JZL/8uLQf/Ni0H/yYU+/86IQv/Ri0X/yII8/7t1L/+9dzL/vXcy/713&#10;Mv++dzf/u3Y1/7p0Nv+6dDb/t3E1/7dxNf+2cDT/uHQ3/7h0N/+2cTb/tnE2/7VwN/+2cTj/s3A5&#10;/7JvOP+0cTr/tXI7/7ZzPP+3dD3/uHVA/7Z0QP+1cz//s3Q//7N0P/+ycz7/s3Q//8OGUP/Mj1n/&#10;xotT/7h9Rf+ocDf/rHU8/8CKTv/UnmL/1J5i/8aQUv+9h0n/sHk5/653N/+1fj3/uoBA/61zM/+n&#10;bS7/omgp/51iJv+cYSf/oGUr/6JqMf+fZy7/mmIp/5piKf+YXyj/j1om/49bK/+QWy//jFgw/3RC&#10;H/9pOBj/aDsc/2o8Iv9vQiv/b0Ir/3JDL/9xQi7/cEEt/3FCLv9zRjH/cUYz/3RJNv92Szj/dks4&#10;/3VKN/91SzP/cEYu/29FLf9sQy3/bEMv/25FMf9ySTX/cUg0/2xGMf9rRTD/bUcy/21HMv9sRjH/&#10;bEYx/2tFMP9tRDD/bEYx/2xGMf9sSDL/a0cx/2ZCLP9lQiz/ZUIs/2NDLP9iQin/Wz0j/1c8If9U&#10;OR7/Ujcc/1U3G/9YOx3/YUMh/3JQLf+CWzL/iF40/4deMv+JXjP/il8y/4ldMP+IXC//i18w/41h&#10;Mv+RYjT/kmM1/5prPf+bbD7/nW5A/5xtP/+aajz/mmo8/5lpO/+aajz/n29B/6FyRP+gcUP/nm9B&#10;/59wRP+abkH/lGg7/49jNP+VaTr/nHBB/59zRP+hdUb/onNF/6FyRP+ic0X/pHVH/6Z2SP+mdUr/&#10;n3BE/5hpPf+KXTP/f1Io/3xPJf9+Uyj/hFkv/4FWLP9+Uyn/gVct/4ZcMv+FWzP/f1Ut/3xSKv92&#10;TCT/elAo/4BWLv+EWjL/hlwy/4heNP+JXzX/i2E3/4thN/+GXzb/gFo1/31XM/98WDb/eFQ0/3BN&#10;L/9rSCz/aUUt/2pHMf9sSTP/cUw5/3JNO/9zTjz/dU49/3RNPP93TT3/eE4+/3hOQP92TD7/dEo8&#10;/3VLPf90Sjz/dEo+/21DNf9sQjT/b0M2/2s/Mv9mOi3/YzUl/2M1Jf9hNib/YTYm/2M5Kf9kPSz/&#10;aEMx/2I/LP9SMSD/SisZ/1k6KP9oSTf/bU46/21OOv9rTDj/aks3/2pJNv9oRzT/ZUQx/2VCLv9i&#10;PSr/WTUf/2Q+Kf9zSjT/dkwz/3dLMv92Si//eEow/3tNNf97TTb/ekw1/3pLN/+AUT3/gVJA/35P&#10;Pf9+Tz3/gVJA/4NUQv+EVUP/hFVD/4JTQf+BVEH/gFJC/4JTQf+AUT//gFFB/4JTQf+FVEP/hVRD&#10;/4ZVRP+HWEb/hFVD/4NURP+BUkL/glRE/4JURP+BVkb/g1hI/4FWRv99UkL/flRE/4FWRv97UED/&#10;eU4+/3hNPP94Tj7/d048/3JMOf9tSDX/ZEQv/2JCLf9gQSz/Xj8r/2BBLf9fQCz/X0As/2BBLf9e&#10;PSr/XTwp/18+K/9gPyz/YkEu/2JBLv9jQi//ZUIv/2lGM/9rSDX/aUYy/2pFMv9sRzT/a0Yz/2xG&#10;Mf9rRTL/a0Uw/2tFMv9tRzT/bUc0/21HNP9uSDX/b0o3/3FLOP9wSjf/ckw5/3ROO/9xSzj/dE47&#10;/3JMOf9vSTb/b0k2/25INf9wRzX/bUc0/2tCMP9nPiz/XjUj/10yIf9hNiP/aj8s/3NGMf93SDT/&#10;eks3/4BQPP+IVUL/h1JA/4pVQ/+QWEf/jlZF/49WRf+RWEf/kldH/4xTQv+LUED/jFE//45TQf+N&#10;UkD/i1E9/4lPO/+ESjT/h003/4pSO/+LVT3/k19H/4tcQv95TTT/VjIa/0cnEP9JKRT/UzQg/1w9&#10;K/9dPiz/X0Au/149Lv9YPC7/VT4w/0s4Kv80KBr/IRsN/yAeEf84OSv/bmtc/3FnW/9fUUT/UD0v&#10;/1xAMv+FYFD/mW5d/5lpVf+dZlH/nWVO/5xiTP+dY03/n2VP/6JmTv+hZU3/omZO/6JmTv+hZU3/&#10;oGRK/6FlS/+jZ03/o2VM/6JkS/+kZk3/pGZN/6NlTP+iZEv/pGZN/6RoUP+jZ0//oWNK/59hSP+h&#10;Y0r/oGJJ/59iRv+gY0f/nWBE/51gRP+fYUj/nF5F/5xeRf+cYEb/n2NL/55iSv+fY0v/nGJM/5th&#10;S/+bYUv/ll5H/5piS/+sdl7/v4lx/7mFbf+pc1v/pW5Z/6JpVf+cY0//mmBM/5lfS/+aYEz/ll1J&#10;/5ZfSv+YYUz/mWJN/5dgTP+XYEz/ll9L/5NcSP+PW0b/i1hD/4lWQf+HVD//hFQ+/4NTPf+DUz3/&#10;gVE9/4BRPf+BUj7/glM//4BRP/+AUT//gVRB/4JVQv+DVkP/hVhF/41gTf+fcGD/onNj/55wYf+T&#10;Z1r/e1FF/3FJP/9uRjz/akI4/2U9Mf9jOy//Xzcr/1o0J/9VLyT/OSAZ/wABAP8AAQD/AAEA/wAB&#10;AP8AAQD/AAEA/wABAP8AAQD/AAEA/wABAP8AAQD/AAEA/wABAP+Palj/k2xb/5xvXP+ldmL/s4Fq&#10;/7aCav+8gmr/xopu/8SHav/Eh2r/yots/82Ob//Pjm7/05Nw/9iWdP/bl3T/3Jh1/9yYc//hnXj/&#10;6KR9/+ejfP/rp4D/66yD/+qrgv/pq4L/6q+F//C1i//wt4z/77aL/+u1h//vu4v/8sCN//XDkP/2&#10;xI//88KK/++8g//uuoD/77l7//C6ev/wu3n/67Z0//C+d//0wnv/+MZ9//rKfv/6yX3/9sR7//XB&#10;eP/1v3f/6rFs/+ivbP/mqmv/6q5w/+ywdP/qrnL/5apw/+GmbP/jqG7/5a1y/+mxdv/mrnP/4qpv&#10;/+Sscf/psXb/67B2/+qvd//kqXH/15tl/9CUXv/QlF7/1Jhk/9aaZv/bnWr/46Vy/+aodf/am2j/&#10;1ZNh/9GPXf/RjVz/1JBf/9WRYP/UkF//0o5f/9OPYP/UkGH/049g/9SOXf/UkGH/1pJh/9eTYv/U&#10;kF//0Y9d/9WTYf/WlGT/0pBg/8+PY//Qj2f/wIVj/8KWc//99Mv//v/f//3/5f/+/+D//P/U//j1&#10;vv/z3pv/7M6I/+bEfP/syH7//92S//3jlv/414r/8sd4//TJev/qv3D/4rdo/+/Edf//2oj//eKR&#10;//HKe//grV7/36pc/+WrYf/mq1//1ZdM/82NRf/MiUL/yYU+/8+JQ//Ri0X/x4E7/7p0Lv+7dS//&#10;vHYw/713Mv++dzX/u3Y1/7p1NP+6dDb/tnAy/7ZwMv+3cTX/uXU4/7hzOP+2cTb/t3I5/7ZxOP+2&#10;cTj/s3A5/7NwO/+0cTr/tXI7/7ZzPP+2cz7/uHVA/7d0P/+1cz//tnRA/7R1QP+0dUD/tHVA/7l6&#10;Rf/AgUz/v4JL/7Z7Q/+ocDf/qXI5/7eBRf/Rm1//3qhq/9SeYP/KlFT/vYZF/7Z/Pv+8gkL/voRE&#10;/6xyMv+kair/oGYn/51jJP+aXyX/nGQr/6JqMf+iajH/nmUu/6BnMP+dZC3/j1om/5BbKf+QXC3/&#10;jloy/35MJ/9uPhr/ajkZ/2g7Hv9wQir/cUMs/3JELf9xQi7/cEEt/3FCLv9zRjH/cEYu/3JIMP91&#10;SzP/dkw0/3VLM/9xRy//b0Ut/3BGLv9rQi7/akEt/2tCLv9uRTH/a0Uw/2pEL/9rRTD/bEYx/2tF&#10;MP9qRC//akQv/2tFLv9qRC//akQv/2pEL/9qRjD/aUUv/2RBK/9lQiz/Z0cw/2ZGL/9nRy7/Y0Ur&#10;/2FGK/9aPyT/Ujcc/1M1Gf9YORz/ZEMi/3FPLP+AWTD/hVsx/4RbL/+HXDH/iV4z/4pfMv+LXzL/&#10;i18w/4xgMf+PYDL/kWI0/5prPf+dbkD/n3BC/51uQP+cbD7/nGw+/5hoOv+XZzn/nm9B/55vQ/+a&#10;az//nG1B/59wRv+cb0X/mGw//5BkN/+QZDf/lWk6/5xwQf+jd0j/oXVG/6FyRP+ic0X/pXZI/6d4&#10;Sv+oeUv/pndL/5xtQf+NYDb/h1ow/4JVK/+AVSr/gVYr/3tQJf91SyH/e1En/39VK/9+VCr/fVMr&#10;/39VLf98Uir/eE4m/3pQKP9+VCz/glgu/4thN/+LYTf/jGI4/4hhNv+BXDL/f1k0/39ZNP+BWzf/&#10;eVUz/3FOLv9sSSv/ZkIo/2tHL/9tSTP/cEs4/29KN/9xTDn/c0w7/3VOPf93UD//eU8//3lPQf93&#10;TT//dkw+/3NMPf90Sj7/dEo+/25ENv9sQjT/b0M2/2xAM/9nOy7/Yzcq/2Q5Kf9kOSn/ZDoq/2c9&#10;Lf9mPy7/Z0Iw/2I/LP9XNiX/RSgW/08yIP9aPSv/YUQy/2lMOv9rTDr/aks5/2hJN/9jRDD/ZUQx&#10;/2REL/9iPyv/Xzsl/2tFMP93Tjj/c0kw/3ZKMf92SjH/eUsz/3xONv98Tjf/ekw1/3pLN/+BUkD/&#10;hFVD/4JTQf+BUkD/g1RC/4RVQ/+GV0X/hVZE/4NUQv+EVUP/hFVD/4RVQ/+CU0H/glNB/4NUQv+F&#10;VEP/hlVE/4dWRf+HWEb/hVZE/4RVRf+DVET/g1VF/4NWQ/+DVkP/hFlJ/4JXR/99U0P/flRE/35U&#10;RP95Tz//eE4+/3hPPf91Tzz/dE47/3BLOP9qRzP/YUEs/19AK/9fQCv/Xj8q/19ALP9fQCz/X0As&#10;/2FBLP9fPyr/Xj4p/2I/LP9lQi7/ZkMv/2ZDL/9oRTH/Z0Qx/2lGM/9rSDT/aEUx/2pFMv9sRzT/&#10;a0Uy/2tFMv9sRjP/a0Uw/21HNP9vSTb/bkg1/25INf9vSTb/cEo3/3JMOf9xSzj/ckw5/3ROO/90&#10;Tjv/dU88/3ZNO/9wRzX/b0Y0/29GNP9vRjT/bEMx/2g/Lf9iOSX/XjMg/2E2I/9pPCf/b0It/3ZH&#10;M/97Szf/fk46/4NQPf+MV0X/iFNB/4pVQ/+OVkX/jVVE/45WRf+QWEf/kVhH/41UQ/+NUkL/j1RC&#10;/45TQf+NUkD/iU87/4ZMOP+FSzX/iVE6/5BaQv+SXkb/jFxF/35SOf9uRS//WDUf/1Q0H/9ZOCX/&#10;Xj0q/2A/Lv9fQC7/Xj8t/1w8Lf9QOiz/Sjor/zkzJf8jJxj/Fh8O/zY/LP+Kj3n/0dC7/6ylk/9w&#10;ZVP/TDwt/1M7L/+BX1P/mnBg/5pqVv+bZE//nWVO/51jTf+dY03/n2VP/6FlTf+hZU3/omZO/6Fl&#10;Tf+iZEv/oWVL/6JmTP+jZ03/o2VM/6NlTP+jZUz/o2VM/6JkS/+iZEv/pGZN/6NnT/+iZk7/oWNK&#10;/6BiSf+gYkn/oGJJ/6BjR/+fYkb/nWBE/59iRv+hZUv/nmJI/5peRP+bX0X/nGJM/5xiTP+dY03/&#10;nGJM/5thS/+cYkz/ll5H/5pkTP+qdFz/s39n/7B8ZP+halX/n2hT/59oU/+dZFH/mmFO/5lgTf+X&#10;Xkv/lVxJ/5VeSv+XYEz/mGFN/5dgTP+WX0v/lV5K/5JbR/+OWkX/iVZB/4dUP/+FUj3/hFE8/4JS&#10;PP+CUjz/gVE7/4FRPf+CUz//glM//4FSPv+BUkD/gVJA/4FUQf+CVUL/hVhF/49hUf+cbl7/n3Fh&#10;/6ByY/+ZbWD/flZM/3JKQP9uRjz/aEI3/2Q8MP9hOS3/XTUp/1gyJ/9QLCD/AAEA/wABAP8AAQD/&#10;AAEA/wABAP8AAQD/AAEA/wABAP8AAQD/AAEA/wABAP8AAQD/AAEA/wABAP8AAQD/onVg/6l5Y/+u&#10;fGX/uoRs/8KIcP/Chmz/yopu/82Ob//OjW//0pFx/9eXdP/XlXP/2JZz/9uZdv/innn/4Z14/9uX&#10;cv/fm3T/5qJ7/+alff/pqID/7a6F/+uthP/proT/6q+F/+yziP/vtov/8ryQ//O9kf/xvpH/9cKV&#10;//jFlv/4xpP/8b+K/+q5gf/tuYD/7bd7/+q0dv/rtXX/7Ld1/++6dv/3wnz/+MR7//TAd//yvHT/&#10;8Lp0/+20b//or2z/6rBw/+isbf/mqmz/56tv/+qtdP/rsHb/6a50/+mudP/kqW//4qpv/+OrcP/k&#10;rHH/3qZr/92lbP/kqXH/6a52/+Glb//anmj/1Zlj/9WZZf/TmmX/15tn/9qeav/boW//46dz/+mr&#10;eP/hoXH/1pZm/9KQYP/TkWH/0Y9f/8+NXf/OjmD/0I1i/86LYP/Oi2D/zotg/8+MYf/MiVz/zIlc&#10;/86LXv/QkGL/0JBi/9CQYv/SkmT/zIxg/86KY//TjWv/vIBk/7yVeP/9/dv//P/q//z/6v/+/+r/&#10;/P/i/+vqtP/t2JX/5siC/+fFff/zz4X/+9eL///bj//62Yz/8Ml8/+zDc//pwHD/5Ltp/+m/bf/4&#10;znz/+tB+/+i5af/Ik0X/wIg9/8CGPP/GikH/zIxE/8eEPf/Igz7/xoA6/8eBO//Ifzr/xXs0/7py&#10;Kv+3byf/u3Mr/793L/+/eTP/vHcy/7p1Mv+3cjH/tG4w/7dxM/+7dTn/unQ4/7dyN/+2cTj/tnE4&#10;/7ZxOv+2cTr/tG46/7VvO/+3cT3/tW87/7RxPP+2cz7/uHVA/7l2Qf+2dED/tHI+/7FyPf+0dUD/&#10;s3Q//7JzPv+zdD//tXhB/7Z5Qv+sdDv/rHQ5/6p0OP+2gEL/1J5e/9ijYf/dqGb/zZZT/76IQv+6&#10;gTz/uoE8/61yMP+laij/omYn/6FlJ/+bYCb/m2Mq/6FoMf+iaTL/oGcw/6ZtOP+mbTj/l18u/5Ne&#10;LP+TXS//kFsv/4lVLv93RSD/ZjUU/2I1Fv9sPib/b0Eq/3JELf9xQyz/b0Eq/2w/KP9qPSb/aj0m&#10;/29CK/90RzD/dEcw/3RHMP9uRCz/bEIq/2xBLv9pQCz/akEt/2dBLP9oQi3/aEIt/2lDLv9qRjD/&#10;a0cx/2hELv9qRC//akQv/21HMv9qRC//aUMu/2lDLv9mQiz/aEQu/2ZDLf9qRzH/bU02/21NNP9u&#10;TjX/b1E3/2xRNv9lSi//WT4h/1AzFf9YORr/YD8e/2lHJP9/WDH/hFoy/4FXL/+BVy3/h1wx/4tg&#10;Nf+NYDb/jl8z/4xdL/+OXzH/kWI0/5hpO/+bbD7/n3BC/55vQf+cbUH/mms//5RlN/+RYjb/m2xA&#10;/5lqPv+XaDz/nG1D/59wRv+hckj/mm1D/41gNv+JXTD/kmY5/5luQf+bcEP/m29C/5luQf+ZbkH/&#10;lms+/5JnOv+XbD//pHhL/55xR/+XakD/lGc9/4xfNf+IXTL/glcs/3pPJP96USX/gFcr/4BXK/97&#10;USf/eE4k/39UKv+EWS//f1Qp/3tOJP94SyH/f1Io/41gNv+PZDn/jmM4/4xiOP+EXTT/gl0z/4Fb&#10;Nv+AWjb/e1k2/3ZUMf92UzP/aUcr/2ZEKf9oRi3/b000/2tIMv9rRzH/bko0/3JNOv93UD//dk8+&#10;/3dQP/91Tj//dU4//3RNPv9zTD3/c0w9/25HOP9tRjf/bUM1/2tBM/9oPC//ZDgr/2I3J/9iNyb/&#10;Zj0r/2tCMP9qRDH/Yz4s/2FALf9ePy3/Rioc/0MnGf9KLiD/UDQm/2FGNf9oTTz/Z0w7/2BFNP9f&#10;Qy7/Y0cx/2VFMP9kQS3/aEQu/21HMv9zSjb/ckgw/3VLM/94SzT/eU00/31QOf9/Ujv/gFM+/4BT&#10;QP+BUkD/g1RE/4RVRf+FVEX/hVRD/4ZVRP+IV0b/h1ZF/4VUQ/+FVkT/h1hG/4dWRf+HVkX/ilpG&#10;/4lZRf+IV0b/hldF/4ZXRf+GV0X/hFVD/4VYRf+EV0T/glVC/4JVQv+EV0T/hFlI/4JXRv+AVkb/&#10;fldG/31WRf94Uj//dU88/3VPPP9zTjv/b0o3/2pHM/9iQi3/Xj8q/11BK/9aPij/XUEr/11BK/9d&#10;QSz/YEEt/2A/LP9gPSn/Yj8r/2RBLf9pRDH/bEc0/2xHNP9qRTL/a0Yz/2lEMf9pRDH/bUg1/2xH&#10;NP9sRzT/bUkz/2tHMf9vSTT/b0k0/21HNP9wSjf/cUs4/3FLOP9uSDX/cEo3/3VMOv93Tjz/dk07&#10;/3RLOf9zSDf/dks6/3dMO/9vRjT/bkUz/2xCMv9rQTH/Zjws/182JP9YLx3/XjMi/2s+Kf9zRjH/&#10;dEUx/3lJNf98TDj/f0w5/4NQPf+IU0H/h1JA/4pSQf+KUkH/jVVE/45WRf+NVUT/jVRD/49WRf+R&#10;Vkb/j1RE/4hNO/+FSjj/hkw4/4ZMOP+MVD3/lF5G/5RiSf+DUzz/bUEo/2I5I/9hOyb/aEMw/2dE&#10;Mf9oRDT/Z0Y1/2NEMv9jRjT/YEQ2/1k/MP9KPy3/PDkm/yYyHv8aLBT/N0Ig/7Gzi//+/9j//v/X&#10;//720f+NfF7/Szcf/1g+L/+DY1b/mXJj/5lqWP+aZlD/nWZR/55lUf+fZ1D/nmRO/6BkSv+jZ03/&#10;omZM/59jSf+fY0n/n2NJ/6FnT/+iaFD/omZM/6JmTP+hZUv/omRL/6FjSv+hY0r/omRL/6BiSf+e&#10;Ykr/nmJK/6BiSf+iZEv/oGJJ/6FkSP+eYUX/m15C/59iRv+jZ0v/oGdM/5xiSv+ZX0f/mmBI/5xk&#10;Tf+eZE7/nGJM/5thS/+bYUv/l19I/5hiSv+cZk7/lWFJ/5NfSf+TX0n/kl5J/5ZfS/+bZFD/m2JR&#10;/5phUP+YX07/lVxL/5VdTP+WXk3/l2BM/5hhTf+WX0v/lF1J/45aRf+JVkP/hVI//4ZTQP+FUj//&#10;gFA8/4FRPf+BUT3/glI+/4FRPf+CUj7/glI+/4FRPf+CUUD/g1RC/4NUQv9+UT7/f1FB/4JURP+H&#10;WUr/il5R/5BkV/+NYVb/flNK/3JKQP9pQTf/Zj40/2I6MP9fNy3/WzMp/1UvJP8AAQD/AAEA/wAB&#10;AP8AAQD/AAEA/wABAP8AAQD/AAEA/wABAP8AAQD/AAEA/wABAP8AAQD/AAEA/wABAP8AAQD/AAEA&#10;/6p6ZP+yfmj/uYNr/8eLcf/Him7/0JFy/9aVd//Uk3P/15d0/9+de//bmXb/2Zd0/9qYdf/innn/&#10;4p55/92ZdP/koHn/5qV9/+Wkev/jonj/6Kl+/+iqgf/lqoD/6q+F/+20if/vtov/77mN//C6jv/w&#10;vI3/9MGU//rHmP/4xpP/8sCL/+69hf/uu4L/7bl9/+q3eP/ptnX/7Ld1/++6dv/zvnj/9cB6//XA&#10;ev/wunT/8bt1//C3dP/orm7/6K5u/+aqbP/lqWv/46hu/+itc//ssXf/7LF3/+uwdv/kqW//4Kht&#10;/+Gpbv/iqnH/3aVs/9+nbv/lrHX/46pz/9yjbP/VnGX/0pli/9adaP/Yn2r/159s/9efbP/do3H/&#10;4KZ0/+Ondf/fo3H/2pxt/9SWZ//Rk2T/y4td/8qKXP/MjF7/zo5i/8+MYf/Oi2H/zoth/86LYP/N&#10;il//zotg/82KX//Oi2D/zY1h/8+MYf/QkGT/0I1j/8+LZv/OiWj/tnpi/7aKcf//8db//v/r//3/&#10;7f/8/+r//P/k/+rquP/o0JD/4cJ//+bEff/10Yf/7sh//+3HfP/xyn3/6MF0/+zFdv/zynr/6sFv&#10;/+O5Z//sv2z/8MFv/+KyYP/Dijv/uoEy/7d8MP+9fzb/v383/798Nf/BfTb/w303/8d+Of/GfTj/&#10;xHoz/71zLP+7cyv/vHQs/711Lf+6dC7/uXMu/7lyMP+2by3/tXAv/7lzNf+8djj/uHI2/7VxNP+0&#10;bzT/t3I5/7hzOv+4czz/tXA5/7dyO/+3cjv/t3I7/7ZzPv+2cz7/undC/717R/+7eUX/snM+/7Fy&#10;Pf+zdD//s3Q//7BzPf+xdD3/snU+/7F0Pf+vdDz/r3c8/652O/+yej//1Z5e/9+oZ//iq2r/yZJP&#10;/7mAO/+0ezb/t3w2/6xxK/+naif/o2gm/6FlJv+dYij/nmMr/6BnMP+haDP/n2Yx/6VsN/+nbjn/&#10;mWEu/5ZeLf+WYDH/mGI0/5NeNP+EUCn/bTsY/2MyEv9nOR//bD4m/25BKv9wQyz/bkEq/2w/KP9q&#10;PSb/aTwl/25BKv9zRi//dEcw/29FLf9sQir/a0At/2g/K/9oPyv/Z0Es/2dBLP9pQy7/aUMu/2hE&#10;Lv9pRS//akYw/2ZCLP9oRC7/aUUv/2tFMP9rRTD/akYw/2pGLv9lQSn/ZUMq/2ZEK/9nRSz/aEgv&#10;/2tLMv9wUDf/clQ4/3BSNv9pSy//YUMn/1Y5G/9bPB3/X0Ah/2dFIv96VDD/f1gx/35XMP+AVi7/&#10;hFoy/4ddM/+KXzX/kmM5/5FiNv+TZDj/lWY6/5prP/+cbUH/n3BE/55vQ/+WZzv/j2A0/4tcMP+Q&#10;YTX/onNJ/5xtQ/+YaT//nG1D/5xtQ/+bbEL/lWg+/45hN/+LXjT/jWI3/5FmOf+Waz7/lGk8/5Bn&#10;Of+QZzn/kWg6/49kN/+SZzz/nnNI/55zSP+cb0X/m25E/5NmPP+KXzT/gFUq/3lOI/99VCj/hVsx&#10;/4VbMf9/VSv/d00j/3tQJf+GWzD/il80/4VYLv95TCL/eE0i/4RZLv+KXzT/jWI3/41jOf+HYDf/&#10;hF81/4JcN/98WjX/eVcy/3dVMv95Vjb/bk0u/2ZEKP9kQif/a0kw/25MM/9sSDL/bUkz/3FMOf90&#10;TTz/dE08/3RNPP91Sz3/dUs9/3VLPf9ySzz/b0g5/21GN/9uRzj/ckg6/2tBM/9mPC7/Yzkr/2Q6&#10;Kv9mPSv/aUAu/2pEMf9rRjP/ZEEt/2VEMf9mRzP/UTYl/0ctHv9ILh//TDIj/2FHOP9mTDv/YUY1&#10;/1g9KP9dQSv/ZEUw/2RELf9pRS//b0k0/3BKNf9ySTP/dUsz/3ZMNP91SzP/eE42/39VPf+DWEX/&#10;hFlG/4NWQ/+BU0P/hFVF/4ZXR/+IWUn/hVRD/4dWRf+IV0b/h1ZF/4ZVRP+GV0X/iFlH/4dWRf+H&#10;VkX/illI/4hZR/+JWkj/h1hG/4ZXRf+FWEX/hVhF/4VYRf+EV0T/g1ZD/4JVQv+DWEf/gldG/35V&#10;Q/+AV0X/f1lG/3pVQv9zTjv/dE88/3NOO/9yTTr/a0g0/2REL/9gQCv/XEAq/11BK/9cQCv/XUEs&#10;/19DLv9hQi7/YEEt/2FALf9jQCz/ZkEu/2hDMP9pRDH/bUc0/21HNP9sRjP/bEYz/2tFMv9rRzH/&#10;bkk2/2xIMv9tSTP/bko0/21JM/9xSzb/cUs2/3BKN/9xSzj/cUs4/3NMO/91Szv/d048/3dOPP94&#10;Tz3/dk07/3VKOf91Sjn/d0w7/3ZLOv9vRTX/bEIy/2pAMP9nPS3/ZDoq/10zI/9ZMB7/Zjsq/3NG&#10;Mf94STX/eko2/3pKNv97Szf/f0w5/4NQPf+IU0H/ilVD/4pVQ/+KVUP/i1ZE/4tWRP+MVEP/i1NC&#10;/45VRP+OVUT/i1I//4JHNf+DSDb/iU87/41TP/+UXkb/k2FI/4RVO/9lOSD/WTAa/1w2If9gOyj/&#10;aEUy/2hENP9oRzb/Z0c4/19CMv9gRDb/X0o5/2JRP/9QSjr/PkMv/yk4Jf8hMxn/fYdl////2f/+&#10;/9j//v7Y//392/+zn4T/RzEc/1U+MP+EZlv/mHBk/5lqWv+caFP/nmdT/55lUf+eZVH/n2VP/59l&#10;T/+hZ1H/oWVL/55iSP+fY0n/nWNL/6FnT/+iaFD/oGZO/6JmTP+hZUv/oWVL/6BkSv+hZUv/oGRK&#10;/55iSP+eYkj/oGRK/6RoTv+lZ07/pGdL/6NmSv+eYUX/mVxA/5tfQ/+hZUn/omZK/6FlS/+fY0n/&#10;nmJI/55iSP+dY03/nWNN/5thS/+YXkj/l19I/51lTv+gZ1P/ll9K/5NcR/+TXEj/k1xI/5VeSv+a&#10;YVD/nGNS/5phUP+ZYE//l15N/5lgT/+XX07/ll5N/5VdTP+VXUz/klpJ/45ZR/+KV0T/hVI//4RR&#10;Pv+CUj7/gVE9/4JSPv+CUj7/glI+/4FRPf+BUT3/glI+/4JSPv+DUz//hVRD/4RVQ/+BUkD/f1FB&#10;/35QQP98UEP/gFRH/4BWSv9/VEv/dU1D/3BIQP9qQjj/Zj40/2I6MP9eNiz/WjIo/xgAAP8AAQD/&#10;AAEA/wABAP8AAQD/AAEA/wABAP8AAQD/AAEA/wABAP8AAQD/AAEA/wABAP8AAQD/AAEA/wABAP8A&#10;AQD/AAEA/xQPC/+5g2v/vYNr/8mNcf/LjnH/1ZZ3/9uaev/amXn/25t4/96ee//gnnz/3Zt4/9uZ&#10;dv/enXf/4Z14/92cdv/lpHz/5qV9/+Oiev/hoHb/5aZ7/+Sne//kqX//67CG//C3jP/wt4z/6bOF&#10;/+mzhf/suIn/8b2N//bEkf/1w5D/9MKN//PCiv/wvYT/772A/++8ff/qt3b/6bZ0/++6eP/tuHT/&#10;8Lt1//XAev/0vXr/8rt4//G4df/orm7/5ats/+Opav/jqGz/4qdt/+escv/ssXf/7bJ4/+uwdv/l&#10;rXT/46tw/+Cob//dpWz/2qFq/+Gocf/nrnf/4ahx/9yjbP/Xnmf/1Zxl/9ifav/co27/2aFu/9mh&#10;bv/gpnb/36V1/92gcf/go3T/3J9w/9aYaf/Rk2T/x4la/8iKW//MjWH/0ZFl/9CQZP/RjmT/0I1i&#10;/9CNYv/QjF//z4xh/82KX//Kh13/zIlf/82KYP/Sj2X/1JFn/9GNaP/Mh2j/tXZk/7ODb//73cX/&#10;/f/p//z/6v/8/+r//P/i/+3ltv/lzZH/38KA/+jFgf/20In/37lw/963bP/lvnP/6sN2//XOgf/7&#10;1IX/8st8/+a9a//rwW3/8MFv/+W1Y//Ij0D/vIM0/7h9Mf+6fDP/vns0/7x5Mv+9eTL/wnw2/8d+&#10;Of/FfDf/wnk0/8F3MP/CeDH/v3Uu/7txKv+2cCr/tW8q/7hxL/+1bi7/tXAv/7p0Nv+7dTf/sm4v&#10;/7RwM/+zbjP/uXQ5/7hzOv+4czr/tnE4/7ZxOP+2cTj/uHM8/7l0Pf+3dD//u3hD/8F/S/+/fUn/&#10;s3Q//7JzPv+zdD//snU//7R3QP+1eEH/snU+/61yOP+vdDr/tHk//7d8Qv+5fkL/1Jxf/9miYv/V&#10;nl3/u4I//6xzLv+tciz/tns1/7F1Lf+pbCn/pWgn/6NmJ/+eYyn/nmMr/6FlL/+hZS//nWQv/6Bn&#10;Mv+kazb/mmIv/5ZeLf+ZYTD/nmY3/5hiNP+RXDL/eEYh/2MyEf9fMxb/Zjof/2s/Jv9uQSr/bUMr&#10;/2xCKv9qQCj/a0Ep/2xCKv9uRCz/b0Ut/2xCKv9pPiv/aUAs/2c+Kv9mQCv/Z0Es/2dBLP9qRC//&#10;aUUv/2ZCLP9mQiz/aEQu/2VBK/9lQSv/aEQu/2lFL/9qRjD/a0cx/2xIMP9lQyr/ZEIp/2VDKv9k&#10;Qif/Y0Qo/2lKLv9wUTX/cFI2/2xOMv9pSy//ZEYq/11AIv9hQiX/ZEUm/2dGJf9xTyz/eVMv/3pU&#10;MP98VS7/f1gx/4NZMf+FWzP/j2I5/5JlO/+TZDr/lGU7/5lqQP+bbEL/nm9F/55vRf+PYjj/hVgu&#10;/4RVK/+MXTP/pHVL/6FySP+ca0L/mmtB/5ZnPf+SYzn/il0z/41gNv+OYzj/jmM4/49kOf+SaT3/&#10;kGc7/4xjN/+MYzf/kWg8/5FoPP+RaDz/mG1C/5twRv+ec0n/oXRL/5ZpQP+KXzX/e1Am/3VKIP99&#10;Uyn/hlwy/4ddM/+DWS//fFEn/35TKP+HXDH/kWU4/41hMv+AVCX/ek8i/31SJf+HXDH/i2I2/41j&#10;Of+KYzr/iGI9/4ZgO/9+XDf/e1k0/3hWM/94VjP/cE8w/2dFKf9iQCX/ZkQr/25LNf9sSDL/akUy&#10;/25JNv9vSDf/cEk4/3NJO/9zSTv/c0k7/3NJO/9ySDr/bkQ2/2xFNv9vRzv/c0w9/2pDNP9oPjD/&#10;Zz0v/2pAMP9pQjH/aUMw/2hDMP9sRzT/aEUx/2tLNv9rTzr/XUIx/1U7Kv9QOyr/Tjko/19FNv9i&#10;SDf/WD0s/1M4I/9fQCv/ZEQt/2ZDLf9qRjD/ckw1/3NKNP91SzP/eU83/3tROf94Tjb/eU83/4FW&#10;Q/+FWkf/g1hH/35TQv+DVUX/g1VF/4dYSP+KW0v/h1hG/4lYR/+IV0b/iVhH/4dYRv+GV0X/hldF&#10;/4ZXRf+GV0X/h1hG/4ZXRf+JWkj/h1pH/4VYRf+FWEX/hllG/4VYRf+DVkP/glVC/4FUQf+BVkX/&#10;f1RD/31UQv99V0T/f1lG/3lUQf9xTDn/ck07/29KOP9rSDX/ZUIv/2FALf9dPir/WT0o/1xAK/9d&#10;QSz/XEAr/19DLv9iQy//YUAt/2VCL/9oQzD/Z0Iv/2tFMv9rRTL/bkg1/29GNP9vRjT/cEcz/25I&#10;M/9vSTT/bkgz/2xIMv9vSzX/b0s1/25KNP9yTDf/dUw6/3FLOP92TTv/dUw6/3ZMPP94Tj7/elE/&#10;/3lQPv94TTz/d0w7/3VKOf93TDv/eE09/3VKOv9uRDT/a0Ez/2g+Lv9lOyv/Yjgo/181Jf9gNyX/&#10;b0Qz/3tOOf99Tjr/gFA8/3xMOP9+Tjr/gk88/4VSP/+HVEH/i1ZE/4xXRf+NWEb/jFdF/4xUQ/+L&#10;U0L/i1NC/4xTQP+LUj//h047/4NKN/+GTTn/jlVB/5NdRf+SYEf/hFU7/2c7Iv9LIgz/UCwW/1o3&#10;I/9eOyj/YkEw/2VENf9pSTr/ZUg4/1c9Lv9RPi3/XU47/3FkU/9iYU//SlE//zdEMv87Ry//ys6z&#10;//7/4P/+/93///7f//394f+/qpX/Qiwe/1xBOP+HaV//lm5k/5hpWf+cZ1X/nmdT/51mUv+dZFD/&#10;nmVR/59lT/+hZ1H/nmRO/51jTf+fY0n/n2VN/6JoUP+iaFD/oGZO/6FlS/+gZEr/oGRK/6FlS/+h&#10;ZUv/oGRK/55iSP+cYEb/omZM/6ZqTv+mak7/pWlN/6VoTP+dYEP/mVxA/5peQv+fY0f/omZM/6Ro&#10;Tv+jZ03/n2NJ/55iSP+fY0n/nmRO/55kTv+YXkj/l11H/6FnUf+nblr/o2lV/5xiTv+XXkv/l15L&#10;/5deS/+ZYE//mmFQ/5lgT/+ZYE//mF9O/5lgT/+ZYE//mWBP/5RbSv+UW0r/kFhH/49XRv+JVkP/&#10;hVI//4RRPv+CUj7/g1M//4NTP/+FVUH/g1M//4FRPf+BUT3/glI+/4RUQP+EVED/hlZC/4VUQ/+E&#10;VUP/hFVF/4ZYSP+HWUr/hVlM/4BWSv96Ukb/ckpA/25GPP9qQjj/Zz81/2I6MP9eNiz/JgAA/wAB&#10;AP8AAQD/AAEA/wABAP8AAQD/AAEA/wABAP8AAQD/AAEA/wABAP8AAQD/AAEA/wABAP8AAQD/AAEA&#10;/wABAP8AAQD/AAEA/wABAP8AAQD/x4pu/86Ocv/SkXX/1pN2/9mXd//bmXn/3px8/9+dff/enHr/&#10;3px6/+CefP/hnXr/3Zl2/9+beP/hnXj/3p13/9+eeP/jonr/4qN4/+Klef/mq3//8reL//C3iv/r&#10;tYb/6bOE/+mzhP/tuIb/7bmH/+67hv/tu4b/8sGJ//LBif/tvob/8L+E//LAg//vvX7/7Ll4/+q3&#10;dv/rtnT/6rVz/+24dv/wuXj/7bZ1/+yycv/mrG3/4qhp/+Kna//jqG7/46hu/+arc//prnb/7rN7&#10;/+62ff/ttXz/6bF4/+Ssc//bomv/2Z1n/9ufaf/doWv/259p/9ygav/fo23/3aFr/96ibP/gpG7/&#10;259r/+CmdP/jqXf/4qZ0/9+jcf/hpHX/4KJz/9qaav/VlWX/0pJi/9aUZP/XlWX/05Bj/9GOYf/Q&#10;jWD/0Y5h/9OPYv/Tj2L/0Ixf/82JXP/Kh13/zIlf/82KYP/RjmT/0Y5k/8yIY//OiWj/woBq/76F&#10;cf/fspv///Xa//z84P/+/d//8vLM/+XPoP/u0JT/89SU//rUlf/30I//17Br/9SsZ//ju3X//NaN&#10;//7akP/61In/99KE//TNfv/4z3///9KB//jLev/epln/ypBG/8KHO/+/gTj/uXkx/7x5M/+9ejT/&#10;xH45/8R+Of/CeTT/wHcy/8Z5Nf/Hejb/w3Yy/8BzL/+/dTT/vHUz/7x1Nf+5cjL/uXM1/7x2OP+4&#10;dDP/r2ss/69rLP+zbzL/tnI1/7RvNP+2cTb/tnE2/7dyN/+4czr/uXQ7/7hzOv+2czz/uXY//7t4&#10;Qf+5eEL/tXZA/7V2QP+0dT//tndB/7V4P/+zdj3/s3Y9/7V4P/+3ekH/t3xC/7h9Q/+6f0X/y5NW&#10;/8WNUP+/h0r/sng5/6pwMP+wdDX/uX48/7N2Nf+maSj/omUm/6JlJv+fYyf/nmMp/6NoMP+obDb/&#10;nmIs/5xjLP+gZzL/nmUw/5lgK/+VXSr/lFwr/5ReL/+WYjP/kFw0/3pKJP9fNBT/YTUa/2I4H/9m&#10;PCT/aT8n/2g+Jv9pPyf/Zjwk/2c9Jf9oPSr/Zz4q/2Y9Kf9oPyv/ZkAr/2Q+Kf9kPin/Yz8p/2M/&#10;Kf9lQSv/ZUEr/2M/Kf9lQSv/ZUEr/2M/Kf9kQSv/aEUv/21KNP9qRzH/akcx/2hIMf9oSC//Z0cu&#10;/2NEKP9gQSX/ZUYq/2xNMf90VTn/clQ4/2tNMf9oSi7/ZEYq/2dJLf9uTzL/bU4v/2pLLP9rSif/&#10;bkwp/29NKv9tSyb/c00o/3lTLv98VSz/il81/4xhN/+LXjT/h1ow/4teNP+SZTv/l2pA/5xtQ/+T&#10;Zjz/il0z/4ZZL/+IWzH/mWxC/59ySP+abUT/jWA3/4VYL/9/Uyz/fFAp/4FXL/+KYDj/j2U9/41j&#10;O/+IXjT/hF0y/4pjOP+QZjz/lWtB/5VrQf+SaD7/lWpA/5drRP+dcUr/pHdQ/5puR/+JXTb/ek8l&#10;/3hMJf9+Uiv/hloz/4hbMv+FWC//jF81/5NkOv+RYjb/jl8x/4tfMP+LXzD/iV0u/4dcL/+JXjP/&#10;imE1/4thN/+LZDv/i2Q9/4tkPf+LZD3/imI+/4pkQP+FYT//eVY2/3BNL/9pRir/Yj4k/2M/J/9n&#10;QSz/aEIv/2lDMP9rQTH/bEI0/2xCNP9uRDb/bEI0/2xCNP9tQzX/akAy/2hBMv9qQzT/aUIz/2pD&#10;NP9qQzT/a0Q1/21GN/9qRTP/akUz/2pFM/9pRjL/ZkYx/2tLNv9pTTj/Ykc2/1pAL/9YQS//Uj0s&#10;/1U7LP9aQC//XEEw/1xAK/9mRjH/bEkz/2pGMP9nQyv/bUcw/29GMP90SzX/flQ8/4BWPv9+VDz/&#10;fVM7/4BVQv+AVUL/gFVC/4NWQf+GWUb/iFlH/4hZR/+LXEr/i1xK/4hZR/+HWEb/iFlH/4hZR/+I&#10;WUf/iFlH/4dYRv+GV0X/h1hG/4VWRP+HWEb/iFlJ/4RWRv+DVkP/glVC/4NWQ/+DVkP/gFNA/3xR&#10;QP9/VEP/f1ZE/3xTQf99V0T/f1lG/3tWRP9zUD3/b0s7/2ZFNP9fQC7/Wzwq/1o9K/9ZPCr/Wj0r&#10;/1xAK/9fQCz/X0As/2JBLv9kQS3/Y0As/2dCL/9nQS7/aEIv/21HNP9xSDb/cEc1/29GNP9vRjT/&#10;b0Y0/3BHNf9uSDP/bkgz/3JMN/92UDv/ckw3/3FLNv91TDj/dUw4/3VMOv92TTv/eE08/3dOPP93&#10;Tjz/d048/3hNPP94TTz/dUo5/3NIN/9yRzb/ckc3/3FGNv9qQDD/aD4u/2Y8LP9gNib/XzUl/2M4&#10;KP9pPi3/c0Yz/3xNOf+CUz//gVE9/4FRPf+BUT3/glI+/4ZTQP+KVUX/i1ZG/4tWRP+KVUP/jVVE&#10;/4xUQ/+NVUT/jFVB/4lSPv+JUj7/i1RA/4pWQf+QXEb/kmBJ/4ZWP/9tRC7/XDYh/00qFv9NLBn/&#10;VDUj/1Q1I/9YOyv/ZUk7/2dNQP9dRjj/TTcp/zgnF/9ENCT/a2BO/4iAbf9paFb/UVRD/1NXSP9r&#10;b17/19jI////7f/y797/8urf/8rAt/9tXlf/RjEs/3daVv+QbmT/lmpf/5ppWv+aZVP/mmZR/55n&#10;U/+eZVL/n2ZS/6BnU/+hZ1P/n2VP/55kTv+fZU//n2VP/59lT/+jZ03/omZM/6JmTP+hZUv/oWVL&#10;/6FlS/+gZEr/oGJJ/55iSP+eYkj/omZK/6NoSv+lakz/pWpM/6RnSv+fYkX/nWBE/51gRP+eYUX/&#10;omRL/6JkS/+jZUz/oGJJ/59hSP+gYkn/oGZQ/6JoUv+dY03/mWFK/51kUP+eZVH/nGNP/5tgTv+Z&#10;Xkz/mV5M/5pdSv+XXEr/l1xK/5VaSP+VWkj/mF1L/5deS/+WXUr/lFtI/5JZRv+RWEX/jldD/4tT&#10;Qv+GU0D/hlNA/4RRPv+BUT3/g1M//4JSPv+DUz//hVI//4RRPP+FUj3/g1M9/4RUQP+DUz//g1RA&#10;/4NUQv+FVkT/h1lJ/5FjU/+abFz/l2xc/5ZqXf+JX1H/ckpA/2lDOP9lPzT/Yjwx/1w2K/8SAAD/&#10;AAEA/wABAP8AAQD/AAEA/wABAP8AAQD/AAEA/wABAP8AAQD/AAEA/wABAP8AAQD/AAEA/wABAP8A&#10;AQD/AAEA/wABAP8AAQD/AAEA/wABAP8AAQD/hoiF/8+Ocv/SkXX/15R3/9mWef/bmXn/3px8/9+d&#10;ff/dm3v/3Jp4/9+de//emXj/2pV0/9qVdP/bl3T/3Jh1/9+eeP/ioXv/4KF2/+Omev/rsIT/9LyN&#10;//K6i//qtIX/6bSC/+q1g//qtYH/6reC/+u4g//quIP/8cCI//HCjP/vwIj/8L+E//HBg//vv3//&#10;8L5//+u6eP/ruHf/6LV0/+q0dP/ttnb/7bZ2/+u0dP/krW3/5Klt/+Spbf/kqW//4qdt/+arc//p&#10;rnT/67B4/+y0e//ttXz/67N6/+WtdP/doWv/2Jxm/9aaZP/WmmT/15tl/9ufaf/ipnD/4KRu/+Ck&#10;bv/gpG7/3KBs/+Kmcv/lp3T/4qZ0/+Ondf/lpXX/46Nz/9uba//Xl2f/2JZm/9mXZ//Zl2f/05Bj&#10;/9GOYf/QjWD/0Y5h/9SNX//UkGP/049i/86KXf/NiF//zolg/86JYP/QjWP/0I1j/82JZP/Mimf/&#10;xYNp/8OHb//Mln7/6Lue///w0P/++tT/8OS6/9m3h//jwIb/+NSY//7Ymf/50pH/4Ll2/9auaf/e&#10;t3L//dyV//3nnv/925H/+dOI/+/Ie//vxnb/9sh6//7Pgf/tuGz/2J5U/8aKQf+9fzb/u3s0/798&#10;Nv/Bfjj/xH45/8B6Nf/BeDT/wHcz/8J3NP/DeDX/wnc0/8F2M//DeTr/vnc3/753Of+5czX/vHY4&#10;/756O/+7dzj/tXEy/7FtLv+ybjH/s28y/7BsL/+2cjX/uHQ3/7l0Of+5dDv/unU8/7p1PP+3dD3/&#10;t3Q9/7h1Pv+3dD3/s3Q+/7V2QP+0dT//tXhB/7Z5QP+zdj3/s3Y9/7l8Q/+8f0b/uH1D/7R5Pf+4&#10;fUP/yY5S/8SMT/++hkn/t30+/7B2N/+ydjj/un4//7J2N/+oayz/omUm/6BkJf+jZyv/omct/6Rp&#10;L/+pbjb/nGQr/51kLf+fZi//nmUw/5xjLv+YXyr/k1so/5FcKv+SXi7/kV4z/4ZVLf9iNRT/XTEU&#10;/181HP9kOiL/Zz0l/2c9Jf9mOyj/ZTon/2U8KP9nPir/Zz4q/2M9KP9jPSj/Yjwn/2I+KP9jPyn/&#10;Yj4o/2I+KP9hPSf/Yj4o/2E9J/9jPyn/Y0Aq/2I/Kf9kQSv/aEUv/2xJM/9qRzH/aUky/2lJMv9o&#10;SC//aEkt/2VGKv9mRyv/aUot/3BRNP93WDv/blA0/2dJLf9lRyv/Y0Up/2hKLv9uTzL/bk8w/2xN&#10;Lv9sSyr/bkwp/29NKv9tSyb/cEom/3VPKv96Uyz/hlw0/4hcNf+EWS//gVYs/4daMP+LXjT/kmU7&#10;/5lqQP+TZjz/jWA2/4teNP+LXjT/mWxC/6F0S/+Ya0L/g1cw/3xQKf98UCn/eU8n/3xSKv+EWjL/&#10;hV41/4VeNf+CWzL/gVox/4dgN/+LZDn/kWc//5VrQ/+UakL/l2tE/5ltRv+gc0z/pHdQ/5ZqQ/+E&#10;WDH/e08o/31RKv+DVzD/iFs0/41dNf+MXTP/lGU7/5hpPf+WZzv/kWI0/45fMf+LXzD/jGAx/41h&#10;NP+KXzT/il80/4pgNv+MYjr/jWY9/4tkPf+LZD3/k2xF/5RsSP+PZ0P/gV4+/3VSNP9pRir/YDwi&#10;/187I/9jPSj/Zz4q/2g/Lf9rQTH/aD4u/2c9Lf9pPy//aD4w/2c9L/9qQDL/Zj8w/2Q9Lv9lPi//&#10;ZT4v/2lCM/9qQzT/akU1/2tGNv9rRjb/a0Y0/2lGM/9mRTL/akk2/2tMOP9nSzb/WD4t/1I4Kf9Q&#10;Oyr/TTgn/0o1JP9VOyz/XEEw/2JGMf9sTDf/b0w2/2xIMv9qRi7/bUcw/29GMP92TTf/gFY+/39V&#10;Pf9+VDz/f1U9/4BVQv+CVUD/g1ZB/4RXQv+JWkb/iVpI/4pbR/+KW0n/iltJ/4laSP+HWEb/h1pH&#10;/4hbSP+JXEn/iFlH/4hZR/+FVkT/hldF/4RVQ/+GV0X/iFlJ/4RWRv+DVUX/g1ZD/4NWQ/+DVkP/&#10;fVJB/3xRQP+AVUX/flVD/3pRP/97VEP/elVD/3ZRP/9tTDn/Z0Y1/2BBL/9dPiz/WTwq/1o9K/9Z&#10;PCr/WT0o/10+Kv9gPyz/YD8s/2I/LP9mQS7/Z0Iv/2hDMP9mQC3/aUMw/3FINv9zSjj/cEc1/3FI&#10;Nv9xSDb/cEc1/3FINv9xSDT/cUg0/3NNOP90Tjn/cUs2/3NKNv93Tjr/dk05/3dOOv94TTr/eE06&#10;/3dOOv92TTv/dUw6/3VKOf91Sjn/dEk4/3NIN/9xRjb/cEU1/29ENP9qPy//ZTsr/2M4KP9dMyP/&#10;XzUl/2Q6Kv9tQjL/dEc0/3xNO/+AUT3/gVE9/4JSPv+DUz//hlNA/4ZTQP+KVUX/ilVF/4xUQ/+L&#10;U0L/i1NC/4lRQP+KUkH/iFE9/4dQPP+HUz7/jVlE/49cR/+MXEb/g1U+/2tALf9ULxz/Ui8c/1Ey&#10;Hv9aOyn/UDMj/04xIf9XOy3/YUo8/1tENv9INSf/MiIT/ykcDP89NCX/cmpX/5iQff+EfWv/gX5t&#10;/3h2Z/91dmj/q6uf/7+/s/+8ubD/ioN9/1pPTf9INjL/Vj46/4dmX/+XbGP/mGha/5dmVf+aZVP/&#10;nWZS/55nU/+eZVH/n2ZS/6FnU/+hZ1P/n2VP/59lT/+gZlD/oGZQ/6JmTP+kaE7/o2dN/6NnTf+h&#10;ZUv/oWVL/6FlS/+gZEr/oGJJ/59jSf+fY0f/o2hK/6NoSv+jaEr/pGlL/6NmSf+fYkX/nmFF/51g&#10;RP+eYEf/oWNK/59hSP+gYkn/oGJJ/59hSP+gYkn/n2VP/6FnUf+dZU7/nGNP/5tiTv+XXkr/l15L&#10;/5ZdSv+YXUv/mF1L/5dcSv+ZXEn/lFlH/5dcSv+XXEr/llxI/5heSv+WXUn/k1pG/5FYRf+PWET/&#10;jVZC/4hUP/+GU0D/hVI//4NQPf9/Tzv/glI+/4FRPf+DUz//hlNA/4VSPf+GUz7/hFQ+/4RUQP+E&#10;VED/g1RA/4NUQv+BVEH/g1VF/4ZbS/+PZFT/kWVY/5BmWP+CW0z/cEg8/2hCN/9kPjP/Yjwx/x0A&#10;AP8AAQD/AAEA/wABAP8AAQD/AAEA/wABAP8AAQD/AAEA/wABAP8AAQD/AAEA/wABAP8AAQD/AAEA&#10;/wABAP8AAQD/AAEA/wABAP8AAQD/AAEA/wABAP8AAQD/AAEA/6KVjf/Sj3T/15R3/9yXev/emXz/&#10;3pl6/9uZef/cl3j/2ZR1/9uWdf/Yk3T/15Jz/9aRcv/WkXL/2ZRz/+Cbev/innv/36B3/+eoff/u&#10;s4f/9b2O//W9jP/rtoT/6bSC/+q1gf/os3//6bSA/+azfP/ms3z/776G//PAh//wwYn/77+B/+29&#10;f//vv4H/779//+27fP/tu3z/6LV2/+Wvb//mr2//6bJy/+iwc//jq27/5a1w/+Ssb//iqm//36ds&#10;/+Kqb//lrXL/4qpv/+Sscf/osHX/6rJ3/+WtdP/coGr/2Z1n/9aaZP/VmWP/2Zxm/9ygav/hpW//&#10;4aZu/9+jbf/doWv/3qFr/+Cjbf/jpXL/46Vy/+WndP/kpnP/4KBw/9qaav/XlWX/1ZNj/9eTZP/V&#10;kWL/049g/9ONXP/UjV//1I1f/9OMXv/XkGL/1Y5g/9CMX//QjF//z4te/8+KYf/Oi2H/zYpg/82J&#10;Yv/Mi2X/xYRm/8OGaf/Ah2r/zJd4///Qr///6cH/7dWp/82ldP/RqHD/78eM//vTlv/50JL/6sGB&#10;/9yzcf/btHH//tmT//3vqP/95Z3//dmP/+O5b//ZrmD/4rRn//rJff/6xHr/4qpg/8eLQ/+2ejL/&#10;uns0/8J/Of/Ggz3/w345/754M//AdzP/wHcz/7xxLv+9cjH/wHU0/8B0Nv/Bdzr/wHk7/753Of+5&#10;czX/vng6/8B8Pf/BfT7/vXk6/7dzNP+zbzL/sGwv/61pLP+0cDP/uHQ3/7p2Of+4czr/unU8/7t2&#10;Pf+4dT7/uXY//7l2P/+2czz/snM9/7N0Pv+0d0D/tXhB/7h7Qv+zdj3/snU8/7h7Qv+5fkT/tHk/&#10;/7F2PP+ydz3/w4hM/8aLT//EiU3/u4BE/7J3O/+yeDn/u39B/7F1N/+qbjD/o2cp/59jJf+pbTH/&#10;qG0z/6NoLv+haS7/nGQr/59nLv+haTD/nmUu/55lLv+eZS7/mWAr/5JdKf+SXSv/jVov/4dWLf9m&#10;ORj/WzAQ/10xFv9fNRz/Yjgg/2I4IP9hNiP/YTgk/2E4JP9iOSX/YTsm/2E7Jv9fOST/Xjok/2E9&#10;J/9iPij/YT0n/2A8Jv9dOSP/YT0n/2A9J/9eOyX/YT4o/2NAKv9lQiz/aEUv/2tIMv9qRzH/a0s0&#10;/2tLMv9pSTD/aEkt/2xNMP9xUjX/dFI2/3RVOP93WDv/aUsv/11CJf9cQST/XkMm/2NFKf9nSCv/&#10;bE0u/2xNLv9uTSr/cU8s/3JQLf9vTSr/bEYi/2tFIf9wSSL/eVIr/35ULP98Uir/f1Ut/4RZL/+F&#10;WjD/il00/49iOf+OYTj/j2I5/49iOf+OYzn/mG1D/55yS/+Xa0T/glYx/3tRK/95Tyn/d00n/3lS&#10;K/99Vi//e1Qt/3xVLv+DXDX/hF00/4VeNf+GXzb/imA4/5FnP/+WbET/mGxF/5tvSP+gc0z/nHBJ&#10;/4dbNP96UCj/fVEq/4FVLv+IWzT/i141/5NjO/+TZDr/lmU6/5loPf+ZaTv/mGg6/5JjNf+MYDH/&#10;jGAz/41hNP+KXzT/il80/4leNP+KYDj/jWM7/4xiOv+MYjz/lGpE/5dsSf+UbEj/hGA+/3VSMv9n&#10;RCb/YT4i/2E8Iv9hOyT/ZTwo/2lALv9sQzH/Zjws/2M5Kf9lOyv/ZDoq/2I4KP9jPCv/ZT4v/2E8&#10;LP9gOyv/YTws/2Q/L/9lQDD/aEMz/2pFNf9qRTX/aUYz/2dEMf9mRTL/aEk1/2ZKNf9hRjX/TDIj&#10;/0ErHf9CLyD/Qi8g/0QuIP9KNST/WDwu/2RHNf9uTjn/cE03/25KNP9uSjT/b0ky/3FLNP96UTv/&#10;hVtD/35UPP98Ujr/gFY+/4NWQf+BVD3/hFdC/4ZXQ/+IWUX/iVpG/4pbR/+IWUX/iFlF/4laRv+H&#10;Wkf/h1pH/4lcSf+IW0j/h1pH/4VWRP+FVkT/hldF/4RVQ/+GV0f/iFlJ/4VWRv+DVUX/hFZG/4VX&#10;R/+EV0T/fVJC/3tQQP96UED/elBA/3ZPPv93UkD/c048/2xJNv9hQjD/Xj8t/10+LP9aPSv/WTwq&#10;/1s+LP9cPSv/XD0p/149Kv9fPiv/YT4r/2M+K/9nQi//akUy/21HNP9qRDH/bkUz/3RLOf91TDr/&#10;cUg2/3RLOf90Szn/c0o4/3NKOP9zSjj/dUw4/3hPO/93Tjr/dUw4/3ZNOf93Tjr/d046/3hPO/96&#10;Tzz/eE87/3dOOv91TDr/c0o4/3NKOP9zSDf/cUY1/3FGNf9xRjX/b0Q0/2xBMf9oPS3/Yzgo/2E2&#10;Jv9cMSH/YDUl/2g9Lf9xRjb/e0w6/39QPv+BUT3/glI+/4JSPv+EUT7/hlNA/4ZTQP+JVET/i1NE&#10;/4tTQv+MU0L/jFNC/4lQP/+ITz7/hU46/4VRPP+HVD//iVlD/4ZXQ/91Sjf/Yzom/08qF/9LKhn/&#10;UzQi/1g7K/9dQDD/TDAi/081KP9aQDP/VkAz/0QxI/8wIBP/HRMH/ywkF/9GQDL/eXJi/6meiv/G&#10;uqT/3M+8/6Wdiv98dmj/h4N3/5GOhf+alo3/cmVf/0w5M/9YPDj/dlVM/5VqYf+YaFr/lmVU/5pl&#10;U/+cZVH/nmVS/55lUf+dZFD/oWdT/6JoVP+hZ1P/n2VP/6FnUf+hZ1H/oWdR/6VpT/+laU//o2dN&#10;/6RoTv+hZUv/omRL/6JkS/+iZEv/n2NJ/6FlSf+iZkr/pGlL/6NoSv+iZ0n/omdJ/6JnSf+gY0b/&#10;nmFF/55hRf+gYkn/oGJJ/59hSP+eYEf/oGJJ/6BiSf+dY03/nWNN/55mT/+dZFD/nGNP/5xjUP+a&#10;YU7/ll1K/5VcSf+YXUv/l1xK/5VaSP+XXEr/lVpI/5lfS/+ZX0v/lVtH/5RbR/+VXEj/k1pG/5BX&#10;Q/+NVkH/i1RA/4hUP/+EUT7/hFE+/4NQPf+BTjv/gVE9/4JSPv+DUz//h1Q//4dUP/+EVD7/hVU/&#10;/4RUQP+DVED/gVI+/35RPv96Tz//eE09/3hNPf97UUP/e1RF/3pTRP90TED/akQ3/2ZANf9hOzD/&#10;Yjwx/wABAP8AAQD/AAEA/wABAP8AAQD/AAEA/wABAP8AAQD/AAEA/wABAP8AAQD/AAEA/wABAP8A&#10;AQD/AAEA/wABAP8AAQD/AAEA/wABAP8AAQD/AAEA/wABAP8AAQD/AAEA/wABAP+3k4P/1pB2/9iT&#10;dv/cl3r/3Zh7/9qVdv/XknP/15Jz/9qVdv/ak3X/15By/9iRc//Wj3H/15By/96Yd//hnXr/3p13&#10;/+ipfv/ytYn/9ryO//a+jf/uuYf/7LeD/+u2gv/os3//6bR+/+azfP/ir3j/7LmC//C/h//0wYj/&#10;8L+E/+y8fv/svH7/7r5+/+6+fv/xv4D/7bt8/+q3eP/krnD/5a1w/+WtcP/lrXD/6LBz/+iwdf/j&#10;q3D/36ds/+Gpbv/iqm//4qpv/+Sscf/mrnP/6rJ3/+evdv/coGr/2Zxm/9eaZP/Vl2T/1phl/9yf&#10;af/gpG7/4aVv/+Ckbv/domr/3aFr/+Klb//jpnD/5Kdx/+WndP/jpXL/36Bt/9maZ//XlWP/1JJi&#10;/9WRYv/UkGH/1Y9e/9ONXP/Ujl3/1Y9e/9WOYP/YkWP/1o1g/9OKXf/VjF//0Ixf/9GNYP/QjF//&#10;zoth/82JYv/OjWX/yIhk/8iJZv/EimX/z5hy///Mpf/80qj/5LWH/8SWZf/FmGH/37J5//TGi//2&#10;yY7/9MiL/+rBgf/ftnb/+dKP//3kof/+4Zv//9qT/9CkW//GmE3/1aNa//C8c//6xH7/6bBp/9GW&#10;UP+9gD3/vn86/8SDP//Oi0f/xYA9/753Nf+8dTP/wng3/7xyM/+8cDL/wHQ2/791OP+/dTj/xn9B&#10;/8eAQv+9dzn/vHY4/797PP/AfD3/v34+/7x7O/+4djn/tHI1/7BsL/+ybjH/tXE0/7dzNv+3cjn/&#10;t3I5/7d1O/+3dD3/uXY//7p3QP+4dT7/sXI8/7R1P/+1eEH/tnlC/7d8Qv+zeD7/sXY8/7R5P/+y&#10;dz3/sXY8/7J3Pf+0eT3/vYJG/8KHS//Bhkr/voRF/7R5Pf+0eT3/u4FC/7F3OP+scDL/pWkr/55k&#10;Jf+pbjL/rHE3/6dsMv+fZyz/nWUq/6RsMf+nbzb/oGgv/6BnMP+fZi//nGMu/55lMP+XYjD/j1sr&#10;/45bMP94Sij/YDMS/1ktEP9dMxr/YTcf/2E3H/9hNiP/YDcj/182Iv9eNSH/Xjgj/2A6J/9cNyT/&#10;XTkj/187Jf9gPCb/YDwm/2E9J/9dOiT/Yj8p/2E+KP9cOSP/Yj8p/2dELv9nRC7/ZkMt/2VCLP9o&#10;RS//b0w2/3RSOf90Ujf/dFI2/3pYPP9+XT7/fl0+/35dPv97XD3/b1I0/2dKLP9lSCr/ZEcp/15B&#10;I/9iQyb/aUor/2xNLv9vTiv/clAt/3RSL/9zUS7/a0km/2lDH/9oQh7/b0gh/3ZPKP98Uiz/g1kx&#10;/4ldNv+JXTb/il02/4teN/+JXTb/il43/4peN/+JXzf/k2dA/5xwS/+bb0r/iV85/3xSLP91SyX/&#10;ckom/3lSK/9+VzD/fFUu/3tVMP+FXjf/h2A5/4dgOf+FXjX/gFkw/4pgOP+PZT3/lWlC/5tuRf+c&#10;cEn/k2g+/35TKf94Tib/fFIq/4FXL/+JXDP/jmE4/5ZnPf+VZDv/l2Y7/5ppPv+aajz/m2s9/5do&#10;PP+QYTX/i18y/4teNP+KXzT/iV40/4leNP+JXzX/imA4/4heNv+GXDT/iV85/4pjPP+KYj7/fFg2&#10;/3FOLv9lQiT/ZEEl/2ZBJ/9iPCX/ZTwo/2g/K/9qQS//Zj0r/2M6KP9kOir/Yzkp/184J/9fOCf/&#10;YTwq/2A7Kf9gOyn/Xzoo/186KP9gOyn/Yz4s/2ZBL/9mQjL/ZkU0/2JBMP9iQzH/YEMx/11ALv9W&#10;Oyr/RTAf/zkmF/88KRr/QS4f/0UyI/9MNij/VTss/2BFNP9uTjn/b0w4/21KNP9vSzX/cU01/3dR&#10;Ov97VT7/g1pE/35UPP97UTn/f1U9/4FUPf+BVD3/hVhD/4VWQv+FVkL/h1hE/4pbR/+JWkb/iFlF&#10;/4laRv+IW0b/iFtI/4pdSv+IW0j/hllG/4NVRf+EVUP/hldF/4VWRv+GV0f/iFlJ/4RWRv+DVUX/&#10;g1VF/4RZSf+EWUn/flRE/3pQQP95Tz//eVJB/3dQP/91UD7/bko6/2dGNf9bPiz/VTgm/1Y5J/9W&#10;OSf/Wj0r/19ALv9gPyz/Xj0q/2A9Kv9hPir/Yz4r/2Q/LP9oQi//akQx/21HNP9vSTb/b0k2/3JM&#10;Of91TDr/dUw6/3dOPP93Tjz/dk07/3ZNO/92TTv/eU49/3pRP/94Tzv/dk05/3hPO/93Tjr/d046&#10;/3hPO/94Tzv/eE87/3dOOv91TDj/dEk4/3NIN/9zSDf/b0Qz/25DMv9xRDH/cEIy/2w+Lv9lOir/&#10;YTYm/2A1Jf9aLx//ZDkp/3NFNf92SDj/gFE//4FQP/+BUT3/hFE+/4NQPf+DUD3/h1JA/4lURP+K&#10;UkP/iVFC/4tSQf+NVEP/jlVE/41UQ/+KUUD/hlI9/4VVQf+FVkL/fE86/2Y9K/9VLh3/UCsZ/0wo&#10;GP9QMCH/WDwu/1k9L/9RNyr/TjQn/1Q9L/9YQDT/RDEj/zMjFv8kGAr/GRMF/0pHOP9rZVX/lo57&#10;/7+wm///8Nn//v3p/7anlP+FeWn/iH5y/4Z9dP+HfXT/aVdN/15DOv90Ukb/jWVZ/5prW/+baFf/&#10;mGNR/5tkUP+dY0//n2VR/59lUf+fZVH/oGZS/6FnUf+gZlD/oGZQ/6JoUv+jaVP/pGpU/6VpT/+l&#10;aU//pGhO/6NnTf+hY0r/omRL/6NlTP+iZEv/n2NH/6FlSf+hZUn/pGlL/6RpS/+fZkn/omdJ/6No&#10;Sv+hZUn/nmFF/55hRf+gYkn/oGJJ/59hSP+eYEf/oGRK/6BmUP+eZE7/nGNP/55lUf+dZFD/mmNO&#10;/5hhTf+YYU3/l15L/5VcSf+YXUv/lVpI/5VaSP+VW0f/llxI/5heSv+ZX0v/lFtH/5NaRv+TWkb/&#10;kltG/41WQf+JUj3/hlI8/4ZSPf+EUT7/hFE+/4NQPf+BTjv/hFRA/4RUQP+FVUH/hlZA/4ZWQP+E&#10;VD7/hFQ+/4RWP/+EVUH/glM//35RPv96Tz//d0w8/3ZMPv93TT//cUo7/21GN/9qQjb/aUE1/2Q8&#10;MP9eOC3/AAEA/wABAP8AAQD/AAEA/wABAP8AAQD/AAEA/wABAP8AAQD/AAEA/wABAP8AAQD/AAEA&#10;/wABAP8AAQD/AAEA/wABAP8AAQD/AAEA/wABAP8AAQD/AAEA/wABAP8AAQD/AAEA/wABAP8AAQD/&#10;1Y91/9aRdP/VkHP/1pF0/9WSdf/Vk3P/1JJy/9aRcv/WkXL/1I1v/9eQcv/Wj3P/04xu/9aPcf/Y&#10;knH/25dy/96ddf/oqX7/9LeK//jAj//2vo3/77qG/+u2gv/ntH3/6LV+/+Svef/ir3j/57R9/+66&#10;gf/xvoX/8sCF//LBhv/wwIL/8MCC//DAgv/zw4X/9saI//PDhf/suHz/5bJz/+Otb//krnD/57Fz&#10;/+awdP/krHH/36ds/9ykaf/fp2z/4qpv/+Wtcv/osHX/6bF2/+Ssc//doWv/251q/9eZZv/Wlmb/&#10;1Zdk/9udav/ipHH/4aVv/+Gmbv/go2z/36Jr/+CjbP/go2z/4aRt/+Cjbf/go23/4KFu/9ucaf/Z&#10;l2X/15Ni/9aSYf/Vj1z/1pBd/9eRXv/alGH/2pRj/9mTYv/ak2X/2ZBj/9aNYP/akWT/2pFk/9SN&#10;X//RjWD/1ZJn/9CPZf/OjWP/y41m/8yOZ//MkWn/2J90//jClv/msIL/yJJj/8SPXf/FkFr/z5pk&#10;/9+rcv/ruH//9MeO//jLkP/uxon/+tGR//fOjP/zyIT/7cF6/8iYUP++jEX/x5FL/+GoZf/3vnv/&#10;9Ll3/+WoZ//Ljk3/wYI//8mIRv/Mi0n/xX9B/8B5O/+8dTf/wXc6/8B0OP++cjj/v3M3/8F1Of+8&#10;cjX/yYJE/9SNT//HgUP/unY3/7t3OP++ejn/v34+/8B/P/+/fj7/vHs7/758P/+/fUD/t3U5/7Nx&#10;Nf+4czr/uXQ7/7hzPP+6dT7/vnlC/7t4Qf+5eEL/tXZA/7Z5Qv+7fkf/u4BI/7Z7Q/+2e0P/tntD&#10;/7N4QP+wdTv/snc9/7V6Pv+6gEH/uoBB/7d9Pv+2fD3/vIJD/7Z8Pf+2fD3/wIVJ/7J4Of+scjP/&#10;pmwt/59oKP+kbC//rHQ3/6tzOP+iai//n2kt/6VvM/+ocjb/oWkw/6BoL/+eZi3/nGMs/6BnMv+b&#10;YzD/mGAv/5ljNf+UYj3/ckQi/1gtDf9bLxL/YTce/2Q6Iv9mPSf/Yzom/2I5Jf9fNiT/XDYj/1w2&#10;I/9dNyT/XDck/145Jv9dOSP/Xjsl/188Jv9eOyX/ZEEr/2I/Kf9bOyT/aUky/3RUPf9uTjf/ZkMt&#10;/188Jv9kQin/b000/3VTOv95Vjr/e1g6/39cPv+BXj7/hmRB/4VkQf+EY0D/fWA+/3hbOf9xVDT/&#10;bVAw/11AIP9cPhz/X0Ef/2ZIJv9wTyz/c1Iv/3RSL/9zUS7/akgl/2hGI/9mRCH/ZEIf/2lFI/90&#10;UC7/elQw/4JcOP+DWzj/glo3/4JVNP+CVzT/glc0/31VMf94UCz/g1s3/5dsSf+ZcU7/l29M/41i&#10;P/+CVzT/fVUx/3pSLv9/WDH/flcw/39YMf+FXjf/iV85/4ZcNv+CWDL/e1Ep/3xSKv+AVSv/jWA2&#10;/5doPv+NYDb/hFct/3tOJP96TyX/flMp/4RZL/+IWzH/kWI4/5ZnO/+VZjr/l2c5/5pqPP+dbT//&#10;mmo8/5ZnO/+RYjb/il4x/4ZZL/+EVy3/hVgv/4RXLv+HWzT/hloz/4RYMf+BVy//fFIs/3tRK/94&#10;USr/cU0r/2hGI/9iPx//aEUn/21ILf9kPyX/YTsk/2M9Jv9hOyb/Xjgl/185Jv9iPCn/Yjwp/2A7&#10;KP9fOif/Xzon/188KP9fPCj/Xjsn/147J/9eOyf/Yj8r/2BAK/9cPSn/XT4q/1xAK/9eQS//XEEw&#10;/1M4J/9ONCX/TDYo/0s4Kf9INSb/Szgp/006K/9LNSf/RS4g/1U5K/9nSDP/a0s2/21KNP9uSzX/&#10;c085/3dTO/97Vz//e1U+/3tSPP94Tjb/d001/4BTPP+BVD3/hVhB/4RVQf+EVUH/hVZC/4ZXQ/+H&#10;WkX/h1pF/4daRf+GW0j/hltK/4hdTP+EWUn/glRE/4FTQ/+CVET/g1VF/4JURP+DVUX/hFZG/4JU&#10;RP99UkL/gVZG/4JYSP99VkX/dVBA/3VQQP9yTj7/cU09/2lIN/9iQTL/YEAx/19CMv9UOCr/UTYl&#10;/1U4Jv9XOij/YUIu/2FALf9iQS7/Y0As/2A7KP9iPSr/ZD8s/2dBLv9nQS7/akQx/29JNv9vSDf/&#10;cEo3/3FLOP92TTv/elE//3lQPv93Tjz/d048/3hNPP93TDv/eU49/3tQP/99UkH/ek88/3tQPf93&#10;Tjr/dUw4/3VMOP93Tjr/eE87/3VMOP91TDj/cUg2/3BHNf9zSDf/cUY1/21CMf9tQC3/aj0q/2c6&#10;J/9iNyb/XTIh/1swH/9iNSL/eUw5/3dINv93SDb/gE8+/4NQP/+BTj3/gE06/4BNOv+DTjz/iFNB&#10;/41VRP+NUkL/ik8//41SQv+QVUX/jVJC/4lOPv+ITz7/hlNA/31OOv9oPSz/Uywb/0MeDv9DIhP/&#10;TCwd/00xI/9cQjX/XUM2/1U7Lv9LMST/Ujou/1U/Mv9QOi//NCIW/yQWC/8dEwn/LiYb/2ZgUv+A&#10;eGv/p56P/72yoP/As6L/x7qq/6udkP+Rg3j/gHJn/3JkW/9sWlD/bFBE/39bT/+SaFr/mmtb/5lo&#10;V/+aZVP/m2RQ/5xjUP+dY0//n2VR/6RqVv+iaFT/n2VP/6BmUP+gZlD/oWdR/6FpUv+haVL/ompT&#10;/6NpU/+jaVP/omhS/6BmUP+hY0r/oWNK/6BiSf+fYkb/oGRI/59kRv+fZEb/nWRH/55lSv+haE3/&#10;omZK/6RoTP+iZkr/nmBH/55gR/+gYkn/n2FI/59jS/+dY03/oGZQ/59nUP+fZlL/m2RP/55nU/+c&#10;ZVH/mWJO/5VeSv+YYU3/m2JP/5lgTf+XXkv/ll1K/5RdSf+TXEj/lF1J/5VeSv+UYEv/k19J/5Nc&#10;R/+RWkX/j1hD/4tUP/+JUj3/h1M+/4ZSPf+FUj//g1A9/4BQPP+AUDz/hVVB/4dXQf+HV0H/hFY/&#10;/4RWP/+CVD3/g1U+/4VXQP+EVj//gVI+/35PO/9/UUH/e009/3dLPv91Sz3/bUY3/21GN/9sRDj/&#10;ZT0x/2E5Lf8AAQD/AAEA/wABAP8AAQD/AAEA/wABAP8AAQD/AAEA/wABAP8AAQD/AAEA/wABAP8A&#10;AQD/AAEA/wABAP8AAQD/AAEA/wABAP8AAQD/AAEA/wABAP8AAQD/AAEA/wABAP8AAQD/AAEA/wAB&#10;AP8AAQD/Py0h/9OOcf/Uj3L/1pF0/9aRcv/XknP/1I9w/9OOb//XkXD/1I1v/9aPcf/XkHL/1Y5w&#10;/9WLbv/Vj27/3JZy/96bcf/ioXf/6Kt+//W7i//1vYz/8r2J/+26hf/ntH//57R//+Sve//lsHz/&#10;5rF7/+q1f//suH//772C//LAg//vvYD/7Lx+/+6+fv/uvn7/88OD//TEhP/zwYT/77t//+ezd//k&#10;rnL/461x/+Otcf/msHT/4qxw/9ulaf/epmv/4alu/+Wtcv/jq3D/4qpx/+Spcf/coGz/2Zto/9aa&#10;aP/Wmmj/1ppo/9ufbf/eom7/3qJs/+Gkbf/eoWr/3aBn/92gZ//bnmf/3J9o/96hav/lpnH/6ap1&#10;/+Slcv/fnWv/3Zlo/96YZf/Ykl//2pNf/9iSX//dl2T/35lo/9uVZP/ak2X/2pFk/9iPYv/ZkWH/&#10;25Nj/9qTZf/ZkmT/1ZJn/9GOY//NjGL/y4xh/8qLYP/Mj2P/2Zxw/++1h//WnGz/w4lZ/8iOXP/J&#10;jVn/ypFc/9eeaf/dqXD/7ruC//rNlP/7zpP//dSW//DEg//jtnL/2apm/8iVU//HklD/yZJR/9Wb&#10;W//0unr//sKD//G2dP/anV7/x4dH/8SERP/BgED/wXs//8F5Pv/BeT7/w3tA/8J3Pf++czn/u3A2&#10;/790Ov+6czX/wns9/8mDRf/DfT//unY3/7t3OP++ejn/vXw6/759Pf+7ejr/ung7/8WDRv/LiU3/&#10;vXs//7dyOf+5dD3/uXQ9/7l0Pf+6dT7/vXhB/7p3QP+8eUL/vX5I/7t8Rv+6fUb/uH1F/7R4Qv+3&#10;fET/uX5G/7d8RP+3ekH/uXxD/7h8QP+4fj//uH4//7R6O/+xdzj/tnw9/7N5Ov+1ezz/wIVJ/7Z7&#10;P/+vdDj/qG4v/55mKf+gaC3/rXU6/7V9Qv+tdTr/o2sw/6ZvNv+pcTj/nmYt/55mLf+eZi3/nmIs&#10;/6BkLv+cYCz/lVsp/5VdLP+YZDz/glIs/2I0E/9aLw//XzYa/2A2Hv9iOSP/Yjkl/2E4Jv9fNiT/&#10;XzYk/103JP9dNyT/Xzkm/145Jv9dOCX/Xzon/147J/9dOib/YT4o/14+J/9ePif/bU02/3RUO/9y&#10;Ujn/bUsy/2dFLP9tSzL/c081/3ZSOP97WDr/fVo6/4NhPv+EYj//h2VA/4VjPv+DYTz/h2ZD/4Nl&#10;Qf95Wzn/dlg2/2hKKP9hQyH/YEIg/2NFIf9sSyj/bEso/21LKP9tSyj/bEkp/25LK/9qRyf/Y0Ag&#10;/2NAIP9oRCT/a0cn/3ZPLv93UC//dU4t/3dQL/9+Vzb/fFYy/3VRL/9vSyn/cU0r/3tXNf+NZkX/&#10;onpX/593VP+dcE//l2xJ/4pfPP+IXTr/hFw4/4VdOf+KYzz/iGE6/4RdNv+FWzX/g1kx/4JYLv+F&#10;WjD/jmE3/49iOP+JXDL/glUr/31QJv98USb/gVYr/4RZLv+FWC7/jWA2/5ZnPf+WZzv/k2Q4/5Vm&#10;Ov+XaDz/j2A0/4tfMv+HWjD/f1Qp/39UKf+AVSv/gFUr/39TLP+HWjP/hFcu/4JWL/+DVzD/flIr&#10;/3tRK/96UCr/cEwq/2ZCIP9gPR3/Yj8f/2ZDJf9fPCD/Wzcd/145H/9iPCX/Yz0o/2RAKv9kQCr/&#10;YDso/2A7KP9gOyj/Y0As/2VCLv9kQS3/ZEEr/2xJM/9oRS//ZUUu/2RELf9bPCf/Vzgk/1g8J/9f&#10;RDP/YEU0/1Q6K/9TOSr/X0k7/2ROQP9gTT7/W0g5/1RBMv9ROy3/RzIh/1A2J/9lRjL/ako1/2xM&#10;Nf9wTTf/cU82/3VROf95VT3/eVM+/3hSPf94Tzv/ek88/39UQf+AVUL/hVhD/4NWQf+FVkL/hFVD&#10;/4RXRP+GWUb/iFtI/4daR/+EWUj/hllG/4ZbS/+GWEj/gVVI/35SRf9/U0b/gFRH/4JURf+CVET/&#10;hFZG/4BVRf98UUH/e1FB/3tUQ/96VUX/dlJC/3ZVRP9yUUL/aUk6/1o6K/9WOSn/WDsr/1g8Lv9U&#10;OCr/Uzgn/1U4Jv9cPSv/YD8s/18+K/9fPiv/YT4q/145Jv9jPiv/a0Uy/21HNP9sRjP/b0g3/3FK&#10;Of9xSjn/dE47/3dOPP93Tjz/eVA+/3hPO/92TTn/eVA8/3tQP/94TTz/d0w7/3hNPP96Tz7/eU47&#10;/3tQPf96UT3/eE87/3hPO/93Tjr/dk05/3ZLOv91TDr/c0g3/3FGNf9vRDP/bkMy/2tAL/9oPSz/&#10;Zjsq/2M4J/9fNCP/Wi8e/1wvHP9kNyT/eks5/3lKNv95STX/gk88/4RRPv+ETz3/g048/4JNO/+G&#10;Tj3/iVFA/4xTQv+OU0P/i1BA/41SQv+PVET/jlVE/4lRQP+ATTr/ek06/3BGNv9VMCD/Ph0O/0Ii&#10;Ff9DKRz/SzEk/1A5K/9dQzb/Uzwu/084Kv9MNCj/VD4x/1A6L/9EMCX/KhwR/yIWCv8kHBH/NTEl&#10;/11ZTf90cGT/pJ6S/62nm/9zbWH/iYB3/5mQh/+Ognb/c2Va/21ZUP9rU0f/gVtO/5NnWv+dbFv/&#10;nWpX/5tmVP+cZVH/m2JP/5xjUP+la1f/oWdT/6JoUv+hZ1H/oGZQ/6FnUf+fZU//oWdR/6NpU/+k&#10;alT/ompT/6JoUv+jaVP/omhS/6BmUP+fY0v/oGJJ/59hSP+cYET/oGRI/5xhQ/+bYEL/mmFE/5ti&#10;R/+dZEn/nmVK/6JmSv+iZkz/n2NJ/6BiSf+gYkn/nmJK/55kTv+fZU//oGZQ/6BoUf+fZlL/mmNO&#10;/5xlUf+aY07/mmFO/5ZdSv+XXkv/l15L/5deS/+XXkv/l2BM/5dgTP+VXkr/k19K/5RgS/+UYEv/&#10;k19J/5FdR/+RWkX/j1hD/41WQf+LVD//jFVB/4xVQf+HUkD/gk88/4BNOv9+Tjr/glI8/4JUPf+D&#10;VT7/g1U+/4VXQP+FV0D/hFY//4NVPv+CVD3/fk87/3tOO/95Tj7/eE09/3RKPP90Sjz/bkc4/2tE&#10;Nf9pQzb/Yzsv/wABAP8AAQD/AAEA/wABAP8AAQD/AAEA/wABAP8AAQD/AAEA/wABAP8AAQD/AAEA&#10;/wABAP8AAQD/AAEA/wABAP8AAQD/AAEA/wABAP8AAQD/AAEA/wABAP8AAQD/AAEA/wABAP8AAQD/&#10;AAEA/wABAP8AAQD/AAEA/4FYRv/TjnH/1pF0/9eSdf/Yk3T/0o1u/9CLbP/Ujm3/041s/9aNbf/W&#10;jW3/1Yxs/9aNbf/akW7/3JZy/9uYbv/fnHL/46R4//O5if/1vYz/9sGP//K/iv/suYT/67iD/+ey&#10;fv/kr3v/4656/+izff/rtoD/8b2D//TChf/wvoH/8b+A/++/f//vv3//8sKC//TEhP/4yIj/9sSH&#10;/++9gP/ns3f/36tv/+Otcf/osnb/5a9z/9+pbf/hq2//5rB0/+qyd//nr3b/5Kxz/+aqdP/bn2v/&#10;0phm/9OWZ//Ummr/1pxs/92jcf/gpHD/4KRu/+Gmbv/doGn/255l/92gZ//cn2b/3Z9m/96gZ//m&#10;p3H/7K13/+mnc//hnmn/35xn/+KcaP/dl2P/3JVh/92XZP/dl2T/3phl/9uVZP/Zk2L/2JFj/9iR&#10;Y//alGP/3JZl/96Xaf/gmWv/1ZJl/9WSZ//QkGT/zIxg/8uLX//Pj2P/15lq/+iqe//WmWr/yY1b&#10;/8yQXv/JjVv/yY1Z/8+WYf/Un2n/5LN7//fIkP/8z5b/88WJ/+CydP/YqGb/0qFf/8+ZWf/QmVn/&#10;0phZ/9KYWf/ts3T//MmI//7Ehf/ssHH/0pVW/8ODQ/+6eDv/u3Y7/754Pf/CekD/w3tB/8N7Qf/B&#10;dj3/uXE2/7pyN/+5cjT/uXM1/797PP++ejv/unY3/7t3OP+9eTr/vXw8/718PP+3djb/tnQ3/8SA&#10;Q//KhUr/wHtC/7ZxOP+5dD3/vnhE/713Q/+9d0P/vnhE/798R//Cf0r/xoVP/8CBTP+9fkj/uXxG&#10;/7V4Qv+2ekT/uH1F/7Z5Qv+2eUD/voBF/7yARP+8gEL/voRF/7qAQf+weTn/sHk5/691Nv+ydzv/&#10;vYJG/7d8QP+vdDj/qnAx/6VqLv+iZy3/rXI4/7uASP+xeUD/pGwz/6dvNv+nbzb/nmYt/55mLf+e&#10;Yyv/nGAq/6FlL/+iZDH/nF4r/5ddLf+XYjb/kV02/3NDH/9aLQz/XDAT/1wyGf9gNh7/YTgk/2A3&#10;Jf9fNiT/YTgm/2E4Jv9gNyX/Xjgl/103JP9aNSL/XDck/1k2Iv9aNyP/XTom/109KP9fPyj/Z0cw&#10;/2tLMv9uTjX/cU82/3FPNP9zUTb/dVI2/3dUOP97WDj/gV88/4ZkQf+HZUD/hGI9/4NgOv+CXzn/&#10;iGZB/4hmQ/9/Xjv/fVw5/3ZVNP9tTCv/aEck/2dGI/9qSSb/akkm/2pIJf9sSSn/bEkp/3JPL/9x&#10;Ti7/aUYm/2VCJP9iPyH/Yz4h/25JLP9yTTD/cEsu/3RNMP94Uzb/dlE0/3FML/9sSCj/a0go/2xJ&#10;Kf94VDT/jmdG/5VtSv+ack//nXBP/5NmRf+MYT7/jGE+/41iP/+TbEX/j2hB/4pjPP+LYTn/jGI6&#10;/4thN/+KXzX/jWI3/4leM/+FWi//glcs/4FWK/+AVSr/glcs/4JXLP+AUyn/jF81/5RnPf+UZTv/&#10;j2A2/5JjOf+VZjz/iVwy/4ZbMP+CVyz/flMo/31TKf+AVSv/f1Ms/4JWL/+HWjP/g1Yt/4FUK/+D&#10;Vi//f1Ms/31RKv95Tyn/cEom/2hCHv9dOxj/WzkW/1s4GP9aNxn/WTYY/1o3G/9hPSP/ZEAo/2dD&#10;K/9oRC7/Yj4o/2I9Kv9kQS3/akcz/2hIMf9rSzT/cU44/3dVPP90Ujn/b084/21NNv9bPCf/UTUg&#10;/1U6Jf9fRDP/YEU0/1g+L/9YPi//ZE8+/2hTQv9qVUT/ZE8+/1hDMv9SPSz/STQj/00zIv9fQy7/&#10;aEk0/21NNv9vTzb/c1E4/3dVPP97WUD/eFQ+/3ZSPP95Uz7/fFM//39WQv+DWEX/h1pF/4ZZRv+F&#10;WEX/g1ZD/4RXRP+EWUj/hVpJ/4daR/+EWUj/h1pH/4VaSv+HWUn/g1dK/39TRv9/U0b/flJF/39T&#10;Rv+BVkb/gldH/4BVRf97UUH/d1A//3hTQf93UkL/cE8+/25OP/9oSzv/XUEz/1A2Kf9QNin/UDYp&#10;/1Y6LP9YPSz/Wj0r/14/Lf9gQS3/Xz4r/108Kf9ePSr/YT4r/2E8Kf9nQi//bUc0/25INf9wRzX/&#10;c0k5/3ZMPP93Tjz/eE89/3lQPv94Tzv/eVA8/3hPO/94TTr/eU47/3lOO/95Tjv/eE08/3hNPP94&#10;TTr/eE06/3lOO/95UDz/eE87/3hPO/92TTn/dk07/3ZLOv91Sjn/b0Qz/21CMf9sQTD/a0Av/2g9&#10;LP9nPCv/ZTop/2M4J/9eMyL/Wi8e/14zIv9pPCn/eEk1/3lJNf96Sjb/gU47/4NOPP+DTjz/g048&#10;/4ZOPf+GTj3/hU08/4hPPv+NVEP/i1JB/4tTQv+NVUT/hlNA/3pKNv9rPin/ZUAu/149Lv9EJxf/&#10;MxkM/0EpHf9JMyb/TDYp/1M9MP9WPzH/Tzgq/002KP9MNin/UDot/0MvJP82JBj/MSMW/zQqHv88&#10;NCf/SEQ4/1pWS/9oZlr/fn50/3Fyav9JRj//dnJp/5aPhf+KfnL/alhM/21VSf95WUz/k2VV/51s&#10;W/+falj/nmZV/55nU/+fZlP/nWRR/5xjT/+lbFj/oWdT/6BmUv+gZlD/oWdR/6RoUP+jZ0//oWdR&#10;/6NpU/+jaVP/o2lT/6RqVP+kalT/omhS/6FnUf+iZEv/oWNK/59jSf+gZEj/oWVJ/5xhQ/+cYUP/&#10;m2JF/5phRP+cY0j/nmVK/6FlSf+hZUv/omZM/6FlS/+fY0v/nWNN/55kTv+fZU//nmRO/51lTv+e&#10;ZVH/mmNO/5tkT/+ZYk3/mF9L/5ZdSf+WXUn/lFtH/5RbR/+WXUr/l2BM/5liTv+XYEz/lmJN/5Rg&#10;S/+TX0r/kl5I/5JbRv+RWkX/kFdD/49WQv+PVkL/j1ZD/49WQ/+JUj7/g048/39MN/9/Tzn/f085&#10;/35QOf+BUzz/hFY//4VXQP+FV0D/hFY//39SPf9+UTz/fE86/3xPPP97UED/eU8//3dNP/90TT7/&#10;bEc3/2lENP9nQjL/AAEA/wABAP8AAQD/AAEA/wABAP8AAQD/AAEA/wABAP8AAQD/AAEA/wABAP8A&#10;AQD/AAEA/wABAP8AAQD/AAEA/wABAP8AAQD/AAEA/wABAP8AAQD/AAEA/wABAP8AAQD/AAEA/wAB&#10;AP8AAQD/AAEA/wABAP8AAQD/AAEA/wABAP/Dg2j/045x/9eSdf/XknP/0Yxt/86Jav/QiWv/0Ytq&#10;/9SLa//SiWn/04pn/9mRa//fl3H/25Zv/9iTav/al23/4KF1//G0h//0vIv/+cSS//fDkf/wvov/&#10;7bmH/+ezgf/lsH7/4Kt3/+izf//rtoD/8b2D//bEif/zwYT/9cOE//bGhv/1xYP/88OB//XFg//4&#10;yIj/+MiK//XDhv/quHv/4a1x/+Kucv/osnb/57F1/+Sucv/lr3P/67V5/++3fv/utn3/7LN8/+eu&#10;ef/Ynmz/0JZm/9CWZv/TmWn/2J5u/+Gndf/nq3f/5alz/+Gmbv/doGn/2p1k/9+iaf/hpGv/4KJp&#10;/96gZ//kpm3/6qlx/+emcP/in2j/4Zxl/+KdZv/gm2T/4Zpm/+Odaf/fmWb/3JZj/9qUY//blWT/&#10;2JFj/9mSZP/emGf/35lo/+Caaf/fnG//2ZZp/9iVaP/XlGf/0I1g/82NX//QkGL/2Zlr/+Skdv/d&#10;n3D/05Nj/9KSYv/OkmD/ypBe/8yTXv/NmGL/4K12//TFjf//z5T/4rJ0/86cX//PnV7/1qBi/9ig&#10;Y//VnWL/15xi/9KWWv/hpWn//cKG//7LjP/6voD/5qhr/8qKTP+6ejz/u3Y7/7x3PP/Aej//wHlB&#10;/8V8Rf/CekD/vHQ6/7pyN/+2cDL/t3M0/715Ov+9eTr/u3c4/7x4Of+8eDn/xIBB/8B8Pf+4dDX/&#10;uHQ3/7x3PP/Ae0L/vHc+/7ZvOf+8dUH/wntH/8J7R/+/eUX/wXtH/8R+Sv/Gg07/xoRQ/8OBTf+/&#10;gEr/u3xH/7Z5Q/+2eUP/tnlD/7J1Pv+1dz7/voBF/8GDSP+/g0X/w4lK/8CGR/+0fT3/rnY5/61y&#10;Nv+vdDj/u4BE/7l9Qf+tcTP/q28x/6xwNP+pbDP/rG82/7R5Qf+wdT3/qG01/6VtNP+lbTT/oGgv&#10;/55mLf+dYir/m2Ao/6ZpM/+pbDb/pmg1/6BkMv+ZYDP/mWQ6/4VTLv9hMxL/WCwP/1kvFv9eNBz/&#10;YDcj/2A3Jf9gNyX/YTgm/2E4Jv9gNyX/XDYj/1kzIP9XMh//WDMg/1QxHf9VMh7/Wzgk/1s7Jv9c&#10;PCX/YEAp/2JCKf9lRSz/bkwz/3NRNv90Ujb/dVI2/3dUNv95VzT/gV88/4dlQP+GZD//gl85/4Bd&#10;N/+BXjj/hGI9/4VjQP+FY0D/g2E+/31bOP92VDH/b04r/29NKv9uTCn/bUso/2tIKP9rSin/akko&#10;/3JPL/90UTP/ck8x/2xJK/9lQiT/Yz4h/2xHKv9yTTL/ck0y/3FMMf91UDP/ck0w/25LLf9uSy3/&#10;b0wu/2tIKv9qRyn/b0sr/3pTMv+FXTr/iGA9/4piP/+JYT7/imI//45mQ/+Xb0v/l29L/5BpQv+S&#10;aEL/kGY+/41jO/+KYDb/imE1/4RbL/+EWS7/gVgs/4ZbMP+EWS//gVYr/4BVKv99Uif/il81/5Fk&#10;O/+LXjX/hlkw/4pdNP+OYzn/h10z/4VbMf+CWC7/f1Ur/3lSKf98Uir/f1Ut/4RaMv+IWzL/g1Yt&#10;/39SKf+BVCv/fFAp/3tPKP92TCb/c0wl/21HIv9jQBr/YD4Z/1w6F/9dOxj/Xjsb/147G/9gPR//&#10;YT4i/2M/Jf9lQSn/YDwm/2I/Kf9kRC3/Z0cw/2hIMf9vTzb/dFI5/3ZUO/90Ujn/cVE4/3FROv9Z&#10;OiX/UDQf/1U6Kf9dQjH/XkMy/11DMv9dQzL/YUc2/2JIN/9nTTz/Yk08/1ZBMP9SPSz/TTgn/081&#10;JP9cQCr/Zkcy/29POP9vTzb/d1U8/39dRP+AXkX/eVU//3VRO/92Ujz/e1VA/35YRf+EW0n/hltK&#10;/4RZSP+DWEj/g1hI/4RZSf+EWUn/gldH/4VaSf+FWkn/hltL/4VaSv+FWkr/hFhL/39TRv9/U0b/&#10;e09C/35SRf+AVUX/fFJC/31TQ/95UkH/dlE//3ZRP/9xTT3/ZUU2/2BDM/9bQTT/Vz0w/1E6LP9R&#10;Nyr/UjYo/1o+MP9eQS//YEEv/2NEMP9kQzD/Xz4r/108Kf9gPSr/ZEEu/2hDMP9rRjP/bkg1/25I&#10;Nf9zSjj/c0o4/3ZNO/95UD7/eVA8/3lQPP95UDz/eVA8/3hPO/94TTr/eU47/3dMOf95Tjv/fFE+&#10;/3lOO/93TDn/eE06/3dMOf91TDr/dk07/3VMOv91TDr/dks6/3VKOf90STj/bUIx/2o/Lv9pPi3/&#10;aD0s/2Y7Kv9lOin/ZTop/2U6Kf9cMyH/XDEg/2U6J/9vQi3/dUYy/3ZGMv95STX/fks4/39KOP+A&#10;Szn/hk49/4VNPP+ETDv/g0s6/4ZOPf+NVUT/ilVD/4dUQf+EVED/dUg1/2M4J/9QKxn/TzIi/0oz&#10;Jf88Jhn/NCAV/0UzJ/9OPDD/Tjov/1M9MP9QOiz/TTYo/0o0Jv9KNCb/QzAi/zYkFv8xIRL/RTgo&#10;/1NHN/9YT0D/XVdL/11ZTf9cXFL/UFFJ/zEzLv9BQDv/enVv/5SKgf+FdGr/a1VK/3lZTP+JY1b/&#10;mGdW/51oVv+eZ1P/nmVS/55lUv+gZ1T/n2ZT/55lUf+haFT/n2ZS/6BmUv+gZlL/omhS/6VpUf+l&#10;aVH/pWlR/6RoUP+kaFD/o2lT/6dtV/+kalT/pWlP/6VpT/+maE//omZK/6JmSv+jZ0v/o2hK/59k&#10;Rv+iZ0n/omdJ/51iRP+eY0X/oWVJ/6FlSf+hZUv/o2dN/6JmTP+cYkz/nmRO/59lT/+fZU//nWNN&#10;/5piS/+aYkv/nGNP/5tiTv+YX0v/l15K/5deSv+WXUn/k1pG/5JZRf+TXEj/l2BM/5hhTf+VYUz/&#10;lmJN/5RgS/+RXUj/kFxG/5FaRf+PWEP/kFdD/45VQf+PVkL/kFZC/45VQv+JUj7/hVE8/4JPOv+E&#10;UTz/gVE7/35QOf+BUzz/hVdA/4RWP/+EVUH/glM//35RPP9+UTz/fE88/3tQP/98UkL/e1FB/3lS&#10;Qf91UED/bEc3/2pFNf9gPCz/AAEA/wABAP8AAQD/AAEA/wABAP8AAQD/AAEA/wABAP8AAQD/AAEA&#10;/wABAP8AAQD/AAEA/wABAP8AAQD/AAEA/wABAP8AAQD/AAEA/wABAP8AAQD/AAEA/wABAP8AAQD/&#10;AAEA/wABAP8AAQD/AAEA/wABAP8AAQD/AAEA/wABAP8AAQD/UTcq/9aPc//Zknb/1I1v/8+Iav/N&#10;hmj/0Ytq/9KMa//SiWb/0Yhl/9OLZf/YkGr/2JNs/9eSa//Vkmj/05Jo/+2ug//zuYv/9sCR//TA&#10;kP/tuov/6LWG/+i1hv/otoP/57OB/+a0f//lsn3/7Lh///C8g//wvoH/9cOG//jIiP/2xob/9MSE&#10;//HBf//zw4P/9MKD//C+gf/tuX3/6LR4/+awdP/lr3P/5Kxx/+Gpbv/gqG3/4qpx/+y0e//wt4D/&#10;8rmC/+yzfv/epXD/1p1o/9OaZf/TmmX/1p1o/+Onc//ssHr/56t1/+OocP/gpW3/36Rs/+OocP/m&#10;q3P/5Klv/+Ombf/gomn/4KJp/+Kjbf/lpG7/5qNs/+Ogaf/joGn/5qNu/+ekb//mo27/4p5t/9uX&#10;Zv/bl2b/35ts/96aa//gmmn/5J5t/+Wfbv/knm3/3phn/9uVZP/alGP/1Y5g/9OMXv/Rilz/1ZJl&#10;/+mpe//goHL/2Zlr/9eXZ//SlmT/05ln/9SbZv/Hklz/4Kxz///Olf/+3qP/4q5y/8WPU//FjVL/&#10;z5dc/9qfZ//XnGT/0pVe/8iLVP/Gh1H/2Zti/+Wpbf/rr3P/87d5/+iqbf/Ym1z/zo5Q/8mJS//A&#10;fkH/vXs//8F8Qf/AfD//wn5B/756Pf+6djn/vXk8/797Pv+/ez7/v3s+/715PP+9eTz/xIBD/8N/&#10;Qv+6djn/unY5/7x3PP+7djv/vnc//794Qv+6dED/vHZC/795Rf/Aekb/v3lF/754RP++e0b/w4FN&#10;/8GASv+8fUf/uHlD/7N0Pv+ydT7/sXQ9/7BzPP+2eUD/un5C/7yAQv+8gkP/w4lK/8GHSP+6gEH/&#10;r3U2/6xyM/+tczT/un5A/7l9P/+vczX/rnA1/69zN/+qbTT/qm00/6tuN/+scTn/qW42/6NoMP+f&#10;ZCz/oWYs/6JlLP+iZSz/o2Qu/6RlL/+oaTT/qWo1/6ZnNP+bYTH/m2M0/5VgNv99Syb/YDIQ/1gt&#10;Df9dMRj/Yzgl/2M4J/9hNiX/XzYk/182JP9eNSP/XjUj/1o0If9YMyD/WzYj/1s2I/9WMx//VDEd&#10;/1UyHv9XNyL/WDgh/1k5Iv9ePiX/YEAn/2lHLP9tSzD/cE4y/3BPMP9wTS3/d1Uy/35dOv+CYD3/&#10;gF45/4NhPP+EYj3/g2E8/4hiPv+GYkD/hGA+/39bOf98WDb/fFg2/3xYNv93VTL/dlQx/3NQMP9t&#10;TCv/aUgn/2xLKv9xTi7/dlMz/3hVNf92UjL/ck4u/2I+Hv9mQST/b0ot/3JNMP9xTC//c04x/3RP&#10;Mv9zTjH/dlE0/3JPMf9tSCv/aEMm/21GKf9xSi3/dE0w/3VOLf92Ty7/d1Et/3dTMf+CXjz/jGZC&#10;/4xmQv+JYz//g104/4FbNv+CXDf/hF81/39aMP99Vi3/fVYt/4BZMP+FWzP/g1kx/4NZMf+GWjP/&#10;kmY//5VpQv+FWTL/dEoi/3pQKP9+Vy7/glsy/39YL/98VSz/e1Qr/3lSK/97VCv/f1gv/4RaMv+D&#10;WC7/gVYr/4BVK/9/VCr/fFEn/31SKP99Uij/hlsx/41iOP+QZTv/kWY8/4xhN/+HXDL/hFgx/31R&#10;Kv92Syj/b0kl/2VBH/9gPR3/Ui8R/1EvFP9QMRX/VTUc/1U1HP9WNh3/WTkg/1Y2Hf9aPCT/YEIq&#10;/2FDK/9UOCL/Uzci/1c7Jv9aPyr/XEEw/2BFNP9iRzb/YEU0/2BFNP9kSTj/YUc2/1pAL/9dQzL/&#10;XUMy/1Q6Kf9UOST/XkIs/2tNNf9yVDz/dVU8/39fRv+CYEf/dVI8/3BMNv9xTDn/dE88/31XRP9/&#10;VkT/flVD/4BXRf+CV0f/gVZG/4VaSv+GW0v/g1lJ/4RaSv+EWkr/glhI/35URP99U0P/gFZI/31T&#10;Q/98UkT/fVND/3tRQ/91Tj3/dk9A/3ZRP/9xTT3/cU09/2tKOf9gQzP/WD4x/1E6LP9POCr/UDkr&#10;/1Y8Lf9YPC7/WD0s/11ALv9gPyz/YD8s/2I/LP9hPiv/Yj8s/2M+LP9jPiv/aUQx/2xHNP9yTDn/&#10;cUs4/3JMOf90Tjv/dU88/3dRPv94Uj3/d1E8/3hPO/94Tzv/eVA6/3lQPP95Tjv/e1A9/3tQPf97&#10;UD3/e1A9/3lOO/94TTz/d0w7/3ZLOv91TDr/dUw6/3VMOv9zSjj/b0Y0/25FM/9vRDP/bkMy/2lA&#10;Lv9nPiz/Zz4s/2M6KP9hOCT/ZDsp/2U8Kv9cMyH/Yzgn/2tAL/9wRTL/c0Yx/3NEMP92RjL/e0s3&#10;/35LOP+BTjv/g1A9/4FOO/+CTzz/hlNA/4pXRP+HVkX/f1A+/3VKOv9lPi3/TSkZ/0MjFv89Ixb/&#10;Qi4j/0MxJf8/LyL/QzMm/1lJPP9SQDL/Sjcp/0w2Kf9LNSf/SzQm/0gxI/8/KRv/OiQW/0EuHf9W&#10;RTP/aVpH/2NWQ/9eU0H/XlVG/2BaTP9VUUX/PTku/zEtJP9eUEf/gW9l/4hwZv+DY1j/jGRY/5Ro&#10;W/+aaVr/mmVT/5tkUP+eZVL/n2ZT/59mUv+dZFD/nWRQ/59mUv+hZ1P/oWdT/59lT/+fZVH/omhU&#10;/6RqVv+iaFT/oWdT/6FnU/+hZ1H/oWdR/6NpU/+iaFL/pWlP/6drUf+obFD/pGhM/6NnS/+jaEr/&#10;o2hK/6RpS/+ma03/omdJ/55jRf+gZEj/oWVJ/6JmTP+iZkz/oWVL/59jSf+aYkv/n2VP/6BmUP+g&#10;aFH/nmZP/5piS/+ZYUr/nGRN/5tiTv+bYk7/mF9L/5deSv+XXkr/ll1J/5ZdSf+WX0r/l2BL/5Rg&#10;S/+TX0r/kl5J/5FdSP+QXEf/jFhD/4pWQf+MWEP/j1hE/4xVQf+MVUH/iFQ//4ZSPf+EUTz/hFE8&#10;/4dUP/+HV0H/h1dB/4VVP/+CVD3/hFVB/4RVQf+EVUH/g1RC/4JVQv+AU0D/e1BA/3xRQf99U0X/&#10;e1RF/3pVRf91UED/a0Y2/zsXCf8AAQD/AAEA/wABAP8AAQD/AAEA/wABAP8AAQD/AAEA/wABAP8A&#10;AQD/AAEA/wABAP8AAQD/AAEA/wABAP8AAQD/AAEA/wABAP8AAQD/AAEA/wABAP8AAQD/AAEA/wAB&#10;AP8AAQD/AAEA/wABAP8AAQD/AAEA/wABAP8AAQD/AAEA/wABAP8AAQD/AAEA/8OQe//YkXX/1I1v&#10;/9CJa//MhWf/0Ytq/9ONbP/Qimj/zoVi/86GYP/Ti2X/2ZFr/9aRav/VkGn/0o5n/+eoff/vtIj/&#10;9byP//W/kf/tuov/67iJ/+q6iv/uvo7/8sKR/+y8i//mtH//6rd+/+y5gP/sun//8L6B//jGif/3&#10;x4f/9MSE//PDg//xv4D/771+/+66fv/rt3v/7bd7/+iydv/iqm//4Kht/+Cla//gpWv/4qdv/+iw&#10;d//utX7/8LeA/+20ff/kq3b/26Jt/9adaP/SmWL/05pj/+Glb//rsHj/6LB3/+Orcv/iqnH/4qdv&#10;/+OocP/nrHT/6q91/+itdf/hpGv/4KFr/9+gav/ioWv/46Js/+Shav/koWz/5qNu/+ilcP/opXD/&#10;5aJt/92ZaP/emmn/4p5t/+Gdbv/gmmn/451s/+OdbP/knGz/35dn/9yUZP/dlWX/2JBg/9SOXf/S&#10;i13/15Rn/+qqfP/jo3X/2Zlr/9SWZ//Tl2X/2Jxo/9uibf/RmmL/5LB3///RmP//4aX/4Kxw/8SO&#10;Uv/FjVL/0JVd/9ecZP/WmWP/0ZJd/8yNWP/Fg0//y4pU/9eWXv/bmmL/7K5z//S2ef/xs3b/4KJl&#10;/86RUv/AgEL/uXk7/7x6Pf+9ez//xIBD/8SAQ/+8eDv/v3s+/8N9Qf/EfkL/xX9D/8F8Qf+/ez7/&#10;xIBD/8N/Qv+8eDv/u3c6/7x3PP+8djv/vnc//794QP+7dED/unM//713Q//Aekb/v3lF/754RP/A&#10;ekb/wX5H/759R/+6e0X/uHlD/7V2QP+2d0H/sXQ9/65xOP+zdzv/uHxA/7uBQv+/hUb/w4lK/8KI&#10;Sf+8gkP/rnQ1/6xyM/+udDX/uHxA/7l9P/+wdDj/snQ5/7J2Ov+najH/qGsy/6lsM/+qbTb/qWw1&#10;/6RnMP+fYin/o2Yt/6NmLf+kZi3/o2Qu/6NkLv+qaTP/qWo1/6lqNf+fZTP/m2My/5hiNP+RXTX/&#10;bj4a/10vDv9bLxL/YDYe/2E2I/9fNCH/XzQj/180I/9fNCP/XzYk/141I/9cNiP/Xjkm/104Jf9Y&#10;MyD/VDEd/1UyHv9WNiH/VDQf/1Q0Hf9ZOSL/XT0k/2REK/9pRyz/aUcs/2lHK/9oRyj/bk0s/3dW&#10;M/99XDn/f147/4BgOv+BXzr/gV88/4RgPv+EYD7/gV07/35YNP+AWjb/gVs3/4FbN/96WDX/d1Uy&#10;/3RRMf9uTSz/aUgn/2tKKf9tTCv/dVIy/3dUNP96Vzf/e1g4/2dEJP9jQCL/aEUn/29KLf9vSi3/&#10;cEsu/3FML/9yTTD/c1Ay/3FOMv9vSi//bkku/3BLMP9zSzH/cksu/29IK/9vSCv/bkoq/3BMLP93&#10;VTL/fVs4/3xaN/97WTb/e1k0/3pYM/9+XDf/gF03/3pUL/93USz/eFIt/35XMP9/WDH/f1gx/4Ra&#10;NP+KXjf/lmpD/5hsRf+IXjb/dk8m/3tUK/+AWTL/gVs2/4BaNf99VzL/fVcy/39ZNP+CXTP/hF00&#10;/4FaL/+BViv/hFku/4RZLv+BViv/glcs/4hbMf+MXzX/mGw//59zRv+md0v/qHlN/6V2Sv+jdEr/&#10;o3RK/51uRP+XakH/kmY//4JYMv9zSyf/WzkW/1c0FP9SMRL/TC0R/0coDP9FJQz/RykP/0stFf9T&#10;NR3/WDoi/1g5JP9WNyL/Wzwn/1xAK/9dQSz/XUEs/2FFMP9kSDP/YEUw/2BFMP9iRzL/Ykcy/2JH&#10;Mv9iSTX/W0Iu/1I5Jf9TOSL/W0Eq/2dLM/9wUjr/dFY8/35eRf9/X0b/dFE7/29LNf9uSTb/cUw5&#10;/3pUQf99V0T/gFZG/4BWRv9/VET/f1RE/4RZSf+HXEz/g1lJ/4NZSf+DWUn/g1lJ/3tUQ/94UUD/&#10;fFJC/31TQ/98UkL/flRE/3tUQ/92UT//d1JC/3dTQ/9wTz7/ZEUz/1s+Lv9WOiz/VD0v/1E7Lf9P&#10;OSv/Tzgq/1s/Mf9cQTD/XD8t/14/K/9fPiv/YT4r/2A9Kv9fPCn/ZkEv/2hDMP9pRDH/b0o3/3FL&#10;OP90Tjv/dU88/3lTQP93UT7/eFI//3pUQf95Uz7/eFI9/3lQPP95UDz/elE9/3pRPf95Tjv/e1A9&#10;/3xRPv98UT7/ek88/3hNOv93TDv/dks6/3ZLOv91TDr/dEs5/3FINv9wRzX/bUQy/2xDMf9sQzH/&#10;bEEw/2g/Lf9lPCr/ZDsp/2I5Jf9gNyP/Yzom/2U8Kv9eNSP/ZDsp/2xBLv9yRTD/dEcy/3RFMf92&#10;RzP/fEw4/3xMOP+AUDz/glI+/4ZTQv+GVUT/iVhH/4hZR/95Tj3/aT8v/1s2Jv9MKxz/PyMV/z4m&#10;Gv8/KyD/TDwv/04+Mf9MPC//UkI1/1xKPP9QPS//RjAj/0UvIf9KNCb/SDIk/0AqHP83IhH/RDEg&#10;/15JNv9wW0j/aVdD/1hLOP9TRjX/VU06/2BXSP9aUkX/TkY5/0pANv9kUEX/eV5T/4hmWv+RaV3/&#10;l2la/5ppWv+caVj/nGRT/5tkUP+dZFH/nWRR/59mUv+dZFD/nGNP/59mUv+hZ1P/oGZS/51jT/+d&#10;Y0//oWdT/6NpVf+iaFT/oWdT/6JoVP+hZ1H/oGZQ/6BmUP+fZU//o2dN/6dpUP+mak7/oWVJ/59k&#10;Rv+iZ0n/pGlL/6ZrTf+nbE7/oWZI/6BkSP+gZEj/oWVL/6JmTP+gZk7/nmZP/5xkTf+cZE3/nmZP&#10;/59nUP+gaFH/nmZP/5xkTf+ZYUr/nGNP/5tiTv+bYk7/m2JO/5hfS/+XXkr/ll1J/5ZdSf+XYEv/&#10;l2BL/5RgSv+TX0r/kV1I/5BcR/+PW0b/jFhD/4pWQf+MWEP/jFhD/4lVQP+JVUD/iFQ//4ZSPf+E&#10;UTz/hVI9/4VVP/+IWEL/iVlD/4ZWQP+EVED/hFVB/4RVQf+EVUP/hFVD/4JVQv+BU0P/fVJC/4BU&#10;R/+BV0n/fldI/3xVRv90TkH/VC4h/wABAP8AAQD/AAEA/wABAP8AAQD/AAEA/wABAP8AAQD/AAEA&#10;/wABAP8AAQD/AAEA/wABAP8AAQD/AAEA/wABAP8AAQD/AAEA/wABAP8AAQD/AAEA/wABAP8AAQD/&#10;AAEA/wABAP8AAQD/AAEA/wABAP8AAQD/AAEA/wABAP8AAQD/AAEA/wABAP8AAQD/AAEA/wMFAv/U&#10;jXH/1I1x/8+Iav/Nh2b/0Ytq/9ONbP/Qimn/z4ln/9CHZP/UjGb/2ZFr/9mRa//XkW3/1JBr/9uc&#10;c//pq4L/8rmO//S+kv/yv5L/7r6Q/+29j//vwZD//tCf//bIlv/nuYX/7LmA/+y5gP/otnv/5rR3&#10;//bEh//4xof/88GC//PBgv/ptnf/6LV2/+m2d//qtHb/7bd5/+aucf/dpWj/4KVr/+GmbP/gpWv/&#10;4qdv/+Spcf/osHf/67N6/+mwef/jqnP/4Kdw/9uia//Tm2L/1Jlh/+Clbf/qsnf/6LB1/+Gpbv/g&#10;qG3/3aVq/+Gpbv/psXj/7rZ7/+qyd//hpmz/36Jr/96faf/dnmn/4J5q/+Ohbf/koWz/46Br/+Sh&#10;bP/lom3/4p9q/96bZv/fm2r/4p5t/+Sebf/hm2r/4Jpp/+CYaP/jm2v/4JZl/92TYv/dk2T/2JBg&#10;/9SOXf/UjV//1ZJl/+Ojdf/mpnj/15lq/9GTZP/VmWf/2Z9t/9+mcf/cpW3/57N5///Nk//92Z3/&#10;3adp/8OLTv/EiU//zZJa/9aZYv/VlmH/zo9a/8+NWf/Oi1b/0Y5Z/9WSW//TkFn/2plh/+qpb//2&#10;uHv/8rV2/9WYWf/Dhkf/u31A/7h4Ov+6eDv/vnw//797Pv+8eDv/wHo+/8J8QP/EfkL/xoBF/8N9&#10;Qv/CfUL/xYBF/8N+Q/+9eD3/vHc8/7x3PP++eD3/v3k+/794QP+7dD7/unM//753Q//AeUX/vnhE&#10;/713Q/+7dj//vnxC/718RP+5e0L/unxD/7t9RP+6fEP/s3Y9/69yOf+zdzv/t3xA/76DR//Eikv/&#10;xYtM/8CGR/+5fkL/rXM0/61zNP+vdTb/tXk9/7l9Qf+xdTn/sXM4/7J2Ov+obDD/pmkw/6hrMv+o&#10;azL/p2ox/6FkK/+fYin/pmgv/6VnLv+hYyr/oGIp/6NkLv+mZzH/qGkz/6hpNP+kaDT/m2Ev/5Zg&#10;Mf+aZTn/f04m/2U0E/9cLg3/YDQb/2Q3IP9fNCH/XzQh/14zIv9fNCP/YTYl/2A3Jf9gOif/Yjwp&#10;/144Jf9cNyT/WTQh/1gzIP9aNyP/UzMe/1IyHf9XNyD/Wzsk/2VDKv9nRSz/ZkQp/2VDKP9oRir/&#10;Zkco/2xNLv92WDb/elw4/3pZNv96WTb/fVs4/31bOP9+XDn/f1s5/39ZNf+FXzv/hmA8/4NdOf96&#10;WDX/eFYz/3VTMP9uTSz/bUwr/25NLP9uTSz/clEw/3VSMv95Vjb/e1g4/3NQMP9iPyH/ZUIk/2pH&#10;Kf9pRij/Z0Qm/2hFJ/9qRyv/bUou/2pHK/9qRyv/akcr/2pHK/9uSS7/bkku/2xHKv9uSSz/bUgr&#10;/2dEJv9qRyf/bUwr/25NLP9yUTD/elk2/31cOf+DYT7/fFo3/3VTMP9zUSz/dlAs/3lTL/96Ui7/&#10;e1Mv/39VL/+GXDb/jWM7/5BmPv+HYDf/e1Qr/39ZNP+DXTj/gV44/39cNv99WjT/f1k0/4JcN/+G&#10;YTf/hl80/4VbMf+FWi//h1wv/4RZLP+HWy7/il4x/5BkNf+Xazz/n3BC/6FyRP+gckH/onRD/6h5&#10;S/+qe03/qnpM/6Z2SP+rek//q3xS/55vRf+OYzn/gFYu/3JMJ/9nRSD/VzYV/0wtEP9IKQz/SSoO&#10;/1IyGf9VNRz/WDgh/1k5Iv9dPSj/YUEs/2FBLP9jQi//YEEt/2RFMf9nSDT/ZEgz/2NHMv9jRzL/&#10;YkYx/2hNOP9pTjn/WkEt/082Iv9SOSP/W0Eq/2NJMP9pTTX/cVM7/3hYQf97W0T/dlM9/3NOO/9w&#10;Szj/cEs4/3hSP/9+VET/glhI/4BWRv9/VET/fFFB/39VRf+EWkr/glhI/39VRf9/VUX/fVZF/3lS&#10;Qf93UD//eFFA/3hRQP95Tz//elNC/3xVRP95VEL/dlJC/3FQP/9mRzX/VDcn/1A0Jv9QOSv/Tzkr&#10;/044Kv9QOSv/VDor/11CMf9eQS//Xj8r/108Kf9eOyj/Xzwp/2A7Kf9gOyj/aEMw/2tGM/9uSTb/&#10;ckw5/3FLNv9xSzb/dlA7/3lTQP92UD3/dlA9/3lTQP93UT7/eVNA/3lTPv94Uj3/elE9/3tSPv93&#10;Tjr/eU47/3pPPP95Tjv/d0w5/3ZLOP92Szr/dUo5/3VKOf9zSjj/cEc1/29GNP9vRjT/a0Iw/2g/&#10;Lf9qPy7/aj8u/2Y9K/9hOCb/XzYi/2Q7Kf9jOib/ZDsp/2U8Kv9hOCb/aD8r/21CL/9tQi//dUgz&#10;/3dINP96Szf/f087/39PO/+BUT3/hFNC/4hZR/+KW0n/h1pH/3lOPf9bNib/RyYV/0EhFP9CKBv/&#10;RjAj/0QwJf9KOCz/VEY5/1VFOP9XRTf/XUs9/1xJO/9QOiz/SDEj/0UuIP9JMiT/RTAf/zolFP88&#10;JxT/alVA/3xnUv93Yk3/XE04/1BELv9MPyz/UEUz/19WR/9lWUn/Z1tL/2dXSP94XlH/iWhZ/5Ns&#10;Xf+Za1v/mGdW/5lmVf+cZ1X/oWhX/59mU/+eZVL/nWRR/51kUP+dZFD/nGNP/59mUv+iaFT/oGZS&#10;/51jT/+dY0//oGZS/6NpVf+iaFT/oWdT/6JoVP+gZlD/n2VP/6BmUP+gZlD/o2VM/6RmTf+jZkr/&#10;nmFF/51gQ/+fZEb/o2hK/6NoSv+iZ0n/n2NH/6BkSP+fY0n/n2NJ/59lT/+eZk//nmZP/55mT/+e&#10;Zk//n2dQ/59nUP+fZ1D/nmZP/5xjT/+ZYEz/mWBM/5lgTP+ZYEz/mWBM/5hfS/+WXUn/ll1J/5Zd&#10;Sf+XYEv/ll9K/5RgSv+TX0n/kV1H/49bRf+PW0b/jVlE/4xYQ/+MWEP/jFhD/4tWRP+LVkT/iFNB&#10;/4VSPf+FUj3/hlM+/4ZWQv+JWUP/iVlF/4VVQf+FVUH/hVZC/4RVQf+EVUP/g1ZD/4FTQ/+DVUX/&#10;g1hI/4VZTP+DWUv/glpO/31VSf90TkH/AAEA/wABAP8AAQD/AAEA/wABAP8AAQD/AAEA/wABAP8A&#10;AQD/AAEA/wABAP8AAQD/AAEA/wABAP8AAQD/AAEA/wABAP8AAQD/AAEA/wABAP8AAQD/AAEA/wAB&#10;AP8AAQD/AAEA/wABAP8AAQD/AAEA/wABAP8AAQD/AAEA/wABAP8AAQD/AAEA/wABAP8AAQD/AAEA&#10;/wABAP80NjP/1Y5y/8+Iav/OiWj/0Yxr/9KNbP/Qimn/0Ipp/9GLaf/SjGr/149p/9eRbf/Ykm7/&#10;15Nu/9mYcv/gonv/7rOL//S9lP/1wpf/776T/+y8jv/tvpD//9Kh//zUof/0xpL/67yG/+u8hP/o&#10;tnv/5rR3//PBhP/1w4T/8sCB//K/gP/ms3T/57Fz/+mzdf/stHf/67N2/+Orbv/cpGf/4KVr/+Gm&#10;bP/ip23/5Klv/+Spcf/krHP/6LB3/+evdv/krHP/3aVs/9igZ//TmF7/2J1j/+GmbP/psXb/6rJ3&#10;/+qyd//osHX/5a1y/+iwdf/vt3z/8rp//+y0ef/gpWv/3KFp/92gaf/en2r/4KFs/+Wjb//mpHD/&#10;4Z5p/+Oga//lom3/4p9q/9+cZ//gnGv/5J5r/+OdbP/gmmn/35dn/96WZv/imGn/4JZl/92TYv/d&#10;k2T/2JBg/9ePX//VjmD/1ZJl/92ab//goHT/15hs/9KTZ//WmWr/26Fv/+Wpdf/kq3b/6bJ6///L&#10;kv/+15z/5rBy/8qSVf/EiU//y5BY/9ibZf/VlmH/0I5c/8+LWv/Tj17/1Y9c/9WPW//QjVj/zoxS&#10;/9mXXf/sq3H/97l8/+irbP/cn2D/z5JT/7N2N/+2djj/ung7/7p4O//CfED/xX9D/8V/Q//Ff0T/&#10;xX9E/8N9Qv/Ef0T/x4JH/8N+Q/+8dzz/unY5/7x4O//CfEH/w31C/8F7QP+/eED/wHlD/8B5Q//B&#10;ekT/wXpE/714Qf+7dj3/vHtD/718RP+7fUT/wIJJ/8GDSv+6fEP/t3pB/7Z5QP+0eT3/t3xA/72C&#10;Rv/CiEn/wIVJ/7uBQv+0eT3/r3U2/7B2N/+yeDn/uX0//76CRP+1eT3/r3M3/7B0OP+pbTH/qW0x&#10;/6hrMv+oazL/pWgv/6NlLP+hYyr/pmgv/6RmLf+hYyr/n2Eo/6JjLf+lZjD/pWYw/6VmMf+naTb/&#10;oGQw/5hgL/+bZTf/k183/3hGIf9lNBP/YjUY/2U5IP9kNyD/ZDci/2E2I/9hNiP/Yzgn/2Q5KP9m&#10;PSv/Zz4s/2A6J/9fOSb/YDon/104Jf9cNyT/VjMf/1QxHf9WMx3/Wzgi/2RBK/9mRCv/Y0Eo/2JA&#10;J/9hQib/YEEk/2JDJv9pSiv/b1Ev/3BSMP92WDT/fVw5/3taN/98Wjf/flw5/4JePP+EYD7/hV87&#10;/4BaNv93VTL/d1Uy/3RSL/9xUC3/c1Ix/3NVM/90VjT/clEw/29OLf9yTy//d1Q0/3hVN/9oRSf/&#10;Y0Ai/2VCJP9nRCb/ZUIm/2ZDJ/9pRir/bUou/21KLv9rSCz/akgs/21KLv9uSy//bksv/3BNMf9x&#10;TjL/bkst/2pHKf9sSyz/bk0u/3FQMf9yUzT/fVw9/4BfPv+EY0L/fFs6/3VUM/9yUTD/clEw/3JQ&#10;Lf9xTyz/d1Et/3hSLv98VS7/f1gx/4JbMv+BXDL/e1Ys/35ZL/+BXjj/gV44/35bNf96VzH/eVYw&#10;/39aMP+BXDL/g1wx/4deMv+MYTT/kGQ3/5BkNf+WZzn/lmc5/5hqOf+fcUD/onRC/6ByQP+ecD7/&#10;nnA+/6R2RP+pe0r/qHhI/6JyQv+re03/sIBS/6p5Tv+gcUX/lmk//4xhN/+IXjb/dlQv/2tJJv9g&#10;Px7/Wjgc/1Q1GP9WNxv/WTkg/189JP9hPij/ZEEt/2NALP9mQy//Y0Mu/2VEMf9oRzT/akk2/2hJ&#10;NP9mRzL/ZEUx/2xQO/9wVD//Y0gz/1g9KP9VPCb/XEIr/2JIMf9kSjH/Z0sz/29ROf90VD3/eFU/&#10;/3tWQ/94U0D/dlA9/3hSP/9/VkT/g1pI/4NYR/+CV0b/f1RD/35VQ/+AVkb/flRE/31TQ/96U0L/&#10;elNC/3hRQP93UD//d1A//3hRQP94UUD/d1A//3dSQP9yTj7/aUg3/2BAMf9WOSn/UDYp/002KP9M&#10;Nij/TDYo/1M5Kv9YPC7/W0Av/19CMP9gQS//Xz4r/188Kf9dOCb/Xzoo/2I9Kv9mQS7/bEc0/21I&#10;Nf9wSzj/c004/3NNOP92UDv/elQ//3xWQf94Uj3/dU88/3ZRPv93UT7/eVNA/3lTQP94Uj3/eVA8&#10;/3hPO/92TTn/eE87/3dOOv94TTr/dUo3/3RJOP9yRzb/ckc2/3JHNv9wRzX/b0U1/21EMv9sQzH/&#10;aUAu/2g/Lf9pPi3/Zzwr/2U8KP9hNiP/XzYi/2Q7Kf9hOyj/YDon/2E7KP9nPiz/bEMx/25DMv9t&#10;Qi//dUgz/3dINP97TDj/g1M//4JTQf+DVEL/hllG/39UQ/93TT3/a0Qz/1o1Jf9HJxj/OyEU/z4n&#10;Gf9NOiz/XUs//1tJPf9XRzr/WEY6/1ZENv9dRzn/aVJE/3JWSP9tUUP/YkU1/1U5K/9ILh3/QigX&#10;/0QuGf9WQSz/fWlR/4JuVv9zYUn/XU02/1JGMP9NQi7/VUo4/2hdS/9xZFP/fGxc/3lmVf+GZ1X/&#10;k25c/5pvX/+dbFv/mmdU/5tmVP+dZVT/oWhV/6BnVP+fZlP/nWRR/5xjUP+dZFD/n2ZS/6FnU/+j&#10;aVX/oWdR/6FlTf+iZk7/omZO/6NnT/+kaFD/oWdR/6NpVf+gZlD/nWNP/6BmUP+jZ0//oWVN/6Nl&#10;TP+jZkr/n2JF/51gQ/+hZEf/o2ZJ/6FmSP+fY0f/oGRK/6BkSv+eYkj/m2FL/55kTv+eZk//n2VP&#10;/59nUP+fZ1D/oGhR/6BoUf+eZk//nWVO/5tiTv+ZYEz/mF9L/5lgTP+ZYEz/mWBM/5hfS/+WXUn/&#10;ll1J/5ZdSf+WX0r/ll9K/5dgS/+UYEr/kV1H/49bRf+OWkT/j1hE/49YRP+OV0P/jlZF/4tWRP+L&#10;VkT/iVVA/4ZTPv+GUz7/h1Q//4ZWQv+HV0P/h1dD/4VVQf+FVUH/hVZE/4RVQ/+EVUP/g1ZD/4FT&#10;Q/+EVkb/h1xM/4ldUP+HXU//hFxQ/39XS/8oGxX/AAEA/wABAP8AAQD/AAEA/wABAP8AAQD/AAEA&#10;/wABAP8AAQD/AAEA/wABAP8AAQD/AAEA/wABAP8AAQD/AAEA/wABAP8AAQD/AAEA/wABAP8AAQD/&#10;AAEA/wABAP8AAQD/AAEA/wABAP8AAQD/AAEA/wABAP8AAQD/AAEA/wABAP8AAQD/AAEA/wABAP8A&#10;AQD/AAEA/wABAP8AAQD/AAEA/8WLc//OiWr/z4pr/9GMa//RjGv/0Itq/9OPbP/Tj2z/0Y1q/8+L&#10;aP/Pi2j/0pBt/9eXcf/cnHb/46iA//O5kf/5xJr/8b6T/+u7jf/rvI7/+MqZ///bp//52ab/9suU&#10;//DDiv/otnv/5rR5/+i0eP/wun7/8ryA//K8gP/nr3L/5Kxv/+WtcP/rsHT/46hs/+Claf/fpGj/&#10;4KVr/96ma//gqG//5Kxz/+mxeP/lrXT/4qpx/+Sscf/psXb/3qZr/9mhZv/bo2b/2qJl/+Claf/p&#10;rnL/8rt7//C4e//yun3/8rp9//C6fP/xu33/8bt9/+64ev/epmv/26Bo/96ibP/eoWv/5KZz/+eo&#10;df/mp3T/5aNv/+ajbv/mo27/5J5q/+CaZ//hm2j/4pxp/+Kca//hmWn/3pZm/+CWZ//flWb/3JJj&#10;/96UZf/imGn/4Jho/9mSZP/XkGL/05Bl/9KSZv/WlWv/2Zpv/9mab//Ul2r/3J9w/+Ckcv/fo2//&#10;5alz//3FjP//26D/+MCD/9edXv/HjFD/y45V/9GUXf/Sk17/0Y9d/9GPXf/Ykl//2JJf/9aQXP/U&#10;jlr/zohU/82HU//TkFn/7a90//e7f//9wYP/9Lp6/8WJSv+1eDn/uXk5/7d2Nv/CfED/yoJH/8qC&#10;R//FfUP/xHxC/8J7Q//DfkX/xH9E/8B+RP++eT7/vHg7/715PP/CfED/xH5C/8J8QP/Be0D/wntD&#10;/8N6Q//DfEb/wntF/753Qf+9eEH/vHlC/798Rf/CgUv/xodR/8qLVf/DhE7/vH9I/7x/Rv+1ekD/&#10;sno//7Z+Q/+7g0b/u4NG/7V9QP+xeTz/sHY3/7B2N/+0ejv/t30+/8CERv+4fD7/snY4/7B0Nv+r&#10;bzH/qW0v/6ltL/+qbjD/pGgs/6JmKv+lZyz/pmgv/6JkKf+hYyr/n2Eo/6BiKf+kZi3/o2Us/6Nl&#10;LP+najP/p2o0/6ZqNv+iajf/pW9A/5ZhNf92RR3/YjQT/2U5HP9qPiP/aj4l/2o9Jv9rPin/aj8s&#10;/2k+K/9nPCv/Zjsq/2c8K/9rQC//a0Av/2Y9K/9lPCr/XDck/1cyH/9ULxz/WjYg/2M/Kf9lQSv/&#10;Yj8p/106JP9YOB//WDog/1s9I/9eQCT/Zkkr/2pNLf9zVjb/fWA+/35gPv99Xzv/gF88/4VjQP+D&#10;YT7/gV07/3pWNP91UTH/eFU1/3pXN/98WTn/fFs4/3lbOf92WDb/aUsp/2ZIJv9pSCf/clEw/3dW&#10;Nf9wTy7/ZkUm/2FAIf9oRSf/a0gs/3JPM/92VDj/eFY6/3ZXO/91Vjn/b1I0/3FSNv92Vzv/els/&#10;/3dYPP94WT3/dlc7/3ZXO/9+X0L/fF5C/3tdQf99YEL/fWBC/3lcPv98X0H/h2pM/3xfP/9tUzL/&#10;a04u/2hLK/9rTSv/cVAt/3RSL/9zUCr/dFEr/3hVLf97WDD/e1gw/3xZMf9+WzP/eFUt/3BNJf9u&#10;SyP/cE0l/3ZRJ/96VSv/hF0y/45lOf+UZz3/mGw//51uQP+gckH/lWc1/5ZoNv+fcT3/n3Q//6B3&#10;Qf+heEL/nXRA/510QP+ieUX/o3dG/6F1RP+meEf/q3tL/6d3R/+ebkD/m2o//51uRP+jdEr/m3FJ&#10;/45mQv98Wjf/cE0t/2A/IP9dOx//Wzke/107IP9hPSf/Yj4o/2M/Kf9oQzD/ZkMv/2RBLf9hPiv/&#10;aEUy/2tINf9pSDX/ZkUy/2pJNv9oRzT/Z0gz/2VGMf9aPij/Wj4o/1tBKP9cQin/X0Mr/2JGLv9q&#10;TDT/dlM9/3xXRP93Uj//dlA9/3tSQP9+U0L/gldG/4JXRv9/VkT/f1ZE/31UQv98U0H/fFZD/3tV&#10;Qv94UUD/d1A//3ZPPv91Tj3/eVJB/3tUQ/95UkH/dVA+/25JN/9fPi3/VDcn/1A0Jv9POCr/Tzgq&#10;/0w2KP9KNCb/Vjos/19EM/9hRDL/YUIu/1s6J/9bOCX/Xjso/2I/LP9iPSv/akUz/25JN/9uSTb/&#10;cU03/3FNN/9zTzn/e1dB/31XQv98VkH/flhD/35YQ/96VD//dFA6/3dRPv93UT7/dU88/3hPPf97&#10;UkD/eE89/3ZNOf9zSjb/d046/3NKNv93TDn/d0w5/3JHNv9wRTL/cUY1/3FGNf9tQjH/a0Aw/2tB&#10;Mf9rQTH/Zjws/2c8LP9qPy7/Zjsq/2A1Iv9gNSL/YDcl/2A3Jf9eOCX/XTck/2I8Kf9uRTP/dEs5&#10;/3VKOf9xRjX/d0o1/3hLNv99Tjr/iVpG/4hbRv9/VEH/eE87/145Jv9MKxj/QSIQ/zsfEf87JRf/&#10;Piga/0k2J/9hTkD/a1hK/2JPQf9dSjz/XUY4/2NHOf9vT0D/gFxM/5hzY/+bdmT/kWxa/35bSP9b&#10;Pyr/TzYi/1xGL/92Ykr/hXFY/39rUv93Zkz/bFxF/2RYQv9gU0D/YVRD/3BjUv91aFf/emlZ/3pl&#10;VP+Nalf/lm1b/5tsWv+dalf/mmZR/59oVP+gZ1T/nWRR/6BnVP+haFX/oGdU/55lUv+fZlL/oGdT&#10;/6FoVP+hZ1H/pGhQ/6NnT/+malL/p2tT/6RoUP+kaFD/omhS/6RqVP+hZ1H/nWNP/6BmUv+jZ0//&#10;oWVN/6FjSv+kZ0v/pGdK/6NmSf+iZUj/oWRI/59iRv+gY0f/nmJI/5xiTP+bYUv/mmBK/59lT/+h&#10;Z1H/oGZQ/6FnUf+gZ1P/oGdT/59mUv+cY0//nGNP/5tiTv+bYk7/mF9L/5hfS/+ZYEz/mWBM/5Vc&#10;SP+WXUn/ll1J/5VeSf+TXEf/lV5J/5hiSv+VX0f/lF5G/5VeSf+SW0b/kFlE/41WQv+MVUH/j1hE&#10;/45aRf+KVkH/iFNB/4dSQP+GU0D/iFVC/4hVQv+FVUH/hlVE/4RTQv+DVEL/hVZE/4NWQ/+CVUL/&#10;gldH/39URP+BVkb/hVtN/4ddT/+DW0//glpO/wABAP8AAQD/AAEA/wABAP8AAQD/AAEA/wABAP8A&#10;AQD/AAEA/wABAP8AAQD/AAEA/wABAP8AAQD/AAEA/wABAP8AAQD/AAEA/wABAP8AAQD/AAEA/wAB&#10;AP8AAQD/AAEA/wABAP8AAQD/AAEA/wABAP8AAQD/AAEA/wABAP8AAQD/AAEA/wABAP8AAQD/AAEA&#10;/wABAP8AAQD/AAEA/wABAP8AAQD/AAEA/xETEP/OiWr/0Yxt/9SPbv/Tjm3/0Itq/9OPbP/Wkm//&#10;1JBt/86KZf/Pi2b/0o5p/9STbf/WlnD/2pp0/+epgv/0vZT/8byS/+y5jv/ot4z/8cKU///VpP//&#10;36z//NGa//HEi//otXz/5bF1/+Otcf/qtHj/8Lh7//K6ff/mrnH/4qpt/+asbf/rsXL/46lq/+Cm&#10;Z//gpmf/4KVp/9+nbP/hqW7/4qpv/+auc//osHX/6LB1/+mxdv/utnv/67N4/+Kqbf/fp2r/3aVo&#10;/9+nav/nr3L/8Ll5//G6ev/zvHz/9L19/++5ef/uuHj/7LZ2/+q0dv/hqW7/26Bo/9icZv/anmj/&#10;5ad0/+iqd//pqnf/5aNx/+SicP/monH/5Z9s/+CaZ//hm2j/4Ztq/+CYaP/dlWX/3ZNk/96UZ//f&#10;lWb/3ZNm/92TZv/dk2T/3pRn/9qRZP/UjV//0Ixf/9GOZP/SkWf/15Zs/9uacP/Vlmv/1pdr/9ye&#10;b//ammr/0ZNg/+qtd///y5T//cGF/9qeYv/KjVT/yYxV/8uMV//LjFn/z41b/9GPXf/Ujlv/041a&#10;/9GLWP/OiFX/zohV/86IVf/QjVj/3J5l/+yvdv/7wYL//8mJ/+Wra//IjE3/uXw9/7t6Ov/HgUX/&#10;y4VJ/8mDR//EfkP/w31C/8R/RP/DfkP/v31B/717P/+6eDz/vXk8/756Pf/AfD//wHw//8B6Pv+/&#10;eT7/wHlB/8B5Qf/Ce0X/wXpE/714Qf+7dj//u3hD/757Rv/CgEz/xodS/8iJVP/ChU//un9H/7yB&#10;Sf+5gUj/tX1C/7V9Qv+7g0j/voZL/7iAQ/+5fkL/sng5/7B2N/+zeTn/vIBB/8GFRv+7f0D/tnk6&#10;/7B0Nf+obC3/qW0v/6ltL/+pbS//pmos/6ltMf+naS7/o2Us/6BiKf+jZSz/pGYt/6NlLP+jZSz/&#10;oWMq/6BiKf+qbDP/rm85/6ptN/+kaDT/o2s4/51nOP+JViv/ZjYS/2Q2Ff9nOh3/aT0i/2o+Jf9q&#10;PSb/az4n/2w/Kv9tQCv/aTwn/2k8J/9qPy7/Zzwr/2Y7Kv9lPCr/YTso/2E7KP9eOiT/YDwm/2M/&#10;Kf9iPij/YD0n/106JP9dPSb/XT0k/1w+JP9gQib/Y0Up/2VIKv9uUTH/e148/39hP/+BY0H/hWRD&#10;/4lmRv+IZUX/hWJC/39bO/95VTX/e1g4/35bO/+BXj7/gmFA/4BfPv97Wjn/akwq/2dIKf9qSSr/&#10;bk0u/3JRMv9uTzD/Zkco/2JAJP9mRCn/aksv/3FSNv91Vjr/dlc7/3ZYPP9zVTn/bFE0/21SNf90&#10;WTz/eV5B/3leQf91Vz3/cFU6/3BVOv9xWDr/cVg6/3BXOf9vVjj/alEz/2VMLv9pUDL/eWBC/3Ve&#10;P/9rUjT/Zk0v/2VMLf9qUC//c1Y0/3haNv99WzX/fFkz/35bM/+EYTn/hWI4/4NgNv+BXjT/elcv&#10;/3BNJf9xTCL/dlEn/3hRKP9+Vy7/jmQ6/5FmO/+SZTv/l2g8/5xtP/+ecD//k2Uz/5VnM/+ecDz/&#10;ondA/6V8Rv+of0n/onlF/511Qf+fdUP/nHJA/5xwP/+jdUP/oHA//5hoN/+RYTD/lWU1/5doOv+a&#10;az//l2xC/5NpQf+NZj//hV87/3ZUMf9tSir/Yj8h/1k3G/9eOiL/Xzsl/2E9J/9mQiz/ZkEu/2Q/&#10;LP9iPSr/aUQx/2tGNP9qRzT/ZkMv/2hFMv9mQy//aUk0/2pKNf9eQiz/Vzsl/1U7Iv9YPiX/YUUt&#10;/2RIMP9pTTX/cVE6/3RRO/9xTTf/c004/3pRPf97Uj7/fFM//3pRPf96UT3/elE//3ZQPf92UD3/&#10;eVNA/3dQP/9zTDv/dU49/3ZQPf9zTDv/cUo5/3NOPP9zTjz/aUYz/1s6Kf9PMiL/TzUo/084Kv9N&#10;Nij/SjMl/0w1J/9SOCv/XUAu/2JDMf9hQC3/XTwp/1s4Jf9bOCX/Xzoo/2M+LP9nQi//bUg1/3BL&#10;OP9vSzX/cEw2/3BMNv90UDr/eVU//3pUP/95Uz7/eVM+/3pUP/95Uz7/d1E8/3dRPv93Tjz/dUw6&#10;/3VMOv91TDj/dUw6/3NKNv9zSjj/ckk1/3FINP9ySTX/c0o2/25FM/9sQS7/bUIx/21CMf9qPy//&#10;aD0t/2tBMf9rQTH/Zz0t/2g9LP9pPi3/ZDko/180I/9iNyb/YDcl/141I/9hOCb/ZD4r/2dBLv9r&#10;QjD/cEc1/3JHNv9xRjX/eE08/3pNOv93TDn/eVA+/21HNP9dOCb/UC0a/0EiEP84HA7/Nx0O/zgi&#10;FP9EMSL/TTor/1ZDNP9iTD7/ZE0//19FOP9fRTj/b04//3dTRf9+WUn/iV9P/5pvXv+ec2L/mm9c&#10;/49mUv9yUjv/ZEgw/2pSOv94Ykr/f2tS/39rUv97alD/c2NM/2hcRv9gU0D/XVA//2RXRv9iVUT/&#10;ZFND/2pVRP+DYE3/j2ZU/5hpVf+baFP/nWZS/59mU/+fZlP/nWJQ/5xjUP+dZFH/nWRR/51kUP+f&#10;ZlL/oGdT/6FnUf+gZlD/oWVN/6JkS/+maE//pmhP/6RmTf+kZk3/pmpS/6VpUf+hZ1H/oWVN/6Jm&#10;Tv+hZU3/oGJJ/6NlTP+oa07/qWxP/6ZpTP+iZUj/n2JG/51hRf+eYkj/n2NJ/5xiTP+cYkz/nGJM&#10;/6BmUP+gZlD/n2VP/6BmUP+dZU7/nGRN/5tiTv+YX0v/m2JO/5lgTP+YX0v/l15K/5ZdSf+YX0v/&#10;mGFM/5ZfSv+WX0r/ll9K/5ZfSv+UXUj/lV9H/5ZgSP+TXUX/klxE/5JcRP+RWkX/j1hD/4xVQf+J&#10;Uj7/jVZC/49YRP+LVED/h1M+/4hUP/+KV0T/iVZD/4dUQf+DUkH/hFNC/4NSQf+CU0H/g1RC/4BT&#10;QP9/VET/gVZG/3xSQv96UED/e1FD/3pTRP94UET/DAkE/wABAP8AAQD/AAEA/wABAP8AAQD/AAEA&#10;/wABAP8AAQD/AAEA/wABAP8AAQD/AAEA/wABAP8AAQD/AAEA/wABAP8AAQD/AAEA/wABAP8AAQD/&#10;AAEA/wABAP8AAQD/AAEA/wABAP8AAQD/AAEA/wABAP8AAQD/AAEA/wABAP8AAQD/AAEA/wABAP8A&#10;AQD/AAEA/wABAP8AAQD/AAEA/wABAP8AAQD/AAEA/wABAP/Jh2f/0I5u/9ORcf/SkG7/z41r/9KN&#10;bP/Wkm//2pZz/9OPav/Pi2b/z4tm/9OPbP/Ukm//1JJv/9ubd//utI7/87yT//G9lf/quY7/7L2P&#10;//bKm///2qb//9ih//XIj//tuoH/5rJ2/+Grb//lrXD/77d6//S8f//mrnH/4qdr/+WrbP/rsXL/&#10;561u/+WrbP/mrG3/46lq/+Spbf/iqm3/4als/+evcv/qsnf/6rJ3/+21ev/yun//9b2C/+21eP/l&#10;rXD/36dq/+Coa//mrnH/77d6//G5fP/xunr/8rt7/+22dv/rtHT/6LFx/+iwc//iqm//3KFp/9aa&#10;ZP/YnGj/5KZz/+qsef/qrHn/5qd0/+imdP/pp3X/6KRz/9+bbP/gmmn/35hq/96VaP/ckmX/3JJl&#10;/96UZ//flWj/4JZp/96UZ//akGP/3JJl/9ySZf/XkGT/1I9m/9SPZv/RjmT/1ZFq/9iUbf/Tkmj/&#10;0ZBm/9SUaP/Tk2X/x4VV/9eVY//1s3//87R+/9mbYv/OjVf/yotW/8mKVf/Jilf/zoxa/9GPXf/T&#10;jVr/0YtY/9CKV//OiFf/z4lY/8+LWv/Qjlz/1JVf/+Ombf/0uX3//suM//jCgv/eomP/voFC/7t7&#10;O//IhEf/yoZJ/8iER//FgEX/xH9E/8R/RP/Ef0T/w4FF/8B+Qv+6eDv/ung7/758P//Df0L/w35D&#10;/8F8Qf+/eT7/v3hA/753P/+/eED/wHlD/7t2P/+6dED/u3hD/715SP++fEr/woNQ/8eIVf/DhlD/&#10;u39J/7qBSv++hk3/u4NK/7F5Pv+0fEH/uoJH/7p/Rf+7gEb/tns//7J4Of+1ezz/v4NE/8KGR/++&#10;gkP/uHw9/7J2N/+obC3/qW0v/6puMP+maiz/q28x/7F1Of+tbzT/pGYt/6BiKf+jZSz/pmgv/6Zo&#10;L/+jZSz/oGIp/59hKP+qbDP/sXM6/61wOf+nbDT/o2cz/6JqN/+XYzP/c0Ia/2Y1FP9jNBb/aDse&#10;/2k7I/9nOSH/Zzki/2s9Jv9uQSz/aTwn/2g7Jv9pPCn/Yzgn/2U6Kf9kOyn/Yz0o/2ZAK/9jPyn/&#10;Yz8p/2E9J/9fOyX/Xjsl/147Jf9fPyj/YEAp/2FBKv9jQyr/YEIm/2FDJ/9pTC7/c1Y2/3xePP+F&#10;Z0X/i2pJ/4ppSv+IZUf/hWJE/4BdP/9+Wz3/f1w+/4BdP/+CX0H/hmNF/4RhQ/96WTr/bk0u/2pJ&#10;Kv9sSyz/bUwt/2xNLv9sTS7/Z0gr/2FCJv9kRiz/a00z/3FTOf9uUzj/bVI3/2tRNv9pTzT/Z00y&#10;/2VNNf9oTjX/bFI5/2tROP9kSjH/YEYt/11FLf9cRi7/Y001/2VPN/9kTjb/Xkku/1pFKv9eSDD/&#10;aFI6/2dSN/9iTTL/Yk0w/2dQMf9tVDX/dFw4/3pgO/+DYzz/hGM6/4hlPf+MaT//iWY8/4dkOv+G&#10;YTX/g140/3pVK/94USj/e1Qr/4NZMf+MYjj/lmtB/5BjOf+NYTT/lWY6/5lqPP+abDv/mGo4/5xu&#10;Ov+gczz/ondA/6N6RP+ieUP/nXRA/5txP/+bcT//l207/5ltPP+gckD/m2s6/5FhMP+PXy7/lWU1&#10;/5ZmOP+WZzv/k2Y8/5BlO/+RZz//jWY//4FbN/97VTH/bkwp/2NAIP9eOiD/Wzcd/105If9hPSf/&#10;Yj4o/2I9Kv9jPiv/aEMw/2lEMf9oQzH/ZkEu/2hDMP9oRTH/a0g0/21KNv9kRi7/X0Ep/2JGLv9n&#10;SzP/bFA4/2xQOP9sUDj/b084/3FOOP9vTDb/cU03/3NNOP90Tjn/eVA8/3ZNOf92UDv/dlA9/3JM&#10;Of9yTDn/dVA+/3JNO/9vSjj/ck07/3NOO/9vSjj/bEc1/2lEMv9jPy//WTgp/08yIv9HLSD/STIk&#10;/0gyJP9LNCb/SjMl/1I2KP9aPjD/YEEv/2A/LP9fPCn/XTon/2E8Kv9hPCr/ZUAu/2hDMf9rRjP/&#10;b0o3/3FNN/9xTTf/cU01/3JONv91UTn/dlA7/3ROOf90Tjn/dE45/3dRPP92UDv/dlA7/3VPPP91&#10;TDj/c0o2/3JJNf9xSDT/cUg0/3JJNf9xSDb/bkgz/25IM/9tRzL/bkUx/2xDMf9qQS//akEv/2lA&#10;Lv9oPi7/Zz0t/2k/L/9qQDD/aD8t/2c+LP9oPSz/ZTop/2E2Jf9hNiX/XjUj/1wzIf9kOyn/a0Iw&#10;/2tCMP9rQjD/cUg2/3NKOP93Tjz/eVA+/3BHNf9lPyz/XTon/04tHP9BIhD/NxsN/zUbDP86JBb/&#10;Qi8g/0c2Jv9UQTD/XUg3/2NJOv9lSTv/Zkk5/2lIOf9xTT3/hFpK/4hdTf+MX0z/kGFN/5doVP+X&#10;aFT/l2lS/5JoUP99W0L/b1E3/3BWO/97Y0n/gm1S/4JuU/9/a1L/bFxF/15SPP9WSTj/VEc2/1lM&#10;O/9WSTj/WEc3/15IOv91VEH/h15M/5RlUf+caFP/m2RP/55lUf+hZ1P/oGZS/51jT/+bYU3/nGJO&#10;/55lUf+fZlL/oGZS/6BmUP+hZ1H/omRL/6JkS/+kZk3/pWdO/6RmTf+jZUz/p2tT/6VpUf+jZ0//&#10;omZO/6JmTv+iZEv/oWNK/6ZpTf+sb1L/q25R/6dqTf+gZEj/nWFF/55iSP+gZEr/n2dQ/5xkTf+a&#10;Ykv/nGRN/59nUP+fZ1D/n2dQ/59nUP+cZE3/m2FL/5lgTP+XXkr/mWBM/5lgTP+YX0v/ll9K/5Ve&#10;Sf+XYEv/l2BL/5ZfSv+WX0r/l2BL/5ZgSP+UXkb/lV9H/5VfR/+RW0P/klxE/5FZQv+RWET/jldD&#10;/4xVQf+JUj7/i1RA/45XQ/+LVED/iVVA/41ZRP+OWUf/iFVC/4ZTQP+FUkH/hFNC/4NSQf+DUkH/&#10;gVJA/31QPf99UkL/f1RE/3pQQP92Tz7/c0w9/3NMPf8vIBn/AAEA/wABAP8AAQD/AAEA/wABAP8A&#10;AQD/AAEA/wABAP8AAQD/AAEA/wABAP8AAQD/AAEA/wABAP8AAQD/AAEA/wABAP8AAQD/AAEA/wAB&#10;AP8AAQD/AAEA/wABAP8AAQD/AAEA/wABAP8AAQD/AAEA/wABAP8AAQD/AAEA/wABAP8AAQD/AAEA&#10;/wABAP8AAQD/AAEA/wABAP8AAQD/AAEA/wABAP8AAQD/AAEA/wABAP8AAQD/uX5g/9WUdP/ZmHj/&#10;05Fv/9CObP/OjGn/2pZz/9qWcf/Tj2z/z4to/8+LaP/Uj27/1ZNx/9eXdP/nq4b/8riS//XAlv/x&#10;vZX/6LeM/+e4iv/vwJL//dKd//rLlf/wwYn/6bd8/+Wvc//irHD/5Kxv/+2ydv/tsnb/5Klt/+Wr&#10;bP/rsXL/7bN0/+yycv/ssnL/6rBx/+uxcv/mr2//46tu/+evcv/osHP/5q5x/+iwc//wun7/872B&#10;//C4ff/rs3j/36ds/+Cla//ip23/46hu/+WqcP/ssXf/7rN5/+escP/kqW//4qdt/+escv/kqXH/&#10;36Js/9yfaf/cn2n/3qBt/+Kkcf/oqnf/6616/+ytev/qq3j/6qh2/+aicf/knm3/3pdp/9yTZv/b&#10;lGj/3ZRp/96Vav/elWr/4Zht/+CXbP/elWr/3ZRp/9uSZ//ck2j/3JVr/9iRZ//VkGf/1I9o/9WQ&#10;Z//RjmT/z4xi/9OOZf/TkGX/zote/86LXv/UkGH/25dm/9WRYP/RjVz/z4ta/86KWf/QjF3/0Y1c&#10;/9OPXv/Sjl3/0o5d/9GNXv/QjF3/z4tc/9GPX//SkF7/y4xX/9WYYf/oq3L//cKG//vLi//vs3X/&#10;zpBT/7p8P//CgkT/yIZJ/8iDSP/Hg0b/xoJF/8eDRv/Fg0b/xoRH/8SCRf+7eTz/u3k9/799Qf+/&#10;fUH/vnxA/8J9Qv/GgUb/yINI/8N+Q/+8dz7/u3Y9/7p1PP+9eEH/uHVA/7RxPP+0cj7/vHpG/8OE&#10;T//FiFL/xYhS/72BS//AhU3/x4xU/7uASP+xdjz/tHk//7R5P/+7gEb/wYZK/7d8QP+1ezz/vYFD&#10;/8KGSP+7f0H/tno8/7V5O/+scDL/qW0v/6puMv+pbTH/rnA1/7BzOv+vcTj/q2w2/6ZnMf+kZS//&#10;pWYx/6ZnMf+mZS//pGMt/6RjK/+naTD/rW82/65xOP+ucTj/o2gw/6BkMP+fZzT/k14y/3tHIv9m&#10;NBP/YjMV/2c4Hv9mNh//ZDYf/2c5Iv9rPCj/ajsn/2c6Jf9lOCP/Zjkk/2Y7KP9mOyj/Yz0o/2Q+&#10;Kf9iPij/YT0n/187Jf9eOiT/XTok/147Jf9bOyT/Xz8o/2NDLP9kRC3/Xz8m/2NDKv9pSy//Zkkr&#10;/2xNMP92Vzr/els+/3tZPf95Vzv/elc7/31aPv9yTzP/dVI2/3pXO/9+Wz3/hWJE/4ViRP96VTj/&#10;bkst/25LLf9wTTH/bEou/29NMf9pSi7/XD4k/1g6IP9XOyX/WD4n/11DLP9jSTL/ZEs1/2VMNv9m&#10;TTf/Z044/2dOOP9oTzn/Z044/2dOOv9jTTj/XEYv/1lFLf9eSjL/alY+/25aQv9oVDz/YU83/2VT&#10;O/9oVDz/X0sy/11JMP9hTDH/ZlE2/25XN/9xWTf/c1k2/3dbNv+DYTv/iGU//4xpQf+Qaz//hmE1&#10;/4RfM/+JYjf/iGE2/4BZLv99VCj/fVQo/5BlOv+bb0L/lGg7/4tcLv+TZTT/nG49/51vPv+aajn/&#10;nW89/6R2RP+neUX/nnM+/5dsOf+Tajb/jmQy/5FnN/+XbT3/nnJD/6B0Rf+jdUT/nnA//5xuPf+e&#10;cD//nm9B/5tsPv+aaz//m2xC/5ZpP/+QYzn/jGE3/4ZcMv9/VS3/e1Qt/3lTLv9xTyz/aEUl/2A9&#10;If9YNBr/Wzcf/105If9fOyX/YTwp/2ZBLv9nQi//aEMw/2lEMf9nQi//a0Yz/2pHM/9nRzD/aUsz&#10;/3NVPf94XUL/dltA/2tQNf9oTTL/a00z/21NNv9wTTf/c1A6/3BMNv9tSTP/cEw2/3JMN/90Tzz/&#10;dE88/3BLOP9wSzj/ck06/21INv9rRjT/akc0/2tINf9nRjX/Xj4v/1Q0Jf9RNSf/UDUq/04zKP9I&#10;MCT/RC0f/0sxJP9TNyn/Vzoo/1w9K/9ePSz/Xzwp/2A7Kf9fOij/YDsp/2lCMf9rRDP/bEU0/21H&#10;NP9vSTb/bUkz/25IM/9uSDP/cEoz/3BKM/90Tjf/cEo1/29JNP9vSTT/cUs2/3ZQO/9zTTj/cEo1&#10;/3JJNf9xSDT/cEcz/3BHM/9zSDX/bUIv/3BFMv9vRDH/bEMv/29GMv9uRTP/a0Iw/2tCMP9qQS//&#10;Zz4s/2pBL/9rQjD/aUAu/2c+LP9nPiz/Zz4s/2Q7Kf9gNyX/ZDoq/181Jf9ZMiH/WDEg/1w1JP9n&#10;QC//b0g3/29KN/9tSDX/cEs5/3NOPP9yTzz/ZkIy/1AvHv9KKhv/Pyga/zgiFP84JRb/Pi0d/08+&#10;Lv9VRDT/XEk6/2BLOv9kSTj/bE05/3NSP/99WEX/fFZD/4NYRf+HWkX/i1tF/4tYQ/+PXEf/lGFM&#10;/5NgS/+QXkf/jFxG/4xfSP93VTz/Z0kv/3VcPv+JclP/i3dc/31sUP9pWT//Sz8p/0Q5Jf9ANSP/&#10;Rjoq/0s/L/9QQzP/VUQ0/1ZDNP9pSDX/flhF/5JlUP+aZ1L/nGVR/55lUf+fZVH/oWVN/6FlTf+e&#10;ZE7/n2VP/6BmUP+hZ1H/oWdR/6FnUf+eZE7/oWVN/6RmTf+kZk3/o2VM/6RmTf+jZ0//pGhQ/6Jl&#10;UP+eZFD/nmRO/55kTv+iZkz/qGxQ/6xwVP+scVP/p2xO/6NnS/+fY0f/nGBG/59jSf+hZ1H/n2dQ&#10;/51lTv+aYkv/m2JO/55lUf+fZ1D/n2dQ/51lTv+cYkz/nGJM/5xiTP+ZYUr/mWFK/5hfS/+WXUn/&#10;ll1J/5deSv+YX0v/l15K/5VeSf+WX0r/l2BL/5ZgSP+WYEj/lV9H/5FbQ/+PWUH/kFpC/49YQ/+R&#10;WET/j1ZC/4xVQf+LVED/i1RA/45XQ/+OV0P/jFhD/49bRv+MWEP/h1JA/4VQPv+IU0H/ilVD/4VS&#10;Qf+CUUD/gFE//35RPv98UUD/ek8//3RKOv9vSDf/bUY3/2VAMP8AAQD/AAEA/wABAP8AAQD/AAEA&#10;/wABAP8AAQD/AAEA/wABAP8AAQD/AAEA/wABAP8AAQD/AAEA/wABAP8AAQD/AAEA/wABAP8AAQD/&#10;AAEA/wABAP8AAQD/AAEA/wABAP8AAQD/AAEA/wABAP8AAQD/AAEA/wABAP8AAQD/AAEA/wABAP8A&#10;AQD/AAEA/wABAP8AAQD/AAEA/wABAP8AAQD/AAEA/wABAP8AAQD/AAEA/wABAP8AAQD/AAEA/9WU&#10;dP/dnHz/05Jy/9CObP/Mimj/1pJv/+Ccef/Wkm//z4pp/86JaP/SjWz/1I9u/9OTcP/eon7/6a+J&#10;//C5kP/xvJL/6bWN/+SziP/nt4n/+cuX//zNl//xwor/6bd8/+exdf/irHD/46tw/+2ydv/xtnr/&#10;6a5y/+Sqa//rsXL/8rh5//G3d//ttnX/7LJz/+uxcv/orm//5a1w/+iwc//osHP/5q5x/+evcv/v&#10;uXv/8Lp+/++3fP/ttXr/4qpv/+Gmbv/ip2//4KNs/+Gkbf/lqG//6Kty/+Ombf/go2z/3aBp/+Gk&#10;bf/kp3H/5KVw/9+gbf/en2z/36Bt/96gbf/lqXf/7rB9/+6wff/srXr/66l3/+elc//jn3D/3ZZo&#10;/9mSZv/akWj/3ZRr/9+Wbf/flm3/4plw/+GYb//elWr/3pVq/92Ua//flm3/3pdt/9uUav/Zkmj/&#10;1ZBp/9WQZ//Uj2b/045l/9SPZv/WkmX/049i/9GKXP/Rilz/1pBf/9SOXf/SjFv/0Yta/9GLWv/R&#10;jV7/0Y1e/9OPYP/Sjl3/0Y1e/9GNXv/RjV7/zoxc/8+NXf/Ojl7/yotY/82OWf/XmmP/8bR7///N&#10;kP/zvX//2Jxe/8eJTP/Li03/zIxO/8yKTf/KiEv/xoRH/8iGSf/KiEv/zIpN/8uJTP/DgUT/wX9C&#10;/8SCRv/AfkL/v31B/8aESP/NiE3/0o1S/8yHTv/CfUT/uHY8/7h2PP+6d0D/u3hD/7VyPf+ycDz/&#10;uHZC/8eIU//NkFn/zZBZ/8CFTf+8gUn/w4hQ/8CFTf+7gEj/un9F/7h9Q//AhUv/zJFV/76DR/+3&#10;fT7/vIJD/7+DRf+5fT//tno8/7Z6PP+wdDj/rnI2/61xNf+rbzP/rXA3/61wN/+rbjX/qms1/6Zn&#10;Mf+kZTD/pGUw/6RlL/+lZC7/pWQu/6NiKv+lZy7/qWsy/61vNv+wczr/q243/6FlL/+cYjD/m2U3&#10;/4tVL/9yPRv/YzAR/2Y3G/9mNh//ZTUe/2c3If9oOSX/aTom/2g5Jf9mOST/ZTgj/2Q5Jv9lOif/&#10;ZTwo/2M9KP9iPCf/YTsm/2A8Jv9fOif/Xjkm/104Jf9bOCT/Xzwm/2NDLP9kRC3/Xj4n/2FBKP9n&#10;SS//ZUcr/2RGKv9qSy//b1A0/3BOM/9vSzH/cU0z/3NPNf9pRSv/bEgu/3BMMv9xTjL/eVQ5/3xX&#10;PP90TzT/bUgt/25JLv9uSy//bUou/25MMf9lRir/Wjoh/1M1Hf9QNh//Ujci/1Y7Jv9ZQCz/YEcz&#10;/2RLN/9mTTn/Xkgz/2BKNf9kTjn/ZU86/2ZQO/9kTzr/X0o1/19KNf9lUz3/bVtF/21bRf9nVT//&#10;ZVA7/2lVPf9rVz//Z1M6/2ZQOP9nUjf/bVY3/3hfQP93Xz3/dFo3/3RYM/9/XDb/g2A4/4diOP+L&#10;Zjr/imM4/4dgNf+JYjf/glsw/35YK/96VCf/fVQo/5pvQv+bcEP/kGQ1/4tcLv+abDv/onRD/6Fx&#10;Qf+hcUD/pnZF/6h6SP+qfEr/onZF/5tvPv+XbT3/kGY2/5BnOf+SaTv/lms+/5luQf+fc0T/nXFC&#10;/59wQv+ic0X/oXJE/55vQ/+dbkL/n3BG/5prQf+YaT//lmc9/49iOP+IXTP/hVow/4RaMv99VzP/&#10;c08t/2xIKP9mQST/Xzof/104Hv9aNh7/Xjgj/2M9KP9nQS7/aUMw/2hDMP9mQS7/akUy/2tGM/9m&#10;Ri//aUky/29ROf9wUjj/aU4z/2VKL/9kSS7/Z0sz/21PN/9vUTn/cVE6/3FOOP9tSjT/bUg1/25J&#10;Nv9zTjv/cUw5/21INf9tSDX/bUg1/2xHNP9qRzT/ZkU0/2FCMP9dPS7/Vjos/1I4K/9UOS7/Tzcr&#10;/0w0KP9JMiT/SzEk/1I2KP9aPSv/Wzwq/1w7Kv9eOyj/Xjkn/2E8Kv9lQC7/Z0Av/2tEM/9sRTT/&#10;bkc2/29JNv9wSjf/b0k0/21HMv9tRzL/bkgx/29JMv9yTDX/cUg0/21HMv9rRTD/bUcy/3JMN/9y&#10;TDf/cUs2/3FLNv9ySTX/cEcz/29GMv9vRDH/a0At/2tALf9sQS7/aj8u/2tCMP9tRDL/a0Iw/2tC&#10;MP9pQC7/aD8t/2tCMP9rRTL/aUMw/2U/LP9kPiv/ZD4r/2E7KP9dNyT/Xzgn/102Jf9bNCP/XTYl&#10;/2U+Lf9sRzX/ck07/3FMOv9pRDL/YT4r/1w7Kv9aOyn/UDMj/0MnGf9JLyL/TTcp/0YzJP9JNif/&#10;UT4v/19MPf9kTz7/alBB/25TQv9xUD3/eFNA/31XQv+FWkf/h1pD/4dXQf+GVkD/iFQ+/4tUP/+U&#10;XUj/mmNO/5ZfSv+SXkj/kF5H/4xeRv90UDj/a0sy/35lR/+ReV//iXVa/29eRP9ZSTD/PjMf/zcv&#10;HP84LyD/QjYo/0Y6Kv9NQDD/VUQ0/1dENf9oRzb/fFZD/5JlUP+baFP/n2hU/6BnU/+gZlL/oWVN&#10;/6FlTf+fZU//oGZQ/6FnUf+hZ1H/oWdR/6FnUf+eZE7/o2dP/6ZqUv+maE//o2VM/6RoUP+kaFD/&#10;omVQ/6FkT/+eZFD/n2VP/59lT/+kaE7/qm5S/6xxU/+ob1L/pGtO/6BnTP+cYkr/nmJI/55kTv+g&#10;ZlD/nmZP/55lUf+cY0//mWBM/51kUP+dZFD/nGNP/5xjT/+aYkv/mWFK/5xkTf+cZE3/nWVO/55m&#10;T/+cZE3/l15K/5deSv+YX0v/l15K/5deSv+XXkr/mGFM/5ZgSP+VX0f/lV9H/5BaQv+PWUH/kFpC&#10;/5FYRP+SWUX/kFdD/4xVQf+JUj7/iVI+/41WQv+KVkH/jFhD/41ZRP+KVUP/h1JA/4dSQP+IU0H/&#10;iFNB/4RRPv+DUD//gVJA/31QPf96Tz7/dkw8/3VOPf91Tj3/cUw8/wYAAP8AAQD/AAEA/wABAP8A&#10;AQD/AAEA/wABAP8AAQD/AAEA/wABAP8AAQD/AAEA/wABAP8AAQD/AAEA/wABAP8AAQD/AAEA/wAB&#10;AP8AAQD/AAEA/wABAP8AAQD/AAEA/wABAP8AAQD/AAEA/wABAP8AAQD/AAEA/wABAP8AAQD/AAEA&#10;/wABAP8AAQD/AAEA/wABAP8AAQD/AAEA/wABAP8AAQD/AAEA/wABAP8AAQD/AAEA/wABAP8AAQD/&#10;AAEA/wABAP/bmnz/0pFx/8+Obv/LiWn/z41r/9+aef/ZlHP/0Yxr/86JaP/Qi2z/z41t/9SScv/a&#10;m3j/3qR//+myi//uuY//6rWL/+e0if/nt4n/9cWU//rLl//wwYv/67h//+qzev/lr3P/5Kxx/+6z&#10;ef/0uX3/7bJ2/+Wqbv/ssnP/9Lp7//K7e//vuHj/7LJz/+qwcf/orm//569y/+iwc//osHP/569y&#10;/+iwc//utnn/67N2/+y0ef/ttXr/5apw/+OocP/kp3D/3qFq/96faf/en2n/4KFr/+Okbv/hom3/&#10;3Z5p/9ydaP/jpG//5aZx/+Gib//goW7/4KBw/+Ghcf/jp3X/7rB9/+2vfP/rrHn/7at5/+imdv/i&#10;nm//3JVn/9iRZf/Yj2b/3ZRr/9+Wbf/flm3/4plw/+KZcP/gl27/4Jdu/9+Wbf/flm3/4Jdu/9yV&#10;a//Zkmj/2JFn/9mSaP/YkWf/2ZJo/9mSaP/YkWX/15Bk/9WMX//RiFv/2I9i/9WMX//Til3/0Ypc&#10;/9OMXv/TjVz/0oxb/9SOXf/TjVz/0oxb/8+LXP/QjF3/0I5e/8+NXf/NjV3/y4xZ/8qLVv/Ki1X/&#10;3qFq///Ij//2wob/4KRo/9GVV//OkFP/zY9S/8+PUf/MjE7/yIZJ/8qIS//Likr/0ZBQ/9GRU//J&#10;iUv/xoRH/8mHS//GhEj/w4FF/86MUP/QjlT/0pBW/9COVP/Egkj/uXc9/7h3Qf+7eEH/vntE/7l3&#10;Q/+zcjz/t3ZA/8uMVv/XmGL/0pVe/8WIUf+3fET/un9H/76DS//Ch0//wodN/76DSf/IjVP/0pdb&#10;/8CFSf+1ej7/vIJD/72CRv+5fT//uHxA/7p+Qv+zdzv/snU8/7F0O/+tcDf/q241/6xvNv+qbTT/&#10;qGs0/6ZnMf+kZS//o2Qv/6JjLf+iYy3/pGMt/6BiKf+jZSz/p2kw/6ttNP+xcjz/sXQ9/6lsNv+d&#10;YzH/nmU4/5dgN/+BSyf/azYW/2c0F/9oNh3/aDgh/2g4Iv9oOCT/aDkl/2g5Jf9oOSX/ZTgj/2Q3&#10;JP9hNiX/ZTop/2Y9K/9mPSn/Yjwn/2I8Kf9fOif/Xjkm/1w3JP9ZNiL/Wzgk/2I/Kf9jQyz/Xj4n&#10;/15AKP9lRy//aEow/2NFK/9kRSn/Zkcr/2ZEK/9mQir/Z0Mr/2lFLf9lQSn/ZUEp/2dDK/9mQij/&#10;aUQq/2xHLf9rRiz/Z0Io/2pFK/9sRy3/a0ct/2xILv9lQyr/Wjoh/1U3H/9SNiD/VDgj/1Q5JP9U&#10;OST/Wj8q/2FGNf9jSTj/Vz0s/1U+LP9ZQjD/Xkc1/2FMOf9eSTb/XEc0/1xHNP9kUjz/a1ZB/2tW&#10;Qf9nUj3/ZlE8/2pWPv9sVj//a1U9/21VO/9tVTv/dVw+/3xhQ/95Xz7/eFs5/3VXM/95VjD/eVYu&#10;/3tWLP+GXzT/jGU6/4dgNf+GXzT/flcs/31XKv97VSj/gVgq/5pxQ/+Ybj7/jWEy/4tfMP+fcUD/&#10;pnhH/6V1Rf+peUj/rn5N/6x8TP+qfEv/oHRF/5tvQP+XbD//kmk9/5BnO/+MZjn/jWQ4/45lOf+X&#10;bD//mW5B/5xwQ/+fc0b/nXFE/5puQf+dbkT/nW5E/5prQf+aa0H/nG1D/5tsQv+XaD7/j2I4/4xh&#10;N/+FWzP/fFUu/3xUMP93UzH/aEQk/2A7Hv9ZNBn/WzUe/185JP9iPCf/ZkAr/2U/LP9kPyz/aEMw&#10;/2tGM/9lRS7/ZUUu/2ZIMP9lRy//YEUq/2JHLP9gRiv/ZEox/2lPNv9qTjb/a001/25OOf9tTTj/&#10;bUo2/21KNv9wSzj/a0Yz/2tGM/9qRzP/akcz/2xJNv9oRzT/YEEv/1k8LP9SOCv/Uzks/1Q8MP9T&#10;Oy//TTUp/0oyJv9PNSj/VTgo/1s+LP9ePy3/XDso/147KP9eOyj/Xzoo/2VALv9pRDL/a0Qz/2tE&#10;M/9rRDP/bUY1/25INf9wSjX/b0k0/25IM/9tRzD/bkgx/3FIMv9ySTP/cEcz/3BHM/9pQy7/akQv&#10;/29JNP9vSTT/cEo1/3JMN/91TDj/cUg0/29EMf9sQS7/aj8s/2k+K/9rQC3/aD0s/2lALv9sQzH/&#10;a0Iw/2tCMP9pQC7/Z0Eu/2pEMf9rRTL/aUMw/2dBLv9lPyz/Yjwp/2E7KP9eOCX/XDck/145J/9f&#10;Oij/Yz4s/21INv9vSjj/b0o4/2lGM/9aOSj/Ti8d/0IlFf9DJxn/RS4g/0UuIP9SPC7/Xkg6/1pE&#10;Nv9dRzn/ZE0//25SRP9tUD7/c1RC/39cSf+CXEn/g1hF/4RXQP+FV0D/hlY//4ZUPf+FUTv/hk05&#10;/49WQv+haVL/ompT/5hgSf+VXkn/lGBK/49fSP91UTn/dVU8/4pvVP+ZgWf/gW1U/19NNf9JOiP/&#10;NS0a/y8mF/8zKR3/PDAi/0Y6LP9PQjL/WEc3/19JO/9sSzr/fVZF/5JlUv+baFP/oGlV/6JpVf+h&#10;Z1P/oWVN/6FlTf+gZlD/omhS/6FnUf+hZ1H/oWdR/6FnUf+fZU//oWdR/6drU/+malL/o2dP/6Ro&#10;UP+jZ0//oWRP/6JlUP+iZVD/oWVN/6JmTP+laU//qW1R/6twUv+nblH/pGtO/55lSv+cYkr/n2NJ&#10;/55kTv+gZlD/oGZQ/59mUv+dZFD/m2JO/5xjT/+bYk7/mWBM/5tiTv+ZYUr/mmJL/51lTv+gZk7/&#10;o2lR/6VtVv+haVL/mF9L/5hfS/+YX0v/mF9L/5lgTP+ZYEz/mWBM/5dfSP+TXUX/lF5G/5FbQ/+Q&#10;WkL/kFlE/5FaRf+TWkb/kFdE/4xVQf+IUT3/iVI+/4lVQP+JVUD/ilZB/4xXRf+HUkD/h1JA/4hT&#10;Qf+KVUP/h1JA/4RRPv+BUD//gFE//3tQP/94TTz/d009/4BZSP+IY1H/DwAA/wABAP8AAQD/AAEA&#10;/wABAP8AAQD/AAEA/wABAP8AAQD/AAEA/wABAP8AAQD/AAEA/wABAP8AAQD/AAEA/wABAP8AAQD/&#10;AAEA/wABAP8AAQD/AAEA/wABAP8AAQD/AAEA/wABAP8AAQD/AAEA/wABAP8AAQD/AAEA/wABAP8A&#10;AQD/AAEA/wABAP8AAQD/AAEA/wABAP8AAQD/AAEA/wABAP8AAQD/AAEA/wABAP8AAQD/AAEA/wAB&#10;AP8AAQD/AAEA/wABAP8AAQD/0I9x/82Mbv/KiWn/yoho/9aUdP/Ylnb/0Y9v/86MbP/OjGz/zoxs&#10;/9OScv/YmXb/2597/+Wrhf/stYz/7rmP/+y5jv/ruIv/7r6N//DBjf/tvIT/7Lh//+22ff/nsXX/&#10;46tw/+qvdf/us3n/67B0/+etbv/ts3T/9Lp7//K4ef/wtnf/7bN0/+etbv/prnL/7LF1/+uzdv/q&#10;snX/569y/+aucf/nr3L/5Kxv/+evcv/tsnj/5Klv/+Klbv/ipW7/3J1o/9maZf/XmGP/2Zpl/+Sl&#10;cP/kpXL/36Bt/96cav/konD/5KJw/+SicP/jo3P/46Nz/+SkdP/jo3P/56t5/+qqev/np3f/6qh2&#10;/+ikdf/gmWv/2ZVo/9mQZ//akWj/35Rs/+CVbf/glW3/45hw/+Wcc//imXD/35Zt/92Ua//flm3/&#10;35Vu/96Ubf/bkWr/2ZFp/9uTa//ak2n/25Jp/9qRaP/Yj2T/2pFm/9eOY//Ui2D/1Yxh/9SLYP/T&#10;il3/04xg/9aNYP/VjF//0olc/9OKXf/TjVz/0Yta/8yJXP/PjF//0I1g/82NX//NjV//yopa/8qL&#10;WP/IiVT/0ZJd//a5gv/4u4L/4qdt/9icYP/Pk1X/zY9S/8uNUP/MjE7/yIhK/8eHR//JiUn/zY1N&#10;/8+PUf/Hh0n/woJE/8yLUf/Mi1H/xoVL/86NVf/Mi1P/y4pS/8mIUP++fUX/tndB/7p5Q/+6eUP/&#10;vHtF/7p5Q/+0cz3/tXQ+/8qMU//bnWT/1Zde/8eKUf+4fUP/t3pB/7t+Rf/ChUz/xYhP/8CDSv/E&#10;iU//zZJW/76ERf+zeTr/uoBB/72CRv+2fD3/t3xA/7yARP+1eD//tXg//7F0O/+sbzb/qGsy/6pt&#10;NP+rbjX/qWw1/6doMv+lZjD/o2Qu/6NkLv+kZS//omMt/6BiKf+kZi3/pmgv/6prNf+tbjj/s3ZA&#10;/7ByP/+oajf/nWM1/5hfNP+PWDH/ekQi/2YxEv9nNRr/bDoh/2o6I/9qOiT/aTkl/2g4JP9nOCT/&#10;Zjcj/2U2JP9hNCH/YTYl/2U8Kv9mPSv/Yjwp/2E7KP9hOyj/Xzon/145Jv9aNSL/WDUh/106Jv9f&#10;Pyr/XT0m/1o8JP9eQCj/ZUcv/2JELP9hQSj/ZEIp/2A8JP9gPCb/YDwm/2E7Jv9iPCf/Yz8p/2VB&#10;K/9nQSr/Yjwl/2E7JP9lQCb/Zj4l/2Y+Jf9nQij/Z0Io/2VBJ/9hPyb/Xz0k/109Jv9ZOyP/WDkk&#10;/1U5I/9VOST/WT0o/2FFMP9kSTT/W0Av/1pAL/9dQzL/X0U0/19INv9cRTP/WkMx/1tEMv9lTzr/&#10;aVM+/2pUP/9oUjv/a1U+/29ZQv9rVT7/aVE5/2xUPP9yWD3/eWBC/3leQP91WDj/dFY0/3NVMf91&#10;Uy7/dlMt/3lUKv+FXjX/jWY9/4dgNf+AWS7/eVMm/3tVKP98Vin/hVwu/5RrPf+TaTn/j2M0/45i&#10;M/+ecD//onRD/6Z2Rv+qekr/sYFR/65+Tv+neEr/kWU4/4leM/+IXzP/i2Q5/4tkOf+LZDn/jWY7&#10;/4xmOf+LYjb/j2Y6/5htQv+dckf/mW5D/5hrQf+abUP/m2xC/5lqQP+YaT3/mWo+/5lqPv+XaDz/&#10;kmU7/45hN/+JXjT/hlw0/4ZcNv+FXjf/elIu/3BKJv9lPh3/WjUb/1s1Hv9fNiD/Xzkk/185JP9g&#10;Oyj/Yz4r/2dCL/9kQS3/YkIr/2RELf9jRS3/YUUt/2VJMf9iRi7/ZEox/2ZMM/9dQyr/XEAq/2VJ&#10;M/9sTTj/aUo1/2pKNf9vTDj/a0g0/2tINP9sSTX/ako1/2lINf9dPiz/UjYo/1M5LP9SOy3/Uzwu&#10;/003Kv9NNSn/SzMn/043Kf9VOCj/Wzwq/14/Lf9fPiv/XTon/188Kf9iPyv/ZUAu/2dCMP9nQjD/&#10;aUIz/2pDNP9pQjH/aUIx/2tFMv9tRzL/bkgz/21HMv9vRjD/b0Yw/3BHMf9wRzH/bkUx/29GMv9s&#10;Qy//a0Iu/2tFMP9rRTD/bUcy/3FLNv91TDj/cUg0/21CL/9oPSr/Zzwp/2k+K/9qPyz/aj8s/2tA&#10;L/9sQzH/a0Iw/2tCMP9pQC7/aUAu/2lDMP9oQi//Z0Eu/2dCL/9mQS7/Yj0q/2E8Kf9gOyj/XDcl&#10;/2E8Kv9kQS7/aEUy/2lFNf9fPi3/WTgn/1EyIP9KLR3/RCod/z4nGf9DLR//UDos/1Q+MP9fSTv/&#10;ZU5A/2hOQf9rTj7/cVFC/3hXRv93VEH/fllH/4phT/+LXkn/iFpD/4dXQP+HVT7/h1U+/4RQOv+A&#10;TDT/jFQ9/59nUP+yemP/qnJb/5hgSf+WXkf/lWFL/49fSP96VD3/gGBH/5R4YP+bg2v/dWFJ/1BA&#10;Kf89MRv/NSwd/zEnG/8zKR//Oi4i/00/Mv9cTD//YE5A/2JMPv9vTj3/f1hH/5JlUv+caVb/oGlV&#10;/6NqVv+iaFT/oWVN/6FlTf+gZlD/pGpU/6JoUv+gZlD/oGZQ/6FnUf+gZlD/oGZQ/6JoUv+jaVP/&#10;o2dP/6NnT/+gY07/oGNO/6FkT/+hZE//oGRM/6FlS/+laU//p2tP/6luUP+obU//pWlN/6BkSP+e&#10;Ykj/nmJI/59jSf+fZU//oGZQ/59lT/+eZFD/nGNP/5xjT/+cY0//mWBM/5lgTP+cZE3/n2dQ/6Fn&#10;T/+jaVH/pGpS/6ZsVP+gaFH/mF9L/5hfS/+XXkr/mF9L/5hfS/+ZYEz/mmJL/5dfSP+SXET/klxE&#10;/5JcRP+SW0b/j1hD/49YQ/+PWEP/jldD/4xVQf+JUj7/i1RA/4lVQP+KVkH/i1ZE/4hVQv+FUD7/&#10;hlE//4tWRP+LVkT/h1RB/4ZTQP+DUz//flE+/3lOPf95Tz//flRE/5FqWf8bAAD/AAEA/wABAP8A&#10;AQD/AAEA/wABAP8AAQD/AAEA/wABAP8AAQD/AAEA/wABAP8AAQD/AAEA/wABAP8AAQD/AAEA/wAB&#10;AP8AAQD/AAEA/wABAP8AAQD/AAEA/wABAP8AAQD/AAEA/wABAP8AAQD/AAEA/wABAP8AAQD/AAEA&#10;/wABAP8AAQD/AAEA/wABAP8AAQD/AAEA/wABAP8AAQD/AAEA/wABAP8AAQD/AAEA/wABAP8AAQD/&#10;AAEA/wABAP8AAQD/AAEA/wABAP8AAQD/MDIv/82Mbv/KiWv/xoVn/8uKav/TknL/0pFz/82Mbv/I&#10;h2n/xodo/8mKa//QlHL/1Zl1/9qge//krYb/67SL/+q1i//ptov/6bmJ/+29jP/quIP/6biA/+25&#10;gP/psnn/4qpx/+itc//oq3L/5alt/+erb//orG7/7bN0//G3eP/vtXb/7LJz/+mucv/qr3P/7rN3&#10;/+6zd//tsnb/569y/+arb//ip2v/5apu/+2ydv/vtHr/5qly/+Klbv/kpXD/3pxq/92ba//amGj/&#10;15Vl/96cbP/dnW//25tt/9yZbP/inm//5KBx/+akdP/mpHL/5qZ2/+ioeP/kpHT/5KR0/+Wjc//i&#10;oHD/5KBx/+Kbbf/clWf/2pNn/9uSaf/ek2v/45Vv/+SWb//gkmv/5Zdw/+ugef/jmHH/35Vu/+OZ&#10;cv/lm3T/5Jpz/+CWb//elG3/2pBp/9uRav/akGn/2pBp/92TbP/ZkGf/1o1k/9aNZP/VjGH/1Itg&#10;/9SLYP/Ui2L/1Yxj/9aNYv/VjGH/0ole/9KJXv/Vi17/0olc/9GIW//Rilz/0Y5h/9OQY//RkWP/&#10;y41e/86MXP/Ni1v/x4hV/9qbZv/tsHr/8LV9/+mudP/XnGD/0ZZa/82RU//Gikz/xolK/8WISf/E&#10;h0j/zZBR/9GUVf/NkFH/yIpN/8mLTv/Ji1D/x4ZM/8uNUv/LjVT/yYtS/8eIUv+/gkv/uHtE/7p7&#10;Rf+7fEb/tXc+/7Z1Pf+2dT3/t3Y+/8OCSv/VlFz/0ZNa/8iKUf+/gUj/uXtC/7x+Rf/DhUz/xIZN&#10;/8GDSv/AhEj/w4lK/7l/P/+zeTn/uH4+/7yCQv+1ezz/tno8/7t/Qf+ydjr/tXpA/7B1O/+obTP/&#10;pWow/6pvNf+uczn/qW40/6ptNP+sbzb/qmwz/6VnLv+kZi3/pmUt/6VkLP+mZS3/qWgy/6poNP+s&#10;ajb/tXM//7t8Sf+2d0T/n2Iz/5heMP+haD3/lF02/2UwDv9iLxD/ajgd/2o6I/9uOyb/bDkk/2w5&#10;Jv9pOSX/aDgk/2c2Jf9iMyH/YDMg/2Q5KP9nPCv/ZTwq/2M6KP9gOif/YTso/145Jv9cNyT/Wjcj&#10;/1c3Iv9aOSb/Wzwo/1M3Iv9VOSP/XUEr/1s8J/9XNyL/Xjsl/2I+KP9jPSj/Yz0o/2U/LP9nQS7/&#10;aUMw/2tFMv9qRDH/Yz0o/2A6Jf9mPSn/aD0q/2c9Jf9pPyf/aUAq/2tCLP9rRS7/bEgw/25KMv9l&#10;Qiz/YkIr/2BAKf9fPyj/Xj8q/2BBLP9iQy7/YEQv/2FFMP9gRC//XkMy/2FGNf9hRjX/X0Qv/2BF&#10;MP9rUTr/cVdA/3BWP/9qUDn/aU84/2xSO/9qUDn/aE41/2xSOf9yWD3/d1w//21SNP9sTzH/bk8w&#10;/3BSMP96WDP/flw3/4JcN/+IYTj/kGlA/4pjOv+AWTD/eVIn/3xTJ/9+VSn/h1wv/45iM/+PYzT/&#10;kWI0/5BhM/+bbD7/nm9B/51uQP+hckT/p3hK/6RzSP+fbkX/jl42/4VYMf+FWTL/imA4/45kPP+L&#10;ZDv/iWI5/4NeNP+DXjL/hl80/4pkN/+SaT3/l2xB/5dsQf+ZbEL/mGk//5VmPP+VZjr/l2g8/5Nk&#10;OP+RYjb/kWI2/49iOP+IXTP/iF0z/41iOP+NYTr/hFo0/4NYNf99VTL/bUYp/2Y+JP9gOB//WzIe&#10;/182Iv9eOCX/Xzkm/186KP9gPSn/Yj8r/2FBLP9hQSr/Y0Ut/2JGLv9fQyv/XUMq/1k/KP9SOCH/&#10;UTcg/1k+Kf9gRTD/YUUw/2NEL/9nRzL/a0s2/2xMN/9nSDP/X0Mu/1I3Jv9ILB7/Tjgq/1A6LP9R&#10;Oy7/Tjgr/0YwIv9NNij/VDot/1o+MP9cPSv/Wjko/1o5Jv9eOyj/Xjso/2I9K/9mQS7/ZkEu/2ZB&#10;L/9mPy7/Z0Av/2tEM/9qRDH/Z0Eu/2lDLv9sRi//bUcw/29JMv9wRzH/b0Yw/3BGLv9wRi7/bkMw&#10;/29GMv9tRDD/a0Iu/2pBLf9mQCv/Z0Es/2pEL/9wRzP/b0Yy/21CL/9pPiv/Zzwp/2g9Kv9qPyz/&#10;b0Qx/25DMP9tRDL/bEMx/2tCMP9rQjD/aUMw/2tFMv9pQzD/ZkAt/2hDMP9oQzD/Z0Iv/2I/K/9f&#10;PCj/WTkk/149Kv9iQS7/X0Au/04vHf9DJhT/PiER/z4iFP9HLR7/SzUn/1U/Mf9dRzn/aFFD/2lS&#10;RP9pT0L/bEw//25NPv93UUT/e1RF/39VRf+GWUb/iFhE/45bSP+NWUT/jVZC/49YQ/+NVkH/g085&#10;/4ZQOP+RW0P/sHhh/7V7Y/+vd2D/pGxV/5VdRv+VXkn/lGJL/4xeR/99WUP/gmNO/45zXv+Fblz/&#10;V0Y0/z0wH/82KRj/NCog/zUrIf83Kx//OCwg/1ZIPf9lVUj/ZVFG/2RMQP9zT0H/g1xL/5doVv+h&#10;bln/oWpW/6NqVv+jaVP/omZO/6JmTv+hZ1H/pWtV/6FnUf+eZk//nWVO/5xkTf+dY03/oGZQ/6Fn&#10;Uf+gZlD/omZO/6FlTf+gZEz/oWRP/6FkT/+jZlH/oWVN/59jSf+laU//p2tP/6drT/+ma03/oGRI&#10;/51hRf+fY0n/nmJI/59hSP+hY0r/omZO/6FlTf+dY03/nWNP/51jT/+cY1D/mWBM/5lgTP+bZU3/&#10;omhQ/6NpUf+mbFT/pWtT/6NpUf+fZU3/mWBM/5pgTP+ZX0v/mmBM/5lfS/+YXkj/l19I/5VdRv+S&#10;XET/kFxE/41bRP+KVj7/ilZA/4lVP/+LVD//ilZA/4lVQP+HUz7/h1Q//4hVQv+HVEH/hVVB/4dU&#10;Qf+GU0D/h1RB/4tWRP+LVkT/ilVD/4lWQ/+IVUT/gVND/3tQQP97UUP/f1pK/wgAAP8AAQD/AAEA&#10;/wABAP8AAQD/AAEA/wABAP8AAQD/AAEA/wABAP8AAQD/AAEA/wABAP8AAQD/AAEA/wABAP8AAQD/&#10;AAEA/wABAP8AAQD/AAEA/wABAP8AAQD/AAEA/wABAP8AAQD/AAEA/wABAP8AAQD/AAEA/wABAP8A&#10;AQD/AAEA/wABAP8AAQD/AAEA/wABAP8AAQD/AAEA/wABAP8AAQD/AAEA/wABAP8AAQD/AAEA/wAB&#10;AP8AAQD/AAEA/wABAP8AAQD/AAEA/wABAP8AAQD/AAEA/2BiX//NjG7/xYRk/8iHZ//Qj2//05Rz&#10;/82Ob//IiWr/xIdo/8eKa//SlnT/0phz/9GXcf/dpn//7LWM/+izif/lsof/6rqM//DAkP/tvYz/&#10;7LqF/+y5gv/psnr/5q12/+Knb//lqG//5qlw/+Wpbf/lqW3/77V2//C2d//wtnf/7rR1/+uxcv/s&#10;sXX/8LV5/+2ydv/us3f/6a5y/+OobP/gpWn/46hs/++yef/vsnn/5Kdw/+SlcP/kpXL/3pxs/9+d&#10;bf/cnG7/2Zlr/9ubbf/gnXD/4Z5x/+Ocbv/knm3/459w/+Whcv/hnW7/6qh4/+6sfP/opnb/5qR0&#10;/+Keb//emmv/4Jxt/+Kbbf/fm27/4ptv/+KZcP/glW3/45Vu/+KUbf/fkWr/45Vv/+eZc//kmXL/&#10;4pdw/+SZcv/lmXX/45l0/92Tbv/dk27/3pRv/9mPav/bj2v/3pJu/+GXcP/glm//2pBp/9iOZ//X&#10;jmX/145l/9WMY//XjmX/2ZBn/9mQZ//WjWT/1Iti/9WMYf/VjGH/1oxf/9iOYf/VjF//0otd/9SN&#10;X//TkGP/zo5g/86OYP/Qjl7/zo5e/9eYZf/rrXr/+LyG//S5gf/jqG7/15xg/8ySU//IjE7/yIxO&#10;/8KER//FiEn/255f/+CjZP/WmFv/zpBT/8iKTf/GiE3/xohN/8uNVP/Mj1b/y45V/8aLU//AhUv/&#10;vYJI/8GES//Ag0r/s3U8/7BvN/+1dDz/t3Y+/79+Rv/LilL/z45W/8mLUv/DhE7/vX5I/75/Sf/B&#10;g0r/vX9G/7x+Q//AgkX/woZH/7l/P/+2fDz/vYND/7yCQv+2ejv/tXk6/72AQf+2ejz/t3s//7F2&#10;PP+tcjj/rXI4/7F2PP+0eT//q3A0/6xwNP+wdDj/sHI3/6psM/+maC//p2Yu/6hnL/+lZC7/qmcw&#10;/61qNf+raDP/sW45/717Sf++fEr/qGg4/59lNf+mbUD/pG1E/3M9Gf9gLg3/aTYZ/2s8Iv9rOyX/&#10;cT4p/3A9Kv9vPCn/ZjUk/2QzIv9fMB7/YDMg/2Q5KP9nPCv/ZDsp/2E4Jv9gOif/YTso/2A6J/9d&#10;OCX/Xjsn/106Jv9ZOCX/Wjsn/1U2Iv9VOST/Vzgk/1MyH/9SLxz/WzYj/2A7KP9hPCn/YTso/2U/&#10;LP9rRjP/bEc0/2xHNP9sRjP/aEIv/2ZALf9oPyv/aT4r/2g9Kv9oPib/aT8n/29GMP9zSjT/ck0z&#10;/3JNM/9qRi7/akYu/2dFLP9kQSv/Yj8p/2E+KP9fPyr/YEAr/2BAK/9ePin/XD0p/19ALP9fQCv/&#10;X0Ar/2FCLf9rTTX/b1E5/21OOf9nSDP/aEw2/21RO/9tUzz/bFI5/25SOv9xVjv/dls+/3JUOP9v&#10;UjT/b1Ax/29QMf98Wzj/g2E8/4hiPv+KZD//kGlC/41mP/+JYjn/gFYs/35VKf+AVSj/iFwt/45i&#10;M/+QYjH/kmQz/5NlNP+aaz3/k2c4/41hMv+QYTP/lmc7/5RlO/+VZjz/kGM8/4haNv+EWDP/hFo0&#10;/4VeN/+HYDn/gFo1/3xXLf+DXjL/imM4/49oPf+XbUP/mW9F/5lvRf+ab0X/l2xB/5VoPv+VaTz/&#10;lWk8/4VZLP+EWCv/iFwv/4ZbMP9/VCn/gFUr/4dcMv+IXjT/hlw0/4VbNf+AVTL/elEz/3VNM/9t&#10;RSz/Yzok/2E4JP9eOCX/Xjgl/1w3Jf9gOyj/Yj8r/2NALP9gQCv/YUMr/19BKf9XOyP/VDoh/1M5&#10;Iv9SOCH/VTsk/1g9KP9XPSb/VTol/1g8J/9dQSv/YkYx/2RIM/9dQC7/Ujcm/081Jv9LNSf/Tzwt&#10;/0k2J/9LNSf/UDos/084Kv9YPC7/XUEz/1s+LP9bPCr/WTgn/1s6J/9eOyj/Yj0r/2ZBL/9nQjD/&#10;ZkAt/2U/LP9mQC3/aUMw/29JNv9sRjP/ZkAr/2hCLf9tRzD/bkgx/29JMv9vSTL/b0Yw/3BHMf9v&#10;RjD/akEr/2tCLv9pQCz/Zj0p/2E7Jv9lPyz/Yjwp/2U/LP9rQi7/bEMv/21CL/9qPyz/aT4r/2tA&#10;Lf9sQS7/cUY1/21EMv9rQjD/bUQy/2pEMf9rRTL/a0Uy/2tFMv9qRTL/aEMw/2dCL/9lQi7/ZUIu&#10;/2FALf9dPCn/UzQg/1AzIf9NMB7/TTAe/0UoFv8/JBP/QCQW/0ouIP9cQjP/Y0k6/2xQQv9xV0r/&#10;dVlL/3BQQ/9uTT7/dlBD/3xSRP+BVkb/hFVD/4RTQv+NWkf/jVpH/49YRP+NVkL/jVZC/5BXQ/+N&#10;VED/hk86/5NdRf+rdV3/vohw/7B4Yf+haVL/mGFM/5VeSf+UYEr/lWJN/41fSP99WEX/e1xI/3xh&#10;UP9rWEf/Tz8v/z8yIv88Lx//Oi4i/zgsIP82Kh7/OSsg/1VHPP9hUUT/YU1C/2FJPf9zT0H/iF5Q&#10;/5prWf+hblv/omtW/6RsVf+iaFL/oWVN/6FlTf+fZU//oWdR/6BmUP+gZlD/n2VP/6BmUP+iZkz/&#10;pGhO/6VpT/+jZ03/oWVL/6JkS/+jZUz/o2dP/6JmTv+jZ0//oWVN/5xiTP+jZ03/qGxS/6hsUP+m&#10;ak7/oGRI/5xgRP+cYEb/n2FI/59hSP+gYkn/oWVN/59jS/+gZEz/n2JN/51jT/+dY0//m2FN/5ti&#10;Tv+fZ1D/o2lR/6RqUv+mbFT/omhQ/59lTf+aYkv/mmBM/5lfS/+aYEz/nGJO/5pgTP+YXkj/l11H&#10;/5VdRv+UXkb/kl5G/5BcRv+MWEL/i1dB/4pWQP+IVD7/iVU//4lVQP+HVD//iVZB/4ZWQv+FVUH/&#10;hVVB/4ZWQv+HVEH/iVZD/4pVQ/+KVUP/iFNB/4dUQf+GU0L/f1FB/3pOQf96UEL/TTcs/wABAP8A&#10;AQD/AAEA/wABAP8AAQD/AAEA/wABAP8AAQD/AAEA/wABAP8AAQD/AAEA/wABAP8AAQD/AAEA/wAB&#10;AP8AAQD/AAEA/wABAP8AAQD/AAEA/wABAP8AAQD/AAEA/wABAP8AAQD/AAEA/wABAP8AAQD/AAEA&#10;/wABAP8AAQD/AAEA/wABAP8AAQD/AAEA/wABAP8AAQD/AAEA/wABAP8AAQD/AAEA/wABAP8AAQD/&#10;AAEA/wABAP8AAQD/AAEA/wABAP8AAQD/AAEA/wABAP8AAQD/AAEA/wABAP+Mjov/x4Zm/8iHZ//M&#10;jWz/0ZJx/82Obf/FiWf/xYln/8aLaf/SmHP/1Z54/9KbdP/VoHb/5bCG/+m2i//otYr/57eJ/+29&#10;jf/tvYz/7buG/+y5hP/msXv/46x0/+Glb//gpW3/4qdt/+Ona//ip2v/7rR1/++1df/wtnb/7bNz&#10;/+uvcP/vs3X/77N1/+qucP/nq2//46hs/+Kna//anWT/2p1k/+aob//trnj/5aZx/+Chbv/konD/&#10;351t/9+dbf/ennD/25tt/9qXav/cmW7/3ptw/+Ccb//fmGr/35lo/+OdbP/hnW7/66d4/+6qe//r&#10;p3j/5aFy/+Caaf/el2n/4Jlr/+KZbP/gmW3/4plw/+KZcP/glW3/4ZNs/9+Rav/fkWr/4ZZv/+OY&#10;cf/lmnP/45dz/+WZdf/lm3b/4phz/9uRbP/elG//4Zdy/9ySbf/ckGz/3ZFt/9+Tb//fk2//3JBs&#10;/9uQaf/Zjmf/2Y5m/9aLY//WjWT/2ZBn/9eOZf/VjGP/1Iti/9aNZP/Til//1Ipd/9mPYv/WjWD/&#10;1I1f/9WOYP/Sj2L/z49h/8+PYf/OjmD/05Fh/9WWY//dn2z/7K95//W5g//xtnz/4qdr/86TV//K&#10;jlD/z5NV/8iKTf/HiUz/4aNm/+aoa//WmF3/yIpP/8aITf/GiE//y41U/82QV//Mj1b/0ZZc/9CV&#10;W//Kj1X/y5BW/82SVv/Lj1P/uHo//7JxN/+zcjr/tHM7/7h3P/+9fEb/woFL/8aFT//EhU//vH1H&#10;/75/Sf++gEf/unxD/7l7Pv/Bg0b/w4hG/7qBPv+3fjv/wolG/8KHRf+5fjz/tXg3/7x/Pv+8f0D/&#10;tno8/7N3O/+vdDr/r3Q6/7J3Pf+0eT//qm8z/6tvM/+xczj/sHI3/61vNP+paDD/pmUt/6ZlLf+j&#10;Yiz/qGUu/6pnMP+qZzL/sG04/7h1QP+5d0P/sHE+/6puPP+qcEL/qHJG/4ZQKv9mNBH/ZTIT/2k6&#10;Hv9rOyX/cT4r/3I/LP9vPCn/ZzYl/2Y1JP9gMR//YTQh/2Q3JP9iNyb/YTYl/2E4Jv9kOyn/Zj0r&#10;/2E7KP9eOSb/YDso/147KP9ZOCX/VTYi/1IzH/9TNiT/VTYk/1EwHf9TMB3/XDcl/2A7KP9iPSr/&#10;Yj0q/2M+K/9oQzD/akUy/2lEMf9pQzD/aUMw/2hCL/9oPy3/aD0q/2g9Kv9oPSr/aT8n/29FLf9y&#10;STP/dU00/3RMM/9tSC7/bUgu/2xIMP9nQyv/ZUEp/2M/Kf9fOyX/XDkl/1w5Jf9cOSX/XTom/147&#10;J/9dOib/Xjsn/2I/Kf9qRzH/aUky/2dHMP9kRC//bE04/3NXQf91WUP/b1M7/2xQOP9wUjj/dVc7&#10;/3VWOv91Vjn/dVY3/3hXOP+CXz//h2VC/4pkQP+OZ0D/jmdA/45kPP+NYzv/h14y/4RZLv+BVSb/&#10;g1co/49hMP+TZTT/mGo5/5ttPP+ZbTz/jmIz/4hcLf+LXzL/jWA2/4teNP+OYTj/kmZB/4peO/+D&#10;WDX/flMw/3tULf97VTD/eVMu/3lTLv+JZDr/km1D/5VuRf+VbkX/kmtC/45nPv+MZTz/k2k//5Np&#10;P/+UaT7/kWY7/4NWLP+CVSv/hFku/4JXLP97Uib/fVMp/4FXLf+DWTH/fFUs/3pTLP96Ui7/elMy&#10;/3lSNf9zSzH/bEMt/2I5I/9dNyL/XTck/1s2I/9dOCX/Xzwo/2A9Kf9ePin/YEAp/19BKf9aPCT/&#10;Vjoi/1g+Jf9aQCf/XUMs/1pAKf9UOST/UDUg/1E2If9QNST/UDUk/1E3KP9QNif/TDYo/0w5Kv9J&#10;Nif/Szgp/0k2J/9POSv/Vz0u/1o+MP9dQjH/XUAu/1s8Kv9aOSj/Xjso/2E+K/9iPyz/ZkEv/2dC&#10;MP9mQS//ZT8s/2U/LP9nQS7/akQx/25INf9sRjP/Z0Eu/2hCLf9sRjH/bEYv/2xGL/9tRzD/cEcx&#10;/3BHMf9vRjD/akEt/2lALP9oPyv/YTso/185Jv9hOyj/YDon/2E7KP9pQCz/bEMv/21EMP9qPyz/&#10;a0At/21CMf9sQzH/bkUz/2pBL/9oPy3/aEIv/2tFMv9sRjP/a0Yz/2hDMP9oQzH/Yj0r/1w5Jv9Z&#10;OCX/WDkn/1Q1I/9OMR//Rywb/0UqGf9EKRj/RSoZ/0YrGv9LMB//Vjsq/2VKOf90V0X/clVD/3RV&#10;Q/95WEf/fFhK/3dSQv95UkP/gFJC/4JTQ/+GVUT/iVZD/4pVQ/+RWkb/kVpG/5BXQ/+MUz//jlVB&#10;/45VQf+MUz//kFhB/6ZuV/+5gWr/tn5n/6ZtWf+ZYEz/ll9K/5VeSv+VYUz/lWJN/45fS/9+WUb/&#10;d1hE/3FWRf9eSzr/SDcn/z0wIP8+MCP/Oy8j/zcrH/8zJxv/Nigd/1BCN/9YRjr/WEQ5/1tDOf9x&#10;TT//iF5Q/5lqWP+fbFn/oGlV/6JqU/+fZU//n2NJ/6BkSv+hZUv/nmRO/59lT/+hZ1H/oGZQ/6Nn&#10;Tf+iZkz/o2dN/6RoTP+kaE7/omZK/6BkSv+hZUv/oGZQ/59lT/+hZU3/nGJM/51jTf+kaE7/p2tR&#10;/6VpT/+jZ03/oGRK/5xgRP+cYEb/nmJI/59hSP+gYkn/oWVN/6NiTP+hZU3/oGNO/55hTP+dY0//&#10;nGJO/5xjT/+fZ1D/oGhR/6BoUf+haVL/nmZP/5piS/+aYEr/m2FN/5thTf+cYk7/mmBM/5lfS/+Y&#10;Xkr/mF5K/5RcRf+SW0b/kFxG/49bRf+MWEL/i1dB/4tXQf+JVUD/iFQ//4dUP/+IVUD/iFhC/4dX&#10;Q/+FVUH/hVVB/4ZWQv+IVUL/iVZD/4hTQf+KVUP/iFNB/4VSP/+EU0L/glND/3tPQv9ySj7/AAEA&#10;/wABAP8AAQD/AAEA/wABAP8AAQD/AAEA/wABAP8AAQD/AAEA/wABAP8AAQD/AAEA/wABAP8AAQD/&#10;AAEA/wABAP8AAQD/AAEA/wABAP8AAQD/AAEA/wABAP8AAQD/AAEA/wABAP8AAQD/AAEA/wABAP8A&#10;AQD/AAEA/wABAP8AAQD/AAEA/wABAP8AAQD/AAEA/wABAP8AAQD/AAEA/wABAP8AAQD/AAEA/wAB&#10;AP8AAQD/AAEA/wABAP8AAQD/AAEA/wABAP8AAQD/AAEA/wABAP8AAQD/AAEA/wABAP8AAQD/x4Zm&#10;/8iHZ//Ki2r/zI1s/8qLav/Hi2n/xopo/8iNa//Zo3//4auF/9qmf//RnXX/26d//+m2i//svI7/&#10;57eH/+q6iv/ru4r/7LqH/+m3gv/lsn3/5K95/+Oqdf/fpGz/4qdt/+Knbf/ip2v/7LJz/++1df/u&#10;tHT/6q5v/+aqa//ssHH/7bFz/+Wpa//fo2X/4qZq/+Ona//XmmH/1JZd/9ydZ//nqHP/46Rx/96c&#10;av/ioHD/4Z9v/92db//fn3H/3Zpt/9aTaP/Xk2b/2pZp/9uXav/ZlWj/2pNl/9+Yav/jnG7/5qBv&#10;/+midP/rpHb/4ptt/9yVZ//dlmr/4ptv/+KZbv/hmG//35Zt/+KXb//hlm7/35Rs/96TbP/flG3/&#10;4pdw/+SZcv/kmXL/45l0/+Wbdv/kmnX/4Zdy/9uRbP/flXL/4ph1/9+Vcv/dkW3/3JBs/9uPa//c&#10;kGz/3JBs/9qOav/Zjmf/2I1l/9aLY//Wi2P/1o1k/9aNZP/VjGP/1I1j/9WOZP/Til//0Ild/9aN&#10;YP/XjmH/2ZJk/9iRY//Sj2L/0JBi/8+PYf/NjV//1JJi/9eVZf/UlWL/25xp/+irdf/yt33/6K1z&#10;/9WaXv/Sllr/15tf/9CSV//KjFH/4KJn/+epbv/WmF//wIJJ/8OFTP/HiVD/zpBX/8+SWf/MkVf/&#10;1Zpg/9ecYv/Wm1//15xg/9WaXv/UmFr/xohN/7x+Q/+3dj7/s3I6/7NyPP+1dD7/uHZC/8eFUf/I&#10;iVT/untG/71+SP++gEf/unxB/7h6Pf+/g0T/xIlH/7uCPf+4fzr/xItG/8eMSP++gT7/t3o3/7x/&#10;PP+/gkP/unw//7R4PP+xdDv/rnM5/65zOf+xdjz/p2ww/6ltMf+tbzT/rG4z/61vNP+rajL/pmUt&#10;/6VkLv+jYiz/pWMv/6hmMv+raDH/sG02/7JvOP+0cTr/tXZB/7ByP/+qcED/rHRF/51nO/91QRz/&#10;YjAP/2c4Gv9qOiT/bzwp/3A9Kv9vPCn/aTgn/2k4J/9lNCP/ZDUj/2I1Iv9hNCH/XTIh/2Q5KP9m&#10;Oyr/Zzwr/2M6KP9eOCX/Xzon/186KP9cOSb/UzIf/08wHv9SMyH/VTYk/1Y1JP9ZNSX/Xjkn/2E8&#10;Kv9mQS7/ZkEu/2M+K/9mQC3/Z0Eu/2dBLv9mQC3/aEIv/2pBL/9oPy3/aT4r/2o/LP9pPiv/aT4r&#10;/21DK/9vRjD/dEwz/3VNNP9uRi3/bkkv/29JMv9qRC3/aUMs/2ZCLP9hPSf/XDck/1s2I/9bNiP/&#10;XTgl/1w3JP9cOCL/XTkj/2A8Jv9lQiz/Z0Qu/2ZDLf9jQy7/b086/3ZXQv93WEP/cVM7/21PNf9t&#10;TzX/clM3/3VWOv94WTz/fVs//4FgQf+DYED/hWE//4ZgPP+JYT3/jGU+/45kPv+MYjr/jGE2/4hd&#10;MP+GWiv/h1sq/5JkMv+Zazn/nG48/59xP/+ccD//j2My/4ddLf+IXTD/il80/4tiNv+JXzf/imA6&#10;/4RcOP99VTH/d08r/3ROKv93USz/elQv/39ZNP+PaD//mXJJ/5dwR/+Sa0L/iWQ6/4NeNP+EXzX/&#10;i2Y8/45nPP+NYzn/iV81/4RZL/+DWC7/g1gu/4NYLv99Uyn/e1Qp/31WK/96VSv/cUsm/25II/9y&#10;Tiz/dVEx/3dQM/90TDL/c0sy/2pBK/9jPSj/YTsm/185Jv9bNiP/Xzon/188Jv9dPSb/YUEq/2RE&#10;K/9iRCr/Y0Ut/2dJMf9nSzP/Z0s1/1xCK/9QNSD/SC0c/0gtHP9GLB3/RC4g/0o0Jv9MOSr/TDkr&#10;/0k3Kf9FMyX/RzQl/1A6LP9ZPzD/XUIx/15BL/9dQC7/XT4q/1o5Jv9cOSb/YT4r/2dCMP9nQjD/&#10;ZkEv/2ZBL/9lQC7/Yjwp/2U/LP9nQS7/aUMw/2pEMf9qRDH/aEIv/2ZALf9nQSz/Z0Es/2dBLP9p&#10;Qyz/a0Is/2xDLf9uRS//akEt/2hCLf9oQi3/ZT8s/2A7KP9gOyj/YTso/2Q+K/9rQi7/bkUx/25F&#10;Mf9pQCz/a0Iw/2tCMP9sQzH/aUMw/2Q+K/9kPSz/ZT4t/2Q9LP9jPiz/ZUAu/186KP9cOCj/VjUk&#10;/04tHP9MLB3/Si0d/0UpG/9EKBr/Qyka/0YsHf9JLh3/TzIg/1U4Jv9hRTD/dFVB/39gTP+DYE3/&#10;e1hF/3dSQP94UUD/gFZI/4BVRf+EVkb/hVRF/4VSQf+IU0H/i1ZE/41WQv+RWEX/kFdD/5BWQv+N&#10;Uz//kVdD/5FXQf+QVkD/o2lT/7d9Z/+4fmj/pmxW/5xjT/+XXkv/l2BM/5VeSv+VYUz/lGFM/5Fh&#10;Tf+CXEn/eVhH/25RP/9bRTf/RTIj/0AwIf9AMiX/Oy8j/zcrH/8zJxv/NSca/0k7Lv9QPjL/Uj4z&#10;/1lBNf9wTD7/h11P/5ZpVv+caVT/nWlU/5xmTv+aZEz/nGJK/51jS/+fZU3/nWNL/51lTv+iaFL/&#10;o2dN/6JmTP+hZUv/omZK/6VpTf+laU3/o2dL/6FlSf+gZEr/oWVL/6BkSv+dY03/m2FL/55kTv+l&#10;aU//p2tR/6NnTf+cYkr/nGJK/5thSf+cYEb/n2NJ/59hSP+fYUj/pWRO/6RjTf+gZEz/n2JN/55h&#10;TP+cYk7/nWNP/51jT/+dZFD/nmZP/59nUP+eZE7/nWNN/5heSP+XXUf/m2FL/59iTf+fYk3/mF5K&#10;/5ZcSP+YXkr/mV9L/5VcSP+RWkX/kFlE/41ZRP+KVkH/ilZB/4xYQ/+KVkH/iFQ//4ZTPv+HVD//&#10;h1dB/4dXQf+HV0P/hlZC/4dXQ/+KV0T/iFVC/4hTQf+KVUP/h1RB/4VSQf+DUkH/gFJC/3xQQ/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8aHZv/Gh2b/xopo/8aKaP/IjWv/zJFv/9effP/yvpn/9cGa/+q5kf/Xpn3/0J92/9em&#10;e//ltIn/7LyO/+m5i//nt4f/5bKD/+a0gf/lsn3/5bB8/+Ktd//epW7/5Klv/+itc//nrHD/7LJz&#10;/+yycv/tsXL/56ts/+KlZv/ho2b/6qxv/+utcP/nq2//5alt/+aob//en2n/1pdh/9WWYf/foG3/&#10;36Bt/9uba//eoHH/359x/9+fcf/joHP/35xv/9aSZf/UkGP/2JFn/9yVa//ak2n/2ZJo/9uUaP/e&#10;l2v/3Zls/9yYa//gmW3/25Rq/9qTaf/dlGv/4Zhv/+KZcP/imXD/5Zpz/+KXcP/jmHH/5Jp1/+Wb&#10;dv/jmXT/4Zlz/+Obdf/hmXP/45t1/+Scdv/knHb/4Zlz/92Vb//elXL/35Vy/9+VcP/bkWz/3ZFt&#10;/96Sbv/ekm7/3pBs/96Qav/dj2n/3JFq/9uQaf/YjWb/141m/9iOZ//Zj2j/1o9l/9WOZP/UjWP/&#10;049i/9SQY//VkWT/2JFj/9eQYv/QjWL/0Y5j/9OQZf/Sj2T/0o9i/9mWaf/TkWH/0pBe/9GSX//W&#10;mWP/2Zxl/+Ombf/prHP/3qFo/9iaYf/Rk1r/3J5l/+aob//XmWD/wIJJ/76AR//ChUz/zZBX/9OW&#10;Xf/MkVf/zZJY/9SZX//eo2f/26Bk/9CUWP/NkVX/1Jhc/9KVXP/HiVD/u3xG/7V2QP+3dUH/untG&#10;/8qIVP/HiFP/uXpE/7p7Rf+9f0b/v4FG/7+BRP/Dhkf/w4hG/7+EQP+6fzv/xolG/86RTv/EiED/&#10;vYE5/75/Ov++fzz/u3s7/7Z4O/+ydDn/rXA3/61wN/+ucTj/qGsy/6psM/+rbTT/qWsy/6xrM/+u&#10;bTX/q2o0/6VmMP+lZjH/qGk0/6tpNf+qaDT/q2k1/6xqNv+wbjr/uHlE/7ByP/+pbTv/qnBC/7F4&#10;S/+SWzL/azUR/2QvD/9rOSD/bjsm/288J/9wPSr/bzwp/2w8KP9sPCj/ajom/2IzIf9hMiD/YTIg&#10;/2IzIf9kNyT/aDso/2M4J/9fNiT/XTck/145J/9eOSf/WTYj/1EwH/9MLRv/VDMi/1o5KP9dOSn/&#10;XDcn/2A7Kf9mQS//aUMw/2U/LP9lPyz/Z0Es/2lDLv9oQi3/aUAs/2pBLf9qQS3/akEt/2tCLv9s&#10;Qy//bkMw/2xDLf9tRC7/cUgy/3dOOP9ySTP/cEcx/3FIMv9wRzH/ckkz/3JJNf9vRjL/akQx/2ZB&#10;Lv9gOyj/XTgl/1s3If9aNiD/XDgi/105I/9fOyX/ZEEr/2dELv9qRzH/bU02/3BQOf9zUzz/c1M6&#10;/3NTOv94Vj3/e1k+/3tZPv97WT7/fVk//39bQf94Uzj/dVAz/3pTMv+AWjb/iGA9/5FmQ/+OZD7/&#10;il81/4pfNP+NYTT/nm9D/6h5S/+kdkX/oHJB/59xQP+ccD//mGw9/5JmOf+RZjv/kGc7/4ZfNP97&#10;VCv/c00o/3ZQLP96VDD/gVk1/4JaNv+DXDX/jGI8/5RqQv+XcEf/l3BH/5ZvRv+OaT//gl85/31a&#10;NP95VzL/fFkz/3xWMf95VCr/elMq/3hRKP99Uyn/gFYu/4FXL/+BVy//f1gv/3tWLP94Ui3/ckwn&#10;/21LJv9tSyb/b0sp/25HJv9xSi3/dE0w/3NLMf9vRy7/Z0Eq/2U/KP9iPib/YT0l/148I/9hPyb/&#10;aEYt/2lJMP9rSzL/bU00/2lLM/9oTDb/aEw3/1U6Kf9DKRj/PCIT/0AqHP9NOiv/Uj8x/1ZENv9P&#10;PS//OCYY/zclF/9BLyH/Ujwu/1dCMf9dQzL/XkMu/1xAK/9cQCv/XT4q/1g5Jf9bOif/Xzsr/2E9&#10;Lf9jPiz/ZUAu/2M+LP9jPiz/YTwq/2E8Kv9iPSv/YTwq/2A7Kf9jPiz/Yj0r/2A7KP9eOSb/Xzon&#10;/145Jv9eOiT/XDgi/145Jv9gOyj/ZD8s/2VCLv9lQi7/Yj8r/2E+K/9jQC3/Y0At/2E+K/9iPSv/&#10;Yj0r/2E8Kv9fOij/Xzoo/2A7Kf9cNyX/WjUl/1o1Jf9XMyP/WDQk/1g0JP9TLx//Ti0e/0srHP9C&#10;Jhj/QCQW/0AkFv9EKh3/RCod/0kvIv9PMyX/VTop/11BLP9lRjL/Zkcy/3RUP/+FYk7/i2ZT/4pk&#10;T/+FWkf/fFE+/3tOO/98Tzz/glNB/4VUQ/+GVUT/iFNB/4tTQv+MVEP/jFNA/4xTP/+OVED/j1U/&#10;/45UPv+OUDf/kFM3/5lZPv+paU3/wIBk/7t7X/+vb1T/nGBI/5ldRf+ZX0v/mV9L/5lgTP+ZYk7/&#10;mGFN/5ViTf+MYVD/gFlI/3JOPv9gQDH/TTMm/0s1J/9NOiz/RTUo/z0vIv83KRz/OCod/0o6K/9T&#10;QTP/WEU2/11GOP9vSzv/g1pI/5VmUv+ea1b/oGlU/55mT/+dZU7/n2VN/51jS/+dY0v/nWNL/6Fl&#10;S/+jZ03/pWlP/6VnTv+jZUz/pGZN/6NlTP+iZEv/omZM/6FlS/+hZUv/oWVL/6BkSv+gZEr/nmJI&#10;/6FlS/+laU//pmpQ/6FnT/+bYUn/mWNJ/5ljSf+ZY0n/nGJK/5xiSv+eYkj/omZO/6BkTP+cYkz/&#10;nWNP/5xiTv+bYk7/m2JO/5xjT/+dZFD/nWRQ/5tiTv+ZYEz/mmBM/5lfS/+aYEz/nmFM/5xiTv+b&#10;YU3/llxI/5lfS/+XXkr/l15K/5VcSP+QWUT/kFlF/45aRf+MWEP/iVVA/4lVQP+JVUD/iVVA/4lV&#10;QP+JVkH/iVZB/4lWQf+JVkH/iVZB/4dXQ/+HVEH/iVZD/4pXRP+HV0P/hVRD/4JRQP+AUT//WTks&#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UEAP/Eh2j/xYhp/8mObv/TmHj/2qGD/+exj//ywJv/8sCb/+a1jf/YqX//&#10;0aJ4/9Wkef/bqn//67uN/+6+kP/nt4n/4K1+/+Wyg//ksH7/4658/9+qdv/gp3D/5a10/+iwdf/r&#10;sHT/7LJz/+iub//qrm//6atu/9+hZP/bnWD/46Vq/+yuc//rrXT/6qxz/+iqcf/jpG7/3J1o/9ma&#10;Zf/foG3/359v/+Cic//gonP/3qBx/+Ghc//jo3X/4J1y/9WRZP/TjmX/1o9l/9qTaf/bkWr/2pBp&#10;/9mSaP/ak2n/3JVr/9yVaf/fmG7/2pNp/9qRaP/ck2r/4Zdw/+OZcv/hl3D/45ly/+CWcf/hl3L/&#10;5Jp1/+aeeP/mnnj/5Jx2/+Obdf/fmXX/4Jp2/+KceP/inHj/45t1/+CYcv/flnP/35Zz/+CWcf/d&#10;k27/4JRw/+KWcv/hlXH/2o5q/9+Rbf/flG3/3pNs/92Sa//ckWr/2I5p/9mPaP/akGn/2Y9o/9eO&#10;Zf/Wj2X/15Nm/9eTZv/YlGf/15Nm/9WRZP/QjWL/0Y5k/9WSZ//TkGX/0o9k/9iVaP/Tk2X/1JJi&#10;/8+QXf/Njln/0ZJd/92gaf/nqHL/5qdx/92fZv/WmF//2Zpk/+Gjav/Wl2H/xodR/76BSv/Ag0z/&#10;zZBX/9aZYP/MkVf/yo9V/8+UWv/VmmD/05hc/8uPU//EiEz/y45V/9GUW//OkFf/w4RO/7d4Qv+3&#10;eEP/vH1I/8WDT//CgEz/uXhC/7p5Qf+7fUT/vX9E/8GDRv/Eh0j/woVE/7+CQf+8fzz/xIdE/82Q&#10;Tf/IjET/wIE6/7+AO/+/gD3/u3s7/7R2Of+zdTr/tHY9/7J1PP+xdDv/q200/6xuNf+ucDf/rm01&#10;/61sNP+xcDr/rGs1/6loMv+naDP/q2w3/7BuOv+sajb/qmg0/6tpNf+wbjr/uXpF/7V2Q/+tbzz/&#10;q3FB/7N7TP+haz//eEIc/2ItC/9rOSD/bjwl/288J/9xPiv/bzwp/288Kf9uPir/bDwo/2Y2Iv9j&#10;NCD/YjMh/18wHv9iMyH/Zzon/2Y4KP9hNiX/XjUj/102Jf9eOSf/WjYm/1MyIf9MKxr/UC8e/1g3&#10;Jv9dOSn/WzYm/104Jv9kPSz/ZkAt/2E7KP9mQC3/akEt/2tCLv9qQS3/aUAs/2tCLv9pQCz/bEEu&#10;/25DMP9uQzD/bkMw/2xBLv9tQyv/cEYu/3hONv93Tjj/c0o0/3JJM/9wRzH/ckk1/3JJNf9wRzP/&#10;bkg1/2xGM/9nQi//Yz4r/105I/9YNB7/WTUf/1s3If9eOiT/Yz8p/2lFL/9sSTP/cU44/3JPOf91&#10;Ujz/dVU8/3hWPf9/XUT/gF5D/3tZPv97Vz3/dlI4/3hUOv91UDb/dE80/35XOv+CWTn/hFs7/4pi&#10;P/+JXjv/hlw0/4pfNf+QYzn/pHhL/61+UP+pe0r/pnZG/6BwQP+ecD//nm9B/55yRf+hdUj/kmc8&#10;/4NZL/97VCn/flkv/4BaNf+GXzj/jmQ+/5VrRf+VaUL/mGxF/51xSv+bcUn/lm9G/5FrRv+DYDr/&#10;e1k0/3hWMf9xTyr/elgz/35YM/94Ui3/d1Ap/3JLIv92Tyb/e1Ep/35ULP+BVy//flcu/3tUK/94&#10;Ui3/dU8q/3BKJv9vSSX/bEgm/2hEJP9uRyb/cUot/3FJL/9xSS//bEct/2pFK/9mQir/Yz8n/189&#10;JP9iQCf/a0kw/2tLMv9rSzL/YkQs/1w9KP9ZPSj/W0Av/04yJP9EKhv/Qy0f/0k2J/9QPS7/Sjgq&#10;/0o4Kv9ALiD/KRcJ/y8dD/8+LB7/Uz4t/1Y8Lf9XPCv/WT4p/1g9KP9ZPSj/WDwn/1Y6Jf9aOyf/&#10;Wzop/105Kf9dOif/Xzwp/2E8Kv9iPSv/Xzoo/186KP9gOyn/Xzoo/1s4Jf9eOyj/XTon/1s4JP9c&#10;NyT/XTgl/1s2I/9aNSL/WTYi/1s4JP9bOCT/Xzwo/18+K/9dPCn/Wjkm/1k4Jf9cOyj/Xj0q/1s6&#10;J/9YNyT/VjUi/1g3Jv9UMyL/UzIh/1QzIv9RMB//Ty4f/1IxIv9PLh//Ti4f/00tIP9LKx7/Rioc&#10;/0gsHv9FKRv/Qykc/0QqHf9LMST/UDMj/1g7K/9dQC7/Y0Qw/2dIM/9uTjn/cE03/3xYQv+IYk3/&#10;imFN/4ZbSP+EV0L/gVI+/4FSPv+BUT3/glI+/4ZTQP+IVUL/ilJB/4lRQP+LVED/jFNA/4xTP/+O&#10;VED/jlQ+/49TO/+NTzb/llY7/6VlSf+2dlr/vXxg/7JxVf+mZkv/nV9G/5peRv+ZX0v/mmBM/5lg&#10;TP+aYU7/mWJO/5djTv+SY0//iF1M/3tURf9rRzn/Vjkp/084Kv9QOiz/RjYn/zstIP84Kh3/PC8f&#10;/0w8Lf9WRTX/X0k7/2RIOv9wSzn/gldG/5RkTv+gbFb/oWtT/6BoUf+dZU7/n2VN/6BmTv+gZk7/&#10;oGZO/6JmTP+kaE7/pGhO/6VnTv+kZk3/pGZN/6RmTf+gYkn/omRL/6FlS/+gZEr/oWVL/59jSf+f&#10;Y0n/n2NJ/6NnTf+kaE7/pGhO/59lTf+bYUn/mmRK/5pkSv+ZY0n/nWNL/51jS/+eYkj/nmRO/55k&#10;Tv+cYk7/m2JO/5xjT/+aY07/mmNO/5pjTv+aY07/nGNP/5tiTv+bYk7/m2FN/5thTf+dYEv/nF9K&#10;/5pgTP+YXkr/lVtH/5ZdSf+YX0v/l15K/5ZdSf+QWUX/j1hE/41ZRP+MWEP/ilZB/4pWQf+JVUD/&#10;jFhD/4lVQP+JVkH/ildC/4pXQv+JVkH/ildC/4pXQv+GU0D/iVZD/4lZRf+IWET/hlVE/4RTQv+B&#10;Uk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9ALiL/xIlp/82Udv/dpIb/7LWX//XAoP/vvZr/67uV/+Oz&#10;i//aqoL/1KV7/9eofv/Xpn3/57aL//PCl//uu47/4q+C/+Kvgv/irn7/4658/92odv/jqnP/6bF4&#10;/+mxdv/rsHT/7LJz/+asbf/lqWv/6atu/96gZf/XmV7/251k/+mrcv/srnX/6610/+qsc//nqHL/&#10;5aZx/+Gib//en2z/4KBw/+aoef/lp3j/3p9z/+Ghdf/ionb/4J1y/9eSaf/TjmX/1Y1l/9mRaf/d&#10;k2z/25Fq/9uRav/dlGv/35Zt/9+Wbf/hmG//25Jp/9uSaf/dk2z/4Zdw/+OZcv/hl3L/45l0/+GX&#10;cv/glnH/5Jx2/+eee//noX//4517/+Kcev/gmnb/35l1/+Gbd//inHj/4px4/+Gbd//hmHX/4pl2&#10;/+KZdv/glnH/4phz/+WZdf/jl3P/249r/+CUcP/jl3P/3pJu/96Sbv/ekm7/25Fs/9uRbP/elG3/&#10;3ZNs/9iOZ//Zkmj/2pVs/9mUa//ZlGv/15Nm/9aSZf/SjWT/1I9m/9aRaP/UkWf/05Bl/9eUaf/V&#10;lWf/1ZVn/9OTY//QkV7/0JFc/9WWYf/am2X/6ap0/+Cha//YmWP/15hi/9ucZv/XmGL/zI9Y/8KF&#10;Tv/Ag0r/zI9W/9SZX//Ok1n/yYxT/8mOVP/Pkln/zZFV/8eMUv/Chkr/vYBH/8aJUP/OkVj/yItU&#10;/7p7Rf+8fUj/wIFM/8KATP++fUf/uHdB/7t6Qv++fUX/unxB/76AQ//ChEf/wYRF/76BQP+9gD//&#10;woVC/82QTf/JjEn/woM+/7+AO//AgT7/u3s7/7l5O/+3eT7/u31E/7p8Q/+3eUD/rnA3/7ByOf+1&#10;dDz/tHM7/7FwOv+xbjf/rWs3/69tOf+qazb/rG04/7BxPP+wbjr/qmg0/6tpNf+xbzv/uXdD/7V2&#10;Q/+yc0D/sHRC/7d9Tf+0e07/jVYt/2UvC/9qNxz/cDwk/3A9KP9yPyr/cD0o/3E+Kf9yPyr/bz8r&#10;/2k5Jf9nNyP/ZDUj/18wHv9gMR//ZTgl/2Y4KP9iNyf/XDIi/1sxIf9eNyb/XDcn/1czI/9OLRz/&#10;SyoZ/1AvIP9aNib/WzYm/1w3J/9gOSj/YDon/2A6J/9pQC7/aUAs/2pBLf9pQCz/aUAs/2xBLv9r&#10;QC3/bEEu/21CL/9tQi//bkMw/2xBLv9sQS7/bkMw/3VLM/96UDj/d001/3JJM/9wRzP/cUYz/3FG&#10;M/9zSDX/cEo3/29JNv9tRzT/bUc0/2RAKv9bNyH/WDQe/1k1H/9dOSP/Yj4o/2hELv9sSDL/cU03&#10;/3RQOv93VD7/e1lA/3tZQP+BX0b/gF5F/3dVPP9zUTj/cEw0/3NPN/91Tzj/d1I4/4NbQf+FXD7/&#10;gFc3/4RcOf99VTH/gVoz/4pgOP+RZjv/n3JI/6l6Tv+md0n/pnZG/6FxQf+ecD//n3BC/6V2Sv+q&#10;flH/lGc9/4RZLv+CWC7/lWtD/5huRv+abkf/nXFK/6V4T/+leE//o3ZN/6J1Tv+Ybkb/kGlC/4lj&#10;Pv94VS//dVMu/3ZUL/9zUSz/hF46/4VfO/9/WTT/flcw/3dQKf93UCn/elAo/3xSKv9/VS3/flQs&#10;/3tRKf94USr/dk8o/3FKI/9vSSX/bUkn/2hEIv9rRCP/bUYp/25HKv9vRy3/a0Yr/2lEKv9kQCj/&#10;Yj4m/189JP9kQin/ZkYt/2ZGLf9kRCv/Uzch/1A0H/9NMiH/SS8g/0MuHf9IMiT/Ujwu/1VCM/9L&#10;OCn/Pisc/zwpG/81IhT/LhsN/zQhEv9BLh//VDor/081JP9OMyL/UDUk/1I3Iv9TOCP/VTkk/1c7&#10;Jv9aOyf/WToo/1c2Jf9UMyL/Wzgl/1s4Jf9dOif/Wzgl/1s4Jf9cOSb/XDkm/1s4Jf9dOif/XDkm&#10;/1s4JP9cOSX/XTom/1o3I/9YNSH/VjYh/1o6Jf9ZOST/Wjkm/1g5Jf9VNiL/UjMh/08wHv9RMiD/&#10;VTYk/1Q1I/9RMiD/TzAe/1EyIP9QMR//TzAe/04uH/9NLR7/Si4g/0wwIv9ILB7/Qykc/0QqHf9E&#10;Kh3/Ry0g/0sxJP9JLR//SS0f/00xI/9UNyf/X0Au/2hJN/9sSzj/cE05/3RPPP92Ujz/dlI8/3lT&#10;Pv9/VkL/gFVC/4FUPf+EVj//hVU//4ZWQP+JVkH/hFE8/4VSP/+IU0H/hlE//4dQPP+JUj7/jFNA&#10;/4xTP/+NUz//jFI8/45QN/+TUzj/oGBE/7V0WP+/fmL/tXRY/6loTP+gYEX/nF5F/5peRv+YXkj/&#10;m2FN/5tiTv+ZYEz/mGFN/5liTv+YZVL/lGVT/4xhUf99WEj/Y0Iz/1U5K/9QOSv/RjQm/zwsHf86&#10;Khv/QTEi/1NCMv9bSDf/Y049/2dMO/9zTjv/gVZD/5RkTv+hbVf/pGxV/6JqU/+gZlD/oGZO/6Np&#10;Uf+iaFD/o2lR/6ZqUP+laU//o2dN/6VnTv+lZ07/pmhP/6ZoT/+iZEv/omRL/6FlS/+gZEr/n2NJ&#10;/55iSP+cYEb/n2NJ/6NnTf+hZ0//omZM/5xiSv+bYUn/nGJK/5xiSv+bYUn/nWNL/59lTf+cYkr/&#10;nWNN/51jTf+bYk7/m2JO/5pjTv+YZE7/mGRO/5hkTv+ZZU//mmNO/5xjT/+bYk7/m2FN/51jT/+d&#10;YEv/mF5K/5heSv+VW0f/lVxI/5ZdSf+XXkr/ll1J/5ZdSv+QWUX/jldD/4pWQf+MWEP/jFhD/4lV&#10;QP+JVUD/jFhD/4pWQf+KVkH/i1hD/4pXQv+JVkH/i1hD/4tYQ/+IVUD/h1dD/4lZRf+IWET/hFVD&#10;/4NUQv9EFgb/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gFxG/86VeP/bpIb/7baY//K9nv/rupn/&#10;77+b/+y/mP/gs4z/1KR8/9enf//Wpn7/366F/+y7kv/tuo//5LGG/92qf//grH3/461+/+Cref/m&#10;rXj/67J7/+iwdf/mrnP/67B0/+WrbP/kqGr/6Kpv/9udZP/WlV3/15Ze/+Kha//mpW//5KVv/+Wm&#10;cP/lpnH/5aZx/+KjcP/bnGn/25tr/+epev/nqXr/3J1x/9ubb//fn3P/4J1z/9mUa//Uj2j/1Y1l&#10;/9eNaP/ckm3/3JJt/92Tbv/dk2z/3pRt/9+Vbv/hmG//3JNq/96Ubf/flW7/4phz/+Sadf/jm3X/&#10;5px3/+Obdf/gl3T/45p3/+Wcef/ln33/4517/+Kcev/jnXv/4Jp2/+Gbd//fmXX/4Jp2/+Cadv/g&#10;mnb/45p3/+GYdf/glnP/4Zd0/+GVcf/ilnL/3pJu/+CUcP/ilnL/4JRw/9+Tb//dkW3/3JBs/9uP&#10;a//ckGz/25Fs/9aMZf/ZkWn/3pdt/9yXbv/alWz/2JNq/9aRaP/SjWT/045l/9SPZv/Uj2b/05Bl&#10;/9aTaP/Tk2f/1JRm/9aUZP/TlGH/05Rh/9SVYP/Wl2L/5aZx/+Gibf/XmGL/15hj/9qbZf/WmWL/&#10;z5Jb/8eKUf++gUj/w4hO/8uQVv/Pkln/yYxT/8aJUP/Kj1X/yo1U/8eMUv/HjFL/v4RK/8KHTf/N&#10;kFn/y45X/7p9Rv+9fkn/woNO/75/Sf+9fEb/unlB/759Rf/ChEn/vX9E/7t9QP++gEP/voFC/75+&#10;Pv+9fjv/wIE8/82OSf/MjUj/woM+/75/Ov+9fjv/vHw8/7t9QP+4ej3/vH5D/71/Rv+5e0L/s3U8&#10;/7N1PP+0czv/tHM7/7JvOP+wbTb/sW43/7FvO/+sajb/qms2/61uOf+qazb/qGYy/6lnM/+tazf/&#10;tXM//7VzP/+0ckD/s3RB/8CEUv++hFT/mmE0/2cwB/9pMxf/bTkh/3A8Jv9yPin/cD0o/3A9KP9z&#10;QCv/bz8p/2o6Jv9pOSX/aDgk/2IzIf9fMB7/ZDUj/2Q3JP9hNiX/XDEg/1oxH/9eNyb/XTgm/1cz&#10;I/9SLh7/Sika/0opGv9TLx//WzYm/2A7K/9jPCv/YDko/2M6KP9nPiz/ZTwq/2c+Kv9nPir/Zzwp&#10;/2o/LP9sQS7/bUIv/3BDLv9vQi3/b0It/29CLf9uQSz/b0It/3FGM/93TDn/dks4/3RJNv9zSDX/&#10;c0g1/3RJNv90STj/cEc1/21HNP9sRjP/bkg1/2tGM/9nQi//ZEAq/146JP9aNiD/YDol/2I+KP9k&#10;QCr/bEgy/3BMNv90UDj/dlQ7/3tZQP+BX0b/flxD/3JQN/9xTzb/cE41/3RQOv92Ujr/fVdA/4Ze&#10;Rf+FXUP/flc6/4BaNv96VDD/g1w1/4liOf+MYTf/lGc9/6N0SP+mdkj/pXVF/6FxQf+ebj7/nW8+&#10;/5xtP/+dcUT/l2pA/5BlOv+QZTr/mm9F/51ySP+fckn/onVM/6V4T/+nd0//pHdO/55xSP+PZT3/&#10;hl84/4BaNf97WDL/e1k0/39dOP+EXjr/i2M//4tjP/+JYjv/h2A5/4VeN/+GXDT/hlw0/4RaMv+B&#10;Vy//gVcv/31TK/97USn/d1An/3RNJv9zSyf/cUsn/2xGIv9rRyf/aUUl/2dCJf9oQyb/aUQp/2dC&#10;J/9jPyX/YT0l/189JP9fPyb/YEAn/10/Jf9YPCT/Vjwl/2tSPv9jSTj/RzIh/z8sHf9HNCX/Tzwt&#10;/1I/MP9ELiD/Pykb/0IsHv9ELiD/STQj/045KP9XPS7/WD0s/1A1JP9MMSD/TDEg/04zIv9QNSD/&#10;VDkk/1g9KP9ZPSj/WDkl/1Q1If9SMSD/UjEe/1QxHv9XNCH/WDUi/1k2I/9ZNiP/Wjck/1o3JP9d&#10;Oib/Xjsn/188KP9iPyv/YT4q/106Jv9ZOST/VjYh/1k5JP9YNyT/WTgl/1c4JP9TNCD/UDEf/0ss&#10;Gv9MLRv/Ti4f/04uH/9NLR7/Sy4e/08vIP9OMSH/Si0d/0UoGP9GKhz/SC4h/0owI/9FKx7/QSca&#10;/0EqHP9DKx//Ry8j/0wyJf9PMyX/WDgp/109Lv9hQC//aUU1/21KN/9vSjj/cUs4/3ROOf93UTz/&#10;eVA8/3dOOv96UDj/flE6/4JUPf+IWEL/iFhC/4pXQv+MWUT/ilZB/4hUP/+JVUD/iFQ//4lSPv+L&#10;VED/jFNA/4tSPv+KUDr/iE44/4xONf+eXkP/snJW/718YP+8e1//rm1R/6VkSP+gYEX/nF5F/5pe&#10;Rv+YXkj/nGJM/5lgTP+ZYEz/nGNQ/5xlUf+eaVf/nGxY/5lsWf+KYFL/Z0Mz/1k5Kv9RNyr/RTMl&#10;/z4uH/85KRr/QjIi/1VENP9gTTz/alA//25TQv95U0D/h1pF/5hlUP+jbFf/pGxV/6RqVP+gZlD/&#10;oGZQ/6NpU/+jaVP/pGpU/6RqVP+kaE7/pGZN/6VnTv+naVD/qGpR/6hqUf+laVH/pGZN/6FlS/+g&#10;ZEr/nmJI/55iSP+eYkj/n2NJ/59lTf+bYUn/m2FJ/5pgSP+cYkr/mmBI/5lfR/+bYUn/n2VN/59l&#10;Tf+cYkr/nWVO/5xkTf+aYkv/mmNO/5pjTv+YZE7/mGRO/5llT/+cZVH/m2RQ/5tiT/+aYU7/ml9N&#10;/5thTf+aYEz/mF5K/5ZcSP+VXEj/ll1J/5deSv+XXkv/ll9L/5ZfS/+QWUX/jVVE/4pVQ/+IU0H/&#10;ilVD/4hUP/+LVED/jldD/4pWQf+MWEP/i1hD/4pXQv+KV0L/ildC/4tYQ/+HV0H/hlZC/4VWQv+D&#10;VEL/fVA9/1wxIf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5eSjP/KlHj/2aOH/+Gu&#10;kf/4yqn//dy5//zeuv/2yKb/0KJ+/9Gjf//To3//1qR//9uqgv/hsIj/5LCI/9mkeP/cqHn/5a+A&#10;/+OufP/irXf/7rd//+uzev/mrnP/7LR5/+uwdP/lqm7/5adu/9iZY//UlV//2Jdh/9yaZv/fnWn/&#10;4aBq/+OibP/goWz/46Rv/+Okcf/en2z/2Jho/+end//usIH/15hs/9KTaP/WlWv/2ZVu/9+Zdf/c&#10;lnL/1o5o/9SKZ//bj23/3JBu/9+Tb//ilnL/4JZx/9+Vbv/hl3D/35dv/9+Xb//imnL/4pp0/+Ka&#10;dP/jm3X/5Z13/+igev/imnT/45p3/+SbeP/hm3n/4Zt5/+Kce//knn3/5qB//+agfv/jnXv/35t4&#10;/+CaeP/inHr/4px6/9+Zd//flHT/35Vy/92TcP/glHL/35Nx/+CUcP/ilnL/4JRw/9+Tb//fk2//&#10;3pJw/9eLZ//ZjWn/249r/9qOav/Zj2j/3ZVt/96Zcv/ZlGv/2pVs/9iTav/Xkmn/1pJl/9SQY//U&#10;kGP/05Bl/9OQZf/VkmX/05Nl/9SUZv/Zl2f/1pRk/9WTYf/TkV//15Vj/9iWZP/UkmD/1pdi/9yd&#10;aP/go23/3qJs/9CVXf+9gkr/un9H/7+ESv/Gi1P/xIlR/8OIUP/DiFD/xYpQ/8WKUP/MkVf/zpNZ&#10;/86TWf/Rllz/z5Rc/76DS/+9gEn/wINM/76AR/++fUX/vn1F/759Q//NjFL/zI5T/8KESf/Ehkn/&#10;wINE/7Z5Ov+0dzb/uHk0/8SHRP/GiUb/w4ZD/7l8Of+3ejn/wINC/8GERf+7fUD/yoxR/8iLUv/D&#10;hUz/t3lA/7N1PP+1dD7/t3ZA/7ZzPv+ybzr/s3A7/7l1RP+saDf/p2Uz/6lnM/+mZDD/qGYy/6hm&#10;Mv+tajX/sm86/7ZwPP+3dD//vntG/86MWv/Mjl//pmk9/2wxCf9nMBL/bjgg/3E6Jf9xPSj/cDsp&#10;/3A7Kf9zQC3/cj8s/2w8KP9sPCj/bDwo/2c4JP9lNiT/YzQi/2AzIP9fNCP/Yjcn/140JP9hOin/&#10;Xjcm/1YxIf9VMSH/TCsc/0omGP9OKhz/WjUl/2VAMP9mPy7/ZTsr/2E4Jv9kOSj/ZDko/2Y7Kv9l&#10;Oin/ZTon/2k+K/9sQS7/bkEs/29CLf9rPiv/bD0r/3NEMv9uQS7/bkEu/3FEMf9zSDX/cEUy/3BF&#10;Mv90STb/eEs2/3RJOP9xRjX/b0Y0/29GNP9pQjH/a0Y0/2xHNP9sRzT/bEc0/2hDMP9cNiH/WjQf&#10;/144I/9hOyb/aEQu/2xIMv9uSjT/cU82/3NQOv91Ujz/ck85/3FOOP9zUDz/c1A8/3BNOf9yTjj/&#10;eVU//31XQP98Vz3/e1Y7/3hTNv94VDT/hV87/4lhPf+CWDL/fVAn/55vRf+od0z/p3dJ/6NzRf+d&#10;bT3/mms9/5JjNf+OXzP/m29C/59ySP+fckj/m25E/5tuRP+cb0X/n3BG/5lqQP+YaT//mmpC/5hr&#10;Qv+NYTr/h103/4RdNv+IYDz/kWlF/5FpRf+RZkP/kWdB/5ZsRv+QZj7/jWM7/41jO/+LYTn/iV02&#10;/4dcMv+JXDP/iFgw/4ZWLv+EVy7/gFMs/31RKv94Tij/b0cj/3BKJv9xSyf/bUYl/2ZBJP9kPyL/&#10;ZEEl/2NAJP9hPyT/XT0k/1s9I/9ZPiP/Vz0i/1Y8If9ZQSn/gWtT/5F9Zf9sWkT/STcj/z8uHP9E&#10;MyH/STYn/1A7Kv9TNyn/Vjsq/1g9LP9YPSz/XEEw/15DMv9fQjD/Xj8t/1w9K/9dPir/XT4q/2NE&#10;MP9kRTH/YEEt/1k9KP9WOiX/VTYi/1M0IP9RMRz/Ty8a/08vGv9TMBz/VjMf/1k2Iv9YNSH/WTYi&#10;/106Jv9gPSn/Yj8r/2M+K/9jPiv/Yj0q/145Jv9aNyP/VTIe/1c0If9VNCH/Xj0q/108Kf9ZOCf/&#10;WDkn/1Q1I/9TMyT/UDAj/04uIf9OLiH/TS0g/08vIv9QMCP/UDAj/04uIf9NMSP/Vjos/1E3Kv9N&#10;Myb/SzEk/0wyJf9NMyb/UTUn/1Y6LP9jPy//aEMx/21GNf9vRjT/cUg2/3VKN/92Szj/d0w5/3pP&#10;PP9+UTz/flE8/39SPf9/UTr/glQ9/4VVP/+LWUL/jlxF/4xaQ/+LWUL/jlpE/4xYQv+KVkH/ilZB&#10;/4pWQf+LVD//jVZB/4hQOf+ITjb/ik40/5hbP/+3el3/vX5f/7d4Wf+xcVX/pWVJ/5teQv+dYET/&#10;mF5I/5ddR/+XXkr/m2JO/5xjUP+dZFH/n2ZT/59mU/+kbFv/oW5b/59wXv+OZFT/Yj4u/1Q0Jf9M&#10;NSf/QzEj/z4uH/8/MiL/STwr/1tMOf9lVEL/b1hG/3NYR/97VkP/il1I/5lmUf+halb/n2ZS/6Bm&#10;Uv+fZU//oGZQ/6NpU/+mbFb/qW1V/6drU/+malL/pmpS/6ppU/+vb1b/r29W/6xsU/+ra1L/pWdO&#10;/6NlTP+hY0r/n2NJ/51jS/+fZU3/nWNL/5dfSP+WXkf/mGBJ/5dfSP+bYUn/mmBI/5lfR/+cYkr/&#10;n2VN/59lTf+dY0v/nmhQ/55oUP+ZZU3/mGRO/5dlTv+XZE//mGVQ/5hlUP+XYlD/m2RQ/5tiUf+W&#10;XUr/l15L/5tgTv+YXUv/lVxJ/5VcSP+WXUn/l15L/5ZdSv+VXEn/lVxJ/5ZdSv+RWEf/jFRD/4tT&#10;Qv+JUUD/iVFA/4hRPf+MVUH/j1hE/4xYQ/+MWEP/ildC/4pXQv+JVkH/iVZB/4dXQf+IWET/iFlF&#10;/4ZXQ/+EVUP/MgU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nkYT/&#10;yph9/9Ohhv/7zaz//ubE//7mxP/5zar/2auJ/+K0kv/arIr/1KSA/9elgP/ZqID/3qqC/9qlef/b&#10;p3j/5LCA/+Svff/fqnT/67R8/+22fv/psnn/7rh8//C4ff/rs3j/56x0/9yfaP/YmWT/2Zpl/9ma&#10;Z//Zl2X/15Vj/9iWZP/fnWv/36Bt/+KjcP/fn2//15dn/+CgcP/usIH/359z/9aVa//YlWv/2pZv&#10;/+KceP/inHj/25Nt/9iPbP/ckG7/3JBs/92Rbf/hlXH/4phz/+CWb//imHH/4Zlx/+GZcf/hmXP/&#10;4pp0/+KadP/imnT/45t1/+efef/knHb/5p54/+adev/inHr/4px7/+OdfP/knn3/5aB//+ahgP/m&#10;on//4598/+Ccef/gnHn/4px7/+OdfP/gl3f/3pNz/+CVdf/lm3j/45l2/+Sad//jmXT/4Zdy/+CU&#10;cP/fk2//3ZFt/9eLZ//bj2v/3pJu/9uRbP/elG//4Jhw/+Obc//ZkWn/2ZFp/9aRav/Xkmn/1pFo&#10;/9WQZ//VkWT/0o9k/9OQZf/Wk2j/15Rn/9qXav/amGj/2Zdn/9mXZ//XlWX/15Vj/9aUYv/Rkl//&#10;0pNe/9mcZv/orHb/97yE/+yxef/FjVL/tHxB/7Z+Q//EiVH/xotT/8eMVP/IjVX/x4xU/8OIUP/H&#10;jFT/0ZZc/9CYXf/Pl1z/zpZb/8OLUP/AhUv/vYJI/7t+Rf+9f0b/v4FI/8CCR//LjVL/2Z1h/9WZ&#10;Xf/Tl1n/yo5P/72CQP+2eTj/tHc0/72BOf/FiUH/wodB/7l+OP+4fTn/wINC/8WISf/AhEb/xIhK&#10;/8iMUP/GiE3/uHpB/7V2QP+3dkD/uHZC/7d0P/+2ckH/t3E+/7p0Qf+uajn/q2c2/6xoN/+taTj/&#10;sGw7/61qNf+tajX/s205/7VwOf+5cz//xH5K/9aSYf/SkmT/qGk9/2swBv9oMRP/bjgg/243Iv9s&#10;OCP/bzoo/245J/9vPCn/cj8s/3NALf9xQS3/cUEt/28/K/9sPSn/aDkn/2E0If9hNiX/aj8u/2g9&#10;LP9oPi7/YDko/1k0Iv9YMyP/TCga/0EgEf9IJBb/VzEk/2M+Lv9lPi//ZTsr/2M4KP9hNiX/Yjcm&#10;/2c6J/9kOSj/ZTop/2c8K/9oPSz/az4r/21ALf9sPyz/cEEv/3RFM/9xQjD/bUAt/25BLv90RzT/&#10;cUY1/3RHNP94Szj/eUw5/3lMOf90STj/ckg4/29FNf9rRDP/bUY1/25INf9uSDX/cEo3/25INf9p&#10;QzD/YDon/185JP9gOiX/YDwm/2hELv9tSTP/b0s1/2tHMf9rRzH/ck44/3VSPv90UT3/dFE9/3BN&#10;Of9yTjj/dlI8/3dTO/96Vj7/fFc8/3RPMv9zTy//g105/41jPf+IXDX/gVQr/59wRv+qeU7/p3dJ&#10;/51tP/+XaDr/mms9/5JmN/+LXzL/lGg7/5ltQP+dcEb/mGtB/5ZpP/+Waj3/lWg+/5VmPP+UZTv/&#10;lGU7/5JlO/+OYzn/jWM7/4xiPP+NYz3/kmhC/5JnRP+RZkP/kWdB/5NpQ/+QZj7/jmI7/4xhN/+J&#10;XjT/iF0z/4pdNP+NXjT/i1wy/4tcMv+KWjL/g1Yt/35SK/98UCv/c0gl/29JJf9vSyn/b0sr/29L&#10;K/9qRyn/Z0Qm/2NAJP9ePiX/Wzsi/1k7If9ZPSX/Y0kw/2VNNf9sVj7/kn5m/499Zf9qWEL/U0Er&#10;/1A+Kv9TPiv/Vj8t/1pAL/9hRTD/X0Mu/19ALP9fQCz/Xj8r/14/K/9gQS3/Xj0q/147KP9eOyj/&#10;XDkm/2E+K/9gPSr/Xjso/1s4Jf9ZOST/WTkk/1o3I/9dOib/YD0p/2I9Kv9lQSv/akYw/2tHMf9o&#10;RC7/ZkIs/25KNP9sSDL/akQv/2hCLf9nQSz/Z0Es/2I8Kf9aNSL/VC8c/1gzIP9dOCX/Z0Iv/2dC&#10;MP9hPCr/ZUAu/2lENP9lQTH/Yz8x/2A/MP9dOy//Wzor/108Lf9gPzD/YD8w/1w7LP9ePi//YkIz&#10;/11AMP9ZPCz/Vjos/1U5K/9WOiz/XT0u/2NCM/9tRjX/c0o4/3ZLOv91Sjn/ek04/3xPOv9+UTz/&#10;fVA7/31QO/9+UTz/gFM8/4RWP/+DVT7/hFY//4hYQv+NW0T/jlxF/4tZQv+LWUL/j1tF/4xYQv+K&#10;VkH/jFhD/4pWQf+LVD//ilM+/4ZON/+KTjT/llo+/6xvUv/BgmP/t3hZ/6xtTv+oaEz/pmZL/6Bj&#10;R/+gYkn/m2FL/5deSv+YX0v/nWRR/5xjUP+cY1D/nWRR/51mUv+ibln/pHFe/6BzYP+JYlH/Yj4u&#10;/1U4KP9OOCr/QzMk/0AzIv9GOyn/VEc2/19SP/9lVkP/bFdE/3FXRv98V0T/iV5L/5hoUv+fa1b/&#10;nmVR/55lUf+eZFD/oGZS/6JoUv+pbVX/q29X/6tqVP+qaVP/rGxT/61rU/+ubFT/rmxU/6lpUP+r&#10;a1L/pWdO/6FjSv+eYkj/n2NJ/6BkSv+hZUv/nGJK/5heRv+ZX0f/mmBI/5heRv+ZX0f/mGBJ/5hg&#10;Sf+cZE3/nmZP/51lTv+dZU7/nGZO/5xmTv+aZEz/mGRM/5llT/+YZE7/mGRP/5ZiTf+aYlH/nGNQ&#10;/5xhT/+aX03/ml9N/5lfS/+ZX0v/lVxI/5VcSf+WXUr/l15L/5ZdSv+UXUn/k1pH/5FaRv+QWUX/&#10;j1dG/45WRf+LU0L/i1NC/4lSPv+LVED/j1hE/4xYQ/+MWEP/iVVA/4hVQP+IVUD/iVlF/4lZRf+K&#10;Wkb/i1xK/45fTf+UZVP/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tZF7/8iZff/sv6D//da1//7RsP/tv57/4LKR/+/Bn//ktpT/1aV//9Wjfv/Uo3v/2aV9&#10;/9yne//cqHn/469//+Wwfv/frHX/6reA//K+hf/suH7/67d9/++7f//stnr/46ty/9ygav/Ym2X/&#10;2pto/9iZZv/YlmT/1JJg/9ORX//amGb/3Ztr/9+fb//gnm7/1JZn/9ycbv/pqXv/4aF1/9mWbP/W&#10;k2n/2ZVu/+Gbd//knnr/4Jp2/96WcP/XjWj/2o5q/9yQbP/fk2//4phz/+GXcv/hl3L/4Zdy/+GX&#10;cv/hl3L/4Zdy/+KYc//jmXT/4phz/+Obdf/knHb/5Z13/+Wcef/hm3n/4px7/+Gbev/jnXz/56KB&#10;/+eigf/qpYT/6KOC/+Sffv/kn37/5J59/+OdfP/elXX/25Bw/92Scv/jmXb/5Jp3/+WbeP/hl3L/&#10;4ZVx/+CUcP/ckGz/3JBs/9uPa//ckGz/3pJu/9uRbP/flXD/4Jhw/+GZcf/ZkWn/149n/9WQaf/X&#10;kmv/1ZBn/9SPZv/Uj2b/0Y5k/9WSaP/XlGn/1pNo/9aTaP/VlWf/2Jhq/9iYav/amGj/2Zdn/9eV&#10;Y//Rkl//zo9c/9SXYf/kqHL/+7+J//bHj//aomn/vIRJ/7R8Qf+9gkr/woZQ/8WJU//HjFT/yY5W&#10;/8aJUv/Ch0//zZJY/9SZX//UmV//0Zle/8mRVv++hkv/u4BG/7d8Qv+/gkn/wYRL/8KFTP/Hi0//&#10;1Zpe/+escP/xt3j/4KZm/86VUv/GjUj/vYI8/8GGQP/RllD/0ZhR/8aNRv+9gj7/voNB/8SISf/B&#10;hUb/v4NF/8WJS//HiU7/unxD/7h5Q/+6eUP/t3VB/7ZyQf+1cUD/tnA9/7ZwP/+xazr/rWc2/69p&#10;OP+zbTz/sm49/69rOv+wajb/sm02/7VwOf+6dT7/xoBM/9uVYv/Xk2T/pmY6/2osA/9rMhX/cDoi&#10;/2s0H/9sNSH/cTko/286KP9sOSb/bzwp/3RBLv9zQy//cUEt/24+Kv9uPyv/aTom/2I1Iv9jNiP/&#10;aD0s/2g9LP9nPiz/YDko/1k0Iv9XMiL/SycZ/z8eD/9FIRP/VjAj/2A7K/9hOiv/Yzkp/2Q5Kf9h&#10;Nib/YjQk/2U4Jf9mOSb/Zzon/2U6Kf9lOin/aDso/2s+K/9tQC3/ckMx/3RFM/9yQzH/bUAt/25B&#10;Lv9zRjP/dUg1/3VINf94Szj/eUw5/3hLOP92SDj/dEk5/3NIOP9vRTX/cEc1/3BHNf9vRjT/b0Y0&#10;/3BHNf9wRzX/akEt/2M6Jv9eOCP/XTci/2E9J/9oRC7/bEgy/2ZCLP9nQi//bkk2/3RPPP92UT7/&#10;dlE+/29MOP9wSzj/c085/3RQOv90UDj/dVE3/3JPM/9yTTD/g1g1/49jPv+RZD3/jl42/51uRP+h&#10;ckb/oXBF/5VmOP+OYjP/kmg4/49lNf+MYDP/kGQ3/5hsP/+bb0L/lGc9/5BjOf+RZTj/lWk8/5Ro&#10;O/+SZjn/jWA2/4xfNf+OYzn/i2E3/4pgOP+LYTv/i2Q9/4xiPP+IYTr/iV85/4pgOv+LYTn/i2E5&#10;/4xhN/+LYDb/jF82/4teNP+NXjT/j141/41eNP+KWjL/hlkw/4NWL/99USz/eE0q/3JMKP9xSyf/&#10;cU0t/3VRMf9wTS//akcp/2VCJv9jQyr/YkIp/19BJ/9eQir/aE41/2ZONv9oUjr/eGZO/3NhSf9c&#10;SjL/VUAr/1hDLv9bQi7/XUIt/11BLP9hQC3/Wzon/1s7Jv9dPSj/XDwn/188KP9iPyz/Xjkn/2A7&#10;Kf9kPSz/Zj8u/2hCL/9mQC3/aEIv/2lDMP9nQi//aEMw/2dCL/9pRDH/bkg1/29JNP9uSDP/bkgz&#10;/25IM/9sRjH/akQv/3BKNf9tRDD/a0Iu/2pBLf9qQS3/bEMv/2tCLv9lPCj/YTgm/2c+LP9pQzD/&#10;bkUz/2xDMf9pPy//aUIx/2tEM/9pQjP/Z0Iy/2hDM/9nQTT/Yz8v/2ZCMv9nQzP/YUAv/108K/9h&#10;QjD/Y0Qy/2JFNf9gQzP/YUEy/14+L/9jQjP/aUU3/2xHN/91TDr/fVA9/3xPOv9+Tzv/g1RA/4RV&#10;Qf+DVED/glM//4FSPv+DVT7/hFY//4NVPv+DVT7/hVc//4paQ/+OXEX/jlxF/4xYQv+LV0H/jFhC&#10;/4pWQP+IVD//ilZB/4pWQf+KUz7/iVE6/4VLM/+UWDz/qm1Q/7x/Yv+4eVr/qmpO/6JiRv+eYUX/&#10;n2JG/59hSP+fY0v/m2FN/5deSv+bYk//nGNQ/51kUf+dZFH/nGNQ/5xlUf+jcFv/oHFd/5RpWP95&#10;VEL/XD0r/1E6LP9MOSr/QjUk/0Q5J/9PRDL/XFE//19UQP9gU0D/ZVRC/2hRP/93VEH/hVxK/5Rk&#10;UP+daVT/oGlV/59mUv+eZVH/oGZS/6FnUf+malL/qW1V/6tqVP+salL/r21V/69tVf+qaFD/qWdP&#10;/6ZmTf+oaE//o2VM/6BiSf+bX0X/nmJI/59jSf+fY0n/mmBI/5lfR/+aYEj/m2FJ/5pgSP+aYEj/&#10;mWFK/5lhSv+aYkv/nGRN/5xjT/+dZFD/nGZO/5xmTv+bZU3/mmRM/5tlTf+aY07/mGFM/5dgTP+X&#10;Xkv/mWBN/5tgTv+bYU3/m2FN/5lfS/+ZX0v/ll1J/5VcSP+WXUr/lVxJ/5JbR/+SW0f/kVpG/49Y&#10;RP+PWET/j1hE/5BYR/+OV0P/i1RA/4lSPv+LVED/jVZC/4xYQ/+KVkH/iFNB/4ZTQP+IVUL/iVlF&#10;/4paRv+OXUz/kWJQ/5hpWf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6GYkf/PoIT/2aqO/9ipjf/SpYb/3K6N/+u6mv/mtZT/0Z98/9Ceef/U&#10;oHn/2qV7/9+qgP/dqXr/4q5+/+Ovff/hrnf/67iB//XCif/wvYT/7buA//G9g//ns3f/36ds/9ug&#10;aP/WmmT/1plj/9mbaP/Zmmf/1JVi/9SUZP/VlWX/1ZVl/9qabP/cnG7/25tt/9ycbv/jo3f/5aJ4&#10;/9qXbf/Wk2n/2ZZs/+Kddv/oo3z/66Z//+Oed//VjWX/1oxl/9uRbP/elG//4phz/+Sadf/knHb/&#10;4Zh1/+KZdv/gl3T/4JZz/+OZdv/jmXb/4ph1/+KYdf/lnHn/5p16/+WcfP/hm3r/4Zp8/+Kbff/l&#10;noD/6KOE/+qlhv/sp4j/6qWE/+ukhv/noIL/6KGD/+iigf/km3v/35R0/9ySb//flXL/4ph1/+GX&#10;dP/glHD/35Nv/+GVcf/glHD/4JRw/+CSbP/gkmz/35Fr/96Qav/flG3/35Vu/9+Vbv/dk2z/141m&#10;/9aOZv/YkGj/2JNs/9qVbv/VkGn/0o1k/9eSaf/ZlGv/15Jp/9WSaP/Wk2j/15Rn/9iVaP/almf/&#10;2JZm/9aUZP/SkF7/yotY/8yNWP/Ul2H/5alz//7Di//4wIf/5a10/86WW/++g0v/vYJK/76CTP/D&#10;hlD/yYxV/8iLVf/FiFL/yI1V/9GWXv/VmmD/2J1j/9CVW//HjFD/wYZK/8CFSf/MkFT/z5NX/8qO&#10;Uv/Ch0v/wIVJ/9GWWv/mr2//98B///vEg//1vnv/2aRe/9SfWf/tt3H/9L52/+KsZv+/hkH/t345&#10;/76DP//Ag0L/vH9A/8GERf/GiEv/w4JK/8GASv+8ekb/uHRD/7VxQP+4cj//tnA//7RuPf+yaz3/&#10;r2g6/7BpO/+1bz7/s29A/65qO/+rZzb/sGo2/69qM/+ybTb/vnhE/9SOWv/UkF//omQ1/2UnAP9q&#10;MRT/cjwi/3I7Jv9wOSX/cDkl/204Jv9rNiT/bjso/3BALP9uPir/azsn/2o6Jv9qOib/ajsp/2c4&#10;Jv9jNiP/Yzgn/2Q5KP9jOij/YTop/1o1I/9SLh7/SSgZ/0UkFf9KJhj/VjEh/186Kv9jPCv/ZDoq&#10;/2M4KP9hMyP/YjQk/2U3J/9lNyf/ZTcn/2Y5Jv9nPCv/az4r/21ALf9uQS7/cUQx/3JFMv9zRjP/&#10;cUQx/21CMf9xRjX/b0Qz/3FGNf9yRzf/dEk5/3NIOP9zSDj/dUo6/3VKOf9zSDf/c0g3/3VKOf9u&#10;QzD/bkMw/3FGM/9vRDH/cUYz/3FGM/9qPyz/XzYi/2A3I/9hOyb/ZkAt/2hDMP9sRzT/bUg1/25J&#10;Nv9xTDn/cE05/3BNOf9wTTn/cU44/3NPOf9wTDT/b0sx/3JPM/92UzX/dlAs/3tULf+JXzf/lGk/&#10;/5dqQf+SZTv/j2I4/4xhNv+PZDf/kGc5/41iNf+LYDP/k2g7/5htQv+YbUL/kmc8/45lOf+RaDz/&#10;k2o+/49mOv+JYDT/hl0x/4deMv+JYDT/iF40/4RdMv+HYDf/h2A5/4RdNv+EXTb/gVs2/4VeN/+G&#10;Xzj/iGE6/4xlPv+OZDz/kWU+/49iOf+PYjn/jWA3/4pdNv+HWjP/hFcw/4JWMf98UC3/elIv/3dP&#10;LP9xSyf/cksq/3JOLv9wSy7/bEcq/2hFKf9sSC7/akgt/2dFLP9kRCv/ZUUs/15AKP9UOCD/Ujgh&#10;/1U7JP9ZPSX/XD0o/109Jv9gPSf/Xzsl/105I/9dOSP/YDwm/2ZBLv9mQCv/Z0Es/21HMv90Tjn/&#10;cUg0/3BFMv9yRTD/dUgz/3hLNv90RzD/d0oz/3hLNv93SjX/dUo3/3RJNv9zSDf/cEUy/29EMf9u&#10;QzD/cUYz/3BFMv9xRjP/b0Qx/2o/LP9pPiv/bEEu/3BFMv90STb/b0Qx/29EMf9uQzD/cUYz/3ZL&#10;OP90STb/cUYz/3FGNf9tQjH/bEEw/25DMv9tQjH/a0Av/2k/L/9lPi3/Yz4s/2hDMf9pRDL/aEUy&#10;/2tHN/9kQzL/XD0r/19ALv9iQTD/ZkU0/2xJNv9xTDr/eVJB/3tSQP96TTr/e045/3tMOP9+Tzv/&#10;hlZC/4dXQ/+EVED/glI+/4JSPv+EVD7/hFQ+/4NTPf+HV0D/jFpD/41bRP+TXEf/lV9H/5RbR/+S&#10;WUX/jlVB/45VQf+QV0P/jVZB/4tSPv+FTTb/hkw2/6BkSv+6fWH/v4Jl/7d6Xf+kZ0v/omVJ/55g&#10;R/+ZW0L/llxG/5pgTP+cYk7/nGJO/51iUP+dYlD/nGFP/59kUv+fZlP/oGdU/6JrV/+ldWH/kmdW&#10;/3NOPP9dPiz/UTUn/0s4Kf9JOSn/Sj8t/1hNO/9jWEb/YldF/19SP/9iU0D/Y1JA/2ZRQP9wTzz/&#10;fFZD/4teSf+YZVD/pW5Z/6NqVv+iaFL/o2lT/6ZsVv+pbVX/pWlR/6drU/+paVD/qWlQ/6tpUf+q&#10;aFD/qGhP/6hoT/+lZ07/omRL/6JkS/+gYkn/n2NJ/55iSP+cYEb/m2FJ/5lfR/+YYEn/mmJL/5hg&#10;Sf+aYkv/nGRN/5piS/+aYkv/nmVR/59mUv+eZVH/nWZR/51mUf+aY07/mmRM/5tkT/+aZEz/mF9L&#10;/5hfS/+YX0v/ll1J/5ZdSf+XXkr/l15K/5ddR/+VXEj/l15K/5VeSf+UXUn/k1xI/49YRP+QXEf/&#10;j1tG/41ZRP+LWEP/jltG/5FeSf+RXkn/jFhD/4hUP/+LVkT/iFNB/4pVQ/+MV0X/iFVC/4hVQv+G&#10;VkL/iFdG/41cS/+MXUv/kWJS/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HlXr/zJ2B/86fg//On4H/1qeJ/+GwkP/hsJD/1KJ/&#10;/9Ohfv/VoXz/26V//96pf//eqX3/4a1+/+KufP/grXj/6Ld///C/h//xvoX/8L6D//C+g//ns3f/&#10;4alw/96mbf/ZnWf/15pk/92fbP/Zm2j/15dn/9eXZ//UlGT/0pRl/9aWaP/cnG7/3Jxw/9ubb//i&#10;onb/5qN5/9uYbv/Wk2n/2JRt/92Zcv/monv/66Z//+ahev/VjWX/1oxl/9ySbf/dk27/3pRv/+OZ&#10;dP/lnXf/4pl2/+OZdv/imHX/4JZz/+OZdv/kmnf/5Jp3/+Sad//lnHz/5p19/+adff/inHv/4pt9&#10;/+Sdf//lnoD/56KD/+mkhf/sp4j/7KWH/+qjhf/noIL/56CC/+qhgf/lnHz/4JV1/92TcP/flXL/&#10;4Zd0/+KYdf/hl3L/35Nv/+GVcf/ilnL/45hx/+OVb//hk23/4JJs/+CSa//flGz/4JVu/+GXcP/g&#10;lm//149n/9ePaf/XkW3/1pFq/9mUbf/Xkmv/1ZBp/9eSa//Xkmv/1pFo/9eSaf/Wk2j/05Bl/9WS&#10;Zf/VkmX/2JRl/9aSY//SkGD/y4xZ/8yNWv/Qkl//2Z1p//C0fv/6wYr/9LyD/+iwd//LkFj/voNL&#10;/7l8Rf+8f0j/xYhS/8eKVP/GiVP/xYhS/8qNVv/QlVv/2Z5k/9OYXv/Gi0//v4RI/7+DR//NkVX/&#10;0ZVZ/82RVf/FiE//u4BG/76DR//Gi0//4app//XAfv/7xoL/7Ldz/92rZP/pt3D/7rlz/+Wwav/F&#10;j0n/t4E7/7h/PP+6fz3/un0+/7+CQ//DhUj/xINL/8B+Sv+9eUj/uXVE/7dzRP+5c0L/tW8+/7Nt&#10;PP+zbD7/sWo8/7NsPv+4cUP/t3NE/7FtPv+pZTT/qmcy/61nM/+xbDX/vHZC/9KMWP/UkGH/pmg5&#10;/2osA/9rMhX/dDoi/3Q9KP90PSn/cTom/2w3Jf9qNSP/bjso/28/K/9qOib/Zzcj/2o6Jv9qOib/&#10;azsn/2g5Jf9jNiP/ZDck/2Q5KP9kOyn/Yzwr/1w3J/9TLx//SSgX/0snF/9OKhr/VjEh/1w3J/9i&#10;Oyz/ZTsr/2I3J/9hMyP/YjQk/2Q2Jv9kNib/ZTcn/2c5Kf9pOyv/aj0q/21ALf9sPyz/bkEu/3NG&#10;M/9zRjP/cUY1/29EM/9vRDP/b0Q0/3FGNv9xRjb/c0U1/3JENP9yRDT/dEk5/3dKN/9zSDf/dUo5&#10;/3ZLOP9xRjP/c0g1/3RJNv9uQzD/cUYz/3VKN/9wRTL/YTgk/1wzH/9fNiT/ZD4r/2lEMf9uSTb/&#10;bUg1/25JNv9vTDj/b0w4/3BNOf9wTTn/cE05/3FOOP9wTTf/ck42/3JONP9yTzP/b0sr/3NNKf+A&#10;VTL/i2E7/5RoQf+TaD7/j2Q6/4tgNv+OZTn/j2Y6/4lgNP+IXzP/kGc7/5FoPP+RaDz/jmU5/45l&#10;Of+PZjr/i2U4/4hiNf+HXjL/hl0x/4lgNP+KYTX/iV81/4VeNf+GXzb/g1w1/4BZMv+BWzf/gFo2&#10;/4FbN/+BWzf/gVs2/4hhOv+KYzr/jWM7/41hOv+LXzj/il43/4hcNf+FWTL/g1cy/4BUL/96Tyz/&#10;dk4r/3JKJ/9wSSj/cEko/25HKv9pRCf/Z0Il/2dCJ/9nQij/ZUEn/2E9Jf9gPCT/Xz0k/1w5I/9V&#10;NR7/VTUe/1c3IP9cOSP/XTkj/2A6Jf9gOiX/ZDsl/2g/K/9sQS7/b0Qx/3ZLOP91Sjf/dUo3/3dM&#10;Of94TTr/eUw3/3lLNP91RzD/eEgy/3lJM/93RzH/eEoz/3dJMv92RzP/ckUw/3NGMf90RzL/c0Yx&#10;/3BDLv9wQy7/cEUy/3FGM/91Sjf/dUgz/29CLf9yRTD/dkk0/3dKNf95TDX/d0oz/3ZJNP90STb/&#10;dEk2/3VKN/90STb/dEcy/3RHMv9yRTD/b0It/3FEMf9uQzL/bEEw/2g/Lf9mPy7/ZkEv/2hDMf9q&#10;RTP/bks4/3FOO/9pSDf/Xz4t/2A/Lv9nRDH/bEc1/3NMO/93Tjz/fFFA/35RPv99Tjr/gFE9/3xM&#10;OP+AUDz/hVVB/4VVQf+FVUH/h1RB/4dUP/+JVkH/iFVA/4VTPP+JV0D/jFpD/45aRP+TW0T/lV1G&#10;/5ddR/+VW0X/kFZA/5BWQP+PVkL/jFM//4dPOP+GTDb/j1M5/6puUv+7fmL/s3ZZ/6dqTf+hZEj/&#10;oWNK/59hSP+bX0f/lVtF/5pgTP+aYEz/nGJO/55jUf+eY1H/nWJQ/6FmVP+haFX/o2pX/6ZvW/+a&#10;bVr/fVZF/2RDMv9UOCr/Szgp/0c3J/9HOin/UUk2/11VQv9hWUb/X1RC/1xRP/9dUD3/YVA+/2BL&#10;Ov9sSzj/fFZD/4teSf+YZVD/pW5Z/6VsWP+kalT/o2lT/6hqUf+oalH/pmpS/6lrUv+oalH/qGhP&#10;/6hoT/+paVD/qGhP/6dnTv+lZUz/omJJ/59hSP+gYkn/n2NJ/5thSf+ZX0f/mmJL/5hgSf+WYEj/&#10;mWFK/5hgSf+cZE3/nmZP/51lTv+bYk7/n2ZS/6BnU/+dZFD/m2RP/51mUf+bZE//mmNO/5pjTv+Z&#10;Yk3/l2BL/5dgS/+YYUz/ll9K/5VeSf+WXUn/l15K/5dfSP+WXUn/ll9K/5NcR/+TXEj/kltH/41Z&#10;RP+PW0b/jltG/45bRv+OW0b/j1xH/5BdSP+RXkn/jVlE/4pWQf+MWEP/ilVD/4pVQ/+JVkP/iFVC&#10;/4ZWQv+GVUT/iFdG/4laSP+IWkr/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ieGD/x5h8/8ydgf/QoYP/1KWH/9qpif/a&#10;p4j/1KKB/9Wgfv/Won3/26WB/9+pg//gq4H/4q5//+Kufv/grXj/5LN7/+u6gv/wvYT/8MGJ/++9&#10;gv/mtHn/5K10/+Kqcf/coGr/2Z1n/+Kkcf/cnmv/2p5s/92dbf/WmGn/0pRl/9SUZv/amm7/3Jxw&#10;/9ubb//hoXX/56R6/9uacP/al23/2pdt/96ac//loXr/6qZ//+qlfv/ZkWn/149n/92Tbv/elG//&#10;3JJt/+CWcf/lm3j/4pl2/+OZdv/imHX/35Vy/+Sad//kmXn/5Jl5/+Waev/lnHz/5px//+edgP/j&#10;nH7/4Zp8/+WegP/lnoD/56CC/+ijhP/spYf/7KWH/+qjhf/oooH/56GA/+eefv/lnHz/4Zh4/+GW&#10;dv/hlnb/4ph1/+Sad//kmnf/4JZx/+CWcf/ilnL/45dz/+GWb//ilG7/4pRu/+KUbf/hlm7/5Jly&#10;/+WbdP/jm3P/35dv/9yWcv/clnL/15Ft/9iSbv/alHD/2ZRt/9WQaf/WkWr/1pFq/9eSaf/Wk2n/&#10;05Bl/9WSZ//VkmX/2JVo/9iVaP/UkmL/zY1d/86OXv/OkF3/0pRh/9+jb//ssHr/77N9//O4gP/c&#10;n2j/zI9Y/8CDTP+9gEr/xIdR/8iLVf/GiVP/woVP/8KFTv/JjFX/1plg/9eaYf/Hi0//u39D/7t/&#10;Qf/Lj1P/0ZVZ/86SVv/GiVD/voFI/7h9Q/+xdjr/xY5O/+Krav/yvXn/8sB7/+q4c//quXT/4K9q&#10;/9mnYv/Ml1P/wIlG/7mCP/+4fzz/u39A/76AQ//ChEf/xYRO/8J/Sv++ekn/vHhH/7p2R/+5c0L/&#10;tG49/7JsO/+1bkD/tW5A/7hxQ/+3dEf/vHlM/7Z0RP+qaDj/qWc1/65rNv+ybzr/uXZB/82JWP/T&#10;kWH/qms//2wuBf9sMxb/dTsj/3Y9Kf93Piv/cjsn/283Jv9sNyX/bzwp/3A9Kv9oOCT/ZDQg/2k5&#10;Jf9qOib/azsn/2k5Jf9kNSP/ZDck/2Q5KP9kOir/Yzwr/104KP9TLx//SyoZ/1EtHf9WMiL/WTQk&#10;/1s0Jf9fNSX/Yjgo/2A1Jf9hMyP/YjQk/2M1Jf9jNSX/Zzkp/2k7K/9oOir/aTwp/2s+K/9qPSr/&#10;bD8s/3NGM/9zRjP/cUY1/3JHNv9wRTX/b0Q0/3BFNf9xRjb/cUMz/3BCMv9xQzP/dkk2/3ZJNv91&#10;SDX/eEs4/3hLNv93SjX/dks4/3RJNv9uQzD/cUYz/3dMOf93TDn/aT4r/100IP9dNCL/YTso/2ZB&#10;Lv9qRTL/bEc0/29KN/9vTDj/b0w4/3BNOf9xTjr/cE05/3BNOf9xTjj/cU03/3BMNP9vSzH/bUgr&#10;/3BMLP93US3/gVk2/5BlQv+Va0X/k2dA/4lfN/+JYjn/iGE2/4JbMP+CWzD/imM4/4tkOf+LZDn/&#10;imQ3/4ljNv+HYTT/g1wx/4NcMf+EXjH/h2E0/45lOf+MYjj/iV81/4RdNP+EXTb/flcw/31XM/+B&#10;Wzf/fVs4/31bOP98WjX/elgz/35YNP+AWjX/glw3/4RdNv+BWjP/hlw2/4RaNP+BVzH/fVMt/3tQ&#10;Lf90TCn/cEcn/25FJf9vSCv/b0gr/2lCJf9nQCP/Zj8i/2Y+JP9mPiT/ZDwj/2A7If9fOiD/Xzki&#10;/187I/9eOiL/Xzkk/185JP9mPSn/aD8r/2pAKP9sPyj/cUQt/3lLNP96TDX/flA5/4RWP/9/UTr/&#10;f1E6/39ROv96TDX/fEw2/3xMNv95STP/eUkz/3lJM/95STP/eko0/3hIMv94STX/dkYy/3dHM/94&#10;STX/eUo2/3dINP91RjL/c0Yx/3VIM/96Szf/eEk1/3ZHM/96Szf/e0w4/3lLNP95SzT/ekw1/3lL&#10;NP95TDf/dkk0/3ZJNP90RzL/c0Yx/3RHMv90RzL/ckUw/3JFMP9yRTL/bEEw/2k+Lf9qQS//aUMw&#10;/2lEMf9sRzX/cU47/3FOO/9tSjf/Z0Qx/2dEMf9uSTf/dE47/3hNPP94Szj/e0w4/4FRPf+EVED/&#10;g1M//4JPPP+EUT7/hlNA/4VSP/+GU0D/ildE/4hVQP+IVUD/iVZB/4dTPf+LV0H/j1tF/45XQv+R&#10;WUL/lVtF/5heSP+XW0P/klY+/5BWQP+OVD7/i081/45SOP+XW0H/n2NH/65xVf+wc1f/pGdL/55h&#10;Rf+fYUj/oWNK/59jS/+cYEj/llxG/5xfSv+dYEv/nmFM/6BjUP+eY1H/n2RS/6FmVP+jalf/pm1a&#10;/6RvXf+HXU3/bEg4/1s+Lv9QOiz/Szsr/0g7K/9JQDH/WVJA/19XRP9dVUL/WVE+/1hNO/9aTTz/&#10;Wko6/1ZDMv9jRDL/eVRC/4dcSf+UZE7/om5Y/6RsVf+jaVP/pWdO/6dpUP+oalH/p2lQ/6dpUP+n&#10;aVD/pmhP/6ZoT/+paVD/qGhP/6VlTP+jY0r/oGBH/5xeRf+eYEf/nmJI/5thSf+XYUn/mGJK/5hi&#10;Sv+YYEn/mWFK/5lhSv+eZk//nmZP/51lTv+bYk7/n2ZS/6BnU/+dZFD/nWZR/5tkT/+bZE//m2RP&#10;/5liTf+XYEv/l2BL/5dgS/+YYUz/l2BL/5VeSf+VXkn/l2BL/5dgS/+WX0r/lV5J/5JbRv+SW0f/&#10;kltH/41ZRP+PW0b/j1xH/49cR/+PXEf/j1xH/49cR/+OW0b/i1hD/41ZRP+MWEP/i1ZE/4tWRP+J&#10;VkP/iFVC/4VUQ/+FVEP/h1hG/4dYRv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xJV5/8ucfv/RooT/2qmJ&#10;/9alhf/Sn4D/0Jt7/9Cbe//Un33/26WB/+Kshv/kr4X/466C/+Swgf/isH3/5LJ9/+i3f//rvIb/&#10;8sOL//G/hP/otnv/5a51/+Cob//bn2n/3qJu/+WndP/coG7/3KBu/+Ghcf/dn3D/1Zdo/9OUaP/W&#10;lmr/2ppu/9ubb//gn3X/5aR6/92ccv/dnHL/3Zxy/+Ggdv/lpHr/7Kl//+ypf//blm//2ZFp/96U&#10;b//glnH/25Fs/9+Vcv/kmnf/5Jp3/+OZdv/imHX/35Vy/+OZdv/kmXn/4pl5/+KYe//kmn3/552A&#10;/+qgg//mnH//45l8/+acf//lnoD/56CC/+ihg//qo4X/6KKB/+iigf/oooH/6KKB/+agf//lnHz/&#10;5Zx8/+Sbe//lnHz/4pl5/+Sbe//nnnv/5Jp3/+KYc//glnH/4pZy/+CUcP/glW7/4ZZv/+KXcP/k&#10;mXL/5px1/+ied//mnnb/56J7/+agfP/ln3v/25dy/9iUb//alnH/3Zdz/9eRbf/WkWr/15Jr/9eS&#10;a//Wk2n/1ZJn/9aTaP/YlWr/2pdq/9uYa//VlWf/zY1f/82PYP/QkGD/zJBe/9OXY//VmWX/15tl&#10;/+erdf/lqHL/4aRt/9eaY//Mj1n/yo1X/8uPWf/Hi1X/w4ZQ/8SHUP/GiVL/zZBX/9ibYv/IjFD/&#10;un5C/7p+QP/MkFL/05dZ/8+TV//Hi0//wYRL/7t+Rf+zdj3/v4VG/9GaWf/gqWj/6rVz//TBf//7&#10;yof/5bRv/8+eW//Kl1X/y5ZU/8OOTP/AiUj/v4VF/76CRP/ChEn/xYRO/8OAS//BfUz/wX1M/7p2&#10;R/+3cUD/tG49/7JsO/+4cUP/uXZJ/7l2Sf+4eEr/v39R/717S/+tbT3/rmw6/7VyPf+2cz7/uXVE&#10;/8iEU//Qjl7/qGk9/2osA/9qLw//cjke/3U9Jv93Pir/cjsn/3A5Jf9vOyb/bzwp/288Kf9pNiP/&#10;ZjMg/2w5Jv9uOyj/ajom/2k5Jf9lNiT/YzYj/2E2Jf9gNib/Xjcm/1o1Jf9RLR3/Tioa/1YyIv9c&#10;OCj/XDcn/1cwIf9XMB//WzEh/1wxIf9hMyP/YjQk/2I0JP9jNSX/aTsr/2o8LP9nOSn/aDoq/2o8&#10;LP9qPCz/bD4u/3FDM/9xQzP/c0U1/3NIOP9wRTX/cEU1/29ENP9vRDT/c0U1/3FDM/9yRDT/dUg1&#10;/3VINf91SDX/d0o3/3VINf92STb/d0o3/3NIN/9wRTL/dUo3/3hNOv95Tjv/cEUy/2M6KP9cMyH/&#10;YDko/2E8Kv9jPiz/aEMx/2xJNv9uSzj/bks4/29MOf9yTzv/cU46/3BNOf9wTTf/bUo0/25KNP9v&#10;SzP/bUgu/3FML/95UjX/elMy/4dfPP+SZ0T/kmhC/4lfOf9/WTT/fVcy/3hVL/98WTP/hmA7/4lk&#10;Ov+OZz7/iWI3/4NcMf+AWS7/gFku/4RdMv+IYTj/imM4/45kPP+LYTn/hV41/4FaM/+BWjP/e1Ux&#10;/3pYNf99Wzj/fFo3/3xaN/98Wjf/elg1/3VTMP91Uy7/eFYx/3tVMf98VjL/fFYy/3tULf95US3/&#10;d08r/3RMKP9rRSH/Zz4e/2xDJf9xSCr/cUgq/2xDJf9sQyX/a0Ik/2lAIv9qQSX/aD8j/2pCKP9r&#10;Qyn/aUEo/2pCKf9pQSj/akAo/2pAKP9xRy//eUw1/3tNNv95SzT/fEw1/4JSPP+AUDr/hVU//4ZW&#10;QP+AUDr/gFA6/4NTPf+BUTv/gE43/4JQOf+CUDn/gU84/4JQOf9/TDf/gk86/4FRO/+CUjz/gVE9&#10;/39PO/+DUz//hFRA/4JSPv98TDj/dkgx/3lJNf97SzX/eUkz/3pKNP98TDb/e0s1/3lJM/93RzH/&#10;eUkz/3lLNP96TDX/ekw1/3hLNP90RzD/c0Yx/3RHMv90RzL/c0Yx/3RHMv9zRjH/bEEu/2o/Lv9p&#10;QzD/aEMw/2lEMf9sRzX/bUo3/25LOP9sSTb/bkk2/3FLOP96UT//flNC/35PO/95Sjb/fEw4/4RR&#10;Pv+KV0L/iFVA/4ZTPv+HVEH/hlNA/4RRPv+FUj//ilVD/4dTPv+HUz7/iVVA/4hUPv+PWEP/kltG&#10;/5JaQ/+RV0H/lFhA/5lbQv+XWUD/klQ7/5BSOf+OUDf/j1I2/55hRf+zdlr/snVY/6hrTv+jZkn/&#10;nmFF/55hRf+dX0b/oGJJ/6BkTP+eYkr/nGBI/55hTP+gY07/nmFM/6BjTv+hZE//oGVT/6NoVv+k&#10;a1j/pm5d/5ppWP90Tz//Xz8w/1I7Lf9NPCz/Sz4u/0pBMv9RSjr/W1RE/1pTQ/9XTzz/VEw5/1VK&#10;OP9VSDf/UkIy/1A9Lv9dQC7/cU47/4BXRf+OX0v/n2tV/6FpUv+hZ1H/pGZN/6ZoT/+naVD/pWdO&#10;/6VnTv+maE//pWdO/6VnTv+maE//p2dO/6VlTP+iYkn/oWFI/51fRv+dX0b/m2FL/5piS/+ZYUr/&#10;mWNL/5liTf+aYkv/nGNP/5piS/+dZU7/nWVO/51lTv+cZE3/nmVR/51mUf+aY07/nWZR/5tkT/+b&#10;ZE//m2RP/5liTf+WYkr/lmJM/5VhS/+VYUv/lWFL/5NfSf+TX0n/lWFL/5ZiTP+UYEr/lV5J/5Jb&#10;Rv+SW0f/kltH/41ZRP+PW0b/kFxH/49cR/+RXkn/kV5J/49cR/+LWEP/ildC/4tYQ/+NWEb/iFVC&#10;/4lWQ/+JVkP/hlZC/4RTQv+EVUP/h1hG/4VYRf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3ldSP/N&#10;nHz/1KOD/9Oigv/Nmnv/ypV1/8+aev/VoH7/3qiE/+Gthv/hrYX/47CF/+azhv/otoP/6riF/+i5&#10;hf/puoT/8sON//XCif/uuoH/5a51/9yjbP/coGr/4KRw/+Kkcf/coG7/4aR1/+Gkdf/jpXb/36B0&#10;/9eYbP/Wlmr/25pw/9uacP/cm3H/4qF3/+Gid//goXj/25xx/+Cfdf/lpHr/6Kd9/+qnff/hnHX/&#10;25Nr/92Vb//glnH/35Vw/96Ucf/dk3D/45l0/+Sadf/jmXb/4Zd0/+OZdv/il3f/4Jd3/+GXev/k&#10;mn3/5Zt+/+idfv/lm37/5Zt+/+edgP/pn4T/56CC/+ihg//ooYP/56CC/+iigf/noYD/6KKB/+eh&#10;f//noYD/6KKB/+mjgv/spYf/6qOF/+ukhv/ooYP/5Zx8/+KZdv/gl3T/4pp0/+CWcf/elG//3pNs&#10;/+CVbv/glm//4JZv/+GZcf/lnXX/56J7/+Sge//innn/1pVv/9WUbv/amXP/3554/9uXcP/Wkmv/&#10;1ZFq/9WRav/Xkmn/1pFo/9mVaP/cmGv/3Zls/96Xaf/blGb/0o9i/9GPX//SkmL/0ZFh/9OVYv/R&#10;k2D/zY9c/9GTYP/cnmv/5KZz/+epdv/doW3/05dj/8+TXf/IjFb/wIdQ/8SIUv/FiVP/woVO/8yP&#10;Vv/NkFf/voJG/7+DR//OklT/0ZVX/8qOUv/Dh0v/v4FI/7p8Q/+6fEP/vYBH/8WKTv/Fjk7/yJJS&#10;/+Owb///05D/+9WU/92uav/FlFH/yplW/86bWf/Ml1X/w45M/7yFRf+6f0P/v4BK/8KATP/Df07/&#10;w39O/7x4Sf+3c0T/tXFC/7VxQv+1ckX/uXlL/75+UP+6fE3/vH5P/76AUf+0d0j/qWk5/7JyQv+3&#10;d0f/tXND/75+UP/EhFj/p2g9/3k7FP9fJAL/aC8S/3I8Iv9zPCf/cTom/3A5Jf9xPCr/cTwq/3A7&#10;Kf9rNiT/ZzQh/2o3JP9tOif/ajom/2w8KP9oOSf/YjUi/1wxIf9aMCD/WjMk/1gzI/9SLh7/TSwb&#10;/1EtHf9WMiL/WTQk/1UwIP9ULR7/WC4e/1owIP9hNib/ZDYm/2M1Jf9iNCT/aTsr/2o7Kf9lNiT/&#10;Zjcn/2o7K/9qOyv/ajws/29BMf9wQjL/c0U1/3ZIOP90Rjb/ckQ0/3BCMv9vQTH/cEIy/3FDM/9x&#10;QzP/ckQ0/3VGNP92RzX/dkk2/3RHNP90STj/dEk4/3NIN/9xRjX/dEk4/3hNOv93TDn/cUg0/2tC&#10;MP9kOyn/XDUk/186Kv9hPCz/ZD8v/2dCMv9qRTP/bUg2/21INv9uSzf/cE05/3JPO/9wTTn/bks3&#10;/25KNP9sSDL/b0ky/25IMf9wSC//bkYs/3lQMv+GXT3/h14+/4VfO/9zUS7/aEcm/2VEI/9qSSj/&#10;eFc2/4NhPv+EYj3/fVYt/3pTKv98VSz/hF00/4hhOP+IYTr/hV43/39YMf99Vi//f1k0/4FbN/+B&#10;Wzf/elg1/3pXN/95Vjb/eFc4/3lYOf97WDj/elc3/3dUNP90Ui//dFIv/3dVMv94VjP/dVMw/3JQ&#10;Lf9xTyz/cU0r/2pGJP9mPx7/akEj/3NKLP92TS//ckkr/3JJKf90SSn/cEUl/29EJP9yRSb/cUQl&#10;/3FGJv94Syz/dkks/3FEJ/9wQij/cUMr/3VHL/94SDH/d0cw/3tLNP98SjP/gE43/4NPOf+FTjn/&#10;hE04/4JOOP+CTjj/g086/4VRPP+GUj3/g085/4VRO/+HUz3/hVE7/4NPOv+CTzr/gk86/4pXQv+H&#10;VD//hlNA/4RRPv+DUD3/iVZB/4lWQf+CTzr/f0w3/35LNv98STT/fks2/35LNv99SzT/fkw1/4BM&#10;Nv98STT/ekcy/3xJNP98TDb/fEw2/3pLN/93SDT/d0g0/3dINP91RjL/c0Yx/3NGMf9vRDH/bUIv&#10;/2c+LP9kPyz/Z0Iv/2ZDL/9qRzT/aUYz/2pHNP9sRzT/d048/3xRPv97Tjn/fk87/4NTP/+BUT3/&#10;hFE8/4dTPv+IVD//iFE9/4hRPf+MVUH/hlI9/4ZRP/+JVUD/h1M+/4dTPv+JUj7/jlVC/45VQf+T&#10;WUX/nGJO/55kUP+ZXUX/lVlB/5RYQP+TVz//jU82/4lLMv+MUDT/pWpM/7h9Xf+8gWH/r3RW/6Fm&#10;SP+cYUP/m19D/5peQv+YXEL/mV1D/5xgSP+fY0v/n2NL/59jS/+fYk3/oWRP/6FkT/+gZlL/oGdU&#10;/6JrV/+kb13/nm5a/4heTv9bPzH/TDkq/0k8LP9HPi//Rz8y/0tFN/9STD7/V1BA/1VOPv9QRzj/&#10;TEM0/1FFNf9TRjb/T0Iy/1A/L/9dQDD/bEs4/3pUQf+LXEj/mmhR/6BoUf+hZ1H/omRL/6NjSv+j&#10;Y0r/o2VM/6VnTv+maE//pmhP/6ZoT/+mZk3/pGRL/6JhS/+hYEr/nWFJ/5peRv+XXUf/mmJL/5xk&#10;Tf+ZYk3/l2BL/5hhTP+bZE//nWRQ/55lUf+gaFH/nmZP/5xkTf+dZU7/nWVO/5tkT/+aY07/nGVR&#10;/5tkUP+VYUv/lWFL/5VhS/+WYkz/lmJM/5RiS/+UYkv/lGJL/5NgS/+SX0r/k2BL/5RhTP+VYUz/&#10;kFxG/5BZRP+SW0b/kVpG/5BZRf+QXEf/j1tG/5BcR/+SX0z/kV5L/45bSP+JVkP/iVZB/4xZRv+M&#10;WUb/iVZD/4hVQv+HVkX/h1ZF/4VWRP+FVkT/YzUl/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6jW7/1aKD/9ekhf/Pmnr/zpd4/9SefP/Zo3//3aeD/+CqhP/eqoL/4q6G/+i1iv/isoL/&#10;57eG/+q7h//puob/9MWP//rLlf/1won/6LF5/92kbf/bn2v/26Fv/92gcf/gonP/5qd7/+Slef/l&#10;pnr/5KV6/9ydcv/am3D/2plv/9qZcf/amXH/3p92/+Gief/jpHv/36B3/+Chdv/lpnv/6Kd9/+in&#10;ff/inXb/3Zdz/+CYcv/gmHL/3pRx/96Ucf/elHH/4ph1/+OZdv/lm3j/5Zt4/+SZef/jmHj/4JZ5&#10;/+GXev/imXn/5Zx8/+abe//lm37/6qCD/+qgg//qoIP/5p+B/+eggv/ooYP/6aOC/+iigf/knn3/&#10;56GA/+iigP/oooH/6aOC/+ihg//qo4X/56CC/+eggv/noIL/56CC/+OdfP/gmnn/4px6/+GZc//b&#10;k23/3JJt/92Tbv/elG//3JJt/9qSav/gmHL/4Jt0/+KceP/gmnb/15Nu/9aSbf/bl3L/4596/+Wh&#10;ev/bl3D/049o/9OPaP/VkGf/1pFo/9iTav/alWz/25dq/9eTZv/YkWP/0I1g/9CMXf/TkWH/0JFe&#10;/9aXZP/TlWL/zY9c/8uNWv/RlWP/1Zln/9qebP/eom7/3qJu/9icaP/Hjlf/wolS/8GIUf+/hEz/&#10;un9H/8OIUP/Ok1n/xolQ/8eLT//QlFb/zpJW/8SITP/Agkf/voBH/7x+Rf+7fUT/v4FI/8GFSf/B&#10;hkr/w4xM/9CaWv/ruHf//8yL//LBf//Lmlj/zJtY/9alYv/Wo2L/y5hX/8GLS/+4gEP/u35H/75/&#10;Sv+/gE3/xIJQ/8F/Tf++fEz/uXdH/7d1Rf+1dUf/u31O/8CCU/+6fE3/uHtM/76BUv+8f1D/qGw6&#10;/7BwQP+ydEX/r29B/7l5S/++flL/sXJH/6RmPf9zORT/Zi0P/2kxFv9wOiL/cDkk/3E6Jv91PSz/&#10;dDwr/3M+LP9tOCj/ajUl/2k2I/9sOSb/aTkl/2o5KP9oOSf/XzEh/1ovH/9aMCD/WDEi/1k0JP9Y&#10;MyP/VDAi/1AsHv9RLR3/VzIi/1cyIv9XMiL/VzAf/1owIP9gNSX/Yjcn/2Q2Jv9iMyP/ZDUl/2Y3&#10;J/9kNSX/Zjcn/2g5Kf9nOCj/aTsr/25AMf9vQTL/ckQ1/3ZIOf90Rjf/ckQ0/3BCMv9wQjL/cUQx&#10;/3FEMf9yRTL/b0Ex/3FEMf91SDX/dkk2/3RHNP9yRzb/dEk4/3RJOP9vRjT/c0o4/3dOOv92Szj/&#10;ckk1/25FM/9nPiz/XDUk/102Jf9hOiv/YTws/2Q/L/9oQzH/a0Y0/2pFM/9rRjP/bUg1/3BLOP9v&#10;SzX/bko0/2xIMv9pRS//a0cx/2tFLv9tSC7/a0Mp/3FJL/99Vjn/f1o9/3tYOP9fQCH/VDcZ/00y&#10;FP9TOBr/aEsr/3NUNf91VDP/cUsn/3lSK/+BWjP/h2A5/4pjPP+EXDj/elQw/3VPK/90Ui3/eFYz&#10;/3tZNv98WTn/eVg3/3dWN/92VTb/dlU2/3lYOf96WTr/d1Y3/3RTNP9yUTD/cE8u/3RTMv9wTy7/&#10;bk0q/29NKv9yUC3/bUkn/2hEIv9mQBz/ckkp/3pPL/96Ty//dEkp/3NGJf9xQyL/b0Eg/29BIP9w&#10;QiH/ckEh/3NCIv93Rib/fEsr/35NLf97TC7/eUou/3tMMP98TTP/fE0z/35PNf99SzT/g085/4NP&#10;Of+CSjP/gUg0/4NKNv+HTjr/iE87/4pRPf+IUTz/h1A7/4dQO/+IUTz/h1M9/4pWQP+IVj//hVI9&#10;/4hVQP+KV0L/h1Q//4NQO/+CTjn/h1M9/4dTPf+DTzn/gU03/4BMNv+BTTf/gk44/4BMNv9/SzX/&#10;gU03/4BMNv97SDP/e0gz/35LNv98TDj/f087/3xMOP97TDj/e0w4/3pLN/92STT/dUgz/29EMf9r&#10;QC3/Zj0r/185Jv9jPiv/ZkMv/2lGM/9oRTL/akc0/25JNv9xSzj/eE06/35ROv97TTb/fEw2/4NQ&#10;O/+CTzr/hlI9/4ZSPP+ETTj/g0w3/4ZPOv+KUz7/iFE8/4pTPv+KUz7/i1dB/45XQv+OVUH/j1ZC&#10;/45UQP+PVUH/mFtG/51gS/+gX0n/nVxG/5ZVP/+PUzv/jE41/45RNf+cX0L/un1e/72AYf+0d1j/&#10;pmtL/5tgQv+bYEL/mV1B/5hcQv+YXEL/nGBG/6FjSv+iZk7/o2dP/6FlTf+eYkr/oGNO/55kUP+f&#10;ZlL/oWhV/6JuWf+hcV3/kWRR/3JNO/9SOy3/TDos/0k9Lf9KQDT/SEI0/0tFN/9OSDr/T0c6/05G&#10;Of9NQzf/S0E1/01BM/9SRDf/U0M0/1NAMv9bPi7/aUg3/3pUQf+KXUb/nGpT/59pUf+hZ1H/oGRM&#10;/6JhS/+jYkz/pGNN/6loUv+paFL/qWlQ/6lpUP+mZk3/o2NK/6BfSf+dYUn/nWFJ/5tfR/+aYEr/&#10;nGRN/5xjT/+cY0//mWBM/5tiT/+dZFH/nGNQ/5xjT/+fZ1D/nGZO/5ljS/+aZEz/mWNL/5dgS/+Y&#10;YUz/mmNO/5liTf+VYUv/lWFL/5VhS/+VYUv/lGJL/5NhSv+TYEv/kl9K/5JfSv+QXUj/kV5J/5Ng&#10;S/+UYEv/j1tF/5BZRP+RWkX/kFlF/5JbR/+RXUj/j1tG/49bRv+PXEn/j1xJ/45bSP+MWUb/jFlG&#10;/41aR/+OW0j/iFVC/4dUQ/+GVUT/iFdG/4laSP+BUkL/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06CB/9ahgf/SnX3/0Zt5/9igff/bpYP/3qiE/+Kshv/hrYb/5LCI/+e0&#10;if/ktIb/5raG/+m5iP/qu4f/8MGN//bHkf/2xY3/7LeB/+Goc//do3H/3aBx/9uecf/foHT/5aZ7&#10;/+Wme//oqX7/6ap//+KjeP/en3b/2pty/92edf/jonr/3p92/+Gief/nqH//4qN6/+Wmff/nqH3/&#10;7K2C/+2uhf/ko33/5KB7/+Ode//hm3n/3pVy/9yTcP/dk3D/4Zd0/+OYeP/kmXn/5Jl5/+WcfP/n&#10;nYD/5Zt+/+OZfP/jmXz/5Jt7/+OZfP/jmXz/6qCD/+qgg//pn4L/5Zt+/+Kbff/lnoD/6aOC/+ii&#10;gf/moH//6KKB/+Wffv/noYD/6KGD/+afgf/mn4P/6KGF/+Wgg//moYT/56KD/+ahgv/jnn3/5J9+&#10;/+Wfff/fmXf/25Vx/96WcP/gmHL/4Zlz/+GZc//fl3H/4Jhy/+KceP/jnXn/35l1/92Xc//dl3P/&#10;4px4/+eie//jnnf/15Jr/9KPZf/WkWj/1pFo/9eSaf/Xkmn/2JNq/9uXav/cmGv/15Fg/9KOX//U&#10;kmD/0pNg/9eYZf/WmGX/0ZNg/8yQXv/MkF7/yY1b/8yQXv/QlmT/4KRw/+erd//aoWr/zZRd/8eO&#10;V/+6gUr/t35H/7+DTf/HjFT/x4xU/8mMU//RlVn/0ZNY/8mNUf/Dh0v/v4NH/8GDSv/DhUz/x4lQ&#10;/8WJTf/IjFD/xoxN/8mSUv/Wn1//4q1r/+q3df/hrm3/3Klo/9uoZ//XpmT/06Bf/8uYWf+/iUv/&#10;uX5G/72ASv/Agk//w4RR/8OBT/++fEz/uXlJ/7Z2Rv+0dET/uXlJ/8GBUf++gVL/un5M/8CDVP/C&#10;hVb/tHZH/7J0Rf+zc0X/r29B/7NzRf+6d0z/unlP/9eYb/+9gV3/f0Qk/10mCP9hKw//ajYe/3A5&#10;JP9yOyf/czsq/3M7Kv9xOSj/bTgm/2w3Jf9rOCf/azgn/2g3Jv9lNiT/Wy0d/1kuHv9aMCL/WDEi&#10;/1cyIv9XMiL/VjIk/1QwIv9TLyH/VTEh/1gzI/9aNSX/WzQl/1sxI/9fNCT/Yjcn/2Q2Jv9jNSX/&#10;ZDUl/2U2Jv9lNib/Zzgo/2c4KP9lNyj/aTss/20/MP9tPzD/b0Ey/3NFNv9zRTX/dEU1/3FEMf9w&#10;QzD/cEEv/3FCMP9yRTL/bkEu/3JENP90Rjb/dkg4/3RGNv9xRjb/dEk5/3VKOf9xSDb/c0o4/3VM&#10;OP9zSjb/c0o2/29GNP9oPy3/WjMi/1kyIf9dNif/YTor/2M8K/9oQTD/akQx/2lDMP9nQS7/akQv&#10;/2tHMf9sSDL/b0s1/2xIMv9pRS//akYu/2lFLf9sRi//aUQq/25JLv90TzT/elc7/3dVOf9dQiX/&#10;TzQX/0guE/9KMBX/Vj0f/1o/Iv9bPh7/aUck/31XM/+IYDz/i2Q9/4xkQP+EXDj/eVMv/3NPLf9x&#10;Tyz/bk0s/3BPLv9zVDX/dFU2/3JTNv9zVDf/dFU4/3ZXOv91Vjn/cVIz/2xNLv9sTS7/bU8t/3NV&#10;M/9wTy7/b00q/3RSL/94VDL/dU8r/3BKJv9xSSb/ek0s/35QL/98Ti3/dUcm/3NFJP91RCT/dkUl&#10;/3tKKv+CTzD/gE4t/4RSMf+JVDX/jVg4/4tWN/+GUTL/f0wv/4BRM/+EVTn/iVc8/4dVPP+DUTj/&#10;hVE5/4hSOv+FTTb/hk43/4hQOf+JUTr/jVU+/41VPv+OVj//jFQ9/4lROv+LVD//kltG/5NcR/+P&#10;W0X/jFhC/4lXQP+IVj//h1U+/4hUPP+IVDz/iFQ8/4dROf+CTDT/gkw0/4RONv+FTjn/hU45/4ZP&#10;Ov+ETTj/hU45/4ZPOv+ATDf/gE04/4NQO/+BUT3/f087/35OOv9+Tjr/fk87/3xNOf93SjX/dUo3&#10;/29GNP9oPy3/YTso/2I9Kv9qRzT/ZUQx/2NCL/9kQS7/cEs4/3hSP/97Uj7/gVM8/4FRO/9/Tzn/&#10;gU45/4FPOP+ATDb/hE42/4NNNf+ESjL/h001/49TOf+TWUH/jFI6/49VPf+VX0X/nGZM/5pkSv+Z&#10;YUr/mGBJ/5JYQv+MUjz/klY+/5dbQ/+hYEr/nl1H/5ZVP/+QUjn/kFI5/6BjR/+3el3/vYBh/7Bz&#10;VP+oa0z/o2hK/5pfQf+cYET/nGBG/5ldQ/+cYEb/oGJJ/6JkS/+jZUz/omZO/6JmTv+hZU3/oGZS&#10;/6BmUv+gZ1P/omtX/6NvWv+bbFj/gFdF/2ZCMv9ROy3/TDwt/0o+MP9JQTT/S0U3/0xGOP9NRzn/&#10;T0c6/0xEN/9LQTX/TEAy/1BCNf9RRDT/VEI0/1ZAMv9dPiz/bEk2/4BXRf+RY0z/om5Y/6NtVf+h&#10;Z0//oGRM/6FlTf+hZU3/o2JM/6ZlT/+mZU//pmVP/6VkTv+mZU//pWRO/6JhS/+cYEj/nGBI/5he&#10;SP+bYUv/mWBM/5tiTv+cY0//m2JO/5xjUP+cY1D/m2JP/5xjT/+dZU7/nGZO/5pkTP+ZY0v/mmRM&#10;/5dgS/+XYEv/mmNO/5hhTP+YYUz/lmJM/5RgSv+UYEr/lGBK/5NhSv+SX0r/kl9K/5NgS/+VYUz/&#10;k19K/5RgS/+WX0v/kltG/5FaRf+QWUT/kFlE/5VeSv+XYEz/kl5J/5BbSf+OW0j/j1xJ/49cSf+P&#10;XEn/jVpH/49cSf+PXEn/iVZF/4dUQ/+FVEP/hVRD/4laSv8IAA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X2Fe/9mkhP/YoYL/1Z99/9mhfv/bpYP/3KaC/+Csh//irof/&#10;4q6G/+KxiP/isoT/5bWF/+m5iP/qu4f/67yI//DBjf/0w4v/77qG/+Ssef/epHT/3J9y/9uecv/d&#10;nnP/4KF2/+Okef/oqoH/6qyD/+epgP/ipHv/2pxz/92edf/kpH7/3595/+Ghe//mpoD/4qN6/+an&#10;fv/oqYD/7a6F/+2uhf/mpX//5KJ//+Sgff/jnXz/3ph3/9mTcv/ck3P/4Zh4/+OYeP/imXn/4ph7&#10;/+Wbfv/pn4L/552C/+KYff/imHv/45l8/+KYe//kmn3/6qCD/+qgg//nnYD/5Jp//9+Yev/gmXv/&#10;6KGD/+ihg//lnoD/5p+B/+Ocfv/noIL/6KGF/+Sdgf/ooYX/56KF/+Wgg//moYT/56WF/+elhf/l&#10;o4P/5aOB/+elg//loX7/4Z16/9+Zd//fmXf/4515/+Wdd//imnT/4Zlz/+Scdv/moHz/4px4/+Ca&#10;dv/fmXX/35l1/+Gbd//hnHX/2ZRt/9WQaf/Xkmn/15Jp/9eSaf/VkGf/1pFo/9yXbv/emm3/1ZJl&#10;/9SQYf/UkmL/05Rh/9iZZv/bnGn/1pdk/9OUYf/Lj13/xopY/8SIVv/Eilj/15tn/+quev/rsnv/&#10;4ahx/9OaY/++hU7/u4JL/8KGUP/EiFL/xYlT/8iLVP/PkVj/z5FW/8uPU//FiU3/w4dL/8iLUv/N&#10;kFf/zI9W/8mNUf/KjlL/yY1P/8aMTP/KkFD/zpdW/9miYf/msW//5bJx/+Gubf/aqWf/1qRl/9Og&#10;Yf/EkFT/uH9I/7p+Sv+8fkv/woJS/8CAUP+7e0v/vX1N/7t7S/+2dkb/tnZG/79/T//AgFD/u39N&#10;/8CDVP/Ehlf/unxN/7t7Tf+4eEr/sW5B/7NwQ/+2c0j/t3dL/96fdP/9wZz/vYJg/3c+IP9YIgb/&#10;WykO/2Y0G/9uOiT/czwo/3M7Kv9zOyr/bjkn/2w3Jf9sOSb/aTYj/2U0I/9iNSL/XC4e/1swIP9d&#10;MyP/WjMk/1cyIv9VMCD/Uy8h/1MvIf9RLR//VDAi/1o1Jf9bNib/XTYn/1s0Jf9fNCT/YTYm/2I0&#10;JP9kNSX/YjMj/2QzJP9mNSb/aDkp/2Y3J/9mNij/aDor/2s9Lv9rPS7/az0u/29BMf9vQTH/cUIw&#10;/3FCMP9wQS//b0Au/29ALv9wQzD/cUQx/3JENP9yRDT/dUc3/3NFNf9wRTX/cUY2/3FGNf9vRjT/&#10;cUg0/3NKNv91TDj/ckk1/25FMf9pQC7/XDYj/1gxIP9aMyL/XzUl/2Q6Kv9oPi7/akEv/2tCMP9p&#10;QC7/aUMu/2pEL/9rRTD/bEgy/2tHMf9qRjD/a0cx/2lFLf9nQyv/Z0Mr/2tHLf9vTDD/dVM3/3FS&#10;Nf9eQyb/VDof/1I4H/9NNR3/SzEW/0sxFv9PNBb/a0on/31bOP+FXzv/hl46/4piPv+EXDj/fFYy&#10;/3ZSMP9wTS3/a0op/2lKK/9sTzH/cFM1/3FTN/9wUjb/bU8z/2xPMf9sTTD/akss/2xNLv9vUDH/&#10;dVQz/3hXNv9zUS7/c1Eu/3pWNP+BWzf/glc0/35TMP9/UzD/gVMy/4BPL/98Syv/dkUl/3dGJv97&#10;Sir/fk0t/4VUNP+NWjv/j1o6/5NcPf+WX0D/mGFC/5NcPf+PWDr/jVg5/41YOf+RWz//lmBE/5Jf&#10;RP+PXEH/kFpA/5FXP/+RVz//k1c9/5BWPv+RVTv/llpA/5RaQv+WXET/llxE/5JYQP+QWkL/lV9H&#10;/5JbRv+TXEf/kl5I/5JeSP+QXET/kFxE/5FeQ/+WYEb/lFxB/4pSN/+CTDL/hEoy/4ZMNP+FTTb/&#10;hU02/4dPOP+GTTn/iVI9/45XQv+FUTz/g1A7/4ZTPv+EUT7/fk46/3xMOP98TDj/e0w4/3pLN/92&#10;STT/cEc1/2dBLv9gOyn/YD0q/2hFMv9pSDX/Y0Iv/2RDMP9qRzT/dlE+/35VQ/+AUz7/glI8/4JP&#10;Ov+BTzj/fkw1/4NPOf+EUDj/hlA2/4pRNv+PVDb/k1g6/5leQP+eY0X/l1w+/5pfQf+ka07/qnFU&#10;/6hvVP+obFD/qW1R/5peQv+OUDf/kVM6/5VXPv+gYEf/nFxD/5VVPP+TUzr/oGBF/7V1Wv/Dg2f/&#10;snVY/6JlSP+gY0b/nmNF/5tfQ/+cYET/nGBG/5peRP+eYkj/oGJJ/6FjSv+iZEv/omRL/6NnT/+j&#10;Z0//oWdT/6JpVf+jbFj/o29a/55uWv+RZFH/dU49/18+L/9SPzH/T0Iy/0xAMv9KQjX/TUc7/01H&#10;Of9MRjj/TEQ3/0tBNf9LQTX/TUEz/1BCNf9QQDH/VEEy/1ZAMv9gPy7/bkk3/4RZRv+VZU//o29Z&#10;/6VtVv+jZ03/omRL/6JmTv+iZk7/oWVN/6VkTv+lZE7/pmVP/6RjTf+kY03/pGNN/6JhS/+cYEj/&#10;nGBI/5pgSv+cYkz/m2JO/5lgTP+ZYEz/m2JO/5xhT/+cY1D/m2JO/5tiTv+bZU3/m2VN/5tlTf+Y&#10;ZEz/mmZO/5hhTP+YYUz/mWNL/5hiSv+ZY0v/mmRM/5RgSP+TX0n/lGBK/5RgSv+TYEv/lWFM/5Zi&#10;Tf+WYk3/l2BM/5ZfS/+UXUn/kVpF/5JbRv+RWkX/kVpF/5ZfSv+VXkr/k1xI/45aRf+MWUb/j1xJ&#10;/49cSf+QXUr/jVpH/45bSP+NWkf/h1RD/4RTQv+FVEP/hVRF/xMA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QGA//ao4T/1Z99/9iigP/eqIb/3qmH/92p&#10;hP/hrYj/4bCI/+Cvh//froP/47OF/+W1hP/ltYT/57iE/+u8iP/tvor/8b+M/+y4hv/irXv/26N0&#10;/9yhdf/bnnL/255y/9+idv/jqH7/5Kl//+Spf//kqX//4qd//+Clff/ho3z/4qR9/+Olfv/ho3z/&#10;4aN8/+epgv/pq4T/6KqD/+iogv/jo3//4qJ//+Ohf//joYH/4Jt8/92Yef/fmHr/35h6/+GafP/i&#10;m33/45yA/+edgv/nnYL/5ZuA/+Saf//imHv/45l8/+Wbfv/nnYD/7aOG/+yihf/lm37/5ZuA/+KY&#10;e//hl3r/45l8/+acf//lnoD/5p+B/+eggv/qo4X/6KGD/+ahhP/oo4b/56KF/+Wjg//npYX/6aiI&#10;/+moiP/npob/56aG/+mnh//pp4X/6aSD/+eigf/dl3X/35l3/+Odef/jnXn/4px4/+KceP/moHz/&#10;6aN//+Seev/hm3f/4px4/9uTbf/bk23/2JNs/9eSa//Yk2z/1pFo/9eSaf/VkGf/1ZBn/9iTav/Y&#10;lWv/0JBk/8+PY//SkmT/15dn/+Ghcf/fn2//2ppq/9mZaf/SkmL/yo5c/8eLWf/CiFb/xoxa/9Oa&#10;Zf/gp3L/+cCJ//O6g//eomz/yo5Y/8WJU//ChU//woVP/8aHUv/JilT/y41U/82PVv/JjFP/x4pR&#10;/82QV//VmF//0ZVZ/8mNUf/Lj1H/zpJU/8GFRv+/hUX/wIZG/8OMS//TnV3/1KFg/96rbP/lsnP/&#10;16Nn/9ejZ//Qml7/v4ZP/7p9R/+4eUb/vn9M/8B+TP/EglD/xoRS/8WBUP++ekn/woBQ/8eFU//E&#10;glD/v31N/8CAUP/Bf0//tnZI/7l5S/+4eEr/snJE/7JyRP+zc0f/rW5C/7FyR//+xJz//dGs/+uz&#10;kP+hakz/Uh8E/0sZAv9ZKRP/bDgj/204Jv9wOyn/bjkn/2w3Jf9sOSb/aTYj/2U0I/9jNCT/YDIi&#10;/2A1Jf9gNij/WjMk/1kyI/9WMCP/Tysd/00sHf9NKRv/Tysb/1o1Jf9cNyf/YTop/2M5Kf9hNib/&#10;YzUl/18xIf9gMSH/ZTQl/2QzJP9lNCX/ZTYm/2U2Jv9nNyn/Zjgp/2k7LP9oOiv/Zzkq/2o8Lf9u&#10;Py//cEEx/29AMP9uQS7/bUAt/2s+K/9rPS3/az0t/25AMP9xQzP/dUc3/3NFNf9xRjb/cUY2/3FG&#10;Nf9vRjT/b0Yy/29GMv9xSDT/bkUx/2xDL/9pQCz/YTgm/1owIP9YLh7/WzEh/2U7K/9nPS3/Zjws&#10;/2Y9K/9oQi//aUMw/2tFMv9qRDH/ZkEu/2hDMP9qRTL/akUy/2lEMf9mQiz/aEQu/2ZCKv9pRy7/&#10;cE4z/29QNP9mSCz/a00z/3FWO/9sUTb/WD0i/1U6H/9YPR//blAu/3taN/9+XDn/flg0/4NdOf+G&#10;Xjr/iGA8/4RgPv98WTn/dFMy/2tMLf9tTjH/cVM3/2lOMf9nTC//Y0gr/2RHKf9nSCn/b1Ax/3lY&#10;N/98WTn/fVs4/31ZN/98VjL/gVYz/4FWM/+CVjP/hFY0/4VXNf+CVDL/fk0t/3tKKv96SSn/d0Ym&#10;/3lIKP9+TS3/hFEy/4pXOP+NWDn/j1o7/5JbPf+UXT//lV5A/5RdP/+WXUD/mmJH/5RcQf+TW0D/&#10;mWBF/5phRv+cY0j/nGNI/5lgRf+WXUL/k1o//5NaP/+TWj//ll1C/5deQf+YX0T/mmFG/5VbQ/+T&#10;WUH/lFxF/49XQP+SXET/mGJK/5pkTP+YYkj/lV9F/5dfRP+cZEn/mGBF/5BYPf+LUjf/j1U9/4xU&#10;Pf+ETjb/ilQ8/5FaRf+KUz7/i1Q//4pTPv+HUz7/hlI9/4dUP/+GUz7/gE04/3xMOP97Szf/dkk2&#10;/25DMv9rQjD/YTwq/1w4KP9hQC//ZEMy/2ZFNP9iQTD/bEk2/3dSP/96VEH/e1I+/35RPP9/UTr/&#10;hFI7/4NPN/9/TDH/h1E3/45WO/+TWj3/mF09/5xhQf+laUf/o2dF/6RoRv+kaEb/omdF/6RpSf+p&#10;bk7/rHNV/6pvT/+qb0//s3ZZ/6BjRv+QUzb/kFA0/5JSN/+XVzz/llY6/5tbP/+tbFD/uHdb/7l4&#10;XP+sbFD/m15B/5pdQf+eYUX/nWFF/5xgRv+cYEb/ml5E/5xgRv+jZUz/oWNK/6BiSf+hY0r/o2VM&#10;/6ZoT/+na1P/pWtV/6RrV/+jbFj/om5Z/5ZnU/97UUH/aUU1/19DNf9SQDL/Sz8x/0pANP9KQjf/&#10;SkQ4/0lDN/9HQTX/SUE2/0g+NP9KPjD/Sz0w/0o9Lf9QPjD/Uj8w/1U+MP9lQi//eVNA/41gS/+b&#10;aFP/omxU/6FpUv+jZ03/o2dP/6JmTv+iZk7/o2dP/6FlTf+iZk7/pmVP/6RjTf+iYUv/omFL/6Fg&#10;Sv+gX0n/nWFJ/51fRv+cYEb/nGJM/5xiTP+YX0v/mF9L/51jT/+eZFD/nGNP/5xjT/+dZFD/m2RP&#10;/5liTf+aY07/mmNO/5dgS/+XYEv/mWJN/5dgS/+WX0r/lV5J/5ZfSv+WX0r/lGBK/5ZiTP+WYkz/&#10;mWJN/5hhTP+XYEv/ll9L/5VeSf+TXEf/kFlE/49YQ/+PWEP/kVpF/5JbR/+RWkb/kFlF/41ZRP+P&#10;Wkj/kFtJ/5BbSf+PWkj/jFdF/4pXRP+IVUL/hFRA/4VVQf+HVkX/AwI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3OTb/1J58/96ohv/msY//&#10;57KQ/+Syjf/ls47/5LKN/+Kxif/aqX7/2al7/92tff/fr37/5LWB/+S1gf/ouYX/8L6L/++7if/k&#10;r33/3KR1/9yhdf/YnXH/2Zxw/9yfc//jqH7/46h+/+Oofv/kqX//4aZ+/+Clff/gpX3/4qR9/+Sm&#10;f//ionz/4KB6/+Wlf//pqYP/6amD/+iohP/mpoP/46KC/+Gff//joYH/4Z9//+Gcff/hnH3/4Zx9&#10;/+Kdfv/jnID/4pt//+OcgP/lm4D/5ZuA/+WbgP/imHv/5Jp9/+acf//qoYH/7KKF/+qgg//kmn3/&#10;5ZuA/+OZfv/imH3/45l8/+Wbfv/lm37/5Zt+/+WegP/poob/6KGF/+ahhP/oo4b/5KGE/+Wjg//o&#10;pob/7KuL/+yri//mpYX/5qWF/+2ri//rqYn/5qSE/+ahgP/clnX/3Zd1/+Ode//moHz/56F9/+ag&#10;fP/noX3/6aWC/+ehf//jnXv/4517/96WcP/bk23/2JBq/9iQaP/Xkmv/1ZBp/9eSaf/Xkmn/2JNq&#10;/9mUa//Wk2n/z45k/9CQZP/Tk2f/15lq/+Cic//enm7/25tr/+Ghcf/ZmWn/0JBg/8iMWv/EiFb/&#10;xIpY/8yQXP/TmmX/9LuG//vCjf/usnz/2Jxm/8KGUP+9gEr/vYBK/8SFUP/FhlD/x4pT/8uOV//H&#10;jFL/xIlR/8yRV//PlFr/zJFX/8iLUv/FiU3/x4tP/72BQ/+6gEH/vYNE/7+ISP/IklT/y5hZ/9aj&#10;ZP/ir3D/2aVp/9aiZv/OmFz/wYlQ/8CDTf+7fEf/untI/8F/Tf/EglD/x4NS/8SAT//AfEv/xYFQ&#10;/8uHVv/IhlT/xYNR/8SCUP+9e0v/sG4+/7NzRf+2dkj/tHRG/7NzRf+zc0X/rm9D/6RlOv/QlWv/&#10;/cOb//7XsP/wuJX/jlc5/1wpDv9PHQT/WioU/2QxHP9qNyT/bTgm/2w3Jf9tOif/ajck/2U0I/9k&#10;NSP/YTMj/180JP9dMyX/WjMk/1o1Jf9WMCP/UCwe/00sHf9NKRv/TSkZ/1cyIv9dNiX/YDko/2M5&#10;Kf9hNib/YzUl/2EyIv9hMiL/ZTQl/2MyI/9kMyT/ZTQl/2U2Jv9nNyn/Zzcp/2k5K/9pOSv/aTkr&#10;/2s7Lf9tPi7/b0Aw/24/L/9uQDD/b0Ex/25AMP9sPi7/az0t/25AMP9xQzP/dEY2/3JENP9vRDT/&#10;bUIx/21CMf9uRTP/bEMx/25DMP9vRjL/bkUx/21EMP9qQS3/ZDsp/1wyIv9YLh7/WS8f/181Jf9j&#10;OSn/ZDoq/2Q7Kf9mQC3/ZkAt/2dBLv9nQS7/Yz4r/2ZBLv9mQS7/ZkEu/2hDMP9mQS7/Yz8p/2I/&#10;Kf9lQiz/bUsy/3FPNv9qSy//cVE4/3dZP/92WD7/YUYr/1tAI/9aPyL/bE0u/3hXNv97WTb/e1k2&#10;/4VfO/+JYT3/i2M//4ljP/+BXzz/dVQz/2hJKv9lSCr/Y0gr/2FGKf9kSSz/akww/3FSNf91VDX/&#10;elk6/35bO/+BXTv/fVk3/3xWMv99Ui//glYz/4JWMf+BUy//g1Ux/4paNv+MXDj/g1Ix/35NLP9+&#10;Syz/fUor/4FOL/+FUjP/i1g5/5BdPv+OWTr/jlk6/5BZO/+QWTv/klo//5JaP/+UW0D/mF9E/5Rb&#10;QP+RWD3/lFtA/5RbQP+WWj7/lls9/5RbPv+VXD//klk8/5RbPv+WXUD/mmFE/5phRP+bYkX/m2JF&#10;/5hfQv+VXEH/lFpC/5BWPv+TXUP/l2FH/5ZgRv+XX0T/mWFG/5xlR/+eZ0n/mmFE/5RbPv+NVDn/&#10;kVc//5FXP/+JUzv/j1lB/5JbRv+LVD//iFE8/4RQOv+FUTz/g1A7/4VSPf+FUj3/fk46/3tLN/95&#10;Sjb/bEEw/2U/LP9lQC7/Yj4u/2RDMv9kQzL/Y0Ix/2JBMP9kQS7/cEs4/3xWQf9/VEH/gFM8/4dX&#10;Qf+IVj//iFI4/4pSN/+KUzX/klk8/5tiRP+iZ0f/pmtJ/6hsSP+obEj/omZC/6FlQf+iZkT/oWZE&#10;/55jQf+fZET/q3BQ/6luTv+obU3/rXBR/5xfQv+NUDP/jk4y/5BQNP+WVjr/n19D/61sUP+5eFz/&#10;tXRY/65tUf+jY0f/nFxB/5pdQf+dX0b/nmJI/55iSP+bX0X/m19F/5xgRv+jZ03/o2VM/6FjSv+i&#10;ZEv/pWdO/6dpUP+pa1L/pWtV/6NqVv+jbFj/oG1a/4xfTP90TT7/Z0Y3/19FOP9RQzb/Sz8x/0hA&#10;Nf9IQjb/REA0/0A8MP9APDD/Rj4z/0U7Mf9HOy3/SDot/0o9Lf9RPzH/VT8x/1g8Lv9rRjT/gVZF&#10;/5NjTf+caFL/ompT/6JoUv+iZkz/o2dP/6JmTv+iZk7/o2dP/6FlTf+iZk7/oWVN/6JhS/+hYEr/&#10;oWBK/6FgSv+gX0n/nWFJ/5xgSP+aYEr/nGJM/5thS/+aYEr/m2FN/51jT/+eZVH/nWRQ/5tiTv+a&#10;Y07/m2RP/5liTf+aY07/mWJN/5dgS/+XYEv/mGFM/5ZfSv+VXkn/lV5J/5ZfSv+XYEv/mGFM/5dj&#10;Tf+XY03/mGFM/5hhTP+XYEv/ll9L/5RdSP+TXEf/j1hD/49YQ/+PWEP/kVhE/5FaRv+RWkb/j1hE&#10;/41ZRP+PW0b/kFxH/5BbSf+PWkj/jVhG/4pXRP+IVUL/hFRA/4VVQf8sHhX/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05x9/+Sv&#10;j//vupj/7ryZ/+68l//tu5b/6LiS/+a2jv/hsob/26x+/9utfP/esH7/3rB+/96uff/is3//7LqH&#10;/+68if/ksID/26V2/9mgc//an3P/2Zxw/9mbcv/ip33/4qd9/+Knf//jqID/4KV9/9+kfP/gpX3/&#10;4aN8/+Olfv/kpH7/3595/+Cgev/oqIL/6qqG/+eng//npob/46KC/+Cff//joYH/5KKC/+Gff//i&#10;oID/5J+A/+Oef//inYD/4Jl9/+OcgP/jnID/5ZuA/+WbgP/kmn3/5px//+iff//qoYH/6qCD/+Wb&#10;fv/jmHn/5Jp//+Saf//kmn//5Jp9/+Saff/jmXz/45l8/+Ocfv/ooYX/5Z6C/+ahgv/nooX/5KGE&#10;/+Wihf/opYj/7ayO/+2sjP/mpYX/5aSE/+6sjP/rqYn/46GB/+SfgP/clnX/3JZ1/+SefP/po4H/&#10;66WD/+mjf//no4D/6KSB/+iigP/moH7/4517/9+Zd//elnD/2ZFr/9mRa//Xkmv/15Jr/9qVbP/a&#10;lWz/3Zhv/9yXbv/Wk2n/0I9l/9OSaP/Wlmr/15hs/92fcP/anG3/2pxt/+Kicv/enm7/05Nj/82N&#10;Xf/FiVf/xYtZ/8eNW//Jj13/4ahz//G4g//2vYb/7LB6/8yQWv+8gEr/vH9J/8OGUP/FiFL/xolT&#10;/8iNVf/EiVH/wodP/8eMVP/HjFT/xotT/8OITv/Ag0r/voFI/7p+Qv+5fkL/vYJG/7yESf/Bi0//&#10;yZVZ/9GdYf/fq2//4Kxw/9iiZv/Nl1v/xY1U/8qPV//HiFP/vX5J/8F/S//DgU3/xYFQ/8J+Tf/A&#10;fEv/xIBP/8mFVP/Lh1b/z4ta/8uHVv++fEr/rmw8/7RyQv+8ekr/unpM/7R0Rv+zc0X/sXJG/6Vm&#10;O/+oakH/zZJq//m/l//83Lb/36qI/5xlR/9lMhf/TBwF/1YmEP9hMRv/ZzQh/2k2I/9sOSb/bDkm&#10;/2c2Jf9kNSP/YTMj/1swIP9ZLSD/XTMl/1s2Jv9WMSH/US0f/04tHv9LJxn/SycX/1cyIv9dNiX/&#10;Yzkp/2M4KP9iNCT/YzQk/2Q1Jf9kMyT/ZDMk/2EwIf9iMSL/ZTQl/2Q1Jf9oOCr/aDkp/2g4Kv9o&#10;OCr/aTkr/2s7Lf9sPS3/bT4u/2o8LP9sPi7/b0Ex/25AMP9uQDD/bD4u/29BMf9xQzP/cUMz/29B&#10;Mf9rQDD/aj8u/2k+Lf9tQjH/aj8u/2xBMP9tRDL/b0Y0/25FMf9rQi7/ZDsp/100Iv9YLh7/Vy0d&#10;/1kvH/9eNCT/Xjcm/143Jv9kPiv/Yzwr/2E6Kf9iPSv/Yz4s/2I9K/9hPCr/Yz4s/2ZBL/9kPyz/&#10;YDso/2A9Kf9iPyn/aUcu/3BONf9vTTL/cU82/3NTOv9xUzn/Zkgu/2BCJv9ZPiH/akss/3ZVNP97&#10;WTb/flw5/4djQf+LZUH/i2M//4ljP/9/XTr/dVQz/2VGJ/9bPiD/VTod/1o/Iv9mSCz/dVY5/35d&#10;Pv+BXkD/gl4+/4FdO/+DXTn/f1k1/31SL/97Tyr/gVUw/4VXM/+EVzD/ilo0/5NjPf+VYz7/jFo3&#10;/4dVNP+FUzL/hVMy/4xZOv+OWzz/kl0+/5VgQP+QWzz/kls9/5JbPf+OVzn/jVU6/49XPP+QWD3/&#10;klhA/5FYPf+MUzj/kFQ4/49TN/+MUDT/jFEz/45VOP+UWz7/k1o9/5VcP/+XXkD/nGNF/5phQ/+a&#10;YUP/mWBC/5tiRP+YX0L/lFs+/5FYPf+TW0D/ll5D/5JaP/+SWj//l2BC/55lSP+gZ0r/mWBD/5Na&#10;Pf+OVTr/klhA/5FbQf+MVj7/j1lB/49YQ/+LVD//hFA6/4NPOv+CTjn/gU45/4RRPP+DUz3/eks3&#10;/3VIM/9uQzL/ZD0s/2M+LP9lQi//Z0Y1/2tKOf9iQTD/YD8u/2RBLv9uSDX/eE87/31TO/9/UTr/&#10;g1M8/41bQv+OW0D/jVQ3/5JZPP+XXkD/n2dE/6dtSP+rcUz/r3VQ/6xwS/+makX/oWVB/6BkQP+f&#10;Yz//nGE//5lePP+XXDz/p2xM/6ZrS/+ma0v/qWxN/5VYOf+JTC3/ik0w/5FRNf+fX0P/rm5S/7h3&#10;W/+5eFz/qmlN/6NiRv+gYEX/nF5F/5pcQ/+cXkX/n2FI/55iSP+cYEb/nGBG/59jSf+kaEz/o2dL&#10;/6NmSv+iZUn/pmhP/6dpUP+oalH/pGpU/6JpVf+gbFf/m2tX/4FWRv9xTDz/Zko8/11HOv9RQzb/&#10;ST81/0U/M/9CPjL/Pjov/zs3LP89OS7/Qzsw/0I6L/9EOCr/Rzoq/0w/L/9UQzP/VkAy/1g8Lv9w&#10;Szj/hVpH/5VlT/+faFP/oWlS/6FnUf+jZUz/omZO/6JmTv+iZk7/omZO/6FlTf+iZk7/n2NL/55i&#10;Sv+gX0n/oF9J/6BfSf+fXkj/nGBI/5tfR/+YXkj/nGJM/5xiTP+aYEr/m2FL/51jTf+dZFD/nGNP&#10;/5tiTv+aY07/mmNO/5liTf+aY07/mGFM/5hhTf+YYU3/mGFM/5ZfSv+WX0r/ll9K/5ZfSv+XYEv/&#10;mWJN/5liTf+XY03/lWFL/5dgS/+XYEz/lV5K/5RdSf+SW0f/kFlE/5FaRf+PWEP/kllF/5BZRP+P&#10;WET/jldD/45aRf+PW0b/kFxH/5BbSf+QW0n/jllH/4xZRv+IVUL/g1M//1c3Kv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axkf/xvJr/7ryZ/+68l//vv5n/6rqS/+q6kv/7zqT/+c2g/+m9jv/pvYz/3a99/9yufP/g&#10;soD/6LiH/+26i//ptYX/36l7/9qhdP/coXX/2Z50/9qcc//ho3r/46iA/+OogP/jqID/4qd//9+k&#10;fP/gpX3/5KZ//+aogf/kpn//5KR+/+Ghe//pqYX/6qqG/+Skgf/ko4P/46KC/+Khgf/joYH/46CD&#10;/+Gegf/looX/5KKC/+Kdfv/hnH3/4Jl7/+Wegv/knYH/5Jp//+Saff/mnH//555+/+qhgf/rooL/&#10;6qGB/+Wbfv/hlnf/4pd4/+ecf//lm4D/5ZuA/+OZfv/jmXz/45l8/+Ocfv/noIL/5p+B/+eihf/n&#10;ooX/5aKF/+ajhv/opYj/7aqN/+uqjP/npoj/5qWF/+upif/qqIj/5KKC/+Wjg//hnH3/35p5/+Wf&#10;fv/po4H/66WD/+ikgf/no4D/6qaD/+unhP/rpYP/56F//+Ode//km3j/3Zdz/9+Zdf/emXL/2pVu&#10;/92Yb//emXD/4551/96bcf/Zlmz/05Jo/9aVa//Yl23/15ht/9mabv/Zmm7/15lq/9aYaf/WmGn/&#10;1Zdo/86RYv/Ii1z/yItc/8aMWv/Fi1v/yJBd/9qhbP/ttH//9r2I/9yjbv/FiVX/vYFL/8iMVv/M&#10;kFr/x45X/8iQV//FjVT/wIhP/7+HTv+9hUz/v4dO/8GGTP++g0n/u4BG/7p/Rf+6f0X/vIFH/7qC&#10;R/+9h0v/y5VZ/9OdYf/irHD/57Fz/92naf/TnV//05he/9ecYv/WmWL/x4hS/8GASv/Bf0v/xIFM&#10;/8SBTP/BfUz/xIBP/8aDTv/HhE//05Bb/9KPWv/GhFL/uHZE/7t8Sf/Dg1P/woJS/7R0Rv+yckT/&#10;tHRI/61sQv+fXzn/p2lC/76DW//xt4///tu1/+y+nP+xelv/UiMJ/00fCP9UJg//XCwY/2c0If9p&#10;NiP/bDkm/2w7Kv9mNyX/YTMj/1wuHv9YLR3/WzEj/1s0Jf9WMSH/US0f/04tHP9JJRX/SiYW/1k0&#10;Iv9hOin/ZDsp/2I3Jv9iNSL/ZDUj/2Y3J/9mNSb/ZTQl/2IxIv9iMSL/ZDMk/2Y1Jv9oOSn/aDkp&#10;/2c3Kf9oOCr/aDgq/2k5K/9sPC7/az0u/2o8Lf9qPC3/bD4u/2w+Lv9vQTH/bkAw/25AMP9vQTH/&#10;az0t/2w+Lv9vQTH/a0Aw/2c8LP9rQC//aj8u/2o/Lv9sQTD/cUY1/3FGNf9uQzL/ZTwq/100Iv9Y&#10;Lh7/Vy0d/1kvH/9bNCP/WzQj/1s0I/9gOSj/YDko/2E6Kf9hPCr/Yj0r/2E8Kv9gOyn/YTwq/2VA&#10;Lv9jPiz/Yj0q/2E8Kf9iPij/a0cx/29LM/9uSjL/bEox/21NNP9tTTT/YkQo/1s9If9bPSH/aEkq&#10;/3NSM/95Vjb/flw5/4llQ/+MZkL/imRA/4ljP/+BXj7/d1Y3/2dIKf9aPR//Ujca/1tAI/9rTTH/&#10;elk6/4BdP/+AXT3/gV07/4NdOf+CWjf/glc0/39TMP97TSn/glQw/45eOv+QYDr/mWdC/59tSP+e&#10;bEf/lWM+/5NePP+RXDr/k14+/5hjQ/+WYUH/lmFB/5RdPv+SWzz/l2BB/5JbPf+MVTf/i1M4/45W&#10;O/+RWD3/kVc//49VPf+LUTn/kVU5/5JWOv+RVTn/klc5/5RZO/+VXD//lFs+/5JZO/+SWTv/lF0+&#10;/5FbOf+QWjj/k107/5hiQP+XYT//k1w9/5FaPP+SWz3/kls9/49YOv+SWz3/mmFE/5xjRv+dZEf/&#10;mWBD/5BXOv+QVzz/jlg+/45YPv+OWED/jFY+/4pTPv+IVD7/hVE8/4NQO/+DUDv/glI8/4RUQP+B&#10;Uj7/cEUy/2c+LP9hOyj/YD0q/2hHNP9tTDn/aEk3/2RDMP9gPyz/aEUx/3FMOf9/VT3/hFdA/4NT&#10;PP+FUzr/h1Q5/49XPP+UXT//lV06/5tgPv+qcEv/sXdR/650Tv+xd0//snhQ/650TP+rb0r/qW1I&#10;/6ltSP+na0f/nWM+/5hdO/+XXDr/pGlJ/6ZrS/+nbEz/p2xM/5FUNf+FSCv/i04v/5ZZPP+tbk//&#10;t3hZ/7RzVf+tbFD/o2NH/59fRP+fX0T/nF5F/5xeRf+cXkX/nmBH/59hSP+cYEb/nGBG/6FlSf+m&#10;ak7/pWlN/6NnS/+iZUn/pWlN/6hqUf+na1H/pGxV/6FqVv+gbVj/mGtY/3hRQP9tTD3/ZEo9/1pH&#10;Of9NQTP/Rj4z/0A6Lv87Nyv/OjYr/z05Lv8+Oi//QTku/0E5Lv9COCz/Rjoq/1BDM/9TQjL/VEEy&#10;/1xAMv90Tzz/i15J/5tpUv+ibFT/omhS/6RmTf+jZUz/omZO/6JmTv+iZk7/omZO/6FlTf+hZU3/&#10;oGRM/51hSf+fXkj/nGBI/51hSf+dYUn/nWFJ/51hSf+bYUv/nWNN/55kTv+cYkz/m2FL/5thS/+Z&#10;YEz/mF9L/5lgTP+ZYk3/mWJO/5djTv+XY07/lmJN/5djTv+XYEz/l2BM/5ZfS/+WX0r/mGFM/5Zf&#10;Sv+XYEv/mGFM/5liTf+XY03/lmJM/5VhTP+UYEv/kV1I/5FdSP+TXEj/kVpG/5JbRv+RWkX/kVpF&#10;/49YRP+OV0P/jFhD/45aRf+OWUf/jltI/41aR/+NWkf/jFlG/4pXRP+IVUL/gFE//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rtpT/7LqX/+27lv/pt5L/4bGL/+K1jP/+37P//vbI//3is//60aP/6L6O&#10;/9mtfv/aq33/4rKE/+m2i//wu4//57GF/9qhdv/boHj/3Z94/9uddv/hoXv/5aV//+Olfv/kpn//&#10;46V+/+Clff/ipH3/5KZ//+aogf/lpX//5aV//96eev/ennr/46OA/+OjgP/jooL/46KC/+Ogg//g&#10;nYD/3pt+/+CdgP/mo4b/46CD/92aff/em37/6qWI/+umif/im3//35h8/+OZfv/roYT/66GE/+qh&#10;gf/rpYT/56CC/+Wbfv/hl3r/4Zd8/+WbgP/lm4D/45l+/+KYff/jmXz/45l8/+GXev/jnH7/45x+&#10;/+WegP/loIP/6KOG/+iliP/tq4v/66mJ/+elhf/npYX/56aG/+akhP/opob/66mJ/+qoiP/moYL/&#10;5aCB/+SfgP/loIH/6KOC/+eigf/nooH/6qWE/+2oh//uqIf/6aOC/+Gbev/imXn/4Jd0/+CYcv/d&#10;l3P/2pVu/9yXbv/gm3L/4Z50/96ZcP/al23/2JRt/9eWbv/WlW3/0ZBm/9qZb//Zmm7/0pNn/82P&#10;YP/Vl2j/2pxt/9KUZf/NkGH/yYxd/8eNXf/Ijl7/uYFQ/7+HVv/Smmn/6LB//+mxfv/OlmP/vINO&#10;/7qFT//IlFv/0Jxj/9aiaP/Tn2X/zJhe/8eTV//BjVH/w41P/8ONT//BiUz/uoJF/7R8P/+0fEH/&#10;tX1C/7l+RP+9hUr/xo5T/9ScYf/hq2//5rB0/+KscP/dpWr/05tg/9KXXf/Rllz/yo1U/8OFTP/J&#10;iFL/yYdT/8KATP/Cf0r/xIFM/8aATP/Ff0v/0oxY/9KMWP/QjVj/xoRS/8eFU//OjFr/z41d/758&#10;TP+zcEP/tXJI/7RxR/+qaUP/nV05/5lbNv+tcU3/+L6Y///Ztf/007D/qnRY/2k6IP9PIQn/Sx4H&#10;/1grFP9hMh7/aDgk/2o6Jv9mNST/YjMh/18xIf9ZLh7/WS8f/1cwIf9TLh7/UCwc/1EtHf9PKxv/&#10;TikZ/1o1I/9mPSv/ZDsp/2E2Jf9kNSP/ZDUj/2c2Jf9nNif/ajYo/2s3Kf9lNCX/aDco/2c4KP9k&#10;NSX/ZTYm/2c4KP9nOSr/Zzkq/2c5Kv9pOyz/bT8w/2s9Lv9nOy7/aDwv/2o8Lf9qPC3/aTsr/2w9&#10;Lf9qPSr/aDso/2s+K/9uQS7/bkEu/2o9Kv9rQDD/aD0t/2c8LP9qPy7/b0Qz/25FM/9tRDL/aT4t&#10;/2U6Kf9cMiL/WjAg/1ctH/9XLR//WDEi/1ozJP9dNif/YTor/184Kf9fOir/YTws/2A7K/9fOir/&#10;YDsp/2M+LP9kPyz/YDso/105I/9eOiT/Yj4o/2lFLf9lQSn/ZEIp/2FBKP9ePiX/Wz0j/1g6Hv9c&#10;PiL/aUot/25NLv9zUDD/eVU1/4JePP+CXDj/flg0/4JcOP+DYT7/gF09/3VUNf9qSSr/YkMk/2hG&#10;Kv9sSi7/dlM1/3lVNf9+Vzb/g1s4/4daOf+GWDb/hFY0/35QLv9+Tir/hFQw/4tbNf+RXzr/oXBI&#10;/6l1Tv+pdU7/pHBJ/6JuSf+ibkn/oW1I/6JtS/+hbEr/nWhG/5VfPf+UXjz/mmRC/5VdOv+OVTf/&#10;jVQ2/5JZO/+TWj3/kVg9/5FVOf+RVTv/klY6/5RYPP+TVzv/klc5/5NYOv+OVTf/jVQ2/4xVNv+L&#10;VDX/i1Uz/4dSMP+GUi3/jloz/5NfOP+RXTb/j1s0/5JeOf+QWzn/jVg4/5FcPP+hakz/oGlL/5pj&#10;Rf+YX0L/mF9C/5FYPf+OVTr/i1U7/4xWPP+LVT3/iFE8/4VRO/+GUjz/hlM+/4hVQP+HV0H/glQ9&#10;/3hLNv9qQS3/Xjgl/2A7KP9nRDH/bUw5/3NSP/9rSjf/YkIt/2VCLv9tSTP/cU03/3xTPf+HWD7/&#10;iVc8/41XO/+OVzn/k1w9/5xkQf+faEL/omtE/6hxSP+xelH/tHtQ/692S/+yeU7/tHtQ/7J4UP+x&#10;d0//r3VN/6txSf+qcEr/pWtF/6ZsR/+iakf/p25Q/6xzVv+ob1L/nGNG/4NKLf+MUTH/nmND/7N2&#10;V/+9fl//tHVW/6hnS/+iYkb/nl5D/5pdQf+aXEP/nF5F/6BgR/+hYUj/oWFI/6BgR/+dYET/oGNH&#10;/6RpS/+ma03/qG1P/6ZrTf+ma03/p2tP/6VsUf+mbFT/o2xX/6BtWP+eb1v/lG1c/3NSQf9oTkH/&#10;XUo8/1VFOP9KQDb/Rj4z/z85Lf83Myf/NTEm/zw4Lf9APDH/Pzkt/0M7Lv9HPTH/T0Mz/1VIOP9R&#10;QTH/U0Ax/2FHNv99V0T/j2JL/6BsVv+ja1T/pGhO/6hqUf+kZk3/oWVN/6JmTv+jZ0//oGZQ/59l&#10;T/+hZU3/oWVN/51hSf+eXUf/nmJK/59jS/+eYUz/nF9K/5thTf+cYk7/mmBK/51jTf+dY03/nGJM&#10;/5xiTv+aYEz/mF9L/5lgTP+XYEz/l2BM/5ZiTf+WYk3/lGBL/5VhTP+VYUz/ll9L/5ZfS/+XYEz/&#10;mGFM/5hhTP+YX0v/mWBM/5tiTv+XYEz/l2BM/5liTv+ZYk7/k1xI/5JbR/+TXEj/kltH/5FaRv+P&#10;WEP/kFlE/45XQ/+NWUT/jlpF/41ZRP+KV0T/ildE/4dUQ/+FUkH/iFVE/4xZSP+IV0b/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67mW/+WzkP/isIv/2KaB/9engf/60Kb//vPG//7zxv/9&#10;267/88qc/9isff/RonT/3KuA/+CshP/st43/8LuR/9uke//Zn3n/2p93/9uddv/goHr/3595/92d&#10;d//ho3z/5KZ//+Smf//jpX7/46V+/+Kkff/hoXv/4qJ+/96eev/cnHn/3p57/+Oigv/ioYH/4J5+&#10;/92aff/cmXz/35p9/+KdgP/moYT/4Z6B/9+cf//joIP/9rGU/+6pjP/dlnr/3JV5/+Kbf//wpon/&#10;7qeJ/+eggv/noIL/5J1//+Sdf//knX//5J2B/+ihhf/lnoL/4pt//+KYe//jmXz/4JZ5/9ySdf/f&#10;lXj/4JZ5/+Kbf//lnoL/5p+D/+Wgg//oo4T/5aOD/+Ohgf/lo4P/56WF/+Sigv/ko4P/6aeH/+mn&#10;h//kooL/56KD/+Wggf/jnn//6KOC/+eigf/oo4L/6qWE/+2nhv/tp4b/6aOC/+Caef/imXb/4Jd0&#10;/+GZc//gm3T/4Jx1/96bcf/gnXP/4J1z/9qXbf/XlGr/2JRt/9iUbf/Wkmv/05Jo/+Cfdf/cnHD/&#10;0pNn/86QYf/Ulmf/2Jpr/9eZav/RlGf/x4pd/8OJWf/Eilz/vYVU/72FVP/Ciln/z5dm/9umcv/M&#10;l2P/t4JM/7B9Rv/AjVT/16Rr/+Kwdf/grnP/26dr/9+rb//hq23/1J5e/8qUVP/IklL/w41N/7iC&#10;RP+4gkT/uoRG/72FSv/Cik//xo5T/9CYXf/aomf/26No/9+nbP/epmv/0Zle/8uQVv/JjlT/yItS&#10;/8WHTv/HiFL/xodR/7+ASv/CgEz/xIFM/8J/Sv/CfEj/w31J/8V/S//Gg07/yIZS/8uJV//TkV//&#10;15Vj/8mHV/+5dkn/tHFH/7ZxSP+ybkn/rGhF/6FhPv+aWzj/tXlV/+Sqhf//0Kr/8r2d/7OAY/9w&#10;Qyb/TSMK/0oiCf9XLRT/ZDYf/2c5Iv9kNSP/YzQi/2I1Iv9dMiL/WjAg/1UuH/9QKxv/TCgY/00p&#10;Gf9PKhj/Uy4c/2A6J/9pQC7/Zzwr/2Q5Jv9jNiP/YTIg/2Q1I/9nNif/ZzYn/2g3KP9mNSb/ZzYn&#10;/2c4KP9lNib/ZTcn/2c5Kf9oOir/aDor/2k7LP9qPC3/aT0w/2g8L/9nOy7/Zzsu/2Y6Lf9oOir/&#10;Zzkp/2o7K/9oOSn/Zjcl/2o7K/9sPS3/aTsr/2k7K/9uQDD/az0t/2k7K/9oPS3/aD0s/2xBMP9u&#10;QzL/bEEw/2c9Lf9jOSn/XDIk/1YsHv9VKx3/VS4f/1s0Jf9cNSb/XTYn/102J/9cNyf/Xjkp/1w3&#10;J/9fOij/YDsp/2A7KP9gOyj/Xjgl/1o2IP9dNyL/YTsm/2RAKv9jPyf/YT8m/1o6If9bOyL/XD4i&#10;/1w+Iv9jRCf/cE8w/3FOMP9uSyv/dFAw/3tVMf96VDD/eFIu/3dTMf97WDj/gF09/31cPf97Wjv/&#10;dVQ1/2xLLP9rSCr/dE8y/3dTM/+AWTj/hl47/4hbOv+HWTj/g1Uz/31PLf98Syr/glEw/4VVMf+L&#10;WTb/l2VC/6BsR/+kcEv/qnZP/615Uv+qdk//pHBL/6JuSf+fa0b/l2JA/49aOP+TXTv/mmRC/5df&#10;PP+QWDX/jlYz/5VcPv+TWDj/kVY4/49UNv+SVjr/kFc6/5RbPv+SWTz/jFM1/41VMv+KUi//i1Mw&#10;/5BYNf+RWzf/kVs3/5NdOf+RXTb/lWE5/5hkPP+UYDn/kV02/5FdOP+OXDn/ilg1/4pYN/+cZ0f/&#10;nmdJ/5dgQv+WXUD/kVo8/41VOv+MVDn/iVY7/4tYPf+MWT7/hlQ7/4ZUO/+GVD3/glI7/4NTPf98&#10;Ujr/cUg0/144I/9TLhv/XTom/21NOP91VEH/cVE8/2pKNf9kQS3/aEQu/3NPN/98Uz3/gFc7/4JV&#10;OP+FUjP/jVY4/5FbOf+YYD3/mmM9/6VuR/+pckv/r3lN/7V/U/+0flD/sXhL/6xzRv+yeUz/tXxR&#10;/7F4Tf+udUr/q3RL/6ZsRP+la0P/qnBI/650TP+sck3/rHRR/610Vv+iaUv/kVg6/4xRMf+jaEj/&#10;t3tZ/7yAXv+1dFT/qmlL/6JhRf+gYET/oGBF/51gRP+cXkX/n19G/6JiSf+jYUn/o2FH/6NhR/+i&#10;Ykf/p2dL/6hrTv+ma0v/qG1N/6htT/+pblD/pWxP/6VsUf+la1P/om5Y/6BwWv+bcF3/jmlX/3BR&#10;P/9iSz3/WEY4/1BCNf9HPTP/RDwx/zw2Kv84Mib/NzMo/z46L/9CPjP/QTsv/0M7Lv9JPzP/UUU1&#10;/1NGNv9RQTH/U0Av/2FHOP99WEX/j2JL/5tpUv+galL/pGhO/6ZoT/+kZk3/omZO/6FlTf+gZlL/&#10;oGZS/55kUP+gY07/nmJK/5xgSP+eXUf/nGBI/55iSv+dYEv/mV9L/5pgTP+cYk7/mmBM/5thTf+a&#10;YEz/mmBM/5xiTv+aYEz/mmBM/5lgTP+XYEv/ll9K/5hhTP+WX0r/l2BL/5ZfSv+WX0r/l2BM/5dg&#10;TP+WX0v/ll9K/5dgS/+YX0v/mWBM/5lgTP+VXkr/lV5K/5dgTP+aYlH/k15M/5FcSv+SXUv/kVpG&#10;/49YRP+PWET/jVlE/4lVQP+MWEP/jVlE/4lWQf+MWUb/jVpH/4VUQ/+CUUD/hVRD/4lYR/8dAA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DAsG/9uphv/aqIX/16WA/9Wlf//qv5X//uO4&#10;//3yxf/9267/8cia/9+zhv/VqXz/3KuA/9yogP/hrIL/7beR/+Sthv/aoHr/2p55/9+hfP/goHr/&#10;3p54/92feP/ho3z/56mE/+mrhv/nqYT/5KaB/+Smgf/ho37/5qeE/+Slgv/en3z/3p9+/+Okg//k&#10;o4P/4J9//96cfP/gm37/4Zx//+Sfgv/moYT/5J+C/+Sfgv/ppon/+7aZ/+6pjP/gmX3/35h8/+Oc&#10;gP/rpIj/7KWJ/+ihg//moYL/56KD/+ahgv/oo4T/6qWG/+mkhf/qo4X/6KGD/+afgf/jnH7/4ph7&#10;/+CWef/hl3r/45l+/+WbgP/lm4D/5Z6C/+eggv/qpYb/56WF/+Sigv/mpIT/56aG/+emhv/qqYn/&#10;766O/++ujv/urIz/8K6O/+qoiP/oo4T/6KOE/+ijhP/oo4L/6KOC/+qlhP/tp4b/6aOC/+OdfP/j&#10;nXv/4pl2/9+Zdf/hnXj/6aV+/+WkfP/ioXf/3p1z/9yZb//Xk2z/2pVu/9uXcP/alm//2ZZs/+Gg&#10;dv/goHT/15dr/9KTZ//Vlmr/2Zpu/9mabv/Ul2r/zZBj/8iOYP/HjV//xoxe/82TY//Hj17/xo5d&#10;/9mhbv/apW//zplj/76KUf+/jFP/0Z9k/9+tcv/aqG3/z51g/9ikaP/grW7/3KZm/9ajYv/QnVv/&#10;yJVU/8KPTv/EkVD/xpNU/8qUVv/KlFb/y5NW/8yUV//Pl1r/0Zle/92lav/gqG3/1Z1i/8yRV//K&#10;j1X/zJFX/8OGTf/HilH/yYpU/8aHUf/Dgkz/xIFK/8OASf/DfUn/wn1G/8N9Sf/DgEv/xYNP/82L&#10;V//Zl2X/2Zdl/86KW/++e07/tXJH/7dyS/+4ck7/tXFO/65pSP+dXTr/m1w5/7V5Vf/hp4L//ti0&#10;//bEof/Ek3L/jmND/0ohA/8/GgD/USkP/1wyGf9hMh7/YTQh/2I1Iv9hNib/WzEh/1YvHv9TLh7/&#10;TyoY/00oFv9XMiD/Yjwp/2lDMP9rQi7/aT4r/2c8Kf9kNyL/XjEe/2AxH/9jMiH/ZjUm/2c2Jf9n&#10;NiX/Zzgm/2c4Jv9kNyT/ZTcn/2c5Kf9nOSn/aTsr/2o8Lf9oPC//Zzsu/2c7Lv9oPC//aDwv/2Y6&#10;Lf9nOSn/Zzgo/2k6Kv9pOir/aDkp/2o7K/9qOyv/Zzgo/2k6Kv9qPCz/ajws/2k7K/9lOir/ZDko&#10;/2g9LP9sQTD/bkMy/2xCMv9oPi7/XzUl/1ctH/9ULR7/Vi8g/1ozJP9YMSL/WTIj/1ozJP9aNSX/&#10;WjUl/1gzI/9cNyf/XTgm/1w3JP9cNyT/XDYj/1kzIP9aNB//XTci/2A8Jv9jPyf/YD4l/1k5IP9a&#10;OiH/YEEl/2ZHK/9sTTD/ck8x/29MLv9wTCz/dFAw/3dQL/9yTCj/bUkn/2lFJf9rSCr/cVAx/3dV&#10;Of93WDv/c1Q3/2xKLv9pRij/c04x/35XOv+EXTz/i2JC/4xfPv+JXDv/hFY1/39RMP9/Ti7/g1Iy&#10;/4VSM/+HVTT/kF49/5plQ/+fakj/pHBL/6l1UP+teVT/qXNP/6JsSP+eaEb/mmRC/5JdO/+XYT//&#10;m2VD/5lhPv+YYD3/nGRB/55jQf+ZXj7/j1Q0/41SMv+PVDT/jFM1/41VMv+QWTP/kVoz/5NcM/+T&#10;XDP/lV41/55nPv+hakH/pnFH/6hzSf+ibUH/oWxA/6JuRv+jb0f/om5G/5xoQf+ZZUD/lWA+/5Fc&#10;Ov+WYUH/ll9A/5FaPP+PWDr/i1Q2/4lRNv+GUDT/hVM4/4lXPP+KWD3/hVY8/4dYPv+FVT7/f1E5&#10;/3lMNf9kPin/WTUf/1EuGv9VNSD/a0w3/3paRf90VD//aUYy/2lFL/9xSzb/d044/4BXO/+IWkD/&#10;ils9/4hVNv+OWDT/mGE7/59oQf+jbEP/pW5F/695Tf+sd0v/snxO/7aAUf+yfE3/sHhJ/7F5Sv+3&#10;f1D/uYBT/7V8T/+yfFD/rnhM/6tyR/+qcUb/rnVK/650TP+vdU3/rnRP/6ZrSf+cYUH/lls7/6Zp&#10;Sv+2elj/vH1c/7d4V/+vbk7/qGdJ/6JhRf+hYUX/o2NI/51gRP+aXUH/o2NI/6hmTP+qaE7/qmhO&#10;/6dlS/+nZkr/qWlN/6hrTv+lakr/p2xM/6duUf+pcFP/pWxP/6RrUP+ha1H/oG5X/55wWf+acV3/&#10;iGVS/2pNPf9cRjj/U0M0/0s/Mf9DOzD/Pzcs/zcxJf80LiL/Ozcs/0A8Mf9EPjL/Rj4z/0Y+Mf9N&#10;Qzf/U0c3/1JFNf9RQTH/VEEy/2JHNv9+WUb/kWRN/5tpUv+galL/omhQ/6RoTv+jZ03/oGZQ/59l&#10;T/+eZFD/nmRQ/51jT/+dYUn/m19H/5xgSP+bX0f/m19H/51hSf+dYEv/m2FN/5xiTv+cYk7/m2FN&#10;/5xiTv+aYEz/nGJO/55kUP+bYU3/mV9L/5lfS/+XXkr/mF9L/5tiTv+XYEv/mGFM/5hhTP+XYEv/&#10;mWJN/5liTf+ZYk3/ll9K/5dgS/+ZYEz/m2JO/5tiTv+WX0v/lF1J/5NfSv+UX03/kVxK/49cSf+Q&#10;W0n/jVhG/4pWQf+KVkH/jlpF/4xYQ/+NWUT/i1hD/4lWQf+JWUX/iVlF/4VUQ/+EU0L/hlVE/y0A&#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1lbWP/Qnn3/1KJ//9yqh//k&#10;t47//dKo//7juP/+1an/4reK/+K2if/er4P/26qB/9uqgf/cqIH/4a2G/+q0kP/bpH7/1Z54/92j&#10;fv/doXz/3qB7/9+hfP/gon3/5aeC/+iqhf/oqoX/4qR//+Gjfv/ipH//5KiE/+SohP/fo3//3KB8&#10;/96igP/kpYT/5qWF/+WkhP/gn3//4J2A/+Ogg//moYT/5KGE/+eihf/sqYz/8q2Q/+ahhP/kn4L/&#10;45yA/+Sdgf/lnoL/5Z6C/+ihhf/moYT/56KF/+eihf/qpYj/66aJ/+eig//nooP/6aSF/+ihg//l&#10;noD/45x+/+Wbfv/nnYL/552C/+WbgP/nnYL/6J6D/+ihhf/rpIb/6KOE/+Wjg//opob/6qmJ/+mo&#10;iP/op4f/66qK/+2sjP/rqor/7KuL/+qoiP/pp4f/6qWE/+ahgP/jnn3/5qB+/+mjgf/rpYP/66WD&#10;/+agfv/knnr/4515/+KceP/inHj/5qF6/+yogf/rp4D/4594/96ac//ZlW7/2pVu/9uXcP/cmHH/&#10;25py/+OieP/io3j/25xx/9SVav/Vlmv/15ht/9aZbf/VmGz/0pVo/86UZv/IjmD/x41f/9CWZv/R&#10;l2f/zZNh/9mdaf/gp3D/8Lh//++3fv/QmWD/wIxS/8aUWf/Kl17/voxR/8COU//KmFv/1aJj/9il&#10;Zv/ToF//y5hX/8qXVv/LmFn/z5xd/8yWWP/Jk1X/yJJU/8eRU//IklT/1Jxf/9ymav/apGj/1Jxh&#10;/9WdYv/Xn2b/2Z5m/8yRV//Ii1L/yItU/8yNV//KiVP/w4JM/8SDTf/Fgkv/wX5H/8B9Rv/AfUb/&#10;yYdN/9WUXP/bmGH/2JVg/86KWf++ekv/uXJE/7hzSv+7dk//uHJO/7RuTP+raUb/nV05/5VZNf+a&#10;YDr/16Z9//3Qpv//37b/9sqj/5twTf9ZNRX/Px0B/0IgBf9QKhX/VSwY/1gvHf9dMiL/WC4e/1ow&#10;IP9fOCf/Z0Iv/2A8Jv9hOyb/aEIt/2xDLf9oPyn/akAo/29FLf9rQSj/aj0m/2c6I/9mOST/ZDUh&#10;/2M0IP9iMx//ZDUj/2M2I/9kNyT/ZTgl/2Y5Jv9nOif/aDso/2Y5Jv9oOir/aDoq/2Q5Kf9lOir/&#10;Zjsr/2c5Kf9mOCj/Zzkp/2k7K/9pOir/Zjgo/2c4KP9nOCj/Zjcn/2c5Kf9nOSn/ajws/2g6Kv9j&#10;NSX/YzYj/2U6Kf9pPi3/bUIx/21EMv9tRDL/aD4u/181Jf9aMyL/VzAf/1YvHv9VLh3/WDEi/1ky&#10;I/9WLyD/WDEi/1gxIv9aMyT/WjMi/1kyIf9ZMiH/WjMi/1k0Iv9XMh//WTQh/145Jv9eOyX/Xjsl&#10;/109JP9gPiX/aEYt/29NMv9zUDT/bUou/29KLf9zTC//dU4x/3dQM/9zTC//bkks/2VCJv9VMxj/&#10;UzMa/1c5H/9aPCL/XT8l/2REK/9mRi3/ZEAm/2lGKv9xTDH/c0sx/3xTNf+CWTv/hFg7/4JVOP+B&#10;Ujb/h1Q3/4hVOP+HVDX/iFU2/4tYOf+OWzz/l2JD/51oSP+mcVH/qHNT/55pSf+bZEX/mGFC/5dg&#10;Qf+aY0T/m2RF/5lhPv+ZYT7/nWVC/5xhP/+YXTv/kFUz/41TLv+RVzL/lFo0/6JoQP+sc0j/rHNG&#10;/6pyQ/+rc0L/rXVE/7N7SP+2fk3/t39O/7aBT/+zfkz/sXtM/7J8Tf+wekz/rnlN/6p1Sf+nckj/&#10;qHNJ/6p0Tv+pckz/ompH/59mSP+dZEb/kVo8/41WOP+JVjf/h1g6/4laPv+KXUD/iV1C/4RaQf98&#10;Uz3/bUcy/106JP9VOST/XEAr/2hMN/96W0f/g2RQ/31aRv9sSTX/aUMs/3JJM/96UDf/gFQ5/4dY&#10;PP+MWTr/jVg4/4xWMv+gaj7/rXdJ/7Z+T/+3f07/t39O/7qCT/+9hVL/u4NQ/7d/TP+xeUj/s3tK&#10;/7iAT/+6glP/uoJT/7mAU/+1fE//snlM/651SP+qcUT/rXRH/6hvQv+ka0D/nWM7/5xgO/+jZ0L/&#10;tXZT/7N0Uf+ubkv/qGdH/6lnR/+pZkn/pGFG/6BdQv+fXUP/oV9F/6JiR/+nZ0z/qWlO/6hoTf+q&#10;aE7/qmpP/6trT/+qak7/q25R/61wU/+qb1H/qG1P/6RpS/+kaEz/omlO/6NpUf+ha1H/pHJb/6N1&#10;Xv+ZcFz/fVxJ/15CNP9YRTb/VUU2/09DNf9COi//OjQo/zYwJP84MSf/Qz0x/0U9Mv9JQTb/SUE0&#10;/0tBNf9ORDj/VEg4/09CMv9PPi7/V0Ix/2hNPP+GYEv/k2ZP/5pqU/+fa1P/oWlS/59lTf+fY0n/&#10;oWVL/55kTv+dY03/nWNN/5tfRf+aXkT/ml5E/5xgRv+bX0f/nGBI/51hSf+cYEj/m2FN/5pgTP+b&#10;YU3/mF9L/5deSv+XXkr/mmBM/5pgTP+ZX0v/mV9L/5thS/+XXkr/mF9L/5hfS/+YX0v/ll9K/5Zf&#10;Sv+WX0r/l2BM/5pjTv+aY07/mGFM/5hhTP+YYUz/mGFM/5liTf+UYEv/k19K/5JfSv+QXUr/j1xJ&#10;/45bSP+OW0j/ildE/4lWQ/+JVkH/i1hD/4tYQ/+MWUT/iFhE/4hYRP+JWUX/iFhE/4VUQ/+GVUT/&#10;EwA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PkY7/16WC&#10;/9yqh//mtpD/9smg//7XrP/6z6T/4baL/+K1i//is4n/3ayD/9uqgf/cqIH/3qqD/+q0kP/fqYX/&#10;2KF7/9qjff/fo37/36N+/96iff/gon3/4KSA/+Wngv/lp4L/36N//9+jf//hpYH/5KiE/+Wphf/f&#10;o3//3KB8/96ifv/gpIL/5KWE/+Okg//jooL/4aCA/+Ogg//in4L/5qOG/+ekh//ppon/66iL/+Sh&#10;hP/koYT/5qCG/+Sfgv/jnoH/5J6E/+Wfhf/noYf/6qSK/+ekh//mo4b/5qSE/+Wjg//nooP/6qWG&#10;/+qlhv/mn4H/5J1//+WegP/onoP/552C/+WbgP/lm4D/552C/+ihhf/ooYP/6KOE/+Wjg//opob/&#10;6qmJ/+yri//qqYn/6qmJ/+yri//rqor/7KuL/+uph//qqIb/6aeF/+ijgv/loH//5qB//+iigP/q&#10;pIL/66WD/+ehf//jnXn/4px4/+KceP/knnr/5J56/+agfP/loXz/4p55/+Cadv/clnL/25dw/9uX&#10;cP/ZmHD/25py/+Gief/foHf/2Jlu/9OUaf/Rkmf/0ZRo/9SXa//VmGz/0phq/8+VZ//KkGL/y5Fh&#10;/9KYaP/Ummj/05ln/9ufa//hqHH/7rZ9//S8g//bpWn/yJRa/8+bYf/SnmT/xJBW/8OPVf/JlVn/&#10;1KFi/96rbP/bqGf/0Z5d/9ekY//dqmn/3Klo/9WfX//Qmlz/x5FT/8WPUf/Jk1X/z5lb/9agYv/X&#10;oWP/16Fl/9ymav/Wn2b/1Z1k/8yRWf/Gi1P/y45X/9OWXf/OkFf/xohP/8OCSv/Eg0v/woFJ/79+&#10;Rv+/fkb/y4pS/9eWXv/Yl1//15Vh/86KWf+9eUr/tXJF/7dySf+5dE3/t3FN/7VvS/+ybkv/pmRB&#10;/5xeOf+QVjH/q3pS/+Kzif/+2az//t2y/9yyiP+qg1z/d1Mx/0ooDP9AIAf/SSUP/1EsGf9XMR7/&#10;VS4d/1gyH/9hOyj/ZkEu/187Jf9iPCf/akQt/29GMP9tRSz/b0Us/3BGLf9zSi7/dEox/3VJMP9v&#10;Qyr/aj0m/2Y5Iv9jNh//YzQg/2M0IP9kNyL/ZTYk/2Q3JP9lOCX/Zzon/2U4Jf9lOCX/ZDck/2M2&#10;I/9mOSb/Zzkp/2Y4KP9nOSn/aDoq/2k7K/9nOSn/Zjgo/2g5Kf9mOCj/ZTcn/2c5Kf9nOSn/ajws&#10;/2k7K/9mOCj/ZTgl/2Q5Kf9mOyr/a0Av/2tCMP9sQzH/a0Ex/2A5KP9cNST/WTIh/1cwH/9XMCH/&#10;WDEi/1cwIf9WLyD/WDEi/1gxIv9YMSL/WTIj/1gxIv9YMSD/VzIg/1k0Iv9YMyH/WTQi/1s2I/9a&#10;NyP/Wzgi/147Jf9jQSj/bkoy/29LMf9vSzH/bkku/3FKLf90TTD/dE0w/3RNMP9xSS//bEcs/2dE&#10;KP9XNRz/UTEa/1EzG/9SNBz/Vzkh/2BCKv9oSDH/ZEIp/2I+Jv9kQCb/ZD8l/2xEK/90Sy//fVE2&#10;/4BSOP+BUjb/h1U6/4tYO/+JVjn/i1U5/41YOf+NWDn/kVw9/5ZhQv+YY0T/lmFC/45ZOv+QWzz/&#10;k14//5FcPf+UXT7/lF0+/5JcOv+TWzj/k1s4/5FaNP+PWDL/jlQu/5VbM/+jaUH/qG9E/7N6Tf+1&#10;fU7/r3dG/6x0Qf+3fkn/u4ZQ/7+GT/+5hE7/r3pE/696RP+teET/sHtJ/7WATv+2gFH/toBR/7eB&#10;U/+1f1H/s31R/7F6Uf+weVL/rXZQ/611Uv+tdVL/pG1O/6FsTf+ea0z/mWpM/5FlSP+JYET/hFxD&#10;/3lVPf9vTDb/YEAr/1c7Jv9kSTT/c1hD/31hTP+HaFP/hGFN/3hUPv9tRC7/dkox/4JUOv+KWz//&#10;kl9C/5lkRf+XYEH/klw6/5VeN/+vdkn/t39O/7qCT/+9hE//wIdS/8OKVf/GjVj/w4pV/7uDUP+3&#10;f0z/t39M/7iAT/+3f1D/tn5P/7Z+T/+0e07/tHtO/7V8T/+yeUz/rnVI/6hvQv+haDv/omc//6pv&#10;R/+0dlH/t3lU/6dnRP+iYj//pWND/6lnR/+raE3/pGFG/59eQv+fXUP/pGJI/6VjSf+oaE3/qWlO&#10;/6ZmS/+nZ0z/rGxR/65uUv+rblH/rXBT/69yVf+qb1H/qG1P/6RoTP+kaEz/o2lR/6RqUv+ibFL/&#10;pHJb/6FzXP+Talj/dVRB/1Y6LP9VQjP/UEMz/0k9L/8+Niv/OTMn/zgyJv87NSn/RD4y/0c/NP9L&#10;Qzj/TkQ4/05EOP9TRzf/VUg4/1FBMf9RPi//WEMy/21QPv+JY07/lmlS/5xqU/+fa1P/oGpS/59l&#10;Tf+fY0n/nmRO/6BkSv+fY0n/oGRK/5xgRv+bX0X/m19F/5thS/+YXkj/mF5K/5lfS/+aYEz/mV9L&#10;/5heSv+aYEz/mF9L/5deSv+XXkr/mmBM/5lfS/+ZX0v/mmBM/5pgSv+WXUn/mF9L/5hfS/+XXkr/&#10;l15L/5VeSf+WX0v/l2BM/5djTf+YZE7/mWJN/5dgS/+YYUz/mGFM/5hhTP+UYEr/lGBL/5NfSv+R&#10;Xkv/j1xJ/45bSP+PXEn/jFlG/4xZRv+MWUb/jVpH/4xZRv+MWUb/h1dD/4hYRP+IWUf/hldF/4RV&#10;Q/9uRzj/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t7Cq/9yqif/nt5P/8MOc//fKo//wxZv/4rWM/+O2jP/ltoz/4bCH/96thf/ZqID/2aV+/+Sw&#10;if/gqob/2aN//9qjff/epH7/4KSA/9+jf//doX3/3qJ+/+CkgP/gpID/3qJ+/96ifv/hpYH/4qaC&#10;/+SohP/gpID/3aN+/9+jf//eon7/36OB/+Kjgv/io4L/4J9//96df//dnH7/5KGE/+Wihf/opYj/&#10;6aaJ/+ekh//mo4b/56SJ/+Oghf/jnYP/5J6E/+Wfhf/noYf/66WL/+mmif/npIf/5qSE/+akhP/n&#10;pYX/6aeH/+yniP/nooP/5qGC/+eggv/mn4P/552C/+edgv/lm4D/6Z+E/+eggv/ooYP/6KOE/+ij&#10;hP/npYX/6qiI/+yri//rqor/6qmJ/+yri//qqYn/7KyJ/+uph//qqIb/6aeF/+mkg//nooH/5qGA&#10;/+mjgv/qpIL/6qSC/+ehf//jnXn/4px4/+Gbd//knnr/4px4/9+Zdf/fmXX/4Zt3/9+Zdf/dl3P/&#10;3Zl0/92Zcv/ZmHD/2plz/96fdv/bnHP/1pdu/9KTav/Oj2T/0JNn/9KVaf/Ul2r/05lr/9CWaP/M&#10;kmT/0JZm/9acbP/Vm2n/z5Vj/9icaP/mrXb/6rF6/++3fv/mr3b/36hv/9+ob//bpGv/zJhe/8yY&#10;Xv/Womb/3apr/+azdP/ntHX/2qdo/92qa//lsnP/57Fz/9+pa//Zo2X/zpha/8WPUf/GkFL/ypRW&#10;/9KcXv/WoGL/2KRo/9una//TnGP/zpde/8ePVv/AiE//yY5W/9SXYP/TlVz/zpBX/8iKUf/GiE//&#10;xIZN/8OCSv/Eg0v/0I9X/9aVXf/Uk1v/1JNd/8+NWf/BfU7/t3RH/7h0R/+4c0z/t3JL/7dxTf+1&#10;cUz/rmxJ/6dpRP+XWzf/kV02/7WGXP/ou5H//tux//fVqP/nwJX/vJZx/39dOv9GKAz/ORsD/0Ej&#10;C/9LKxT/Ui8b/1QvHP9eOSb/Xzsl/1w4Iv9jPSb/bEYv/3BIL/9wSC//cEcr/3BHK/93TjL/eVA0&#10;/3lNMv92Si//dUkw/3NHLv9vQSn/az0m/2g6I/9lNiL/YzQg/2M0IP9kNyL/Zjkk/2c6Jf9iNSD/&#10;XzId/2AzIP9jNiP/ZTgl/2Y5Jv9nOif/Zzkp/2c5Kf9nOSn/Zzkp/2Y4KP9mOCj/ZTcn/2g6Kv9n&#10;OSn/aTsr/2k7K/9nOSn/ZToq/2M4KP9kOSj/Zz4s/2lALv9qQS//a0Iw/2E6Kf9dNiX/WjMi/1ky&#10;If9ZMiP/WTIj/1YvIP9VLh//VzAh/1cwIf9XMCH/WDEi/1YvIP9VLh//VC8f/1cyIP9YMyH/WDMh&#10;/1gzIf9YNSH/Wjch/146JP9lQSn/b0sz/25JL/9rRiz/bkYs/3BHK/9ySS3/cUgs/3BILv9vRy3/&#10;bEQr/2lEKv9dOiT/VzQe/1Q0H/9SMx7/VTYh/1w9KP9jRC//Xj4n/1s4Iv9eOiT/YDwk/2U/KP9s&#10;RCv/c0kw/3xQN/9+TzX/hFI3/4ZUOf+FUjX/iVM3/41XO/+MVjr/ilQ4/4pUOP+LVTn/ilQ4/4dR&#10;Nf+KVDj/jlg8/41YOf+OWTn/jVg4/4dSMP+GUCz/iVMv/4xWMP+LVS//jlgs/6FoO/+1fE//u4NU&#10;/7d/Tv+1fUr/tHtG/7mASf/FjlX/yJJW/8WPU//Aik7/sntC/7B5QP+tdj7/r3pE/7R/S/+2gU3/&#10;uINR/72IVv+5g1T/tX9R/7B6Tv+weVD/r3hR/7F7V/+yfFr/r3hZ/7B7XP+relr/nXFU/4xkSv99&#10;WUH/d1Q+/29QO/9oTDf/Ykcy/2NJOP91WkX/g2hT/4lqVf+LaFL/fVlD/3dOOP93SzL/hFU5/5Bd&#10;QP+YY0T/nmdJ/6RrTf+eZkP/oGZA/6VrQ/+2fE7/u4FP/7qBTP+9hE//xYxV/8WMVf/FjFf/w4pV&#10;/7uDUP+5gU7/uIBP/7d/Tv+1fU7/tHxN/7R8Tf+ze0z/tHxN/7iAUf+1fU7/r3dI/610R/+pcEP/&#10;rnNL/7R5Uf+2eFP/rW1J/55eO/+dWzv/omBA/6dkR/+raE3/pGFG/6BeRP+gXkT/pWNJ/6VlSv+n&#10;Z0z/pWVK/6FkSP+kZ0v/qWxQ/61wVP+rblL/q3BS/6twUv+qblL/p2tP/6RoTP+laU//pWlP/6Rq&#10;Uv+jbVP/o3Fa/51vWP+IYk//bUw7/1Q4Kv9TQDH/TUAw/0c7Lf89NSr/OzUp/zs1Kf8/OS3/RT0y&#10;/0Y+M/9JQTT/T0Y3/1JGNv9TRzf/VUg4/1FBMf9RPi//XEIz/25RP/+LYk7/l2lS/5xqU/+daVH/&#10;nmhQ/51jS/+fY0n/nWNN/59jSf+eYkj/nmJI/55iSP+cYEb/m2FL/5thS/+YXkr/mF5K/5lfS/+a&#10;YEz/mV9L/5lfS/+XXkr/mF9L/5deSv+YX0v/mF9L/5VcSP+ZX0v/mmBM/5lhSv+WXUn/l15K/5de&#10;Sv+VXkr/l2BM/5ZfS/+WX0v/lWFM/5ZiTf+XY07/lmJM/5RgSv+VYUv/l2BL/5ZfSv+TX0n/k19K&#10;/5JeSf+RXkn/j1xJ/45bSP+PXEn/jFlG/4xZRv+NWkf/jFlG/4xZRv+JWUX/h1dD/4dWRf+HWEb/&#10;hldF/4RVQ/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8Wwn//qupb/7b+b/+3Amf/qvZb/47aN/+O2jf/mt43/5bSL/+Cvh//ZqID/&#10;2KR9/92pgv/eqoP/2qSA/9mifP/con3/4KaB/+CkgP/doX3/3aF9/+CkgP/hpYH/3aF9/96ifv/g&#10;pID/4aWB/+Kog//hp4L/4KaB/+CkgP/eon7/3aF//+Gigf/hooH/355+/9qZef/amXn/4J2A/+Og&#10;g//mpYf/6KeJ/+inif/mpYf/5KOH/+Oghf/hnoP/5Z+F/+aghv/moIb/56SJ/+uojf/opYj/56WF&#10;/+elhf/opob/6aeH/+qoiP/pp4f/6qWG/+eig//mn4P/5J2B/+Wegv/knYH/6KGF/+qjhf/qo4X/&#10;6qOF/+mkhf/ppIX/6KaG/+2ri//urIz/7KuL/++ujv/pqYb/66uI/+uph//qqIb/6aeF/+imhP/p&#10;pIP/6KOC/+qlhP/ppIP/6aOB/+ehf//ln33/5Z97/+KceP/jnXn/4Zt3/92Xc//dl3P/4Jp2/+Ca&#10;dv/dl3P/35t2/+Ccdf/cm3X/2plz/9ubdf/ZmXP/1ZVv/9KTav/OkWX/0ZRo/9GUaP/RlGf/1Zhr&#10;/9SXav/KkGD/zpRk/9OZaf/PlWX/w4lX/9SYZP/tsXv/7bR9/+61fv/yu4L/9b6F/+22ff/dpm3/&#10;0Zph/9GdY//lsXX/6bV5/+67fP/vvH3/4K1u/9ilZv/irG7/5a9x/+SucP/jrXH/3KZq/82XWf/F&#10;j1H/x5FT/9CaXP/YpWb/3Khs/9aiZv/NmV//xZFX/7+IT/+9hUz/xIlR/8yRWf/RlFv/1plg/9aY&#10;X//PkVj/yYtS/8aITf/HiU7/05Va/9OVWv/Qj1f/zo1X/82LV//EgFH/u3hL/7t3Sv+6dUz/uXRN&#10;/7hzTP+3c07/tnVP/65uSv+fYz//h1Et/49eNv/Ck2n/9cie//7Yq//916r/7MWa/8She/9wUzX/&#10;RSsQ/zshBv8+JAn/SCoS/0wsFf9aNyH/XDgi/1s3If9iPCX/a0Ys/29HLv9wSC7/b0Yq/3BHKf90&#10;Sy3/eU0w/3VJLP91SSz/fVAz/4FTOf9+UDb/eEow/3RGLv9qPCT/aDoj/2Y4If9lOCH/aDsk/2s+&#10;J/9nOiP/YzYh/1wxHv9gMx7/YzYh/2Y5Jv9mOSb/Zjkm/2U3J/9mOCj/Zzkp/2Q2Jv9lNyf/Zjgo&#10;/2k7K/9mOCj/ZToq/2c8LP9lOir/ZToq/2M4KP9jOCj/ZTwq/2c+LP9pQC7/Z0Eu/2A5KP9fOCf/&#10;XDUk/1k0Iv9ZNCT/WTQk/1gxIv9VLh//Vi8g/1UuHf9WLyD/WDEi/1YvIP9WLyD/VS4f/1YxH/9X&#10;MiD/VzIg/1gzIP9bNiP/XTkj/2A8Jv9oQiv/b0Yw/25GLf9rQSj/a0Im/2xDJ/9tRCj/b0Mo/25F&#10;Kf9vRir/a0Eo/2pCKf9jPyn/Xjok/1w5Jf9ZOCX/WTgl/1o7J/9bPCj/VjYh/1MzHv9aNyH/YT0n&#10;/2lDLv9uRS//cUcv/3lNNP96TDL/fU4y/4BOM/9+TDH/g1Az/41XO/+NVzv/hE4y/4FOM/+EUTb/&#10;h1Q5/4hVOv+IVTr/jFY6/4xXOP+QWzv/jVg2/4dSMP+EUCn/ilYu/5JeNv+VYDT/l2Ey/6p1Q/+9&#10;hVT/w4tY/651QP+rcj3/tn1G/8WNVP/TnV//0Ztd/8qUVv/EjlD/t4FF/7N9Qf+ye0L/s3xE/7B7&#10;Rf+xfEb/tYBM/7uGVP+4g1H/tH5P/7B6TP+tdk3/q3VP/655V/+ueVf/qXZX/6d2Vv+ec1P/jGhO&#10;/3lZQP9uTzr/ak86/21TQv9wVkX/b1hG/3VeTP+BZ1D/h2tV/4trVP+CXkb/elI5/31RNv+HWDz/&#10;lmFC/5tkRv+eZ0j/pm5L/6huSf+la0X/qnBI/7J3Tf+4fk7/vIJQ/76CTv+/g0//xYlT/8WJU//A&#10;h1L/vIRR/7iAT/+3f07/t39Q/7Z+T/+2fk//tn1Q/7R7Tv+yeUz/tHxN/7Z+T/+0fE3/sXhL/7V8&#10;T/+3flH/t3xU/7R5Uf+tb0r/pGRB/51dOv+fXT3/nls+/6NgRf+mZUn/o2FH/6FfRf+hX0X/o2NI&#10;/6VlSv+mZkv/o2ZK/6JlSf+kZ0v/qWxQ/6tvU/+pbVH/qW1R/6puUv+obFD/pmpO/6RoTv+laU//&#10;pGhO/6NpUf+nbVX/pHJb/5tuWf+BW0j/ZEUz/1Q6Lf9QPy//Sz4u/0c7Lf8+Nin/PjYr/z83LP9F&#10;PTL/RT0w/0Y+Mf9HPzL/TEM0/1FFNf9VSDf/VEc2/1FAMP9RPi//XEIz/3FSQP+LYk7/l2lS/5xq&#10;U/+faVH/m2VN/5xkTf+eZE7/n2NJ/6BiSf+eYEf/nmBH/55iSv+bYUv/mmBK/5pgSv+YXkr/mF5K&#10;/5lfS/+aYEr/mF5I/5dfSP+WXkf/ll1J/5deSv+ZYEz/l15K/5RbR/+WXUn/l15K/5lgTP+WXUn/&#10;lF1I/5ZfS/+UXUn/ll9L/5ZfS/+WX0v/lWFM/5VhTP+WYk3/lGBL/5JeSf+UYEv/lGBL/5FdR/+R&#10;XUj/kV1I/5BcR/+QXUj/jltG/41aR/+OW0j/ildE/4xZRv+MWUb/ildE/4paRv+KWkb/iFhE/4VW&#10;RP+HWEb/hVZE/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jtZP/6ryY/+u9mf/ou5T/4rKK/+S0jP/mt43/57aN/+Oy&#10;if/cq4L/26d//9mlff/ZpX7/2aN//9agfP/Xn3z/26OA/+Clg//fpIL/3qOB/+Clg//hpoT/36WA&#10;/96kf//fpYD/3qR//9+lgP/gpoD/46eC/+WphP/fo37/3aF9/9ygfP/dnnv/4KF+/9+ffP/fn3z/&#10;355+/9+egP/lpIb/6KeL/+ini//mpYn/5KOH/+Oihv/joIX/5aKH/+ajiP/mo4j/5aKH/+ajiP/o&#10;pYr/56SH/+mnh//npYX/6qiI/+upif/pp4f/6aeH/+imhv/oo4T/6KOE/+afgf/mn4H/6qOF/+uk&#10;hv/rpIb/6KGD/+qjhf/qo4f/7KeK//Crjv/urIz/762N//Cujv/qqIb/66mH/+yqh//sqof/8K6L&#10;/+2riP/qqIX/5qSC/+imhP/urIr/66mG/+uphv/rqYb/66eE/+ejgP/no37/66WB/+Wfe//fmXX/&#10;35l1/+Gbd//inXb/5J94/+WhfP/innn/3Jt1/9ycdv/bm3X/15dx/9eXcf/Rk2r/0JNn/9CTZ//N&#10;kGT/zZBj/86RZP/Mj2L/woha/7+FV/+/hVf/voRU/8mPXf/rr3v/8raC/+uvef/vt37//cWM//7G&#10;jf/psnn/1p9m/9KeZP/jr3X/9MGI/+67gv/ms3r/3alw/9WhaP/bp23/3qdu/+CpcP/rtXn/77l9&#10;/+Wtcv/Sml3/xY9R/8+ZW//lsnP/67l6/9imaf/Nm17/w49V/72JT//Ci1L/wYlQ/8CFTf/LjVT/&#10;1JZd/92fZv/eoGX/0pRZ/8qOUv/MkFT/1phf/9eZYP/UlV//zI1Y/8KDUP++fk7/unpM/7t4Tf+7&#10;eE7/u3hO/7p2T/+5dVD/uXhS/7R0UP+sbEn/ml89/4xWNP+TYT7/u4tl/+/Emv/50KT/9M6h//DL&#10;nv/Qr4b/ooZf/3lfPP9PNxX/LhcA/zshBv9PMRf/VjIa/1k1Hf9hPCL/a0Mq/29GKv9ySSv/cUgq&#10;/3FFKP90SSn/dUgp/3NGJ/90Ryr/eUwv/31QM/+AUzb/fVAz/3pNMP98TzL/e00z/3dJL/9xQyn/&#10;b0Mq/3VJMP93TTT/ckgv/21FLP9nPij/ZDoi/2A1Iv9gNSL/Yzgn/2M4J/9kOSn/Yjcn/2M4KP9k&#10;OSn/ZToq/2Y7K/9jOCf/ZDko/2c8LP9mPCz/ZDoq/2U7K/9mPCz/YTop/2M8K/9lPi3/Yz4s/1w3&#10;Jf9cNyf/WjUl/1o1Jf9aNSX/WTQk/1k0JP9aNSX/WDEi/1cwH/9bMSH/XTMj/1wyIv9gNib/Yjgo&#10;/140JP9eNCT/YTgm/2U8Kv9tRDD/b0Yy/3BGLv9xRC3/bkEq/29BKv9uQCj/bz8o/28/KP9xQSr/&#10;cUEq/3FBKv9xQSr/bz8o/3FDK/9wQy7/aj8s/2lALv9oQi//YDsp/188Kf9fPCn/VjUi/1AvHP9Q&#10;Lxz/WDUh/2ZBLv9vSTT/dUw4/3hONv95SzH/fE0z/31OMv+BTzT/iFY7/5JfRP+RXkP/iFQ8/4hS&#10;Ov+KVDz/jFY+/45YPv+QWkD/lF0//5diQ/+YZD//l2VA/6BvRv+neEz/rn9R/7KEU/++kF7/uYhQ&#10;/7mFTP/BjVT/wYpS/6RtNP+ZYin/o20x/7mDRf/Nmlj/06Jf/9KhXv/HllP/rn07/6p4Of+0gkX/&#10;s39G/615QP+reEH/r3xH/7eCTv+1gE7/s31O/7B6TP+ueU//r3tW/6x6V/+ecE//hl0//3xXPP91&#10;Uzr/cFQ+/3JXQv9zXEr/dmFQ/3lmVf95ZlX/f2pZ/39oVv+DZ1H/hmZP/4BcRP+AVj3/jmJH/5Zn&#10;S/+ZZkn/n2hJ/6JsSv+ncEr/q3RN/6xySv+la0P/oGc8/651SP+4gE//vYVS/8iMWP/JjVn/woZS&#10;/8CEUP/ChlL/tnxM/7F3R/+0ekz/uH1R/7x/U/++gVX/voFV/7V6UP+zeEz/tHtO/7d+Uf+4f1L/&#10;t35R/7mAU/+2fVL/rXJK/6pvR/+oakX/qGhF/6ZlRf+hXz//nls+/6JfRP+jYUf/omBG/6JgRv+h&#10;YUb/o2NI/6RkSf+laEz/qGtP/6hrT/+oalH/qGxQ/6puUv+obFD/qGxQ/6puUv+na0//pWlN/6Nn&#10;Tf+laU//o2dN/6NpUf+mcFj/pXVf/5RpVv92UT7/Xj8t/1Q9L/9QPy//Sz4u/0Y6Kv8/Nyr/PTUo&#10;/z84KP9EPS3/SUAx/0pBMv9IPzD/TEQx/1JKN/9YTTv/V0c3/1A/L/9VQC//ZEk4/3hXRv+RZlP/&#10;nGxW/6FtV/+galL/nWVO/59lT/+gZEr/n2NJ/59jS/+dYUn/nWFJ/59jS/+dYUn/mmBM/5ZcSP+V&#10;W0f/mF5K/5deSv+ZYEz/ll1J/5ReRv+UXUj/k1xH/5VeSf+UXUj/k1xH/5FaRf+TXUX/lF5G/5Zf&#10;Sv+VXkn/k1xI/5NcSP+TXEj/ll5N/5RfTf+TXkz/lGFQ/5RhTv+UYU7/lmNQ/5JfSv+TYEv/lmJN&#10;/5ZfSv+UXUj/lF1I/5FdR/+PW0X/iVZB/4tYQ/+LWEP/ildC/4tYQ/+MWUT/jFlG/4lZRf+JWUX/&#10;h1hG/4ZXRf9/U0b/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2LCP/57mX/+6+mv/qupT/4LCK/+Gxif/ks4v/&#10;5bSL/+KxiP/hrYX/4KyE/9unf//ZpX7/1qB8/9Seev/VnXr/1p57/9yjhf/gpYX/36SC/96jgf/h&#10;poT/4aaE/+Cmgf/fpYD/3aN+/92jfv/fpYD/4qaC/+Wphf/gpID/36N//96ifv/dnnv/5qeE/+io&#10;hf/kpIH/46KC/+emiP/op4n/5qaK/+amiv/ko4f/46KG/+Sjh//loof/5qOI/+ajiP/mo4j/5aKH&#10;/+ajiP/npIn/5aKF/+iliP/npYX/6aeH/+upif/opob/6aeH/+mnh//mpIT/6qWG/+Wggf/noIL/&#10;6KKB/+mjgv/rpIb/6qOF/+ukhv/spYf/7qeL/+6pjP/vqov/8ayN//CrjP/mpIL/6KaE/+uphv/t&#10;q4j/7qyJ/+6sif/rqYb/5qaC/+enhP/urov/66uH/+mphv/opoP/6KaD/+qlhP/no4D/66eE/+eh&#10;ff/hm3f/4Jp2/9+Zdf/hmXP/4Zx1/+agfP/koHv/3p13/9+eeP/dnXf/2Zlz/9eXcf/SlG3/0JJp&#10;/9CTZ//Qk2f/zZBk/82QZP/KjWH/xold/8GGWv/AhVn/v4VX/8OJWf/ZnG3/3qFy/9KYZv/YnGj/&#10;6bB7//i/iv/zuoX/3qlz/9umcP/grXb/8sCL/+m2gf/eq3b/2qdw/9qncP/eqXP/1qFr/9SdZf/d&#10;pm3/6bJ5/+21ev/cpGn/w41P/9CaXP/zwIH//c+T/+y6e//bqGn/zZld/8ONUf/KlFj/ypJX/8eM&#10;Uv/KjFP/1Zdc/9+hZv/gomf/0ZRb/8qNVP/LjlX/0pVc/9eaY//Ym2T/05Rf/8CBTv+4eEj/uHhK&#10;/7x5TP+8eU//vHlP/7p2T/+3dlD/t3ZQ/7NzT/+xcU7/pWpI/5piP/+PWjj/mmhF/9Gke//rwJX/&#10;78mc/+3Im//ox5r/376T/8Skff+PdVD/SDAO/zsjAf9BJgj/TC0R/1UxF/9eOR//aEAm/29GKP9x&#10;SCr/dEgr/3JHJ/9zRif/ckUm/3JFJv92Ryn/eEkr/3lMLf95TC3/e0wu/3tOL/+AUzT/gVQ3/39S&#10;Nf97TjH/dkov/3hMMf9+VTn/fFM3/3lQNP9zSzL/aEAn/2E3H/9fNCH/YTgm/2Q7Kf9kOyn/YTgm&#10;/2Q7Kf9jOSn/ZTwq/2U8Kv9gNyX/Yzoo/2U7K/9lOyv/ZDoq/2c9Lf9nQC//Yzwr/2E6Kf9kPSz/&#10;YTwq/1w3J/9eOSn/XTgo/1w3J/9cNyf/WzYk/143Jv9eNyb/XjQk/181Jf9hNib/Yzgn/2g7KP9r&#10;Piv/bD8s/2Y5Jv9oOyb/bkEs/3BDLv94Szb/e002/3tNNv96SjT/d0cx/3hIMv93RzD/dkQt/3VD&#10;LP90Qiv/dkIs/3ZCLP91QSv/dkQt/3lHMP90Ri//bkEs/2xBMP9tQjH/a0Ex/2hBMP9lQC7/Wjko&#10;/1MyIf9PLh3/Ui8c/188KP9sRzT/ckw3/3dOOP97TTX/fE0z/35PNf+CUDf/iVc8/49dRP+SXkb/&#10;jFhA/4tVPf+KVDz/jlhA/5JcQv+WXkP/mmNF/51mR/+ibkf/rHhQ/7SDWP+3iFr/vY9e/8iaaP/S&#10;pW7/yJdc/8KQU//Dj1P/vopO/7B6Pv+jbTH/nmgs/6l2N//HllP/2qlm/+Cxbf/PoFz/r389/6x8&#10;PP+2hkj/sX5F/6l2P/+pdj//r3xH/7SATv+zf03/sX1O/7F8UP+lc07/mmxK/49nRP+AWz7/Z0Us&#10;/1xAKP9kSTT/dl9N/35pWP+Bbl3/gm9e/3pnVv96ZVT/gGZV/39kT/+DYEr/hWFH/4xjR/+UZ0r/&#10;nm9T/55rTv+caUr/oGpI/59pRf+hakH/qnNK/6RuQv+bYjf/ll0w/6pxRP/AiFf/w4tY/8aMWv/H&#10;i1f/vYFN/7t/S/+8glD/snhI/650Rv+3ek7/v4JW/7x+Vf+5e1L/t3lQ/7FzSv+1elD/uX5U/7yD&#10;WP++hVr/tXxR/7F3T/+tc0v/qG1F/6ltSP+pa0b/rW1K/6xrS/+mZUf/pGNH/6VkSP+lY0n/omJH&#10;/6BgRf+hYUb/omVJ/6RnS/+nak7/rXBU/61wVP+pbFD/qWxQ/6puUv+obFD/qGxQ/6puUv+na0//&#10;pGhM/6JmSv+jZ03/pWlP/6VrU/+mcFj/o3Ve/4tiTv9rSDX/Wz4s/1lEM/9VRDT/UEMz/0c7K/8+&#10;Nyf/Pzgo/0I5Kv9FPC3/SD8w/0tCM/9LQjP/VU06/1pPPf9YSzr/VEQ0/1I/MP9YPi//Zkk3/35b&#10;SP+YaVX/om9a/6RwWv+ja1T/nmZP/6BmUP+eYkj/nV9G/51hSf+cYEj/nWFJ/59iTf+dYEv/mmBM&#10;/5heSv+UWkb/llxI/5VcSP+WXUn/lV1G/5NdRf+RXUX/kFxG/5FdR/+RXUf/k1xH/5FbQ/+SXET/&#10;kltG/5JbRv+SW0b/kltH/5NcSP+TW0r/kl1L/5NeTP+TXk7/k2BP/5JfTv+UYU7/mGVS/5FeS/+Q&#10;XUr/lGBL/5RgS/+SXkn/kl5J/5JeSf+PW0b/i1hD/4xZRP+LWEP/ildC/4tYQ/+PXEf/ilpG/4dX&#10;Q/+FVkL/hFVD/4VWR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f2RP/+e2lf/mtpL/4bGL/+Cw&#10;iv/hsIj/4K+G/+Cvhv/irob/4KyE/9yogf/ZpX7/2qSA/9Wfff/Um33/1Jt9/9mefv/coYH/4KWF&#10;/96jg//fpIL/4KWD/9+kgv/eo4H/3KF//9mde//doX3/3qJ+/96ifv/gpID/36N//92hff/dnnv/&#10;5qeE/+Wlgv/fn3z/46KC/+emiP/op4v/56aK/+emiv/kooj/5aOJ/+akiv/npIn/5KGG/+Wih//m&#10;o4j/5aKH/+Oghf/koYb/56KF/+qliP/ppIX/6KOE/+mnhf/pp4X/6KaE/+akgv/jnn//5qGC/+ah&#10;gv/lnoD/5J59/+Wffv/noYD/6KGD/+ukhv/spYf/7KWH/+qjh//spYf/7KeI/+2oif/nooH/5qGA&#10;/+qmg//sqIX/66mG/+2riP/qqob/5aWB/+Wlgf/qqob/6qqH/+qqh//opoT/5aOB/+Sffv/innv/&#10;5Z99/+Wfff/inHr/4Jp2/+GZc//fl3H/4553/+ijfP/jn3j/35t2/92cdv/bmnT/15dx/9aWcP/U&#10;lG7/1ZVv/9eYb//Ulm3/0pVp/9CTZ//LjmL/xYde/8SHW//GiV3/xold/8WIXP/GiV3/v4JW/7l8&#10;UP+9g1X/y5Fh/9mfbf/hqXb/2aFu/9ijb//bpnT/6bWD/+Ovff/bp3X/3ah2/+Svff/irXn/z5pm&#10;/8WQWv/Kk1v/16Bn/+CpcP/YoGX/y5NY/9OdYf/0voD//tWX///Njv/uu3z/2KVm/8ONT//IkFP/&#10;z5RY/9GWWv/QlFj/15tf/9ygZP/Xm1//zpFY/8iNU//IjVP/zZJa/9CTXf/SlV//05Rf/8KDUP+5&#10;d0f/t3VF/7x5TP+/fFH/wH1T/718VP+8e1X/t3dR/7d3U/+2eFP/sHRQ/6ZrSf+bZUP/l2VC/6l5&#10;U//InXL/6L+T/+zGmf/iwJP/48KV/+nInf/dvZT/nH5Y/2JEIP9AJgX/RSgI/0wrDP9WMxf/Yj0g&#10;/3BJLP9xSCr/ckcn/3FGJv9zRCb/dUQk/3ZHKf93SCr/dEUn/3RFJ/90RSf/eUgo/31MLP+AUTP/&#10;gVI0/4BTNv9/UjX/fVAz/3xPMv+CVjn/gVU4/31UNv9/Vjr/ckkt/2Y8I/9gNyH/Yzoo/2Q7Kf9g&#10;NyX/YDcl/2M6KP9gNyX/ZDsp/2U8Kv9hOCb/Yzoo/2E7KP9hOyj/Zjws/2g+Lv9pPy//Zjws/2Q6&#10;Kv9kOir/ZTsr/184J/9hOin/Yzwt/2E6Kf9hOin/YDko/2U7K/9kOyn/Zjsq/2c6J/9lOCX/azsn&#10;/3JCLv9wQCz/bDwo/288Kf9zQCv/e0gz/35LNv9/TDf/fks2/35LNv9+Szb/f0w3/39LNf98SDL/&#10;e0cx/31GMf97RC//ekMu/3pDLv95Qi3/eUUv/3pGMP90RC7/dEQu/3NEMP9xRDH/cUY1/25ENP9p&#10;QjH/YDws/1k4J/9SMSD/UC8e/1k4Jf9pRjP/cEs4/3BKNf93SjP/eUsz/3xMNf98SjP/g1E4/4ZU&#10;O/+IVDz/ilY+/4xWPv+LVT3/kFY+/5FXP/+UW0D/mF9C/5dgQf+ibEb/uIRc/76NYv+7i13/u4ta&#10;/8WXY//NoGn/xJNY/72LTv+6iEn/v4xN/76LTP+1f0H/qnQ2/6l2N//Dk1H/37Bs//XIhP/htHD/&#10;sINC/7OFR/+1h0z/soFJ/6p4Q/+reUT/soBN/7B9Tv+seUz/p3ZL/6BwSP9/WTX/Z0Qm/1g6Hv9T&#10;OSD/WD8r/15JNv9uW0r/jXpp/416a/+EcWD/fWpZ/3ZfTf94Xk3/el9K/31fR/+FYEb/jmVH/5xv&#10;UP+kc1P/oW5P/55pSf+fakj/oWtF/6BrQf+kbUT/rHZK/6BqPP+QWiz/lVwv/7N7TP/Gjl3/xY1a&#10;/8SKWP/Bh1X/tXtJ/7V7Sf+2fEr/sHZI/7N2Sv+5fFD/vH5V/7l5U/+ubkj/qGpD/6lrRP+5flb/&#10;wIVd/8GGXv+7gVn/rnRM/6hsR/+na0b/qW1I/6psR/+oaUb/qmtI/6hpSP+kZUb/o2NH/6RkSP+i&#10;Ykf/oWFG/59fRP+dYET/omVJ/6VoTP+pbFD/q25S/6ptUf+nak7/p2pO/6lsUP+qbVH/qG1P/6ht&#10;T/+mak7/pWlN/6NnS/+jZ03/pmpQ/6dtVf+ncVn/mGtU/3lVP/9hQi7/X0Qz/2FOPf9bSzv/U0Y1&#10;/0Q7LP8+Nyf/QDkp/0U8Lf9HPi//SUAx/09EMv9USTf/XlFA/11QP/9WRjb/UUAw/1Q+MP9aPjD/&#10;aks5/4FcSv+ZaVX/oW1Y/6VuWf+ja1T/oGZQ/51jTf+aXkT/mmBK/5thS/+XXUf/mmBK/59iTf+d&#10;YEv/nF9K/5teSf+XXUf/l11H/5RcRf+TW0T/lFxF/5JcRP+QXET/jFpD/41bRP+QXEb/j1tF/45a&#10;RP+QWUT/kVpF/5BZRP+PWEP/kVpG/5JbR/+RWkb/kVlI/5BbSf+QW0v/kl9M/5BdSv+PX0v/kmJO&#10;/45bSP+MWUb/jltI/49cSf+QW0n/kFxH/49bRv+MWUT/ildC/4tYQ/+LWEP/jFlE/4tYQ/+MWUb/&#10;iFhE/4VVQf+EVUH/g1RC/1otGv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72Udv/YqIT/&#10;3KyI/9urhf/bq4P/3ayE/9uqgv/drIT/36uE/96qg//dqYT/3aeF/9qkgv/XnoD/1Jt+/9abff/a&#10;n4H/4KWF/+Clhf/ip4f/3qOB/9yhf//an33/2p58/9mde//coH7/3aF//92hf//gpIL/4qaC/+Ck&#10;gP/doX3/46SB/9+gff/ennv/46KE/+Sjhf/lpIj/5aSI/+akiv/lo4n/5aOJ/+emiv/npIn/5KGG&#10;/+ajiP/mo4j/5aKH/+Shhv/koYT/6KOG/+qlhv/qpYb/6KaG/+uph//pp4X/6KaE/+akgv/jnn//&#10;56KD/+ijhP/moYL/4518/+OdfP/ln37/56CC/+qjhf/rpIb/66SI/+qjh//qo4f/6qOF/+ukhv/p&#10;o4L/5qB//+iigP/ppYL/66eE/+2riP/rq4f/5aeC/+mrhv/rrIn/7q6L/+ysif/pqYb/5aOB/+Sf&#10;fv/hm3n/4Jp4/+Gbef/jmnf/5Jx2/+KadP/gmHL/5qF6/+umf//monv/4Jx1/9uadP/cm3X/3Jx2&#10;/9ubdf/YmHL/2Jhy/9iacf/TlWz/1JZt/9GTav/Nj2b/xoth/8eJYP/KjWH/zI9j/8yPY//IiWD/&#10;vH1U/7Z3Tv+7fVT/xIdb/8eNX//TmWv/0Zdp/9Kaa//Tm2z/26N0/9Scbf/MlGX/0Zlq/96md//d&#10;pXT/1Jxp/8+aZv/TnGT/1J1l/9afZv/ZoWj/05ti/9ScYf/cpmr/5K5w/+64ev/wunz/57Fx/8yV&#10;Vf/EjU3/yI5P/8+VVv/anmD/3KBi/9qeYP/UmV3/y5BU/8WKUP/BiU7/yI1V/8uPWf/Mj1n/0ZJd&#10;/8mKV/+/fUv/vHpK/798T//EgVf/wH9V/79+Vv++flj/vHxW/7x+Wf+7fVj/snZS/6txTP+lbkj/&#10;om5J/5pqRP+oe1L/wplt/9q0h//sypr/7Mqa/+3Lnv/wzqH/3bqQ/6uJY/94Wjb/UDMR/0UoCP9S&#10;MRD/YD0d/25KKv9ySSn/cUgo/3FGJv9yRSb/d0Ym/3tKKv96SSn/dUQk/3RDI/91RCT/dUQk/3dG&#10;Jv98Syv/fU4w/39QMv9+TzP/fU4y/31OMv+CVTj/gVQ3/4BUN/+EWDv/ek4z/2pAJ/9kOiL/Yzom&#10;/2Q7Kf9gNyX/YTgm/2A6J/9eOCX/YTso/2I8Kf9gOif/YTso/2Q+K/9mPSv/Zjws/2c9Lf9mPCz/&#10;Zzws/2U6Kv9lOir/ZToq/2Q5Kf9mOyv/Zzws/2U6Kv9qPy7/a0Av/2o9KP9qPSj/azwo/2k5Jf9p&#10;OSX/cj4p/3xFMf97RDD/eEEt/3xDMP9+RTH/hEs4/4ZNOv+ESzj/g0o2/4NMN/+CSzf/hE05/4JL&#10;N/+BSjb/gUg1/4BHM/+ARzP/f0Yy/39GMv99RjH/fUYx/3lFL/91Qi3/dUUv/3NDL/9xQi7/dEc0&#10;/3RHNP9vRTX/akU1/2I+Lv9aNib/UzIh/1U0If9kQzD/b0w4/3JNOv95Tzf/e002/3xMNf96SjP/&#10;gU84/4NROv+EUDr/ilQ8/45YQP+MVjz/j1U9/45VOv+SWTz/lFs+/5NbOP+qdE7/wo1j/8eUZ/+9&#10;ilv/t4dW/76PW//DlF7/xZRZ/8SSVf/Bj1L/xpNU/8qXWP/EkVL/uYZH/7B9Pv+/j03/7799//76&#10;uv/87ar/vpBS/7yOUv+/kVb/vY5a/7qIVf+5hlf/vYpd/7OCV/+ic0n/jGA5/3ZQLP9TOBv/Ry8X&#10;/0o2Hv9ZRzH/bFtJ/3dmVP+BcGD/inlp/4ZzZP9/aln/emBP/3ZbRv94XEb/fV1G/4JeRP+SZ0f/&#10;nm1N/6d1VP+pdFT/o25M/6JsSv+ibEj/o25E/6lzR/+td0v/rnhK/5hiM/+SXC3/pW9A/8CIV//J&#10;kV7/xYtZ/8CGVv+7gU//tXtL/7Z8TP+2fEz/t3pO/7d5UP+1d07/vX9Y/7t7V/+nZ0P/p2dD/7By&#10;Tf/Bg1z/v4Rc/7p/V/+1eVT/q29K/6ZqRf+laUX/qmtI/6prSP+oaUb/p2hH/6ZnRv+lZkf/pWVJ&#10;/6dnS/+kZEn/omJH/6JiR/+eYUX/pGdK/6ZpTP+pbE//qm1R/6hrT/+maU3/pWhM/6tuUv+scFT/&#10;qm9R/6htT/+pbVH/qGxQ/6ZqUP+laU//pGpS/6dvWP+odFz/hl1H/2pHM/9iRjH/aU8+/2dWRP9d&#10;TT3/TkMx/0A3KP8+Nyf/QToq/0U8Lf9HPi//S0Au/05DMf9VSDf/XVA//11NPf9WRTX/UT4v/1c9&#10;Lv9hRDT/cVA//4VeTf+aalT/oGxX/6VsWP+kalT/n2VP/6BkSv+cYEb/nWNN/51jTf+aYEr/m2FL&#10;/55hTP+aXUj/l1pF/5lcR/+WXEb/lFpE/5NZQ/+SWkP/k1tE/5FbQ/+QXET/i1lA/4xaQ/+NWUH/&#10;jFhC/49bRf+MWEL/j1hD/45aRP+PWEP/j1hE/5BZRf+QWUX/kVpG/5FZSP+PWkj/kV5L/49cSf+P&#10;XEn/kV5L/49cSf+NWkf/jVpH/45bSP+NWkf/jVpH/4tYQ/+LWEP/i1hD/4tYQ/+LWEP/jFlG/4dX&#10;Q/+GVkL/h1dD/4dXQ/+JWkb/fk89/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9FOCj/4rSQ/+a5kv/cr4j/0qJ6/9Cgev/ToXz/1aN+/9elgv/cp4X/26aE/9qjhP/XnoH/1Jt+&#10;/9Oaff/VnH//2p+B/96jg//gpYX/3aKC/9mefP/XnHr/2Z58/9ugfv/coX//3qOB/9+jgf/ipoT/&#10;5KiG/+Onhf/gpIL/3Z59/9qbev/gn3//5KOF/+Khg//gn4P/4Z6D/+Shhv/loof/5aKH/+ajiP/m&#10;o4b/5aSG/+alh//opYj/56SH/+ekh//looX/5qOG/+imhv/opob/6aeH/+2ri//qqIj/6KaG/+mn&#10;h//npIf/56SH/+ijhP/moYL/5p+B/+Kbff/gmXv/5Jp9/+mfgv/to4b/7KKH/+mfhP/soof/7KKH&#10;/+qgg//sooX/7aSE/+iigf/ln33/5J58/+ejgP/pp4T/6amG/+qqh//rq4j/7KyJ/+ysif/qqof/&#10;6KaE/+ejgP/hm3n/4Zh1/+GYdf/jmnf/6KB6/+Obdf/hmXP/5aB5/+umff/opXv/4Z50/96dc//m&#10;pXv/6Kd9/+Chdv/dnnP/25xx/9iZbv/SlGv/05Vs/9CVa//PlGr/y5Bm/8mLYv/Hil7/yYti/8mK&#10;Yf/JimH/xode/8CAWv+8fFb/u3xT/8CBWP/Jil//z5Bl/9CRZf/Sk2f/3qF0/96kdv/PlWf/zpRk&#10;/9Saav/TmWn/26Fv/+Wtev/mrXj/3KNs/9eeZ//dpG3/4Kdw/9yjbP/Tm2L/wopR/8uUW//hqnH/&#10;8Lh//+Gpbv/Sml//x4xS/8CFS//QlVn/2Z5i/9afX//Xn2L/yJBT/8aOU//QmF3/y5BY/8eMVP/J&#10;jFb/zZBa/86PXP/DhFH/wX9P/79/Uf/Bglf/vn9U/71/Vv+9f1j/uH1V/7d7Vv+zeVP/rnRP/6t0&#10;Tv+pc0//q3dS/6FvSv+YaEL/lGc+/5hvQ//NqXn/5MKS/+jGlv/iwJP/4L6R/+C/lP/Pr4b/lXdT&#10;/2hLK/9QNhX/VzkX/2JBIP9nQyH/bEQh/21AH/92RSX/eUgo/3tKKv98SSr/d0Ql/3hFJv94RSb/&#10;dEEi/3VCI/95SCj/e0oq/3pHKP95Rin/dkcp/35LLv9+TzH/fk8z/4FSNv+EVTn/eUwv/29BJ/9p&#10;PST/aDsk/2Y7KP9jOCX/Yzgl/2o/LP9nPCv/ZTop/2U6Kf9oPSz/aD0s/2g9LP9pPi3/aj8u/2Y7&#10;Kv9mOyr/aj0q/2k8Kf9qOyn/ajsp/29ALv9vQC7/cUEt/3FBLf91Qi3/c0Ar/3E+Kf9wPSj/cj4p&#10;/3Y/K/90PSn/dj0q/3o/Lf98Qi7/g0Yz/4RHMv+HSjX/iUw3/4tOOf+KTTj/iEs2/4lMN/+GTDj/&#10;hEo2/4RKNv+ESjb/hEo2/4NINv+CRzX/f0Yy/4BHM/+BSDT/f0gz/31GMf95RS//eUUv/3dEL/92&#10;Qy7/d0Qv/3hINP94STX/d0o3/3FINv9sQjL/YDsp/1k0Iv9fOij/aUQx/3JNOv93Tjr/fVM7/4BS&#10;Ov9+Tjf/gVE6/4RSOf+HUzv/iVM5/41XPf+PVT3/kFY+/5RbQP+aYUb/nGNG/5phQ/+xelP/woti&#10;/8CKXv+6hFb/toBR/7mEUv+9iFb/v4pU/8eSXP/RmGH/0Zhh/86VXv/RmmL/zZZe/8GNVP+8j1b/&#10;zaNp//fNk//2zJL/wJVe/8KXYP/Immj/yJlr/8KTaf+3imH/q4Fb/4pmRP9uTS7/XUIl/2VNNf92&#10;ZE7/iXdj/5SCbv+PgG3/gXFh/3RnVv9sXEz/cWBQ/3lkU/99Yk3/fF1I/4ViTP+KZUv/jGNH/4xf&#10;Qv+aZ0j/oWxN/6RuTP+kbkz/qHFL/6JrRP+hakH/sHpM/7Z+T/+3f1D/t39O/6x0Q/+0fEn/wopX&#10;/8yUYf/Jj13/vYNT/7J4SP+xd0f/tHpM/7Z8Tv+6fVH/sHJJ/6psRf+zdU7/9riR/+G7lv+xc0z/&#10;sXFL/7t9Vv+9f1j/t3lU/7ByTf+sbkn/q2xJ/6prSP+oaUb/p2hH/6ZnRv+naEf/qGlI/6lqSf+r&#10;bE3/rGxQ/6xsUP+mZkr/pGRI/6FkR/+gY0b/pWhL/6ZpTP+oa07/qWxP/6hrT/+laU3/o2dL/6xw&#10;VP+uc1X/qW5Q/6drT/+na0//p2tP/6drUf+malD/pm5X/6t1Xf+hb1j/cEo3/2lINf9vVEP/aVZF&#10;/1lJOf9IPSv/Qjkq/0A5Kf9HQDD/SUIy/0pDMf9LQzD/T0c0/1lOPP9dUD//W0s7/1pJOf9WQzT/&#10;VD4w/11BM/9lSDb/d1RB/4hfTf+caVT/omtW/6JqU/+eZE7/nmJI/55gR/+dX0b/oGJJ/55iSv+c&#10;YEj/l1tD/5dbQ/+XW0P/lFhA/5ZaQv+VWEP/lVlB/5NZQ/+TWUP/kFZA/5BYQf+QVj7/kFY+/5FX&#10;P/+QWkL/jlhA/5BaQv+QWkL/jFY+/45YQP+PWEP/kFdD/5FYRP+PWEP/kVpG/5BZRf+OWkX/jltG&#10;/4tYQ/+LWEP/kFxH/5FdSP+QXEf/kFxH/49aSP+OWUf/jllH/41aR/+MWUb/ildE/4lWQ/+IWET/&#10;h1dD/4RVQ/+DVEL/hFVD/4laSP9HGgf/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2b6j/+zAmf/jt5D/z6J7/9Cgev/QoHr/0KB8/9Sif//YpoP/26aG/92oiP/c&#10;pYf/16CC/9Oaff/Tmn3/2J+C/9qhhP/aoYP/2qGD/9mefv/XnHz/2Z58/9yhf//dooD/3qOB/96j&#10;gf/ipoT/4qaE/+Ckgv/fo4H/3p9+/92eff/ioYH/46KC/+CdgP/dmn3/35yB/+Oghf/mo4j/5aKH&#10;/+ShhP/mpYf/5qWH/+emhv/npob/5qWF/+alhf/mpYf/6aaJ/+mmif/ppon/6aeH/+qoiP/pp4f/&#10;6KaG/+qoiP/ppon/6aaJ/+mmif/rpon/6KOG/+afgf/im33/45h5/+ecff/pnn//55x9/+KXev/n&#10;nH//6Z6B/+ecf//onX7/6J9//+iff//moH//4px6/+Whfv/rpoX/6amG/+qqh//qqof/66uI/+ur&#10;iP/rq4j/7KqH/+yohf/moH7/5Jt4/+GYdf/knHb/6KB6/+Wdd//jm3X/5J94/+mmfP/ppnz/4J91&#10;/+Khd//qqn7/6qt//+Kjd//cnXL/25xx/9qbcP/XmG//0ZNq/9KUa//Rk2r/yo9j/8uOYv/Mj2P/&#10;x4pe/8WGW//IiWD/xode/8CAWv+6elT/uXlT/8CBWP/LjGP/05Rp/9KTaP/Rkmb/3qF0/+Woe//e&#10;oXT/15pt/9ibbv/RlGX/151t/+SqeP/nrnn/4ahz/9qhbP/gp3D/6rF6/+qxev/lrHX/xo1W/8GI&#10;Uf/WnWb/77d+/+WtdP/ZoWj/y5NY/76GS//GjlH/0Zlc/9ScX//Xn2L/x49S/8ePUv/Sml//z5Rc&#10;/8mOVv/Ii1X/y45Y/82QWv/Gh1T/vn5O/7t7S/+/gFX/v4JW/8CCW/+8gVn/tXtT/7N5U/+yeFL/&#10;rnRO/6t0Tf+rdU//r3tU/6Z1Tf+cbET/lGc+/49kOv+oglX/wJtu/9KtgP/buYz/3LqN/9u6j//R&#10;sob/v594/6mLZf+Ja0f/a0on/1MxDv9XNRL/XzkV/2E5Fv9wQiH/dEMj/3ZFJP95Ryb/ekgn/3xK&#10;Kf98SSr/eUYn/3hFJv98SSr/fkss/3pHKP95Rin/eUYp/3lHLP98Si//fkwx/39NMv9/TTL/eksv&#10;/3RFK/9xQSr/b0Eq/29CK/9tQCn/bUAr/25BLP9rPin/aj0o/21AK/9uQS7/bD8s/2s+K/9rPiv/&#10;bUAt/2s+K/9qOyn/azwq/2w7Kv9tPCv/cEAs/3dHM/94RTL/d0Qx/3hEL/9+RzP/fUYx/3pDLv99&#10;RjH/fkUx/4BHM/+ARjL/gEUz/4NGM/+FSDP/i0w6/4xOOf+KTDf/jEs3/45NOf+KTDf/iUs2/4lM&#10;N/+JTDf/hUs3/4VLN/+FSzf/hkk2/4dKN/+DSDb/gkc1/4FGNP9/RjL/gEcz/35HMv99RjH/fkcy&#10;/3lFL/94RC7/eEQv/3tIM/99Sjf/eko2/3dKNf90STj/bUQy/103JP9bNiT/Xjkn/2E8Kf9oQi3/&#10;ckk1/3lPN/99UTj/glI7/4NUOv+HVTr/ilQ6/41XPf+OWD7/k1o//5ZdQv+bYkf/nmVI/55lSP+p&#10;ckz/tn9Y/7Z/Vv+3gVX/r3lN/6p0Rv+wd0r/s3tM/7Z+Tf+6glH/u4NQ/8OLWP/NlWL/zZVi/8SP&#10;W/+6iln/uoxa/7+UYf/Fmmf/v5Ni/7+TZP+4jF//p3tU/5lxTf+IZUX/dlk7/19FKv9VPyf/XUkx&#10;/31rVf+gjnj/pZN9/6COeP+MfWj/eWpX/2xdSv9kU0H/c1lI/39jTv+EZE//hmJK/4xkS/+Xa1D/&#10;l2pN/5NkRv+cZ0j/oGlK/6NrSP+ncEr/pW5H/6BpQv+jbEP/uYFS/7qCUf+6glH/vYVS/7uDUP/D&#10;i1j/y5Ng/86WY//Gjlv/uYFQ/7B2Rv+xd0n/tHpM/7J3S/+0d0v/rG5H/6ZmQP+vcUr//b2Z/+LM&#10;pf+6elb/snJO/7V1Uf+2d1T/sHFO/6xtSv+qa0j/p2hH/6hpSP+pakn/p2hH/6doR/+pakn/q2xL&#10;/6prSv+sbU7/sHFS/7BxUv+maUz/o2ZJ/6NmSf+iZUj/pmlM/6dqTf+nak3/qGtP/6drT/+lakz/&#10;o2hK/6tvU/+scVP/p25T/6VsUf+mak7/p2tR/6drUf+la1P/qXNb/6p2YP+VZU//ZkMv/2dLNv9p&#10;Tz7/XUw6/0s+Lf9EOSf/QTkm/0U+Lv9KQzH/TEUz/05HNf9ORjP/Vks5/1tQPv9dUD//WUk5/1hH&#10;N/9UQTL/Uz0v/15CNP9sTTv/fFdF/41kUv+ealX/omtW/6JoUv+fY0n/oGJJ/55gR/+dX0b/nV9G&#10;/51fRv+cXkX/l1tD/5ZaQv+WWkL/lFhA/5NXP/+VWUH/lVhD/5VZQf+WWkL/kVU9/5BWQP+SVjz/&#10;k1c9/5JYQP+QWEH/jlhA/49ZQf+PWUH/jVZB/49ZQf+QWUT/kFlE/5FYRP+QWUT/kVpF/4xYQv+N&#10;WUT/i1hD/4tYQ/+LWEP/jVlE/45aRf+OWkX/jVlE/49bRv+OWUf/jFlG/4pXRP+JVkP/iVZD/4pX&#10;RP+IWET/hVRD/4NUQv+DVEL/g1RC/2Y3Jf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Iof/mvJT/zKB5/8udef/Nn3v/zp56/9Ggf//Vo4L/2aeG&#10;/+Cri//fqIr/2qOF/9WegP/Sm33/16CC/9uihf/booX/2qGD/9ifgf/WnX//156A/9ujgP/cpIH/&#10;3aKA/92igP/hpIX/3qGC/92ggf/doIH/4aKB/+Gigf/hooH/355+/9uZef/YlXj/25h7/+Sfgv/l&#10;ooX/5KGE/+ShhP/npob/56aG/+alhf/ko4P/5aSE/+emhv/op4f/66qM/+qpi//pqIr/56aI/+in&#10;if/ppon/6KeJ/+moiv/pqIr/6qmL/+ypjv/sqYz/66aJ/+ihhf/lnoD/45h5/+OYef/lmnv/45Z4&#10;/9+Sdv/hlHj/45Z6/+SXe//lmnv/5Zp7/+idff/mnX3/4Jp5/+Seff/qpYT/66mH/+qqh//qqof/&#10;6qqH/+qqh//rq4j/7qyJ/+6sif/qpID/5J56/+KZdv/knHb/5595/+Seev/inHj/5J94/+mlfv/o&#10;pXv/4aB2/+Wkev/srID/66yA/+OkeP/bnHD/2ptv/9ydcv/am3D/0JNn/9OWav/WmW3/0phq/9KV&#10;aP/Qk2b/x4pd/8OEWf/Fhlv/xYZd/8CBWP+5eVP/uHhS/79/Wf/Ih1//zo9k/86PZP/PkGX/2Zpu&#10;/96hdP/cn3L/1Jdq/9OWaf/Mj2L/0ZRn/9yfcP/fpXX/3KJw/9mga//fpnH/8LeC//W8h//vtoH/&#10;y49b/7+DT//Mk1z/67J7/+eud//epm3/2aFo/86WXf/JkVb/ypRY/82XWf/Rm13/ypRW/82VWP/T&#10;m2D/0ZZc/8iNVf/Ch0//yYxW/8uOWP/HilT/wYNQ/7l9S/+8f1L/vYJW/7+EXP+9g1v/t31X/7J4&#10;Uv+ud1D/rXZP/6t0Tf+rdU//r3tU/6l4T/+hckj/mm1D/5htQv+WbUH/n3lM/7GMX//En3L/1rSH&#10;/9y7kP/Tsof/2biN/926kv/JpoD/onxX/25IJP9gOhb/VS0J/1YrCP9pOxn/b0Ef/3RDIv96SCf/&#10;fUsq/31LKv99Syr/fEkq/35JKv+ASyz/hE8w/39JLf99Ryv/e0gt/3dFKv94Riv/eUcs/3hGK/97&#10;SC3/fUkx/3tHL/94Ri3/dkYv/3dHMP94SDL/dkYw/3NDLf9xQS3/cUEt/3REMP9yQTD/bz4t/249&#10;LP9uPSz/cUAv/3FAL/9xQC//cEAs/3E+K/9zQC3/ekUz/39KOP9/Szb/f0g0/4BHNP+ARzP/gkg0&#10;/4RKNv+GTDj/hEo2/4ZMOP+ITjr/iEs4/4pNOv+PUD7/kFE//5FQPv+OTTv/jEs5/41MOv+NTDj/&#10;i004/4tNOP+JTDf/iUw3/4pNOP+KTTj/hkk2/4dKNf+GSTb/hUgz/4VIM/+ARjL/gUcz/4BHM/9/&#10;RjL/gEcz/35HMv97RC//e0Qv/35HM/99STT/fEk0/3pKNv94STX/d0o3/2g9LP9gNyX/WjQh/1Yx&#10;Hv9ZNCH/Yz0o/3JJM/96UDf/gFQ5/4RWPP+FVjr/iVY7/4xWOv+QWD3/lFxB/5ZeQ/+YYEX/mWJE&#10;/5xjRv+gaEX/qHBN/6t0Tf+ud1D/qW9H/6FnP/+gZj7/o2g+/6NoPP+kaT3/p2xA/7R5Tf+9glb/&#10;vINW/7R+UP+qeU7/pXZM/5tuRP+bcEb/o3lR/591T/+PZ0P/dlQ4/2lOMf9cRCz/Uz4p/1NBLf9d&#10;Tjn/eWpV/56Mdv+ynob/qZV9/5eDa/+Eb1r/fGdS/3ZgS/9zWEP/fl5J/4hkTv+NZ1D/kmhP/5Zp&#10;TP+eb1P/oG1Q/59qS/+hakz/omlL/6NrSP+lbkj/oGlC/59oP/+sc0j/v4dY/7+HVv+9hVL/w4pV&#10;/8SLVv/Ij1r/yJBd/8ePXP/FjVz/uoJR/7J6S/+zeUv/s3hM/65zR/+wckn/rW9I/6trRf+1dVH/&#10;6amF/+aqhv+5eVb/rm5L/6xrS/+sbUz/qmtK/6lqS/+pakv/pWZH/6doSf+pakn/qGlI/6lqSf+t&#10;bk3/rm9O/65vTv+tcU//rnFS/65xUv+rblH/p2pN/6VoS/+jZkn/pGlL/6ZpTP+kaEz/pmpO/6ht&#10;T/+ma03/pGlL/6htT/+qb1H/qGxQ/6drT/+laU3/p2tR/6drUf+lbVb/rHZe/6NxWv+DVkH/YkMv&#10;/2RJOP9aRzb/UkIy/0Y5KP9GOyn/RT0q/0lCMP9ORzX/T0g2/1NMOv9UTDn/WU48/1pPPf9ZTDv/&#10;WEg4/1ZFNf9SPzD/VTss/2BDM/9wTz7/g1xL/5NmU/+ealT/o2tU/6NnTf+gYkn/oGJJ/59iRv+d&#10;YET/nF5F/5pcQ/+aXEP/mFpB/5VZQf+VWUH/lFhA/5NXP/+UWED/lVhD/5RYQP+VWUH/kVU9/5FV&#10;Pf+UVj3/lFg+/5NXPf+SVjz/j1dA/49ZQf+OWED/jVZB/49YQ/+QWUT/kFlE/5BZRP+QWUT/j1hD&#10;/4xYQv+MWEL/ildC/4tYQ/+MWUT/jVlE/4xYQ/+MWEP/iVVA/41ZRP+OWUf/ildE/4hVQv+IVUL/&#10;iFVE/4lWRf+HVkX/hFNC/4VUQ/+DVEL/g1RE/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zk7OP/hupP/yJ54/8aadf/JnXr/zJ58/82fff/S&#10;oYH/1aSE/9uoif/cp4j/2aSF/9mihP/Xn4T/16CC/9ylh//ep4n/2qOF/9ihg//UnX7/2J+B/9yk&#10;gf/cpIH/2qJ//9ugfv/fpIL/3qGC/9uef//cn4D/4KOE/+Kjgv/foH//3Jt7/9mXd//WlHT/2JN0&#10;/+Gcff/jnoH/46CD/+ShhP/npob/56aG/+WkhP/ioYH/5aSE/+emhv/op4f/7ayO/+uqjP/qqY3/&#10;56aK/+emiv/npor/6KeL/+mojP/op4v/6aiM/+ini//rqI3/56SJ/+ahhP/ooYP/5Jp9/+SZev/l&#10;mnv/5Zh6/+CTdf/gkHX/3490/+CTd//nmnz/55t7/+abe//il3f/4Jd3/+Kce//spoX/7auL/+uq&#10;iv/qqYn/6qqH/+qqh//rq4f/7KqH/+2riP/spoL/5qB8/+CaeP/jmnf/5qB+/+Wfe//inHj/5aF6&#10;/+ungP/opXv/4qF3/+Ojd//qqn7/6qt//+ane//cnXH/2Zpu/9uccP/bnHH/0pNo/9WYbP/go3b/&#10;5Kp8/+KleP/WmWr/zI9i/8SFWf/Fhlv/x4hd/8WGXf+7e1X/uHdR/759V//Ih1//yIdf/8SFWv/J&#10;il//0JNn/9CTZ//Mj2P/x4pe/8qNYf/GiV3/yo1h/9GUaP/Rl2n/z5Vl/9GXZ//Ynmz/7bOB//W5&#10;hf/prXn/x4tX/7+DT//Lj1v/7LB8/+iveP/jqnP/46ty/+GpcP/SnGD/yJJW/8eRVf/LlVn/0Ztd&#10;/9WfYf/YoGX/z5dc/8OITv++g0n/xIlR/8iMVv/JjVf/yIxY/7+DT/+3fU//un9T/72CWP+8glr/&#10;uX9X/7F6U/+ud1D/sHlS/6t1T/+qdE7/rHhQ/6l4T/+jdEr/nnFH/6J1S/+bckb/mW9F/5x1Sv+k&#10;fVL/xqF1/926kP/eu5H/6cSX/+rFmP/sxpn/3riL/7KIXv+OZDz/Zz0X/1YsBv9iNhH/ajwY/3JC&#10;Hv98Sif/f00q/35JKf9+SSn/fkkq/4BLLP+GTzH/iVI0/4RMMf+ASC3/fEku/3dEKf90QCj/dEAo&#10;/3VBKf95Qyv/gEoy/4BKMv9/STH/eUUv/3pGMP97STL/e0gz/3dEL/91Qi3/dUIv/3ZDMP9yPyz/&#10;cT4r/3E+K/90QS7/dkMw/3ZDMP94RTL/d0Qx/3hEL/96RjH/gks3/4FKNv+CSTb/gkk2/4JHNf+D&#10;RjH/hEcy/4lMN/+MTzr/h0o1/4lMN/+JTzv/ik06/45RPv+UVUP/lFVD/5BRP/+PTjz/jUw6/45N&#10;O/+QTzv/jU86/4tNOP+LTTj/i045/4tOOf+KTTj/h0o1/4lLNv+ISjX/h0k0/4hLNv+ERzL/gkUw&#10;/4FHMf+CSDL/gkgy/4BGMP9/RS//f0Uv/39GMv9/RjL/fko1/3xJNP95STP/eEk1/3NGMf9qPy7/&#10;XzYk/1cxHv9TLhv/Wzch/21HMv91Tzj/f1U8/4NXPP+CVTj/iVc8/4tYO/+QWj7/lV1C/5VdQv+R&#10;W0H/kFg9/5NbQP+bYkX/oGdJ/6FpRv+kaUf/oWdC/55iPv+ZXTn/nF45/59hOv+hYzz/omQ9/6Rp&#10;Qf+kaUH/oWdB/5hiPP+QYDr/iV06/39ZNf9zUDD/a0or/2dIK/9gRSr/VT8q/1dFMf9VRjP/WUw7&#10;/2pdTP9+b1z/nox4/7Cag/+slHz/pYtw/450W/+Fa1L/i29X/4ttVf+JZ07/imFL/4xiSf+XaU//&#10;m2xQ/6FuUf+mcFT/omtN/6JrTf+pcFP/pGtN/6BoRf+gaEX/nGU+/6RqQv+yeU7/vYVU/8GJVv++&#10;hlP/wIdS/8OKVf/EjFn/wYlW/7yEU//Di1z/voZX/7Z9UP+0e07/s3hM/690Sv+zdUz/uHhS/7l5&#10;Vf+8fFn/yopn/7p5Wf+vbk7/q2pM/6hnSf+mZkr/pWVJ/6ZmSv+mZkr/pmZK/6hoTP+naEn/pmlK&#10;/6tsS/+tbk3/rHBO/7J2VP+ydlT/rnJQ/6xxT/+wdVX/rHFR/6ZrTf+kaUv/o2hK/6NoSv+jZ0v/&#10;pWpM/6htT/+obU//pWpM/6RpS/+nbE7/p2xO/6ZrTf+laU3/pmpQ/6ZqUP+nb1j/q3dh/5VlT/9v&#10;RjT/XkEv/1dCMf9RQC7/Sj0s/0c8Kv9IQC3/SUEu/0xFM/9RSjj/U0w6/1lRPP9YTTn/Wk89/1hL&#10;Ov9VSDf/VkY2/1RDM/9TPS//Vjos/2VGNP94U0H/iF9N/5ZnU/+gaVT/ompT/6JmTP+fYUj/nmFF&#10;/51gRP+eYUX/m15C/5pcQ/+ZW0L/llg//5VXPv+UWED/lFhA/5NXP/+TVz//lVlB/5NXP/+SVj7/&#10;kVU9/5BUPP+UVj3/lVc+/5FVO/+OVD7/j1dA/5BYQf+PV0D/jVZB/49YQ/+OV0L/j1hD/49YQ/+P&#10;WEP/ilZA/4tXQf+LV0H/iFVA/4tYQ/+OW0b/jFlE/4tYQ/+KVkH/iFQ//4hVQP+KV0T/iFVC/4hV&#10;Qv+GVUT/hlVE/4ZVRP+FVEP/hFNC/4VURf+CU0P/JBcR/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xqB8/8ihev/HnXf/yJ54&#10;/8icd//NoXz/0qSC/9Kkgv/SoYH/0qGB/9Wig//Zo4f/1qCE/9ighf/bpIb/3aaI/9ukhv/ZooT/&#10;2qOF/9qjhP/Yn4H/2J+B/9qif//boH7/255//9yfgP/cn4D/4qWG/+Kjgv/en37/25t4/9mZdv/V&#10;k3H/1JJw/9+de//hn33/5KKA/+akhP/npob/56aG/+inh//mpYX/56aG/+inh//npob/6KeJ/+mq&#10;i//pqY3/56eL/+Wlif/lpYn/6KiM/+mpjf/oqIz/6KeL/+emiv/opYr/56SJ/+eihf/oo4b/66GE&#10;/+edgP/nnH3/55x9/+WYev/gk3X/3ZBy/+GUdv/pnH7/55p8/+ibff/jmHj/45h4/+Oaev/noYD/&#10;6qiG/+iohf/urov/7q6K/+6wi//uror/66uF/+uqhP/tqYT/7KaC/+iifv/ln3v/6aOB/+qmg//l&#10;oX7/6KR///Cvif/qqYH/5KN7/+ipfv/srYL/7K2B/+qrf//kpXn/2Zpu/9aXa//ZnHD/2p1x/9ab&#10;b//iqHr/9LqK//O5if/pr3//36Jz/9GUZf/PkGT/05Rp/9iZbv/Mi2P/xIBZ/8+LZP/3s4z/3Jtz&#10;/8WEWv/HiF3/x4pe/8mMYP/JjGD/yIph/8iKYf/KjGP/yIph/8WKYP/Fil7/zJFl/8mPYf/Nk2X/&#10;2J5w/9acbv/MkmT/wohY/8KIWP/Jj13/5al1/+yzfv/lrHf/36p0/92mbv/bp27/1aFn/82ZX//L&#10;l1v/0pxg/9iiZv/Yomb/05tg/8qSWf+8hEv/wIhP/82VXP/Oll3/zpNb/8iMVv+6gk//tn5P/7R+&#10;UP+2gFT/tH9V/7WAVv+3g1z/v4tj/7iEXP+tfFP/qHlP/6p7Uf+qfVP/pntQ/6h9Uv+ke0//oHZM&#10;/5x1TP+Yck3/l3FM/6aDXf/CnHf/5L2S/+3EmP/uxJT/8ceX/+7Ckf/luYr/zZ5y/6Z5T/91SiD/&#10;ZjoT/2Y4FP9vPxv/eUkl/3xKKf9+SSn/fUYo/4JLLf+GTzH/iVAz/4NKL/+BRy//e0Ep/3Q8Jf90&#10;PSj/dT4p/3g/K/94Pyv/f0cw/39HMP9+Ri//fUUu/35GL/+CSTX/gkk1/4BHM/+ARzT/gkk2/4FI&#10;N/+BSTj/gko5/4FJOP+BSTj/hEw7/4RNOf+DTDj/g0o2/4NKNv+DSjb/hUw4/4VLN/+ITTv/h0w6&#10;/4dKN/+GRzX/iEo1/4xOOf+NUDv/j1I9/49SP/+PUj//kFNA/5hbSf+ZXEr/mVxK/5hbSf+SVUP/&#10;klNC/45PPv+QUT//j1E8/45NOf+OTTn/jlA7/41POv+MTjn/i004/4pJNf+KSTX/i0o2/4tNOP+K&#10;STP/hkUv/4lIMv+GSjL/hUkx/4lIMv+ISC//hkUv/4RDLf+BRS3/g0k1/4JJNf+BSjb/f0s2/3pK&#10;Nv94SDT/cEMw/2g9LP9ZMyD/WzYj/2pGMP91UTv/d1M7/3pVO/99Vjn/hls7/45dPf+MXT//kF1A&#10;/45bQP+FUjf/h1E3/4tVO/+aYUb/pGlL/6NmSf+cX0L/n2BB/6BfQ/+dXED/ol9C/6ZlR/+nZkb/&#10;p2hF/6lqR/+dYz7/kFg1/4NOLv9tRCT/Wzkd/1AyGP9ILhX/TTQg/1hBL/9iTz7/a1tL/3dnV/+A&#10;c2L/hnlo/5KDcP+aiHT/oIpz/6SKcf+rjXH/qYpt/5JwVP+PbFD/n3xe/514W/+bclT/m25R/5Zn&#10;S/+caUz/oWtP/59nTP+cZEn/nWRJ/55lSv+jak//nmVI/5phRP+gZUP/qnBL/691T/+vdkv/v4VX&#10;/8KIWP+8glD/u4NQ/8CIV/+8hFP/t4FS/7iCU//Dil3/v4ZZ/7V8Uf+zeE7/sndN/7+BWP/LjGP/&#10;woJc/7t7V/+3d1T/r25O/6BfP/+kYUT/qWZJ/6xpTv+paEz/qGZM/6ZkSv+nZ0z/qWlO/6lpTv+o&#10;aE3/qGtO/6ptTv+qbU7/qm9N/7J3Vf+xeVb/sHhV/693VP+veFn/rHVW/6pzVP+ocVL/o2pN/6Jp&#10;TP+iaUz/o2hK/6ZrTf+pblD/qG1P/6NmSf+kZ0r/p2pN/6xsUP+qbVH/qW1T/6huVv+nc13/oXFb&#10;/3xTP/9eOyj/UDYn/0c2JP9ENCT/QzYl/0k+LP9LQzD/TkYz/1BJN/9UTTr/V1A9/1dQPf9WTjv/&#10;Vk47/1RJN/9QRTP/VUU1/1RBMv9SOy3/WDsr/29LO/+DWUn/kWJO/51pVP+malD/pmhP/6JkS/+e&#10;YUX/m15C/5xfQv+cX0L/mFs+/5hbPv+YWz//llk9/5RXO/+VVz7/l1lA/5VXPv+TVz//lFhA/5NX&#10;P/+TVz//klY+/5RTPf+TUjz/kVU9/49TO/+NUz//jFM//45VQf+PWEP/j1hD/4xYQv+JVT//jldC&#10;/49YQ/+PWEP/ilZA/4hUPv+IVD7/iFVA/4dUP/+GUz7/h1Q//4hVQP+IVUD/iFVA/4hVQv+HVEH/&#10;hVRD/4ZVRP+FVEP/hVRF/4NSQ/+BUEH/glFC/4JTQ/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x6WA/8imgf/A&#10;nnn/wJp1/8ehfP/as4z/4LmS/9y0kP/Nn37/zZ9+/9Oigv/YpYj/1qCE/9Scgf/WnoP/3aSH/9ui&#10;hf/ZoIP/2aCD/9qhg//XnoD/2J+B/9ifgf/boH7/26CA/92ggf/doIH/46eF/+KmhP/eooD/3Z57&#10;/92def/Xl3P/1JJv/96cef/ion7/5KSB/+alhf/mpYX/5qWF/+inh//op4f/6KeH/+moiP/op4f/&#10;6qmL/+qrjP/qq4z/6amN/+iojP/pqY3/66uP/+6ukv/qqo7/56aK/+alif/qp4z/56SJ/+qliP/o&#10;o4b/6qOF/+afgf/mnH//5px//+OYef/glXb/3I9x/+CTdf/pnH7/55p8/+ecff/onX7/5pt7/+Sb&#10;e//qoYH/6qWE/+mnhf/urov/8LGO//W3kv/vsYz/66uH/+mpg//rqoT/7qqF/+qmgf/loXz/5qJ9&#10;/+2phP/qpoP/56aA//Szjf/vrob/5qd+/+qrgP/vsIX/77CF/+ytgf/mp3v/3p9z/9iZbv/ZnHD/&#10;2Zxw/9eabv/fpXf/77WH//O5if/wtob/5ah5/9ibbP/XmGz/2ptv/96dc//UkGn/x4Nc/9mVbv//&#10;1a3/3q6G/8OCWP/Fhlv/x4lg/8eKXv/Ji2L/yIph/8eJYP/IjWP/x4xk/8OIYP/Gi2H/y5Bm/8mO&#10;ZP/HjGD/yo9j/8eMYP/FiFz/w4lb/8aMXP/GjFz/2KBt/++2gf/irXf/2aRu/9GaYv/ZpWz/3alw&#10;/9ima//UoGT/0Z1h/9WfY//Rm13/zJZa/8qUWP++h07/v4hP/8+XXv/RmWD/0Zlg/86VXv/GjVj/&#10;uIBP/7F7TP+zfVH/s35S/7aCWv+8iGD/xZRr/8CPZv+0hVv/q3xS/6t+VP+rgFX/rIFW/66FWf+q&#10;gFb/p31V/6N8Vf+adFD/iGRC/4VhP/+QbEr/upBo/9Spfv/htYj/7MCP/+2/jv/yxJL/+sya/+m7&#10;iv+neE7/g1Mr/3FEHf9rPRn/bj4a/28+Hf9yPyD/eEMk/35HKf+CSS7/gUgt/3pAKP96QCj/dz8o&#10;/3Y+J/94Pyv/e0Iu/3tCLv96QS3/fkQu/35ELv99Qy3/gUUt/4FFLf+ESDD/iU01/4VLN/+ESjb/&#10;hUo4/4ZLO/+DSjn/g0o5/4VMO/+DSjf/hEs4/4hNO/+JTzv/hEo2/4VLN/+KUDz/jlRA/4pNOP+M&#10;Tzr/jE88/4pLOf+JSjj/iks5/41OPP+SU0H/l1pH/5daR/+ZXEn/lVpK/5tgUP+bYFD/mV5O/5pd&#10;S/+VWEb/klVD/5BRQP+UU0H/kVA8/5BPO/+PTjr/j046/49OOv+RUDz/jUw4/4tKNv+NTDj/j046&#10;/5FQPP+PTTf/ikgy/4pIMv+MSjT/i0kz/4tJMf+KSDD/iUcv/4hGLv+JRzH/hkoy/4NJNf+BSDT/&#10;gEk1/4JOOf+BTjv/eko2/3ZJNv9iPCn/Xjkm/2pFMv90UTv/dFI5/3dTO/97Vjv/hl09/4xhQf+N&#10;XkD/kF1A/45bPv+HUTX/iVM5/5JYQP+dYUX/omVJ/59iRv+ZWT3/l1Y6/5pYPv+YVjz/pWRI/6ho&#10;TP+hZkj/nmNF/5hhQ/+LWDn/ek0u/2pCKP9UNh7/TDMf/088K/9bSjr/ZFRF/3BiVf9+cGP/fnBj&#10;/4J1Zf+JfGv/into/5OBbf+dh3L/nIJp/5d5X/+lgmb/pYBj/49oS/+JYED/oXZW/6J3V/+kd1j/&#10;o3RW/59sT/+dZ0v/nmhM/5lhRv+VXEH/mF9E/5xiSv+dY0v/mmFG/5lgQ/+nbEz/tntZ/7R6VP+z&#10;eFD/wYRX/8GEVf+3fU3/t31N/8CGWP++hlf/uYBT/7V/Uf+9hFn/tn1S/7B1Tf+zeFD/unxV/8WF&#10;X//FhWH/unpX/7BvT/+qaUn/p2ZG/6ZjRv+oZUj/rmtO/7BrTv+ua1D/q2lP/6dlS/+oaE3/qWlO&#10;/6hoTf+paU7/qWxP/6lsT/+oa0z/qG1N/7N4WP+xeVb/r3dU/654Vv+veFn/rXZX/694Wf+veFn/&#10;q3JU/6VsTv+mbU//pWpK/6VqSv+obU//qWxP/6VoSf+naEn/rGxQ/7NzV/+wc1b/rHBU/6t1W/+q&#10;eGH/jWBL/2dCMP9TNCL/STYn/0g3J/9ENyf/Rjkp/0s/L/9MQzT/UEg1/1VNOv9XUD3/WFE+/1VO&#10;O/9UTDn/Uko3/1BFM/9SRTT/VUQ0/1NAMf9VOSv/Wzwq/3pVQ/+MX0z/lWVR/6FqVv+na1P/pmhP&#10;/6JkS/+fYkb/m15C/5teQv+bXkH/llk8/5daPf+YWz7/mFs+/5VYPP+VWDz/lVc+/5RWPf+SVj7/&#10;klY+/5FVPf+TVz//klY+/5JWPv+RVT3/klY+/49VQf+PVUH/jFM//5BXQ/+RWET/kFlE/49YQ/+N&#10;VkH/j1hD/5BZRP+PWEP/iVI9/4ZSPf+GUj3/iFVA/4dUP/+FUj3/hVI9/4VSPf+FVT//hVVB/4ZW&#10;Qv+EU0L/hlVE/4VUQ/+EVUX/hFVF/4FSQv+AUUH/gVJC/wYFAf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8KkgP+2mHT/rI5o/8yshf/52bD//+7D//TlvP/Xr4v/zaB//9WkhP/XpIf/1Z+D/9Wdgv/WnYL/&#10;26KH/9ifgv/XnoH/156B/9mgg//XoIH/156A/9eegP/coYH/3aKC/92igv/go4T/36OB/9+jgf/f&#10;o4H/46SB/+SkgP/dnXn/15dz/9yceP/goHz/4aF+/+Skgf/lpIT/5KOF/+Wkhv/pqIr/6qiI/+qp&#10;if/qqYn/66qK/+usi//pqov/6aqL/+qrjP/qqo7/6q2Q/+6ukv/pqY3/5aSI/+emiv/rqI3/5qOI&#10;/+ijhv/nooX/56KF/+afg//jnH7/5px//+SZev/glXb/3JFx/+CUdP/nmnz/5Zh6/+SZev/nnH3/&#10;6J1+/+ecff/lnHz/5Z6A/+akhP/pqYb/7a2K//O0kf/trov/6auG/+iohP/qqYP/7KuF/+uqhP/j&#10;onz/4Z14/+Sge//loXz/4596/+ingf/sq4P/5KN7/+anfv/qq4D/77CF/+6xhf/nqH3/4qN4/92e&#10;c//am3D/3p90/92gdP/jpnr/7rOH/+qwgv/lq33/5Kd6/+KleP/doHP/15ht/9SVav/Lh2D/x4Ne&#10;/8yIY//mon3/1ZFs/79+WP+/f1n/xode/8aHXv/IimH/yIph/8eJYP/IjWX/x4xk/8eMZP/IjWX/&#10;x4xk/8WKYv/HiWL/xIZf/8OFXv/Ehl3/yYxg/8eNX//Bh1f/zJJg/+mxfv/mrXj/16Js/8uWYP/R&#10;nWT/0p9m/9elav/YpGj/zptc/82XWf/KlFb/xpBS/82XW//LlVn/xY5V/82WXf/Tm2L/1Jxj/9Wc&#10;Zf/NlF//v4dU/7R+T/+wekz/sn1R/7SAWP+2hVz/v5Bm/76PZf+2h13/rH9V/6x/Vf+sgVb/roNY&#10;/7GHXf+uhFz/pn9Y/593U/+VcU//i2dF/4ViQv+DYED/h187/5puR/+3imD/37CC//rKmv/4yJf/&#10;98eW/+6+jf/bq33/x5Zr/6t7U/+IWDT/XSwL/1cpCP9eLQ3/bTcb/3U9Iv93PSX/djwk/3c7If92&#10;PCb/dz0n/3g/K/96QS3/fEMv/3xDL/99Qy3/fkQu/31DLf+ARCz/iUgy/4VELv+GRS//h0Yw/4hK&#10;Nf+JSzb/iEs4/4dKN/+DSDj/g0g4/4dMOv+HTDr/h0w6/4pNOP+KTTj/hkoy/4lNNf+MUDj/j1I9&#10;/4tOOf+LTjn/iks5/4hJN/+KSTf/jUw6/4xNO/+UVUP/l1hG/5lcSf+fYk//nWJS/51iUv+cYVH/&#10;mF1N/5ZbS/+VWEb/lFdF/5RVQ/+UU0H/lVRA/5ZVQf+SUT3/j046/45NOf+PTjr/jEs3/4xLN/+P&#10;Tjr/jk05/49MOf+NTDj/jEo0/4tJM/+OSjX/jUk0/4xIM/+ORzH/jUYw/4pGL/+KRi//i0o0/4dK&#10;Nf+DSTX/gEcz/4JLNv+ATDf/fks2/3lJNf9sQTD/ZT8s/2xHNP9zUDz/ck85/3NROP94VDr/hl9C&#10;/4lgQP+MX0D/jF0//41aPf+LVTn/kVg9/5ZdQv+aXUH/mVxA/5hYPf+VUzn/mFY8/5tZP/+dW0H/&#10;n2NJ/5pgSP+PXEH/hFY8/3RLL/9sRy3/Y0Mq/15CKv9kTTv/cV5N/4p5af+qmIr/j4F0/3xuY/92&#10;aWH/YFZM/2hcTv98b17/gXBe/4p0X/+dg2r/nn5l/5VxV/+VbE7/kmZJ/4VYOf+DVDb/mGlL/6Jx&#10;Uf+odVj/pXJV/59pTf+aYkf/m2NI/5lgRf+WXET/nmJI/6JmTP+iZkz/n2NH/6NoSv+uc1P/un9d&#10;/7h8WP+zeFD/tXhM/7V4TP+0ekz/tntP/72EV/+9hFf/sXtP/6dxRf+lbkX/pmxE/61ySv/Bg17/&#10;xIZh/7t7WP+0dFH/q2pK/6dmSP+lZEb/p2ZI/6hlSP+qZUj/rWhL/65pTP+walD/rGlO/6dlS/+n&#10;ZUv/p2dM/6hoTf+qak//rW1S/6lsT/+oa07/pmtN/65zVf+wd1n/rnVY/612V/+tdlf/r3hZ/7B5&#10;Wv+veFn/rHVW/6lwUv+ob1H/pmtL/6htTf+pblD/qm1Q/6xvUP+tbk//sXJT/7N0Vf+0d1r/snle&#10;/7J+Zv+peWP/eVA+/1w7Kv9RNSf/Sjkp/0Y2J/9GOSn/SDws/0xAMP9MQzT/UEg1/1RMOf9XTzz/&#10;V088/1NLNv9PRzT/T0c0/09EMv9SRTT/VEMz/1ZBMP9XOy3/YD8u/3tWRP+NYE3/mWZT/6BpVf+f&#10;ZU//nmJK/5tfRf+cXkX/mV1D/5ldQf+YXED/lFc6/5daPf+ZXD//mVw//5daPf+UVzv/lFc7/5RX&#10;O/+TVTz/klQ7/5FTOv+PVT//j1U//5BWQP+RV0H/kVdB/5BWQv+PVUH/jFM//45VQf+OVUH/jldC&#10;/4xWPv+MVj7/j1hD/41WQf+KUz7/iFE9/4dQPP+GUj3/h1Q//4hVQP+HVD//glI8/4FRO/+DUz//&#10;hFRA/4RUQP+EU0L/hVRD/4JTQf+BUkD/gVJC/39RQf+AUkL/Lh8Y/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4o4b/3sih///yzP///9n//v/b//7/1//u0qr/0qqG/8qdfP/TpIb/2qiN/9aj&#10;iP/WoIb/152F/9adgv/VnIH/1Zx//9qhhP/YoYP/2J+C/9qhg//booT/3KGB/9yhgf/eo4P/3qGC&#10;/9+jgf/gpIL/4aKB/+alhf/sq4v/6aiI/9+efv/fnn7/4J+B/+Gggv/gn4H/4J+B/+ShhP/opYj/&#10;66iL/+mmif/op4n/6aiI/+moiP/mp4b/56iJ/+ytjv/rq4//7KyQ/+6ukv/rq4//6aiM/+ini//r&#10;qI3/6KWK/+iliv/tp43/7qiO/+qiif/ooYX/5Z6C/+OZfP/flHX/3ZJz/+CTdf/om33/6Jt//+aZ&#10;ff/lmnv/6p+A/+mef//nnH3/5p+B/+Wggf/npYX/7qyM//Cvj//vr4z/7q6L/+ysiP/qqob/6qqE&#10;/+uqhP/op4H/4J95/9+bdv/dmXT/4Jx1/+ejfP/op3//5aR8/+Wmff/nqH//6quC/+2uhf/qq4L/&#10;5aZ9/9+gd//en3b/4qN6/+Okef/jpHn/7K+D/+WofP/doHP/4qN3/+qrgP/foHX/1JVq/86NZf/O&#10;jWf/z45o/8iGY//Aflv/unhV/7x6V//Bf1z/w4Jc/8WEXv/Hh2H/yYlj/8eHYf/JiWP/yYlj/8uL&#10;Zf/KimT/yYlj/8mJY//KimT/yopk/8eHYf/JiWP/yIph/8mMYP/GiVz/xYtb/9mfb//cpHH/155p&#10;/86VYP/QmWH/0Zpi/9WhZ//fqW3/36lr/9iiZP/TnV//xpBU/8iSVv/Nll3/zpde/8SNVP/HkFj/&#10;zpdf/9WeZv/Yo23/2KNt/9Oeav/FkV//tIBQ/7aDVv+3h1n/uYhd/7aHW/+0hVv/roFX/6p9U/+p&#10;flT/q4FX/7GHX/+shV7/m3VR/4poRf+EY0L/hmdI/4RnSf96X0H/bU4v/21KKv96Ui7/jF84/7+Q&#10;Zv/ktIb/87+P//O/jf/uuoj/9cGR//fDlP/qtYn/rXdR/4RPLf9tOBn/YSsP/14rEP9kLhT/azEZ&#10;/3M7JP92PCb/eT8r/3xCLv+ARjL/f0Ux/4BGMv+BRzP/f0Uv/4NHL/+FSTH/i0o0/4lIMv+IRzP/&#10;ikk1/4lLNv+JSjj/iEk3/4dINv+KSzn/iks5/4pNOP+KTTj/i045/4xPOv+NTzr/jk03/45NOf+P&#10;Tjr/j046/45NOf+NTDj/i0o2/4xLN/+OTTn/kE89/5RTQf+XVkT/mFlH/5tcSv+gYU//n2JQ/51g&#10;Tf+cX03/mVxK/5ZZR/+VWEb/klVD/5FSQP+UU0H/lVRC/5VUQP+SUT3/kE87/5BPO/+PUTz/kVA8&#10;/5JRPf+QTzv/jk05/45NOf+NTDj/jko1/4xIM/+NSTT/jUk0/49INP+ORzP/i0cy/4pGMf+NSTT/&#10;jEo0/4lLNv+KTDf/h0o1/4FHM/+ARzP/f0gz/39LNv9+Tzv/d0w5/29GMv9wSjX/c085/3RRO/91&#10;VTz/elg9/3xYPv+CWkD/iV1A/4pdQP+QXUD/lV1C/5ZdQv+TVjr/kVQ4/5NTOP+WVj3/mVtC/5ld&#10;Q/+TXUX/fE05/2pEL/9iPyz/Wzwq/29TRf9/aln/emdW/35tXf+qmYn/r5+P/5+PgP+hk4b/dWda&#10;/1pMQf9fUUT/bVxM/4NpWP+VeWP/oYFo/6F8Yv+bclb/mGtO/5VmSv+RWz//jFQ5/4ZPMf+HTjH/&#10;ilE0/49WOf+YX0T/nGNI/51hRf+bX0P/n2NH/6FlSf+gY0f/oWNK/6BiSf+dX0b/oGNH/6hrTv+r&#10;cFL/rHBO/6xwTP+vc07/rXJI/7B1S/+0eU//s3pP/7B3TP+qc0r/p3BH/6pzSv+qcEr/tXlU/76C&#10;Xv/AgV7/s3RT/6ppSf+paEr/rWxQ/61sUP+tbFD/rGtP/6loTP+nZEn/rWdN/6xmTP+sZkz/qGVK&#10;/6dmSv+nZUv/qGZM/6poTv+raU//r21T/69tU/+tbVL/qmpO/6ptUP+wc1b/rHFT/6htT/+mbVD/&#10;qG9S/6pxVP+sc1b/rHNW/6pxVP+scVP/qm9R/6twUv+tcFP/sHNW/7BzVP+sb1D/sHNU/7BzVP+3&#10;fF7/uIJo/65/Zf+PZU3/ZD8s/1Y5J/9TOSr/Rzco/0U3Kv9IOi3/SDwu/0o+MP9OQjL/UkY2/1BI&#10;Nf9ORjP/TUUy/05GM/9NRTL/TkYz/1BFM/9SRTT/VD8u/1U6Kf9ePyv/a0g0/4ZdSf+TZk//mGZP&#10;/5xmTv+dY03/ml5E/5peRP+ZXUP/mlxD/5teQv+ZXED/mFs+/5lcP/+aXUD/m15B/5pdQP+YWz7/&#10;mFs+/5hbP/+XWj7/lVg8/5ZZPf+WWj7/lVk//5RYPP+SWED/lFg+/5NXPf+UWD7/k1c9/45WP/+M&#10;VD3/jlY//45YQP+MVj7/jlhA/4tVPf+KVDz/i1U9/4hUPv+HUz3/hFE8/4RRPP+DUD3/gVE9/4JS&#10;Pv+DUz//glI+/4JSPv+EVED/g1M//4JRQP+AUT//gFE//39QPv9wQjL/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v/d////4f/9/+X//f/n//7/3//s0Kj/zqiE/8iaef/TpIb/&#10;2aeM/9ajiP/Yooj/1Z+F/9Odg//Um4D/1ZyB/9qhhP/ZoIP/2J+C/9qhhP/aoYT/26CA/9yhgf/d&#10;ooL/3qGC/+Gkhf/ipYb/4aKD/+OihP/lpIb/46KE/96df//gnYD/4J+B/+GghP/fnoL/4J2C/+Og&#10;hf/npIn/66iN/+uoi//ppon/56aG/+emhv/mpYX/6KeH/+2uj//tro//7K2O/++vk//urpL/6amN&#10;/+ini//op4v/6KWK/+ekif/spoz/7aeN/+mhiP/ooIf/55+G/+ieg//jmHv/35R3/+CTd//om3//&#10;6Jt//+aZff/mm37/6p+C/+idfv/lmnv/5px//+afgf/moYL/66mJ/+2ri//qqYn/7q6L/+ysiP/q&#10;qob/6qqE/+qqhP/pqIL/4qF7/9ybc//cmHH/4J91/+OieP/mpXv/5aR6/+Wme//nqH//6KmA/+us&#10;g//uroj/6qqE/+amgP/io3r/5qd+/+Wmff/io3j/4qN4/96fdP/am3D/4KF2/+eoff/enXP/05Jo&#10;/8yLY//Pjmj/z45o/8uKZP/DgV7/v3tY/797WP/BfVj/xIBb/8OCXP/FhF7/yYhi/8mJY//IiGL/&#10;yIhi/8uLZf/JiGL/yYlj/8uKZP/Mi2X/zItl/8mIYv/JiWP/yIhi/8WHXv/Hil7/xIpc/8ySZP/S&#10;mmn/0ppn/86WY//RnGb/1J1l/9miaf/dp2v/3KZq/92naf/eqGr/zphc/8aQVP/LlFv/z5hg/76K&#10;Uf+7hEz/wYpS/8yXYf/apW//26Zy/9ajbv/NmWf/toNU/7uIWf/CkmT/vY5g/7aHW/+wg1n/roNY&#10;/6d8Uf+hd03/p31V/62GXf+shmL/lnRR/4VkQ/9/YEH/g2hL/35jRv94XkP/clc6/25RM/9xTjD/&#10;dk4r/4dZNf+qeVH/0Jtv//G9jf/6xJX/87+P/+25if/yvI7/5K+D/82Wbf+xeVb/gkst/2YuE/9b&#10;JQv/YSsR/2oyG/9xOSL/ekAs/35EMP9/RTH/fkQw/4BGMv+ARjL/gEMu/4JGLv+ESDD/i0o0/4lL&#10;Nv+MSzf/jUw4/4xLN/+NTDj/jEs3/4pJN/+KSzn/i004/4xOOf+LTTj/jE45/41POv+PTjr/klE9&#10;/5JRPf+TUD3/lFE+/5NQPf+QTzv/jk05/45NOf+VVED/l1ZC/5lYRv+YV0X/m1pI/5tcS/+eX07/&#10;nF1M/5pdS/+ZXEr/l1pI/5VYRv+XWEf/lFVD/5BRP/+RUD7/klE9/5JRPf+SUT3/kE87/5BPO/+R&#10;Tzn/kVA8/5NRO/+QTjj/j003/5NQPf+STzz/j0s2/41KN/+QSTX/j0g0/49INP+PSDT/j0g0/45H&#10;M/+NSTT/jEo0/4xLN/+LTTj/i0o0/4VJMf+DSTP/gUky/4FKNf97SzT/eUs0/3JIMP9xSDT/cU03&#10;/3RRO/9zUzz/dFQ9/3VTOv93Uzn/f1c9/4peQ/+PYET/j11C/45WO/+RVTn/k1c9/5VZP/+UXEX/&#10;kFpC/4ZUPf94SjP/Uy4c/0orGf9ONCf/UTst/3ViU/+binr/oI9//5uKev+2ppb/oZSE/3hqXf9k&#10;Vkn/YVNG/2RURf93ZFP/l3hj/6F/Zv+mgWf/rINn/6J1WP+VZkr/lWJF/5ZgRP+TWj//jlM1/4xR&#10;M/+MUTP/j1Q2/5RYPP+VWT3/ml5C/5xgRP+eYUX/omVJ/6RnS/+hYUj/oWFI/6FhSP+ZW0L/n2JG&#10;/6NmSv+hZEf/pWhJ/6ltSf+scEv/rnBJ/7B1Tf+yd0//q3FJ/6xySv+sckr/r3VP/7d9V/+5f1r/&#10;vYFd/71+W/+3eFX/q2pK/6ppSf+tbE7/sXBU/7FwVP+vblL/rm1R/6loTP+qZ0z/rGlO/6pnTP+q&#10;ZEr/p2RJ/6ZjSP+nZUv/rGpQ/6tpT/+pZ0//rWtT/65sVP+vbVP/rW1S/6xsUP+wc1b/rXBT/6ds&#10;Tv+jak3/pGtO/6VsT/+ob1L/p25R/6hvUv+qb1H/qW5Q/6pvUf+qb1H/rG9S/6xvUv+sb1L/r3JV&#10;/65zVf+1fWL/tIJn/59xWf98VkH/Wzon/1U6Kf9SPSz/Szss/0g7K/9JOy7/ST0v/0k9L/9MQDL/&#10;TkIy/01ENf9ORjP/TEQx/0xEMf9MRDH/TkYz/1NGNf9QQzL/Ujsp/1Y7Kv9jQy7/dE88/4pfTP+V&#10;Z0//mGZP/5pkTP+cYEb/mFxC/5hcQv+aXEP/ml1B/5pdQf+YWz//mFs+/5lcP/+aXUD/ml1A/5pd&#10;QP+aXUD/mVw//5lcP/+aXUH/mFs//5hbP/+WWj7/l1s//5NaPf+SWT7/k1o//5JZPv+TWUH/klhA&#10;/49VPf+PVT3/kFY+/45YPv+MVjz/jVc9/4pXPP+JVT3/iFQ8/4ZSPP+DUTr/g1A7/4FRPf9/Tzv/&#10;fk46/4FSPv+EVUH/g1RA/4BRPf+AUT3/gFE9/4FSQP9/UD7/fk89/3xNO/8EAA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3/5//9/+X//v/g//3/2v/kwpz/yZ57/8OW&#10;d//QnoP/1qOI/9mjif/bpYv/1qCG/9Odg//SnIL/1ZyB/9mghf/Yn4L/156B/9mgg//coYP/26CC&#10;/9uggP/doIH/3aCB/+CjhP/hpIX/4aKD/+Gggv/gn4P/3p2B/9+cgf/gnYL/4Z6D/+Oghf/in4T/&#10;4J2C/+KfhP/mo4j/6qeM/+yrj//trI7/7ayM/+uqiv/npob/6KeH/+2uj//tro//66yN/+6ukv/u&#10;rpL/66uP/+mojP/pqIz/6KWK/+ajiP/opYr/7aeN/+aghv/ooIf/6KCH/+qgh//nnH//45h7/+OY&#10;e//om3//55p+/+WYfP/mm37/6Z6B/+ecf//kmXr/5Jp9/+WegP/noIL/7aiJ/+upif/rqor/7q6L&#10;/+ysif/pqYX/6KiC/+urhf/qqYP/46J6/96ddf/amW//4aB2/+OieP/jonj/46J4/+mqf//pqoH/&#10;6KmA/+qrgv/trYf/66uF/+engf/kpH7/5qd+/+anfv/jpHv/4aJ3/92ec//cnXL/3550/+OieP/d&#10;nHL/15Zu/9aVbf/SkWv/z45o/82MZv/LimT/x4Ne/8N/Wv/Cfln/xIBb/8SAW//FhF7/yIdh/8mI&#10;Yv/Ih2H/yIZj/8qIZf/Ih2H/y4pk/8uKZP/KiWP/y4pk/8qJY//LimT/yIhi/8iJYP/LjWT/y45i&#10;/8aMXv/MkmT/159u/96mc//dqHL/2KFp/9WeZv/UnWT/051h/9iiZv/eqGz/16Fl/8yYXv/Gklj/&#10;y5de/8GNVP+4hEv/uodQ/8OQWf/ToGn/0p9q/8+baf/KmGX/uYZX/7uLW//FlWf/wZJk/7aKXf+v&#10;hFn/rYRY/6l/Vf+ie1L/p4BX/6yGYf+kgl//lHNS/4doSf+DZkj/gmhN/3pgRf91XUX/dlxD/3Va&#10;P/92Vzr/eVY4/35RMP+QYDz/r3tU/9Kbcv/5w5T//cqb//bAkf/2wJH//8uc//W/k//kqoL/wIVj&#10;/6NoSP+HTjH/dDsg/18lDf9jKxT/bjYf/3k/K/9/RTH/f0Ux/4JFMP+CRTD/fkEs/4JFMP+ERzL/&#10;iEo1/4hKNf+LSjb/jUw4/4xLN/+OTTn/jEs3/4xLOf+NTDj/jE45/4xOOf+KTDf/jU86/49OOv+P&#10;Tjr/lFE+/5VSP/+TUD3/lFE+/5RRPv+TUD3/j0w5/41MOP+WVUH/llVB/5dWRP+YV0X/mllH/5pZ&#10;R/+cWkr/mltK/5dYR/+WV0b/lldG/5VWRf+XWEf/l1ZE/5NSQP+STz7/lFE+/5VSP/+UUT7/k1E7&#10;/5NRO/+TUTv/lVE8/5VRPP+TTzr/kU04/5NPOv+STzz/kks3/5JLN/+SSzf/kUo2/5BJNf+RSjb/&#10;kEk1/41JNP+OSjX/jko1/4xLN/+PTTf/jEs1/4tKNP+HSzP/hEo0/4NLNP+BTTX/fk43/3tNNf92&#10;TDT/cEo1/25KNP9nRzD/XkIs/10/J/9fPyj/aUUt/3dSOP+IXEH/i1xA/4xaP/+UXkT/lV9H/49b&#10;Q/+DUzz/cUMs/2c+Kv9bNiP/PSMW/zkjFv9GNCj/VUU4/3VnWv+Rg3b/j4F0/4J1Zf+FeGj/d2pa&#10;/15OP/9YRzf/d2JR/4ZrWv+Tc17/o3ti/6h8Yf+oe17/qHlb/6BtUP+ZY0f/l19E/5hfRP+TVzv/&#10;kFM3/5BTN/+QUzf/k1Y6/5daPv+WWT3/nF5F/55hRf+dYET/nmFF/6FhRv+eXkX/oGBH/6BgR/+c&#10;XEP/n2JG/6JlSf+hZEf/qGtM/7R1VP+xck//rG5H/7FzTP+wdU3/rnNL/7R6Uv+0elT/tHpU/7qA&#10;Wv/Lj2v/zI1q/75/XP+yck//qWhI/6tqSv+ubU//sG9R/7FwVP+wb1P/rm1R/6loTP+paEz/rWxQ&#10;/61qT/+qZ0z/rWpP/61qUP+ua1H/rWtR/6xqUv+raVH/rmxU/69tVf+wblT/rm5T/6xsUP+tcFP/&#10;q25R/6hrTv+lakz/pWpM/6ZrTf+nbE7/p2xO/6htT/+obU//qG1P/6htT/+obU//q3BS/6pvUf+r&#10;cFL/rnNV/690Vv+yfGD/qXpg/4thSf9rSDL/UDQf/0kvIP9HNCX/Rzco/0c6Kv9ENin/RTkr/0c7&#10;Lf9KPjD/TEAw/01ENf9PRzT/TUUy/0xEMf9MRDH/T0Qy/1FEM/9RQTH/VTop/1w9Kf9sSTX/flhD&#10;/45hSv+XZ1D/mGRM/5hiSP+bX0X/mFxC/5hcQP+aXUH/ml1B/5lcP/+aXUD/ml1A/5teQf+aXUD/&#10;mVw//5teQf+aXUD/mVw//5lcP/+cX0L/m15B/5hdP/+XXD7/mV5A/5VcP/+UWz7/lFs+/5NaPf+U&#10;W0D/lFtA/5FYPf+RVz//kFpA/5BaQP+LWD3/jFk+/4tYPf+KVj7/hlQ7/4NROv+CTzr/gFA8/35O&#10;Ov97TDj/eks5/4dYRP+JWkb/iFlF/4RVQf+AUT3/fk87/4BRPf9/UD7/fk89/xAA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8TGw//+/9///v7a//P0zP/UsI7/&#10;wZRz/8KTdf/Nm4D/1KGG/9ymjP/eqI7/16GH/9SehP/SnIL/052D/9eeg//XnoP/1ZyB/9ecfv/a&#10;n4H/2p+B/9uef//cn4L/255//9+ihf/go4b/4KCE/9ycgP/cm3//2pl9/96bgP/gnYL/4p+E/+Sh&#10;hv/koYb/4p+E/+KfhP/mo4j/56SJ/+yrj//vrpL/8rOU/+2uj//nqIn/56iJ/+usjf/qq4z/6qqO&#10;/+qqjv/rq4//6qqO/+eni//qqY3/6aiM/+emiv/qp4z/7aeO/+aghv/ooIf/6KCH/+igh//onoX/&#10;6Z6B/+idgP/nnH//5Zp9/+OYe//mm37/6Z6B/+abfv/jmHv/4ph7/+acf//noIL/7qmK/++tjf/x&#10;r4//7q6L/+ysif/pqYX/56eB/+urhf/sq4X/5aR8/+Khd//gn3X/5qZ6/+Ojd//ionb/4qN4/+qr&#10;gP/qq4D/6KmA/+ipgP/pqYP/6KiC/+amgP/kpH7/5qaA/+eof//nqH//46R5/+Ggdv/enXP/25pw&#10;/+Cfdf/enXP/25pw/92cdP/WlW3/0I9n/86NZf/Pjmb/z4tm/8mFYP/Df1r/w39a/8WBXP/Ggl3/&#10;xoVf/8aEYf/GhGH/xoRh/8iGY//IhmP/zIhj/82JZP/KhmH/yoZh/8yIY//MiGP/yolj/8qLYv/M&#10;jWT/y45i/8SJXf/HjV//2qJx/+uzgv/nsnz/16Bo/8yVXf/Kk1r/y5VZ/9GbX//UnmL/1aFl/9Ke&#10;ZP/Hk1n/ypde/8qXXv/Cj1b/wI9X/8CPV//GlF//xZNg/8KQXf/Bjl//uoda/7qKXP/AkGL/vZFk&#10;/7aKXf+ug1j/qoNY/6iBWP+og1n/qIVf/6iGYf+efVr/k3RV/4tuUP+Ea03/f2dN/3VfR/9xW0P/&#10;dl5G/3ddRP97YEP/hGJG/4dgQ/+OYD//mGZD/6ZwTP/dpHn/9byP//W8j//6wZT//86j//rLn//4&#10;v5T/7bOL/96kfv/HjGr/pmtL/3c7H/9rMRn/aC4W/2oyG/91Oyf/ekAs/35EMP+BRC//gUQv/4RH&#10;Mv+HSTT/iEcz/4lINP+KSTX/i0o2/4xLN/+NTDj/jUw4/45NOf+OTTn/j046/45NOf+NTDj/j046&#10;/49OOv+QTTr/lFA9/5VRPv+TTj7/k04+/5RPP/+STz7/j0w5/49MOf+SUT3/klE9/5RTP/+XVkT/&#10;mFdF/5hXRf+ZV0f/mlhI/5dVRf+VU0P/l1VF/5dWRP+XVkT/l1ZE/5ZTQv+UUT7/lVI//5ZTQP+V&#10;Uj//l1M+/5dTPv+XUz7/llI9/5VRPP+VUTz/k086/5JOOf+UTTn/lE05/5RNOf+UTTn/lE05/5FK&#10;Nv+QTDf/jUk0/45KNf+PSzb/kEw3/45MNv+QTjj/j003/4xLNf+JTTX/iEox/4dLMf+GUDb/hVE5&#10;/4FROv99Tzf/cUgy/2pGMP9fPyr/TTId/0YrFv9FKRP/Ty8Y/2RCKf96VTv/h15C/45gRv+OXkf/&#10;hFY//3lMN/9oQi3/WDMh/1U2JP9QNCb/RjQm/0w8L/9XST7/YlRJ/21fVP9xY1j/aFpP/1tNQP9b&#10;Szz/Y1BB/2dNPv92WkX/mndj/6F7ZP+fdVz/n3BU/55vU/+fbE//n2lN/55mS/+bYkf/ml5C/5ld&#10;Qf+SVTn/kVE4/5JSOf+TUzr/lFQ7/5lZQP+cXEP/nl5F/6BgR/+eXkX/m1tC/51dRP+hX0f/o2FJ&#10;/6BgRf+fX0T/oWFG/6FkR/+kZEj/rW5P/7h5WP+2dlP/sHBM/7R2T/+3eVL/tXpS/76CXf+7f1r/&#10;uHxY/7d7V//LjGv/yYpp/7t6Wv+tbEz/qmlJ/6tqSv+tbE7/rWxO/65tUf+vblL/rGtP/6ZmSv+o&#10;aEz/rmxS/65sUv+vbFH/sm9U/7RxV/+yb1X/rWtR/65sVP+vbVX/rmxU/65sVP+vbVP/rm5T/6pq&#10;Tv+ra0//q2tP/6pqTv+pbE//qGtO/6hrTv+pbE//qG1P/6dsTv+nbE7/p2xO/6htT/+obU//qm9R&#10;/6pvUf+rcFL/rHNW/692Wf+semH/mW1U/3dRPP9ePSr/TTIh/z8qGf8+LR3/QDMj/0M1KP89MSP/&#10;QDQm/0c7Lf9KPjD/TUEx/05FNv9ORjP/TUUy/05GM/9PRDL/TkEw/1FBMf9RPi//Vjkn/2BAK/9z&#10;Tzn/iF5G/5NlTf+YZk3/mWNJ/5lfR/+aXkL/mFxA/5lcQP+bXkH/m15B/5pdQP+bXkH/nF9C/5te&#10;Qf+bXkH/ml1A/5teQf+YXT//mVw//5hdP/+cYUP/nGFD/5pfQf+ZXkD/ml9B/5deQf+WXUD/ll1A&#10;/5VcP/+VXD//lF0//5NbQP+QWD3/kFg9/41aP/+MWT7/jFk+/4tZPv+JVz7/h1U+/4RSO/+AUDr/&#10;fE05/3lKNv94STX/flE+/5JlUP+OYUz/jV5K/4hZRf+AUT3/fU46/31OOv9+Tzv/HQA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xMzD/5seq/+PA&#10;pP/BmHz/uYtx/8KQd//KmH//1KGG/9ypjv/hrpP/1qOI/9Oghf/RnoP/0pyC/9Odg//UmoL/05mB&#10;/9SYfP/XnH7/256B/9uegf/bnoH/3p6C/+CghP/goIT/3J+C/92gg//cn4L/1Zh7/9aZfP/bm3//&#10;3p6C/+Khhf/joob/4Z6D/+KfhP/mo4j/5KOH/+emiv/qqY3/66uP/+ipiv/mpor/5qaK/+iojP/p&#10;qY3/6KiM/+mpjf/rq4//6amN/+Wlif/oqIz/66uP/+qpjf/pqIz/6qeN/+Wfhv/moIb/6KCH/+Ob&#10;gv/mnIP/6qCH/+ugg//onYD/55x//+Waff/lmn3/6Z6B/+Waff/hlnn/4ph9/+KYff/jnID/7KWJ&#10;//SvkP/zsZH/8a+P/++ti//oqIT/56eD/+uqhP/srIb/5qd+/+usgf/1uIv/9biJ/+yvgP/lqHn/&#10;46V2/+Slef/lpnv/5aZ9/+Wmff/ionz/6KiC/+mpg//np4H/5qaA/+Wlf//pqoH/5aR6/9+edP/c&#10;m3H/15dr/96dc//fnnT/3Zxy/9ucc//Vlm3/0I9n/86NZf/Pjmb/1JNr/9KOZ//Ggl3/w39a/8aC&#10;Xf/Ggl3/xYFc/8aCX//Ggl//xoJf/8aCX//KhmP/y4dk/82JZv/KhmH/yYVg/8eDXv/Ggl3/y4pk&#10;/8qJYf/IiWD/yIlg/8aJXf/Fi13/2J5w/+qygf/qsXz/0Jtl/8CJUf/DjFP/xo9W/8qUWP/GkFT/&#10;x5NX/86cYf/Hllv/xJVd/9Slbf/WqXL/z6Jr/8GTX/+wglH/soNV/7SFV/+1hlr/tYZa/7eIXP+4&#10;iV3/tolf/7GIXP+thlv/qINZ/6B9V/+iglz/pYlk/6KFY/+TeFr/jHFU/4lwUv+FbVP/emJK/3Vd&#10;Rf93YUr/emRM/3piSP9+Y0j/hWZK/45pTv+Wak3/mWhI/5RdPv+aXjr/r3NO/8OIYP/Wm3H/7LGH&#10;/+itgf/rsIT/+r+V//m+lP/zuJD/6q6J/8qQa/+yd1f/mF0//3tCJ/9iLBT/Yy0V/3A4If96QCr/&#10;gUUt/4dKNf+JSzb/iUg0/4lINP+KSTX/ikc0/45LOP+OTTn/jUw4/45NOf+RUDz/kVA8/5BPO/+P&#10;UTz/kE87/45NOf+RUDz/lFA9/5RQPf+VUT7/lVE+/5dTQP+VUj//kk88/5JOOf+VUTz/kk45/5BN&#10;Ov+UUT7/llNA/5dUQ/+aV0b/mFVF/5VSQv+VUkL/mFND/5VQQP+VUED/l1NA/5dTQP+YTzz/mVA9&#10;/5hPPP+aUT7/mVA9/5dQOv+YUTv/mVI8/5dTPP+UUDn/kk45/5FNOP+RTTj/kk45/5NPOv+STjf/&#10;kk43/5BMNf+PSzT/kEw1/5BONv+QTDX/kEw3/5BMN/+RTTj/kEw3/45MNP+OTDT/jEwz/4pMM/+M&#10;UDb/iFI6/4ZSPP+EVD7/fFI6/3BKNf9lQi7/TjMi/0QqGf89IxL/PyQP/1M0H/9wUDn/gFxG/35Y&#10;Q/9gPCb/TisY/0gpF/9NMSP/VUAv/2JRQf9nV0f/b2JS/3dpXP9/b2L/cGBT/1dFOf9VQzf/WEU3&#10;/2BKPP91WUT/i2hU/5dxXP+ieF//qHxh/6JzV/+ebFH/nmhO/5xkSf+ZYEX/m19D/5hbP/+aXUH/&#10;nl5D/55eQ/+YVj7/klA4/5NROf+VUzv/mlhA/55cRP+hX0f/n19G/55eRf+eXkX/n19E/6RkSf+q&#10;ak7/qGhM/6RkSP+kZEj/nF9C/5lcP/+cXED/qGhM/7NyVP+3dlb/woJf/8KCX//Cgl//xIVi/8WG&#10;Y/+5fVn/snZU/7BzVP+0dVb/tHVW/6prTP+mZUf/qWhK/61sTv+rakz/qWhM/6loTP+paU7/pmZL&#10;/6VlTP+oaE//q2tS/6xsUf+wblT/tHJY/7Z0Wv+zcVf/snBY/7RyWv+xb1f/rWtT/61rU/+salD/&#10;qmpP/65uUv+ublL/rm5S/6xtTv+tbk3/tndW/7V2Vf+tcFH/qm1O/6lsTf+qb1H/qm9R/6luUP+k&#10;a07/pm1Q/6lwU/+rclX/rnVY/7B4Xf+hc1v/g1pE/2VCLv9VNiT/Si4g/z8pG/88Khz/PTAg/z4w&#10;I/89MCD/QjYm/0c7K/9LPy//TkIy/1JHNf9QRTP/UUQz/1FEM/9RRDP/Tz8v/088Lf9SOCn/Wjkm&#10;/2pGMP9+VDz/j2FJ/5dlTP+ZY0n/mmBI/5tfQ/+ZXED/mVxA/5pdQP+cX0L/nF9C/5teQf+dYEP/&#10;m2BA/5xhQf+bYED/m2BA/5tgQP+aXz//mV4+/5pfP/+ZYEP/mmFD/5phQ/+ZYEL/l15B/5deQf+Y&#10;X0H/ll0//5dgQf+UXT7/kls9/5VeQP+SWj//jlg8/5FbP/+LWT7/i1k+/4pYPf+IVj3/hVY8/4JS&#10;O/9+UDn/eUw5/25DMv90STj/kGVS/6d8af+TaFX/iFtE/4FWQ/98Tzr/eUw3/3lMN/8cEwz/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YGJf/8iii/++kXr/vpB4/8OTfP/KmH//06GG/9iliv/dqo//1qOI/9Wih//ToIX/1J6E/9aghv/X&#10;nYX/1pyE/9adgv/YnX//3J+C/9yfgv/enoL/3p6C/9+fg//goIT/3aCD/+Knif/qr5H/5KmL/9Wa&#10;ev/XnHz/2p1+/+Chgv/jooT/46KG/+GghP/joob/5aSI/+alif/mpor/5KeK/+Omif/mqYz/5aiL&#10;/+apjP/oq47/5aiL/+eqjf/nqo3/5qmM/+Sniv/lqIv/6amN/+iojP/pqIz/56SJ/+Wih//qpIr/&#10;6qKJ/+Scg//jm4L/6Z+G/+iehf/pnoH/6J2A/+ieg//nnYL/552C/+Saff/hl3r/45l8/+KYff/i&#10;m3//6qOH//Krjf/wq4z/762N//Gvj//qqof/6qqG/+qpg//np4H/5qd+/++whf/7vpH//cOT//K4&#10;hv/qsID/5ql6/+Cjdv/hpHf/5KV6/+Wmff/goHr/5aV//+engf/lpX//4qJ8/+Cgev/jpHv/56Z8&#10;/+OieP/cm3H/2Jdt/9ybcf/enXP/3Z51/92edf/Xl3H/0JBq/9CPaf/Uk23/3Jhx/9mVbv/MiGH/&#10;xYFc/8aCXf/Hg17/yIRf/8mFYP/Hg2D/xoJf/8aCX//HhWL/xoRh/8iGY//KhmH/y4di/8aCXf/E&#10;g13/yolh/8iJYP/Fhl3/w4Rb/8WIXP/Gi1//1pxu/+iwf//gq3X/z5pk/8WOVv/MmF7/0Jxi/8+b&#10;X//Ll1v/xZNW/8eVWv/Fk1j/xJVd/9anb//ZqnT/0aRt/8SWYv+yhFP/sYJU/7GCVP+xglb/tYZa&#10;/7eIXv+5imD/t4xh/7WLYf+uiV//poNd/5h6VP+dgVz/p41q/6KKaP+Ndlf/iXFX/4VwVf9/aVH/&#10;dV9I/3FdRf93Y0v/fmhQ/35mTP9/Zkj/h2hM/41qTv+RaEr/lGVH/5VfQ/+PVDT/lVg5/6FiQf+u&#10;b0z/vH5Z/76AWf/Nj2j/9LaN//3CmP/9wpj/+L2T/+60jP/kqoT/0Zdy/7B4Vf+JUTb/eEIo/3Q6&#10;Iv9vNyD/czkj/4FAKv+JRzH/jko1/4xJNv+MSDP/i0g1/49MOf+QTTr/kEw3/5FNOP+TTzr/llI9&#10;/5VRPP+VUTz/kk45/5JPPP+UUT7/lFA9/5VRPv+VUT7/llI//5hUQf+XU0D/k086/5VRPP+UUDn/&#10;kk43/5FNOP+VUTz/lVI//5ZTQP+YVEH/mFND/5ZRQf+WUUH/llFB/5NOPv+VUED/llI//5dTQP+X&#10;Tjv/l047/5hPPP+ZUD3/mE88/5hQOv+YUDr/l1A6/5dQOv+TTzj/k086/5NPOv+TTzr/k086/5NP&#10;Ov+TTzj/k084/5FNNv+QTDX/kU83/5JQOP+PTTX/j0s2/49LNv+PSzb/kEw1/45KM/+MSjL/jUsz&#10;/41NNP+LTzX/jFQ9/45YQP+LW0T/iFtE/3lTPv9oRTH/TzUk/0QvHv89KBf/QCkX/1M4J/9oTDf/&#10;a0w4/1o5Jv8/IA7/OR0P/z0mGP9LOCr/XEw9/29iUv9zZlb/c2ZW/3VlVv92Y1X/aVNG/19FOP9t&#10;UED/gFxM/4xnVf+ZbFX/nnBW/6VzWv+kclf/om9U/59nTP+dZUr/pGtQ/6JmTP+bX0X/mlxD/5dZ&#10;QP+bW0L/nV1E/55eRf+ZVz//llQ8/5lXP/+ZVz//nFpC/55cRP+gXkb/oGBH/55eRf+fX0b/omJH&#10;/6VlSf+paU3/pWVJ/59fQ/+eXkL/lVg7/5daPf+iYkb/rm5S/7NyVP+9fF7/xINj/8B/X/+/fl7/&#10;xINj/8eGZv+4eVj/snNU/7FxVf+oZ0v/pWRI/6RjR/+jYkb/pmVJ/6loTP+qaU3/qGhM/6hoTf+p&#10;aU7/p2dO/6RkS/+oaE//qmlT/6xsU/+ublX/sXFY/7NzWv+wcFf/sW9X/7RyWv+xb1f/sG5W/7Bu&#10;VP+ubFL/rmxS/7BvU/+yclb/tHNV/7Z1V/+1dFT/uHlY/7h5WP+xdFX/rXBR/6twUP+tclT/r3RW&#10;/6xzVv+ob1L/p25R/6xzVv+vdln/s3pf/7J/ZP+UZ1D/c004/1o5Jv9NMCD/Qisd/zwpG/85Jxn/&#10;OSse/zosH/88MCD/RDgo/0c7K/9LPy//T0Mz/1NINv9PRDL/UEMy/01AL/9QQDD/Tj0t/1E7Lf9U&#10;OCr/YD0p/3ZNOf+KXkX/lmdN/5pnTP+aYUb/mF9E/5peQv+aXUD/ml1A/5teQf+cX0L/nWBD/5xf&#10;Qv+eYUL/nGFB/51iQv+cYUH/nGFB/51iQv+cYT//m2A+/51iQP+cYUH/nGFB/5tgQP+ZYEL/l15A&#10;/5deQP+YX0H/ll9A/5dgQf+WX0D/kls9/5VeQP+SWz3/j1k9/5FbP/+MWj//i1k+/4pYPf+GVz3/&#10;g1M8/4JSO/99Tzj/cUg0/2M6Jv9zSjb/pHtl/8iehv+kemH/hllC/3lMNf94TTr/dUo3/0ErHv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4WHhP/El4D/yZuE/8iagv/Km4H/zZ6C/9Ceg//WpIn/1KKH/9Shhv/Wo4j/26WL&#10;/92njf/coor/26GJ/9mfh//anoL/256B/9+fg//enoL/3JyA/96egv/goIT/3aKE/+Oqjf/4v6H/&#10;+cKj/9qhg//XnoD/2Z5+/9qff//jpIX/5qeI/+Gggv/hoIL/5KOH/+amiv/mpor/46aJ/+Spi//n&#10;rI7/56yO/+qtkP/qrZD/6KuO/+irjv/lqIv/5qmM/+irjv/oq47/5qmM/+eni//oqIz/5KOH/+il&#10;iv/opYr/6aOJ/+efhv/ooIf/55+G/+edhP/onoP/6Z+C/+qghf/roYT/5px//+Wbfv/kmn3/5J1/&#10;/+WegP/mn4H/6qOH/++ojP/rpon/7auL//GwkP/urov/7KyJ/+urh//pqYP/6KmA/+6vhP/4u47/&#10;/MSR//jAjf/2vov/7bWC/9+ldf/fonX/5Kd7/+eoff/honn/46R7/+Wlf//honn/36B3/+Kjev/i&#10;o3r/6aqB/+ipgP/en3b/3J10/9ucc//en3b/3595/+Ghe//dnXf/1ZVx/9OSbP/XlnD/4Z14/9yY&#10;cf/Wkmv/yoZh/8iEX//Ggl3/x4Ne/8qGYf/HhmD/xoRh/8WDYP/GhGH/xIJf/8WEXv/Ih2H/yolj&#10;/8eGYP/GhV3/xode/8eIX//JimH/xode/8aJXf/NkGT/1pxu/+auff/ZpHD/0Jtl/9KeZf/irnT/&#10;4691/9yobP/Womb/0J5h/8iWWf/Eklf/wpNb/9Kja//QoWv/y5xm/8OVYf+7jVv/tIVX/7KDVf+0&#10;hVn/todd/7OEWv+0hVv/uo9l/7iRaP+ui2X/oIBa/5R4U/+cgl3/q5Nx/6OMav+KdVj/g29U/39u&#10;VP94Zk7/bVtD/25cRP91Y0v/f2pP/4FpT/+EaUz/iGlM/49qTf+Takz/mWpM/5xmSv+eY0X/oGNG&#10;/6JjRP+hYkP/n15A/5pZOf+mZkP/3Z13//2/lv/9xp3/+72U/+6zif/zuI7/9buT/+qziv/Smnf/&#10;tHte/5NXO/99QSX/dDYd/3c3HP+APiT/jUYw/45HMf+PSDL/kEk1/5VOOv+WTzv/kk43/5VOOP+T&#10;TDb/lk85/5ZPO/+WTzv/l047/5hPPP+ZUD3/mVA//5lQP/+YTz7/l1NA/5dTQP+aUz//l1A8/5VR&#10;PP+UUDn/kk43/5NPOP+XUDz/mFE9/5hRPf+UUD3/lVE+/5ZSP/+WUj//llI//5RQPf+VUT7/l1NA&#10;/5ZSP/+VTjr/l047/5lQPf+ZUD3/mE88/5lQPf+YUDr/lk85/5ZPOf+TTzj/lVE8/5ZSPf+VUTz/&#10;kk45/5NPOv+TTzj/k084/5JON/+STjf/kE42/5BOOP+PTTf/j0s2/45KNf+PSzb/kEw1/41JMv+M&#10;SDH/jkwy/5FPNf+QUjn/k1c9/5JcRP+RX0j/iFtG/3NNOP9fPyr/SjUk/0IvIP89LBz/QC8f/088&#10;K/9RPCv/SC4f/zkfEv8vFwv/PSca/0QwJf9PPTH/YFBD/2tdUP9qXE//Y1FD/2FLPv9rUUT/cVFC&#10;/4BbS/+OZFT/m2xY/6RxXP+mcFb/pm1S/6VpTf+hZUn/n2NH/5tfQ/+fY0f/p2tR/6VnTv+gYkn/&#10;nV9G/5haQf+ZWUD/nl5F/55eRf+YWD//n11F/6RiSv+jYUn/n11F/51bQ/+eXET/oGBH/6BgR/+f&#10;X0T/oGBF/6FhRf+fX0P/mlo+/5lZPf+cXED/m1s//6ZmSv+2dVn/w4Jm/8KBY//Af2P/t3ZY/7Ny&#10;Vv+xcFL/wH9h/8OCZP+ubVH/qmlN/69uUv+raU//p2VL/6dlS/+lZEj/pWRI/6dmSv+qaU3/qGhN&#10;/6hoTf+paVD/p2dO/6RjTf+paFL/q2pU/61sVv+sbFP/rGxT/65uVf+ublX/rW1U/7BuVP+xb1X/&#10;tHJY/7RyWP+zcVf/snFV/7NyVv+3dlr/uXha/759X/+6eVn/uXpZ/7l6Wf+0eFb/sHNU/65zU/+w&#10;dVX/tntd/7Z7Xf+vdFb/rXJU/7J5XP+0e2D/t35j/7OAZf+GW0j/a0Yz/1Y3Jf9ILiH/Pykc/zsn&#10;HP83Jxr/NSca/zcrHf88MCL/RDgo/0g8LP9NQTH/TkU2/1BFM/9NQTH/TUAv/0w8LP9NPCz/Tzwt&#10;/1c9Lv9aPSv/aEQu/31TO/+QYkj/mmhN/5xkSf+bYkX/m2BC/5leQP+cX0L/nF9C/5teQf+dYEH/&#10;nWBB/55hQv+gY0T/nWJA/59kQv+eY0H/nmNB/51iQP+eY0H/nmNB/59lQP+eZD//nGE//5tgPv+c&#10;YT//mmI//5tjQP+ZYT7/lF48/5dgQf+XYEH/ll9B/5ZfQf+VXkD/klo//49cQf+OXEH/jFo//4tZ&#10;QP+HWD7/hVU+/4FTO/9+UTr/b0ky/103IP+BWUD/w5uB/+S7nf+4jG//h1k//29BKf93TDn/aEMx&#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Dln//xJZ+/8SWfv/DlHr/xZZ8/8ucgP/QoYX/zpyB/86bgP/W&#10;o4j/462T/+iymP/dp43/2qSK/9mfh//ZnYP/2Jt//9eaff/bm3//25t//9qafv/cnID/3KGD/9+m&#10;if/ttpj/+cKk/+qzlf/ao4T/1p1//9qff//ipYb/6quM/+Wmh//goYL/4qOE/+Wlif/jpon/5quN&#10;/+arjf/nrI7/6a6Q/+qvkf/prpD/6ayP/+msj//prI//666R/+2wk//rrpH/5qmM/+Woi//lqIv/&#10;5aSI/+Sjh//loof/5qCG/+Kagf/knIP/5JyD/+Scg//mn4P/5p+D/+Sdgf/knX//5Z6C/+Sdf//k&#10;nX//5J1//+afgf/mn4H/6aKG/+ihhf/nooX/7aqN//KwkP/srIn/7KyJ/+ysiP/trYf/6aqB/+qr&#10;gP/xt4n//MeV//3Llv/9y5b/9L+L/+OreP/boXH/4aR3/+Omef/goXb/46R7/+anfv/jpHv/4aJ5&#10;/+Oke//io3r/5aZ9/+anfv/foHf/25xz/9iYcv/amnT/3Z13/+CgfP/dnXn/15Vz/9ORbv/WlHH/&#10;2JRv/9SQa//Tj2j/y4pi/8iHYf/Eg13/woFb/8WEXv/HhmD/yIdh/8aGYv/FhWH/w4Nf/8SEXv/H&#10;h2H/x4dh/8aGYP/Gh17/woRb/8OFXv/GiGH/woRb/8KEW//Hil7/y5Bk/9Wbbf/Pmmb/z5pm/9aj&#10;bP/msnn/6rZ8/+CscP/Zp2r/2qhr/9akZ//OnGH/xZJZ/8iZYf/HmGL/yptl/8qcaP/ElmT/soNV&#10;/7CBU/+xglb/q3xS/6Z5T/+meVD/rYZd/6+MZv+nh2H/l3tW/5B2U/+Ygl3/oo5t/5WCYv9/blL/&#10;e2tR/3trUv90ZEv/cGBH/3hnTf+Ab1X/gmtM/39mSP+GaUv/kW5Q/5pzUv+ccVH/nWxM/59qS/+o&#10;bU//qWxP/6hoTP+mZUn/oWBE/51aPf+gXj7/u3dU/9OPav/pqID/+ruS//u9lP/9v5b//cKY//a9&#10;kv/vtY//4KaA/8+Tb/+/gF//omFD/4pJK/9/PCH/fDkf/4E7Iv+IQSv/ikMt/49IMv+SSzX/kks1&#10;/5JLNf+QSjH/lU01/5RMNv+WTjj/mVE7/5pRPv+YTzz/mE8+/5hPPv+ZUD//mlFA/5pRQP+ZUj7/&#10;mVI+/5lSPv+XUDr/lU44/5VOOP+XUDr/l1A8/5ZPO/+WTzv/l1A8/5VRPv+VUT7/lVE+/5RQPf+V&#10;Uj//l1RB/5VSP/+TTzz/lU46/5hRPf+aUT7/mVA9/5pSPP+aUjz/l1A6/5dQPP+WUj3/llI9/5dT&#10;Pv+XUz7/lVE8/5hUP/+WUj3/kU02/5FNNv+QTjj/jkw2/45KNf+OTDb/kEw3/49LNv+QTDf/kEw1&#10;/41JMv+QTTP/kU40/5RSOP+WWT3/lVtD/5BcRP+HV0D/dks4/2A7KP9RMh7/QzAh/0EwIP8/Lx//&#10;QDAg/0o6Kv9KOSn/QC8f/zUjFf8zIxb/Py8i/0Q2K/9KPDH/WEo//19PQv9dSz3/YUo8/2xPP/+B&#10;XU3/jGJS/5JlUv+YZVL/nGVR/55lUf+qbFP/r29U/6trT/+kZEj/nFxA/55eQv+dYET/omRL/6Bi&#10;Sf+eYEf/oWFI/55eRf+cXEP/oF5E/59dQ/+dW0H/pGJI/6poTv+mZEr/nVtB/5lXP/+ZVz//nV1E&#10;/51dRP+XWUD/llk9/5ZZPf+YWz7/m15B/6RnSv+yclb/t3Za/718YP/Af2P/v35i/7p5Xf+0cVf/&#10;qmhO/6hmTP+lY0n/rWtR/7BuVP+qZ03/rWpQ/65rUf+raE7/rWpQ/7FuU/+ua1D/pWJH/6ZlSf+q&#10;aU3/qmpP/6trUv+paVD/qmlT/6loUv+qaVP/rGtX/65sVv+salT/q2tS/6xsU/+tbVT/qmpP/65s&#10;Uv+vbVP/s3JW/7RxVv+zcFX/tHFW/7h1Wv+9el//vnte/757Xv+7elr/unlZ/7h5WP+1eVf/snZU&#10;/7N4WP+zeFj/tntd/7d8Xv+zeFr/rnNV/7R5W/+1fGH/tHpi/6l1Xf96UT3/Yj8s/08yIv8+Jxn/&#10;OiYb/zkpHP83KR7/NSkd/zgsIP88MCL/QjYo/0c+L/9PQzP/UEc4/1JGNv9QQzP/TD8v/0k5Kf9K&#10;OSn/Tzkr/1c7Lf9ePyv/cEoz/4FVPP+PYET/mmRI/5pjRf+bYkT/m2BA/5pfP/+eYUL/oGNE/55i&#10;QP+eYkD/n2NB/6BkQv+iZkT/n2RC/6BlQ/+fZEL/nmNB/55jQf+eZD//n2VA/6BmQf+gZkH/nWM+&#10;/5thPP+ZYjz/mmM9/5tjQP+YYkD/lF48/5dhP/+YYUL/l2BC/5VeQP+UXEH/kVs//49cQf+NW0D/&#10;i1k+/4dYPv+GVz3/hFQ9/39TOv+AVj3/c040/2Y/Iv+ogWD//Nay/+jLq/+yhGP/f1I1/2s9Jf92&#10;Szj/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uIlv/7eIbv+0hWv/xpd9/+WzmP/aqI3/y5l+&#10;/8yZfv/Voof/4a6T/+SulP/gqpD/5a+X/9+pkf/SmID/1pqA/9mbgv/anYH/15p+/9iYff/Ym37/&#10;3KGD/96jhf/gp4r/5ayP//zDpv/0u57/3KOG/9idf//ZnH//4qKG/+iojP/lpYn/5aiL/+Woi//k&#10;p4r/5quN/+arjf/mq43/56yO/+itj//qr4//6ayN/+msjf/oq4z/6KuM/+qtjv/rrpH/5qmM/+am&#10;iv/np4v/6aiM/+emiv/koYb/5J6E/+Gbgf/knIP/5JyD/+WdhP/knYH/45yA/+OcgP/im3//5p+D&#10;/+qjh//rpIj/5p+B/+afgf/mn4H/56CC/+ahgv/oo4T/762N//Sykv/trYr/66uH/+qqhv/qqoT/&#10;6qqE/+mqgf/mqX3/87uK//3Jl//90p///tai//vQm//1wo3/6bF+/+KoeP/go3b/4aJ3/+Wme//r&#10;rIH/662E/+yuhf/tr4b/7q+G/+6vhv/pqoH/3554/9iXcf/bmnT/25p0/9mYcv/Zl3T/2Zd0/9aU&#10;cf/TkW7/z45o/9CPaf/Pjmj/zI1k/86OaP/Skmz/y4tl/75+WP/FhV//yIhk/8aGYv/Dg1//w4Nf&#10;/8aGYv/GhmL/xoZg/8iIYv/Hh2H/w4Ve/8OFXv/Cglz/v4FY/8GCWf/Bg1r/woVZ/8uOYv/Rl2n/&#10;zJRj/82YZP/Yo23/7rd//++7gf/irnT/2KRq/9yobv/UoGf/w5Ja/8iXX//LnGb/z6Bs/9Gibv/G&#10;mGb/sYVW/6d7Tv+gdUr/mW9F/5lvR/+YcUr/nHxW/56AXP+afln/jnRR/5B4Vv+ag2H/moNj/455&#10;XP99bFL/d2dO/3RmTP9vYUf/c2NJ/4NyWP+Kd1n/jXNS/5ByUP+YdlP/pntY/66AXv+0g2L/rXta&#10;/6RtTv+ma03/qm1Q/6ptUP+qak7/q2pM/6toS/+pZ0f/p2BC/6NdPP+tZ0X/vHZS/+Cadv/zsor/&#10;+LmQ//e4j//0to3/9beO//W2jf/2t47/97aQ/+Cee//LhmX/rWpP/5xZP/+LRzD/gj4p/4E9KP+B&#10;PSj/hkIr/45HMf+UTjX/mFA4/5hQOP+XTzn/mlI8/5pSPP+ZUD3/lk06/5lQP/+dUj//mVA9/5pR&#10;Pv+aUT7/mlE+/5pRPv+XUDz/lk87/5ZPOf+XUDr/mVI8/5lSPP+aUz3/mFE7/5lSPv+ZUj7/mFRB&#10;/5lVQv+ZVUL/mFVC/5hVQv+bVED/mlM//5pTP/+bVED/mlM9/5tTPf+aUz3/mlM9/5lSPP+aUz3/&#10;mlM//5pTP/+bVED/mVI+/5dTPv+TTzr/kE42/5FPN/+QTjb/j001/5FPN/+UUDn/k086/5JOOf+T&#10;Tzr/kU02/5ZSO/+YVj7/mFY+/5hYP/+PWUH/gU84/29BKv9hOCb/TikX/0IiE/9BJRf/QC4g/0Aw&#10;If89MCD/PTAg/0Q3J/9GOSn/QzYm/z8yIv9BMSL/QzMk/0QyJP9JNif/XkQ1/29SQP+EYU7/k2ZR&#10;/5VlT/+aZlH/nmVR/5thTf+ZX0v/mV1F/5pZQ/+dW0P/n11F/6JgRv+hX0X/nlxC/55cQv+eXkP/&#10;n19G/55eRf+eXET/nlxE/5tZP/+eW0H/n1xB/55bQP+dWj//oF1C/59eQv+aWT3/l1U7/5VTOf+X&#10;VTv/mlo//5paP/+aWj//oWFG/65xVf+4eFz/vn5i/8KCZv/Af2P/unld/7d0Wf+yb1T/rWpP/6xp&#10;T/+talD/q2dQ/61pUv+qaFD/qGZO/6tpUf+ta1H/sG5U/7RxV/+1clj/uHJZ/7dxWP+zbVT/qWZM&#10;/6hlS/+raE7/rmxU/61rU/+salL/q2lT/6xqVP+salT/rWtV/6xqVP+salT/rWtT/65sVP+ta1P/&#10;rmxS/7BtU/+wbVP/sW5T/7BtUv+xblP/s3BV/7h1Wv+3dFf/tnNW/7h1WP+6eFj/unlZ/7h3V/+0&#10;c1P/snNS/7Z3Vv+3eFf/tHdY/7N2Wf+ydVj/sHNW/7Z6Xv+3fWX/qnZe/5NlTv9jQi//UTUn/0At&#10;H/84Jhr/MyUa/zQoHP80KiD/NSsh/zguJP9ANCb/Rzst/0tCM/9TRzf/U0c3/1FFNf9MPy//Szss&#10;/0g2KP9MNij/Vzst/2BBLf9uSTb/ilxC/5hmS/+ia03/oGdK/51iQv+cYT//nmJA/6BkQv+gZED/&#10;omZC/6doRf+naEX/pWdC/6VnQv+lZ0L/omZB/6BkQP+hZUH/pGhE/6FlQf+fYz//n2M//6BkQP+e&#10;ZD//nWM+/51jPv+aYj//mGA9/5lhPv+YYkD/lV89/5liQ/+WYUH/lF9A/5JdPv+TXj//klxA/5Fb&#10;P/+MWj//i1k+/4hZP/+HV0D/gFI6/35SOf9/VkD/cUwx/3RLLf/NpYL//vjW/+DYtP+aaUn/YDEV&#10;/2o8Iv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7CBZ/+vgGT/3a6S//zNsf/b&#10;rJD/yph9/8qYff/PnIH/2aaL/9uojf/cpo7/7Lae/+q0nP/UnIX/2J6I/9edh//cnoX/2JqB/9ib&#10;f//ZnID/26CC/96jhf/dpIf/3aSH//S7nv/7wqX/7LOW/+Knh//Ym3z/36CB/+Slhv/jpon/6KuO&#10;/+eqjf/lqIv/56yO/+itjf/mq43/5aqK/+ari//nrIz/6ayN/+msjf/orIr/6quK/+mqi//pqov/&#10;5qeI/+Wmh//oqYr/6aiK/+moiv/opYr/46CF/+Gbgf/imoH/4pqB/+Scg//jm4L/4ZmA/+Kagf/j&#10;m4L/55+G/+qiif/qo4f/6qOH/+eggv/mn4H/56CC/+Wggf/nooP/66mJ//Sykv/yso//7a2J/+en&#10;g//np4H/66qE/+amgP/io3r/4qh6/++3hv/7xpL//tCe//3Sn//8zpz/9sSP/+qyf//go3T/3aBz&#10;/+Okef/qrYH/77GI/++xiP/wson/8bOK//KyjP/qqoT/4qF7/9qZc//bmnT/3p13/9qYdf/XlXL/&#10;15Vz/9WTcf/SkG3/zo5q/86OaP/Pj2n/z49p/9KUbf/VlW//zo5o/8KCXP/EhF7/xoZi/8WFYf/D&#10;g1//w4Nf/8aGYv/GhmL/xYVf/8qKZP/NjWf/x4li/8OFXP/Bg1z/wIJZ/8GDWv/Agln/wYNa/8WI&#10;XP/IjmD/w4ta/8qSX//Yo23/67R8//W+hv/ns3n/z5ti/9WhaP/RnmX/vYxU/72MVP/ImWX/zJ1p&#10;/8mbaf+/k2L/t4tc/62CVf+nflL/m3FH/5p1S/+YdU//lXdT/5B2U/+MdFL/g2xK/4l0Vf+RfF3/&#10;j3xe/4t4Wv98a1H/c2NJ/3RkS/9zY0n/e2pQ/4RwVf+Od1f/mnxY/6OBXP+qg1z/sIRf/7SEXv+6&#10;iGX/tYBe/6lyU/+kaUv/qGtO/6tuUf+sbFD/rWxO/65rTv+wa0z/rmdJ/6pjRf+oXz//q2JC/7Rr&#10;SP/Eflz/0Y1o/9+bdP/ysYf/+rmP//i3jf/6uY///L2U//a1jf/trIb/5qSC/9iVeP/EgWb/rWpQ&#10;/5NPOP+IRC3/gkAo/4ZCK/+KRy3/kEox/5NLM/+VTTf/mVE7/5pPOv+aTzz/mU47/5pPPP+aTzz/&#10;mk88/5xRPv+cUT7/m1A9/5lQPf+aUT7/mFE7/5lRO/+ZUTv/mVE7/5lRO/+cVD7/mVE7/5lSPv+a&#10;Uz//nFVB/5tXRP+cVUH/m1RA/5xVQf+cVUH/nVZC/51WQP+cVT//mlM9/5lSPP+bVD7/m1Q+/5pT&#10;Pf+aUz3/mlM//5lSPv+ZUj7/mFE9/5ZSPf+SUDr/kE42/5BONv+PTTX/jkw0/5BONv+UUDn/llI7&#10;/5NPOP+UUDn/lVE8/5lXQf+XVkD/kFQ8/4hOOP93RC//aTom/1ovHv9OKRf/SSgZ/0MpHP9AKhz/&#10;Oysc/zsuHv88Lx//PzIi/0U4KP9IOyv/STws/0k8LP9FNSX/TDkq/1ZBMP9mSzr/e1pH/4pkUf+V&#10;alf/m2dR/55lUf+dY03/nWFJ/5xgSP+dXEb/m1pE/5tZQ/+dW0P/n1xC/6BdQ/+hXkT/nlxC/55c&#10;Qv+gXkT/n11D/55cQv+dW0H/nFk//5tYPv+bWD7/mFU6/5dUOf+YVTr/mFU6/5ZTOP+RUDT/klE1&#10;/5ZUOv+XVTv/p2ZK/7JxVf+2dlr/unpe/7x8YP+8fGD/uXld/7Z2Wv+3dVv/snFV/6xpT/+saU//&#10;r2lQ/7BqUf+walH/rGhR/6xoUf+rZ1D/qWdP/69tVf+ycFb/s3BW/7VyWP+4cln/t3FY/7NtVP+u&#10;Z1H/q2VM/6pmT/+saFH/r21V/65sVP+ta1P/rGpS/61rU/+salT/rGpU/61rVf+salT/rmxW/69t&#10;Vf+ubFT/rmxU/7BtU/+yb1X/s3BV/7FuU/+wbVL/sm9U/7NwVf+yb1L/s3BT/7ZzVv+1c1P/tHJS&#10;/7JxUf+vbk7/r25O/7RzU/+1dlX/snNU/7FxVf+tcFP/r3JV/7h8YP+yfGL/oW9Y/4NYRf9TNiT/&#10;Qiwe/zgmGv8xIxj/MSQc/zAmHf8zKR//OC4k/zwwIv9DNyn/Sj4w/1JGNv9USDj/U0c3/01BMf9G&#10;OSn/SDgp/0w5Kv9RNyj/X0Iw/21KNv9zTTj/jF1B/5xnSP+fZkj/n2RC/55jQf+fYz//oWVB/6Jm&#10;Qv+hZUD/omZB/6dpRP+oakX/pmhB/6ZoQf+kZj//oWY+/6FlQP+hZUH/pGhE/6FlQf+fYz//oGRA&#10;/6BkQP+eYj7/nGI9/51jPv+bZD7/mGE7/5VfPf+UXjz/lF48/5dgQf+VYED/k14+/5JdPv+TXj//&#10;k14//5FbP/+LWT7/i1k+/4laQP+HV0D/flA4/3pQOP98Uz3/bEct/3pRNf/FnHz//N2+/9+0lP+J&#10;Wjz/YDEX/yIA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zAjG/+0hWn/9caq&#10;//bNr//YqYv/yJl9/8KTd//HmHz/1KKH/9ikjP/apo7/6bWd/+y2nv/co4//3qaP/92jjf/cooz/&#10;3KCG/9ufhf/ZnYH/26CC/96jhf/dpIf/3qWI/+mwkv/xuJr/77aY/+qvj//boID/255//96hgv/j&#10;pof/7K+S/+2wkf/pro7/5quL/+itjf/orY3/56yM/+Wqiv/mq4n/6a2L/+qujP/orIr/6aqJ/+eo&#10;h//op4n/5qWH/+alh//op4n/6KeJ/+moiv/ppon/5qOI/+Kcgv/hm4H/4pqB/+Obgv/imoH/4ZmA&#10;/+Kagf/knIP/5Z2E/+mhiP/poYj/66SI/+mihv/ooYX/6qOF/+ahgv/nooP/56WF//Cujv/yso//&#10;7a2K/+amgv/mpoL/6amF/+engf/ionz/3qF1/+Koev/utof/9sGP//3Jl//+y5b//MqX//W9iv/h&#10;p3f/36J1/+Cjd//prID/8bOK/+6zif/us4n/8LKJ/+2viP/pqYP/5aV//92cdv/enXf/5KN9/+Oh&#10;fv/YlnP/2JZ0/9aWc//UlHD/0JBs/8+Paf/RkWv/0JJr/9GTbP/UlG7/1ZVv/8mJY//Dg1//woJe&#10;/8SCX//Egl//xoRh/8mHZP/HhWL/xoZg/8uLZf/RkWv/zI5l/8eJYP/AhVv/v4Ra/8GGXP/Bg1r/&#10;wYNa/8KEW//AhVn/u4NU/8OLWv/Qm2f/4q13/+u4gf/grHP/xJFY/8qZYf/KmWH/u4pS/7aET/++&#10;j1v/wpJh/7+RX/+9kWD/vZFi/7mOYf+2jWH/pH1S/6B7Uf+beFL/lHhT/411Uf+Fbkz/fmlK/4Zz&#10;U/+Oe13/inlb/4Z1Wf99bFL/dmVL/3ppT/+CblX/i3ZZ/4x1Vf+Uelf/qohj/7KLYv+3i2T/tIde&#10;/7SDW/+9iWT/u4Vj/7B4Vf+obU3/qWxN/65uUv+wb1H/r25Q/7BtUP+zbk//tG1P/7JrTf+vZkb/&#10;rGND/6pfP/+wZ0f/t25L/8N9Wf/Yk2z/5J94/+ekev/uq4H/97OM//q2j//7upT//LqX//m3lf/w&#10;ro7/4p+C/8mGaf+4dVr/p2ZK/5pXPP+JRiz/iUYs/4xGLf+PRzH/k0s1/5dMN/+aTzz/m1A9/5xP&#10;Pf+dUD7/oFNB/59UQf+iVUP/oFVA/6BVQP+eVkD/nVU//5xUPv+cVD7/mlI8/5tTPf+dVT//m1I/&#10;/5lSPv+aUz//m1RA/51WQv+cVUH/nFVB/51WQv+cVUH/nVZA/51WQP+cVT//nFU//5pTPf+cVT//&#10;nFU//5pTPf+ZUjz/mlM//5dQPP+YUT3/lk87/5JOOf+SUDr/kE42/5BONv+PTTX/jkw0/5BONv+T&#10;UTn/l1M8/5dTPP+YVj7/llU//5VUPv+MUjz/hEs3/3hELv9lOCP/WzEh/1ArG/9IJxj/RCod/0Ir&#10;Hf89Khz/Oy0g/z0vIv8+MCP/PzIi/0Y5Kf9KPS3/TUAw/08/L/9TPi3/YUY1/3RVQf+IZE7/lWpX&#10;/5pqU/+ealT/n2VP/6BkTP+gYEf/nl5F/59dRf+eXEb/nVtD/55aQ/+fW0T/oF1D/6BdQ/+hXkT/&#10;oF1D/55bQf+fXUP/n11D/51bQf+bWT//mlc9/5pXPf+WUzn/kU4z/5BNMv+STzL/lFE0/5ZTNv+X&#10;Vjr/o2JG/6ppTf+ubVH/tnVZ/79+Yv/Dgmb/w4Jm/7x7X/+3dVv/r29U/65sUv+wblT/rmtR/6lm&#10;TP+ua1H/smxT/7FrUv+walH/q2dQ/6xoUf+saFH/rmpT/7dzXP+7eF7/undd/7ZzWf+4cVv/tW5Y&#10;/65nUf+qY03/qGRN/6tnUP+saFH/r21T/61rU/+salL/rGpS/61rU/+salL/rGpU/6xqVP+salT/&#10;rmxW/69tVf+vbVX/rWtT/65sVP+yb1X/tHFX/7NwVf+xblP/sW5T/7FuU/+wbVD/sW5R/7JvUv+x&#10;b0//sW5R/69tTf+sa0v/r25O/7NyUv+0c1X/sXJT/7FxVf+vclX/snVZ/7Z6YP+pc1v/lGRO/3VM&#10;OP9KLiD/NiMV/zIiFf8vIxf/LyUc/zAmHf8zKR//PDIm/0M3Kf9GOir/TEAw/1RIOP9VSTn/U0Y2&#10;/0w/L/9ENCX/SDUm/1A6LP9XPCv/aUg1/3RQOv99Uzr/l2JD/59mSP+iZ0X/pGhE/6ZqRv+laUT/&#10;o2dC/6NnQv+iZkH/o2hA/6NoQP+naUL/pmhB/6RmPf+jZTz/oWY+/6JnP/+iZkH/omZC/6BkQP+f&#10;Yz//n2M//6BkQv+dYT3/nGI9/51jPv+bZD7/mWI8/5ZeO/+TXTv/lF48/5VfPf+VYED/k14+/5Fc&#10;PP+SXT7/kl0+/49cPf+LWT7/iVo+/4laQP+GWED/flE6/3xSOv98Uz//bkgx/3pRO/+mfmX/yJ+D&#10;/6J5Xf91TDD/Nwo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9y&#10;Vkj//9S3/+u+n//Sp4f/xJh7/7uOcf/Flnr/z6CG/9imjf/aqI//4q6W/+Wxmf/jrJf/46uU/9+n&#10;kP/dpY7/4aWL/9+jif/anoL/3KGD/92ihP/epYj/4KeJ/+Srjf/lrI7/6rGT/+yxkf/jqIj/3aKC&#10;/92ggf/jpof/7rGS//K3l//tspL/5quL/+esjP/pro7/67CQ/+arif/nrIr/6a6M/+qujP/qq4r/&#10;6KmI/+emhv/mpYX/5aSE/+alhf/mpYf/56aI/+emiP/opYj/6KWI/+Wfhf/inIL/45uC/+Kagf/h&#10;mYD/4ZmA/+Kagf/knIP/55+G/+igh//ooIf/6qKJ/+mihv/qo4f/7KWH/+ihg//nooP/5qGC/+mn&#10;h//xsY7/7a2K/+enhP/mpoP/6qqG/+mphf/np4H/46R7/+Cief/kp3v/6rCC//W9jP/3v47/+sWR&#10;//nBjv/nrX3/4KZ4/9+idv/mqX3/77GI/+2yiP/tsoj/77GI/+mrhP/np4H/6amD/+Khe//ioXv/&#10;56aA/+qohf/bmXb/25l2/9mZdv/YmHT/05Nv/9OTb//UlHD/0JJt/86OaP/Pj2n/2Zlz/8+Paf/J&#10;h2T/wX9c/8KAXf/Fg2D/x4Vi/8iGY//GhGH/xoVf/8uKZP/PkGf/zpBn/8qNYf/Ch1v/v4Ra/8KH&#10;Xf/DiF7/wYZc/7+EWv++g1f/uoJT/7yHVf/GkV//2qdy/9ypcv/Qn2f/wI9X/8KRWf/Dklr/vo1V&#10;/7eFUP+3iFT/uIhX/7qMWv+9kWD/v5Nk/8CVaP+/lmr/r4hd/6OAWP+efFb/lnxX/5F5Vf+Kc1H/&#10;gm5N/4x5Wf+OfV//inlb/4V0WP9+bVH/emZL/39qT/+Od1j/mYBh/5N5Vv+egFz/tpBr/7uRaf+7&#10;jmX/tYVd/7GAWP+8iGP/vYdl/7N7WP+wc1T/q25P/61uT/+ycVP/s3JU/7NxUf+2cVL/tm9R/7Rt&#10;T/+0ak3/tWtO/7VrTv+0a0v/sGdH/7FoSP+2bUr/wHhS/8qCXP/ZkWn/5aB5/+ulgf/yron/8K6L&#10;//Oxj//3t5T//b2a//i4lf/wroz/25l5/798X/+jYEX/nFk//5hSOf+TTDb/kEgy/5BIMv+ZTjn/&#10;m046/51QPP+hVED/pVhE/6VYRP+nWkb/qFtH/6ZZRf+jWEP/oldC/59XQf+eVkD/nlZA/55WQP+e&#10;VkD/nVZC/5tUQP+bVED/nFVB/5xVQf+dVkL/nVZC/5xVQf+cVT//nVZA/5xVP/+cVT//nVZA/5xV&#10;P/+dVkD/m1Q+/5lSPv+YUT3/mlM//5ZPO/+XUDz/kU04/49LNv+RTzn/kE42/5BONv+RTzf/j00z&#10;/5FPNf+UUjj/mFY+/5hWPv+XVz7/k1c//4dNN/9+RzL/dkMu/2s8KP9ZMiH/VTEh/0wsHf9DKRz/&#10;Qiwe/z4rHf85KRz/PS8i/zwwIv87Lx//QDMj/0g7K/9PPy//U0Iy/1VCMf9rTzr/gV5I/5FrVP+h&#10;c1v/o3FY/6BqUP+gZEr/omJJ/6NhSf+hX0f/n1tE/55aQ/+fW0T/n1tE/59bRP+fW0T/n1xC/6Jc&#10;Q/+hXkT/oF1D/59cQv+fXUP/nVtB/5tZP/+aWD7/llQ6/5hVO/+UUTb/kU4z/5FOM/+YVTj/nls+&#10;/6ZjRv+ua07/vHlc/8J/Yv/EgWT/v3xh/718YP+8e1//uHdb/7RyWP+wblT/q2lP/6xqUP+ua1H/&#10;rWpQ/61qUP+0cVf/sW5U/65rUf+rZ1D/rGhR/65qU/+wbFX/s29Y/7t4Xv/AfWP/v3xi/7l2XP+4&#10;cVv/s2xW/61mUP+nY0z/qmZP/6xqUv+ta1P/rmxS/6xqUP+salD/rGpS/65sVP+salL/q2lR/6xq&#10;VP+raVH/rWtT/65sVP+ubFT/rWtT/61rU/+wblb/snBW/7JwVv+xcFT/sm9U/7JvVP+xblP/sW5R&#10;/7BtUP+xblH/sG1Q/7BtUP+wbk7/snFR/7RzVf+zclT/s3RV/7NzV/+ydVj/tXld/7F3X/+baVL/&#10;hFdC/2Q/LP8/KBr/Mx8U/y4gFf8vIxf/LyUc/zEnHf82LCL/RTkr/0k9Lf9KPi7/UEMz/1VIOP9U&#10;Rzf/UUQ0/0o9Lf9EMyP/SzUn/1c8K/9hQi7/cU44/3xUO/+JW0H/nWZH/6JnRf+na0f/qW1I/6xu&#10;Sf+rbUb/pWlE/6NoQP+jaED/pWpC/6NoPv+jaD7/omc9/6RmPf+jZTz/oWY+/6JnP/+hZUD/oWVA&#10;/59jP/+fYz//n2M//59jQf+dYT//nWJA/5tjQP+aYj//mWE+/5dgOv+XXzz/l188/5VfPf+XYT//&#10;lF8//5FcPP+RXD3/j1w9/45bPP+JWjz/iVo+/4haQP+GWED/gVQ9/4NYRf+BWET/dlA7/3dRPP+B&#10;XUf/iGJN/3BKNf9NJxL/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3t3Y//HIqP/lv5v/wZh4/7CHaf+9kXT/zaCD/9anjf/Vpoz/1aOM/9qokf/irpj/&#10;4KyW/+KslP/hq5P/3qiO/+Grkf/fp4z/2aKE/9ihg//co4b/3qWH/+Goiv/kq43/566Q/+ivkf/o&#10;r5H/6K+R/+Wqiv/jqIr/5quN/+uwkv/rsJL/5qmM/+ari//pro7/67CQ/+2ykv/ssY//6q+N/+mu&#10;jP/nq4f/56iF/+enhP/lpIT/4qCA/+Cefv/joYH/6KWI/+iliP/npIf/5aKF/+Wih//ln4X/452D&#10;/+SehP/imoH/4ZmA/+Kagf/nnYT/55yF/+igiP/poYn/6aGI/+efhv/qoon/7KWJ/+eihf/loIH/&#10;5aCB/+eigf/sqoj/7KqI/+iohf/np4T/6qqH/+qqh//oqIT/5qaA/+Oke//lpnv/6ayA/++1h//0&#10;uor/9LyL//K6if/vt4b/6K6A/9+keP/coXX/4aZ8/+muhP/ssYn/662G/+mrhP/qqoT/7KyG/+mp&#10;g//ko33/5KJ//+Sif//bmXb/3Jp3/92beP/amHX/15dz/9WVcf/TlHH/z5Bt/8mKZ//JiWb/0JBs&#10;/9uZdv/hn3z/1ZNw/8aEYf/Df1z/xH9e/8SAXf/FgV7/wn5Z/8F9WP/Hhl7/zY5j/82QZP/Hil7/&#10;wIVZ/8GGWv/Bhlz/wodd/8OIXv/FjF//wolc/7+JWv/BjV3/ypZm/8+dav/Mmmf/w5Rg/8SVYf/H&#10;mGT/x5hk/8GTX/+8jlr/u41b/7qMWv+/k2T/vpRk/7uSZP+5k2b/sYxg/6eEXP+kgVv/nYFa/5qA&#10;W/+YgFr/moRf/5iFZP+Tg2H/i3xb/4V2V/99bFD/e2hK/39qTf+LclP/mXxa/5x+Wv+mhF//s4lh&#10;/7iLYv+7i2P/s4Ja/7B6VP+/iGL/vodh/7d8Wv+zd1X/snNS/7JxUf+1dFT/u3lZ/7t5Wf+6dVb/&#10;vHVX/7t0Vv+7dFb/unBT/7pwU/+6cFP/tWtO/7VrTv+zaEj/smdH/7JnR/+1akr/vXJS/8B3V//H&#10;fWD/zYZo/9GMbf/VkHP/2pV2/+Kdfv/nooP/6aSF/+eig//gm3z/15Jz/8+IbP/FfmL/sGlN/6he&#10;Rf+jVz//n1M7/6FUOv+dUDb/oVQ6/6JUPf+kVj//pFY//6RWP/+lWET/pFdD/6ZbRv+lXUX/o1tD&#10;/6BYQv+gWEL/oFlF/6JbR/+hXUr/oFxJ/51ZRv+gV0T/o1pH/6FZQ/+eV0H/nlg//55YP/+eWD//&#10;nldB/55XQf+cVT//mVI+/5NPOv+WTzv/lFA9/5JOO/+TTzz/jEk2/4xIM/+QTjb/kE42/5FRNv+T&#10;Uzj/lFI4/5NRN/+VUzn/mFg9/5ZWPf+KTjT/f0kx/3RCK/9qPCX/Yzgl/103JP9MLRv/Rysd/0Qu&#10;IP9DMiL/QzMj/zsuHv83Kxv/Oi4e/zouHv8/MiL/Sjoq/1dHN/9dSjn/aU8+/3ZaRf+Ra1T/qHxj&#10;/6x9Y/+td1v/qG9U/6FlSf+fYkX/oV9F/6FeRP+iXkf/oFxF/59bRP+fW0T/n1tG/6JbRf+hWkT/&#10;oltF/6NdRP+jXUT/olxD/51aQP+cWT//llQ6/5ZUOv+XVTv/mFc7/51aP/+jYEX/q2ZJ/7FsT/++&#10;eVr/wXxd/8N+X//FgGH/wn1g/8B7Xv++eF7/s3BV/7BtUv+xblP/sG1S/7RxVv+yb1X/rWpQ/7Bq&#10;Uf+xa1H/sWtR/7RuVP+3cVj/sW5U/6xpT/+qZk//rmpT/7JuV/+0cFn/uHRd/7x5X/+9emD/vHlf&#10;/7h1W/+0cFn/sGxV/6tpUf+ubFT/rm5V/7BwV/+wcFf/rm5V/65uU/+xb1X/snBW/69tVf+ta1P/&#10;rGpS/65sVP+ubFT/rGpS/6xqUv+ubFT/q2tS/6trUv+tbVT/rm5V/65uVf+vb1T/sG5U/7JxVf+y&#10;b1T/sm9U/7FuUf+yb1L/sW5R/7FuUf+ycVP/tXRW/7Z1V/+ycVP/sHBU/7F0V/+wdFj/rHJa/6Jw&#10;V/+IW0T/aUMu/08uG/82IBL/MiAU/yweE/8uIhb/MScd/zYsIv89Myn/Sz8x/05CMv9TRjb/Vkk5&#10;/1NGNv9RRDT/Sz4u/0g4Kf9JNiX/Vz0s/2FFL/9rSzT/dlE3/4NXOv+RYED/pGpF/6ZqRf+nbET/&#10;qGpD/6lrRP+pa0T/qGpD/6JnP/+lakD/pGk//6JnO/+jaDz/o2g8/6FmOv+hZjr/omQ7/6NlPv+i&#10;ZD3/oWM+/6FjPv+lZUL/pWVC/6JjQv+fY0H/oGVD/55jQf+ZYT7/l188/5ZeO/+YYTv/mGA9/5Vd&#10;Ov+VXTr/k107/5JdPf+RXDz/kVw8/41aO/+JWjz/h1g8/4haQP+KXkX/imBI/4hfS/+JY1D/g19P&#10;/3ZVRv9rSjv/ZEQ1/yAA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zg0v/22LT/wZ17/6qDYv+zjG//xJt9/86ih//Nn4X/zZ6E/9Ki&#10;i//erJX/4K6X/+Swmv/irpb/3amR/9+skf/hrpP/3KaK/9eig//ZooT/2qOF/9+oif/iqYv/5q6L&#10;/+aui//nr4z/6LKQ/+mwkv/nrpD/5KmL/+Spi//lqoz/5aiL/+Woi//lqIv/46aH/+eqi//prI3/&#10;6a6M/+qujP/nq4f/5qeE/+amg//ion//4J58/+Gff//joYH/56WF/+imhv/npIf/5aKF/+Ogg//i&#10;n4T/5qCG/+aghv/gmH//4Jh//+Wbgv/nnYT/5puE/+meh//ooIj/6qKJ/+efhv/ooIf/6qKJ/+Wg&#10;g//jnoH/5qGC/+mkhf/rqYn/7qyM/+qpif/mpoP/6amG/+qqh//pqYX/5aV//+Wmff/oqX7/6Kl+&#10;/+2wg//yuIj/9LqK//O7iv/1vY7/8bmK/+arf//fpHj/3qN5/+Wnfv/qrIX/6KiC/+qqhP/rq4X/&#10;7KyG/+2shv/mpX//3554/+Cee//fm3j/35t4/+Gdev/cmnf/25l2/9aWc//VlXL/0ZJx/8uKav/H&#10;hmb/y4ln/9uZdv/sqIX/5KB7/9GNaP/Cflv/w39c/8SAXf/EgF3/vXlU/7t6VP/FhFz/zo9k/9GS&#10;Zv/NkGP/x4pd/8OIXP/Gi1//x4xg/8iPYv/KkWT/xY9g/8SOX//Dj1//w49f/8eTYf/IlmP/yphj&#10;/8iZZf/MnWf/0KFr/8ucZv/Ck1//vpBc/7uNW/+/k2T/wJZm/7yTZf+6kWX/to9k/6qHX/+nhF7/&#10;ooRe/6GFXv+iiGP/pY1n/5uHZP+RgV//inta/4V2V/9+bU//gWxP/410Vf+WfFn/m31Z/6OBXv+o&#10;gl7/q39Y/7ODXf+0gl3/r3tW/6x2Uv+6gl//vYJg/7d8Wv+3e1n/unta/7l4WP+5eFj/u3pa/7p5&#10;Wf+7eVn/vnlc/714W/+8d1r/vXZa/7x1Wf+5clb/tm9T/7huU/+5bk//um9Q/7luT/+5bk//t2xN&#10;/7NoSf+3bE3/uG5T/7pwVf+8clf/vHVZ/753W//DfGD/yYJm/9OMbv/im33/6aOC/+mjgv/mnH//&#10;04ls/8V7Xv+8cVT/smdK/65jRv+jWDv/olc6/6VZQf+kVz3/olU7/6VXQP+mWkP/pFhB/6VaQ/+n&#10;XEX/pV1F/6VdR/+jXEb/pF1J/6ZfS/+mYk//pmJP/6NfTP+lXEn/pl1K/6ZeSP+kXkX/o11E/6Nd&#10;RP+iXEP/nVZA/5xVP/+ZUjz/k086/5NPOv+VTjr/kE06/5JLN/+UTTn/kEw3/5BMN/+SUDj/k1E3&#10;/5RSOP+WVDr/llQ6/5ZUOv+XVTv/klQ7/4tPNf9+SDD/bz8o/2g6I/9eNSH/WDMg/1IxHv9EKhv/&#10;Pywd/0U1Jf9KPSz/Rzwq/z00Jf85MCH/Oi8d/z0wH/9HOCX/WEU0/2xVQ/90WEP/f19K/41pU/+g&#10;cVf/r3xh/7B4Xf+udVj/r3JV/6VoS/+hYUX/nlxC/6FeRP+iX0X/pV5I/6NcRv+iW0X/oVpE/6Fa&#10;RP+gWUP/oVtC/6FbQv+hW0L/nFk//5lWPP+YVjz/m1k//51cQP+jYkb/q2hN/7JvUv++eVz/xH1f&#10;/8iBY//Oh2n/yoNl/8V+YP/AeVv/uXJW/7RvUv+zbVP/sGpQ/65rUP+zbVP/s21T/7ZwVv+1b1X/&#10;rmhO/65oTv+xa1H/sG1S/7BtUv+yb1X/sG1T/6tpUf+qaFD/sGxV/7JuV/+yblf/tHBZ/7l2XP+6&#10;eF7/u3lf/7h2XP+1c1v/r21V/65sVP+wcFf/r29W/7BwV/+wcFf/rW1U/65sVP+xb1f/s3FZ/69t&#10;Vf+salL/rWlS/69tVf+xbVb/r2tU/69tVf+vbVX/rWtT/61tVP+ra1L/rm5V/7BwV/+xcVb/sW9V&#10;/7JwVv+yb1T/sm9U/7NwVf+yb1L/r25Q/69uUP+ycVP/tnVX/7N0Vf+wcFT/rXBT/61xVf+rcVn/&#10;pXFZ/49hSv90Tjn/WTgl/0IlE/8zIBL/MB8V/y4gFf8vIxf/NCog/z0zKf9HOy3/UkY2/1RIOP9W&#10;STn/Vkk5/09CMv9LPi7/SDgp/0Y1Jf9QNiX/X0Mt/21PN/91UTf/fVY5/4teP/+cZ0f/qG5J/6ds&#10;RP+qbEX/qGpD/6dpQv+oakP/qWtE/6RpQf+lakD/pGk//6NoPP+iaTz/omc7/6BlOf+hZjr/oWY8&#10;/6NlPv+iZD3/oGI7/6NjP/+jYz//o2M//6FiP/+fYz//n2RC/51iQP+YYD3/ll47/5ZeO/+YYTv/&#10;l188/5NbOP+TWzj/k107/5RdPv+SXT3/kFs7/41aO/+JWjz/h1g8/4pcQv+QZEv/kWdP/45lUf+O&#10;aFX/gl5O/3BPQP9oRjr/Y0M2/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57dX/0rCN/6uJZv+rh2f/tpF0/8Wcfv/JnYL/&#10;ypyE/86giP/bq5X/4LCa/+Oxmv/erJX/26mS/96sk//kspn/47GW/9qniv/Sn4D/16KD/9+oif/g&#10;qYr/5K6M/+SujP/kroz/57GP/+mzkf/ttJb/566Q/+Cniv/ip4n/5KeK/+Omif/kp4j/3J+A/92g&#10;gf/kp4j/6KyK/+qujP/lqYf/5qeG/+Wmg//jo4D/46OA/+akgv/lo4P/5qGC/+ahgv/nooP/5aKF&#10;/+ShhP/koYb/56SJ/+ajiP/gmH//35d+/+OZgP/nnYT/5pyD/+edhP/qoIf/6qKJ/+mhiP/po4n/&#10;6aOJ/+Wgg//inYD/5qSE/+mnh//qqIj/7auL/+upif/opob/56eE/+qqh//srIj/5KR+/+Kjev/o&#10;qX7/5aZ7/+eqff/vsoX/87mJ//O5if/3v5D/9r6P//G4i//rsIT/4qd9/+Gjev/lpX//5aR+/+Wk&#10;fv/lpH7/5qV//+yrhf/npoD/5KB7/+Keef/innn/4Jx5/9+beP/fm3j/3Zl2/9eVc//Tk3D/05Jy&#10;/8+Obv/LiWn/zoxq/96ZeP/oooD/6KJ+/9eRbf/BfVr/xoJf/8qGY//IhGH/u3pU/7p5U//Hhl7/&#10;0ZJm/9GSZv/QkmP/zZBh/8mPYf/Rl2n/0Zdp/86WZ//GkGH/xpBh/8WQXv/Djlz/wo5c/8eUX//M&#10;mWT/zJtj/8qZYf/LnGb/1KVv/8+gav/DlF7/vpBc/8CSYP/AlGX/vpRk/7uSZP+5kGT/sIle/6yH&#10;Xf+ohV3/qopj/6WJYv+ghmH/noZg/5N/XP+NfVv/i3xb/4d4V/+EcVH/jXZU/5+FYv+ukGz/pYNg&#10;/6eBXf+ogFz/qXtX/619Wf+te1j/rHdV/6x2VP+1fVr/u4Be/7l+XP+9fl3/vX5d/71+X/+6e1z/&#10;untc/7l6W/+6eV3/unld/7x5Xv+8eV7/v3lf/793Xv+9dVz/vHRb/7pwVf+/dVr/v3RX/71yU/+/&#10;dFX/vXJT/7pvUP+5bE7/u3BR/7xxUv+9clX/u3BT/7twU/+9clX/vXJV/791Wv/HfWD/zoRn/9SK&#10;bf/dk3b/4JZ5/+CXd//flHT/2I1t/86DZP/Bdlf/uW5P/7BlSP+pXkH/plpC/6hcRP+oXET/plpC&#10;/6ZaQv+pXkf/pl5G/6ZeRv+lXkj/pF1J/6ZfS/+mYk//p2NQ/6ZiT/+pYE3/qF9M/6hfTP+oYUv/&#10;pl9J/6ZfSf+jXEb/nVZA/5lSPP+TTzr/kk45/5JOOf+STjn/kU04/5FNOP+TTzr/llI7/5ZSO/+T&#10;UTf/llQ6/5dVO/+XVTv/l1c8/5dXPP+TVTz/hk43/31JMf9zQyz/aTwl/2A3I/9YMyD/UDEf/0wx&#10;IP9BMCD/QDMi/0g9K/9LQzD/Qjsp/z01Iv88NCH/QjUi/1JALP9jTDr/d11G/4ttVf+QbFT/k2lQ&#10;/5dpT/+eZkv/qG9S/6xxU/+tcFP/rGxQ/6VlSf+gX0P/nVxA/6NhR/+mY0n/pGFH/6JcQ/+iXEP/&#10;olxD/6BaQf+fWUD/nlg//55YPv+eWD7/m1g9/5xbP/+hX0X/rGtP/7V0WP+/fmL/xoNm/8qFZv/N&#10;hmj/y4Rm/8l/Yv/Fe17/vXNW/7dtUP+1blD/tG1R/7JrT/+xa1H/rmhO/69pT/+ybFL/sGpR/7Js&#10;U/+ybFP/r2lQ/7BqUP+wbVL/sm9U/7FuU/+xb1X/sW9V/61rU/+raVH/r2tU/69rVP+wbFX/snBY&#10;/7d1W/++fGL/wH5k/717Yf+6eF7/sW9X/61tVP+tbVT/qWlQ/6trUv+tbVT/r21V/69tVf+xbVb/&#10;sGxV/61pUv+rZ1D/rGhR/6xoUf+ualP/r2tU/7BsVf+yblf/r21V/69tVf+ubFT/sHBX/7JyWf+y&#10;cFb/sW9V/7FvVf+xb1X/sXBU/7NyVv+ycVX/rm1R/6xsUP+xcVX/s3JW/7BwVP+ucVX/rnJY/6lx&#10;Wv+kcFr/n29Z/39WRP9lQi//Si0b/zghE/8yIhX/LyEW/zAkGP8zJxv/PDAk/0Y6LP9NQTP/Vko6&#10;/1lMPP9ZTDz/VUg4/0o9Lf9KOiv/RzYm/0c0I/9VOyT/ZUct/3VTOP9+WTz/il8//5VkRP+hbEr/&#10;p21H/6VqQv+lakL/pWpC/6hqQ/+oakP/pWpC/6VqQv+ma0H/pWpA/6JpPv+iaT7/oWg9/6FoPf+h&#10;aD3/o2hA/6JnP/+iZD3/oGI7/6JiPP+hYTv/n2E8/59hPP+cYj3/mmA7/5dfPP+ZYT7/l188/5df&#10;PP+YYD3/ll47/5ZeO/+VXTr/klw6/5BbO/+QWzv/jFk6/4tYOf+JWjz/hlk6/41gQ/+Wak//mG5V&#10;/5RrVf+OaFX/e1dH/2xKPv9qSj3/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N+//9KzlP+6mXr/vpt9/8uo&#10;jP/Kooj/wJh+/8yiif/hs5z/262W/9epkv/YqpP/3K6X/+Gzm//ktpz/8sWo//vMsP/gsZP/0J1+&#10;/9uoif/eqYr/4KuL/+Oti//lr43/5K6M/+Wvjf/ospD/67WT/+u1k//ss5X/566Q/+ari//orYv/&#10;6KyK/9ygfv/ZnXv/3KB+/+Ckgv/nqIf/56iH/+eoh//ko4P/4J9//+KggP/kooL/5aCB/+Wggf/k&#10;ooL/5qGC/+ahhP/loIP/5qCG/+ehh//imoH/4ph//+OZfv/flXr/5Jp//+WbgP/nnYL/6KGF/+qj&#10;h//po4n/6qWI/+ahhP/kn4L/5aCD/+ahgv/pp4f/66mJ/+2ri//qqYn/6amG/+qqh//trYn/5qaA&#10;/+Oke//io3r/4aJ3/+Slev/oqX7/56p9/+apfP/qrYH/56yA/+qvg//usYX/662E/+epgP/lpX//&#10;5aV//+alf//mpX//4J95/9+eeP/innn/4p55/+Ofev/gmnb/3Zdz/9+Zdf/fm3b/5KB9/+OffP/Z&#10;l3T/05Fv/9KNbP/Uj27/5J58/+Kcev/WkG7/0Ytn/86GYP/Eflr/xH5a/8N/Wv/FhF7/woJc/8CA&#10;Wv/DhFv/0pNn/9GSZv/NkGH/x4pb/8aMXP/LkWH/zJRj/8uTYv/FkFz/xI9b/8GOWf/Gk1z/xpNc&#10;/8iVXv/Jll//ypde/8aXX//HmGD/xZhf/8aZYv/ClV7/vpNe/8CVYv/Almb/tYxe/6uFWP+uiFv/&#10;rold/6eEXP+nhFz/poZf/6SIYP+fhl7/mIBa/495VP+MeFf/hnNS/4VwUf+NdVH/noFf/7OVcf+8&#10;mnX/poBc/6V+V/+ne1b/qnpW/6h2U/+rdlT/rHVW/7B3Wf+3fmD/un9f/7l8Xf+7fF3/unpe/7h4&#10;XP+4eFz/unpe/7h4Xf+5eV7/unpf/7t5X/+6eF7/u3hd/713Xf+8dlz/v3de/793Xv/Bd17/wHZb&#10;/8B2W//Bdln/wHVW/8F2V/+/clT/wHNV/8J1V//CdVf/v3JU/7xvUf+6b1D/um9Q/7pvUP+6b1D/&#10;um9Q/7twUf+/dFX/xXpb/8h9Xv/Og2T/1Ypq/9eObv/WjW3/1Itr/9GIaP/Jfl//wHVW/7twU/+1&#10;aVH/s2dP/7BmTf+sYkn/qF5F/6hgSP+oYEj/pV1H/6RcRv+lXUf/pV1H/6deS/+nXkv/pl1K/6Vd&#10;R/+hWkT/oFlD/51ZQv+ZVT7/lFA5/5FPN/+RTzf/kU85/5BOOP+PTTX/kk43/5dTPP+WUzn/mFU7&#10;/5lWPP+eXEL/nl5D/5xcQ/+WWkD/jlQ+/4ZPOv9+SjX/cEMu/2tAL/9gOyj/WTYj/08wHv9LLyH/&#10;STIk/0QxIv89MCD/Oy8f/zwzJP88NCH/PjYj/0k+KP9ZSTL/blY8/4BiRv+Sb1P/nndW/6d6Wf+k&#10;c1L/nmlJ/5lgQv+WWzv/llk6/5tcPf+eXkL/mVk9/5dWOv+XVjr/llQ6/5dVO/+aWD7/mFY8/5pZ&#10;Pf+fXkL/oF9D/6NgRf+mY0b/rWpN/7JvUv+4c1b/wHte/8aBZP/KhWj/yIVo/8qHbP/EgWb/v3xh&#10;/7d0V/+4c1b/tG9S/7FqTv+3cFL/t3BS/7NsTv+zbFD/s2xQ/7JtUP+xaVD/r2lP/65oTv+tZ07/&#10;rGZN/7BqUf+xalT/smtV/7NsVv+wbFX/sGxV/7FtVv+ycFj/s3FZ/61rU/+saFH/rWlU/7BsV/+x&#10;b1f/tXNb/717Yf/Egmj/xIJo/799Y/+9e2H/uHZe/69tVf+salL/q2lR/6poUP+salL/rmpT/61p&#10;Uv+saFH/rGhR/69rVP+wbFf/r2tW/69rVv+taVT/rWlS/69rVP+xbVb/sW1W/7FtVv+vbVX/sG5W&#10;/7JwWP+zcVf/sW9V/69tU/+ycFb/tHRZ/7V1Wv+xcVX/rGxQ/6tuUf+vclX/sHNW/7BzV/+wdFj/&#10;qHJa/6JwWf+Zalb/h15M/2M/L/9NLR7/PCIV/zQeE/8yIRf/MCIX/zUnHP89MSP/Sj4w/1NHN/9X&#10;Szv/V0s7/1dKOv9VSDj/UUQ0/0c3J/9HNib/TDUj/1Q5JP9oSS3/eVY4/4NcO/+MXz7/nWxL/6Rv&#10;Tf+kbkr/pWtF/6RqRP+laUT/pWpC/6RpQf+kaUH/pGlB/6VqQv+ma0H/pWpA/6RpP/+kaT//o2g+&#10;/6FoPf+hZjz/oWY+/6FmPv+gZT3/oWM8/6BiO/+dYjr/nWI6/55jO/+YYTr/l2A6/5VeOP+UXjr/&#10;lF46/5NdO/+WXjv/lV06/5JaN/+TWzj/kFk6/5BZOv+RXD3/jFk6/4pXOP+MXT//jWBD/5dqTf+c&#10;cFX/kmhP/4deSP93UTz/akUz/2dDM/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dXZm//jgvv/Rt5b/&#10;17qa/+7Nrv/YtZn/w56D/8ighv/asJf/16qT/9CjjP/Tpo//3K6X/+e5ov/rv6b/8sar//3RtP/v&#10;wqX/1KWH/9qniP/ap4j/3qmK/+Ktjf/lr43/5K6M/+SujP/kroz/7LaU/++5l//vuZf/7raT/+mx&#10;jv/psY7/7rOR/9+kgv/doX//3qKA/+KmhP/kqIb/56uJ/+mqi//mpYf/356A/9+efv/joYH/5aCB&#10;/+Wggf/loIH/5J+A/+Sfgv/kn4L/5J+C/+igh//jm4L/45l+/+Saf//flXr/35V4/+CWef/kmn3/&#10;5p+D/+qjh//qo4f/6qWI/+eihf/loIP/5aCD/+ahgv/sp4j/6qiI/+6sjP/sq4v/6qqH/+uriP/s&#10;ron/6KqD/+Wnfv/nqH//5aZ7/+ipfv/rrIH/6q2B/+msgP/kp3v/5Kd7/+epgP/qrIP/6auC/+io&#10;gv/lpX//5qaA/+emgP/op4H/46J8/+Ofev/innn/4596/+Wfe//hm3f/3Zdz/92Xc//gmnb/4p55&#10;/9+bdv/bl3T/1pJv/9SObP/XkW//4Jp4/9uVc//Ri2n/zYRh/8qBXv/HgV3/xX9b/8N/Wv/FhF7/&#10;zIxm/8qLYv/Ehl3/z5Jm/9GUZ//OkWT/xYtb/8SKWv/IkF//ypVj/82YZv/LmGP/xpNe/8OQWf/I&#10;lV7/ypdg/8iXX//FlFz/wpNd/8SXXv/GmWD/xZhf/8SZYv/AlV7/vpNe/7yTX/+8k2X/q4VY/6F7&#10;Tv+lgFT/roth/62KYv+rimH/p4dg/6SIYP+ehV3/l39Z/493U/+MdlH/iXJQ/411U/+dgF7/pohk&#10;/7CQav+0jmr/pX5X/6l9WP+oelb/rHpX/6p1U/+qdFL/rXRW/7R5Wf+6f1//vH9g/7p9Xv+3d1v/&#10;uHdb/7d1W/+2dlv/uXle/7h4Xf+3eWD/vX1i/799Y/++fGL/vXpf/754Xv++eF7/v3de/793Xv+/&#10;d17/wXde/8J4Xf/CeF3/wnda/8J3WP/Cd1j/w3ZY/8N2WP/Ddlj/wHNV/8F0Vv/CdVf/wHNV/75z&#10;VP+/dFX/wHNV/8F0Vv/BdFb/wHNV/8BzVf/EeVr/y4Bh/8uAYf/LgWT/zYNm/86EZ//MgmX/yoBj&#10;/8l/Yv/Bd1z/vnRZ/71zWP+3bVL/r2VM/7BmTf+rY0v/p19J/6VdR/+kXEb/pFxG/6ZdSv+lXUf/&#10;pFxG/6FZQ/+XUDr/lk85/5ZSO/+UUDn/k1E5/5FPN/+SUDj/k1E5/5JQOP+SUDj/lFA5/5pXPf+c&#10;WT//mFc7/5hXO/+cXED/mVxA/5VZP/+PV0D/hFA6/3pKNP9zRDD/ZT8s/2I/LP9cPSv/UzYm/0ow&#10;If9HMSP/QzIi/0IyI/88MCD/OjEi/zw0If9EOSX/WU03/3BeRv+DbVX/lHNU/5x4Vv+ne1j/r39Z&#10;/7N/Wv+yfFb/rXNN/6NnQv+YWTb/lVY1/5dWNv+VVDb/k1I2/5FQNP+SUTX/lFI4/5VTOf+XVTv/&#10;nVtB/6VkSP+tbFD/sXBU/7ZzVv+/fV3/yYdn/9GMbf/SjW7/zodp/8uEZv/HgmX/v3lf/7t4Xf+3&#10;dFn/tHFW/65rUP+xa1H/sWtR/7BrTv+2b1P/uXJW/7RtUf+ya0//tG1R/7RtUf+yalH/sGhP/61n&#10;Tf+sZk3/rmhP/7BpU/+xalT/smtV/7NsVv+xbVb/r2tU/65sVP+wblb/sW9X/6xqUv+rZ1L/rmpV&#10;/7FtWP+ycFj/tnRc/717Yf/Egmj/woBm/7x5X/+8eGH/t3Nc/7BsVf+ualP/rmpT/6xoUf+saFH/&#10;rGhR/61pUv+taVL/rWlS/69rVP+taVT/rWlU/61rVf+ta1X/rGpU/69tVf+xbVb/r21V/69tVf+v&#10;bVX/sG5W/7FvV/+ycFb/sG5U/69tU/+xcVb/tnZb/7d3XP+wc1f/rG9S/61wVP+ucVX/rXFV/69z&#10;Wf+tdV7/pXFb/5pqVv+LYE//dVBA/1EwIf9AJBb/OCAU/zIeE/8xIxj/MyUY/zstIP9GOCv/U0Y2&#10;/1lMPP9ZTDz/WEs7/1VIOP9RRDT/Sj0t/0c2Jv9JNiX/VDsn/1s/J/9uSy3/gFo2/49jQP+SYj7/&#10;nmxH/6JsSP+kbUb/pWtF/6VrRf+nbET/p2xE/6RpQf+lakL/pWpC/6VqQP+jaD7/pGk//6RpP/+j&#10;aD7/oWY8/6FmPP+hZj7/oGU9/59kPP+gZT3/n2Q8/55jO/+dYjr/nWI6/5xiOv+YYTr/l2A6/5Vf&#10;O/+UXjz/lV89/5NdO/+WXjv/lV06/5JZO/+QWTr/jlc5/49aO/+PXD3/jVo9/4laPP+NYEH/kWRH&#10;/5ZqTf+ZcFT/hlxD/3NKNP9pQy7/Yz4s/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8bG&#10;qv/u3r3//e3L//392//l4MD/yKeI/8Kfgf/VrZT/0aeP/8yiiv/Poov/16qT/+S3oP/xxaz/78Oo&#10;//fLsP/4y67/4LOW/9ipi//bqIv/26iJ/+CrjP/mr5D/4quM/+Grif/hq4n/67WT/+23lf/uuJb/&#10;8bmW/+y0kf/osI3/7LGP/+arif/mq4n/6a2L/+erif/kp4j/5qmK/+mqi//lpof/3p1//9uafP/f&#10;nH//5qGC/+ahgv/loIH/456B/+Oegf/jnoH/452D/+WdhP/jm4L/45l+/+KYff/flXj/35V4/+GX&#10;ev/kmn3/45x+/+Sdgf/mn4P/6KOG/+qliP/nooX/56KF/+qlhv/pp4f/6aeH/+qoiP/qqYn/6amG&#10;/+uriP/sron/662G/+qshf/oqoH/6auC/+uthP/tr4b/7K6F/+qsg//kpn3/5qd+/+eof//oqYD/&#10;6KmA/+amgP/kpH7/5qaA/+ingf/npoD/5KN9/+Ofev/innn/4596/+ehff/inHj/3Zdz/9+Zdf/f&#10;mXX/4Jp2/92ZdP/alnH/15Fv/9WPbf/XkW//2pRy/9mTcf/Ri2n/zoVi/86FYv/Jg1//xoBc/8eD&#10;Xv/Ih2H/0JBq/86PZv/IimH/y45i/8+SZv/RlGf/x41f/8KKWf/FkF7/yZRi/86bZv/PnGX/zJli&#10;/8qXYP/Il1//z55m/82eaP/HmGL/wZRd/8WYYf/EmWL/w5hh/8WaY//AlWD/uZBa/7WLWf+wilv/&#10;poFU/6B7T/+jgFb/r45l/7GQZ/+ujWT/p4dg/6GFXf+cg1v/lnxX/411T/+Pd1H/lnxZ/52DYP+o&#10;imb/qYhl/6aAXP+jfFX/qX1Y/62AWf+peVP/rnpV/6x2VP+qck//r3RS/7N4WP+2eVr/u3xd/7h4&#10;XP+3dlr/t3Vb/7d1W/+2dFz/t3de/7h4X/+5eWD/u3ti/799Y/+/fWP/v3xh/8B6YP/AemD/wHld&#10;/8F6Xv/Bel7/wXlg/8J7X//Eel//xXtg/8N5XP/DeFn/yHtd/8h7Xf/GeVv/xnlb/8R5Wv/Cd1j/&#10;wndY/8N4Wf/Bdlf/wnVX/8N2WP/Ddlj/wHNV/79yVP/CdVf/xHla/8R5Wv/EeVr/xXte/8V7Xv/G&#10;fF//xXte/8Z8X//Eel3/w3lc/8J4Xf++dFn/uG5T/7VrUv+wZk3/qV5H/6VdR/+hWUP/o1tF/6Rc&#10;Rv+jW0X/oVlD/59XQf+WTzn/lU44/5RQOf+UUDn/k1E5/5NROf+UUjr/lFI6/5RSOv+UUjr/llQ6&#10;/5pYPv+cWz//nFs//5xcQP+ZXD//k1c7/4hSOP+DTzf/eUkz/3JFMP9pQC7/Xjoq/1g4Kf9SOCv/&#10;TDYo/0UyI/9CMiP/QTQk/0E0JP9ANyj/RToo/0k+Kv9bSzT/f2tS/5iBYv+miWn/rIVe/66CW/+x&#10;gVn/s4JZ/7aBVf+0e1D/rnNJ/6lrQv+eXjr/llYz/5BPL/+KSSn/kE8x/5RTN/+XVjr/o2JG/6pn&#10;Tf+wbVL/u3hd/8iFav/Oi27/y4hr/8aEZP/LiWn/y4lp/86Jav/Ig2T/vndZ/7t0WP+7dFj/t3FX&#10;/7VvVf+ybFL/smxS/7BqUP+ybFL/smxS/7JsUv+0b1L/tXBT/7NuUf+ybVD/tG9S/7dvVv+yalH/&#10;r2dO/65mTf+uZk7/rmdR/65nUf+waVP/sGlT/69rVv+ualX/rGhT/6tpUf+vbVX/r21V/6tpU/+q&#10;aFL/rmxW/69tV/+xb1f/snBY/7NxWf+1c1v/tHBZ/7JuV/+zb1j/sGxV/69oUv+waVP/sWpU/61p&#10;Uv+rZ1D/rGhR/6xoUf+ualP/rmpT/65qU/+salT/rGpU/61rVf+ubFb/r21X/7JwWP+xb1f/sG5W&#10;/69tVf+vbVX/sG5W/7FvVf+xb1X/rm5T/65uU/+xcVb/s3NY/7NzWP+vclb/rnFV/7BzV/+vc1f/&#10;rnJY/6lvV/+mb1r/mmpW/5JlUv95UkH/YDws/z4iFP83HBH/NR8U/zIgFv8yJBn/Nigb/0EzJv9K&#10;PS3/Vkk5/1xPP/9aTTz/Vkk5/1NGNv9LPi7/SDgo/0U0JP9ONyX/WT8o/2VFLP93US3/iV06/5dn&#10;Q/+aaEP/oGxF/6JsRv+kbUb/pGpE/6VrRf+nbET/qG1F/6NoQP+naUL/p2lC/6hqQf+laDz/o2g8&#10;/6RpPf+iZz3/oWY8/6FmPP+hZj7/n2Q8/59kPP+fZDz/n2Q8/5tgOP+ZXzf/mmA4/5thO/+YYTr/&#10;l2A6/5VfO/+VXz3/l2E//5dhP/+UXT7/kls8/5FaO/+OWTr/jVg5/4xZPP+OWz7/ils9/4lcP/+O&#10;YkX/kmZL/41kSP+HXkL/dU00/2pELf9nQSz/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9+Nr//v/f//3+3//4+Nb/zLKP/8SjhP/Ur5X/0qqR/86kjP/Poov/0aSN/9qtlv/p&#10;vKX/8MSr//LGq//2yq3/6r2g/9yvkP/crY//2qeK/96piv/krY//4quM/+Goiv/hqIr/5q6L/+mx&#10;jv/rs5D/8LiV/+62k//ssY//67CO/+mujP/rsI7/77OR/+uvjf/kp4j/5aiJ/+ipiv/lpof/4J+B&#10;/9uafP/em37/455//+Wggf/kn4D/5J+C/+Sfgv/jnoH/45uC/+Kagf/jm4L/4pt//+KYff/imHv/&#10;4Zd6/+OZfP/im33/4Zp8/+Gafv/knYH/56KF/+umif/oo4T/6qWG/+qoiP/pp4f/56aG/+emhv/p&#10;qIj/6KiF/+mqh//rrYj/6q+H/+uthv/qrIP/662E/+yuhf/tr4b/7K6F/+qshf/np4H/6KiC/+en&#10;gf/mpoD/6KiC/+amgP/kpH7/5aV//+alf//mpX//5aR+/+Sge//koHv/5aF+/+iigP/jnXv/35l3&#10;/9+Zdf/dl3P/35l1/92Xc//ZlXD/15Fv/9aQbv/WkG7/2JJw/9iScP/TjWv/0Ipm/9KMaP/Nh2P/&#10;yIRf/8qJY//NjGb/1ZVv/9GTav/Nj2b/yo1h/8yPY//PlWf/ypBi/8SMW//FkF7/yZVj/86bZv/R&#10;oGj/0J9n/8+eZv/Pnmb/1KVv/9SncP/NoGn/wZZf/8OaYv/FnGT/xZxk/8WcZP/Al2H/uJBc/7OL&#10;WP+sh1r/pIFX/6F+Vv+lhFv/sZBn/7OSaf+sjGP/pIRd/52BWf+bf1j/lHpV/491UP+Ve1b/noJd&#10;/6aIZP+ph2L/p4Fd/5x1Tv+abkn/q35X/7KCXP+teVL/sXpU/691UP+tclD/s3dV/7N3Vf+1dlf/&#10;uXha/7d2Wv+2c1j/uXZc/7h1W/+1c1v/uXdf/7p4YP+4eF//unhe/8B9Y//AfWL/wnxi/8F7Yf/A&#10;e17/wXpe/8N8YP/DfGD/w3xg/8J7X//DfGD/xX5i/8V7YP/Felv/y4Bh/8p/YP/IfV7/yX5f/8V6&#10;W//EeVr/xHla/8d8Xf/EeVr/w3hZ/8N2WP/Ddlj/wXRW/8F0Vv/CdVf/wndY/8J3WP/Cd1j/wnhb&#10;/8B2Wf/Bd1r/wHZZ/8F3Wv/DeVz/wnhb/8F3Wv/Bdln/u3BT/7huVf+2alL/rWJL/65jTP+pYUn/&#10;p19H/6NbQ/+fV0H/nVU//5xUPv+XUDr/lk85/5NPOP+UUDn/lFA5/5NROf+VUzv/mFY+/5hWPv+a&#10;WED/m1k//55cQv+fXUP/oGBE/5xfQv+TWj//h1Q5/3tMMv92SDD/bUMr/2ZALf9gOyj/VTgo/081&#10;KP9KNCb/RTMl/0MzJP9DNSj/Rjos/0g8LP9LQC7/UEQu/1tLNP9xW0P/moFi/7OVc/+6mHP/u5Bl&#10;/7iMX/+5iVv/vIla/7yGV/+3f1D/sXdJ/7BzRv+0c03/r25I/6poRv+kYkD/rWtL/7NyVP+3dFf/&#10;vntg/8OAZf/Mhmz/0Ytx/9iTdv/Yk3b/zols/8R/Yv/Ef2L/v3pd/755XP+7dln/sWpO/7BpTf+x&#10;aVD/tW1U/7VtVP+ybFL/smxS/7RuVP+1b1X/tW1U/7RuVP+zbVP/tG5U/7NtU/+zbVP/tG5U/7Vt&#10;VP+xaVD/rWVM/61lTP+tZU3/rWZQ/61mUP+vaFL/r2hU/61pVP+saFP/qWdR/6tpU/+vbVf/rmxW&#10;/6xqVP+raVP/rmxW/65sVv+vbVX/r21V/61rU/+ualP/rmpT/65qU/+xalT/r2hS/69oUv+waVP/&#10;sWpU/7BpU/+saFH/q2dQ/61pUv+ubFT/r2tU/6xqUv+salT/rGpU/6xqVP+ubFb/sG5Y/7JyWf+x&#10;b1f/sW9X/69tVf+xb1f/sW9V/7JwVv+wblT/rGxQ/69vU/+xcVb/sXFW/61wVP+wc1f/s3Za/7p9&#10;Yf+3e2H/r3NZ/6ZuV/+fa1X/jmFM/39YR/9oRDT/Ty8g/zgeEf8yHA//Mh4T/zIiFf83KRz/QDIl&#10;/0o9Lf9RRDT/WEs6/1tOPf9ZTDv/UkU1/1FBMv9IOCn/RjUl/0w3Jv9VOiX/Y0Ut/29NMv+GWjf/&#10;kmI+/51pQv+hbUX/o25E/6NsQ/+kbUT/o2lB/6RpQf+nbET/p2xE/6NoQP+naUL/p2lA/6VnPv+l&#10;aDz/pmk9/6ZpPf+kZj3/oWY8/6FmPP+hZj7/n2Q8/55jO/+fYz7/n2Q8/5lfOf+XXTf/mV85/5hh&#10;Ov+YYTv/l2A6/5VfO/+VXz3/mWNB/5liQ/+UXT7/kVw9/5BbPP+MWTr/i1g7/4laPP+JWj7/iVw/&#10;/4ldQv+JYET/iF9D/35WPf91TTT/bkUv/2lDLv9qRC//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jpCC//7/6v/5+tj/0L2V/82vi//XtJj/27Oa/9Orkv/OpIz/zqGM&#10;/9Cjjv/UpZH/7sGq//LGrf/uwqn/7sCo/+S2nP/jtJr/2qiP/9qoj//hq5H/46qP/+Oqj//fpon/&#10;46qN/+Srjf/lrI7/46uI/+qvjf/tspD/77SS/+arif/nq4n/66+N/++zkf/tsJH/7bCT/+apjP/j&#10;pon/4qKG/9+egv/dnID/3pt+/+KdgP/hnH//4Zx//+OcgP/jm4L/4pqB/+GZgP/hmYD/4pqB/+Oc&#10;gP/im3//4Jl7/+GafP/im33/4Jl7/+CZe//knX//56CC/+ijhP/ppIX/6qiI/+imhv/mpYX/6KeH&#10;/+emhv/mp4T/5qeE/+ephP/rrYj/56yE/+eshP/rsIj/67CI/+WqgP/pq4T/662G/+uthv/np4H/&#10;6KiC/+iogv/mpoD/6KiC/+mpg//np4H/4KB6/+OifP/lpH7/5qJ9/+Sgff/inXz/4559/+WegP/k&#10;nn3/4px7/9+Zd//clnL/3JZy/92Xc//cmHP/3JZy/9iSbv/Vj2v/15Ft/9yWcv/Ykm7/1Y9r/9WR&#10;bP/Wkm3/0pFr/8uLZf/MjGb/1Zdu/9SWbf/Qkmn/xotf/8WKXv/Jj2H/ypBg/8mRYP/Ik1//y5hj&#10;/82bZv/LnGj/y5xo/82eav/XqXX/2615/9areP/PpHH/xp1p/8ifaf/Mo23/yaBq/8adZ//GnWf/&#10;wZll/7iQXf+uiV3/pYJa/6KAWv+piWP/q41n/6yMZf+nh2D/nX1W/519Vv+eglr/nIBZ/5yAWf+k&#10;iGH/oYNd/5l7Vf+cdlL/nnRO/6J1Tv+pd1L/sX1W/7R9Vv+0elT/tnpV/7B0UP+xck//tndW/7Rz&#10;U/+zcFP/tHFU/7dxV/+1b1X/uHJZ/7dxWP+1clj/uXZc/7d1W/+7eV//u3he/8J8Y//CfGL/wntf&#10;/8N8YP/Bel7/wXpc/8F6XP/DfGD/w3xg/8V+Yv/IgWX/yIFl/8Z/Y//IfmP/y4Bj/8p/Yv/LgGP/&#10;y35i/8V6Xf/Felv/xXte/8d9YP/PiGr/y4Fk/8R6Xf/Felv/xHla/8N4Wf/Ddlj/w3Za/8N2Wv/B&#10;dln/wnda/8V6Xf/CeF3/wXda/8B2Wf/Cd1j/wXZX/8B1Vv+/dFX/vHFU/7luUf+4bVD/t21U/7Zs&#10;U/+yaE//rWVM/6RcQ/+hWUD/oVlA/59XP/+bVTz/mFE7/5hSOf+aUz3/m1Q+/5tUPv+dVkD/oFxF&#10;/6BdQ/+fXUX/oV9F/6NjSP+fYkb/lVxB/45WO/96TTD/ckYr/2tDKv9nQSz/YDso/1k4Jf9ZOij/&#10;Tjcp/0s4Kv9KOCz/RjYp/0Y4Lf9IPDD/TUEz/1JJOv9ZTDn/ZVU+/3dhSf+Rdlj/t5Zz/7+cdv/H&#10;oXT/x5xp/8WXY//AkVv/w5Ja/8mUXv/JkFv/w4dV/8WFVf/Oi2D/15Jp/96Zcv/fmXX/2pZz/9qV&#10;dP/XknP/045x/8yEa//EfGP/xHxj/8F5YP++dl3/uHBX/7BqUP+qZEr/rmhO/7JsUv+2cFb/smxS&#10;/7JqUf+vaU//smxS/7RuVP+ybFL/smpR/7dvVv+5cVj/uHBX/7dvVv+zbVP/s21T/7VvVf+ybFL/&#10;smpR/7BoT/+uZk3/rWVM/6xkTP+tZU3/rWVN/69oUv+xalT/rmpT/6xoU/+qaFL/qmhS/65sVv+y&#10;cFr/sW9X/7JwWP+wblb/r21V/65sVP+vbVX/sW1W/7FtVv+xbVb/s2xW/7FqVP+za1X/sWlT/7Jp&#10;Vv+zalf/s2tV/7RsVv+ya1X/sW1W/69tVf+vbVX/rmxU/65sVv+ta1P/r21V/69tVf+ublX/sXFY&#10;/7FxWP+xcVj/snJZ/7BuVv+ycFj/s3FX/7BuVP+ublP/q25S/7BzV/+wc1f/rnFV/65xVf+zdlr/&#10;vX1i/8mJbv/DhWz/qW1T/6NqVv+caFP/hVxK/29LO/9YOCn/QCYZ/zchFP8zIRX/MyMW/zcpHP9C&#10;Nij/Rjoq/1JGNv9XSjr/WUw8/1tOPf9ZSTr/TDws/0g2KP9FMiP/SDMi/1c8J/9mSDD/b00y/31W&#10;Of+UZED/oGxF/6RvRf+lcEb/om1B/6FqQf+ia0L/pGpC/6VqQv+nbET/p2xE/6ZoQf+naUD/pWc+&#10;/6NmOv+maT3/p2o+/6RnO/+jZTz/o2U8/6NlPP+gZT3/n2Q8/55kPv+eZD7/nmQ//5xiPf+XYDr/&#10;mWE+/5piP/+XYDr/lV87/5dhP/+XYT//kl07/5BbO/+PWjv/jFk8/4laPP+HWDz/h1g8/4haQP+H&#10;WT//g1c+/4ZaQf9/VT3/dkw0/3VLM/9ySTX/bUQw/0kjE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z/6v/v8cz/1MKc/9C0j//XtJj/3bie/9mxmP/S&#10;qJD/z6KN/82eiv/Km4f/4LGd/+m7pP/muKD/6Lqi/+6+p//tvqT/362U/9mnjv/cpoz/3KaM/+Go&#10;jf/epYr/3qWI/96liP/lqor/4KWF/92igv/ip4X/6KyK/+Sohv/ipoT/5KiG/+msjf/usZL/77KV&#10;/+eqjf/kp4r/5KWG/+Gig//gn4H/4Z9//+SfgP/hnH3/4pt//+Kbf//jm4L/4Jh//+Kagf/imoH/&#10;4Jh//+Gafv/hmn7/3ZZ6/96Xef/gmXv/4Jl7/+Kbff/lnoD/6KOE/+eig//npYX/6aeH/+akhP/n&#10;pob/66qK/+qqh//mp4T/5aaD/+ephP/qrIf/6KqD/+Wqgv/nrIT/5aqC/+mrhP/pq4T/6KqD/+ao&#10;gf/np4H/6amD/+qqhv/mpoL/6KiE/+iogv/np4H/4aF7/+OifP/ko33/5aF8/+OffP/inHr/4Zt6&#10;/+Gbev/jnXz/4518/+Ode//dl3P/3JZy/92ZdP/dmXT/3Jhz/9iUb//VkWz/1pJt/9mVcP/Xk27/&#10;1pJt/9aSbf/Uk23/1JNt/86OaP/MjGb/05Vs/9WXbv/Vl27/yo1h/8SKXP/Fi13/x49e/8eSYP/H&#10;kmD/x5Vi/8mXZP++kF//uYpc/7yNX//JnW7/zqR0/8uhcf/EnGv/xZ1q/8efa//JoW3/yqNs/8Kb&#10;ZP/Cm2T/upVg/7KOXP+piF3/nn5X/5Z6U/+egl3/o4di/6OHYv+ghF//mnxW/55+V/+khF3/pYVe&#10;/6WFXv+ph2H/oX9Z/5p3Uf+bcUn/o3ZN/659Vf+zf1j/s3xT/7R6Uv+4fVX/uHpV/7FyT/+yck//&#10;uHdX/7l3V/+1c1P/t3JV/7dyVf+2cFb/tnBW/7ZwVv+2c1j/undc/7h1Wv+4dVr/vnhe/8J6Yf/C&#10;e1//xXtg/8d9YP/DeVz/wnhb/794Wv/DfF7/xX5g/8Z/Yf/Kg2X/x4Bi/8Z/Y//IfmP/y4Bj/8p/&#10;Yv/LgGP/yn1f/8V4Wv/HfF3/x3xd/8V7Xv/Oh2n/yIFj/8V7Xv/Fe17/x3xd/8d8Xf/Felv/w3hZ&#10;/8N4Wf/Bdlf/wHVW/8N4Wf/Bd1r/wXZX/8F2V//AdVb/wXRW/8F0Vv/BdFb/vnFT/7twUf+5blH/&#10;uW9U/7lvVv+yalH/sWlQ/6tjSv+oYEf/p19G/6VdRP+lXUX/o1tD/6NbQ/+lXUX/qGBI/6dfR/+l&#10;X0b/qGVL/6ZkSv+mZk3/o2VM/5xgRv+SXEL/h1U6/3tNM/9rQyr/ZEAo/2A9J/9cPCf/Vzgk/1I1&#10;I/9UOCr/SDUm/0c1J/9KOi3/Sjwv/0o8L/9PQTT/VUg4/1lMO/9rVz//e2NJ/5N2Vv+riWT/wZpv&#10;/8ifcf/MonD/yZxl/8aXX//Fk1j/yJRa/8uUXP/Lklv/yYtY/8qKWv/Kh13/y4Zf/9KMaP/TjWv/&#10;z4lo/82GaP/Kg2X/wHhf/7hwV/+xaVH/sWlR/7NrU/+za1P/sGhQ/65mTv+tZ07/sWtR/7RuVP+2&#10;cFb/tW9V/7RuVP+ybFL/smxS/7JsUv+xa1H/s2tS/7VtVP+1bVT/t29W/7hwV/+3b1b/uXFY/7hw&#10;V/+0bFP/smpR/7BoT/+vZ07/r2dO/65mTf+uZk7/rWdO/7BqUf+xalT/rmpT/6xoU/+salT/rGpU&#10;/65tV/+ycFj/sG5W/7JwWP+xb1f/sG5W/7BuVv+wblT/sGxV/7BsVf+yblf/tm9Z/7JrVf+waFL/&#10;sGhS/7JpVv+zalf/smlW/7NqV/+xalT/s29Y/69tVf+ta1P/rGpS/61rVf+ta1P/rmxU/7BuVv+u&#10;blX/sHBX/7BwV/+vblj/tHJa/7NxWf+zcVn/sG5W/69tVf+ublX/rW9W/7ByWf+vcVj/rW9W/69x&#10;WP+2dl3/vX1k/8SEa/+9gWn/pWtX/51mUv+PX0v/ck07/1o5Kv9CKBv/OSEV/zYiF/83JRn/Oiod&#10;/0AyJf9LPy//TkIy/1dLO/9YTDz/V0o6/1NGNv9PQjL/STgo/0YzJP9IMyL/UTgk/2JGLv9wUDf/&#10;eFU3/4VdOv+YZkH/omxG/6NuRP+lb0P/pG5C/6JsQP+jaUH/pGpC/6VqQv+pa0T/qGpD/6VnPv+n&#10;aD//p2g9/6RnO/+maT3/p2o+/6VoPP+kZj3/omQ7/59kOv+fZDz/nmM7/59lP/+eZD7/nWM+/5th&#10;PP+YYD3/mGA9/5dfPP+XXzz/mGE7/5VfPf+VXz3/kVw8/4tYOf+JWDj/iFk7/4VYOf+GWTz/hlk8&#10;/4NXPP+DVzz/gFQ7/3xSOv98UT7/dUo3/3JJNf9xSDb/Yzoo/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y4wLf/v8M7/2Mik/9O7l//WtJj/3rqg&#10;/9u1nv/XrZX/06aR/8yfiv/ImYX/zp+L/9utlv/hs5z/4bOb//TErf/2x63/5LWb/9mnjv/Zo4n/&#10;2KKI/9qkiv/fpY3/3aSJ/9qhhP/jqIr/4qeJ/9eaff/WmXr/2Jt8/+Gig//foH//4KGC/+Slhv/p&#10;rI3/666P/+msj//lqIv/5KWG/+KjhP/jooL/46GB/+Gff//jnn//4p2A/+Gafv/imoH/3pZ9/+GZ&#10;gP/imoH/35d+/9+Xfv/fmHz/25R4/92Wev/fmHr/4Zp8/+Sdf//noIL/6KOE/+ahgv/ppIX/6KaG&#10;/+elhf/pqIj/7q6L/+ytiv/oqYb/56mE/+iqhf/pq4b/56mC/+epgv/kpn//46V+/+qshf/qrIX/&#10;5qiB/+Kkff/lpX//56eD/+qqhv/np4P/5qaC/+engf/np4H/5KR+/+Sjff/jonz/5KB7/+Sge//j&#10;nXn/4px6/+Gbef/inHv/4517/+agfv/fm3j/3Jhz/92ZdP/dmXT/2pZv/9qWb//WlW//1ZFq/9WR&#10;bP/UkGn/1JBp/9OSav/RkWv/0pJs/9GRa//PkWr/0ZNq/9WXbv/anXH/zpFl/8eNX//FjV7/yZRi&#10;/8mVY//GlGH/wJBg/7uMXv+qfVP/pHlO/6Z7Uf+whlz/u5Fn/7SOYf+zjWD/vZdm/76YZ//EnGn/&#10;yqJu/8KaZv+7lmH/t5Nf/7GQXf+lhVz/lHhR/4xyTf+QdlH/lnxZ/5yCX/+cf13/lXdT/5h6VP+h&#10;gVr/poRe/6WEW/+if1f/oH1T/6F6T/+neE7/r35V/7iDWf+3gVX/tHtQ/7d8VP+9f1j/unpW/7Nz&#10;UP+xb03/unhY/8F8Xf+8d1j/unVW/7t2Wf+7dln/tXJX/7NwVf+2c1j/vHle/713Xf+6dFr/v3hc&#10;/8B5Xf/CeF3/xXte/8uBZP/Fe17/w3lc/8F3Wv/Fe17/yX9i/8qAY//Kg2X/x4Bi/8eAYv/Jf2L/&#10;y4Bh/8uAYf/LgGH/yn1f/8Z5W//KfV//yH1e/8V6W//LgWT/yoBj/8d9YP/HfWD/x3xd/8l+X//J&#10;fl//x3xd/8h9Xv/EeVr/wXZX/8J4W//Bd1r/wHVW/8F2V/+/clT/wnNV/8V2WP/Gd1n/wnNV/75x&#10;U/+7cFH/u3FW/7txVv+1bVT/tW1U/7VtVP+za1L/r2dO/7BoT/+waE//sWlQ/7JqUf+yalH/uHBX&#10;/7dvVv+walD/r21T/61tUv+naVD/nWNL/4pWPv9/UDb/c0kw/2lDLP9dPSb/XD0o/1Y6Jf9UOSj/&#10;Ujcm/081Jv9POSv/RzUn/0c3KP9LPTD/TkAz/05AM/9URzf/X08//2hTQP+CZ0r/lHNS/62FYf+7&#10;kGb/wpZn/8qcav/On2n/y5lc/8yYXP/JlVn/zJVc/8iPWP/JjVn/x4tZ/8aIWf+6dk//s21L/7Ru&#10;Tf+0bU//s2xO/7JrT/+yalH/rmZN/65mTv+vZE3/sGVO/7dsVf+3b1f/tW1V/7JqUv+1b1b/tW9W&#10;/7RuVP+zbVP/tW9V/7VvVf+0blT/s21T/7JsUv+ybFL/uHBX/7VtVP+za1L/tGxT/7hwV/+5cVj/&#10;u3Na/7pyWf+2blb/sWlQ/7FpUP+xaVD/sWtS/65oT/+uaE//sGpR/7FrUv+xa1L/rmpT/6tpUf+s&#10;a1X/rm1X/65tV/+vb1b/r29W/7BwV/+xb1f/snBW/7JwVv+yb1X/sG1T/69rVP+zbFb/tm9Z/7Ns&#10;Vv+vZ1H/r2ZT/7BnVP+zalf/sGdU/69mU/+uZ1P/sGxV/65sVv+salT/rWtV/65sVP+ubFT/r21V&#10;/7FvV/+vb1b/r25Y/7BvWf+wblj/tHJc/7VzW/+zcVv/sG5W/7BuVv+ublX/rW9W/65wV/+tb1b/&#10;rW9W/65wV/+xc1r/tHZd/7N3X/+vdWH/omlW/5NeTP+BVEH/XDsq/0MnGf8yGg7/MR4Q/zYkGP85&#10;KRz/QDMj/0k8LP9VSDj/VUo4/1hMPP9aTj7/VEg4/0s+Lv9GOSn/RDMj/0YxIP9PNST/XEAq/3BQ&#10;N/96Vzv/hV49/5NlQ/+ibEb/pG1E/6NsQ/+mbUL/p25D/6RrQP+jaj//p2xE/6psRf+oakH/p2g/&#10;/6ZnPv+lZjv/p2g9/6doPf+laDz/pmk9/6dqPv+kZj3/oGI5/59kOv+fZDz/nWM7/59lP/+eZD7/&#10;m2E8/5VeOP+YYD3/ll47/5NbOP+YYD3/l2E//5RePP+RXDr/jlw7/4xZOv+JWDj/hFc4/4ZZPP+E&#10;WDv/hVk8/4BUOf9/Uzj/elA3/3hONv93TDn/c0o2/3FINv9uRDT/BAA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95e3j/4tSx/9/JpP/c&#10;vaD/3bug/9y2n//TrZb/0qiQ/8+kkf/Qo47/ypuH/9WnkP/fr5n/36+Y/+q6o//1xqz/57ie/9el&#10;iv/UoYb/1aKH/9qkiv/epov/3aWK/9adgv/Yn4L/5aqM/9qfgf/Tlnn/0ZR3/9mae//foIH/3Z5/&#10;/+KjhP/pqov/6q2O/+usjf/oqYr/46SF/+Okg//ko4P/4aCA/+Gff//ioID/456B/+Cbfv/fl37/&#10;3pZ9/+GZgP/jm4L/45uC/+Kagf/imoH/4Jl9/+CZff/gmX3/45yA/+WegP/mn4H/5qGC/+ahgv/p&#10;pIX/6aeH/+mnh//xsY7/87OQ/+6vjP/qqob/6auG/+urh//srIj/6amD/+engf/nqYL/6KqD/+yu&#10;h//srof/6KqD/+aogf/lpX//5aWB/+eng//np4P/5KSA/+Wlf//np4H/6KiC/+alff/ko3v/5qJ9&#10;/+ejfv/mon3/5KB7/+SefP/jnXv/4517/+OffP/hnXj/3Zl0/9mYcv/Yl3H/1ZRu/9iYcv/YmHL/&#10;05Js/9WUbv/Tkmz/0pFr/9OSbP/RkWv/0pNq/9KUa//Vl27/05Vs/9SXa//VmGz/zZJm/8qQYv/O&#10;lmf/16Nz/9Ogcf/Jm2r/vJBh/62CV/+XcEf/l3BJ/5hyTf+gelX/rIZh/6uGXP+shVr/soxf/7SO&#10;Xf/AmGf/y6Nw/8efa//CnWj/wZ1p/7qYaP+nil7/l35V/5J6VP+Pd1H/jXNQ/5N5Vv+WeVf/i21J&#10;/45uSP+Uckz/mndP/598VP+ge0//onxP/6p/Uv+2g1b/u4dY/8GIW/++g1f/t3lQ/7l7Uv++flj/&#10;vX1Z/7Z0Uf+1cE//vnlY/8R/Xv++eVj/v3pZ/796W/+8eVz/t3RX/7RxVP+1clX/vHlc/755XP+4&#10;c1b/unNX/8B2W//Adln/x3xd/8uAYf/Jfl//x3xd/8R5Wv/HfF3/yX5f/8d9YP/HfWD/zIJl/8yC&#10;Zf/KgGP/zIFi/8+EZf/NgmP/zYFh/8l9Xf/Kfl7/yn9f/8l+Xv/NgmL/zoVl/86FZf/KgWH/x35e&#10;/8h/X//If1//yoFh/8qBYf/Hfl7/xXxc/8Z9Xf/Ee1v/wnlZ/8N4WP/EdVf/xndY/8Z3WP/Gd1j/&#10;wnNU/8BzVf++cVP/wHVY/8B2W/++dFn/vXNa/7x0W/+8dFv/vHRb/794XP++dl3/v3de/793Xv+/&#10;d17/w3ti/8F7Yf+2c1j/rXBU/6ZqUP+XYUn/hVY8/3NHLv9rQiz/Yz8n/14+J/9YPSj/Vjwr/1M5&#10;KP9POin/Szgp/0s4Kf9MOSr/Tz8w/1FENP9PQjL/TD8v/1FBMf9cSzn/cVtG/4NnT/+kfVz/soZh&#10;/7uLY/+8jF7/vYtY/8aTXP/Sm2L/1Jxf/9ScX//Pl1z/zJRb/8qOWP/Hi1n/woVW/71+U/+zb0z/&#10;sWtK/7JrTf+xakz/smtP/7NsUP+2bFP/tWtS/7VqU/+1alP/tWpT/7luV/+7cFn/t29X/7VtVf+3&#10;cVj/s3BW/7FuVP+wbVL/tnBW/7VvVf+0blT/sW5T/7RuVP+2cFb/uXNZ/7hwV/+0bFP/tW1U/7pw&#10;V/+7cVj/vXNa/7pyWv+2blb/sWlR/7BqUf+xa1L/sWtS/69sUv+xa1L/smxT/7FrUv+xa1L/sG1T&#10;/65sVP+tbVT/rm5V/61vVv+ucFf/sHNX/7JyV/+zc1j/s3FX/7NwVv+xblT/sW5U/7FqVP+zbFb/&#10;tm9Z/7VuWP+waFL/sGdU/7JpVv+yaVb/r2ZT/69mU/+uZ1P/r2tW/7BsVf+xbVb/snBY/7JwWP+y&#10;cFj/snBY/7JyWf+xcVj/sXBa/7JxW/+xb1n/s3Fb/7NxW/+zcVv/tXNb/7RyWv+wcFf/rm5V/69v&#10;Vv+vcVj/r3FY/65wV/+vc1v/sXVd/650YP+qcV7/m2NS/4dWRf9ySDj/Ty8g/z8lGP8zIBL/MB4S&#10;/zMjFv86LB//RDcn/1BDM/9WSzn/V0w6/1ZNPv9YT0D/VEg4/0s+Lv9GOSn/Qi8g/0kvIP9TOCP/&#10;Zkgw/3dVOv+DXD//j2JB/5xsSP+mcUf/pW5F/6ZtQv+nbkP/p25D/6VqQP+lakD/qmxD/6psQ/+r&#10;bEP/qmtC/6doP/+lZjv/p2g9/6doPf+iZTn/o2Y6/6VoPP+iZzv/n2Q6/59kOv+gZT3/nmQ8/55k&#10;Pv+dYz3/mGE7/5VeOP+YYD3/l188/5VdOv+XYT//lV89/5FcOv+QWzv/jVs6/41cPP+KWTn/hFc6&#10;/4NXOv+DVzr/glY5/3xTN/96UTX/d000/3dNNP9zSjb/c0o4/3BHNf80Ihj/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bWtf/p0LL/5sis/+LDp//cuJ7/17KY/9aulf/Yrpb/z6GK/8SWf//RoYv/0qKL/92tlv/jtJr/&#10;37CW/9mnjP/Voof/2qSI/9ymiv/dpYr/36iK/9ifgv/NlHf/2p+B/9yfgv/ZnH//15h5/9OSdP/T&#10;knT/1ZR2/9mYev/ioYX/56aK/+mqi//kpYb/4qOE/+Kjgv/ko4P/4aCA/+GggP/ioYH/46CD/+Cd&#10;gP/hnH//35l//+CYf//gmH//4Jl9/+CZff/gmX3/4Jl7/+CZe//gmXv/4pt9/+OcgP/mn4P/5p+D&#10;/+Sfgv/moYL/6KOE/+ijhP/pp4X/7KyJ/+ysiP/pqYX/6amF/+mphf/oqIT/6qqE/+iogv/mpoD/&#10;4aF7/+Wlf//lpX//56eB/+engf/ionz/5KR+/+KifP/hoXv/4qJ8/+Skfv/mpoD/56eB/+alf//k&#10;o3v/5aR8/+ejfv/koHn/4596/+Keef/innn/4596/+Keef/fm3b/2plz/9eWcP/WlW//1pVv/9mZ&#10;c//bm3X/15dx/9iYcv/WlW//0I9p/86OaP/Sk2r/1pdu/9SWbf/ZnHD/1plt/9GWav/PlGj/v4lb&#10;/7iDV/+8iV7/zZ5y/86idf/JnnP/vJVq/6qFW/+ScU7/lXdT/5l7V/+hgF3/poRh/6eFYP+rhWD/&#10;rIVa/7CHW/+4jWD/v5Nk/8WZaP/GnGr/zKJw/9Gpdv/Pq3n/1bOD/9Wzhv/Donf/poVa/6WCWv+f&#10;fFb/mHJN/5pzSv+edEr/qH1S/66CVf+vgFL/roBP/7OAUf+4g0//u4NQ/7uBUf+8f1D/uHtM/7t+&#10;Uf+8fVL/u3xT/7p5U/+6eVP/vXlU/8N/Wv/BfVj/wX1Y/8J+Wf/Cflv/vnlY/7dyUf+1cE//u3ZV&#10;/7p1Vv+6c1X/vXNW/791Wv/AdVj/wnda/8F2Wf/DeFv/xnte/8R6X//HfF//xXtg/8V7YP/Fe2D/&#10;y4Fm/8uBZP/MgmX/zIFi/8yBYv/MgWL/zIFh/8p/X//Kf1//y4Bg/8yBYf/OhWL/zYRk/8uCYv/I&#10;f1//y4Ji/82EZP/IgmH/xX9e/8eBYP/GgF//xH5d/8d+Xv/GfV3/xHtb/8R5Wf/He1v/xHhY/8N3&#10;V//Cdlb/wHRU/790Vf+8cVL/uG5T/7dtVP+1bVT/t29W/7hwV/+6cln/vHRb/7t1W/+8dlz/u3hd&#10;/7p3XP+2dFr/snJX/6xuVf+fZ1D/i1tF/35RPP9vRjL/ZUEr/2FBLP9ZOiX/Vjsm/1Q6Kf9LOCf/&#10;Szoq/0o6Kv9HNyj/RTUl/0Y5Kf9JPCv/TDws/1VEMv9dSDP/ZlA5/3leQ/+Jak3/nndW/6+DYP+8&#10;iGD/vYdZ/7+HVv+8hFH/v4NP/8SHUf/Mj1b/1phf/9SWXf/TlF7/0pNe/8mHVf++flD/tnVL/7Zy&#10;Tf+ybUz/smtN/7NsTv+vaEz/tW5S/7lyVv+5cVj/unBX/7pwV/+4blX/t21U/7dsVf+1bVX/s2tT&#10;/7NrU/+ybFP/s21U/7NtU/+zbVP/tG5U/7RuVP+zbVP/tW9V/7VvVf+3cVf/uXNZ/7dvVv+1bVT/&#10;tW1U/7dvVv+4cFj/tW1V/7VtVf+3b1n/tW5Y/7JrVf+ualP/sW1W/7JuV/+zb1j/s29Y/65qU/+u&#10;alP/sGxV/7BsVf+ubFT/r21V/7BuVP+ublP/sW9V/7NyVv+ycFb/tHFX/7NwVv+1blj/s2xW/7Jr&#10;Vf+xalT/tGxW/7FpU/+xaVP/s2tV/7FpU/+wZ1T/sGdU/7BoUv+waFL/sGlT/7JrVf+2b1n/tHBZ&#10;/7NvWP+ycFj/s3FZ/7JwWP+zcVn/sW9X/7BwV/+xcVj/snJZ/7BwV/+wcFf/sHBX/7BwV/+wcFf/&#10;r21V/7FvV/+ycln/s3Na/7JyWf+xdV3/rHJe/6VuWv+ZZlP/flE+/2pDNP9VNCX/OiQX/zMhFf8x&#10;IRT/MiQX/zwwIP9IPSv/Ukc1/1dMOv9WTjv/VU06/1VMPf9SSTr/SUAx/0E1Jf9AMCH/SS8e/1Y6&#10;JP9mRi3/dFE1/4lgQP+XaUj/oW9M/6RuSv+mbET/pm1C/6ZrQf+ma0H/qG1D/6RpP/+lZz7/pWc+&#10;/6hqQf+qa0L/qGlA/6doPf+kZTr/o2Y6/6RnO/+fZDr/n2Q6/6BlO/+gZTv/nmM7/59kPP+eZDz/&#10;n2U//55kPv+aYzz/lV44/5VeOP+YYTv/lF03/5NbOP+UXjz/k107/5JdO/+PXTz/jVo7/4pZOf+F&#10;Vzb/gFQ3/4JWOf+AVDf/elE1/3dOMv91TDD/d000/3dNNf9tRDD/akEt/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zw+O//75MT/9Nu9/+7QtP/kxan/3rqg/9u2nP/guJ//3bGY/8CUe//GmID/zqCI/9ao&#10;jv/crZP/3q+T/9uskP/cqYz/4KqO/+KskP/fp4z/4quN/+Cniv/Tmn3/0pd5/9aZfP/Ym37/2Zl9&#10;/9SUeP/Uk3f/0ZB0/9OSdv/dnID/46KG/+eni//mpor/5KWG/+Okhf/hooP/4qGD/+Oigv/lpIb/&#10;5aSG/+Sjhf/koYb/4Z6D/96Yfv/clHv/4Jl9/+CZff/gmX3/4Zp8/+CZe//jnH7/5J2B/+OcgP/m&#10;n4P/6KGF/+Oegf/kn4D/5qGC/+mkhf/mpIL/6KaE/+uphv/pqYX/6amF/+mphf/np4H/66uF/+qq&#10;hP/oqIL/5aV//+engf/mpoD/5qaA/+epgv/np4H/5qaA/+Wlf//ionz/5KR+/+KifP/lpX//5qd+&#10;/+anfv/io3r/5KN7/+emfv/jonr/5KB5/+Ked//jn3r/4p55/92cdv/dnHb/3Zx2/92cdv/cnHb/&#10;25t1/9+fef/goHr/3p54/9ubdf/Wl27/zo5o/8uMY//Sk2r/15lw/9qdcf/coXX/2J1x/9Oabf/L&#10;lWf/uYZb/7OCWf+2h13/vZJn/72Taf+6lWv/uZZu/6qKZP+VeVT/l3pY/5x/Xf+khmT/qIdk/6qI&#10;Zf+viWX/tIhh/7WIXv+5jGL/vI1h/7mKXP+/kGL/xJhn/8acav/QqHf/472M/+vFlv/mwJH/zad6&#10;/76Ya/+xi17/sold/7aLYP+2il3/vI1f/7yMXP+9jVz/wI1Y/8CNVv/Hjln/xopW/8OHU/++gE3/&#10;wYFR/8CCU/+8fVH/u3xR/718VP+7elL/vHhR/797VP++elP/v3tU/8N/Wv/Ggl3/wn5Z/7p2U/+3&#10;c1D/vHZV/7t1VP+5c1L/vnRX/8B1Vv/AdVb/wXZZ/8J3Wv/DeFv/xXpd/8V6Xf/HfF//yH1g/8h9&#10;YP/Kf2L/zIJn/8uBZv/PhGf/zoNk/86DZP/PhGX/zoNj/8uAYP/NgmL/0IVl/9CHZP/Qh2T/0Idn&#10;/8yDY//LgmL/z4Zm/82HZv/LhWT/xoBf/8mDYv/IgmH/xoBf/8d+Xv/GfV3/yH1d/8V6Wv/Gelr/&#10;xnpa/8R4WP/EeFj/w3hY/8F2Vv+6cFP/tW5S/7RsU/+yalH/sGpR/69pUP+wbVP/sm9V/7FuVP+s&#10;alD/qmpP/6dpUP+kaE7/nWVO/5FdR/+EVD7/c0o4/21INf9jQi//YEEt/2FEMv9YPi3/VD0r/088&#10;K/9IOCj/Rzcn/0c6Kf9GOSj/SDsq/1BAMP9TRDH/XEcy/2ZQOf91W0D/im1P/557W/+tgl//t4dh&#10;/76KY//Ah1r/voRU/7yCUP/Agk//wYJN/8WGUf/IiVP/1JNd/9ORXf/Ni1f/yYdX/7x8Tv+3dEr/&#10;t3NO/7l1Uv+ybU7/s2xQ/7RtUf+xak7/tW5S/7lxWP+6cln/u3FY/7pwV/+4blX/t21U/7huVf+0&#10;bFP/s2tS/7JsUv+zbVP/tG5U/7RuVP+1b1X/tW9V/7NtU/+zbVP/tG5U/7VvVf+2cFb/unJZ/7lx&#10;WP+4cFf/t29W/7dvVv+4cFj/tm5W/7VtVf+1blj/tm9Z/7JuV/+xbVb/snBY/7NxWf+ycFj/tHBZ&#10;/7FtVv+wbFX/sGxV/7FtVv+ualP/rmxS/65sUv+ubFL/r21T/69uUv+wb1P/tHFX/7JvVf+zbFb/&#10;s2xW/7BpU/+za1X/sGhS/65mUP+waFL/sWlT/7FpU/+waFL/sWlT/7NrVf+0bFb/s2tV/7NsVv+1&#10;blj/sm5X/7JuV/+ycFj/s3FZ/7JwWP+zcVn/sW9X/7FvV/+ycFj/snJZ/7BwV/+wcFf/r29W/7Bw&#10;V/+wcFf/sW9X/7JwWP+zc1r/tHRb/7FzWv+rcV3/pG1Z/5xpVv+OYFD/bkc4/1s3Kf9GKhz/NCET&#10;/zEhFP8xJBT/Oi0d/0k+LP9SRzX/WU46/11SPv9cUT//Vk0+/1NKO/9PQzP/Rzsr/z8yIv9ALx//&#10;Ujgh/2NDKv9xTjL/glk5/5RmRf+fbUr/pG5I/6ZvRv+mbUL/pmtB/6ZrQf+lakD/qG1D/6dpQP+l&#10;Zz7/p2lA/6lrQv+qa0L/p2lA/6VnPv+jZTz/o2U8/6JkO/+fZDr/n2Q6/59kOv+eYzv/nWI6/55k&#10;PP+eZD7/nGI8/5liO/+XYDr/lF03/5VeOP+WXjv/k1s4/5NbOP+SXDr/klw6/5JdO/+PXTz/jFk6&#10;/4lYOP+EVzj/f1M2/35SNf96UTP/d04y/3VMMP9zSTD/dkwz/3ZMNP9rQi7/HBEL/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683//ufI//TZvP/lyKr/4MGk/+C9of/ivaL/5byg/8KZff++knf/&#10;zaGG/82fhf/Qooj/16iM/9mqjv/frZL/4qyQ/+mzl//nr5T/5K2P/+Srjv/co4b/05h6/9KVeP/T&#10;lnn/15d7/9aWev/VlHj/0pF1/9KRdf/ZmHz/2pl9/+Cfg//kpIj/5qaK/+Ojh//fn4P/4KGC/+Oi&#10;hP/lpIb/5aSG/+Sjh//joIX/4J2C/96Yfv/clHv/35h8/+CZff/fmHz/4Zp8/+GafP/jnH7/45yA&#10;/+OcgP/lnoL/5Z6C/+OcgP/inYD/5J+A/+ahgv/nooH/6KSB/+img//opoP/6KeB/+qpg//pqYP/&#10;6qqE/+urhf/pqYP/56eB/+engf/mpoD/5qaA/+iogv/pqYP/56eB/+amgP/kpH7/5KR+/+KifP/j&#10;pHv/5qd+/+anfv/io3r/4qN6/+emfv/lpHz/46J6/+Cfd//npn7/5KN9/96dd//dnHb/4J95/+Ki&#10;fP/hoXv/25t1/92feP/eoHn/3Z92/9qcc//Sk2r/zY5l/82OZf/SlGv/15pu/9idcf/coXX/2qF0&#10;/9Wfcf/Klmf/toVc/7aGXv+5jmT/upBo/62IXv+vjGb/spJs/6eLZv+Zf1z/moJg/52DYP+hhGL/&#10;pohk/6mHZP+viWX/tYli/7iIYP+8jWP/vYxj/7WEWf+2h1n/t4ha/7eLXP/Almb/zaV0/9iwf//e&#10;tYf/1Kt9/8idcP++k2b/wpZn/8eYav/Hl2f/yphl/8qXYv/NmmP/05xk/9eeZ//Znmb/0pdf/8yR&#10;Wf/GiVP/xolT/8aIVf/CglL/vn9T/8CAVP++fVP/vHtR/718Uv/AfVP/wX5U/8SBV//FgVr/wn5X&#10;/7t3Uv+6dFD/u3VT/7p0Uv++dVX/wnlZ/8J3WP/Bdlf/wHVW/8J3WP/Cd1r/wHVY/8F2Wf/Ge17/&#10;x3tj/8d7Y//Kfmb/zIBo/8uAY//Og2b/zoNk/86DZP/QhWb/0IVl/8yBYf/Og2P/0Idn/9GIaP/Q&#10;h2f/z4Zm/86FZf/OhWX/0Yho/8+GZv/Jg2L/yYNi/8yGZf/IgmH/yoFh/8Z9Xf/IfV3/yX5e/8h9&#10;Xf/EeVn/xXpa/8V6Wv/DeFj/w3hY/8B3V/+6c1X/tnFU/7FuU/+raE7/pGJK/5xcQ/+cYEj/n2NL&#10;/59jS/+XXUf/lV1G/5NcR/+OWkT/hVU//3tOOf9xSDb/YkEu/19ALv9aPjD/WD4v/1dCMf9SPy7/&#10;UD0u/0o5Kf9DNiX/RDcn/0c6Kf9JPCv/UEAw/1RFMv9gSzb/dlxB/4dqTP+celf/tY1p/8OXcP++&#10;j2X/votg/7+JW/+/glP/vIBO/8CAUP/Cg1D/xYNR/8aEUv/Fg0//yYVU/8qGV//Df1D/u3hN/7d0&#10;Sv+3c0z/t3NQ/7hzUv+zbk//s2xQ/7RtUf+zbFD/tW5S/7hxVf+5clb/uHBX/7pwV/+5b1b/uG5V&#10;/7huVf+4cFf/uHBX/7VtVP+1b1X/tnBW/7ZwVv+2cFb/tW9V/7RuVP+0blT/tnBW/7ZwVv+4cFf/&#10;uHBX/7pyWf+7c1r/unJZ/7lxWP+8dFz/u3Nb/7dxWP+2b1n/tm9Z/7RwWf+0cFn/s3FZ/7NxWf+x&#10;b1f/s3FZ/7FtVv+wbFX/sGxV/7FtVv+vbFL/rmtR/65rUf+vbFH/sG1S/7BtUv+wbVL/s21U/7Ns&#10;Vv+zbFb/smtV/69oUv+xaVP/r2dR/65mUP+waFL/sWlT/7NrVf+vaFL/s2tV/7VtV/+1bVf/tGxW&#10;/7VuWP+1blj/sW1W/7BsVf+xb1f/snBY/7JwWP+ycFj/snBY/7NxWf+zcVn/snJZ/7BwV/+wcFf/&#10;sHBX/7BwV/+xcVj/sXFY/7JyWf+0dFv/sXNa/65yWv+ia1f/lmNQ/4haSv93UEH/YDwu/08vIv9B&#10;Jhv/MiAS/zUlFv88Lx//RDkn/1FGMv9ZTjr/XlM//2FWQv9dUkD/WU09/1JGNv9KPjD/QjUl/0Av&#10;H/9DMB//X0Ep/3FNM/9/WDf/jmA//5xqR/+kbkj/pG1E/6dtRf+mbUD/pms//6RpPf+lakD/pmtB&#10;/6dpQP+lZz7/p2lA/6dpQP+naUD/pWc+/6VnPv+kZj3/o2U8/6BlO/+gZT3/oGU9/59kPP+dYzv/&#10;nWM9/51jPf+bYTv/ll84/5dgOv+XYDr/lF03/5VeOP+VXTr/k1s4/5NdO/+TXTv/kVw6/5BbO/+N&#10;Wzr/h1Y2/4VUNP+BVDX/fVE0/3xQM/93TjD/dEsv/3RLL/9zSTD/c0kw/3FHL/8+Jxn/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ezQ//Tbvf/gxaf/4sWn/+TFqP/lwqT/7cir/8uk&#10;h/+9lnn/1KuN/82hhP/Im37/zqGE/9Kjh//frZL/4qyQ/+u1mf/stpr/5a2S/+Sskf/kq5D/2Z6A&#10;/9GUd//PknX/1JR4/9aWev/VlHj/05J2/9GQdP/VlHj/05J2/9aVef/fn4P/56eL/+SkiP/enoL/&#10;25t//9+egv/ioYX/4aCE/+Khhf/in4T/35yB/96Yfv/clHv/3pZ9/9+YfP/fmHz/4Zp+/+Kbff/i&#10;m33/4pt//+Kbf//jnID/5JyD/+OcgP/jnoH/4p1+/+SfgP/moYD/6KSB/+qmg//npYL/5qV//+mo&#10;gv/pqYP/6qqE/+qqhP/pqYP/56eB/+amgP/lpX//5qaA/+iogv/pqYP/6KiC/+engf/lpX//5KR+&#10;/+KifP/jpHv/5qd+/+Wmff/io3r/4qN6/+anfv/mpX3/46J6/+GgeP/qqYH/5qV9/9+eeP/enXf/&#10;4qF7/+Skfv/ionz/3Jx2/96gef/dn3b/2510/9WXbv/OkGf/zY9m/9GTav/Ul2v/1ptv/9abb//X&#10;nnH/16Fz/9WgdP/Kl2z/s4Zd/7aKY/+9k2v/u5Vw/6iFX/+piWP/rpBs/6aMZ/+ehmT/oYln/6SK&#10;af+gg2H/pINg/6aEYf+shGD/tIdg/7iIYP+/jmX/v45l/7aFXP+ygVb/rX5S/61+Uv+xh1f/s4lZ&#10;/7+VZf/HnW3/yJ5u/8OXaP/ElmX/yppp/86caf/OnGf/0J1m/9CbZf/ZoGn/4Khv/+WqcP/kqW//&#10;36Ro/9qfY//Sl13/zpNb/8uPWf/HiVb/xYdY/8OFVv/Cg1f/v4BU/79/U//BgVX/w4NX/8WCV//C&#10;f1X/wX5U/755Uv+6dFD/unRQ/7t1Uf/Ad1T/xHtb/8V6Wv/DeFn/wXZW/8J3WP/AdVb/vXJV/790&#10;V//EeGD/xnpi/8d7Y//JfWX/zIBo/8uAY//MgWT/z4Rl/86DZP/QhWb/0YZn/82CYv/Mg2P/zoVl&#10;/82HZv/Nh2b/zYdm/86IZ//Qhmn/0Ydq/8+GZv/MhWf/zIZl/8uFZP/KgWH/y4Ji/8qBYf/Kf1//&#10;y4Bg/8p/X//Ge1v/xntb/8Z7W//CeVn/wHdX/754V/+8d1j/tXJX/65uUv+iZUn/mFxC/5BYQf+S&#10;W0b/kV1H/45aRf+FUj3/gVE9/3xNOf91Sjf/b0Y0/2lEMv9lQTH/Wj0t/1Q6Lf9ROy3/Tzwt/008&#10;LP9OPC7/Szss/0k5Kv9GOSj/SDsq/0o9LP9RQi//YEs4/2lTPP95X0T/m3hY/6+IYf/FmnD/1Kd9&#10;/9Ojdf/EkWL/vYdY/7yEU/++fk7/v31N/8KAUP/EglD/yIZU/8eDUv/Cfk//xH1P/8R9T/+8eEv/&#10;tnFI/7ZxSv+4dE//t3JR/7ZxUv+0b1L/tG9S/7ZvU/+2b1P/tW5S/7ZvU/+4cVX/uW9U/7lvVP+6&#10;cFX/uW9W/7lvVP+6c1f/unNX/7hwV/+3cVf/uXNZ/7lzWf+2cFb/tnBW/7ZwVv+3cVf/u3Na/7tz&#10;Wv+5cVj/uXFY/7tzWv+8dFv/vHRb/7tzWv+9d17/vXde/7t1XP+4cVv/s29Y/7ZyW/+3c1z/tHJc&#10;/7JwWP+xb1f/snBY/7BsVf+va1T/smtV/7NsVv+ybFP/sWtS/65rUf+wbVL/sG1S/7BtUv+wbVL/&#10;smxT/7NsVv+1blj/smtV/7BpU/+xaVP/sGhS/7BoUv+vZ1H/sGhS/7FpU/+waVP/tW1X/7ZuWP+2&#10;blj/smtV/7ZvWf+yblf/sW1W/69tVf+xb1f/snBY/7JwWP+ycFj/snBY/7JwWP+zcVn/sXFY/7Bw&#10;V/+wcFf/sHBX/7BwV/+xcVj/snJZ/7JyWf+wcln/r3Nb/6lvW/+aZ1T/ilxM/3lPQ/9mQjb/TS8k&#10;/0InHP88Jhv/MyMU/zgrG/9FOCf/TkMv/1dMOP9dUj7/YFVB/2FWQv9cUED/Vko6/05AM/9FNyr/&#10;QDAh/0MwIf9TOSj/bkwx/39YO/+NXz7/lmRB/6VvSf+ncEf/pm1C/6VsQf+nbED/pWo+/6RpPf+k&#10;aT3/p2o+/6dpQP+naUD/p2lA/6VnPv+kZj3/pGY9/6RmPf+iZz3/oWY8/59kPP+gZT3/oWY+/59j&#10;Pv+cYjz/nGI8/5xiPP+aYDv/lV44/5VeOP+XYDr/l188/5VfPf+UXjz/k107/5NdO/+TXD3/kVw8&#10;/41bOv+LWDn/hlU1/4JUM/9+UTL/e08y/3dOMP91TC7/c0ou/3JJLf9zSTD/ckgw/21ELv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Tav//fxKf/4seq/+jLrf/iw6b/&#10;7s2u/9y7nP/MqYn/8s2w/9ewk/+9lHb/x5p9/8ucgv/Zp4z/47GW/+WzmP/quJ3/5rOY/+e0mf/n&#10;sZf/4KeM/9ufg//RlHf/zZBz/9OTd//Sknb/05J2/9OSdv/TkXf/0I9z/8+Ocv/VlXn/4KCE/+Kl&#10;iP/cn4L/1ZV5/9mYev/bmnz/3Jl8/96bfv/em37/4JqA/+CagP/fl37/4ZmA/9+Xfv/fl37/4pt/&#10;/+Gafv/hmn7/4p2A/+Odg//jnYP/452D/+SehP/inYD/4Zx//+Gcff/knn3/6KOC/+mlgv/no4D/&#10;5aOA/+emgP/oqIL/6amD/+mrhP/oqoP/6KiC/+Wlf//mpoD/56eB/+engf/np4H/6qqE/+engf/n&#10;poD/5aR+/+Sjff/mpX3/56Z8/+OieP/ioXf/4aJ2/+Wkev/lpnv/46J4/+Ggdv/op3//5aR8/+Cf&#10;ef/fnnj/3p54/+Ghe//hoXv/5KR+/+Olfv/dn3b/15lw/9CTZ//Mj2P/zpNn/9abb//YnXH/155x&#10;/9Wcb//SnG7/0p1x/9Gec//Il27/rIBZ/6qCXv+0jmr/tpRx/6mIZf+pi2f/rpRx/6uRbv+giGb/&#10;poxr/6qNbf+hg2H/m3lW/6aCYP+whWL/t4dh/7+OZv/Dkmr/w5Jp/7uKYf+2hVz/s4JX/7GCVv+0&#10;hVn/tYZY/7qLXf++kF//u4tb/8GOX//IlGL/zJdj/9OaZf/TmmX/1p1m/9uia//eo2v/5Klv/+Ss&#10;cf/krW3/46xs/+Subv/jrW3/1J5e/8qUWP/HkFf/zJNe/8ySYP/Jj13/w4lZ/76BUv++gVL/woRV&#10;/8OFVv/HhFf/yoNV/8iBU//BfVD/xH1T/8B4UP+7c03/wnlW/8V8XP/Delr/wnlZ/8F3Wv/Bdlf/&#10;w3hZ/8N4W//Dd1//xHhg/8d7Y//Kfmb/y39n/8t/Z//NgmX/0YRo/9CDZf/PgmT/z4Rl/8yBYv/L&#10;gWT/zIVn/8+Iav/OiWr/z4pr/9CLbP/Oh2n/z4hq/9CJa//QiWv/0Ytq/82HZv/OhWX/z4Zm/82E&#10;Yf/Mg2D/zINj/8uCYv/GfV3/xXxc/8Z9Xf/Delr/v3lY/755WP+7eVn/s3ha/6ZuU/+baU7/mmtR&#10;/6B0W/+Yblb/i2VQ/35aRP9sSTb/aEc0/2JDMf9cPy3/Wz8x/1M8Lv9UPjD/UD0v/1A+MP9MPC3/&#10;STsu/0Y4K/9GOCv/Rzoq/0w/L/9TQzP/VkUz/2BLNv9vVkD/hWpP/5l3W/+ohWX/x5xy/9WpfP/c&#10;rX//26t6/8aUYf+9iFT/uoJP/7t/Tf+8ekr/vnpL/8J8S//Ff07/y4RW/8h/Uv/AeU3/vXZM/8B4&#10;UP+/d1H/uXFL/7dxT/+2cE//tXBR/7dyU/+8d1r/unVY/7hxVf+4cVX/uHFV/7lyVv+4cVX/uXJW&#10;/7lyVv+5clb/tm9T/7VuUv+5clb/uHNW/7ZxVP+3clX/uXNZ/7p1WP+6dVj/t3JV/7ZzVv+7dln/&#10;v3pd/8B7Xv+8d1r/u3ZZ/7x3Wv+4dVr/undc/7h1Wv+5dlz/vHlf/7p2X/+3c1z/s29Y/7dzXP+5&#10;dV7/tXNd/7RyXP+1c13/tnJd/7BsVf+vaFL/sWpU/7ZuWP+xaVH/smpS/7FrUf+ybFL/s21T/7Vv&#10;Vv+wbVP/sWpU/7VuWP+3cFr/tm9Z/7JrVf+ya1X/tm5Y/7RsVv+uZ1H/rmdR/7BqUf+ya1X/s2xW&#10;/7NsVv+2b1n/s29Y/7RwWf+wblb/sG5W/7BwV/+xcVj/sXFY/7BwV/+xcVj/r29W/6xsU/+tb1b/&#10;r3FY/7FxWP+ycln/sW9X/7BuVv+ycFj/s3Na/7ByWf+rcVv/pWxY/5xoU/+LYFD/gFhM/2xIPP9T&#10;NSr/PCEY/zoiGP86Jhv/OSwc/0I3Jf9NQjD/U0s2/1xRPf9gVUH/YlVC/11QP/9SRTX/TkAz/0Y2&#10;Kf9ALiD/RC4g/1E2Jf9iRCz/fVY1/4ldOv+UYj//oGpE/6hxSP+ob0T/qG9C/6hvQv+maz//pGw9&#10;/6RpPf+jaDz/pGk9/6dqPv+oakH/qmtC/6dnQf+kZD7/oWM8/6JkPf+iZD3/oWM8/55jO/+gZD//&#10;omZC/59jP/+cYDz/nGA+/5pgO/+aYDv/lV44/5VdOv+VXz3/lWBA/5VgQP+VYED/kV4//5BdPv+Q&#10;XT7/kF0+/41cPP+HVjb/hVc2/4JUM/99UDH/e1Aw/3dOMP91TC7/dEsv/3FILP9xSTD/cEcx/wwA&#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WvKH/5Mut/+7T&#10;tv/pzrD/6cyq/9y/nf/Mroz/7sur/9+7m/+7lHf/vZF0/8SVe//SoIf/2aeO/92rkv/ntZr/6bec&#10;/+u4nf/ospj/46mR/9+jh//QlHj/y45x/82Qc//QkHT/0ZB0/9KRdf/Vknf/0Y5z/86Ncf/SkXX/&#10;2Zl9/+SkiP/jo4f/05R1/9eWeP/dnHz/25l5/9uZef/fmn3/4Jt+/+KdgP/gmoD/4ZuB/9+Zf//c&#10;lnz/4ZuB/+Cbfv/fmn3/4p2A/+Oegf/jnoH/4p2A/+Sfgv/kn4L/4Zx//+CbfP/kn4D/6KOC/+ij&#10;gv/no4D/5KJ//+Ohfv/kpH7/5qaA/+Smf//lp4L/5KaB/+Olfv/lpYH/56eD/+amgv/lpYH/56eB&#10;/+alf//npoD/5aR+/+OifP/ko3v/46J4/+Khd//jo3f/46N3/+ene//mpnr/4qJ2/9+edP/lpHz/&#10;5KN7/+Cfd//fn3n/4aF7/+KifP/goHr/4qN6/+Gief/bnHP/1plt/8+SZv/Qk2f/1Zpu/92idv/a&#10;oXT/1qBy/9Keb//Ml2v/ypZu/8iZb/+/kmn/pX1Z/558Wf+piGf/rY9r/6qMav+rjmz/r5Vy/6uR&#10;cP+jhmb/pYZn/6mIaf+phWX/poBc/7WJZv+9kGn/xZRs/8mVbf/Hk2v/yZZr/8eUaf/Cj2T/vote&#10;/7uLXf++jl7/xpNk/82aa//PnWr/x5Nh/8iTYf/Lk2D/y5Jd/82UX//OlV7/1Z1k/9+nbv/dpWr/&#10;3qZr/+Coa//gqmr/5K5u/+m0cv/otXP/2aNj/8eRUf/Fj1H/zZRd/9GYY//QlGD/x41b/8GFU/+/&#10;g1H/wYFR/8WDU//Khlf/z4lY/9GLWv/Nhlj/x4BU/8N8UP+/d0//wnpU/8J5Vv/CeVb/wXhY/8N6&#10;Wv/DeVz/xHpd/8N5XP/Adlv/wXde/8V7Yv/IfGT/x3tj/8l9Zf/LgGP/z4Jm/86BY//NgGL/zIFi&#10;/86DY//NhGT/zYdm/9CKaf/Qi2z/0o1u/9CLbP/NiGn/zodp/9CJa//QiWv/0Ipp/8+GZv/MhmX/&#10;zIZl/8uFY//LhWT/yIJh/8qBYf/GfF//xHpd/8V7Xv/Eel3/v3ha/714Wf+4d1f/sHda/6VvU/+j&#10;dln/sohv/7mTfP+fe2X/g2NO/3JWQf9jSTr/WUQz/1Q/Lv9PPC3/UT4v/0w6LP9NOy3/SDgr/0k5&#10;LP9GOSn/Rjkp/0c6Kv9FOCj/Rzop/1BAMP9iSzn/bFI7/35gSP+ScFX/rIVo/7qNbP/Fl3P/0qF4&#10;/9ameP/ap3j/1aFx/76JV/+7g1L/uoBQ/71/UP++e07/xX5Q/8V+UP/Gf1P/w3xQ/712TP+7dEr/&#10;uXFJ/752UP++dlD/u3NN/7pxTv+2cE//t3BS/7hxU/+9dlr/vXZa/7xyV/+7cVb/vXNY/75zVv+6&#10;cFX/u3FW/7lyVv+5clb/uXJW/7NuUf+2cVT/u3ZZ/7dyVf+0cVT/tXJV/7d0V/+4dVj/uHVY/7l2&#10;Wf+8d1r/unhY/796W/+9e1v/u3lZ/7t4W/+4dVj/uHVY/7Z1Wf+3dlr/u3he/7p3Xf+5dlz/tnJb&#10;/7ZyW/+4dF3/tnJb/7ZyW/+3c1z/tnJb/7JrVf+vaFL/s2tV/7VtV/+waFD/sWlR/7FrUv+ybFP/&#10;sm9V/7NwVv+xblT/r2tU/7FtVv+4cVv/tW5Y/7JrVf+2b1n/t3Ba/7JrVf+vaVD/rWpQ/69sUv+y&#10;blf/sm5X/7JuV/+0cFn/tHBZ/7JwWP+wblb/rm5V/7FxWP+ycln/snJZ/7NxWf+zcVn/sHBX/65u&#10;Vf+ycln/snJZ/7JyWf+zcVn/sW9V/7BuVP+xb1f/snJZ/69xWP+oblj/oGlV/5FhTf97U0f/bUk9&#10;/1c5Lv9FKiH/OCAW/zgiF/86KBz/QjUk/0k+LP9SSjX/WVE8/11SPv9fVED/YFVD/1xPPv9NQDD/&#10;Sjot/0EvI/8+Kxz/TzUm/11BK/9pSi7/h1o5/5RkPv+faUP/qW9H/6xxR/+pbkT/qWxA/6VqPv+l&#10;aj7/pGk9/6NoPP+iZz3/o2g+/6hqQf+paUP/qmpE/6dnQf+lZT//pGQ+/6RkPv+hYzz/oGI7/55j&#10;O/+fYz7/oWVB/59jP/+eYkD/nWE//5hdO/+YXTv/l188/5NdO/+SXT3/lF8//5FfPv+RXj//kF0+&#10;/5BdPv+MWTr/i1o6/4taOv+GVTX/glQz/39SM/98UTH/elEz/3pRNf90TDL/c0sy/29HLv9vRjD/&#10;FgA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69O5//zlxv/648P/69Ov/93Fn//EqIP/07WR/+PBnv+4lHT/sYhq/7qOcf/HmH7/y5mA/9Kgh//c&#10;qpH/57Wc/+m1nf/hrZX/3KKK/9qehP/Pk3f/yo1w/8iLbv/Li2//zo1v/8+OcP/UkXb/0Y5z/9CN&#10;cv/Qj3P/1pV5/+Chgv/pqov/1pd2/9WUdP/fn3z/4Z99/92be//fmnv/35p7/+Gcf//fmX//35l/&#10;/96Yfv/blXv/3ph+/92Ye//cl3r/35x//+Gegf/hnoH/4Z6B/+ShhP/koYT/456B/+Kdfv/loIH/&#10;6KaG/+elg//mpIL/5KJ//+Ohfv/ion7/46N//+Ciff/ipH//4qR//+Wngv/kpoH/56eD/+amgv/l&#10;pYH/5aV//+Skfv/ko33/46J8/+Khe//jonz/46J4/+Khd//kpHj/5qZ4/+iqe//lp3j/4aJ2/+Ch&#10;df/ioXf/4aJ5/9+gd//honn/46R7/+Wmff/foHf/2Jlw/9macf/XmG3/2Jlu/9SXa//WmW3/3aJ2&#10;/+Cnev/Zo3X/0p9y/86dcv/Hlm3/v5Jo/76Sa/+ximP/nn1a/56AXv+miWn/qo1r/6iObf+rkXD/&#10;rZNy/6mPbv+khWb/poNl/6iBYP+yhWT/vYxr/8SSbf/Pm3P/1aB0/8+abv/JlWb/zZlq/8+bbP/L&#10;l2f/x5Nj/8SQYP/KlmT/059t/9qlc//eqXf/2KBt/9KaZ//JkV7/xo1Y/8iPWP/KkVr/0Zlg/9+n&#10;bP/dpWr/2qJl/9efYv/Zo2P/465s/+q1c//vunj/4axq/8mUUv/DjEz/ypJZ/9GVX//Oklz/yoxZ&#10;/8aIVf/FhlP/w4FP/8SAT//Nh1T/0IpX/9aQXf/Vj1z/yoRT/8h/Uv/Ef1b/wnxY/795Vf++eFb/&#10;vnhW/8J8W//DfVz/wHlb/712WP+/dVr/wXdc/8J4Xf/DeWD/wXde/8Z6Yv/HfF//yn9i/8p/YP/I&#10;fV7/y4Bg/8+EZP/NhGT/zoVl/9CKaf/RjGv/0o1u/9CLbP/NiGn/zIVn/8+Iav/PiWj/zIZl/8uF&#10;ZP/MhmX/zYdm/82HZv/Nh2b/zIZl/8iCYf/Fe17/w3lc/8R6Xf/DeVz/wHlb/796W/+9fF7/rnZb&#10;/59wVP+pfWL/wpmD/7+chv+SdmD/cFdD/2NOO/9aSjr/UUEx/0k8K/9GOSn/STws/0k7Lv9HOSz/&#10;RTcq/0Q3J/9FOCj/Rjko/0w/LP9KPij/UT8p/1pELf93WT//km1S/6Z9X/+3iWj/w5Jx/8eVcP/N&#10;mXL/y5Zq/8qUaP/LlWf/yI9i/7mAU/+4fVH/vYBT/75/U//Cf1T/yYVY/8qDV//FflT/vXZM/7tz&#10;S/+7c03/uXFL/793Uf+/dlP/vXRR/7xzUP+5c1L/unNV/7dwUv+6cFX/vHJX/71zWP+8cVT/v3RX&#10;/71yVf+7cFP/u3FW/7lyVv+5cVj/unNX/7RvUv+2cVT/u3ZZ/7RxVP+0cVb/s3BT/7VyV/+3dFf/&#10;vHda/7t4W/+5dln/uHZW/7l3V/+6eFj/uXdX/7l2Wf+4dVj/t3RX/7V0Vv+6d1z/u3hd/7x5Xv+8&#10;dl3/u3Vc/7lzWv+4cln/t3Ba/7dwWv+4cVv/t3Ba/7JrVf+xaVP/s2tV/7VtV/+waFD/sGhQ/7Fr&#10;Uv+ybFP/sW5U/7JvVf+xblT/sGxV/7FtVv+0cFn/tW5Y/7VuWP+5clz/uHFb/69sUv+talD/r2xS&#10;/7FuVP+zb1j/s29Y/7RwWf+zb1j/sm5X/7JwWP+xb1f/r29W/7JyWf+ycln/tHJa/7RyWv+zcVn/&#10;snBY/7FvV/+1dVz/snJZ/7JyWf+0clr/snBW/7FvVf+ycFj/sXFY/6pwWv+halX/lmNQ/4daR/9s&#10;SDz/WTsw/0gtJP86IRr/OiMb/zsnHP8/LyL/ST4s/1JHNf9YUDv/WlI9/15TP/9fVEL/YlVE/1xP&#10;P/9LPi7/QzMk/z0qHP9AKxr/W0Ar/2tLMv91UjT/k2M//6FrRf+pb0f/qm9F/6psQ/+pa0L/qmtA&#10;/6dqPv+maT3/o2g+/6NoPv+iZz3/pmhB/6hoQv+nZ0H/qWhC/6hnQf+mZkD/pGQ+/6RkPv+gYjv/&#10;n2E6/59hOv+eYj3/nmI9/5xgPP+eYj7/nGA+/5VZN/+VWjj/mGA9/5NcPf+RXDz/kF49/49cPf+N&#10;XDz/jl09/41cPP+FVDT/hlU1/4VXNv+BUzL/e1Aw/3tPMv96UTP/elI4/3pSOf91TTT/cEoz/21H&#10;Mv8fAA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Z2lm///73f/+/d7//v7a//rowv/Zw5z/xq6I/9W4lv/An4D/rott/7KLbv+8j3L/wZJ2&#10;/8WWev/Jmn7/362S/+Oxlv/Ypov/zpuA/9Kcgv/Ql3z/x4xu/8SJa//Ii2z/zI1u/8+Obv/Qjm7/&#10;z4xv/9CNcP/PjnD/0I9x/9eWeP/foIH/4qOC/+Ghfv/fn3z/4aF+/+CefP/cmnj/25l3/9uZef/b&#10;mXn/25l5/9uZef/cm3v/3519/9uaev/cm3v/355+/+Cff//hoID/46KC/+Sjg//lpIT/5aOD/+Wj&#10;g//npYX/6KeH/+mphv/srIn/66uH/+aog//mqIP/5aeC/+aog//pq4b/7K6J/+qsh//mp4T/5qaD&#10;/+eng//np4P/56WC/+Wkfv/jonz/46J8/+Sjff/lpH7/5aR8/+Okef/mpXv/5KV5/+eofP/mp3v/&#10;4qN3/9+gdP/gn3X/4KF2/9+gdf/honf/4KF4/92gdP/bnnL/2Zxw/9qdcf/bnnL/3qF1/92gdP/a&#10;n3P/3KN2/9uld//Tonf/zJ91/8eecv+9mG7/sY5o/6SGYP+dgF7/mYFf/6GKav+nkHD/p45v/6WN&#10;a/+sknH/rpFx/6uKa/+zjGv/tIdm/7aFZP/GkW//zJZw/8uUa//Ql2z/1p1w/9GXaf/Qlmb/0pho&#10;/9CYZ//Lk2L/y5Ni/8qVY//JlGL/y5Zk/8uWZP/Pl2b/0Jhn/8+XZP/OlmP/zZRf/86VXv/Ql2D/&#10;zZZd/86YXP/Vn2H/1J5g/9CaWv/WoV//36pm/+u2cv/xvHj/7LVy/9ylYv/SmVb/z5NV/9CUWP/N&#10;j1b/x4hS/8WGUP/IhlL/yodS/82IUf/Oh1H/0YpU/9SNWf/TjFj/0IpX/8+JWP/Kg1X/w39S/8N+&#10;Vf/DflX/xYBZ/8N+V//Be1f/v3lV/795V//Aeln/wnhb/8V7Xv/GfF//wXda/8N5XP/GfF//xXte&#10;/8Z8X//Jf2L/y4Bg/8yBYf/NhGT/zoVi/9GIZf/Ri2n/0Ytq/9CKaf/PiWj/z4lo/9KJaf/Ri2r/&#10;zIZl/8yGZf/PiWj/z4pp/86JaP/Nh2b/zIZl/8mDYv/LgmL/y4Fk/8qAY//KgGP/xX5g/798X/+7&#10;e1//qXVd/49jSv+DX0n/i2xX/4huXf9vXkz/YlJC/2BTQv9aUUL/TkU2/0M6K/8+NCj/RTsv/0U9&#10;MP9COi3/QDgr/z44KP8/NyT/Rjsl/2FNNf95XkP/iGdI/4JaN/+ibUv/zJRx/9ylf//UmnT/wohi&#10;/7+FXf/Bhl7/xIZd/8OGWv/ChVn/wYRY/75/VP+7fFH/v35U/8F+VP+/elH/vnlS/8B7VP/CelL/&#10;wHhS/752UP+9dFH/vXRR/754Vv/Aeln/v3ZW/7hyUf+4cVP/uHFT/7hxU/+6c1f/vnRZ/71zWP+8&#10;clf/vHJX/7xyV//Bd1z/vnZd/7x0W/+9dVz/vHVZ/7t2Wf+7dln/u3ZZ/7t2Wf+3dFf/uHVY/7t2&#10;Wf+7dln/u3ZZ/7x3Wv+8d1j/unVW/7x3Wv+8d1r/u3ZZ/7t2Wf+7dln/unRa/7d0Wf+7eF3/uHVa&#10;/7p0Wv+8dlz/unRa/7dxV/+2cFb/uXFY/7lxWf+6clr/u3Nb/7dvWf+ya1X/sGlT/7JrVf+vaVD/&#10;rmdR/61qUP+vbFL/sG1T/69sUv+xa1L/sWtS/7JsU/+xa1L/sWpU/7RuVf+1clj/tHFX/7JvVf+u&#10;bFL/sW9V/7RyWP+zcVf/snBY/7NvWP+yblf/sW1W/7FvV/+ycFj/sW9X/7JwWP+ycFj/s3FZ/7Nx&#10;Wf+zcVn/s3FZ/7FvV/+xb1f/snBY/7FvV/+ycFj/sXFY/69vVv+vc1v/q3Fd/59oVP+RYU3/g1VF&#10;/3FKO/9PMyf/Qice/zwkGv84JBn/PCoe/0MzJP9IOyv/VUg3/1tQPP9dUkD/XlNB/1tQPv9WSzn/&#10;UUU1/0Y5Kf8+Lh//PCka/0MuHf9WOyb/a0sy/3lWOv+JYED/oWtH/6pwSP+rcEb/qmxD/6lqP/+q&#10;a0D/qmtA/6lqP/+oaT7/pGc7/6ZpPf+naUD/p2lA/6RmPf+lZz7/pWU//6VlP/+jZT7/omQ9/6Fj&#10;PP+dYjr/nGE5/51iOv+eYzv/m2A4/5peOf+XWzb/k1cy/5JYMv+TWTT/k1s4/5FbOf+PWjr/j108&#10;/45bPP+NXDz/jFs7/4VUNP+CUTH/fE8w/3tOL/92Si3/eU0y/3lQNP97UTj/e1M6/3RON/9zTTb/&#10;ckw3/w4A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8PFwv///uD//v/f//7/2//36MH/28ig/8y0jv+3mnj/qIlq/6yJa/+3&#10;jnD/vpF0/8CTdv/ElXn/2aqQ/+W2nP/aq5H/yZd8/8+cgf/SnIL/yI90/8KHaf/Fimr/yYxt/8yN&#10;bP/Mi2v/zItr/86Nb//NjG7/y4ps/8+OcP/Wl3b/4aKB/+Chfv/ion//5aWC/+Kif//ennv/3Z16&#10;/9ubeP/ZmXb/2pp3/9ycef/goX7/46SD/+Kjgv/hooH/3p98/+Ghfv/hoX7/46OA/+OjgP/kpIH/&#10;46KC/+Oigv/npob/5qWF/+iohf/trYr/7a+K/+iqhf/nqYT/5qiD/+aog//nqYT/6auG/+mrhv/n&#10;p4T/5aWC/+amg//oqIT/56eD/+Wlgf/joX7/46J8/+Sjff/lpH7/56eB/+eof//lpnv/46R5/+Wm&#10;e//nqHz/46R4/96fdP/fnnT/3p90/92ec//foHX/3qF1/9yfc//XnHD/2J1x/9qfc//an3P/26B0&#10;/9qfc//XnnH/16Fz/9Widf/FmG7/w5pu/76Zbf+2lWz/sJJs/6OJZP+bg1//mYRl/6KNbv+okXH/&#10;p45v/6iObf+tkHD/s5Jz/7CNbf++kXD/wI9u/7+KaP/MlnL/zZNt/8eNZf/IjWP/zpFk/86RYv/S&#10;lWb/15tp/9WZZ//KkGD/yY9f/8mRYP/EjF3/xo5f/8SMXf/EjFv/xo5d/8iQX//Kkl//0Jdi/9mg&#10;af/aoWr/0Jlg/82XW//TnV//1qBg/9CaWv/RnFj/26Zi/+izbf/rtnD/6LJs/+GrZf/co17/1Zla&#10;/9KUV//PkVb/yIpR/8WETP/JiFL/zotU/8+KUf/PilH/04xW/9OOV//TjVn/z4lV/8+JVv/OiFX/&#10;y4RW/8yFV//Lh1r/y4hd/8SBV//CfVb/vnlS/8F7V//Be1n/wHpZ/8N9XP/FfFz/wHZZ/8N5XP/F&#10;e17/xnxf/8Z8X//Jf2L/yoFh/8d+Xv/NhGT/z4Zj/8+GY//RiGX/0Idn/9CHZ//Qh2f/0Yho/9KJ&#10;af/Qimn/yYNi/8uFY//PiWj/z4pp/8uGZf/MhmX/zIZl/8uFZP/Qhmn/0IZp/9GHav/MhWn/vHda&#10;/7JxVf+tcVX/m21V/39bRf9nSzb/YEs6/11NPf9ZTT3/WVBB/19WR/9hWkr/VU4+/0hAM/9FPTD/&#10;UEg7/09IOP9DPS3/RD8s/1xXQ/9fUzv/TTwg/3lfPP/Vr4r/8sec/7mGW/+nbkP/yYtk/9aYcf/M&#10;jmf/wIBa/7t9Vv+7e1X/wH9X/8WEXP/Eg1v/v35W/79+Vv++fVX/w39Y/8WBWv/Ae1T/vXdT/7x2&#10;Uv+/d1H/v3dR/792U/+7dVP/vXdW/754V/+/eVj/vXdW/7xyVf+6c1X/unNV/7hxU/+9dlr/vndb&#10;/71zWP+8clf/vXNa/750W//AeF//v3de/7x0W/+7c1r/unVY/7x3Wv+8d1r/vnlc/796Xf+7eFv/&#10;u3hb/755XP+8d1r/uXRV/7x3WP++eVr/vXhb/714W/+9eFv/u3ZZ/7x2XP+8dlz/vHZc/7t4Xf+6&#10;d1z/tXJX/7RxVv+4dVr/t3RZ/7ZwVv+2cFb/uXFY/7pyWv+8dFz/u3Nb/7dwWv+zbFb/sWpU/7Fq&#10;VP+waVP/r2hS/6xpT/+walH/sWtS/7BqUf+walH/sWtS/7JsU/+xa1L/sWtS/7RuVf+0cVf/s3BW&#10;/7FuVP+vbVP/sW9V/7VzWf+0clj/tnNZ/7RxV/+zb1j/sm5X/7NvWP+0cFn/tHBZ/7FvVf+yb1X/&#10;snBW/7NxV/+0cVf/s3FZ/7JuV/+xb1f/snBY/69tVf+wblb/s3Na/65wV/+qcFz/omtX/5ViT/+H&#10;Wkf/c0w9/2E9L/9CJxz/OCIX/zYiF/84Jhr/QDAj/0o6K/9QQzL/WUw7/11SQP9fVEL/XVJA/1RJ&#10;N/9OQjL/Rjoq/zsuHv89LBz/QSwb/04zHv9gQir/dFI3/4NcO/+UZkX/pG1G/6dtRf+qbEP/qmtA&#10;/6lqP/+rbEH/q2pA/6lqP/+naD3/pGc7/6ZpPf+maT3/pWg8/6RnO/+lZz7/o2U8/6NlPP+jZTz/&#10;oGU7/55jO/+cYTn/nGE5/55jO/+eYzv/m2A4/5leNv+XXDT/lVk0/5NZM/+UWjT/klw4/5BbOf+N&#10;Wzr/jlw7/4xbOv+LWjr/h1Y2/4BSMf9+UTL/fE8y/3tOMf95TTL/eE8z/3tROP97Uzr/d1E6/3FN&#10;N/9tSTP/VDcn/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9/vj//f/n//3/5f/+/93//vzT/9zJnv+8pXz/qo5p&#10;/6qLbP+xjHH/to1v/7uSdv++knf/y52D/+S2nP/uv6X/zZ6C/9Ohhv/frZL/16GF/76Haf+9hGf/&#10;xYpq/8mObP/Lj23/yo5s/8yNbP/MjWz/yotq/8qLav/RknH/3Z59/96ffP/ion//5aWC/+Wngv/k&#10;poH/5aeC/+Smgf/foXz/36F8/+Glgf/lqYX/6KyI/+mtif/ipoL/2597/9+gff/goX7/46N//+Oj&#10;gP/jo4D/4qJ//+OjgP/np4T/56eE/+iohf/qq4j/7rCL/+utiP/oqoX/4qR//+Gjfv/kpoH/5qaC&#10;/+mphf/oqIX/5qaD/+Wlgv/np4T/56eD/+eng//jo3//4qJ+/+Ojf//lpYH/6KiC/+engf/mp37/&#10;5aZ7/+Okef/nqH3/46R5/9+gdf/honf/3p90/9qbcP/cnXL/3qF1/9ugdP/boHT/2aBz/9ifcv/X&#10;nnH/051v/9CabP/MmGn/yplu/8SVaf+viVz/r4xi/7eWbf+3l3D/sJdv/6ePaf+giGT/nYhp/6OM&#10;bP+njm//qY9u/62Ob/+vjm3/tpJw/7mTb//Ckm7/w5Fu/8eRa//PmHH/y5Bo/8CFW//ChFv/xYZa&#10;/8yOX//TlWb/2Jho/9iYaP/Lj13/xola/8OJWf++hlf/wopb/8OLXP/Eilz/x41d/8iOXv/Jj1//&#10;15tn/+Gocf/jqnP/26No/9GZXv/SnF7/2KJi/9ahX//Ml1H/2qVf/+m1bP/qtm3/461l/+OtZf/n&#10;rmn/4qdl/92gYf/anF//0JJX/8OCSv/GhU3/y4lP/82IT//PilH/0ItS/9GMU//Tjlf/0oxY/9GL&#10;V//Ujlv/1I5b/9OPXv/Tj2D/0Y1e/8mGWf/Cf1T/wH1T/8J9Vv/CfFj/wHpY/8J8Wv/DfVz/wXhY&#10;/8J4W//Fe17/yoBj/8qAY//KgGP/yoFh/8d+Xv/Mg2P/zoVl/8yDYP/Mg2P/zYRk/8+GZv/Qh2f/&#10;0Idn/9GIaP/SiWn/zIZl/82HZv/Qimn/0Ipp/8yGZf/OiGf/0Ipp/9GLav/Wj3H/1Y5y/9CJbf+/&#10;fGH/omJH/59jSf+YYkr/hmBL/3JTP/9fRTb/VkY2/1hMPP9cUkb/X1dK/2VdUP9nX1L/XlZJ/1hP&#10;QP9aUUL/Z15P/2JaR/9PRzT/VUYv/6GTeP+pknL/ZUUe/6B3Sf//8L///PnE//Lvuv+xd0X/tXdI&#10;/75/Vv/Cglz/v35Y/7x7Vf++elX/xIBb/8SAW//EgFv/wX1Y/8N/Wv/Df1r/xoJd/8yGYv/DfVn/&#10;vHZS/7x2Uv++dVL/v3ZT/8B3VP/BeFj/vnhX/754V/++d1n/vHVX/7x1V/+9c1b/vXNW/7xyVf++&#10;d1n/v3hc/753W/++d1v/v3hc/793Xv/AeF//vXVc/7x1Wf+7dln/vHda/796Xf++eVz/wn1g/8WA&#10;Yf/CfV7/wn1e/8F8Xf++eVr/uXRV/714Wf+/elv/vXhb/714W/+9d13/vHZc/713Xf++eF7/vnhe&#10;/7x5Xv+4dVr/tnNY/7d0Wf+7eF3/uHVa/7VyV/+1clf/t3FX/7lzWf+7dVz/uXNa/7hxW/+2b1n/&#10;sW1W/7BsVf+ya1X/smtV/7BqUf+ybFP/smxT/7FrUv+yalL/s21U/7JsU/+xa1L/smxT/7RuVf+0&#10;cVb/sm9V/7JvVf+zcFb/tXJY/7ZzWf+0cVf/tXJY/7RxV/+zcFb/tG5V/7RuVf+1b1b/s3BW/7Jv&#10;Vf+yb1X/tHFX/7VyWP+0cVf/snBW/7FvVf+xb1X/snBY/7BuVv+wblb/rnJa/6pwXP+iaVX/mmVT&#10;/4laSP94Tj7/YDwu/00tIP88Jhv/OSUa/zclGf88LB//SDgp/09CMv9XSjn/XlFA/15RQP9dUkD/&#10;Wk4+/0s+Lv9FOCj/PjAj/zoqG/9CLRz/Uzom/2RGLv9wTjP/flk8/49iQf+baUb/qnBI/6ZrQf+o&#10;akH/qmtA/6lqP/+qaT//qmk//6loPv+naD3/p2g9/6VoPP+laDz/pmk9/6VoPP+kaT3/oWY6/6Fm&#10;Ov+iZz3/oWY8/55jOf+dZDn/nGI6/5thOf+cYjr/nGE5/5pfN/+VWzP/k1kz/5NZM/+TXDX/klw4&#10;/49aOP+MWjf/jFo5/4lYN/+FVDT/glQz/4BTNP9+UTT/flE0/31RNv99UTb/e1E4/3tTOv96UTv/&#10;c085/3BMNv9sRzT/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P/q//z/6v/9/+X//v/f//b40//j&#10;0qf/v6h//6mPbP+lhmn/qYdr/7GMcf+1jXP/vZR4/9mtkv/vw6j/2ayP/9ytkf/yw6f/8L2g/8OQ&#10;cf+6hWb/wYps/8mSc//NlHb/x45w/8eMav/IjWv/xotp/8eLaf/PkG//2pt4/9qad//dnXr/4qJ/&#10;/+amgv/pqYX/6qyH/+mrhv/hpYD/4aWA/+erhv/qron/6rCK/+uxi//kqoT/36N+/96iff/gon3/&#10;5KaB/+Kkf//ion7/3598/9+ffP/lpYL/5qaD/+Wlgv/kpoH/6KqF/+mrhv/nqYT/4aN+/+CgfP/i&#10;on7/46N//+eng//np4T/5qaD/+Skgf/mpoP/5qaC/+amgv/lpYH/46N//+KifP/lpX//56eB/+am&#10;gP/lpn3/5aZ9/+KjeP/io3j/36B1/+Gid//kpXr/3p90/9uccf/bnHH/36J2/9ugdP/Yn3T/16F1&#10;/9Oecv/Pmm7/zJlu/8OSZ//Bkmb/wJVq/7mQZP+mhVr/q4ti/7OXb/+1nHP/rpdu/6aOaP+hi2b/&#10;nYZm/5+GZ/+li2r/q41r/7SRcf+0kG7/u5Bt/8CSbv/Hk2z/y5Vv/86Xbv/TmXH/xoth/7+BWP/A&#10;gVb/xIRY/8uLXf/Tk2X/2Zdn/9eVZf/Nj2D/w4ZX/8CDVv+8gVX/wIVZ/8WLXf/Fi13/yY9f/9CW&#10;Zv/TmWf/2Jxm/+Kpcv/qsnn/46tw/9efYv/Unl7/2aRi/9mkYv/WpF3/57Vs//C+df/tuW7/36tg&#10;/+CqYv/lrGX/46hm/+GkY//go2T/15lc/8WHTP/FhEr/xoVL/8qITP/Mh0z/zYhP/9CLUv/RjFP/&#10;0o1W/9KNVv/VkFn/1ZJd/9eUX//VkWD/0Y1c/86KW//Lh1j/yIVY/8aCVf/BfFX/wXtX/8J8WP/D&#10;fVv/wXta/8J5Wf/FfFz/yoBj/8uBZP/LgmL/y4Ji/8d+Xv/If1//yH9f/8h/X//KgWH/zINj/86F&#10;Zf/Qh2f/0Idn/9CHZ//Qh2f/zohn/8+JaP/Qimn/0Ilr/8+Iav/TjG7/15By/9mSdv/WkHb/yIVq&#10;/7h2XP+oa0//pGpS/697Y/+TZU7/bUw5/2JIOf9SQTH/TkAz/1NJPf9bU0j/ZFxR/25mW/91a1//&#10;bGBQ/2pdTf9yZVT/gHBg/3prWP9oVkD/b1g5/9e/nf/x0av/n3lK/7qPWv//98D//vzJ//v6xP+m&#10;bTj/nmIw/69wRf+8e1X/vn1X/797Vv/Be1n/wnxY/8F7V//Be1f/wHpW/8aAXP/KhGD/yoRg/8uF&#10;Yf/DfVv/vnhW/713Vf+9d1b/vnhX/795WP+/eVj/vndZ/753Wf+8dVf/u3RW/750V/+9c1b/vXNW&#10;/7xyV/+8dVn/vXZa/753W//AeV3/wHhf/8F5YP/AeF//v3hc/753W/++eVz/vnla/796W//Ae1z/&#10;w35f/8aBYv/Dfl//xH9g/8J9Xv/BfF3/v3pb/8F8Xf/BfF3/vXhb/7x3Wv+9d13/vHZc/754Xv++&#10;eF7/v3lf/7x5Xv+4dVr/t3RZ/7h1Wv+8eV7/uHVa/7VyV/+0cVb/tXJX/7d0Wf+5dlz/uXNa/7Vy&#10;WP+0cVf/sm9V/7FqVP+ya1X/smxT/7BqUf+za1P/s2tS/7RsU/+za1L/tW9V/7JsUv+xa1H/s21T&#10;/7RuVP+0cVb/s3BV/7RxVv+4cln/tXJY/7hyWf+1b1b/tHFX/7dxWP+0blX/s21U/7NtVP+1b1b/&#10;tW9W/7VvVv+1b1b/s3BW/7RxV/+0cVf/snBW/7FvVf+wblb/snBY/7NxWf+ycln/rHBY/6VrV/+b&#10;ZFD/ilpG/3RJOf9jPi7/Ty8i/z8lGP86Jhv/Oykd/zoqG/9BMSL/TkEw/1dKOf9dUD//YFNC/11Q&#10;P/9cTz//WEs7/0c6Kv9AMiX/Oysc/zooGv9MMx//YkYw/3FROP95VDf/j2JB/5xqSf+kbkr/rHFJ&#10;/6lrQv+oaT7/qmtA/6ppP/+paD7/qWg+/6hnPf+mZzv/pmc7/6VoO/+laDv/o2k7/6RqPP+kajz/&#10;omc7/6JnO/+jaDz/oWg7/6BnPP+haD3/nmU6/5thOf+aYDj/mmA4/5pgOP+WXDT/kVoz/5JbNP+T&#10;XDX/klw4/45ZN/+LWTb/iVg3/4pZOf+DVTT/gVMy/4FUNf9+UjX/fVE2/35SN/98Ujn/elA3/3hP&#10;Of93Tjj/bko0/2pGM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3/7f/9/+3//P/q&#10;//7/6v/+/9//6erA/8q5jv+hj2v/mYZl/5qDY/+cgWP/q4xw/7eTef/NqI3/166Q/9yzk//92Lv/&#10;//LS/9yujf/AknH/x5l4/9utjP/muJf/3rCP/8uaev+/jm3/v4po/8aOa//TmXT/5qqG/9ydev/W&#10;l3T/15d0/92dev/ion7/46N//+mrhP/nrIT/6K2F/+yyiv/ts4v/6rCI/+mvh//jqYH/4qiA/+Oo&#10;gP/hpn7/46V+/+Gjfv/ennr/25t4/9qad//dnXr/3Z57/9+gff/ho37/4aJ//+Gjfv/kpoH/46N/&#10;/96eev/ennr/46N//+iohP/mpoL/56eE/+mphv/oqIT/5aWB/+Kkf//lp4L/56mE/+epgv/nqYL/&#10;5KZ9/+Chdv/jpHn/46R5/96fdP/dnnP/3Z5z/+Gid//kpXr/4aJ3/9uccf/anXH/2J1x/9adcv/R&#10;mnH/yJdv/8SUbP/Dlm3/wplt/7mTZv+8l2r/wJ5x/7ucbv+5nnH/uKB0/7qjef+9pnz/spty/6eP&#10;af+hiWP/n4Jg/6SGZP+timr/tpJw/7mRbv+/kW//wZFt/8SSbf/OmW//z5hv/9adcv/fpHr/xIld&#10;/72AVP+/gFX/yYZb/8yJXv/RjmH/z4xf/9GRY//MjWH/w4RY/76BVf+8f1P/wINX/8mMYP/Jj2H/&#10;ypBg/9acav/do3H/15tl/9+kbP/qsnn/6rJ3/+GpbP/gqWn/4q1r/92oZv/grmf/+MZ9//nJff/u&#10;vXH/5bRn/+GsYP/apFr/2Z5Y/9meWv/ZnFn/1plY/82QUf/GiUr/w4ZH/8WFRf/HhUj/yIZJ/8yI&#10;S//Lh0r/0YxR/9SPVP/Uj1b/1ZNZ/9qXYP/WlGD/05Fd/8+NW//QjFv/z4xf/8eEV/+9elD/xIBZ&#10;/8aCXf/EgFv/xoJf/8J9XP/CfFv/xX5g/8uBZP/MgmX/zYNm/8d+Xv/FfFz/xXxc/8d+Xv/LgmL/&#10;x4Bi/8iBY//Oh2n/zIVn/8yFZ//LhGb/0Ilr/9KLbf/TjG7/25R2/+Gafv/fmn3/1ZJ3/8eFa/+o&#10;blj/j1lB/3pIMf+KWkP/zKCH/9OqlP+Oa1X/STQj/0g7K/9EOjD/Qz0x/0tEOv9TTEL/X1lN/3Rq&#10;YP+Ed2f/eGhZ/31qW/+Nc2T/k3hn/5V5ZP+Sclv/mXZY/+G9m//+27X/y5xy/8eWa///8cL//fvK&#10;//v5yP+VXzH/iE0h/59kPP+zc1D/vXhX/8B8Wf/Be1n/wHhS/8J6VP/BeVP/wXdU/8d+W//RiGX/&#10;zINg/8R7WP+/eVj/v3lY/794Wv/Belz/xHpd/8N5XP/CeFv/xHpd/8B2Wf+9c1b/vXNY/8F2Wf+/&#10;dFf/u3BT/7xxVP/BdV3/xnxj/8h+Zf/EfGP/wHhf/8J6Yf/CemH/v3pd/796Xf/Ae1z/vnla/7x3&#10;WP/Belz/xH1f/8V+YP/CfV7/w35d/8J9XP/FgF//zIpo/8SCYP/Afl7/vXhb/7x3Wv+9d13/vXdd&#10;/754Xv+9d13/vXdd/7t4W/+4dVr/t3RZ/7Z1Wf+4d1v/uHZc/7VzWf+0clj/s3FX/7NyVv+1clf/&#10;tXJX/7RxV/+0cVf/sm9V/7FuVP+0blX/smxT/7NrU/+za1L/tGxT/7RsU/+yalH/tXBT/7JtUP+x&#10;bE//tG9S/7RxVP+1cFP/t3FX/7lzWf+6cln/uXFZ/7hwWP+2blb/tm5W/7ZuVv+2blb/uXFZ/7dv&#10;V/+2blb/tG5V/7VvVv+3cVj/sm9V/7JvVf+zcVf/s3FX/7FvVf+vbVX/rm5V/61tVP+rb1f/pGtX&#10;/51mUv+OXkr/eVA+/2A7Kf9OLx3/QCQW/zokFv84Jhj/Oysb/0Y2Jv9OPyz/W0w5/19QPf9hUj//&#10;YVFB/1xPPv9ZTDz/U0Y2/zstIP81Jxr/OSkc/z8sHf9gRC7/bU02/3tWO/+KXkH/nGtL/6NuTP+o&#10;cUv/q3BI/61wRP+vcEX/rG1C/6hnPf+oZz3/qmc9/6hlO/+nZzv/pGU5/6RmN/+laDn/pmk6/6Rq&#10;Ov+jaTn/p209/6ZuP/+iaTz/o2o9/6JsPv+haz//nWc7/5pkOP+WXzb/lV41/5ZfNv+VXjf/k1w1&#10;/5RdNv+TXDb/kFs5/41bOP+MWjn/jFs7/4pcO/+FWDf/gVY2/31UNv99VDj/fFM3/3xSOf97Uzr/&#10;eE85/3JJM/9uSDH/XDso/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y4vKf/9&#10;/+///f/v//3/7f/9/+f//v/g//T2z//Mu5D/r5x0/5uHZv+SfV7/m4Jk/6GGa/+xk3f/wp+D/8yn&#10;iv/qw6L//ejJ/+rJqv/NpIT/z6aG/+zDo//97s3//urJ/+zEof/KnHr/wJBs/8aRb//UnXf/8LSQ&#10;/+ytiv/am3j/1JRx/9KSb//XlXL/2ph1/+Ghe//oqoP/6qyF/+muhv/ssor/7LKK/+ethf/jqYH/&#10;56yE/+eshP/hpn7/36F6/+Cgev/fn3v/3p56/9yceP/cnnn/3Z96/+Ciff/ho37/4aN+/+Smgf/n&#10;qIX/5aeC/9+hfP/ennr/46N//+mphf/nqYT/5qiD/+iqhf/oqoX/5qiD/+aog//pq4T/5aqC/+Wq&#10;gv/nrIT/56mA/+Klef/kpXr/46R5/96fdP/cnXL/3J9z/+Cjd//eoXX/3aB0/9yfc//Wm2//0plu&#10;/82Xa//Hk2v/vI9m/7qQaP+6k2r/u5hu/7uab/+9nnD/vqJz/7qfcP+/qXr/wax//8KtgP/CrYD/&#10;u6R6/7Gacf+mjWX/poVi/62JZ/+3j2v/wJRx/8OTb//FkWz/woxm/8WOZf/Ql2z/0pls/9qfc//g&#10;pXn/0JNm/8aJXP/DhFj/xoZa/8uLXf/Pj2H/zo5g/8+PYf/MjWH/xodb/8KDWP+9flP/wYJX/8iL&#10;Xv/NkGH/yY9d/9OZZ//gpHD/3aJq/9+nbv/mrnP/5q5x/+aucf/stnb/7bh2/+Ktaf/ToVj/67pu&#10;//TEeP/ywXT/8cBz/+i0aP/WoVX/1p5T/9SaUf/Pk0r/y49G/8aKQf/FiUH/xIhA/8SIQP/HiEP/&#10;yolH/8yLSf/Khkf/zopL/9OPUv/UkFP/1ZNZ/9mXXf/XlmD/1JJe/9SSXv/WlGL/1ZFi/8qHWv++&#10;e1D/xYJY/8qGX//Khl//xIBb/8B8Wf/Be1n/xH5d/8qBYf/Jf2L/zIFi/8qBYf/IfV3/xntb/8h/&#10;X//LhWT/yIJh/8yGZf/Qimn/z4lo/8+JaP/PiGr/1o9x/9uUdv/fmHz/4p2A/9qUev/Gg2n/sXFY&#10;/5ZcSP91RTH/YjUi/182JP98V0T/v5yI/7GSff9zWEf/QzMk/0U5K/9COi//RD0z/0dDOP9PSD7/&#10;X1dM/3FnW/9/b2D/eGVW/4RoWv+Sc2H/nnto/6B6Zf+gd2H/pHhb/8OVdP/drIv/v41q/6RzS//e&#10;rYX///TL//34zv/JlW7/nmdA/59lQP+vcE//uXdV/8B6WP/FfFn/x31Y/8l/Wv/LgVz/yoBd/8d+&#10;W//NhGH/yH9c/8J5Wf/DfF7/w3xe/8N8Xv/FfmD/x4Bi/8iBY//MgmX/xnxf/8B2Wf++dFn/wXdc&#10;/8J3Wv/Bdln/wHVY/8N4W//FeWH/x3tj/8l9Zf/HfWT/wHhf/8F5YP/BeWD/wXxf/8B7XP+/eFr/&#10;vndZ/713Vv+/eVj/wHpZ/8J8W//CfVz/wn1c/8F8W//Ef17/y4Zl/8WAX//BfF3/vHda/7x3Wv+7&#10;dVv/vHZc/7x2XP+5c1n/tnNW/7l2Wf+7eFv/uHVa/7ZzWP+4dVr/t3RZ/7Z0Wv+1c1n/s3JW/7Zz&#10;WP+3dFn/tnNY/7RxVv+zcFX/s3BV/7RxVv+2cFb/tW9V/7RsU/+za1L/tGxT/7RsU/+1blL/tG1R&#10;/7NuUf+ybVD/tG9S/7NwU/+yb1L/tnBW/7lzWf+5c1n/uXFZ/7pyWv+4cFj/tW5Y/7dwWv+3cVj/&#10;uHBY/7ZuVv+3b1b/tW9V/7VvVv+1b1b/tG5V/7NwVv+xb1X/sW9V/69tVf+vb1b/sHBX/6lrUv+k&#10;alT/mWVQ/4xcSP9+U0L/bEc1/04vHf9BJxr/OCUW/zYkFv85LBv/QjUk/04/LP9XSDX/Y1Q//2VW&#10;Qf9kU0H/X1A9/1tLO/9URzf/STws/zYoG/82Jhf/Py4e/045KP9tTTb/d1M5/4VcPP+UY0P/oWxK&#10;/6RtRv+nbUX/q21E/6xtQv+tbkL/q2s//6hoPP+paD7/rGk//6lmPP+oZz3/qGg8/6ZoOf+naTr/&#10;qWk5/6VpN/+jZzX/qGw6/6huPv+mbD7/pW0+/6VsP/+haz3/n2k9/5xmOv+VYDb/lF81/5VgNv+U&#10;Xjj/klw2/5NdOf+UXjr/kVw6/49dPP+NWjv/jFs7/4dZOP+EVzj/glY5/4JWOf9+VTn/e1M6/3lR&#10;OP94Tzn/dk03/29JMv9sRjH/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9+gHX//f/v//3/7f/8/+r//P/q//z/4v/99sz/4c+n/8Gvif+tmnn/nolq/5uGaf+iinD/&#10;tJl8/8Cjhf/Qr5D/68qr/+7Lrf/SrZD/zqmM/+jDpv/++dz//fja//ziwf/htJP/zqB+/8+dev/S&#10;nHr/6a+K/+ywjP/foH3/1pZz/8yMaP/TkW7/15Vy/92cdv/lpX//46V+/+GmfP/orYX/67GJ/+Wr&#10;g//iqID/6K2F/+qvh//jqID/3qB5/96gef/foXz/4KJ9/96ge//eoHv/36F8/+Ciff/ipH//4qR/&#10;/+aog//pqof/5aaD/+Gif//en3z/46SB/+iphv/mqIP/5aeC/+aog//oqoX/5KmB/+eshP/qr4f/&#10;5aqC/+eshP/orYP/6K2D/+Spff/kp3v/4aR4/96hdf/eoXX/36J2/9+keP/YnXH/0pls/9KZbP/N&#10;l2v/xZBk/8GNZf+7jGL/to9k/7iVbf+5mG//u5ty/7+idv/Cp3r/wKh4/76mdv/GsIH/yLKD/8qy&#10;hP/IsIT/x6yB/7+ieP+2lm3/tY9q/7uRa//Ak2z/xJJt/8iSbP/IkWr/xIpi/8WKYP/OkWX/1Zhs&#10;/9yfcv/go3b/3J9y/9WYa//NjmL/yopc/8+PYf/Tk2X/0pJk/8+PY//MjWH/yotf/8WGW//Bglb/&#10;xIVZ/8eJWv/Kjlz/zJBe/9WZZf/mqnT/4alw/+Kqb//osHX/5a1w/+avb//xu3v/8758/+m0cP/O&#10;nFP/3Ktf/+y7b//zwnX/9MN2/+i3aP/Zplf/26NW/9WcTf/NkkL/zI8//8qNPf/OkUH/0ZRE/9ab&#10;Tf/YnVH/1ZdO/9KSS//KiUX/zopJ/9GNTv/VkVT/1pRa/9qYXv/Yl2H/1JNd/9aUYP/Zl2X/1pJh&#10;/86KW//AfVD/wn9U/8qHXf/NimD/wn5X/795Vf+/eVX/xXxZ/8d+Xv/Ge1v/yn9f/8p/X//Jfl7/&#10;yn9f/8uCYv/LhWT/y4Vk/8yGZf/OiWj/0Yxr/9WQb//ZlHX/3pl6/92Ye//Vknf/yohu/6puVv+S&#10;WET/fEc1/2Y1JP9MJxf/RSQV/04xIf9qTkD/j3Vm/3VfUf9TQjL/RTkr/0c9M/9GPjP/SEI2/0hC&#10;Nv9NRTr/YFZK/3RnV/9/aVv/fmJU/4loV/+Zc2D/qH1q/6l7ZP+peWL/q3hd/7V9Yv+/h2z/sntd&#10;/5FaPP+bZEb/3KeI///ev//+7s3/3aaH/7F5Vv+4eVj/vHpY/8F7Wf/FfFn/zIJd/86EX//OhmD/&#10;zoRh/8Z9Wv/GfVr/xn1d/8F7Wv/FfmD/xH1f/8N8Xv/EfV//yIFj/8uEZv/LhGb/x31i/8B2W/+/&#10;dVr/wnhd/8J3Wv/Cd1r/x3xf/8p/Yv/HfF//x3xf/8h8ZP/GfGP/wXde/8B4X/+/eFz/wHte/755&#10;Wv+8dVf/vXdW/795WP/Ad1f/wXhY/8B6Wf/Efl3/wnxb/796W//BfF3/wn1e/8F8Xf/Ae1z/vHda&#10;/7x3Wv+7dln/uHVY/7h1WP+1clX/tnNW/7x3Wv+9eFv/unVY/7dxV/+6dFr/uHVa/7p3XP+4dVr/&#10;tXJX/7h1Wv+4dVr/u3Vb/7dyVf+0b1L/tG9S/7dyVf+4c1b/t3FX/7VtVP+za1L/tW5S/7VuUv+2&#10;b1P/tG1R/7RvUv+zblH/tG9S/7ZxVP+3clX/t3JV/7lzWf+3cVf/uHBX/7hyWf+3cVj/tW5Y/7dw&#10;Wv+4cln/t29X/7dvV/+2cFb/tnBW/7VvVv+yb1X/s3BW/7NwVv+wblb/r21V/69vVv+ycln/rXFZ&#10;/6ZqUv+fZVH/jl5K/3xRQP9sRzX/Wjor/0ImGP82IxX/NiQW/zUoGP9BNCP/TD8u/1hJNv9hUj//&#10;a1lF/2lXQ/9mVED/XEw8/1VFNf9KPS3/QDAh/zUlFv87Khr/SjUk/15DLv95VTv/hF1A/5NiQv+d&#10;aEb/pG1G/6ZsRP+ma0H/qmtA/6tsQP+qaz//qWk9/6hoPP+qaj7/rGk//6pnPf+paD7/qmo+/6pq&#10;PP+paTn/qWc3/6dlM/+oZjT/qmo6/6puPP+obj7/pm4//6VtPv+ibD7/n2s8/5tmOv+WYjr/lWE5&#10;/5VhOv+UYDn/kV04/5JeOf+SXTv/jlw7/41cPP+LWjr/iFo5/4NWN/+CVjn/glY5/4BXOf99VTv/&#10;e1M6/3RON/9yTDX/cEoz/29JMv9EHgn/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zdC///3/7f/9/+3//f/t//z/6v/9/+X//v/Z//30y//q2LL/xrSQ/7Ki&#10;gf+qmXv/vquN/9G8nf/PuJj/y7KT/9Czlf/HqIz/w6GG/8yojv/sx6z//di9//zZu//zxqX/57mX&#10;/+KxkP/Tnnz/0Zdy/9ufe//annr/1pd0/9OTb//Xl3P/2pp0/9+fef/foXr/3J51/9ugdv/eo3n/&#10;46h+/+Cle//gpX3/5aqC/+qvh//nrIT/4qaB/+Gjfv/ho37/5KaB/+Ciff/foXz/4aN+/+Gjfv/i&#10;pH//4qR//+Kkf//lp4L/4aJ//+Ciff/hon//5aeC/+aog//ipH//4qR//+Olfv/kqYH/5KmB/+Sp&#10;gf/nrIT/6K2D/+itg//mrYL/5q2C/+KpfP/hpnr/36R4/92jdf/gpnj/4aZ6/9+keP/XnnH/yZNl&#10;/8KOX//Cj2T/vItg/7aJX/+1il//t5Rq/72ecv+8n3P/vqN2/8Orff/Hr4H/y7OD/8+0hf/PtIX/&#10;zrOE/8+0hf/OsYX/yqt//8alev/Io3f/yJ1z/8iYcP/FlGz/xY9p/8uRaf/Kj2f/yoti/8mKYf/M&#10;i2H/0pNo/9uccP/en3P/4aJ2/+Gidv/Zmm7/0JFl/9SUZv/ZmW3/2Jhs/9GRZf/QkWX/zY5i/8qL&#10;X//IiV3/yoxd/8eHV//IjFr/0pRh/9ygav/ssHr/46hu/+Knbf/rsHb/6a5y/+Kra//nsG//77p4&#10;/++6dv/bqWD/3Kxg/+S0aP/wv3L/7r1w/+i3aP/ms2T/57Be/92mVP/Xn0z/2aFK/9qiS//hqVL/&#10;6LBZ//O7aP/6wXL/7bJk/9udVP/MjEX/z4tK/9GNTv/WklX/2JZa/9mXXf/XlmD/0pFb/9WTX//V&#10;k2H/0Y9d/8+LXP/Cf1L/xX5Q/8uHWv/Lh1r/w35V/755Uv/BeVP/xXtW/8V7WP/Felr/yH1d/8Z7&#10;W//Jfl7/y4Bg/8yDYP/KhGL/y4Vk/8qFZP/NiGf/1pFw/92be//gnn7/1ZR4/8SEaf+tb1b/j1ZC&#10;/2w5Jv9fMB7/VSsd/0slGP88IBT/OyMX/0MvJP9UQjb/WUk8/009MP9DNSj/Sj4w/01DN/9NQzf/&#10;TkQ4/0tBNf9WSjr/aFtK/4NwX/+QcV3/imVS/5RrWf+kd2L/soJs/7J+aP+0fmb/tXlf/7d6Xv+9&#10;f2b/unxj/59lT/+UWkT/pnBW/+awlv//9tn//eTF/9CVdf/IiWb/xYNh/8V/Xf/FfFn/yIBa/8mA&#10;Xf/JgF3/yH9c/8V8Wf/FfFz/w31c/8B5W//Ce13/wHld/794XP+/eFr/wntd/8J7Xf/Belz/w3le&#10;/8B2W//Adlv/wXdc/8B2W//Bd1z/yH1g/8l+Yf/Ge17/x3xf/8V7YP/DeV7/v3hc/794XP++eVz/&#10;vnlc/7x3WP+6dVb/vXZY/795WP/BeFj/wnlZ/8R7W//DfVz/wHlb/753Wf++eVr/vXhZ/794XP/B&#10;el7/vHda/7t2Wf+7dln/vHda/714W/+8d1r/vHdY/755Wv+6dVb/uXJW/7pzV/+8dFv/vXdd/754&#10;Xv+9d13/t3FX/7lzWf+8dlz/vHda/714W/+3clP/tnFS/7dyU/+5dFX/uHNW/7RtUf+1blL/uHFV&#10;/7RtUf+0bVH/tW5S/7NtU/+0blT/tW9V/7lzWf+8d1r/unVY/7tzWv+4cFf/tW1U/7ZuVv+0blX/&#10;s2xW/7ZvWf+2b1n/tW9W/7hyWf+2cFb/tW9W/7JvVf+xblT/sW5U/7BuVv+xb1f/sW9X/7BvWf+x&#10;cFr/p2pV/55kUP+WX0v/flNC/2xHN/9ZOCn/Ry0g/zokF/8zIRP/MiUV/zotHf9LPi3/WEs6/2RV&#10;Qv9rXEn/bVtH/2dVQf9jVEH/VEc2/0k8K/9AMyP/NiYX/zUkFP9FMB//WD0o/2dJMf+GX0L/l2ZG&#10;/59rRv+kbUb/p21F/6htQ/+pbED/qWo+/6ttPv+naTr/pmY4/6dnO/+paD7/qmc9/6dmPP+oZz3/&#10;p2c7/6lpO/+pZzf/pmQy/6dlM/+tazn/rm88/65uPv+nbTv/pW08/6NtPv+gbD3/nmk9/5lmO/+W&#10;Yjr/lGM7/5NiOv+TYjr/jlw3/49dOv+PXTz/i1o6/4VYOf+EVzj/g1g4/4BUN/9/Vjj/gFc5/39W&#10;Ov97Uzr/dVA2/3NNNv9vSzP/a0cv/1w4Iv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QAQAAAwAAAAECWAAAAQEAAwAAAAEB2QAA&#10;AQIAAwAAAAQAEVMuAQMAAwAAAAEAAQAAAQYAAwAAAAEAAgAAAQoAAwAAAAEAAQAAAREABAAAAAkA&#10;EVNaARIAAwAAAAEAAQAAARUAAwAAAAEABAAAARYAAwAAAAEANgAAARcABAAAAAkAEVM2ARwAAwAA&#10;AAEAAQAAASgAAwAAAAEAAgAAAVIAAwAAAAEAAQAAAVMAAwAAAAQAEVN+h3MABwAAD5wAEVOGAAAA&#10;AAAIAAgACAAIAAH6QAAB+kAAAfpAAAH6QAAB+kAAAfpAAAH6QAAB+kAAAYBgAAAACAAB+kgAA/SI&#10;AAXuyAAH6QgACeNIAAvdiAAN18gAD9IIAAEAAQABAAEAAA+cYXBwbAIQAABtbnRyUkdCIFhZWiAH&#10;4wADAAQADwAiAABhY3NwQVBQTAAAAABBUFBMAAAAAAAAAAAAAAAAAAAAAAAA9tYAAQAAAADTLWFw&#10;cGwAAAAAAAAAAAAAAAAAAAAAAAAAAAAAAAAAAAAAAAAAAAAAAAAAAAAAAAAAAAAAABFkZXNjAAAB&#10;UAAAAGJkc2NtAAABtAAABIRjcHJ0AAAGOAAAACN3dHB0AAAGXAAAABRyWFlaAAAGcAAAABRnWFla&#10;AAAGhAAAABRiWFlaAAAGmAAAABRyVFJDAAAGrAAACAxhYXJnAAAOuAAAACB2Y2d0AAAO2AAAADBu&#10;ZGluAAAPCAAAAD5jaGFkAAAPSAAAACxtbW9kAAAPdAAAAChiVFJDAAAGrAAACAxnVFJDAAAGrAAA&#10;CAxhYWJnAAAOuAAAACBhYWdnAAAOuAAAACBkZXNjAAAAAAAAAAhEaXNwbGF5AAAAAAAAAAAAAAAA&#10;AAAAAAAAAAAAAAAAAAAAAAAAAAAAAAAAAAAAAAAAAAAAAAAAAAAAAAAAAAAAAAAAAAAAAAAAAAAA&#10;AAAAAAAAAAAAAAAAbWx1YwAAAAAAAAAmAAAADGhySFIAAAAUAAAB2GtvS1IAAAAMAAAB7G5iTk8A&#10;AAASAAAB+GlkAAAAAAASAAACCmh1SFUAAAAUAAACHGNzQ1oAAAAWAAACMGRhREsAAAAcAAACRm5s&#10;TkwAAAAWAAACYmZpRkkAAAAQAAACeGl0SVQAAAAUAAACiGVzRVMAAAASAAACnHJvUk8AAAASAAAC&#10;nGZyQ0EAAAAWAAACrmFyAAAAAAAUAAACxHVrVUEAAAAcAAAC2GhlSUwAAAAWAAAC9HpoVFcAAAAM&#10;AAADCnZpVk4AAAAOAAADFnNrU0sAAAAWAAADJHpoQ04AAAAMAAADCnJ1UlUAAAAkAAADOmVuR0IA&#10;AAAUAAADXmZyRlIAAAAWAAADcm1zAAAAAAASAAADiGhpSU4AAAASAAADmnRoVEgAAAAMAAADrGNh&#10;RVMAAAAYAAADuGVuQVUAAAAUAAADXmVzWEwAAAASAAACnGRlREUAAAAQAAAD0GVuVVMAAAASAAAD&#10;4HB0QlIAAAAYAAAD8nBsUEwAAAASAAAECmVsR1IAAAAiAAAEHHN2U0UAAAAQAAAEPnRyVFIAAAAU&#10;AAAETnB0UFQAAAAWAAAEYmphSlAAAAAMAAAEeABMAEMARAAgAHUAIABiAG8AagBpzuy37AAgAEwA&#10;QwBEAEYAYQByAGcAZQAtAEwAQwBEAEwAQwBEACAAVwBhAHIAbgBhAFMAegDtAG4AZQBzACAATABD&#10;AEQAQgBhAHIAZQB2AG4A/QAgAEwAQwBEAEwAQwBEAC0AZgBhAHIAdgBlAHMAawDmAHIAbQBLAGwA&#10;ZQB1AHIAZQBuAC0ATABDAEQAVgDkAHIAaQAtAEwAQwBEAEwAQwBEACAAYwBvAGwAbwByAGkATABD&#10;AEQAIABjAG8AbABvAHIAQQBDAEwAIABjAG8AdQBsAGUAdQByIA8ATABDAEQAIAZFBkQGSAZGBikE&#10;GgQ+BDsETAQ+BEAEPgQyBDgEOQAgAEwAQwBEIA8ATABDAEQAIAXmBdEF4gXVBeAF2V9pgnIAIABM&#10;AEMARABMAEMARAAgAE0A4AB1AEYAYQByAGUAYgBuAP0AIABMAEMARAQmBDIENQRCBD0EPgQ5ACAE&#10;FgQaAC0ENAQ4BEEEPwQ7BDUEOQBDAG8AbABvAHUAcgAgAEwAQwBEAEwAQwBEACAAYwBvAHUAbABl&#10;AHUAcgBXAGEAcgBuAGEAIABMAEMARAkwCQIJFwlACSgAIABMAEMARABMAEMARAAgDioONQBMAEMA&#10;RAAgAGUAbgAgAGMAbwBsAG8AcgBGAGEAcgBiAC0ATABDAEQAQwBvAGwAbwByACAATABDAEQATABD&#10;AEQAIABDAG8AbABvAHIAaQBkAG8ASwBvAGwAbwByACAATABDAEQDiAOzA8cDwQPJA7wDtwAgA78D&#10;uAPMA70DtwAgAEwAQwBEAEYA5AByAGcALQBMAEMARABSAGUAbgBrAGwAaQAgAEwAQwBEAEwAQwBE&#10;ACAAYQAgAEMAbwByAGUAczCrMOkw/ABMAEMARHRleHQAAAAAQ29weXJpZ2h0IEFwcGxlIEluYy4s&#10;IDIwMTkAAFhZWiAAAAAAAADzFgABAAAAARbKWFlaIAAAAAAAAIPLAAA9yf///7tYWVogAAAAAAAA&#10;S2YAALLDAAAKylhZWiAAAAAAAAAnpAAAD3QAAMinY3VydgAAAAAAAAQAAAAABQAKAA8AFAAZAB4A&#10;IwAoAC0AMgA2ADsAQABFAEoATwBUAFkAXgBjAGgAbQByAHcAfACBAIYAiwCQAJUAmgCfAKMAqACt&#10;ALIAtwC8AMEAxgDLANAA1QDbAOAA5QDrAPAA9gD7AQEBBwENARMBGQEfASUBKwEyATgBPgFFAUwB&#10;UgFZAWABZwFuAXUBfAGDAYsBkgGaAaEBqQGxAbkBwQHJAdEB2QHhAekB8gH6AgMCDAIUAh0CJgIv&#10;AjgCQQJLAlQCXQJnAnECegKEAo4CmAKiAqwCtgLBAssC1QLgAusC9QMAAwsDFgMhAy0DOANDA08D&#10;WgNmA3IDfgOKA5YDogOuA7oDxwPTA+AD7AP5BAYEEwQgBC0EOwRIBFUEYwRxBH4EjASaBKgEtgTE&#10;BNME4QTwBP4FDQUcBSsFOgVJBVgFZwV3BYYFlgWmBbUFxQXVBeUF9gYGBhYGJwY3BkgGWQZqBnsG&#10;jAadBq8GwAbRBuMG9QcHBxkHKwc9B08HYQd0B4YHmQesB78H0gflB/gICwgfCDIIRghaCG4IggiW&#10;CKoIvgjSCOcI+wkQCSUJOglPCWQJeQmPCaQJugnPCeUJ+woRCicKPQpUCmoKgQqYCq4KxQrcCvML&#10;CwsiCzkLUQtpC4ALmAuwC8gL4Qv5DBIMKgxDDFwMdQyODKcMwAzZDPMNDQ0mDUANWg10DY4NqQ3D&#10;Dd4N+A4TDi4OSQ5kDn8Omw62DtIO7g8JDyUPQQ9eD3oPlg+zD88P7BAJECYQQxBhEH4QmxC5ENcQ&#10;9RETETERTxFtEYwRqhHJEegSBxImEkUSZBKEEqMSwxLjEwMTIxNDE2MTgxOkE8UT5RQGFCcUSRRq&#10;FIsUrRTOFPAVEhU0FVYVeBWbFb0V4BYDFiYWSRZsFo8WshbWFvoXHRdBF2UXiReuF9IX9xgbGEAY&#10;ZRiKGK8Y1Rj6GSAZRRlrGZEZtxndGgQaKhpRGncanhrFGuwbFBs7G2MbihuyG9ocAhwqHFIcexyj&#10;HMwc9R0eHUcdcB2ZHcMd7B4WHkAeah6UHr4e6R8THz4faR+UH78f6iAVIEEgbCCYIMQg8CEcIUgh&#10;dSGhIc4h+yInIlUigiKvIt0jCiM4I2YjlCPCI/AkHyRNJHwkqyTaJQklOCVoJZclxyX3JicmVyaH&#10;Jrcm6CcYJ0kneierJ9woDSg/KHEooijUKQYpOClrKZ0p0CoCKjUqaCqbKs8rAis2K2krnSvRLAUs&#10;OSxuLKIs1y0MLUEtdi2rLeEuFi5MLoIuty7uLyQvWi+RL8cv/jA1MGwwpDDbMRIxSjGCMbox8jIq&#10;MmMymzLUMw0zRjN/M7gz8TQrNGU0njTYNRM1TTWHNcI1/TY3NnI2rjbpNyQ3YDecN9c4FDhQOIw4&#10;yDkFOUI5fzm8Ofk6Njp0OrI67zstO2s7qjvoPCc8ZTykPOM9Ij1hPaE94D4gPmA+oD7gPyE/YT+i&#10;P+JAI0BkQKZA50EpQWpBrEHuQjBCckK1QvdDOkN9Q8BEA0RHRIpEzkUSRVVFmkXeRiJGZ0arRvBH&#10;NUd7R8BIBUhLSJFI10kdSWNJqUnwSjdKfUrESwxLU0uaS+JMKkxyTLpNAk1KTZNN3E4lTm5Ot08A&#10;T0lPk0/dUCdQcVC7UQZRUFGbUeZSMVJ8UsdTE1NfU6pT9lRCVI9U21UoVXVVwlYPVlxWqVb3V0RX&#10;klfgWC9YfVjLWRpZaVm4WgdaVlqmWvVbRVuVW+VcNVyGXNZdJ114XcleGl5sXr1fD19hX7NgBWBX&#10;YKpg/GFPYaJh9WJJYpxi8GNDY5dj62RAZJRk6WU9ZZJl52Y9ZpJm6Gc9Z5Nn6Wg/aJZo7GlDaZpp&#10;8WpIap9q92tPa6dr/2xXbK9tCG1gbbluEm5rbsRvHm94b9FwK3CGcOBxOnGVcfByS3KmcwFzXXO4&#10;dBR0cHTMdSh1hXXhdj52m3b4d1Z3s3gReG54zHkqeYl553pGeqV7BHtje8J8IXyBfOF9QX2hfgF+&#10;Yn7CfyN/hH/lgEeAqIEKgWuBzYIwgpKC9INXg7qEHYSAhOOFR4Wrhg6GcobXhzuHn4gEiGmIzokz&#10;iZmJ/opkisqLMIuWi/yMY4zKjTGNmI3/jmaOzo82j56QBpBukNaRP5GokhGSepLjk02TtpQglIqU&#10;9JVflcmWNJaflwqXdZfgmEyYuJkkmZCZ/JpomtWbQpuvnByciZz3nWSd0p5Anq6fHZ+Ln/qgaaDY&#10;oUehtqImopajBqN2o+akVqTHpTilqaYapoum/adup+CoUqjEqTepqaocqo+rAqt1q+msXKzQrUSt&#10;uK4trqGvFq+LsACwdbDqsWCx1rJLssKzOLOutCW0nLUTtYq2AbZ5tvC3aLfguFm40blKucK6O7q1&#10;uy67p7whvJu9Fb2Pvgq+hL7/v3q/9cBwwOzBZ8Hjwl/C28NYw9TEUcTOxUvFyMZGxsPHQce/yD3I&#10;vMk6ybnKOMq3yzbLtsw1zLXNNc21zjbOts83z7jQOdC60TzRvtI/0sHTRNPG1EnUy9VO1dHWVdbY&#10;11zX4Nhk2OjZbNnx2nba+9uA3AXcit0Q3ZbeHN6i3ynfr+A24L3hROHM4lPi2+Nj4+vkc+T85YTm&#10;DeaW5x/nqegy6LzpRunQ6lvq5etw6/vshu0R7ZzuKO6070DvzPBY8OXxcvH/8ozzGfOn9DT0wvVQ&#10;9d72bfb794r4Gfio+Tj5x/pX+uf7d/wH/Jj9Kf26/kv+3P9t//9wYXJhAAAAAAADAAAAAmZmAADy&#10;pwAADVkAABPQAAAKW3ZjZ3QAAAAAAAAAAQABAAAAAAAAAAEAAAABAAAAAAAAAAEAAAABAAAAAAAA&#10;AAEAAG5kaW4AAAAAAAAANgAArgAAAFIAAABDwAAAsMAAACZAAAAOQAAAUAAAAFRAAAIzMwACMzMA&#10;AjMzAAAAAAAAAABzZjMyAAAAAAABDHIAAAX4///zHQAAB7oAAP1y///7nf///aQAAAPZAADAcW1t&#10;b2QAAAAAAAAGEAAAoDQAAAAA0hZ4gAAAAAAAAAAAAAAAAAAAAABQSwMEFAAGAAgAAAAhAH6Hg2dy&#10;BgAAkh0AAA4AAABkcnMvZTJvRG9jLnhtbOxZW2/bNhR+H7D/IOi9te6WjTpFlq5FgawL2g59pmXa&#10;FiqJGkXHTn/9vkNStGN7rZM17bK1QB1deDm375yPR8+eb+rKu+ayK0Uz8cOnge/xphCzsllM/D/e&#10;v3yS+16nWDNjlWj4xL/hnf/87Oefnq3bMY/EUlQzLj0s0nTjdTvxl0q148GgK5a8Zt1T0fIGL+dC&#10;1kzhVi4GM8nWWL2uBlEQZIO1kLNWioJ3HZ6+MC/9M73+fM4L9ft83nHlVRMfsin9K/XvlH4HZ8/Y&#10;eCFZuywLKwa7hxQ1Kxts6pZ6wRTzVrI8WKouCyk6MVdPC1EPxHxeFlzrAG3CYE+bV1KsWq3LYrxe&#10;tM5MMO2ene69bPHm+kp65Qy+872G1XCR3tWLyDTrdjHGiFeyfddeSftgYe5I281c1vQXengbbdQb&#10;Z1S+UV6Bh2mehVma+V6Bd2mW5Wk+NGYvlvDNwbxi+audOYyHWZAN7cx8mIdxTjMH/cYDks+J426c&#10;3FazCJvfUi37WrpBwjSMe92SUR6m8cm6HZ15Z92Ar1u6aQvd0W/RKB5GsDMclMexBUXvvziOkySw&#10;Xoig7ygd7el4dP7Wj3EeBvhn/BiNRkMA9zN+bMtijP822nF1EO1fzgqYpVaS+3aR+qQ1aiY/rton&#10;AGbLVDktq1Ld6CQDCJJQzfVVWVxJc7MFTjTqXYDXtKuHJwhTmkKjzBxGOl2K4mPnNeJiyZoFP+9a&#10;5CdCHgX17eH69taG06psX5ZVRXija6sactleLjhiHZNnXohiVfNGmcQpeQUtRdMty7bzPTnm9ZQj&#10;D8jXMy0QG3dKclUsacM5Nn4LYQ363Ast5VYwUqFDojiSGo6GiAuxLwUIjCc79YqL2qMLCAlZ4BU2&#10;ZteXnZWqH2JtaQTREkIuygmoMF1vNtwdGO5OSfTdkrUcItCy21gAeCwcyVpwcsU9Ayg7zuXR7gRL&#10;hXme7KERAMxHFoxxkMeBzjcua9zRUPCxqMpZH1a66vKLSnrXDPVSbUxk7o2qGjJ8I2iWiQd6glzc&#10;q6Sv1E3FaVzVvOVzFBhUgkh7bG8TVhQIydC8WrIZN3unOmPYcCMyQGLp1K8XpJVNTNq17QL9SLNI&#10;v7ZZxo6nqVwzAydY8DnBzGQ3Q+8sGuUm12Uj5LEFKmhldzbjeyMZ05CVpmJ2gyIlBUIakdO1xcsS&#10;8X3JOnXFJIgIHoJc4e1SyE++twZRmfjdnytGua163SCIRyHSM5iNvklSJFeAeffNdPdNs6ovBHyL&#10;ao/d9CWNV1V/OZei/gBOdU674hVrCuw98Qsl+5sLZQgUWFnBz8/1MJM0L5t3LVKtcQbh8f3mA5Ot&#10;Ba0C3t+IHjgH2DVjyb6NOF8pMS81sLd2svYDiPWVLf0m0QLij6ZgxI5qXdmCgSeIFEqfD1AwKLw+&#10;lGqpDd8754ErSIRiD9qvQCdbWTaK1EMakQWlReLiUZKOQF0QY2ESZbhCSEVJBPrkTSd+HGaJnWJq&#10;EOGIzHNSrUkC8BWqyodk9O/IzH0TqBbqsNK40LREzBLRGGbZJWu4h2L3IWugnFAuGmYjUDdjKVdM&#10;b/O1KI9CzXfZ2PFtXYyPLPG/oWwxwsw4wiFQ19EHQiDF/gMDzh47HDPry+M/pWxHosQF2n+HtSV9&#10;OOywNp2AqPggJZ/I2npj5UGS7KEyAQ4dbwvj1Jyh7pt29hjZHqX6wduIUFLJ2GF6P3ib/LfxNgLX&#10;w5/I0h7b75G4fhEbL7RV1yHbUxs8J2akq3F/jOm7TK69lQVxhtVQeMPhKN87mMVpEozAl6nLpeuy&#10;7gHcH+Db8xWZyVAMulKb6Ub361x+soeI22eDLaM/kVB/G2cgQ5q665yhCxdtbtPsqc6gjlWWI3HD&#10;3nlsOi6Au20dfnNvpH3sPCZvoI+w5w0XVHf0BgJfx/1Od/C7ucJ2d93p+lEAw7VxHTBcRN3RFWia&#10;JyERXO0QdKfR2UVe+47Y0PsTxL8ONrZd/0d49D/oFcd37RVv28dSivWSsxmaQIbu3D6+6LPp0Rby&#10;9+gIIFN/viMQpkmKNEIdgTCN0CJBRyAcRTksho5AEmS24NojDtG74x0Bb7r+TczQeWBoIunG3N5n&#10;qt3+AIpIEOX6o8kOQuI4jWNAkop5HIbDHJIZPtkv1TebT+pH73RLqSFqKvJe+5R02W8k6EjHhz/N&#10;ZO1HSvqyuHuP691PqWd/AQAA//8DAFBLAwQUAAYACAAAACEAJJ1+keEAAAAKAQAADwAAAGRycy9k&#10;b3ducmV2LnhtbEyPzWrDMBCE74W+g9hAb41sh7aJYzmE9OcUCk0KJbeNtbFNrJWxFNt5+6q9tJeB&#10;ZZjZ+bLVaBrRU+dqywriaQSCuLC65lLB5/71fg7CeWSNjWVScCUHq/z2JsNU24E/qN/5UoQSdikq&#10;qLxvUyldUZFBN7UtcfBOtjPow9mVUnc4hHLTyCSKHqXBmsOHClvaVFScdxej4G3AYT2LX/rt+bS5&#10;HvYP71/bmJS6m4zPyyDrJQhPo/9LwA9D2A95GHa0F9ZONAoCjf/V4C2SWQziqGC+SJ5A5pn8j5B/&#10;AwAA//8DAFBLAwQKAAAAAAAAACEAFXgG/yJjEQAiYxEAFQAAAGRycy9tZWRpYS9pbWFnZTEudGlm&#10;Zk1NACoAEVJoAAAA/wAAAP8AAAD/AAAA/wAAAP8AAAD/AAAA/wAAAP8AAAD/AAAA/wAAAP8AAAD/&#10;AAAA/wAAAP8AAAD/AAAA/wAAAP8AAAD/AAAA/wAAAP8AAAD/AAAA/wAAAP8AAAD/AAAA/wAAAP8A&#10;AAD/AAAA/wAAAP8AAAD/AAAA/wAAAP8AAAD/AAAA/wAAAP8AAAD/AAAA/wAAAP8AAAD/AAAA/wAA&#10;AP8AAAD/AAAA/wAAAP8AAAD/AAEA/wABAP8AAQD/AAEA/wABAP8AAQD/AAEA/wABAP8AAQD/AAEA&#10;/wABAP8AAQD/AAEA/wABAP8AAQD/AAEA/wABAP8AAQD/AAEA/wABAP8AAQD/AAEA/wABAP8AAQD/&#10;AAEA/wABAP8AAQD/AAEA/wABAP8AAQD/AAEA/wABAP8AAQD/AAEA/wABAP8AAQD/AAEA/wABAP8A&#10;AQD/AAEA/wABAP8AAQD/AAEA/wABAP8AAQD/YEgw/2FJL/9iSjD/aU80/2lQMv9qUTL/bVI0/29V&#10;NP91WDj/eVw6/3tdO/99XDn/fFs4/39dOv+DYT7/g2E+/4ZkQf+JZUP/h2NB/4tjP/+NYj//jGE+&#10;/4xhPv+OY0D/jGA9/45iP/+QYkD/kWNB/5NiQf+SYUD/j149/5FgP/+QYj7/jV87/41gOf+PYjv/&#10;kWE7/41dNf+SYTn/lmI7/5VfOf+WYDz/lV44/5hhO/+ZYjz/lV44/5VeOP+YYTv/mGE7/5VfO/+U&#10;Xjr/lV87/5VfO/+VYTz/l2E9/5djPv+UXjr/lV85/5dhO/+XYTv/lF02/5hhOv+ZYjv/m2E7/5lf&#10;Of+aYDr/ll84/5VeN/+ZYjv/ll84/5VeN/+aYDr/mV86/5lfOv+ZXzr/l1w6/5VeOP+ZYjz/mmM9&#10;/5liO/+YYTr/mWI7/5tkPf+aYzz/lmA6/5dhO/+ZYz//l2E9/5ljP/+aYz3/mGE6/5hhOv+YXjj/&#10;mF44/5lfOf+ZXTj/mFw3/5ldOP+cYTn/nWI6/5xhOf+aXzf/ml83/5leNv+aXzf/ml83/5lfN/+b&#10;YTn/mV83/5BZMP+PWC//j1gx/41WL/+LVC7/iFEr/4hRK/+LUSz/kFYx/5NZNP+UWjX/m2E8/51j&#10;Pf+aYDr/mV85/55nQP+cZT7/mmM8/5pjPP+ZYjv/mmM8/5hhOP+eZDz/oGY+/59lPf+bYTn/n2U/&#10;/6BmQP+fZT//oGY+/51jO/+fZT3/oGY+/59mO/+fZjv/nWQ5/5xjOP+gZzz/nmU6/5xiOv+fZT3/&#10;oWY+/59kPP+hYz7/pGRA/6NjP/+jYz//oWM+/6NkQf+hYj//nl88/55fPP+eYj7/nmI+/51hPf+e&#10;Yj7/nmNB/5tgPv+bYD7/mmFD/5hfQf+bYkT/nGNF/5tiRP+cZEH/nGRB/5xiPf+gZD//oWVA/6Zo&#10;Q/+maEP/omc//6JnP/+iZz//oGY+/6FnQf+hZ0L/oWdC/59kQv+jZ0X/pWlH/6RoRv+jZ0X/oGRC&#10;/6FmRP+kaUf/oGVD/6BlQ/+hZkT/oGZB/6FnQv+iaEP/oGZB/6JmQv+kaET/o2dC/6NpQ/+iaEL/&#10;omhC/6JoQ/+iaEP/pGpF/6JoQ/+laUX/pWlE/6dpRP+pa0b/qGpF/6dpRP+makb/p2tG/6ZqRv+n&#10;a0f/p2tG/6drRv+makb/pWlF/6RqRf+kakX/pGpF/6RqRf+la0X/pWtF/6drRv+pbUj/rG5J/6ps&#10;Rf+oakP/qGpD/6lrRP+sbkf/rW9I/6xuR/+vcUr/r3RM/6xxR/+sc0j/rnVK/651Sv+yeU7/s3pN&#10;/7N6Tf+1fU7/t39O/7qAUP+9g1H/uoJP/7qCT/++hVD/wYhT/76FUP/BiFP/wIdS/8GIU//Ei1b/&#10;wYxW/8KNV//Fkl3/wpBb/8GPWv++j1v/wZJe/8GSXP/Ek1v/w5Ja/8CRW//Bkl7/wZJe/7+QXP+4&#10;iFf/toZW/7iIWv+7h1//uoVb/7yHXf+9hl//uH5Y/7F3Uf+zeVP/t31X/7uBW/+9gV3/voJe/7yA&#10;Xv+7f13/un5c/7l9W/+/g2H/woNi/8CBXv/Bgl//xIVi/7+DX//AhmH/xoxn/8KMaP+9h2P/wIlj&#10;/8SNZ//DiWT/wIZg/8OHYv/EiWH/w4hg/8OIYP/DiWH/wIZe/7+FXf/Bh1//xYlk/8GFYP+/g17/&#10;wYVg/8aKZf/Hi2b/x4tm/8eMZP/IjWX/yo9n/8mOZv/LkGb/z5Rq/9CVa//Nkmj/zJNo/86Vav/M&#10;lmr/zphs/9Cbcf/QnHT/z5tz/9Ofd//UoHj/0p1z/9Kdc//Vn3P/1J5w/9Wfcf/WoHL/2aN1/9mk&#10;eP/Yo3f/16R5/9ikfP/VpHv/1aR7/9Kjef/XqH7/2quB/92thf/hsYn/36+J/9qqhP/eror/36+L&#10;/96uiP/gsIr/4rKM/+Ozi//hsIj/4rGJ/+a1jf/mto7/5bWN/+O2jf/luJH/5bmS/+W5kv/juZH/&#10;5bmS/+i+lP/ovpT/6sCW/+vBl//ux5z/7cab/+zHm//wzaP/8c6k//DPpP/v0KT/7M2f/+zQof/u&#10;0qP/7NGi//DVpv/y16j/7tam/+/Xp//03Kz/8duq//Tgrv/y4K7/8eCy//PitP/06Lj/8+a5//Tp&#10;u//16rz/9eq9//Pqv//y68H/8uvB//Ltxf/28cv/BwI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AA/wAAAP8AAAD/AAAA/wAAAP8AAAD/AAAA/wAAAP8AAAD/AAAA/wAA&#10;AP8AAAD/AAAA/wAAAP8AAAD/AAAA/wAAAP8AAAD/AAAA/wAAAP8AAAD/AAAA/wAAAP8AAAD/AAAA&#10;/wAAAP8AAAD/AAAA/wAAAP8AAAD/AAAA/wAAAP8AAAD/AAAA/wAAAP8AAAD/AAAA/wAAAP8AAAD/&#10;AAAA/wAAAP8AAAD/AAAA/wAAAP8AAAD/AAEA/wABAP8AAQD/AAEA/wABAP8AAQD/AAEA/wABAP8A&#10;AQD/AAEA/wABAP8AAQD/AAEA/wABAP8AAQD/AAEA/wABAP8AAQD/AAEA/wABAP8AAQD/AAEA/wAB&#10;AP8AAQD/AAEA/wABAP8AAQD/AAEA/wABAP8AAQD/AAEA/wABAP8AAQD/AAEA/wABAP8AAQD/AAEA&#10;/wABAP8AAQD/AAEA/wABAP8AAQD/AAEA/wABAP9eSDD/YUwx/2JNMv9mTzD/aFEy/2tSNP9uUzX/&#10;cVY4/3ZZOf93Wjr/eVo7/3lbOf+AXzz/gmA9/4JgPf+EYj//hmRB/4llQ/+JZUP/imI+/4tjP/+M&#10;YT7/i2A9/4xhPv+NYj//jGI8/49jPv+OYDz/jV87/45gPv+SYUD/j149/45dPP+OXTz/iVs5/49h&#10;Pf+TYz3/kWE7/5FgOP+UYzv/lmI7/5RgO/+WYDz/lV89/5dhP/+YYkD/ll47/5hgPf+aYz3/mWI8&#10;/5VfO/+UXjr/lmI9/5djPv+WYj3/lWE8/5VhPP+SXjn/lWE6/5dhO/+XYTv/ll84/5pjPP+ZYjv/&#10;mV86/5heOf+aYDv/mV86/5RdNv+YYTr/lV43/5VeN/+aYDv/mmA7/5lfOv+XYDr/ll47/5hhO/+b&#10;ZD7/nGU//5hhOv+WXzb/mGE4/5xlPP+YYTj/l2A3/5tkPf+YYjz/lV43/5hhOv+aYzz/mGE6/5pg&#10;Ov+aYDr/mV04/5peOf+bYDj/nF43/5xeN/+bYDj/nGE5/55jO/+bYDb/mV42/5hdNf+aXzf/m2E5&#10;/5pgOv+cYjz/mWI7/5JbNP+SWzT/kFky/45XMP+NVjD/jFIt/4xSLf+NUjD/klgz/5ddOP+ZXzr/&#10;nGI9/59jPv+cYjz/mmA4/5xlPP+aYzz/m2Q9/5tkPf+bZD3/nmdA/5tkPf+eZDz/nmQ8/55kPv+c&#10;Yjz/nmQ+/6BmQP+eZD7/oGZA/5xlPv+dZj3/nGU8/55nPv+eZz7/mmM6/5xiOv+iaT7/n2Y7/55k&#10;PP+fZT3/oGU9/55jO/+hYz7/omQ//6VnQv+kZkH/oWM+/6RmQf+iZD//oGI9/51hPP+fYz7/oGRA&#10;/55iPv+eYj7/nWM+/5lhPv+ZYT7/m2JE/5deQP+aYUP/m2JE/5piP/+dZUL/nmNB/5xiPf+gZED/&#10;oWVA/6ZoQ/+laUT/oWVA/59jPv+hZUD/n2U//6NpRP+hZ0L/oGZB/59kQv+iZ0X/omdF/6FmRP+g&#10;ZUP/nGE//55jQf+gZUP/nmNB/6BlQ/+hZkT/oGZB/6BmQf+hZ0L/n2VA/6BmQf+jaUP/pGpE/6Np&#10;Q/+iaEL/o2lE/6NpRP+jaUT/pGpF/6JoQ/+laUX/pWlE/6dpRP+naUT/p2lE/6hqRf+pa0b/p2tG&#10;/6VpRP+na0b/qm5J/6hsR/+makX/pWlE/6RqRP+la0X/pGpE/6RqRP+la0X/pWtD/6NpQf+jaUH/&#10;p2xE/6dsRP+nbET/qm9H/61vSP+tb0j/sHJJ/65wR/+vcUj/sHJJ/6twRv+scUf/rnVK/651Sv+x&#10;eEv/sXhL/7J5TP+1fU7/uIBP/7qCUf+6gk//uYFO/7yDTv+9hE//uoVP/8CHUP/BiFH/v4ZP/8GI&#10;Uf/DilP/wYxW/8KNV//DkFn/wY9a/8GPWv+/kFz/xJJd/7+QXP/Bj1r/v5Bc/7+QXP/Bkl7/v49e&#10;/7yMW/+3h1f/toZY/7aFWv+0gFj/tH9V/7V/Wf+4gVr/s3xV/7R6VP+3fVf/uH5Y/7t/Wv+9gV3/&#10;voJe/8GCX/+7f13/un5c/7l9W/+/g2H/voJg/7p+Wv+9gV3/wohj/7+FYP+/iGL/wIpm/8CMZ/+/&#10;iWX/wIpm/8WPaf/BimP/wYdh/8KIYv/Ch1//wYZe/8KHX//Bh1//v4Vf/7+DXv/BhWD/xYlk/8OH&#10;Yv/Dh2L/w4di/8aKZf/FimL/xYpi/8iNZf/IjWX/yI1l/8iNZf/Ok2n/0JVr/9CVbf/LkWn/zJJq&#10;/86Xbv/QmXD/zplv/9Kdc//OmnL/y5dv/8+bc//VoHb/0p1z/9Secv/XoXX/1Z9x/9SecP/WoHL/&#10;2aN1/9ymev/Zo3f/16J2/9mkeP/Zpnv/16R5/9Whef/aqYD/366F/+Cvh//hsYn/47ON/+Gxi//g&#10;sIr/3q6I/96uiP/isoz/5LSM/+S0jP/hsYn/4rGJ/+a1jf/ltIz/5bWN/+W1jf/luI//57qT/+e7&#10;lP/luZL/5bmS/+e8kv/nvJL/6L6U/+m/lf/txJj/68GX/+nCl//vzKL/8tGm//LRpv/uz6P/6suf&#10;/+3Oov/rzqL/686i/+7So//r0KH/7tOk//DVpv/v16f/8dmp//bgr//x363/8N6u//Lhs//047X/&#10;8ua2//Pouv/06bv/9eq8//Hqvv/z7ML/8ezC//HsxP/18Mr/+PPN/wMC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AA/wAAAP8AAAD/AAAA/wAAAP8AAAD/AAAA/wAAAP8AAAD/&#10;AAAA/wAAAP8AAAD/AAAA/wAAAP8AAAD/AAAA/wAAAP8AAAD/AAAA/wAAAP8AAAD/AAAA/wAAAP8A&#10;AAD/AAAA/wAAAP8AAAD/AAAA/wAAAP8AAAD/AAAA/wAAAP8AAAD/AAAA/wAAAP8AAAD/AAAA/wAA&#10;AP8AAAD/AAAA/wAAAP8AAAD/AAAA/wAAAP8AAAD/AAEA/wABAP8AAQD/AAEA/wABAP8AAQD/AAEA&#10;/wABAP8AAQD/AAEA/wABAP8AAQD/AAEA/wABAP8AAQD/AAEA/wABAP8AAQD/AAEA/wABAP8AAQD/&#10;AAEA/wABAP8AAQD/AAEA/wABAP8AAQD/AAEA/wABAP8AAQD/AAEA/wABAP8AAQD/AAEA/wABAP8A&#10;AQD/AAEA/wABAP8AAQD/AAEA/wABAP8AAQD/AAEA/19LMP9jTzT/aFM4/2hTOP9oUzb/aVIy/29W&#10;N/90WTv/eFs7/3pdPf97XD3/eVo7/3taOf+EYUH/hWNA/4RiP/+GYkD/iGRC/4hkQv+KYj7/iWE9&#10;/4lhPf+MYT7/imA6/4thO/+MYjz/j2M+/5BkP/+PYT3/i105/5BgPP+SYUD/kF8+/45dPP+NXDv/&#10;jVw7/5JiPv+VZUH/k2E8/5RiPf+VYz7/lWE8/5NfOv+VYD7/lF89/5dhP/+XYT//l2E//5pkQv+Z&#10;Y0H/lV89/5NePP+SXTv/lmE//5diQP+VYD7/lWA+/5NhPP+TXzr/lGA7/5ZgPP+WYDz/mGE7/5pj&#10;Pf+ZYjz/lV44/5dcOv+aXz3/ml89/5hhO/+YYTv/lV44/5RdN/+YYTv/mWI8/5hhO/+VXjj/mGE7&#10;/5hhO/+aYz3/m2Q+/5hhOP+aYDj/nGI6/55kPP+aYDj/l2A3/5hhOP+XYDf/k1w1/5RdNv+aYDr/&#10;l103/5lfOf+cYDv/nV86/51fOv+fYTr/oWE7/55gOf+eYDn/nGE5/59kOv+bYDb/ml83/5leNv+Z&#10;Xjb/mmA6/5pgOv+aYDr/mmM8/5liO/+WXzj/lF02/5RaNf+SWDP/k1k0/5RZN/+RVjT/llw3/5th&#10;PP+eYj7/nmI9/55iPf+eYzv/n2Q8/51jO/+aYDj/nGU8/51mP/+eZ0D/oWpD/55kPv+fZT//nmQ+&#10;/55kPv+eZD//n2VA/6BmQf+dYz7/nWZA/6BpQ/+cZT7/mmM8/55nQP+cZT7/mGE6/5tkO/+iaED/&#10;oGY+/59lPf+fZT3/nWM7/51hPP+fYz7/oGQ//6ZoQ/+maEP/pmhD/6VnQv+gZD//n2M+/51hPP+e&#10;Yj3/oGQ//5xiPf+dYz7/m2Q+/5lhPv+YYkD/m2RF/5dgQf+cY0X/nGNF/5piP/+eY0H/nWJA/51i&#10;QP+eYj7/nmI+/6FlQP+iZkH/n2M+/6JmQf+iaEP/oWdC/6NsRv+faEL/n2RC/59kQv+iZ0X/oWZE&#10;/6FmRP+hZkT/m2NA/5xkQf+fZ0T/oGVD/6RpR/+hZ0L/oWdC/6FnQv+hZ0L/omhD/6JoQ/+jaUP/&#10;pmxH/6NpRP+hakT/oWpE/6FqRP+hakT/omhD/6JoQ/+jaUT/pGhE/6VnQv+kZkH/pmhD/6lrRP+p&#10;a0T/qGpD/6NoQP+nbET/qW1I/6ZqRf+laUT/pmpF/6VrQ/+la0X/pGpC/6NsQ/+la0P/pmxE/6Vr&#10;Q/+jaUH/pWtD/6VrQ/+la0P/q3BI/6pvR/+pbkT/rnNJ/61ySP+ucEf/rnBH/6xxR/+tckj/r3RK&#10;/7B3Sv+yeUz/snlM/7J6S/+2fk3/uoJR/7uDUP+8hFH/u4NQ/7yHUf+7hlD/uYRO/8KLU//AiVH/&#10;v4ZP/8GIUf/DilP/w4pT/8GMVv/Bjlf/wI9X/8COWf/Bkl7/wJBf/7yMW/+6iln/u4ta/7+PX//C&#10;kmL/vo5e/7uLXf+2hlj/toVa/7WEW/+xfVb/r3tU/695Vf+veFL/sXpU/7N8Vv+0fVf/tHpV/7d9&#10;WP+6flr/un5a/7+AXf++f1z/vX5b/75/XP+/g2H/u4Be/7V6WP+5flz/wYpk/7+IYv+9h2P/v4tm&#10;/7+OZv/BjWj/v4tm/8KMZv+/iGL/vYZf/8CGYP+9g13/vYNd/76EX/+9gV3/voJe/72BXf+/g1//&#10;xIhk/8WJZP/Hi2b/x4tm/8eLZv/Dh2L/w4di/8aMZP/Jj2f/xYtj/8aMZP/PlW3/y5Fp/8mPZ//J&#10;j2f/ypBo/86Xbv/RmnH/0Jtx/9Kdc//PmXP/z5lz/8+Zc//Qm3H/0Zpx/9Odcf/Vn3P/1Z9z/9Wf&#10;c//XoXX/2KJ2/92ne//cpnr/2KJ2/9agdP/cpXz/3Kd9/9ynff/eqoL/4K+G/9+uhv/gr4f/47GM&#10;/+Syjf/gsIr/3q6I/9yshv/hsYn/47OL/+Kyiv/isor/5LOL/+Szi//isYn/47OL/+Ozi//ktIz/&#10;6LuU/+m8lf/nu5T/57uU/+i8lf/nu5T/5ruR/+m+lP/pv5X/6L6U/+a/lP/nxJr/7Mmf/+vKof/p&#10;yaD/68ui/+3Qpv/rzqL/686i/+vOov/pzKD/8dSo//DVpv/s0aL/7dWl//Hbqv/04K7/8uCu//Lh&#10;s//z4rT/8ua2//Xou//06bv/+u/B//Lpvv/y67//8u3D//Ltw//x7MT/9fDK//byzf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AA/wAAAP8AAAD/////////////////////////&#10;////////////////////////////////////////////////////////////////////////////&#10;////////////////////////////////////////////////////////////////////////////&#10;/////////////////////////////////////wAAAP8AAAD/AAEA/wABAP8AAQD/AAEA/wABAP8A&#10;AQD/AAEA/wABAP8AAQD/AAEA/wABAP8AAQD/AAEA/wABAP8AAQD/AAEA/wABAP8AAQD/AAEA/wAB&#10;AP8AAQD/AAEA/wABAP8AAQD/AAEA/wABAP8AAQD/AAEA/wABAP8AAQD/AAEA/wABAP8AAQD/AAEA&#10;/wABAP8AAQD/AAEA/wABAP8AAQD/AAEA/wABAP8AAQD/V0Ys/2BMMf9kUDX/aVY4/2tWOf9tWDv/&#10;b1g4/3RaOf92XDv/eVw8/3pbPP+BYEH/fl08/39ePf+EYj//hWNA/4VjQP+HY0H/imRA/4piPv+K&#10;Yj7/i2Q9/4xiPP+NYz3/i2E7/4thO/+PYz7/kWU+/5JkQP+TYz//k2M//5NjP/+TYz//kWA//5Bf&#10;Pv+PXj3/kF8+/5NjP/+VY0D/lWNA/5dlQP+XYz7/lmI9/5VgPv+WYT//lmE//5ZhP/+WYT//mmVD&#10;/5xmRP+ZY0H/lV89/5RfPf+TXjz/lmE//5ZhP/+VYD7/l2JA/5tmRP+UXz3/kVw6/5ReOv+WYDz/&#10;mWI8/5lhPv+YYD3/mWE+/5hgPf+YYD3/l188/5dfPP+YYD3/ll47/5JcOv+XXzz/mmI//5hgPf+X&#10;YDr/mWI8/5hhO/+ZYjz/mWI7/5hhOP+bYTn/m2E5/5xiOv+cYjr/nWM7/5tkO/+ZYjv/lV43/5pg&#10;Ov+cYjz/ml45/5ldOP+cXjn/nF06/55eOv+gYj3/o2M//6BiO/+eYDn/nmM7/6FmPv+bYDj/nGE5&#10;/55jO/+bYTv/nGI8/51jPf+bYTv/nmQ+/55kPv+cYjz/nWM+/5heOf+UWjX/mF07/5pfPf+bXz3/&#10;nGI9/5xiPf+eYj7/nWE8/55iPf+fZDz/oGU9/6FnP/+dYzv/nmQ8/55nQP+eZ0D/omhC/59lP/+f&#10;ZT//nmQ+/59lP/+eZD//nmQ//5xiPf+cYj3/nWZA/55nQf+aZED/l2E9/5tlQf+dZkD/nGU+/51m&#10;P/+iaED/oGY+/59lPf+hZ0H/nWM9/55kPv+hZUD/oWVA/6NnQv+jZ0L/pmhD/6JmQf+gZD//n2M+&#10;/51jPf+eZD//nmQ//5xiPf+cZT//nGU//5ljQf+ZY0H/mWRC/5tlQ/+dZ0X/nGRB/5tjQP+gZUP/&#10;n2RC/6BkQv+dYT3/n2M//6JmQv+iZkL/oGRA/6JoQ/+jaUT/o2lE/6VuSP+hakT/n2hC/6FmRP+i&#10;Z0X/oWZE/6FmRP+fZ0T/nGRB/59nRP+iZ0X/omdF/6JnRf+iZkL/pGhE/6RoRP+iZkL/o2lE/6Jo&#10;Q/+hZ0L/o2lE/6NpRP+gaUP/omtF/6RtR/+hakT/nmdB/6NpRP+mbEf/pWlF/6JmQf+kZkH/pWdC&#10;/6lrRP+qbEX/p2lC/6dpQv+pbkb/qW5G/6dsRP+lakL/pWtD/6ZsRP+mbET/pmxE/6NsQ/+la0P/&#10;pW5F/6dtRf+la0P/qW9J/6RtRP+nbUX/rHJK/6txSf+mbET/rXJI/65zSf+scUf/rXJI/690Sv+x&#10;dkr/sHVJ/7N4TP+zeEz/s3hM/7R6TP+6gFD/uoJR/7qCT/+7g1D/uoVR/76JU/+8h1H/vYZO/8KL&#10;U//BilL/wYhR/8KJUv/DilP/wotT/8KNV/+/jlb/voxX/76PW//AkV3/wZFg/72NXP+8jFv/vY1d&#10;/8CQYP/BkmT/v5Bi/72OYv+5iF3/t4Zd/7WEW/+yflf/sX1W/7J8WP+xe1f/sXpU/7N8Vv+1flj/&#10;t4Ba/7qAW/+6gFv/vIBc/7yAXP+/gF3/vIBc/72BXf+7gF7/un9d/7h9W/+6gl//wIlj/7+JZf+/&#10;i2b/w49o/8KRaf+/jmb/vopj/7+LZv++iGT/vYZg/76HYf++hF//vYNe/76EX/+/g1//v4Nf/7+D&#10;X/+/g1//wohj/8KIY//DiWP/xYtl/8eNZ//Ijmj/x41n/8mPaf/Jj2f/xoxk/8mPZ//OlGz/zZNr&#10;/8uRaf/Mkmr/ypBo/8+Vb//QmXL/05x1/9KbdP/OmHL/z5pw/8+acP/Sm3L/0pty/9Occ//TnHP/&#10;1qF3/9ahd//VoHb/1J91/9ahd//bpHv/26R7/9egd//bpHv/3aZ9/9ymgP/cqIH/36uE/+Gthv/f&#10;rob/3q2F/+GwiP/hsIj/4bCI/+GwiP/gsIj/47OL/+Kyiv/hsYn/5LSM/+S0jP/jsor/4rKK/+Ky&#10;iv/htI3/57qT/+e6k//nu5T/6LyV/+m9lv/ovJX/5ryU/+a8lP/pv5f/6b+X/+nCl//qx5//6sef&#10;/+rJoP/pyaD/7Myj/+/Ppv/tzaT/7Myj/+nKnv/qy5//8NOn//PWqv/t0qX/8teq//LarP/w3Kr/&#10;9OCu//Lgrv/x4LL/++q8//jsvP/36r3/+e7A//Xswf/37sP/+PHH//Tvxf/z7sT/9O/H//Xwyv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AA/wAAAP8AAAD/////////////////&#10;////////////////////////////////////////////////////////////////////////////&#10;////////////////////////////////////////////////////////////////////////////&#10;/////////////////////////////////////////////wAAAP8AAAD/AAEA/wABAP8AAQD/AAEA&#10;/wABAP8AAQD/AAEA/wABAP8AAQD/AAEA/wABAP8AAQD/AAEA/wABAP8AAQD/AAEA/wABAP8AAQD/&#10;AAEA/wABAP8AAQD/AAEA/wABAP8AAQD/AAEA/wABAP8AAQD/AAEA/wABAP8AAQD/AAEA/wABAP8A&#10;AQD/AAEA/wABAP8AAQD/AAEA/wABAP8AAQD/AAEA/wABAP9mTjT/ZU0z/2hRMv9pUjP/a1Q1/21W&#10;Nv9vVjf/cVk3/3lcPP93Wjj/d1k3/3dZN/9/Xjv/gWA9/4RiP/+GZD//hmQ//4ZkP/+LZUH/imQ/&#10;/4xlPv+OZ0D/jGU+/45kPv+OZD7/jWM9/45kPv+QZD//kWVA/5BkP/+RYz//kGI+/5BiPv+RY0H/&#10;j2E//49hP/+PYT//k2JB/5VkQ/+VZEP/lmRB/5RiP/+WZEH/lWNA/5RiP/+WZEH/lWNA/5RiP/+X&#10;YkD/mmVD/5tmRP+XYkD/lF89/5RfPf+UXz//lWBA/5lkRP+YY0P/mGND/5plRf+YY0P/lWBA/5Vg&#10;QP+VYED/ll9A/5liQ/+aY0T/mmNE/5phQ/+ZYkP/l2BB/5dgQf+XYEH/lF0+/5dgQf+ZY0H/mWE+&#10;/5hgPf+YYD3/mmI//5tjQP+cZEH/m2Q+/5tkPf+bZD3/mmM8/5liO/+bZD3/nGU+/5xlPv+YYTr/&#10;mWI8/5pjPf+cYj3/mmA7/5pfPf+cYD7/nWE//51hPf+eYj7/nmI9/51hPP+bYTv/n2U9/6BmPv+d&#10;Yzv/n2U9/59lP/+eZD7/nmI9/59jPv+dYTz/oGQ//6FlQP+hZUD/omZC/59jP/+bYTz/mF45/5xi&#10;Pf+bYTz/m2E8/5pgOv+eZD7/nmQ+/55kPv+eZD7/nWM7/6FnP/+gZj7/nmc+/55nQP+faEH/oGlC&#10;/55nQP+fZT//nmQ+/59lP/+gZkD/oWdB/6BmQP+fZT//n2U//51mP/+dZj//m2Q+/51mQP+eaET/&#10;nWdD/59pRf+ia0X/oWpE/55nQf+gaUP/oGlD/59oQv+gaUP/omhD/6BmQP+gZkD/oGZB/59lQP+e&#10;ZD//nmNB/5tjQP+bY0D/mWE+/5ljQf+bZUP/m2VD/5lkQv+aZUP/mmVD/5tlQ/+cZEH/nWVC/6Bl&#10;Q/+jZ0X/omZE/6BkQv+iZkT/omZC/6NnRf+iZ0X/oWZE/6FmRP+iZ0X/pGlH/6dsSv+hZkT/oGZB&#10;/6FnQv+hZkT/oWZE/6BoRf+dZUL/m2NA/51lQv+hZkT/omdF/6VpR/+jZ0X/pGhE/6RqRf+iaEP/&#10;omhD/6JoQ/+jaUT/pGpF/6JoQ/+iaEP/p21I/6huSf+mbEf/oGVD/6RpR/+na0n/pmpI/6RoRP+l&#10;aUX/p2lE/6psR/+pa0b/o2dC/6VpRP+makX/pWlE/6NnQv+nbUf/qG5I/6dtR/+nbUX/pW5F/6dt&#10;R/+obkj/qG5I/6VrRf+nbUf/qnBK/6ZvSP+lbkX/q3FJ/6txSf+qcEj/r3ZL/7B1S/+uc0n/r3RK&#10;/7F2TP+yd0v/sXZK/7N4TP+0eU3/tXpO/7Z8Tv+5gVD/uYFQ/7mBUP+5hFL/uoVR/7uGUv+7hlD/&#10;u4hR/7+IUP+/iFD/wYpS/8GMVv/BjFb/votU/8GQWP++j1v/u4xY/7yNWf+8jFv/vIxb/7qKWf+4&#10;iFj/u4tb/7mKXP+5il7/uoth/7uKYf+0g1r/sYBY/7N/WP+1f1v/tH5a/7R+XP+0flz/sXtZ/7R+&#10;XP+3gV//t4Fd/7mCXP+6g13/vIJd/7qAW/+8gl3/vIJd/7yCXf+5gV7/uoJf/7uDYP+7g2D/vohk&#10;/8CKZv/Cjmn/w5Fs/8CPZ/++jGf/v41o/8CMZ/+/iWX/vYdj/7+IYv++hmP/vIRh/72CYP+9gmD/&#10;voNh/7yBX/++g2H/v4dk/7+HZP+/iGL/wotl/8CJY//EjWf/xI1n/8OMZf/Fjmf/xY5n/8eQZ//I&#10;kWj/zJVs/8yVbP/LlGv/zZNr/8+Vb//PlW3/0Zdv/9KYcP/PlW3/0Zdv/9OZcf/Sm3L/0pty/9Kb&#10;cv/RnHL/0p1z/9Ked//Tn3j/1KB5/9Sgef/Xo3v/2aV+/9aie//apH7/26WB/9ulgf/dqYT/3amE&#10;/+Csh//gron/3ayE/92shP/bqoL/366G/+Kxif/eroj/4LCK/+KyjP/js43/4rKM/+S0jv/ktI7/&#10;4rKM/+CzjP/kt5D/6LuU/+a5kv/kuJP/47eS/+W5lP/mupX/5bmU/+i8l//mupP/5ryU/+e9lf/q&#10;xZv/68ig/+zJo//syqT/7cyj/+zMo//szKP/68yg/+rLn//rzKD/7c6i/+3Oov/w06f/7NGk/+rS&#10;pP/z3a7/8t6s/+/drf/w3q7/9OKy//blt//26Lv/9+q9//nuwf/478T/+O/E//jxx//48cf/9fDG&#10;//Ltx//38tL/a2l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AA/wAAAP8AAAD/////////&#10;////////////////////////////////////////////////////////////////////////////&#10;////////////////////////////////////////////////////////////////////////////&#10;/////////////////////////////////////////////////////wAAAP8AAAD/AAEA/wABAP8A&#10;AQD/AAEA/wABAP8AAQD/AAEA/wABAP8AAQD/AAEA/wABAP8AAQD/AAEA/wABAP8AAQD/AAEA/wAB&#10;AP8AAQD/AAEA/wABAP8AAQD/AAEA/wABAP8AAQD/AAEA/wABAP8AAQD/AAEA/wABAP8AAQD/AAEA&#10;/wABAP8AAQD/AAEA/wABAP8AAQD/AAEA/wABAP8AAQD/AAEA/wgKB/9qUTP/a1I0/2xTNf9sUzT/&#10;b1Y3/3BYNv9xWTf/d108/35gPv9/YT//gF8+/39eO/+CYD3/hGI//4VjPv+HZUD/hmQ//4ZkP/+K&#10;ZD//i2VA/41mP/+OZ0D/jmQ+/49lP/+RZ0H/kWVA/5BkP/+RZUL/kGRB/5BkQf+QYkD/j2E//49h&#10;P/+TYkH/kmFA/5JhQP+UY0L/lmVE/5VkQ/+VZEP/lGJB/5NhQP+WZEH/lmRB/5VjQv+XZUT/lmRB&#10;/5VjQP+UYj//l2VC/5ZkQf+UYj//lF89/5VgPv+XYkD/lmRD/5plRf+XZUT/mGND/5lkRP+YY0P/&#10;lWBA/5VgQP+WYUH/lmFB/5liQ/+ZYkP/mGFC/5hhQv+ZYkP/mWJD/5liQ/+ZYkP/l2BB/5dgQf+Y&#10;YUL/l2BB/5RdPv+YYkD/nGZE/5tlQ/+cZkT/nGU//5xlP/+faEH/nmdA/51mP/+cZT7/nGU+/5tk&#10;Pf+WXzj/mGE7/5liPP+aXz3/ml89/5tgPv+cYT//nWE//51hP/+dYT3/nWE9/55kPv+cYjz/nmQ+&#10;/5xlPv+cZT7/n2U//59lP/+fZT//oGQ//6FlQP+gZD//omZB/6NnQv+laUT/oWVA/6FlQf+gZED/&#10;nGI9/5xiPf+cYjz/nGI8/5xiPP+fZT//nmQ+/59lP/+gZkD/n2U//6FnP/+faEH/oGlC/6FqQ/+e&#10;aEL/n2lD/59pQ/+eZ0D/nmdA/55nPv+iaED/o2lB/6RqQv+iaED/oGY+/55nQP+dZj//m2Q9/55n&#10;Qf+gaUP/nmhE/59pRf+gakb/n2lF/5xmQv+faEL/oGlD/6BpQ/+faEL/oGlD/51mQP+cZT//nWZA&#10;/51lQv+eZkP/nmZD/5tjQP+aZEL/m2VD/5ljQf+aZUP/m2ZE/5tmRP+aZUP/m2ZE/5tlQf+dZkD/&#10;oGZB/6BmQf+laUf/pmpI/6JmRP+iZkT/pGhG/6FmRP+hZkT/oGVD/6BlQ/+hZkT/omdF/6ZrSf+g&#10;ZUP/n2RC/6NpRP+fZ0T/nmZD/59nRP+cZT//nWVC/6RqRf+qcEv/q29L/6ltS/+makb/pWlF/6Rq&#10;Rf+kakX/pGpF/6NpRP+kakX/pmxH/6RqRf+kakX/p21I/6huSf+mbEf/omdF/6VqSP+makj/pmpI&#10;/6ZqRv+na0f/qW1I/6puSf+na0b/o2dC/6VpRP+makX/pmpF/6NpQ/+nbUf/qG5I/6dtR/+obkj/&#10;qW9J/6huSP+nbUf/pWtF/6VrRf+la0X/qnBK/6hxSv+rcUn/sHZO/650TP+udEz/sHdM/7F2TP+x&#10;dkz/sndN/7J3Tf+xeEv/s3hM/7Z7T/+3fFD/tnxO/7Z8Tv+6gFD/uYFQ/7mBUP+6hVP/uYRQ/7iF&#10;UP+3hE//uYZP/72IUv+/iFD/wItV/8KNV//AjVb/v4xV/8GPWv+/kFz/vY5a/72NXP+8jFv/u4ta&#10;/7qKWv+5iVn/u4td/7mKXv+5il7/uoth/7mIX/+0g1v/s39a/7J+Wf+zfVn/s31Z/7N9W/+1fVr/&#10;s31b/7R+XP+4gmD/uoRi/7uEXv+5glz/uYJc/7l/Wv+9g17/wYdi/8OJZP/AhmH/v4dk/8GKZP++&#10;h2H/wIpm/8GLZ//BjWj/wY9q/7+Paf+/jWj/wI9n/76NZf/AjGf/wIxn/76IZP/AiGX/voZj/7uD&#10;YP+8gV//vYJi/7qBY/+7gmT/v4dk/8KKZ//AiGX/wIpm/8CKZv/CjGj/wYtn/8GLZ//Fj2n/xY9p&#10;/8aQav/Ik2n/zZhu/86Xbv/MlW7/zZNt/9GXcf/RlXD/0Zdx/9KYcP/OlGz/0phw/9Gacf/Sm3L/&#10;0pty/9Kbcv/Qm3H/0513/9Ked//Snnf/1qJ7/9alff/ZpX7/2aV+/9ejfv/ZpYD/2aWA/9mlgP/d&#10;qIb/3amE/9+rhv/hrYj/3KqF/92shP/bqoL/26qC/9+tiP/fr4n/36+J/+Gxjf/js4//47OP/+Oz&#10;j//mtpL/57eT/+O1kf/ktpL/57mV/+W3k//lt5P/47WR/+W5lP/mupX/5rqV/+m9mP/nu5b/57uW&#10;/+e9l//pwpv/6cOe/+rHof/tyqT/68mj/+zLov/sy6L/7cyj/+7Nov/uzaL/68yg/+7Opf/x1Kr/&#10;7tOo/+vQo//z3a7/8dyt/+7Zqv/w26z/8+Gx//jnu//46r3/+Oq9//fsv//57sH/+O/E//jvxP/4&#10;8cf/9/DG//Tvx//28Mz/9fDS/x0eG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AA/wAAAP8AAAD/&#10;////////////////////////////////////////////////////////////////////////////&#10;////////////////////////////////////////////////////////////////////////////&#10;/////////////////////////////////////////////////////////////wAAAP8AAAD/AAEA&#10;/wABAP8AAQD/AAEA/wABAP8AAQD/AAEA/wABAP8AAQD/AAEA/wABAP8AAQD/AAEA/wABAP8AAQD/&#10;AAEA/wABAP8AAQD/AAEA/wABAP8AAQD/AAEA/wABAP8AAQD/AAEA/wABAP8AAQD/AAEA/wABAP8A&#10;AQD/AAEA/wABAP8AAQD/AAEA/wABAP8AAQD/AAEA/wABAP8AAQD/AAEA/2RQOP9qUTP/bVQ2/29W&#10;N/9xWDn/c1s5/3VbOv92XDv/fF8//4JhQP+EY0L/hmND/4VjQP+EYj//hmRB/4dlQP+IZkH/iGZB&#10;/4xmQf+NZ0L/jWY//45nQP+PZT//kWdB/5JmQf+SZkH/kWVA/5BkQf+RZUL/kWVC/5BkQf+QYkD/&#10;j2E//49hP/+UY0L/k2JB/5NiQf+VZEP/l2ZF/5VkQ/+VZEP/lGJB/5RiQf+WZEP/l2VE/5ZkQ/+Z&#10;Z0b/l2VC/5ZkQf+VY0D/lWNA/5RiPf+UYj3/lGI//5ZkQf+XZUL/l2VE/5dlRP+XZUT/lWNC/5lk&#10;RP+XYkP/l2JD/5hjRP+YY0T/mGND/5hhQ/+YYUL/l2BB/5hhQv+aY0T/mWJD/5liQ/+aY0T/l2BB&#10;/5dgQf+XYT//mWNB/5hiQP+YYkD/nWdF/51nRf+bZUP/nWVC/55nQf+gaUP/n2hC/55nQf+cZT//&#10;mmRA/5pkQP+YYTv/mWI8/5lhPv+YYD3/mGA9/5pfP/+cYUH/nGFB/51iQP+dYz7/nmQ//59lQP+d&#10;Yz3/m2Q9/5tkPf+cZT7/nGU+/55kPv+gZkD/omhC/6FlQP+iZkH/o2dC/6VpRP+jZ0L/oGQ//6Fl&#10;QP+hZUD/oWVA/55kPv+dYz3/nmQ+/5xlPv+faEH/nGU+/55nQP+hZ0H/nmdA/6BpQv+faEH/n2lD&#10;/6FrRf+dZ0H/nmhC/6BqRP+faUP/oGlA/6BpQP+jaUH/pGpC/6RqQv+la0P/o2lB/55nQP+eZ0D/&#10;nGU+/59oQf+gaUP/n2lF/59pRf+faUX/oGlD/51nQ/+eZ0H/oGlD/6BpQ/+eZ0D/n2hB/55oRP+d&#10;Z0P/nGZC/5xmRP+cZkT/nGZE/5tlQ/+bZEX/nGZE/5tlQ/+bZkT/m2ZE/51oRv+cZ0X/nWdF/51m&#10;QP+eZ0H/omhD/6FlQf+laUX/pmpI/6NnRf+gZEL/o2dF/6BlQ/+fZEL/n2RC/6BlQ/+hZkT/omdF&#10;/6RpR/+hZkT/omdF/6RqRf+faEL/nmdB/6BpQ/+hakT/pW5I/691UP+wdlH/r3NP/6xwTP+na0f/&#10;pWlF/6NpRP+kakX/pGpF/6RqRf+mbEf/pmxH/6ZsR/+nbUj/pmxH/6ZsR/+kakX/pWpI/6RpR/+l&#10;akj/pGpF/6drR/+obEj/qm5K/6tvS/+na0f/pmpG/6ZqRv+na0f/pGpF/6RqRf+nbUj/qG5J/6dt&#10;SP+obkn/qW9K/6huSP+la0X/pGpE/6VrRf+obkj/qnBI/6xySv+tc0v/snhQ/691Tf+wd0z/sXhN&#10;/7F4Tf+yeU7/snlO/7J5Tv+xeEv/snlM/7Z7T/+3flH/uX9R/7qAUv+7g1L/vYVU/7yEU/+7hlT/&#10;uINR/7aDTv+2g07/uIVQ/72IUv+9iFL/wItV/8KPWP/AjVj/v41Y/7+QXP++jl3/vo5d/76OXf+7&#10;jVz/uopa/7qKXP+6ilz/u4td/7mIXf+7imH/uolg/7eGXv+0gl3/tYFc/7R+XP+2flv/tn5b/7Z+&#10;W/+2flv/t4Ff/7eBX/+5g2H/vIZk/7yFX/+4gVv/t4Ba/7h+Wf+/hWD/xoxn/8iOaf/DiWT/xIpl&#10;/8eNaP/BimT/w4xm/8SOav/EkGv/wpBr/8CQav+/j2n/v45m/76NZf/Cjmn/wo5p/8CKZv/Bi2n/&#10;wIhl/76GY/+7g2D/u4Jk/7uCZP+5gmP/vohm/8SObP/CjGj/wIpm/8GLZ//CjGj/wYtn/8GLZ//F&#10;j2v/xY9p/8eRa//Ikmz/zZdx/8uVb//LlG3/zZNt/9CWcP/RlXD/0pZx/9KYcP/OlGz/0phw/9CZ&#10;cP/RmnH/0pt0/9Gbdf/Rm3X/1J54/9SeeP/Tn3j/1qJ7/9emfv/WpX3/1aN+/9akf//XpYL/16WC&#10;/9umhP/cp4X/3KeF/96qhf/hrYj/4KyH/96thf/drIT/2qmB/96sh//gsIr/3q6K/9+vi//iso7/&#10;4rKO/+Ozj//nt5P/6rqW/+a4lP/muJT/5LaS/+K0kP/lt5P/5LaS/+W3k//luZT/57uW/+i8l//n&#10;u5b/6LyX/+m9mP/nwJn/58CZ/+rEn//sxqH/58Se/+vIoP/tyqL/7Mmh/+3Mo//vzqX/786l/+7O&#10;pf/y0qn/8NOp/+vQpf/w2Kz/7tms/+7Zqv/u3K7/8uCy//bluf/457v/9+i9//XovP/16r3/9+7D&#10;//jvxP/48cf/+fLI//jwyf/48s7/9vDO//Tv0f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AA/wAA&#10;AP8AAAD/////////////////////////////////////////////////////////////////////&#10;////////////////////////////////////////////////////////////////////////////&#10;/////////////////////////////////////////////////////////////////////wAAAP8A&#10;AAD/AAEA/wABAP8AAQD/AAEA/wABAP8AAQD/AAEA/wABAP8AAQD/AAEA/wABAP8AAQD/AAEA/wAB&#10;AP8AAQD/AAEA/wABAP8AAQD/AAEA/wABAP8AAQD/AAEA/wABAP8AAQD/AAEA/wABAP8AAQD/AAEA&#10;/wABAP8AAQD/AAEA/wABAP8AAQD/AAEA/wABAP8AAQD/AAEA/wABAP8AAQD/XFNE/2pQNf9qTzL/&#10;blM2/3NYOv94Xj3/eF49/3pdPf97Xjz/fF48/39ePf+CXz//hGFB/4VjQP+GZEH/h2VC/4hmQf+K&#10;aEP/jmhD/5BqRf+TbEX/kmhC/5FnQf+PZT//k2lD/5FlQP+RZUD/kGRB/5BkQf+SZkP/kWVC/5Fk&#10;Q/+QZEH/kGJA/5FjQf+VZEP/kmFA/5NiQf+WZUT/l2ZF/5ZlRP+VZEP/lWRD/5VkQ/+VZEP/l2VE&#10;/5ZlRP+YZkP/l2VC/5ZkQf+VY0D/lWM+/5NhPP+VYz7/lmQ//5hmQ/+XZUL/lmRB/5lnRv+XZUT/&#10;l2VE/5dkRf+XYkP/mGNE/5lkRf+YY0T/mGND/5hhQv+XYEH/l2BB/5pjRP+aY0T/mGFC/5liQ/+a&#10;Y0T/mGJA/5hiQP+YYkD/m2VD/5xmRP+aZEL/nWdF/59pR/+bZUP/n2dE/6BpQ/+gaUP/nmdB/51m&#10;QP+aZED/mmRA/5pkQP+aZED/mWNB/5piP/+ZYEL/mmFD/5hfQf+YX0H/nGFB/59kQv+gZUP/n2VA&#10;/55kPv+cYjz/mmM8/5tkPf+cZT7/nGU+/59lQP+gZkD/omhC/6BmQP+hZUD/o2dC/6NnQv+iZkH/&#10;pGZB/6NnQv+hZUD/omZB/6FnP/+eZDz/nWY//51mP/+eZ0D/nmdA/59oQf+eZ0D/n2hB/6BpQv+e&#10;aEL/nmhC/59rRP+daUL/nWlC/55qQ/+ga0H/oGtB/6FqQf+hakH/oWpB/6FqQf+nbUX/pG1E/55n&#10;QP+eZ0D/nmdA/6BpQv+gaUL/n2hB/59oQv+gaUL/oGlC/59oQf+faEH/oGlC/6BpQv+eZ0D/nmdA&#10;/6BqRP+faUX/nGZC/5xmRP+aZEL/m2VD/51nRf+dZ0X/nWdF/55oRv+eaEb/nGZE/55oRv+eaEb/&#10;n2lH/51lQv+hZkT/pGlH/6JmQv+iZkL/o2dF/6JmRP+gZEL/oGVD/6BlQ/+fZEL/oGVD/6FmRP+h&#10;ZkT/pGlH/6RpR/+kaUf/pWpI/6ZsR/+hakT/oWpE/6NsRv+ncEr/rXZQ/7Z8V/+vdVD/rHFP/6pw&#10;S/+lakj/omdF/6JoQ/+jaUT/o2lE/6ZsR/+nbUj/qG5J/6dtSP+obkn/o2lE/6NpRP+jaUT/o2lE&#10;/6NpRP+kakX/pGpF/6huSf+nbUj/qG5J/6lvSv+na0f/qG5J/6ZsR/+kakX/pmxH/6dtSP+obkn/&#10;p21I/6ZsR/+mbEf/pmxH/6ZsR/+jaUP/o2lD/6dtR/+pb0f/qnBI/650TP+udUr/sHdM/692S/+w&#10;d0z/s3pP/7J5Tv+yeU7/s3pP/7J5Tv+xeEv/snlM/7V8T/+3f1D/vIRV/72FVP+9hVT/wopZ/72I&#10;Vv+6hVP/t4JQ/7aCUP+2g07/uIVQ/7yJVP+8iVT/v4pW/8GOWf/Cj1r/wY9c/76OXf++jl3/vI5d&#10;/72PXv+8jl3/uYlb/7iIWv+5iVv/uole/7eGXf+5iF//uIdf/7WDXv+2gl3/tYBe/7V/Xf+3fmD/&#10;uH9h/7mAYv+5gV7/uoJf/7mBXv+6hGL/vYVi/7uDYP+3gFr/t31Y/7h+Wf/AhmH/xIpl/8aMZ//H&#10;jWj/xoxn/8eNaP/Ci2X/xI1n/8aQbP/Hk27/wpBr/8CQav++jmj/voxn/8CPZ//FkWz/xJBr/8KM&#10;aP/Ejmr/w4to/8WNav/AiGX/vohm/7yGZP+7hWP/vohm/8OObP/Cjmn/wIxn/8KOaf/Dj2r/wo5p&#10;/8KOaf/FkWr/xJBp/8aSa//Ikmz/y5Vv/8iSbP/Jkmv/ypNs/8+Vb//RlXD/0ZVw/9GXb//PlW3/&#10;0Jlw/9CZcP/QmnT/0px2/9Kcdv/SnHb/1J54/9Wfef/UoHn/1aF6/9WkfP/VpHz/1KJ9/9akf//W&#10;pIH/1qSB/9img//ZpIL/2aWA/9yog//grIf/4KyF/9+uhv/erYX/26qC/96uiP/hsYv/4LCM/9+v&#10;i//hsY3/4rGQ/+Oykf/mtpL/6bmV/+i4lP/muJT/4bOP/9+xjf/ktpL/5riU/+O1kf/ktpT/5riU&#10;/+i6lv/oupb/6LyX/+e7lv/nvZf/6b+Z/+nCm//pw57/5sCb/+nGnv/tyqL/68ig/+zJof/vzqX/&#10;786l/+3Mo//x0aj/8dGo/+3Qpv/r06f/7taq/+/arf/v2q3/7dut//Hes//047j/9uW6//Lluf/1&#10;6Lz/+O3A//ruxP/58Mf//PPK//nxyv/79dH/+fPR//fxz//28dP/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AA/wAAAP8AAAD/////////////////////////////////////////////////////////////&#10;////////////////////////////////////////////////////////////////////////////&#10;////////////////////////////////////////////////////////////////////////////&#10;/wAAAP8AAAD/AAEA/wABAP8AAQD/AAEA/wABAP8AAQD/AAEA/wABAP8AAQD/AAEA/wABAP8AAQD/&#10;AAEA/wABAP8AAQD/AAEA/wABAP8AAQD/AAEA/wABAP8AAQD/AAEA/wABAP8AAQD/AAEA/wABAP8A&#10;AQD/AAEA/wABAP8AAQD/AAEA/wABAP8AAQD/AAEA/wABAP8AAQD/AAEA/wABAP9nUjf/Z1I3/2xV&#10;Nv9wVzj/c1g6/3NYOv92XDv/emA//3tePv9/YT//gmFA/4JgPf+GYkD/h2NB/4ZiQP+IZEL/i2lE&#10;/4tpRP+MZkH/jWdC/5FqQ/+RakP/kmhC/5JoQv+RZ0H/k2dC/5FjP/+QYj7/kmRA/5FjP/+TZUH/&#10;kWNB/5NnRP+SZkP/k2dE/5NnRP+UZkT/kGJA/5JkQv+UZkL/lGZC/5VlQf+XZ0P/l2dD/5dnQ/+X&#10;Z0P/l2dD/5dnQ/+WZkL/lmZC/5dlQv+WZEH/l2VC/5dlQP+ZZ0L/mWdC/5poRf+WZEH/lmRD/5ln&#10;Rv+ZZkf/mmVG/5lkRf+ZZEX/m2RG/5plRv+YY0T/lmFB/5dgQf+XYEH/mGFC/5liQ/+aZEL/mWNB&#10;/5pkQv+aZEL/mWRC/5plQ/+aZUP/mmVD/55oRv+dZ0X/n2lH/59pR/+haUb/oWpE/6FqRP+hakP/&#10;nmdA/5tlP/+cZkD/nGZA/5xoQ/+bZUP/mGJA/5xjRf+eZUf/m2JE/5phQ/+bYkT/m2JE/59kQv+g&#10;ZUP/n2RC/5xiPf+cYj3/nmQ+/59lP/+bYTv/nmQ+/6FnQf+hZ0H/o2lD/6BmQP+hZ0H/o2lD/6Rm&#10;Qf+jZT7/p2lC/6VqQv+jaED/o2hA/6NpQf+gaUD/nWY9/5xnPf+eaT//nWg+/51oPv+cZz3/nWg+&#10;/6FrRf+eakP/nmpD/55qQ/+gbEX/n2tE/5xoQf+fa0P/n2pA/59qQP+fakD/oGlC/6FqQ/+kbUb/&#10;omtF/5xlP/+dZkD/oWpE/6FqQ/+faEH/n2hB/6BpQv+gaUL/n2hB/6BpQv+ia0T/oGlA/6JrQv+j&#10;bEP/oGlA/6BqRP+gbEX/nmpD/6FrR/+ibEj/n2lF/59pRf+ha0n/oWtJ/59pRf+dZ0P/nGZE/55o&#10;Rv+eaEb/n2dE/59nRP+gZUP/oWdC/6RoRP+fYz//n2M//6RlQv+hZUH/oGRA/6BkQP+gZkH/oWdC&#10;/6NpRP+fZ0T/n2dE/6FpRv+iakf/o2tI/6VtSv+mbkv/qHBN/6pzTf+qc03/rHRR/6x0Uf+ocE3/&#10;pm5L/6JqR/+gaEX/oWlG/6NrSP+ja0j/ompH/6VtSv+nb0z/pm5L/6hwTf+jbEb/omtF/6NsRv+i&#10;a0X/oGlD/6RqRf+kakX/qG5J/6lvSf+qcEv/rnRP/6txTP+jaUT/pmtJ/6dsSv+jbEb/o2xG/6dw&#10;Sv+ocUv/p21I/6dtSP+kakX/p21I/6hsR/+lakL/p2xE/65wSf+ucEf/rXJI/690Sv+wd0r/sXhN&#10;/7J5Tv+zek//snxQ/7B6Tv+ye1L/sntS/696Tv+xfFD/s31P/7aAUf+1f1D/uINR/7uDUv+/h1b/&#10;wIhX/7yHVf+6hVP/uYRS/7mEUv+5hFL/vIdV/8CLWf+9iVf/u4dV/76KWv/DkGH/wY5f/76OXv++&#10;jl7/vIxc/7yNX/+8jV//t4ha/7WGWv+7il//vIti/7aFXP+0g1v/s4Ja/7WBXP+1f13/tH5c/7d+&#10;YP+2fV//uH9h/7qBY/+5gGL/uYFe/7iAXf+7g2D/uYFe/7V9Wv+5flz/uX9a/7l/Wv+7gVz/voRf&#10;/8GHYv/Bh2L/v4Vg/8OJZP/EimX/xIpl/8WOaP/Ejmr/wY1o/76MZ/+9i2b/vo1l/8SQaf/GkGz/&#10;y5Vx/8yVb//Kkm//ypJv/8SObP/CjGr/xpFv/8qVc//DkWz/wpBr/8COaf+/jWj/wI5p/8STa//H&#10;k27/xZFq/8SQaf/JlW7/x5Ns/8mVbv/NmXL/yJJs/8iSbP/MlW7/zpRu/9GVcP/SlnH/z5Nu/8+V&#10;b//SmHL/0pt0/9Gbdf/PmXP/0px4/9Odef/TnXf/0513/9Odd//Vn3n/16N8/9WkfP/Uon3/1aN+&#10;/9imgf/WpIH/1aOA/9elgv/VoXz/1qJ9/9ejfv/ZpX7/4KyF/+Cvh//drIP/366F/+Cvh//ls47/&#10;5raS/+W1kf/ltJP/5rWU/+a1lP/kso//47GO/+Syj//js4//5raS/+W1kf/ktpT/5LaU/+S2lP/i&#10;tJL/47WT/+W3lf/oupj/6LqY/+e7lv/luZT/5ryW/+m/mf/owZr/6MGY/+rDmv/qxZv/68ac/+zJ&#10;of/syaH/8M2l/+/MpP/wz6b/78+m/+7Opf/t1Kv/79iu//DZr//v2K7/8Nuw//Pes//04bb/9OG2&#10;//Tluv/257z/+ezC//ntw//67sb//PPK//rxyv/7887/+vXP//nzz//38tL/+PPT/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AA/wAAAP8AAAD/////////////////////////////////////////////////////&#10;////////////////////////////////////////////////////////////////////////////&#10;////////////////////////////////////////////////////////////////////////////&#10;/////////wAAAP8AAAD/AAEA/wABAP8AAQD/AAEA/wABAP8AAQD/AAEA/wABAP8AAQD/AAEA/wAB&#10;AP8AAQD/AAEA/wABAP8AAQD/AAEA/wABAP8AAQD/AAEA/wABAP8AAQD/AAEA/wABAP8AAQD/AAEA&#10;/wABAP8AAQD/AAEA/wABAP8AAQD/AAEA/wABAP8AAQD/AAEA/wABAP8AAQD/AAEA/0o9Kv9oUzj/&#10;alI4/2xVNv93Xj//eF0//3dcPv93XTz/emA//31gQP+DZkb/gWNB/4BfPv+IZkP/iWdE/4lnRP+P&#10;a0n/lG5K/5FrR/+PaEH/j2hB/5RqRP+WbEb/lGpE/5RqRP+UaEP/lGhD/5VnQ/+VZ0P/l2dD/5Vl&#10;Qf+WZkL/kWM//5RmQv+UZkT/k2VD/5RmRP+VZ0X/j2E//5JkQv+VZ0P/k2VB/5VlQf+YaET/mGhE&#10;/5ZmQv+XZ0P/l2dD/5hoRP+YaET/l2dD/5hoRP+XZUL/lmRB/5dlQv+aaEX/nGpH/5hmQ/+XZUL/&#10;mmVF/5plRf+cZ0j/nGdI/5plRv+cZUf/nWZI/5tkRv+ZYkP/mWJD/5hhQv+XYEH/mWJD/5deQP+a&#10;Yj//nGRB/5xmRP+bZUP/nGZC/5tmRP+aZUP/nGZE/55oRv+faUf/oGpI/6JsSP+kbUf/o2xG/6Fq&#10;RP+hakP/oGlC/55oQv+eaEL/nWdB/55oQv+bZUH/mmM9/5xkQf+fZ0T/nWVC/51kRv+eZUf/nmND&#10;/55jQf+fZEL/nmNB/51jPv+fYz//oWVA/6FlQP+dYzv/oWc//6NpQf+iaED/o2lB/6FqQ/+la0X/&#10;qW9J/6NnQv+jZ0L/qW5G/6luRv+nbET/pGpC/6RqQv+faD//mWQ6/5plO/+daD7/m2c//5tnP/+d&#10;aD7/n2pA/6FrRf+eaEL/nmhC/59pQ/+gbEX/n2lD/55oQv+gakT/n2g//55nQP+faEH/nGU+/55n&#10;Qf+jbEb/o2xG/51lQv+eZ0H/oGlD/59oQv+eZ0H/oGlC/59oQf+gaUL/oGlC/6FqQ/+lbkX/pG1E&#10;/6VuRf+ncEf/o2xD/59pQ/+faUP/oGpE/6JsSP+kbUf/o2xG/6JrRf+ia0X/o2xG/6BpQ/+eZ0H/&#10;nWVC/59nRP+fZ0T/nWVC/6NoSP+jaEj/o2dF/6NnRf+kaEb/omZE/6JmRP+fY0H/n2M//6BkQP+g&#10;ZkH/oWdC/55mQ/+bY0D/nWVC/55nSP+faEn/ompH/6VtSv+ocE3/qHBN/6dvTP+qck//qXFO/6Nr&#10;SP+eZUf/oWhK/59mSP+haEr/o2tI/6dvTP+lbUr/o2tI/6ZuS/+nb0z/pm5L/6VtSv+ja0j/pm5L&#10;/6VuSP+ia0X/omtF/6dtR/+pb0n/q3FL/6txS/+rcUv/sHZQ/691UP+mbEf/qG1L/6dsSv+haUb/&#10;oWlG/6RtR/+lbkj/qW9K/6lvSv+obkn/qnBK/6twSP+ucEn/rnBH/7BySf+vckb/sXRI/7J3S/+z&#10;ek3/tn1Q/7V/Uf+1f1H/tH5S/7F8UP+zflT/s35U/7F8UP+yfk//s39Q/7eDU/+2gFH/toFP/7eC&#10;UP+7hlT/u4ZU/7mFU/+4hFL/uYRS/7yHVf+8h1X/vIhY/72JWf+8iFj/vIhY/7yJXP/BjmH/vY1f&#10;/72NX/++jmD/u4td/7yMXv+8jF7/uYhd/7mIXf+7imH/uolg/7WEXP+4hF3/toJb/7SAW/+0flz/&#10;s31b/7d+YP+2fV//uH9h/7mAYv+5gGL/uYBi/7h/Yf+4gF3/t39c/7h9W/+4fVv/uoBb/7qAW/+6&#10;gFv/u4Fb/7uBW/+5f1n/uoBb/8KIY//DiWT/w4xm/8WOaP/DjWn/v4tm/7yKZf+9i2b/wY1m/8OP&#10;aP/Fj2v/zJVv/82WcP/Pl3T/zZd1/8qUcv/FkG7/x5Vy/8uZdv/GlG//xZNu/8GPav/Bj2r/xZRs&#10;/8mYcP/NmXL/ypZv/8qWb//MlnD/yZVu/8iUbf/IlG3/xpJr/8qUbv/Ol3D/zZZv/9GXcf/Rl3H/&#10;zpRu/9GXcf/QmXL/0px2/9KceP/Pm3b/0Zt3/9KceP/Rm3f/1J54/9Wfef/WoHr/16F7/9aie//V&#10;o37/16WA/9elgv/WpIH/1aOA/9akgf/Xo37/16N+/9WhfP/Won3/3qqD/9+rhP/fq4T/3q2F/+Cv&#10;h//ntZD/6bmV/+q6lv/ltJP/57aV/+a1lP/jsY7/4rCN/+Kwjf/ktJD/6LiU/+i4lP/nuZX/5riW&#10;/+S2lP/jtZP/4rSS/+S2lP/nuZX/5bmW/+a6lf/kuJP/5ryW/+i+mP/qwJr/58CZ/+jBmv/rxJ3/&#10;7Mah/+7Io//ryKD/7Mmh/+3Kov/x0Kf/786l/+/Ppv/x1a3/8div//HYr//u167/8Nmw//Ldsv/2&#10;4bb/8t+0//Lhtv/35rv/+Om+//fqwP/57cX/++/H//nwx//7887/+vXP//r00P/49M//9/LS/7Ou&#10;k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AA/wAAAP8AAAD/////////////////////////////////////////////&#10;////////////////////////////////////////////////////////////////////////////&#10;////////////////////////////////////////////////////////////////////////////&#10;/////////////////wAAAP8AAAD/AAEA/wABAP8AAQD/AAEA/wABAP8AAQD/AAEA/wABAP8AAQD/&#10;AAEA/wABAP8AAQD/AAEA/wABAP8AAQD/AAEA/wABAP8AAQD/AAEA/wABAP8AAQD/AAEA/wABAP8A&#10;AQD/AAEA/wABAP8AAQD/AAEA/wABAP8AAQD/AAEA/wABAP8AAQD/AAEA/wABAP8AAQD/KSEW/2lT&#10;O/9pVDn/bFU2/29WOP95XkD/eF49/3ddPP94Xj3/e2FA/3xiQf99Y0L/f2JA/4VkQ/+HZkX/h2VC&#10;/4tpRv+Rb0z/kW1L/5FrR/+TaUP/k2lD/5RqRP+WbEb/lWlE/5VpRP+UaEP/lGhD/5VnQ/+XZ0P/&#10;lmZC/5ZmQv+WZkD/lGQ+/5RmQv+TZUH/kmZB/5NnQv+VZ0X/kmRC/5NlQf+UZkL/lWdD/5ZmQv+W&#10;aET/lmhE/5RmQv+VZ0P/k2VB/5ZmQv+YZ0b/mWhH/5xqSf+WZEP/lWNC/5lnRv+aaEf/nGdF/5pl&#10;Q/+bZkb/mmVF/5hjQ/+aZUb/mmVG/5lkRf+aZUb/nGdI/5lkRP+ZYkP/mmNE/5liQ/+aYj//nGRB&#10;/5lhPv+bY0D/nWVC/51nQ/+bZUH/nGZC/5tlQf+bZUH/nmhG/59pRf+gakb/oGpG/6JsSP+ibEj/&#10;oWpE/51mP/+dZj//nmdA/59oQf+dZj3/m2U//5tlP/+aYzz/mWI8/55kP/+fZEL/nGE//55jQf+e&#10;Y0H/m2NA/5lhPv+eY0H/nmNB/59lQP+gZkH/oWdC/6BmQP+gZj7/pGpC/6VrQ/+iaED/oWc//6Bp&#10;QP+hakP/qG5I/6FnQf+hZ0H/pGpE/6RqQv+iaED/omhA/6NpQf+eZz7/mGM5/5hjOf+eaT//n2pA&#10;/55pP/+eaT//n2pA/55oQv+eaEL/n2hB/59oQf+ia0T/oWpD/6FqQ/+gaUL/n2hB/59oQf+faEH/&#10;nGU//55mQ/+ma0n/pmtJ/6JnRf+iakf/oGhF/5xkQf+eZ0H/oGlD/55nQf+gaUL/omtE/6NsRf+k&#10;bUT/o2xD/6VrQ/+jbEP/oGlA/55oQv+ibEb/pG5I/6RtR/+jbEX/qW9J/6VrRf+jaUP/pWtF/6Rq&#10;RP+jaUT/nmQ//55jQf+eY0H/nmND/6BlRf+kZ0j/omdH/6FkRf+kZ0j/pWhJ/6NnRf+eYkD/nmNB&#10;/6BlQ/+fZEL/oGVD/51lQv+cZEH/nGZE/55nSP+faEn/omlL/6NrSP+ja0j/pWpI/6FmRP+iakf/&#10;omlL/6BnSf+dZEb/n2hJ/59oSv+jbE3/pG1O/6JsSv+ibEr/o2tI/6ZuS/+nb0z/o2tI/6FpRv+j&#10;a0j/o2tI/6NrSP+jbEb/pmxH/6huSP+qcEr/q3FJ/6pwSP+obkj/qnBK/6lvSv+nbUj/qm9N/6Zu&#10;S/+ja0j/omtF/6NsRv+kbUf/rXNN/6txS/+pb0n/rHFJ/7B1S/+yd03/snVJ/7J1Sf+wc0f/snVJ&#10;/7N5S/+2fk//s31O/7N9T/+0flD/s31P/7B7T/+we0//sX5T/7OAU/+wfE3/sX1O/7WBUf+1f1D/&#10;tX9Q/7WATv+5hVP/uoZU/7uHVf+5hVP/uIRU/7uHV/+7h1f/uoZX/7qGV/+7iFv/vIlc/7uIXf+9&#10;il//u4pf/7qJXv+7il//uole/7qJXv+5iF3/uIde/7iHXv+5iF//t4Ze/7eGXv+6hl//uIRf/7aC&#10;Xf+4gmD/s31b/7Z9X/+3fmD/u4Bg/7uAYP+5fl7/un9d/7h9Xf+2e1v/tntb/7d7Wf+1eVf/uHxa&#10;/7p+Wv+3e1b/tXtV/7V7Vf+1flf/uIFa/72GX//BimP/w4xl/8ONZ//GkGz/wo5p/7uKYv+9jGT/&#10;v45m/8KOZ//Jk2//ypRw/8yVb//Smnf/z5l3/82Xdf/JlHL/x5Vy/8eVcv/Dk2//w5Nv/76OaP/B&#10;j2r/x5Zu/8uacv/Pm3T/0Jtx/9Kdc//RnHL/zplv/8iSbP/GkGr/xpBq/8eRa//Jkmz/ypNs/8+V&#10;b//Nlm//zZZv/8+Ycf/OmHT/z5l1/9Gbd//RnHr/0p17/9Cadv/PmXX/0px4/9Odd//Unnj/1J54&#10;/9Ofev/UoHv/16N+/9Wgfv/YpoP/1qSB/9Sif//Won3/1aF8/9Ofev/UoHv/2aWA/9mlgP/ZpX7/&#10;2aV+/+Csh//hr4r/5LKP/+a0kf/ltJP/5LOS/+Cvjv/gsIz/4rCN/+Gxjf/ltZH/5bWR/+Ozj//h&#10;s4//4rSQ/+O1k//ktpT/47WT/+S2lP/muJb/47eU/+e7lv/jt5L/5ryW/+zCnP/qwJr/5ryW/+a/&#10;mP/owZr/6cKb/+zFnv/tx6L/7cei/+rHn//tyqL/7Mmh/+7NpP/x0ar/8dWt/+zQqf/r0qr/7dat&#10;/+/Yrv/w2a//7dit//Pgtf/15Ln/8+S5//Pku//77sT/++/H//jvxv/788z/+fTO//v20P/588//&#10;+PPT//jz0/9oY0X/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AA/wAAAP8AAAD/////////////////////////////////////&#10;////////////////////////////////////////////////////////////////////////////&#10;////////////////////////////////////////////////////////////////////////////&#10;/////////////////////////wAAAP8AAAD/AAEA/wABAP8AAQD/AAEA/wABAP8AAQD/AAEA/wAB&#10;AP8AAQD/AAEA/wABAP8AAQD/AAEA/wABAP8AAQD/AAEA/wABAP8AAQD/AAEA/wABAP8AAQD/AAEA&#10;/wABAP8AAQD/AAEA/wABAP8AAQD/AAEA/wABAP8AAQD/AAEA/wABAP8AAQD/AAEA/wABAP9kTjb/&#10;bFQ6/25XOP90Wz3/dVw9/3NaO/94Xj3/e2FA/4FkRP+DZkb/f2JC/4NmRv+EZkT/hGZE/4loR/+L&#10;aEj/jWtI/49tSv+Pa0n/j2lF/5NsRf+Va0X/lmpF/5VpRP+WakX/lWdD/5RmQv+TZUH/k2VB/5Zm&#10;Qv+XZ0P/lWVB/5ZmQv+VZUH/lmZC/5hoRP+UZkL/lGZE/5VnRf+WaEb/lGZE/5RmRP+YZ0b/mWhH&#10;/5hoRP+WaET/lWdF/5RmQv+UZkL/lWdD/5ZoRP+ZaUX/mWlF/5hmQ/+YZkP/m2lG/5xqR/+cZ0X/&#10;m2ZE/51oRv+daEj/m2ZG/5lkRP+aZUX/m2ZG/5plRf+aZUX/mmVF/5tkRf+bZEX/l2E//5pkQv+c&#10;ZEH/nGU//5xlP/+cZT//nGZC/5xmQv+cZkL/m2VB/5tlQf+bZUH/nmhE/59pRf+eaET/n2lF/59p&#10;Rf+eZ0H/nWY//55nQP+dZj//n2hB/6BpQP+eZz7/nGU8/59oP/+fZT//nmQ+/55kPv+fZUD/nWM+&#10;/51iQP+eY0H/nmNB/5xjRf+bYkT/m2NA/5xkQf+eZkP/oWpE/6BpQv+iaED/o2lB/6NpQf+iaED/&#10;omhA/6JoQP+iaED/pGpE/6JoQv+hZ0H/omhC/6JoQv+iaEL/omhA/6JoQP+hZz//oWpB/59oP/+g&#10;aUD/oGlA/6BpQP+faEH/n2hB/55nQP+gaUL/oGlC/59oQf+iaEL/omhC/6JoQv+iaEL/omhD/6Jo&#10;Q/+hZkT/oGVD/6FmRP+kaUf/pmtJ/6htS/+pbkz/omdF/51iQP+faEL/oGlD/6BpQv+hakP/omtE&#10;/6JrQv+jbEP/pGpC/6RqQv+jaUH/o2lB/6pzTP+qc0z/pm9I/6huSf+obkn/qnBK/6ltSP+la0X/&#10;omhC/6FnQv+jaUT/oWdC/6FmRP+iZ0X/n2RC/59kRP+gZUX/oGVF/59kRP+iZ0f/oGVF/6NoSP+g&#10;ZUX/oGVD/6FmRP+gZUP/n2dE/55mQ/+dZUL/oGhF/6BoRf+haUb/omlL/6RrTf+ja0j/pGlH/6Fm&#10;RP+kaUf/oWhK/6BnSf+fZkj/pWxP/6RrTv+ka07/pG1O/6VtSv+iakf/ompH/6VtSv+gaEX/oGVD&#10;/6JnRf+ma0n/pWlF/6VpRf+mbEf/p21I/6dtR/+pb0n/qG5I/6pwSv+udE7/rHJM/6huSP+obkj/&#10;qnBL/6VuSP+jbEX/o2xF/6hxSv+udEz/r3VN/7B2Tv+xd0//snhQ/7J5Tv+zek3/s3pN/7J5TP+v&#10;dkn/sXlK/7R8Tf+1fUz/sXxK/7F7TP+zfU7/s31O/7J+T/+zf1D/sn5P/7WBUf+1gVH/tX9Q/7eB&#10;Uv+5hFL/uINR/7qFU/+8iFb/u4dV/7qGVP+5hVP/uoZW/7qHWP+5hlf/uoda/7uIW/+8iVz/vYpf&#10;/76LYP++i2D/vYpf/76KYv+7h1//uoZe/7mFXf+4hFz/uYVd/7mFXv+5iGD/uYhg/7eFYP+3hWD/&#10;uIRf/7eDXv+0f13/tH5c/7N9W/+1fF7/uYBi/7yBYf+6f13/uX5e/7l+Xv+2e1v/tntb/7l8Xf+5&#10;fVv/uX1b/7p/Xf+6gFv/u4Fc/7mCXP+3gV3/uoRe/7yGYP+/iWP/wYtl/8GLZf/Bi2X/wo5n/7yL&#10;Yv+9jGP/wpFp/8KRaf/FlGz/yJRt/8uXcv/OmHT/z5l1/82ZdP/Ll3L/xZNu/8SSbf/DkW7/v41q&#10;/72LZv/BjWj/x5Ns/82Xcf/RnHL/0Jtx/9Cbcf/RnHL/zplv/8qWb//IlG3/yZVu/8mVbv/KlHD/&#10;y5Vx/86YdP/Nl3P/zZdz/8yYc//NmXT/zpp1/8+bdv/Pmnj/z5l1/9Cadv/Qmnb/zph0/82Xc//Q&#10;mnT/0513/9Seev/UoHv/1qJ9/9ejfv/Un33/1aB+/9Wgfv/WoX//16KA/9qlg//XooD/2aSC/9ik&#10;f//ZpYD/2KR//9yog//dq4b/4a+M/+Kyjv/ltZH/5LSQ/+Gxjf/hsY3/47OP/+Kyjv/gsIz/4bGN&#10;/+Gxjf/hsI//4rGQ/+Szkv/mtZT/47WT/+K0kv/ktpT/5LaU/+i6lv/mupX/6LyX/+u/mv/pv5n/&#10;68Gb/+m/mf/owZr/6cKb/+jBmv/rxaD/7cei/+7Jn//syaH/7suj/+/Mpv/wzqj/89Os//TUrf/w&#10;1Kz/7tWs/+3Uq//v2K7/79iu//Hcsf/u27D/796z//Pkuf/46cD/+ezC//ruxv/78sn/+/PM//r1&#10;z//79tD//PbS//v10//79dP/6eTG/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AA/wAAAP8AAAD/////////////////////////////&#10;////////////////////////////////////////////////////////////////////////////&#10;////////////////////////////////////////////////////////////////////////////&#10;/////////////////////////////////wAAAP8AAAD/AAEA/wABAP8AAQD/AAEA/wABAP8AAQD/&#10;AAEA/wABAP8AAQD/AAEA/wABAP8AAQD/AAEA/wABAP8AAQD/AAEA/wABAP8AAQD/AAEA/wABAP8A&#10;AQD/AAEA/wABAP8AAQD/AAEA/wABAP8AAQD/AAEA/wABAP8AAQD/AAEA/wABAP8AAQD/AAEA/0E0&#10;I/9tVTv/blc4/3NaPP92XT7/eF49/3hePf98Xz3/fF89/4BjQf+AY0H/f2JA/4RmRP+EZkT/h2ZF&#10;/4toSP+KaEX/i2lG/41rSP+OaET/jmhE/5FqQ/+WbEb/lmpF/5ZqRf+XaUX/lmhE/5RmQv+SZED/&#10;k2VB/5ZmQv+YZkP/l2VC/5hmQ/+WZEP/l2dD/5hnRv+UZkT/lGZE/5RmRP+VZ0X/lWdF/5RmRP+Z&#10;aEf/m2pJ/5tqSf+XaUf/lmhG/5ZoRv+WaET/lmhE/5ZoRP+ZaUX/nGxI/5tpRv+cakf/oGtJ/6Br&#10;Sf+cZ0X/m2VD/51nRf+dZ0X/m2ZE/5plRf+aZUX/nWhI/5tmRv+YY0P/mWRE/5pjRP+aY0T/mGJA&#10;/5xmRP+dZUL/nGU//51mQP+cZkL/nWdD/51nQ/+bZUH/m2dC/5llQP+bZ0L/nGhD/51nQ/+cZkL/&#10;nWdD/55oRP+dZkD/nWY//6BpQv+gaUL/oGlC/6BpQP+dZj3/n2U9/6FnP/+hZz//nmQ+/55kPv+f&#10;ZT//nWM+/51jPv+eY0H/nmNB/51kRv+cZEH/nGRB/5xkQf+dZUL/oGlD/6BpQv+jaUH/pGpC/6Rq&#10;Qv+iaED/o2lB/6NpQf+jaUH/pGpE/6NpQ/+iaEL/oGZA/6FnQf+iaEL/omhC/6JoQP+gZj7/oGlA&#10;/6BpQP+faD//oGlA/6FqQf+faD//nmdA/55nQP+faEH/n2g//6BmQP+gZkD/oWdB/6JoQv+iaEL/&#10;omhD/6JoQ/+gZUP/omdF/6FmRP+hZkT/pWpI/6twTv+qb03/omdF/51jPv+dZkD/n2hC/6FqQ/+i&#10;a0T/o2xF/6JrQv+ia0L/o2lB/6RqQv+jaUH/pGpE/6xyTP+qcEv/p21I/6dtSP+pb0r/qW9K/6lt&#10;Sf+jaUT/oGZB/6BmQf+jaUT/oGZB/59kQv+iZ0X/n2RC/59kRP+fZET/nmVI/55lSP+fZkj/nWRG&#10;/59mSP+eZUf/oWZE/6BoRf+dZUL/n2dE/59nRP+eZkP/oGdJ/59mSP+fZkj/oGdJ/6FoSv+ma0v/&#10;o2hI/6BlRf+gZUX/n2ZI/59mSP+iaUz/p25R/6RrTv+jak3/pGtN/6RrTf+iakf/oWlG/6NrSP+i&#10;Z0X/oWZE/6JnRf+na0f/pmpI/6VpRf+na0f/qm5K/6huSP+obkj/p21H/6pwSv+sckz/qnBK/6pw&#10;Sv+pb0n/qnBK/6pwSv+mb0j/p21F/6xySv+udEz/rXNL/692S/+wd0z/sXhN/692Sf+yeUz/tXxP&#10;/7N9T/+xe0z/snxN/7J9S/+xfEr/rnlH/7B7Sf+0f03/tYBO/7N/T/+0gFD/s39P/7iCU/+5g1T/&#10;t4JQ/7iDUf+9iFb/vIdV/72IVv+8iFb/u4dV/7qGVP+5hVP/uoZW/7qHWP+5hlf/u4hb/7mJW/+6&#10;ilz/u4pf/8CNYv/AjWL/votg/7+LY/+9iF7/uoVb/7eCWP+5hFr/uoRe/7qGX/+8iGH/uIZh/7aE&#10;X/+1g2D/s4Fe/7KAXf+yfVv/snxa/7N9W/+2flv/uH9h/7p/Xf+5fl7/uX5e/7p/X/+4fV3/uX5e&#10;/72AYf+6f13/un9d/7uAXv+7gVz/uoNd/7qDXf+7hWH/u4Vh/7yGYP+9h2H/vohi/7+KYP++imL/&#10;wY1l/7+OZf+/jmX/wpFo/8OSav/Ek2v/w5Jq/8mVbv/Klm//zJhx/8qWb//MmHH/xZNu/8KQa//A&#10;jmn/vYtm/7iGYf+9iWT/xZFq/82Xcf/PmnD/z5pw/8+Yb//OmW//zplv/82Ybv/JlW7/zZly/8yY&#10;cf/MmHP/0Jx1/9OfeP/Pm3b/zJhz/8uXcv/OmnX/zpp1/86adf/PmXX/z5l1/9CZc//QmXL/zZZv&#10;/8+Ycf/Sm3T/0px2/9Seev/Unnr/1qB8/9ejfv/UoHv/1J99/9Kde//VoH7/1qF//9eigP/YooD/&#10;2aOB/9ulg//cpoT/2qWD/9yog//aqIX/3auI/96sif/drYn/3q6K/+CwjP/iso7/47OP/+Kyjv/i&#10;so7/36+L/96uiv/drIv/366N/+KxkP/ks5L/5rWU/+O1k//jtZP/47WT/+W3lf/muJb/6LqW/+u9&#10;mf/qvpn/67+a/+m/mf/qwJr/6cKb/+nCm//qw5r/7see/+3Inv/sx53/7cqi//DNp//vzaf/89Gr&#10;//XVrv/z06z/7dGp/+3Rqf/v1q3/7tet//HasP/v2q//7dqv//TjuP/05br/9ei+//jrwf/88Mj/&#10;+/LJ//nxyv/59M7//PfR//330//89tT/+fPT/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AA/wAAAP8AAAD/////////////////////&#10;////////////////////////////////////////////////////////////////////////////&#10;////////////////////////////////////////////////////////////////////////////&#10;/////////////////////////////////////////wAAAP8AAAD/AAEA/wABAP8AAQD/AAEA/wAB&#10;AP8AAQD/AAEA/wABAP8AAQD/AAEA/wABAP8AAQD/AAEA/wABAP8AAQD/AAEA/wABAP8AAQD/AAEA&#10;/wABAP8AAQD/AAEA/wABAP8AAQD/AAEA/wABAP8AAQD/AAEA/wABAP8AAQD/AAEA/wABAP8AAQD/&#10;AAEA/21VO/9vVz3/cVg6/3JZOv95XkD/eV8+/3lfPv98Xz3/fmE//4VnRf+FZ0X/hGZE/4loR/+L&#10;akn/jWpK/45sSf+MaEb/jWlH/5BsSv+UbEj/kWpD/5ZsRv+WbEb/l2tG/5hqRv+XaUX/lmhE/5Vn&#10;Q/+UZkL/lGRA/5dmRf+baUb/mmhH/5lnRv+YZ0b/mGdG/5hnRv+VZ0X/lWdF/5RmRP+UZkT/lmhG&#10;/5loR/+bakn/mmpG/5pqRv+XaUX/mWtH/5hqRv+WaET/l2lF/5dpRf+YaET/nGxI/51rSP+cakf/&#10;nmlH/59qSP+dZ0X/m2VD/51nRf+cZkT/nGZE/5xlRv+cZUb/nGdH/5xnR/+ZZET/mmNE/5tkRf+c&#10;ZUb/m2NA/51lQv+eZ0H/n2hC/59oQv+faUP/n2lF/5xoQf+ZZUD/nGhD/5xoQ/+bZ0L/nGhD/5xo&#10;Q/+dZ0P/nWdD/55oRP+eZ0H/nmdA/6FqQ/+gaUL/n2hB/55nQP+eZDz/nmQ8/6FnP/+iZz//n2U9&#10;/59lP/+fZT//n2VA/59lQP+gZUP/n2RC/55mQ/+eZkP/nmZD/51lQv+cZT//nWY//59oQf+hakH/&#10;o2xD/6NsQ/+ia0L/pWtD/6RqQv+iaED/omhC/6RqRP+kakT/o2lD/6NpQ/+hZ0H/oWc//6NpQf+h&#10;Zz//n2g//6BpQP+gaUD/oWpB/6NsQ/+hakH/oGlC/6BpQv+gaUD/omhA/6FnP/+gZj7/omhA/6Fn&#10;P/+iaEL/omhC/6FnQv+gZkH/omhD/6BmQf+gZkH/omdF/6tvTf+nbUj/omhD/51jPv+fZUD/n2hC&#10;/6FqQ/+ia0T/o2xF/6NsRf+hakP/o2lB/6VrQ/+la0X/p21H/6pwS/+obkn/p21I/6dtSP+nbUj/&#10;p21I/6dtSP+hZ0L/n2VA/59lQP+gZkH/nWZA/59kQv+iZ0X/oGVD/51kRv+dZEb/nWRG/55lSP+f&#10;Zkj/nmVH/55lR/+fZkj/n2dE/59nRP+dZUL/n2dE/59mSP+fZ0T/oWhK/55lR/+eZUf/n2ZI/6Fo&#10;Sv+lbE7/o2hI/55jRf+cY0X/n2ZI/59mSf+iaUz/pWxP/6RrTv+iaUz/pGtN/6JpS/+iakf/oWlG&#10;/6FpRv+ma0n/o2lE/6RqRf+na0f/p2tH/6drR/+na0f/q29L/6pwSv+pb0n/qG5I/6hxSv+ocUr/&#10;qHFK/6ZvSP+lbkf/qHFK/6pwSv+tc0v/q3FJ/61zS/+wd0z/rnVK/692S/+xeE3/snlM/7B3Sv+v&#10;eUv/sXtN/7J8Tf+yfE3/sXxK/7B7Sf+vekb/rnlF/7B7Sf+0f03/tYBO/7J+TP+zf03/tYFP/7qF&#10;U/+6hVP/uINR/7iDUf+9iFb/vIdV/7yHVf+8h1X/uoZU/7mFU/+4hFL/uoZW/7iFVv+3hFf/t4dZ&#10;/7mJW/+6ilz/vItg/72MYf++i2D/vopi/7+KYP+5hFr/uoVb/7uEW/+8hmD/vIZg/7yGYP+8iGP/&#10;uIRf/7WDYP+1g2D/tIJf/7KAXf+yfVv/sn1b/7R+XP+2flv/uIBd/7p/Xf+4fV3/uX5e/7p/X/+5&#10;fl7/u4Bg/72CYv+8gV//vYJg/7uAXv+5glz/uoRg/7mDX/+5hWD/uYVg/7mFYP+6hl//vIhh/7yI&#10;YP+8iGD/vopi/8GNZf/BjWX/wI9m/8GQaP+/jmb/wo5n/8KOZ//Hk2z/yZVu/8eTbP/Gkmv/x5Ns&#10;/8STa//Bj2r/wIxn/7yIY/+8hmL/woxm/8eRa//Ik2n/yZRq/8qVa//KlWv/zJdt/8mVbf/JlW7/&#10;0Z12/9GgeP/RoHj/06J6/9Oiev/Nm3b/yZdy/8mVcP/OmnX/zpp1/8+Zdf/Qmnb/0Jlz/9CZc//P&#10;mHH/z5hx/9Gac//Sm3T/0Zpz/9Odd//TnXf/1J56/9Seev/Snnn/1KB7/9Ofev/VoH7/1qJ9/9mj&#10;gf/YooD/2qSC/9ulg//cpoT/3qiG/9ynhf/apYP/26aE/9img//bqYb/3q6K/+Gxjf/gsIz/4rKO&#10;/+Kyjv/js4//4LCM/9+tjP/frYz/366N/+KxkP/ks5L/57aV/+e2lf/mtZT/5bST/+a1lP/puJf/&#10;6buX/+u9mf/rv5r/6r6Z/+rAmv/qwJr/68Gb/+vEnf/qw5r/7MWc/+3Gnf/uyZ//7smf/+/KoP/u&#10;y6X/782n//LQqv/x0ar/8NCp/+/Tq//v06v/7tWs//DZsP/v2bD/8Nqx//Tht//25br/9ue8//ns&#10;wP/57cP/+u7G//jvxv/58cr//PTP//z30f/79dH/+vTS//v22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AA/wAAAP8AAAD/////////////&#10;////////////////////////////////////////////////////////////////////////////&#10;////////////////////////////////////////////////////////////////////////////&#10;/////////////////////////////////////////////////wAAAP8AAAD/AAEA/wABAP8AAQD/&#10;AAEA/wABAP8AAQD/AAEA/wABAP8AAQD/AAEA/wABAP8AAQD/AAEA/wABAP8AAQD/AAEA/wABAP8A&#10;AQD/AAEA/wABAP8AAQD/AAEA/wABAP8AAQD/AAEA/wABAP8AAQD/AAEA/wABAP8AAQD/AAEA/wAB&#10;AP8AAQD/VlhV/3BWO/9zWjz/dVw+/3ZbPf97YUD/fmFB/31gQP9+YT//hGZE/4hqSP+KaUj/iGdG&#10;/4tpRv+QbU3/km5M/5FtS/+SbEj/lGxI/5RsSP+Wbkr/lG1G/5dtR/+WbEb/l2tG/5hqRv+WaET/&#10;lGZC/5dnQ/+XZkX/lWVB/5lnRv+baUj/m2lI/5poR/+ZaEf/l2ZF/5hnRv+ZaEf/m2pJ/5dmRf+V&#10;Z0X/mmpG/55uSv+aakb/mmpG/5pqRv+Yakb/mmxI/5psSP+Yakb/mWtH/5lpRf+ZaUX/nmxJ/55s&#10;Sf+cakf/nWhG/59pR/+faUf/n2dE/59nRP+dZUL/nGRB/51nRf+dZ0X/nGZE/5xnRf+bZEX/m2VD&#10;/51nRf+eaEb/nWVC/55nQf+eZ0H/oGlC/6BpQv+ha0X/oGpE/5xmQP+ZZUD/nWlE/51pRP+bZ0L/&#10;mWVA/5xoQ/+eaET/nmhE/59pRf+faEL/n2hB/6FqQ/+gaUL/n2hB/6BmQP+eZD7/nmQ+/6BmPv+h&#10;Zj7/oGY+/6FnQf+gZkD/oGZB/6BmQf+gZUP/oGVD/6FmRP+hZkT/oGhF/55nQf+cZT//nWY//59o&#10;Qf+hakH/omtC/6NsQ/+hakH/oWpB/6FqQf+iaED/omhC/6VpRP+laUT/pmpF/6VpRP+iZkH/oWc/&#10;/6NpQf+jaUH/nmc+/59oP/+faD//omtC/6NsQ/+hakH/oGlA/6BpQP+hakH/o2lB/6NpQf+iaED/&#10;o2lB/6JoQP+iaEL/omhC/6FnQf+fZUD/omhD/59lQP+fZUD/oWVB/6drR/+laUX/pGhE/6BmQP+g&#10;ZkD/omhC/6JrRP+hakP/omtE/6VrRf+iaEL/omhC/6RqRP+la0X/p21H/6ZsR/+mbEf/qG5J/6hu&#10;Sf+mbEf/pWpI/6VqSP+faEL/nmZD/51mQP+dZkD/nmdB/55mQ/+gaEX/nmZD/55lR/+eZUf/nWRG&#10;/51kRv+eZUf/nmVH/55lR/+fZkj/n2dE/59nRP+fZ0T/n2dE/59mSP+fZkj/oGdJ/59mSP+dZEb/&#10;nmVI/6NqTf+sc1b/p25R/51kR/+cY0b/nWRH/59mSf+iaUz/omlM/6JpTP+haEr/omlL/6RrTf+j&#10;a0j/pWpI/6RpR/+nbEr/p21I/6ZsR/+na0f/qGxI/6hsSP+obEj/qnBL/6txS/+rcUv/qHFK/6ly&#10;S/+ncEf/p3BH/6ZvRv+mb0b/p3BH/6hxSP+udEz/rXNL/610Sf+wd0z/rnhK/7B3Sv+veUv/sXtN&#10;/7B6TP+veUr/r3lK/7B6S/+xfEr/sHtJ/614RP+we0f/r3pG/7B7R/+1gEz/tYBM/7N/Tf+yfkz/&#10;tYFP/7uGVP+5hFL/uINR/7iDUf+7hlT/u4ZU/7uGVP+7hlT/uoVT/7mEUv+5hFL/uYVV/7eDU/+1&#10;glX/t4RX/7eHWf+7i13/vo5g/72MYf+6iV7/vIle/7yHXf+3gFf/u4Rb/7uEW/+8hV7/vIVe/7uF&#10;X/+6hGD/tYFc/7SCX/+0gl//s4Fe/7F/XP+yfVv/sn1b/7R+XP+1fVr/tn5b/7l+XP+5fl7/uH1d&#10;/7l+Xv+5fl7/un9f/7yBX/+9gmD/u4Ng/7iAXf+2gFz/uYNf/7eDXv+4hF//toRf/7mFXv+6hl//&#10;vYli/76KYv++imL/v4pg/8CMZP+/i2P/v4tj/7+LZP++imP/wIxl/72JYv/CjGb/xJBo/8OPZ//C&#10;jmb/xJBp/8WRav/EkGn/wY1o/72HY/+7hWH/wIpk/8SOaP/Ej2X/xpFn/8eSaP/Ik2n/x5Nr/8eT&#10;a//GlW3/0aB4/9Sje//Uo3v/06N7/9Khef/MmnX/yZdy/8eVcP/NmXT/zpp1/8+Zdf/RmnT/0Jlz&#10;/9CZc//Rl3H/0Jly/9KYcv/PmHH/zpdw/9Ocdf/UnXb/05x1/9KceP/Rm3f/1J56/9Seev/WoHz/&#10;2aN//9ulgf/Zo3//2qSA/9qkgv/cpoT/3qiG/9ynhf/bpoT/2qWD/9mkgv/YpoP/3auI/+Cui//e&#10;rIn/4a+M/+Kwjf/jsY7/4rCN/+Cujf/hr47/4rCP/+GwkP/ks5L/6LeW/+i3lv/mtZT/5bST/+a1&#10;lP/rupn/6biX/+m7l//qvJj/6r6Z/+rAmv/pv5n/6sCa/+3Gn//rxJv/6sOa/+zFnP/vyJ//7cie&#10;/+vGnP/ryKL/7cqi/+7Mpv/vzaf/8NCp//PTrP/u0qr/79Os//DXr//w2bD/8Nqx//PdtP/04bb/&#10;9uW6//fovf/06L7/9+vB//fuxf/58Mf/+/PM//z0zf/69c//+/XR//741v/69df/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AA/wAAAP8AAAD/////&#10;////////////////////////////////////////////////////////////////////////////&#10;////////////////////////////////////////////////////////////////////////////&#10;/////////////////////////////////////////////////////////wAAAP8AAAD/AAEA/wAB&#10;AP8AAQD/AAEA/wABAP8AAQD/AAEA/wABAP8AAQD/AAEA/wABAP8AAQD/AAEA/wABAP8AAQD/AAEA&#10;/wABAP8AAQD/AAEA/wABAP8AAQD/AAEA/wABAP8AAQD/AAEA/wABAP8AAQD/AAEA/wABAP8AAQD/&#10;AAEA/wABAP9kWEj/cFY7/3VaPf97XUH/e15A/3pdPf99YED/gGND/4FkRP+BY0H/g2VD/4dpR/+J&#10;aEf/jGlJ/4xqR/+NaUf/kWtH/5VtSf+UbEj/lW1J/5dwSf+VbUn/lGxI/5VtSf+UbEn/lmlI/5Rn&#10;Rv+UZkT/kWNB/5ZlRP+ZaEf/m2pJ/5lnRv+ZZ0b/mmhH/5poR/+XZUT/lWNC/5tpSP+ebEn/oG5L&#10;/55sSf+aaEX/nmxJ/6BuS/+da0j/nmxJ/51tSf+cbEj/mmpG/5xsSP+gcEr/n29J/5trRf+ebEf/&#10;nGpF/55qRf+fa0b/nmhE/55oRP+hakT/o2lE/6FnQv+hZ0L/omhD/6BpQ/+dZkD/mmRA/5tlQf+c&#10;ZkL/nGZC/6BpQ/+ia0X/oGlD/6FnQf+gZkD/oGZA/6BpQv+ibEb/oGpE/5hkPf+caEP/nmxH/51r&#10;Rv+YZkH/mGZB/5xoQ/+eakX/n2lD/6BqRP+hakP/oGlC/6BpQv+hakT/o2lD/6NpQ/+hZUD/oWVA&#10;/6FmPv+jaED/o2dC/6FlQP+gZD//omZB/6RoRP+iZkL/omZE/6NnRf+hZkT/omhD/6JoQ/+hZ0H/&#10;o2lD/6NsRf+gaUL/n2hB/51nQf+bZT//m2Q9/59oQf+iaEP/omhD/6JmQf+jZ0L/pWlE/6NnQv+j&#10;aED/o2hA/6JoQP+jaUH/o2lB/6FqQf+eZz7/n2g//6FqQf+faD//nGU8/59oP/+hakH/oWpB/6Jr&#10;Qv+jbEP/pGpC/6JoQP+jaUH/oWc//6BmPv+fZT3/oGY+/55jO/+eYzv/nmA5/6FjPP+naUL/qW5G&#10;/6twSP+iZz//omhA/6VrQ/+gZkD/omhC/6dtR/+laUX/omZC/6ZqRv+makX/pWlE/6NnQv+laUT/&#10;qW1I/6lvSv+kakX/oGlD/59nRP+dZ0X/nWdF/51nRf+gakj/oGhF/51lQv+dZUL/nWVC/55mQ/+f&#10;Z0T/oGhF/59nRP+cZEH/oGhF/59nRP+gaEX/oGhF/6JqR/+iakf/n2dE/59nRP+gaEX/n2dE/6Bn&#10;Sf+dZEb/mF9C/5hfQv+4f2L/x45x/7+Gaf+hZkj/nGFD/6FmSP+iZ0f/o2hI/6BlRf+jaEj/pWpI&#10;/6dsSv+ma0n/pmxH/6RqRf+nbUj/qW9K/6ZsR/+laUX/p2tH/6hsSP+scEz/q3FM/6pwSv+pckv/&#10;rXZP/6dwR/+ncEf/qHJG/6lzR/+pc0f/qnRI/6x2Sv+sdkr/rXdL/6x2Sv+td0n/snlM/7B3Sv+v&#10;dkn/sHhJ/7B6S/+wekv/rXhG/655R/+xfEr/rnlF/614RP+yfUf/toFL/7R/Sf+0f0n/t4JO/7eC&#10;Tv+2gU3/toFP/7qFU/+7hlT/u4ZU/7uGVP+6hVP/u4ZU/7uGVP+7g1L/uoJR/7qCU/+4glP/uYNU&#10;/7WBUf+3hFX/uYZX/7aGWP+4iVv/uotd/7uMXv+4h1z/t4Zb/7iEXP+3gFf/vIJa/7uBWf+5f1f/&#10;u4Fb/7qDXP+1f1n/tYFc/7KCXP+ygl7/sYFd/69/W/+vfVr/sHtZ/7J8Wv+xeVb/sXlW/7N7WP+4&#10;fVv/t3xc/7d8XP+4fV3/uX5e/7p/Xf+8gl3/uoNd/7iBW/+2gFz/t4Fb/7iEXf+3hl7/uYhf/7uK&#10;Yf+6iWD/vIti/7+OY//AjWL/vYpf/7uHX/+8iGD/vIhg/72HYf+/iWP/wIpk/7+KYP+/imD/wYxi&#10;/8GMYv++iV//wIth/8SNZv/Fjmf/wYpk/7yFX/+3gFr/vodg/8WPaf/Ejmj/xpFn/8SQaP/FkWn/&#10;w5Jp/8STav/DlGr/y5xy/9Kjef/TpHr/1qd9/9ipf//RoXn/zJp1/8iWcf/HlXL/zpl3/8+Zd//N&#10;lnD/0Jlz/9OZc//SmHL/z5Vv/9GXcf/OlG7/zZNr/9KYcv/TmXP/1Zt1/9KbdP/QmXL/0513/9Se&#10;eP/WoXf/1qF3/9ijef/apH7/16F7/9ehff/apID/3KaE/+CqiP/eqYf/3aiG/9umhP/cp4X/3aiG&#10;/9umhP/cp4X/3aiG/9+qiP/jroz/6rWT/+eykP/lsJD/5bOS/+Kwj//ksZL/47KS/+Kxkf/ks5L/&#10;47KR/+Wzkv/rupn/6LeW/+e2lf/pu5n/6rya/+i8mf/pvpv/6b+Z/+vEnf/qw5z/6cKZ/+3Dm//v&#10;yJ//7cad/+vEm//uyZ//7cqi/+/MpP/xzqb/782n//DOqP/uzqf/7M6o//HVsP/w1rH/8dqx//Lb&#10;sv/y3bL/9uG2//Xit//x4rf/9um9//frwf/47ML/+vHI//nyyP/788z/+/bQ//z20v/48s7/9/HP&#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AA/wAAAP8A&#10;AAD/////////////////////////////////////////////////////////////////////////&#10;////////////////////////////////////////////////////////////////////////////&#10;/////////////////////////////////////////////////////////////////wAAAP8AAAD/&#10;AAEA/wABAP8AAQD/AAEA/wABAP8AAQD/AAEA/wABAP8AAQD/AAEA/wABAP8AAQD/AAEA/wABAP8A&#10;AQD/AAEA/wABAP8AAQD/AAEA/wABAP8AAQD/AAEA/wABAP8AAQD/AAEA/wABAP8AAQD/AAEA/wAB&#10;AP8AAQD/AAEA/2JeVf91Wj3/dVo9/3lcPv97XD//gV9D/4RjRP+EY0T/hmVE/4hnRv+HZkX/imlI&#10;/41rSP+Na0j/j2tJ/5BsSv+TbUn/mG1K/5huSP+Va0X/lmxG/5huSP+XbUf/lmtI/5dsSf+VbUr/&#10;mGtK/5RnRv+TZUT/kmRD/5dmRv+aaUn/m2pK/5tpSP+baUj/m2lI/5xqSf+ZZ0b/l2VE/51rSP+e&#10;bEn/oWxK/6FtSP+cakX/n21I/6BuSf+da0b/nmxH/59vS/+dbUn/nGxI/51tSf+gcEr/oHBK/51r&#10;Rv+eakP/nmpD/55qQ/+ha0X/omxI/6NsRv+ia0X/omhD/6BmQf+iaEP/o2lE/55nQf+cZT//m2VB&#10;/5hiPP+bZT//nGZA/55oQv+kbUb/o2xF/6NpQ/+jaUP/o2lD/6FnQf+jaUP/oWpD/51nQf+eakX/&#10;oGxH/6BsR/+caEP/m2dC/5xoQ/+faUX/oWtH/6FrRf+hakP/oGlC/59oQv+gaUP/pGpF/6RqRf+i&#10;aEP/oWdB/6NnQv+jZ0L/pmhD/6VnQv+kZkH/pGZB/6RmQf+jZEH/pGVC/6VmQ/+hZUH/pGhE/6Jo&#10;Q/+iaEL/o2lD/6VrRf+jaUP/oWpD/6FqQ/+faEH/n2hB/6JoQ/+iaEP/oWdC/6FlQf+hZUD/o2dC&#10;/6NnQv+jaED/pGlB/6NoQP+jaUH/o2lB/6NpQf+gZj7/nmc+/6JoQP+iaED/omhA/6BpQP+hakH/&#10;oWs//6FqQf+jbEP/oGlA/6BmPv+kakL/omhA/6BmPv+fZT3/oGU9/59kPP+gZT3/oWM8/6FjPP+n&#10;aUL/qm9H/6twSP+jaUH/pWtD/6RqRP+fZT//omZC/6VpRf+laUX/oWVB/6JmQv+kaET/pGhE/6Vp&#10;RP+makX/p21H/6dtR/+jbEX/o2xG/6FrR/+faUf/oGpI/6FrSf+ha0n/oGhF/59nRP+eZkP/nWVC&#10;/6BlQ/+hZkT/oGhF/6BoRf+cZEH/nWVC/59nRP+fZ0T/n2dE/59nRP+gaEX/oWlG/6JqR/+haUb/&#10;n2ZI/59mSP+fZkn/mmFE/5ZdQP+wd1r/yZBz/8yTdv+qb1H/n2RG/6JnSf+jaEj/pGlJ/6RpSf+m&#10;a0n/qG1L/6RqRf+kakX/pGpF/6ZsR/+mbEf/p21I/6hsSP+na0f/qW1J/6puSf+scEz/rnJO/6lv&#10;Sf+ocUr/q3RN/6ZxR/+nckj/qHJG/6x2Sv+qdEj/qnRI/6x2Sv+sdkr/q3VH/6t1R/+td0n/s3pN&#10;/7F4S/+weEn/sXlK/7B6S/+yfUv/sXxK/7F8Sv+xfEr/r3pG/696Rv+xfEb/tH9L/7R/S/+0f0v/&#10;t4JO/7iDT/+3gk7/uINR/7uGVP+8h1X/vYhW/7yHVf+7hlT/u4ZU/7yHVf+8hFP/vYVU/76GV/++&#10;hlf/uoRV/7mFVf+7iFn/uodY/7iIWv+5ilz/uotd/7qLXf+4h1z/tINY/7aDWP+4gVj/vIJa/7yC&#10;Wv+5f1f/uX9Z/7Z/WP+1f1n/tIBb/7KAW/+xgVv/s4Fc/7KAW/+xfVj/rnhU/7F6VP+1fVr/tX1a&#10;/7V9Wv+1fVr/tHtd/7d8XP+3fFz/t3xc/7l+XP+8gl3/u4Re/7mCW/+4glz/t4Nc/7iEXf+5iGD/&#10;u4ph/7yLYv+7imH/vIti/7+OY/++jWL/wY5j/8KNY//BjGL/v4pg/8CLYf/Ej2X/xo9m/8OMY/+8&#10;h13/uoVb/76HXv+9hl3/wIli/8OJY//CiGP/v4Vg/72GYP+6g13/vohi/8aQav/FkWr/xpJq/8aS&#10;av/GlWz/x5Zt/8eWbf/Gl23/zZ50/9WmfP/Wp33/1aZ8/9ipf//VpX3/0aF5/86cd//IlnH/zJd1&#10;/8yWdP/Kkm//0Zdy/9KYc//QlnD/zpRu/86Ubv/OlG7/0Zdx/9GXcf/Tl3L/1Zt1/9OZc//SmHL/&#10;05x1/9Occ//WoXf/1KB4/9Whef/VoHb/1qB6/9ehe//apID/26WB/92nhf/eqIb/3KeF/9umhP/b&#10;pYP/16KA/9eigP/bpoT/26aE/96ph//irYv/6rWT/+m0kv/nspD/6bSU/+Kwj//isI//4bCP/+Cv&#10;jv/ltJP/47KR/+a0k//qupb/6LiU/+e3k//pu5f/6LqY/+e7mP/qv5z/6sCa/+zFnv/rxJ3/7MKc&#10;/+3Dm//vyJ//7see/+vEm//uyZ//7smf/+zJof/vzKT/7cqk/+/Np//vzaf/7c+p//PVr//y1q//&#10;8Nev//HYsP/w2a//8t2y//Xgtf/y4bb/8+S5//bpvf/368H/+u7E//jvxv/688n//PTN//v20P/5&#10;88//+vTS//z21v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AA&#10;/wAAAP8AAAD/////////////////////////////////////////////////////////////////&#10;////////////////////////////////////////////////////////////////////////////&#10;/////////////////////////////////////////////////////////////////////////wAA&#10;AP8AAAD/AAEA/wABAP8AAQD/AAEA/wABAP8AAQD/AAEA/wABAP8AAQD/AAEA/wABAP8AAQD/AAEA&#10;/wABAP8AAQD/AAEA/wABAP8AAQD/AAEA/wABAP8AAQD/AAEA/wABAP8AAQD/AAEA/wABAP8AAQD/&#10;AAEA/wABAP8AAQD/VFZT/3ZdPv95XkD/el0//31eP/+AX0D/hWJE/4xpSf+IZUX/i2lG/45sSf+L&#10;aUb/j21K/5NvTf+RbUv/lG5K/5ZuSv+YbUr/nHJM/5puR/+WakP/l2tE/5hsRf+Ybkb/l21H/5ds&#10;Sf+ZbEv/mWxL/5hqSf+UZkX/lWdG/5loSP+ZaEj/mmlJ/51qS/+da0r/n21M/6BuTf+cakn/nWtI&#10;/6NuTP+hbEr/n2pI/6FtSP+hbUj/om5J/6BuSf+da0b/nWtG/59vS/+ebkr/nm5K/51tSf+hb0z/&#10;oW9K/6BsR/+fa0T/omxG/6FrRf+ibEb/pW9J/6hxS/+kbUf/omhD/6FnQv+iaEP/pmxH/59lP/+c&#10;ZT7/nGU+/5pkPv+bZT//nGZA/55oQv+ibEb/o2xD/6VrQ/+nbUX/p21F/6FnP/+iaED/omhC/6Fq&#10;Q/+gakT/oWtH/59pRf+daUT/nmhE/59pRf+gakb/oWtH/6JrRf+jbEb/omtF/55nQf+gaUP/omtF&#10;/6NsRv+jaUT/o2lE/6NpRP+iZkH/pmhD/6RmQf+kZkH/pGRA/6RkQP+jYz//pWVB/6ZnRP+lZkP/&#10;pGhE/6NnQv+jZ0L/pWlE/6drRv+kakT/pWtF/6dtR/+kakT/o2lD/6NpRP+iaEP/omhD/6BmQf+h&#10;ZUH/omZB/6VpRP+jaED/o2hA/6NoQP+kakL/o2lB/6JoQP+iaED/omhA/6NpQf+kakL/pGpC/6Rr&#10;QP+ka0D/oGo+/59oP/+hakH/oGY+/6BmPv+la0X/pGpE/6JoQv+hZz//oWY+/6FmPv+naUL/p2lC&#10;/6JkP/+lZ0L/p2tG/6dtR/+nbUf/qW9J/6NpQ/+eZD//omZE/6RoRv+kaEb/pGhG/6NnRf+kaET/&#10;pmpG/6VpRP+nbET/pmxE/6NsQ/+lbkf/pW5I/6NtSf+ibEr/omxK/6JsSv+gakj/nmZD/59nRP+f&#10;Z0T/n2dE/6FmRP+gZUX/oGVD/6FmRP+fZEL/nmNB/59kQv+fZ0T/nmZD/55mQ/+fZ0T/ompH/6Nr&#10;SP+ja0j/oGdJ/6BnSf+jak3/n2ZJ/5xjRv+ob1L/xIlr/9KXef+5fl7/pWpM/59kRv+eY0P/pWpK&#10;/6dsTP+obUv/q3BO/6RqRf+jaUT/p2tH/6hsSP+makb/pmpG/6ltSP+qbkn/qm5J/6tvSv+scEv/&#10;rnJN/6pwSv+pckv/qXJL/6dwR/+oc0n/qHJG/6x2Sv+qdEb/qXNF/6p0Rv+rdUf/qnRG/6t1R/+v&#10;eUv/tHtO/7J6S/+yekv/snpL/655R/+zfkz/s35M/7F8Sv+xfEr/sn1J/7N+Sv+we0f/s35K/7R/&#10;S/+0f0v/t4JO/7eET/+4hFL/uIRS/7uGVP+8h1X/vYdY/7uGVP+7hlT/u4ZU/7yHVf+9hVT/wIhX&#10;/8CIWf+/h1j/vIZX/72JWf+9ilv/uYlZ/7qKXP+7i13/u4td/7uLXf+5iVv/toVa/7aDWP+6g1r/&#10;u4FZ/72DW/+7gVn/uX9Z/7R9Vv+0flj/tIBZ/7GAWP+zglr/toJb/7aCW/+zfVn/sXpU/7N8Vv+6&#10;f13/uX5c/7h9W/+ze1j/s3tY/7Z7W/+3fFz/t3xa/7l/Wv+8gl3/vYZg/7yFXv+8hmD/uoZf/7mF&#10;Xv+5iGD/uYhf/7qLYf+7jGL/u4ph/7+OZf+/jmX/wZBl/8eSaP/Ej2X/woti/8OMY//Gj2b/xY5l&#10;/8OMY/+9hl3/u4Rb/7yFXP+9hl//wYdh/8GHYf+9g17/u4Fc/7+IYv/BimT/woxm/8aSa//IlG3/&#10;ypZu/8qZcP/Mm3L/z551/82cc//LnHL/0aJ4/9eofv/ZqoD/1Kd9/9eofv/XqH7/16d//9SkfP/O&#10;nHf/yph1/8uWdP/Lk3D/zpRv/8+VcP/Nk23/zpRu/86Ubv/RlXD/1pp1/9WZdP/VmXT/15t2/9Sa&#10;dP/TmXP/0Jly/9Gacf/TnnT/0p52/9Kedv/RnXX/1aB2/9ehe//apH7/2qSA/9qkgv/cpoT/3KaE&#10;/9qlg//VoH7/1J99/9eigP/apYP/3KeF/96ph//hrIr/466M/+axj//nspD/5rGP/+Gvjv/jsZD/&#10;47KR/+Oykf/ntpX/5LOS/+W1kf/ouJT/6bmV/+e5lf/oupb/6LqW/+i8mf/qv5z/6b6b/+3Dnf/t&#10;w53/7MKc/+3Dm//xx5//78Wd/+3Dm//ux57/7smf/+3Inv/ryKD/6sef/+/Mpv/y0Kr/8tKs//LU&#10;rv/z1a//8dWu//DXr//x2K//8Nmv//Ldsv/v3rP/8OG2//bnvP/36r7/+OzC//ntw//58Mf/+vHI&#10;//v2zv/899H//fnU//741v8HAg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AA/wAAAP8AAAD/////////////////////////////////////////////////////////&#10;////////////////////////////////////////////////////////////////////////////&#10;////////////////////////////////////////////////////////////////////////////&#10;/////wAAAP8AAAD/AAEA/wABAP8AAQD/AAEA/wABAP8AAQD/AAEA/wABAP8AAQD/AAEA/wABAP8A&#10;AQD/AAEA/wABAP8AAQD/AAEA/wABAP8AAQD/AAEA/wABAP8AAQD/AAEA/wABAP8AAQD/AAEA/wAB&#10;AP8AAQD/AAEA/wABAP8AAQD/c1s5/3lfPv98YkH/fmFB/4JhQP+EYUH/hmND/4tpRv+LZ0X/jGhG&#10;/5BsSv+MaEb/kW1L/5NvTf+VbUn/lm5K/5VqR/+Va0X/m29K/5xwSf+ZbkT/m3BG/5luRP+bb0j/&#10;mm5H/5hsR/+Xa0j/l2pJ/5VoR/+UZkX/lWhJ/5hrTP+WZ0n/lGVH/5ppSf+ca0v/n25N/6FvTP+e&#10;bEn/oG5L/6FvTP+hbEr/oWxK/6FtSP+hbUj/oG5J/6FvSv+ebUX/nmxH/59tSP+fbUj/n21K/5xq&#10;R/+fbUr/om1L/6BsR/+ibEb/o21H/6BqRP+gakT/o2xF/6RtRv+jbEX/omhC/6JoQv+kakT/pWtF&#10;/6JoQv+dZj//nWY//55pP/+daD7/nmk//59qQP+hbEL/oWpB/6JrQv+la0P/pWtD/6NpQf+jaUP/&#10;oGlC/6FqQ/+gaUL/n2lF/51nQ/+eaEb/n2lF/55oRv+faUX/oGlD/59pRf+ha0f/omxI/59pRf+e&#10;aET/oWtJ/6JsSv+gaUP/oWpE/6FqRP+iaEP/omZB/6JkP/+iZD//pWVB/6VlQf+kZED/pWVC/6Rl&#10;Qv+lZkP/p2lE/6VpRP+iZkH/o2hA/6VqQv+lakL/pmpF/6RqRP+iaEL/omhD/6JoQ/+gaUP/n2hC&#10;/6FnQv+hZ0H/oWVA/6NnQv+jaED/omc//6NoQP+nbET/o2lB/6RqQv+mbET/pWtD/6VrQ/+kakL/&#10;pGpC/6VsQf+haz//oWs//6JoQP+jaUH/o2lB/6NpQf+kakT/pGpE/6NpQ/+iaEL/oWdB/6FlQP+l&#10;aUT/qGpF/6ZoQ/+iZkH/o2dC/6NpQ/+mbEf/p21I/6JoQ/+eZD//oGVD/6NnRf+kaEb/pWlH/6Zq&#10;SP+kaEb/pGhE/6JmQf+kakL/pmxE/6RtRP+lbkf/o21H/6FrR/+ha0n/n2lH/5xmRP+dZUL/nWVC&#10;/59nRP+gaEX/n2dE/6FmRP+fZET/nmNB/59kQv+eY0H/nmNB/6BlQ/+fZEL/nmNB/5xkQf+eZkP/&#10;oWlG/6FoSv+gZ0n/n2ZI/6VqTP+obU//pWpM/6NoSv+lakr/uH1d/9KXd//HjGz/qW5O/5tgQP+d&#10;YkT/pWpM/6VqSv+nbEz/q3BO/6hsSP+na0f/p2tH/6drR/+obEf/pmpF/6drRv+pbUj/qW1I/6lt&#10;SP+qbkn/rHBL/6pwSv+rcUv/qnNM/6t0S/+sdUz/qHFI/6lzR/+qdEb/rXdJ/613Sf+sdkf/rXdJ&#10;/613Sf+ueEr/sXlK/695Sv+td0j/rXdI/613SP+wekv/rnlH/6t2RP+teEb/sHtJ/7N+TP+xfEr/&#10;s35M/7J+TP+0gE7/toJQ/7aCUP+2glD/t4NR/7mFVf+5g1T/uoRV/7mDVP+5g1T/uIJT/7eBUv+6&#10;glP/voZX/7+HWP+6hFX/vIZX/7qHWP+6ilz/uopc/7aHWf+2h1n/uIha/7uLXf+7i13/t4dZ/7aD&#10;WP+3gVX/t4BX/7uBWf+7gVn/tXtV/7N8Vf+1f1n/tH5Y/7N/WP+2glv/uIJc/7eBW/+1flf/tX5Y&#10;/7eAWv+0fVf/tntZ/7h9W/+5flz/t3xa/7d8Wv+4fVv/uH1b/7uBXP+8hV//vodh/76IZP++iGL/&#10;vopj/7uHYv+3hl7/t4Ze/7mJYf+7jGL/uoth/7yNY/++j2P/w5Jn/8WRaf/DjmT/wo1j/8OMY/+/&#10;iF//vYZd/76HXv+9hl//vIVe/72GX/+9hl//wohi/8KIY/++hF//uoBb/7uEXv+8hmL/w49o/8iU&#10;bf/JmG//zJty/8+edf/QoXX/0aJ2/9Gidv/On3P/zZ50/9Ckd//VqH7/1ah+/9irgf/Yq4H/2quB&#10;/9amfv/Tonr/yphz/8uXcv/Lk3D/y5Ru/8+VcP/QlnH/zZNu/82RbP/Pk27/0ZVw/9CUcP/QlHD/&#10;0pZy/9SYdP/TmXP/0Zdx/86Xbv/SnXP/0p1z/9Kdc//SnXP/1aB2/9Wgdv/VnnX/1p94/9ehff/a&#10;pID/2qSC/9ulg//WoX//1aB+/9qkgv/bpYP/3aiG/+Crif/hrIr/3aiG/+GtiP/mso3/5bCO/+Sv&#10;jf/mtJH/5bOQ/+Sykf/mtZT/4rKO/+Kyjv/js4//5bWP/+a4lP/muJT/6buX/+e7lv/nu5b/57yZ&#10;/+vBm//swpz/7cOd/+3Dnf/swpz/68Gb/+zCnP/txp//7seg/+3Hov/rxaD/7Mah/+vIov/wzaf/&#10;8c+p/+3Pqf/v0av/89Wv//DUrf/x2K//79at//DZr//u27D/8N+0//TjuP/05br/9um///ntw//6&#10;7sT/+fDH//z0zf/9+NL//PfR//r00P/589H/B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AA/wAAAP8AAAD/////////////////////////////////////////////////&#10;/////wAAAP8AAAD/AAAA/wAAAP8AAAD/AAAA/wAAAP8AAAD/AAAA/wAAAP8AAAD/AAAA/wAAAP8A&#10;AAD/AAAA/wAAAP8AAAD/////////////////////////////////////////////////////////&#10;/////////////wAAAP8AAAD/AAEA/wABAP8AAQD/AAEA/wABAP8AAQD/AAEA/wABAP8AAQD/AAEA&#10;/wABAP8AAQD/AAEA/wABAP8AAQD/AAEA/wABAP8AAQD/AAEA/wABAP8AAQD/AAEA/wABAP8AAQD/&#10;AAEA/wABAP8AAQD/AAEA/w4LBP95Xz7/e2FA/35hP/9/YT//gGJA/4ppSP+LaUb/imhF/4lnRP+N&#10;a0j/kGxK/5FrR/+Ra0f/k21J/5VtSf+Wbkr/mG5I/5huSP+Ybkj/mW9H/5xwSf+cb0b/nXBH/5pt&#10;RP+bbkX/mWxF/5ZoRP+XaUf/l2lH/5ZoR/+VZ0b/mmxL/55tTf+dbEz/nm1N/59uTf+ebUz/nm1M&#10;/59uTf+fbk3/oHBM/6BuS/+fbUr/oG5L/6FvSv+jb0r/om5J/6NvSP+hbUb/oW1G/6JuR/+ebUX/&#10;oW1I/6RwS/+jbkz/o25M/6NuTP+hbUj/oW1I/6FrR/+gakb/oWtH/6JrRf+jaUT/o2lE/6NnQv+j&#10;Z0L/omhC/6JoQv+eZD7/nWY//6BpQv+eZ0D/n2lD/6JtQ/+hbEL/oWxC/6FqQf+ia0L/pW5F/6Vu&#10;R/+jbEX/o2xF/6JrRP+gaUL/oGlC/6FqRP+gaUP/n2dE/59nRP+iakf/oGpG/6FrR/+ibEj/pG5K&#10;/6BqRv+faUX/oWtH/6JsSP+ha0f/n2lF/6FqRP+faEH/oWdC/6FnQv+hZUH/omZC/6JmQv+hZUH/&#10;oGRA/6BkQP+iZkL/o2dC/6NnQv+na0b/qW1I/6VrQ/+la0X/o2lD/6NpQ/+hakP/n2hB/59oQf+g&#10;aUL/nWdB/55nQP+faEH/omhC/6JoQv+jZ0L/omc//6JnP/+makX/omhC/6RqRP+kakT/pWtF/6Vr&#10;Rf+jaUH/o2lB/6RqQv+jaUH/o2lB/6RqQv+jaUP/pGpE/6RqRP+kakX/pGpF/6RqRf+jaUT/omhD&#10;/6JoQ/+iaEP/pWlE/6JmQf+iZkH/p2tG/6drR/+mbEf/pGpF/6FmRP+fZEL/n2RC/6BlQ/+fZET/&#10;pGlH/6JnRf+iZ0X/omhD/6NpQ/+kakT/o2xF/6FqQ/+gaUL/oGlD/6BqRv+gaEX/n2dE/6BoRf+g&#10;aEX/oGhF/6JqR/+gaEX/nmZD/6BoRf+fZEL/n2RC/6NnRf+kaEb/pGhG/6RoRv+iZ0X/oGhF/59n&#10;RP+fZ0T/n2ZI/6BnSf+fZkj/o2hI/6ZrS/+ma0v/pmtL/6ZrS/+iZ0X/sXVR/86Sbv/LkWz/rnNR&#10;/55jQ/+fZET/oWhK/6JpS/+ka03/qG1L/6RqRf+kakX/p2tH/6ltSf+obEf/p2tG/6ltSP+pbUj/&#10;qW5G/6dtRf+qcEj/qnBI/6txSf+rcUn/qnNK/6x1TP+tdk3/qnRI/6hyRP+rdUf/rHZH/7F5Sv+w&#10;eEn/snpL/7N7TP+xeEv/snlM/7J5TP+zek3/s3pN/7F7Tf+wekv/r3lK/7B6S/+wekv/r3lK/7J8&#10;Tf+zfU7/sn5O/7SAUP+2glL/uIRU/7eEVf+2glL/uIRU/7qGVv+5g1T/uYNU/7mDVP+3gVL/uIJT&#10;/7eBUv+4glP/uoRV/7yGV/+7hVf/uIRV/7WCVf+2hVr/uYhd/7qJXv+6iV7/uYhd/7qJXv+5iF3/&#10;uIdc/7SDWP+0gFj/tYBW/7aBV/+3glj/sntS/7B5Uv+welT/sXtV/7R+WP+2f1j/tH1W/7N8Vf+0&#10;fVf/s3xW/7V+WP+0fVf/s3xW/7eAWv+6gFv/uH5Z/7h+Wf+4fln/uH5Z/7qDXf+7hF7/vohk/8ON&#10;af/BjWj/v4tm/7yIY/+0gl3/tIJd/7iHX/+5imD/uYhf/72MYf/CkWb/x5Zr/8uYbf/Hk2v/xpFn&#10;/8OOZP+8hV7/u4Rd/7uEXf+/iGL/vodh/8CJY//BimT/xIpl/8OJZP/CiGP/wYdi/8KLZP/Ejmj/&#10;x5Nr/8mYb//RoHf/0qN5/9Gidv/Spnn/z6N2/8+jdv/NoXT/0aV4/9Wofv/XqoD/2ayC/9qtg//W&#10;qX//16h+/9amfv/Tonr/zpx3/82ZdP/KlHL/yZNx/82Xc//QmXP/y5Ru/8uRbP/Nk27/zpRv/86U&#10;b//PlXD/0JVz/9GWdP/SmHP/1Jp1/9Sadf/Sm3T/05x1/9SddP/VnnX/16B3/9egd//YoXr/2KF6&#10;/9qjff/apIL/26WD/9ulg//bpYP/3KaE/92nhf/dp4X/36mH/9+qiP/fqoj/36qI/9+qiP/grIf/&#10;4a2I/+Gsiv/kr43/57KQ/+WzkP/ntZL/5LSQ/+Kyjv/ltY//5bWP/+W4kf/muZL/6byV/+q8mP/p&#10;u5f/672Z/+q+mf/rv5r/7cGc/+3BnP/swpz/68Gb/+zCnP/vxZ//68Sd/+zFnv/ux6D/7sij/+zJ&#10;o//vzKb/8s+p//DQqv/v0av/79Gr//DUrf/w1K3/79Os//DXr//z3LP/79qv/+3ar//y37T/9eS5&#10;//fovf/57MD/+u7E//jvxv/688n/+/PM//n0zv/69ND//PbS/yUf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AA/wAAAP8AAAD/////////////////////////////////////////&#10;/////////////wAAAP8AAAD/AAAA/wAAAP8AAAD/AAAA/wAAAP8AAAD/AAAA/wAAAP8AAAD/AAAA&#10;/wAAAP8AAAD/AAAA/wAAAP8AAAD/////////////////////////////////////////////////&#10;/////////////////////wAAAP8AAAD/AAEA/wABAP8AAQD/AAEA/wABAP8AAQD/AAEA/wABAP8A&#10;AQD/AAEA/wABAP8AAQD/AAEA/wABAP8AAQD/AAEA/wABAP8AAQD/AAEA/wABAP8AAQD/AAEA/wAB&#10;AP8AAQD/AAEA/wABAP8AAQD/AAEA/31jQv99Y0L/fmFB/39iQP+FZ0X/hWRB/4tpRv+LaUb/i2lG&#10;/4xoRv+NaUf/kGpG/5FrR/+TbUn/k21J/5ZuSv+Wb0j/l21H/5dtR/+Ybkj/mm5H/5xwSf+cb0j/&#10;nG9I/5ptRP+bbkf/mmpE/5VnQ/+XaUX/l2lH/5hqSP+Yakn/mGpJ/5xuTf+cbk3/nW9O/51vTf+f&#10;bk3/n29L/59vS/+fb0v/oHBM/6BwTP+gbkv/oW9M/6NxTP+jcUz/oXBI/6FwSP+gb0f/o29I/6Ju&#10;R/+gbEX/oGxH/6JuSf+jb0r/o25M/6FsSv+hbEr/oWxK/6FtSP+ibEr/omxI/6NsRv+jaUT/o2lE&#10;/6NnQv+hZ0H/oWdB/6JoQv+eZ0D/n2hB/6FqQ/+hakP/omtE/6RtRP+jbEP/pW5F/6JtQ/+ibUP/&#10;pW5F/6NtR/+ibEb/omxG/6FrRf+gaUL/oGlC/6BpQv+faEL/nmdB/6BpQ/+ia0X/oGpG/6JsSP+i&#10;bEj/pG5K/59rRv+gakb/o21J/6JsRv+faUP/n2lD/6JrRP+gaUL/pGpE/6JoQv+gZkH/oWdC/6Jm&#10;Qv+iZkL/oWVB/6FlQf+laUX/pmpF/6VpRP+obEf/qG5I/6VrQ/+jbEX/oWpD/6FqQ/+hakP/nmdA&#10;/55nQP+faEH/nmhC/55nQP+gaUL/o2lD/6FnQf+jZ0L/omZB/6JmQf+na0b/omhC/6JoQv+hZ0H/&#10;pGpE/6NsRf+gaUL/n2g//6BpQP+hakH/pGpE/6RqRP+kakT/o2lD/6JoQv+kakX/o2lE/6RqRf+m&#10;a0n/pGlH/6NpRP+kakX/pGpF/6FlQP+iZkH/pmpF/6VrRf+kakX/oWdC/6BlQ/+eZkP/nGRB/6Bl&#10;Q/+hZkT/pGlH/6JnRf+hZ0L/omhD/6VrRf+nbUf/pWtF/6BpQv+gaUP/oGlD/6FqRP+fZ0T/oGhF&#10;/6JqR/+kaUf/oWZE/6JnRf+dZUL/mmI//55mQ/+eY0H/nmNB/6JmRP+kaEb/o2dF/6NnRf+hZkT/&#10;n2ZI/59mSP+fZkj/nmVH/6BnSf+fZkj/pGlJ/6ZrS/+ma0n/pmtJ/6dsSv+kaUf/qW9K/7+FYP/G&#10;jGf/sXZU/6VqSP+eZUf/oGdJ/6FoSv+gZ0n/oWlG/6NpRP+jaUT/pmxH/6dtSP+na0b/pmpF/6lt&#10;SP+pb0n/qnBI/6pwSP+rcUn/qnBI/6xySv+sckr/rHJK/6x2Sv+td0v/rXdL/6p0Rv+rdUf/rHZH&#10;/7F5Sv+yekv/s3tM/7V8T/+yeUz/sXhL/7F4S/+yeUz/s3pN/7N6Tf+wekz/sHpM/7B6TP+wekv/&#10;sHpM/7J8Tv+zf1D/sn5P/7SAUf+0gFH/tYJV/7WCVf+0gFH/tYFS/7aAUf+4glP/uYNU/7eBUv+2&#10;gFH/uoRV/7qEVf+5g1X/uoRW/7uFV/+5hVb/t4RZ/7aDWP+1hFv/t4Zd/7uKYf+7imH/uYhf/7iH&#10;Xv+1hFv/tYRb/7KBWP+zf1f/tIBY/7R/Vf+0f1X/s35U/7J7VP+zfFX/tH1W/7V+V/+zfFb/s3xW&#10;/7N8Vv+zfFb/s3xW/7V+WP+1flj/tX5Y/7iBW/+6gFv/uH5Z/7h+Wf+4fln/uH5Z/7uEXv+6g13/&#10;v4hi/8ONaf/Aimb/vopl/7yIY/+zgVz/tYRc/7iHX/+6i2H/vYxj/7+OY//Ek2j/x5Zr/8mWa//H&#10;k2v/yJRs/8WQZv+8hmD/uoNd/7qDXf+8hGH/vIVf/7yEYf++g2H/w4lk/8GHYv/Bh2L/xIpk/8eQ&#10;Z//GkWf/x5Nr/8iXbv/PnnX/0KF1/86idf/RpXb/0KZ2/9Cmdv/Po3T/0aV4/9Soe//Up33/1Kd9&#10;/9apf//OoXf/0qJ6/9Oje//RoHj/zpx3/8mXcv/JlHL/y5Vz/82Xc//PmHL/y5Ru/8uRbP/KkGv/&#10;zJJt/86Tcf/QlXP/0ZZ0/8+Ucv/QlXP/0pd1/9Sadf/TmXT/1Jp0/9Ocdf/UnXb/1J12/9Wed//Y&#10;oXv/2aJ8/9mifP/Zo4H/26WD/9ulg//apIL/26WD/9ykgf/eqIb/36mH/96ohv/eqYf/4KuJ/9yo&#10;g//dqYT/4KqG/96ohP/jrYv/5bCO/+a0kf/pt5b/57WU/+W1kf/ltZH/5raS/+a5kv/muZL/57qT&#10;/+i7lP/ou5T/672Z/+m7l//ovJf/67+a/+/Dnv/rv5r/6r6Z/+i+mP/swpz/68Gb/+3Dnf/qw5z/&#10;68Sd/+7Io//vyaT/78ym/+7Mpv/uzqj/8NCq//DSrP/x063/79Os//HVrv/z2rL/79iv/+3Yrf/y&#10;3bL/9OG2//bluv/257z/9um9//frwf/478T/+vHI//nxyv/7887//PfR//z20v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AA/wAAAP8AAAD/////////////////////////////////&#10;/////////////////////wAAAP8AAAD/AAAA/wAAAP8AAAD/AAAA/wAAAP8AAAD/AAAA/wAAAP8A&#10;AAD/AAAA/wAAAP8AAAD/AAAA/wAAAP8AAAD/////////////////////////////////////////&#10;/////////////////////////////wAAAP8AAAD/AAEA/wABAP8AAQD/AAEA/wABAP8AAQD/AAEA&#10;/wABAP8AAQD/AAEA/wABAP8AAQD/AAEA/wABAP8AAQD/AAEA/wABAP8AAQD/AAEA/wABAP8AAQD/&#10;AAEA/wABAP8AAQD/AAEA/wABAP8AAQD/eV5A/4BjQ/+BZET/g2VD/4RmRP+KaUb/imlG/41rSP+P&#10;a0n/jWlH/49pRf+PaUX/kGpG/5BqRv+TbUn/k21J/5RuSv+VbUn/lm9I/5huSP+Zb0n/m29I/5xw&#10;Sf+cb0j/m25H/5ptRv+bbkf/nGxI/5pqRv+abEj/nWxL/5psSv+Za0n/mmxL/51vTv+ecE//nnBO&#10;/55wTP+gcEz/oHBM/55uSv+fb0v/onJO/6NzT/+jc0//o3FO/6RyTf+jcUz/oXBI/6FwSP+hcEj/&#10;oXBI/6FtRv+hbUb/pHBJ/6NvSv+ibkn/o29K/6JuSf+ga0n/oGtJ/6FsSv+jbUv/omxK/6JrRf+h&#10;akT/pmxH/6RqRP+jaUP/o2lD/6FqQ/+hakP/oWpD/6JsRv+kbUb/pm9I/6VuR/+kbUT/pm9G/6Vu&#10;Rf+lcEb/pW5F/6NtR/+jbUf/o21H/6FrRf+gaUL/n2hB/59oQf+gaUP/n2hC/6FqRP+ha0f/oGpG&#10;/6JsSP+ibEj/om5J/59rRv+ha0X/pG5I/6JsRv+gaUL/oWpD/6NsQ/+la0X/p21H/6JoQv+gZkH/&#10;oGZB/6FnQv+iZ0X/o2dF/6FlQf+laUT/pmpF/6VpRP+na0b/p21H/6ZsRP+jbEX/oWpD/6BpQv+g&#10;aUL/nmdA/55nQP+gaUL/n2hB/59oQf+gaUP/oWpD/6FnQf+iaEL/o2dC/6NnQv+makX/omhD/6Jo&#10;Q/+hZ0L/omtE/6JrRP+hakP/n2g//6FqQ/+jbEX/pWtF/6VrRf+la0X/o2lD/6FnQf+jaUT/o2lE&#10;/6RqRf+lakj/pWpI/6JoQ/+kakX/pmxH/6JmQf+iZkH/pWlE/6NpQ/+jaUT/oGZB/6FnQv+iZ0X/&#10;omdF/6RpR/+kaUf/omdF/6BmQf+hZ0L/oWdC/6VrRf+la0X/o2lD/6FnQf+iaEP/oGlD/6FqRP+e&#10;ZkP/omdF/6ZrSf+lakj/oWZE/6JnRf+fZEL/m2NA/6FmRP+hZkT/pGhG/6RoRv+kaEb/omZE/6Nn&#10;Rf+iZ0f/n2ZI/6BnSf+fZkj/oGdJ/6FoSv+gZ0n/pGlJ/6ZrSf+lakj/pWpI/6huSf+nbUj/p21I&#10;/7F3Uv+6g13/r3dU/6ZuS/+fZ0T/oGdJ/6BnSf+gaEX/oGhF/6FqRP+kakX/pmxH/6dtSP+nbUj/&#10;p2tH/6dtSP+pb0n/q3FL/6txSf+rcUn/qnBI/6xySv+rcUn/rHJK/6x2Sv+sdkr/rXdJ/6t1R/+r&#10;dUf/rXdJ/7B6S/+yekv/s3pN/7V8T/+zek3/sXhL/7B3Sv+xeEv/snlM/7N6Tf+yeUz/sXhL/7J5&#10;TP+xe03/snxO/7N9T/+0f1P/s35S/7R/U/+zflL/sXxQ/7J9Uf+xfU7/sn5P/7V/UP+3gVL/t4FS&#10;/7mBUv+5gVL/uoRV/7yGV/+7hVf/uoRW/7qEWP+5hFj/t4RZ/7eDW/+1hFv/tYRb/7eGXf+4h17/&#10;uIde/7iHXv+1hFv/s4JZ/7B/Vv+zf1f/tIBY/7R/Vf+zflT/s35U/7R9VP+2f1j/tX5X/7R9Vv+x&#10;elT/sXpU/7N8Vv+yfFj/snxY/7V+WP+2f1j/tn9Y/7mCW/+6gFr/t31X/7d9V/+zfFX/tH1W/7iB&#10;Wv+4gVr/u4Rd/76IYv+8hmL/vIZi/7yGYv+4hF3/vYli/72MZP+8i2L/v45l/8GQZf/FlGn/x5Zr&#10;/8qXbP/JlW3/yJRs/8WPaf+8hmL/u4Re/7yEYf+7g2D/u4Be/7p/Xf+8gV//wodl/8CGYf/Bh2H/&#10;xY5n/8eSaP/Ik2n/yJRs/8iXbP/LnHD/zaF0/8+jdP/QpnT/06l3/9Sqev/TqXn/1al6/9WpfP/T&#10;pnz/06Z8/8+ieP/KnXT/y5tz/8qacv/OnXX/z514/8mXcv/Hk27/zJhz/82Xc//Nl3P/zpdx/8yV&#10;b//Jj2r/ypBr/8+Ucv/Sl3X/0ZZ0/8+Ucv/QlXP/05d1/9WZd//SmHP/05l0/9Ocdv/TnHX/05x2&#10;/9Sdd//XoHr/16B6/9igff/aon//3KSB/9qif//ZoX7/2aOB/9ujgP/epoP/3qiG/9ulg//cpoT/&#10;3qiG/96qhf/fqYX/4KqG/96ohP/gqoj/4q2L/+Svj//ntZT/6beW/+e2lf/mtpL/5raS/+a5kv/n&#10;upP/5LeQ/+W4kf/nupP/6LuU/+q9lv/qvJj/672Z/+q+mf/swJv/6r6Z/+m9mP/swpz/7MKc/+3D&#10;nf/swpz/7MWe/+/Iof/uyKP/68ii/+7Lpf/vzaj/78+p//DQqv/y0qz/79Gr/+/Rq//x1a7/8Nev&#10;/+7Xrf/w2a//9N+0//Phs//x4LT/8+W4//fqvv/57cP/9+7D//nwx//788z//fXO//z30f98e2n/&#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AA/wAAAP8AAAD/////////////////////////&#10;////////////////////////////////////////////////////////////////////////////&#10;////////////////////////////AAAA/wAAAP//////////////////////////////////////&#10;/////////////////////////////////////wAAAP8AAAD/AAEA/wABAP8AAQD/AAEA/wABAP8A&#10;AQD/AAEA/wABAP8AAQD/AAEA/wABAP8AAQD/AAEA/wABAP8AAQD/AAEA/wABAP8AAQD/AAEA/wAB&#10;AP8AAQD/AAEA/wABAP8AAQD/AAEA/wABAP98X0H/fWBC/4BjQ/+EZUb/hWdF/4loR/+KaUb/j21K&#10;/5JuTP+TbUn/kGpG/5JqRv+Ta0f/kmpG/5BqRv+QbEr/jmxH/5NtSf+Ubkr/l3BJ/5huSP+Zb0n/&#10;mnBK/5tvSP+bbUn/mmxI/5psSP+db0v/nm5K/55uSv+fb0v/n25N/55tTP+dbEv/nG5M/55wTv+g&#10;clD/nnBO/55wTP+hcU3/oXFN/59vS/+gcEz/pHRQ/6V1Uf+ldVH/o3NN/6NxTP+icEv/oG9H/6Fw&#10;SP+gb0f/oG9H/6FtRv+ibkf/pnJL/6RwS/+ibkn/o29K/6JuSf+ga0n/oGtJ/6FsSv+ibUv/omxK&#10;/6JrRf+jbEb/p21H/6dtR/+obkj/pG1G/6NsRf+jbEX/omxG/6JsSP+lbkf/qHFK/6VuR/+lbkX/&#10;pm9G/6ZvRv+nckj/pXBG/6NtR/+jbUf/o21H/6FrRf+faUP/n2hB/59oQf+gaUP/oWpE/6JrRf+g&#10;akb/oGpG/6JsSP+ibEj/omxI/6BqRv+ha0X/o21H/6NsQ/+hakH/omtC/6NsQ/+obkj/p21H/6Np&#10;RP+iaEP/oGZB/6JnRf+kaUf/omdF/6FlQf+jZ0L/pmpF/6VpRP+la0P/pWtD/6ZsRP+jbEX/omtE&#10;/6BpQv+gaUL/nmdB/59oQv+gaUL/oGlD/59oQv+faEL/oGlD/6FnQv+hZ0H/o2dC/6VpRP+jZ0L/&#10;omhD/6JoQ/+iaEP/omtE/6FqQ/+ia0T/oGlA/6NsRf+nbUf/p21H/6dtR/+la0X/pGpE/6JoQv+k&#10;akX/p21I/6ZsR/+kakX/pmxH/6JoQ/+kakX/pWtF/6JmQf+jZ0L/o2dC/6FnQv+iaEP/oWdC/6Jo&#10;Q/+kaUf/pmxH/6dtSP+kakX/omhD/6FnQv+jaUT/omhD/6JoQv+iaEL/omhC/6JoQv+iaEP/omhD&#10;/6NpRP+gZUP/omdF/6ZrSf+lakj/oWZE/6JnRf+hZkT/oGVD/6RpR/+ma0n/qGxK/6drSf+kaEb/&#10;o2dF/6NnRf+iZ0f/n2ZI/6BnSf+fZkj/oWhK/6FoSv+gaEX/pGlH/6ZrSf+lakj/pmtJ/6lvSv+q&#10;cEv/pG1H/6dwSv+veVf/rHRR/6VvTf+gaEX/oGhF/59pR/+haUb/oGhF/6JrRf+jbEb/pG1H/6hu&#10;Sf+pb0r/qG5J/6dtSP+pb0r/q3FL/6xyTP+sckr/rHJK/6xySv+rcUn/rHNI/6x2Sv+rdUf/rXdJ&#10;/6t1R/+td0n/rnhK/7F7Tf+yeUz/snlM/7R7Tv+zek3/sXhL/7J3S/+zeEz/s3hM/7N4TP+xeEv/&#10;sHdK/7F4S/+yeUz/snxQ/7N9Uf+zflT/sn1T/7J9U/+we1H/rXhO/655Tf+ueU3/r3tM/7R+UP+1&#10;f1D/t39Q/7iAUf+5gVL/u4NU/7+GWf+7hVf/uoRY/7mEWP+4g1n/tYFZ/7eDW/+1hFv/tYRb/7SD&#10;W/+zgln/tYRb/7eGXf+0g1r/soFY/69+Vf+0gFj/tIBY/7R/Vf+zflT/tH1U/7V+Vf+3gFf/tn9Y&#10;/7V+V/+xelP/sXpT/7N8Vf+yfFb/snxW/7Z/WP+2f1b/tn9W/7uBWf+8glr/tX5V/7R9VP+zfFP/&#10;s3xT/7J7Uv+0fVb/uIFa/7iCXP+6hF7/u4Vf/7yGYP++iGL/w49o/8OPZ//BjWX/wI9m/8KRZv/F&#10;lGn/x5Zr/8qWbv/JlW3/xJBp/8GLZf+7hWH/u4Vj/76GY/+8gV//uX5c/7d8Wv+8gV//wYZk/7+F&#10;YP+/iGH/x5Bn/8iTZ//IlWr/yZht/8mZa//LnG7/zaFy/8+lc//QpnT/1qx6/9mvff/WrHr/2Kx9&#10;/9erfP/VqXz/1Kd9/8yfdf/KnXT/xZhv/8KSav/ImHD/zpx3/82cdP/MmHP/z5t2/82ZdP/MmHP/&#10;0Jp2/8+Zdf/Kk23/yZJs/8+Ucv/RlnT/0ZZ0/86Tcf/PlHL/1Jh2/9SYdv/SmHP/05l0/9Kbdf/T&#10;nHb/05x2/9Sdd//Vnnj/1598/9mhfv/bo4D/3KSB/9igff/YoH3/2KB9/9mhfv/dpYL/3qaD/9ul&#10;g//Zo4H/3KaE/9+ph//eqIb/4auH/+Cqhv/fqYf/36qI/+Crif/jsY7/57WS/+e3k//nt5P/6LiU&#10;/+i4kv/nupP/47aP/+W4kf/luJH/5biR/+u+l//rvZn/672Z/+i6lv/uwJz/7MCb/+u/mv/twZz/&#10;78Oe/+3Dnf/tw53/78Wf/+/Iof/sxqH/68Wg/+/Mpv/vzKb/7syn/+3Lpv/wzqn/78+p/+7OqP/v&#10;0av/8dWt/+/Wrf/v1q3/8Nmv/+/arf/u3K7/9OO3//bpvf/37L//9+vB//jvxP/68cj/+/PM//72&#10;0f/79dH/Li4m/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AA/wAAAP8AAAD/////////////////&#10;////////////////////////////////////////////////////////////////////////////&#10;//////////////////////////////8AAAD/AAAA////////////////////////////////////&#10;/////////////////////////////////////////////wAAAP8AAAD/AAEA/wABAP8AAQD/AAEA&#10;/wABAP8AAQD/AAEA/wABAP8AAQD/AAEA/wABAP8AAQD/AAEA/wABAP8AAQD/AAEA/wABAP8AAQD/&#10;AAEA/wABAP8AAQD/AAEA/wABAP8AAQD/AAEA/0VHRP+DZEf/gmNE/4ZlRv+JaEf/iGVF/4hmQ/+K&#10;aEX/j2tJ/5ZwTP+Zbkv/lGxJ/5VoR/+UZ0b/k2tI/5FpRv+RbUv/j2tJ/41pR/+TbUn/l29L/5Zv&#10;SP+Ybkj/mG5I/5tvSv+bb0r/mm5J/5puS/+ccE3/nG5M/5xuTP+ebEn/n21K/6JwTf+icE3/oW9M&#10;/6NxTv+gcEz/n29L/6BwSv+hcUv/n29J/6JwS/+ndVD/p3VS/6NzT/+jc0//onJM/6JwS/+gbkn/&#10;onFJ/6NySv+gb0f/oG9H/6BuSf+icEv/pHJN/6FvSv+hb0r/oG5J/6BuSf+gbkn/oG5L/6BuS/+g&#10;bkv/oWxK/6FtSP+ibEj/pG1G/6NsQ/+kbUT/pW5F/6NtR/+hbUb/oW1G/6RwS/+jb0r/om5J/6Rw&#10;S/+ncU3/pnBK/6VvSf+mcEr/p3FL/6RuSv+ha0f/oGpG/6BqRv+faEL/oGlC/6BpQv+hakP/o2xG&#10;/6JrRf+ia0X/oWtH/6FrR/+faUX/oWtH/6NsRf+lbkf/pG1E/6NsQ/+kakL/pGpC/6JoQP+jaUH/&#10;pGpE/6FnQv+iaEP/oGVD/6FmRP+gZUP/n2RC/6BmQf+jZ0L/pGlB/6dsRP+la0P/omhA/6JrQv+h&#10;bEL/omxG/6JsRv+gaUP/nmdB/6FnQv+hZ0L/omdF/6JoQ/+hZ0L/omhD/6JoQ/+hZUD/pmhD/6Rm&#10;Qf+naEX/qW1J/6hsSP+kakX/omtF/6FqRP+ia0T/omtE/6RtRv+jbEP/qG5I/6lvSf+pb0n/p21H&#10;/6huSP+obkj/qnBK/6pwS/+nbUj/pmxH/6ZsR/+na0f/qW1I/6ZqRf+jZ0L/o2dC/6FlQf+kaET/&#10;omhD/6RoRP+laUX/p2tH/6drR/+laUX/pmpG/6hsSP+qbkr/p2tH/6JmQv+iZkL/omhD/6JoQ/+i&#10;aEP/omhD/6NpRP+gZkH/oGVD/6VqSP+ma0n/oWZE/6JoQ/+iaEP/o2lE/6ZsR/+na0f/p2tH/6hs&#10;SP+laUf/pmpI/6RoRv+jaEj/n2ZI/59oSf+faEn/nmdI/55oRv+fZ0T/omdF/6ZqRv+makb/qW1J&#10;/61zTv+udE//q3RO/6RuSv+ibEj/o21L/6NtS/+faUf/oWtJ/6NrSP+gakj/oGpI/6RuSv+jbUn/&#10;o21L/6NtS/+mbkv/pm5L/6htS/+pbUn/rXFN/61xTP+uck3/rXJK/6xySv+sckr/qnRI/6p2R/+q&#10;dkf/qndK/6p3Sv+qd0r/qndM/696Tv+veU3/rHZK/7F4S/+zek3/tntP/7h7Tv+1eEv/s3RI/7N0&#10;SP+1dkr/s3ZJ/690SP+udUj/sHdM/7F6Uf+sdUz/r3lT/655T/+sdUz/rHVM/7B5UP+xe0//rnhK&#10;/7J5TP+ze0z/tHxN/7h/Uv+5gFP/uYBT/7h/VP+8hVz/u4Rb/7qDWv+4g1n/tYBW/7aAWv+6hF7/&#10;u4Vf/7WAVv+yfVP/tH9V/7WBWf+1gVn/s39Y/7B/V/+0g1v/tYFa/7WBWv+1f1n/s35U/7R/Vf+4&#10;gVr/uIFa/7Z/WP+1flf/sXpT/7N8U/+1gFb/uIFY/7eBVf+3gVX/uoRW/76FWP+/hln/v4ZZ/7mD&#10;Vf+5g1X/tX9R/7J8UP+zfFP/tH1U/7eAV/+8hV7/vIVe/8CJYv/DjGX/xo9m/8eSaP/BjGL/v4tj&#10;/8KPZP/Fkmf/x5Rp/8yXbf/Ik2n/v4lj/7uFYf+3gV3/vIRh/76GY/++gmD/vIBe/7yAXv/Cg2L/&#10;woZk/8GFYf/CiGL/xo9m/8iVav/Kl2r/ypps/8mabP/Nn27/zaFw/86lcf/PpnL/1Kt1/9euev/W&#10;q3j/16x5/9uvfv/br4D/1qp9/86fdf/On3X/yJhw/8KSav/GlW3/yplw/8ybcv/RoHj/0aB4/86d&#10;df/QnHX/0Z12/9Sgef/Vn3n/0Zt1/8+Ycv/Ol3H/z5Ry/82ScP/Pk3H/05d1/9SYdv/UmHT/0phz&#10;/9KYc//SmHP/1J13/9ObeP/Smnf/2KB9/9ujgP/cpIH/3KSB/9mhfv/Xn3z/2KB9/9ugfv/cpIH/&#10;36eE/9ykgf/Zo4H/2qSC/9ulg//cpoT/36mF/+KsiP/eqIT/36uG/9+rhv/eqoX/3KqF/96sh//o&#10;t4//7byU/+m5kf/ouJD/5bWN/+e3kf/ouJL/57eR/+i4lP/tvZn/7r6a/+i6lv/rvZn/78Gd/+u9&#10;mf/swJv/8MSf/+/Dnv/uxJ7/8Mag/+/Fn//rxJ3/68Sd/+/Ho//wyqX/7sij/+/JpP/xy6b/8cum&#10;/+3KpP/wzqj/89Os/+/Tq//u0qr/79at//HZrf/y3bD/9eO1//Tjt//257z/9ei8//bqwP/778f/&#10;/PPK//vzzP/89M//+vTQ/7Swl/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AA/wAAAP8AAAD/////////&#10;////////////////////////////////////////////////////////////////////////////&#10;/////////////////////////////////wAAAP8AAAD/AAAA////////////////////////////&#10;/////////////////////////////////////////////////////wAAAP8AAAD/AAEA/wABAP8A&#10;AQD/AAEA/wABAP8AAQD/AAEA/wABAP8AAQD/AAEA/wABAP8AAQD/AAEA/wABAP8AAQD/AAEA/wAB&#10;AP8AAQD/AAEA/wABAP8AAQD/AAEA/wABAP8AAQD/Jigl/31gQv+EZUj/hWRF/4ZlRv+JZkb/i2lG&#10;/4tpRv+LZ0X/jWlH/5htSv+Zbkv/mWxL/5ZpSP+TZkX/kmpH/5RsSf+Vb0v/k21J/5RuSv+Vb0v/&#10;lm5K/5ZuSv+YbUr/mW5L/5twTf+ab0z/mm9M/5tvTP+bb0z/mmxK/5xuTP+fbUr/oW9M/6NxTv+i&#10;cE3/o3FO/6VzUP+hb0z/oHBM/6JyTP+ickz/n29J/6JyTP+mdlD/pnZQ/6R0UP+jc0//o3FM/6Nx&#10;TP+gbkn/o3JK/6V0TP+hb0r/oG5J/59tSP+icE3/onJO/55uSv+hcUv/oW9K/59tSP+jcUz/o3FM&#10;/6BuS/+fbUj/nmxH/6BsR/+ha0X/pG1G/6ZsRP+pb0f/pW5F/6RtRP+ibEb/o21H/6VxTP+kcEv/&#10;om5J/6RwS/+nc07/pnJN/6VxSv+mcEr/pnBK/6RuSv+ibEj/oGpG/59pRf+faUX/oGlD/59oQf+h&#10;akP/omtF/6NsRv+jbEb/omtF/6FqRP+gaUP/o2xG/6huSP+pb0n/pmxE/6VrQ/+kakL/o2lB/6Jo&#10;QP+jaUP/omhD/6BmQf+hZkT/nWVC/51lQv+cZEH/nWVC/59lQP+iaEL/pGpE/6dsRP+la0P/o2lB&#10;/6VrQ/+ibEb/omxG/6FqRP+eZ0H/n2dE/6JnRf+gZUP/oWZE/6JoQ/+iaEP/pGpF/6JoQ/+iZkH/&#10;pmdE/6ZoQ/+naUT/qGxH/6ZqRf+jaUT/pmxH/6JrRf+ia0T/o2xF/6VuR/+lbkX/qW9H/6txSf+t&#10;c0v/rHJK/61zS/+qcEr/qnBK/6huSf+nbUj/p21I/6ZsR/+nbUf/qGxH/6drRv+makb/pGhE/6Fl&#10;Qf+makj/pmpI/6VpR/+laUX/pmpG/6ZqRv+na0f/p2tH/6ltSf+rb0v/qW1J/6VpRf+iZkL/pGpF&#10;/6JoQ/+iaEP/omhD/6ZsR/+jaUT/oGVD/6JnRf+lakj/omdF/6JnRf+kaUf/pWpI/6ZrSf+na0f/&#10;pmpI/6drSf+kaEb/pGhG/6RoRv+kaUf/pGlJ/6FoSv+eZUf/nWZH/6BoRf+haUb/pWpI/6VpRf+n&#10;a0f/q29L/61zTv+udE//qHBN/6NrSP+ibEr/n2lH/6FrSf+ha0n/omxK/6VtSv+ha0n/oWtJ/6Js&#10;Sv+ibEr/o21L/6NtS/+kbkz/pm5L/6VtSv+pbkz/rHBM/6xwTP+tcUz/qm5J/6xySv+sckr/qnNK&#10;/6p1Sf+rd0j/q3hL/6l2Sf+pdkv/rHdL/696Tv+td0v/rnVK/7B3Sv+yeUz/tHpM/7d6Tf+0d0r/&#10;s3RI/7JzR/+ydUj/sXRI/610R/+tdEn/qHFI/6x1TP+sdU7/rHVO/612T/+rdE3/rnRM/7B2Tv+w&#10;dk7/qnRI/6t1R/+td0n/snlM/7Z9UP+3flH/uoFW/7d+U/+8hVz/uoNa/7qDWv+5hFr/tYBW/7V/&#10;Wf+2gFr/t4Fb/7aAWv+1flf/toBa/7V/Wf+yfFb/sX1W/7F9Vv+0gFn/s39Y/7SAWf+1f1n/tH5Y&#10;/7V/Wf+2gFr/tn9Y/7iBWv+5glv/tH1U/7R9VP+2f1b/t4FV/7iCVP+7g1T/wIhZ/8GJWv/Ciln/&#10;xY1c/8KKWf/Ciln/vIdV/7aAUv+1f1P/tH5S/7eAV/+8hVz/v4hf/8OMY//EjWT/xY5l/8WOZf/C&#10;i2L/wYxi/8SPY//FkGT/xpFn/8eSaP/GkGr/vIZi/7aAXP+zfVv/uoJf/76GY/++gmD/vYFf/76C&#10;YP+/g2H/v4Nf/8GFYf/EimT/xo9m/8mWa//LmGv/ypps/8qabP/PoXD/0KRz/9Clcv/SqXP/1ax2&#10;/9qvev/Zrnv/27B9/92xgP/br4D/2Kx9/9WmfP/Wp33/zp91/8eYbv/Gl23/yJlv/8uacf/Xpn3/&#10;1qV8/9KheP/Mm3L/0J92/9Whef/VoXn/1KB5/8+Zc//LlG7/zZNu/86Tcf/OknD/0JRy/9KWcv/S&#10;lnL/05dy/9GXcf/Rl3L/1514/9CZc//Smnf/2aF+/9ykgf/cpIH/3KSB/9ujgP/Xn3z/2Z58/9ug&#10;fv/aon//3qaD/96mg//apIL/26WD/9iigP/Vn33/3KaC/+Grh//gqob/4KqG/+Cqhv/eqoX/3qqF&#10;/96qg//ltIz/6biQ/+m4kP/nt4//5LSO/+e3kf/qupT/57eT/+Ozj//puZX/7LyY/+y8mP/vv5v/&#10;7sCc/+q8mP/vwZ3/8sSg/+zAm//rv5r/7sSe/+/Fn//uxJ7/68Sd/+7Gov/vyKH/7seg/+7HoP/u&#10;yKP/7smf/+3Inv/wzaf/89Gr//LSq//s0Kj/79Or//DXrv/03LD/9N+y//DesP/15Ln/8+S5//Ll&#10;uf/47ML//PDI//nwx//89M3//fXO//r1z/9kYlP/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AA/wAAAP8AAAD/&#10;////////////////////////////////////////////////////////////////////////////&#10;////////////////////////////////////AAAA/wAAAP8AAAD/////////////////////////&#10;/////////////////////////////////////////////////////////////wAAAP8AAAD/AAEA&#10;/wABAP8AAQD/AAEA/wABAP8AAQD/AAEA/wABAP8AAQD/AAEA/wABAP8AAQD/AAEA/wABAP8AAQD/&#10;AAEA/wABAP8AAQD/AAEA/wABAP8AAQD/AAEA/wABAP8ICgf/fWBC/4BjRf+FZkn/hmVG/4hnSP+M&#10;aUn/j21K/45sSf+MaEb/jGhG/5dsSf+Zbkv/mG1K/5JqR/+QaEX/k2tI/5VtSv+Xb0z/mHBN/5py&#10;T/+YcE3/lm5L/5htSv+Zbkv/m3BN/5pyT/+YcE3/mHBN/5luS/+ZbUr/mGxJ/5xuTP+gb07/pHJR&#10;/6JwTf+fbUr/onBN/6RyT/+icE3/o3NP/6d3Uf+hdE3/oXFL/6NzTf+mdlD/pnZQ/6V1Uf+lc1D/&#10;pXNO/6RyTf+gbkn/pXFM/6dzTv+jb0r/oG5L/6BuS/+icE3/o3FO/6FvTP+jcU7/oW9M/6BuSf+k&#10;ck3/pnJN/6FtSP+hbUj/o29K/6JuR/+ha0X/pG1E/6dtRf+nbUX/qW9H/6dtRf+kbUT/pW5F/6Zw&#10;Sv+lcUz/o3FM/6VxTP+odE//pnJN/6ZyTf+mck3/pHBL/6NvSv+jbUv/omxK/6BqSP+ha0f/o2xG&#10;/6BpQv+ia0T/oWpD/6NsRv+ia0X/omtF/6RqRf+mbEf/qG5J/6dtSP+la0X/pGpC/6VrQ/+jaUH/&#10;pGlB/6RqQv+la0X/pGpF/6FmRP+fZ0T/nmZD/51lQv+eaEb/n2dE/55nQP+la0X/pWtF/6VrQ/+o&#10;bkj/qG5I/6lvSf+mb0j/pG1G/59oQv+bZD7/n2dE/6JnRf+iZ0X/omdF/6JoQ/+kakX/p21I/6dr&#10;R/+laUX/p2hF/6dpRP+naUT/p2tG/6VpRP+iaEL/p21H/6RqRP+ia0X/pG1G/6hxSv+ocUj/rXNL&#10;/691Tf+wdk7/snhQ/7B2Tv+qcEr/qW9J/6huSP+ncEr/pmxH/6JoQ/+jaUT/omZC/6VpRf+na0f/&#10;pWlF/6RoRv+na0n/p2tJ/6VpR/+makj/p2tJ/6drR/+pbUn/qGxI/6hsSv+nbEr/pmtJ/6RpR/+l&#10;aUf/p2tJ/6JoQ/+iZ0X/omhD/6VqSP+lakj/omdF/6FmRP+iZ0X/oWlG/6BoRf+haUb/pGlH/6Vq&#10;SP+ma0n/pWpI/6VpR/+kaEb/pGhG/6NnRf+kaEb/pWpI/6ZrSf+fZ0T/oWhK/6RrTf+lbUr/p2xK&#10;/6drSf+pbUv/q29N/6xwTv+scU//qW5M/6NrSP+lbE7/oWhK/6JqR/+ja0j/o2tI/6NrSP+lbUr/&#10;omxK/6BqSP+ha0n/om1L/6NsTf+kbU7/pG1O/6VsTv+qb03/rXJQ/6xyTf+sck3/q29K/61zS/+t&#10;c0v/rHVM/6x3S/+rdkr/q3ZK/6dyRv+qdUn/rnhM/695Tf+yeU7/sXhN/7F4S/+xeEv/sXZK/7N4&#10;TP+3ek7/tXhM/7J1Sf+uc0f/rHNG/6xzSP+lbkX/o2xD/6NuRP+pckv/qXJL/6xyTP+tc03/q3FJ&#10;/6txSf+ocUj/p3BH/6dxRf+ockb/rnhM/654TP+1fFH/uoBY/7qAWP+4gVj/t4BX/7eAV/+6g1r/&#10;tH9V/7R/Vf+2gFr/toBa/7aAWv+2gFr/uIFa/7J8WP+ueFT/sHpW/7B6Vv+xe1X/snxW/7J8Vv+z&#10;fVf/toBa/7eBW/+2gFr/uIFa/7iBWv+7gVv/uoBY/7d9Vf+3flP/tn1Q/7yDVv/Bh1f/wYdX/8KI&#10;Vv/Fi1n/zJBc/8uPW//Kkl//ypJf/76GV/+4f1L/t35R/7qBVv+8glr/v4Vd/8SKYv/EimL/xIpi&#10;/8SOYv/EjmL/xY9j/8WQZP/GkWX/xZFp/8KOZ//BjWb/vohk/7qEYv+3gV//u4Ng/7+EYv+7gF7/&#10;vIBe/7yAXv+9gV//v4Nf/76EX//DiWP/xo9m/8mWa//Kl2z/yZlr/8mabP/QoXP/1qh3/9WpeP/Z&#10;rnv/2q98/92yff/gtYL/37SB/96zgP/br37/2Kx9/9ipff/ZqoD/1qd9/9Kjef/On3X/zZ50/82e&#10;dP/YqX3/16h8/9alev/OnXL/06J5/9Oief/VoXn/1aF5/9Odd//MlW7/zJVv/86Tcf/NkW//zpJw&#10;/9KWcv/Tl3L/05dy/9GXcf/SmHL/1Jp0/8+Ycv/UnXf/2qJ//9ujgP/cpIH/3KSB/9ykgf/YnXv/&#10;15x6/9ide//ZoX7/3aWC/+Cohf/cpIH/2qSC/9iigP/Unnz/2aN//+Oshv/iq4X/4qyI/+Grh//i&#10;rIj/4qyI/9+pg//hrYb/5bGK/+e2jv/otpH/5bOO/+i2k//tvZn/6LaT/+GvjP/ntZL/67mY/+u6&#10;mf/vvp3/776d/+q8mv/uwJ7/78Gf/+i6mP/mupf/7cGc/+3Dnf/uxJ7/7sSe/+7Env/vxZ//78ih&#10;/+/Iof/wyaD/7smf//DLof/xzqb/89Gr//TSrP/x0ar/8NSs//HVrf/w167/8dqw//Ldsv/04bb/&#10;9OO4//Tluv/26b//+e3D//ruxP/78sn//PXL//z0zf/69c//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AA/wAA&#10;AP8AAAD/////////////////////////////////////////////////////////////////////&#10;//////////////////////////////////////8AAAD/AAAA/wAAAP//////////////////////&#10;/////////////////////////////////////////////////////////////////////wAAAP8A&#10;AAD/AAEA/wABAP8AAQD/AAEA/wABAP8AAQD/AAEA/wABAP8AAQD/AAEA/wABAP8AAQD/AAEA/wAB&#10;AP8AAQD/AAEA/wABAP8AAQD/AAEA/wABAP8AAQD/AAEA/wABAP+EZ0n/gGNF/4RlSP+Jakv/iGlK&#10;/4hnSP+Lakn/kG1N/5FvTP+Sbkz/kGxK/5JsSP+TbUn/lGxI/5JqRv+Vakf/lGxJ/5ZuS/+Wbkv/&#10;mm1M/5xvTv+abUz/lm5L/5dvTP+YcE3/lm5L/5xvTv+dcE//nG9O/5ptTP+ZbEv/m21M/51vTv+g&#10;b07/onBP/6FvTv+hb07/onBP/6NxUP+gb07/oXFN/6J0UP+hc0//oXNP/6N2T/+kdlL/pHRO/6R0&#10;Tv+kck3/p3NO/6ZyTf+jb0r/pXFM/6VxTP+jbkz/pXBO/6RvTf+jbkz/o25M/6NuTP+kbkz/pG5M&#10;/6RuTP+mcEz/pG5K/6JsSP+ibEb/o21H/6ZvSP+mb0j/pW5H/6lvR/+pb0f/qW9H/6ZvRv+ncEf/&#10;pm9G/6ZvRv+lcEb/o21H/6RuSP+lb0n/omxG/6NtSf+jbUn/o21J/6BqRv+gakb/omxK/6JqR/+k&#10;bUf/o2xG/6FqRP+jbEX/oGlC/6FqQ/+la0X/pmxH/6dtSP+nbUj/pGpF/6NpRP+kakX/pGpE/6Np&#10;Q/+jaUP/pGpE/6ZqRf+gZkH/omdF/6JnRf+gZUP/nGRB/51lQv+fZ0T/oGlD/55nQP+kakT/pGpE&#10;/6NpQf+mbET/qG5I/6pwSv+obkj/qG5I/6VrRf+jaUP/pGpE/6VrRf+nbUf/pGpE/6FnQv+jaUT/&#10;pGpF/6VpRf+kaET/omZC/6JmQv+makX/p2tG/6VpRP+jaUP/pWtF/6VrRf+iaEL/pWtF/6pwSv+u&#10;dEz/rnRM/691Tf+vdU3/sXdP/691Tf+qcEr/pm9I/6ZvSP+obkj/pGpE/6NpQ/+iaEP/oWdC/6Ro&#10;RP+makj/pGlH/6ZrSf+ma0n/pWpI/6RpR/+lakj/pmxH/6ZsR/+kakX/p2tH/6hsSP+pbUv/qW1L&#10;/6drSf+makj/pmpI/6ZqSP+laUf/omdF/6VpR/+iZ0X/omdF/6JnRf+iZ0X/omdF/6NoSP+kaUn/&#10;o2hI/6JnRf+iZ0X/omdF/6VqSP+lakj/pGlH/6NnRf+kaUf/pGlH/6FmRP+jaEj/pWpK/6RpSf+l&#10;akr/pmtL/6drSf+jZ0X/pWlH/6tvTf+qbkz/p2xK/6VqSv+lbE7/pm1P/6NrSP+lbUr/o2tI/6Nr&#10;SP+lbUr/o2xG/6VtSv+lb03/pG5M/6VtSv+mbkv/pW1K/6VtSv+ocE3/q3FM/6txTP+rcUz/rHJM&#10;/6t0Tf+sdU7/rHVM/6x1TP+td0v/rnhM/654Sv+wd0r/sHdK/692Sf+xeE3/sHpO/7B6Tv+wek7/&#10;r3lN/7F4Tf+xeE3/sXhN/691Tf+udEz/rHVM/6t0S/+ncEf/pW9J/6VvSf+ocUr/qXJL/6pzTP+q&#10;c0z/qHFK/6ZvSP+mb0j/pW5H/6RtRv+mb0j/rHVO/7B5Uv+xelH/r3hR/7F6Uf+1flX/s35U/7N9&#10;V/+wfFX/s39Y/7WBWv+0gFn/tYFa/7N/WP+0gFv/s39a/7J8WP+xe1f/snxY/7F7Vf+0fVb/tn9W&#10;/7V+Vf+0fVT/uoNa/7uEW/+7hFv/vIVc/7uEW/+4gVj/uIFY/7qAWP+6gVb/uoFU/72DVf/Bh1X/&#10;w4dV/8aIVf/JjVn/zpJe/8uPW//KkVz/ypJf/8CIV/+8hFX/uoFU/7uCV/+7glf/vYNb/7+FXf+/&#10;iF//v4hf/8CJYP/Ai2H/wo1j/8OPZ//Hk2v/xJBo/72MZP+/i2T/vopl/7yGZP+5g2H/uYFe/7mB&#10;Xv+6f13/un9d/7uAXv+8gV//vYNe/76EX/+8hV7/vohi/8aSav/Hlmv/yJhq/8mabP/RonT/1qh3&#10;/9Smdf/Wq3j/2q98/9esef/Vqnf/1ap3/9Sod//SpnX/z6Ny/86ic//Po3T/0aJ2/9Slef/Ronb/&#10;0aJ2/86fc//Km2//yZpu/8mabv/NnHH/0qF2/9Khdv/Tonf/16N7/9ynff/SnHb/zpdx/86Ub//L&#10;kG7/zZFv/9CUcP/PlXD/0JZw/8+Vb//QlnD/z5hx/86Xcf/RmnT/1Z16/9Kad//Tm3j/1598/9qf&#10;ff/Zn3r/1514/9edeP/Zonz/26OA/92lgv/bpYP/2aOB/9mjgf/ZoX7/2KB9/9ykgf/fp4T/3qaD&#10;/9ykgf/fp4T/4KqI/+CqiP/hrYj/4q6J/+Swi//ls47/6LaT/+e1kv/ruZb/7LyY/+u6mf/ouJT/&#10;5rWU/+a1lP/ntpX/6biX/+e5l//oupj/6LqY/+a6l//swJ3/78Og/+zCnP/tw53/7sSe/+vAnf/t&#10;w53/78Wf/+/Iof/wyaL/8Mmi/+/JpP/tyqT/7Mmj//HRq//x0av/8NKs/+zOqP/s0Kn/79Or/+7X&#10;rf/w2a//8dyx//Pgtf/25br/9+i9//jrv//67sT/+O/E//nwx//688n/+/PM/wQC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AA/wAAAP8AAAD/////////////////////////////////////////////////////////////&#10;//////////////////////////////////////////////8AAAD/AAAA/wAAAP//////////////&#10;////////////////////////////////////////////////////////////////////////////&#10;/wAAAP8AAAD/AAEA/wABAP8AAQD/AAEA/wABAP8AAQD/AAEA/wABAP8AAQD/AAEA/wABAP8AAQD/&#10;AAEA/wABAP8AAQD/AAEA/wABAP8AAQD/AAEA/wABAP8AAQD/AAEA/35jRv+EZ0n/g2ZI/4ZnSv+L&#10;bE3/imtM/4xrTP+Qb07/km9P/5FvTP+PbUr/jmxJ/5BsSv+TbUn/k21J/5RsSP+Ta0j/lmtI/5dv&#10;TP+abUz/mWxL/5ptTP+abUz/mm1M/5ptTP+cb07/mWxL/5lsS/+dcE//nG9O/5ptTP+abkv/nnBP&#10;/55wTv+hcE//o3FQ/6RyUf+kclH/o3FQ/6JwT/+gb07/oXBP/6FzT/+gdE//onRQ/6N1Uf+jdVH/&#10;o3NN/6NzTf+mck3/pnJN/6ZyTf+lb0v/pnJN/6VxTP+jbkz/pG9N/6dxT/+kbkz/o2xG/6RtR/+l&#10;bkj/pW5I/6RtR/+ncEr/pW5I/6NsRf+jbEX/pG1G/6hxSv+lbkf/pW5H/6hxSv+ocUr/pm9G/6Zv&#10;Rv+ncEf/p3BH/6ZvRv+mb0b/o21H/6RuSP+lb0n/o21H/6RtRv+kbUb/pG1G/6JrRf+hakT/omtF&#10;/6NsRv+kbUf/o2xG/6JrRf+jbEX/oGlC/6FnQf+kakT/pWtF/6ZsR/+kakX/o2lE/6NpRP+jaUT/&#10;o2lE/6RqRP+makX/pGhE/6RoRP+gZEL/o2dF/6NnRf+iZkT/oGVD/6FmRP+hakT/o2xG/6NpQ/+k&#10;akL/pGpC/6VrQ/+mbET/p21F/6pwSP+pb0n/qW9J/6VrRf+kakT/p21H/6VrRf+la0X/o2lD/6Jo&#10;Qv+kakT/pWlE/6VpRf+laUX/omZC/6JmQv+laUX/pWlE/6NpQ/+jaUP/pGpE/6VrRf+jaUT/pGpE&#10;/6pwSv+tc03/rXNN/650TP+tc0v/r3VP/691Tf+qcEr/qW9J/6huSP+nbUf/pGpE/6RqRP+iaEP/&#10;o2lE/6VpR/+na0n/pmpI/6ZrSf+ma0n/pWpI/6VqSP+mbEf/pmxH/6RqRf+kaET/qGxI/6ltSf+r&#10;b0v/q29L/6ltS/+na0n/pmpI/6ltS/+na0n/pWlH/6RoRv+iZ0X/pGlH/6RpR/+iZ0X/n2RE/6No&#10;SP+jaEj/omdH/6JnR/+jaEj/pWpI/6dsSv+kaUf/oWZE/6FmRP+kaUf/pGlH/6JnRf+kaUn/pWpK&#10;/6RpSf+lakr/pmlK/6lqSf+mZ0b/p2hH/6hsSv+pbUv/qG1L/6dsTP+mbU//pm1P/6NrSP+lbUr/&#10;pW1K/6VtSv+kbUf/o2xG/6VtSv+ncU//p3FP/6RuTP+lbUr/pW1K/6dvTP+pckz/qXJM/6hxS/+o&#10;cUr/qHFK/6t0Tf+sdU7/rHVM/6x1TP+sdkr/sXhN/7J5Tv+yeUz/s3pN/7F4S/+yeU7/sHpO/7B6&#10;Tv+weVD/sHlQ/694T/+ud07/r3VN/6x1TP+sdUz/rHVM/6t0Tf+ncUv/p3FL/6ZwSv+ocUr/qHFK&#10;/6t0Tf+rdE3/qXJL/6hxSv+ocUr/qHFL/6hxS/+pckz/qnNN/612T/+ye1T/r3hR/7F6U/+ye1T/&#10;snxW/7J8Vv+yflf/s39Y/7N/WP+xgFj/soFZ/7SAW/+zf1r/tIBb/7N/Wv+zf1r/toBa/7R+WP+2&#10;f1b/vIVc/7qDWv+1flX/t4BX/7qDWv+4gVj/uIFY/7uEW/+4gVj/uIFY/7eAV/+7glf/uoFU/7yD&#10;Vv/Bh1f/wIZU/8SIVP/IjFj/zZFd/8yQXP/KkVz/yZFe/8OLWv/AiFn/voVY/76FWv+6gVb/u4JX&#10;/7yCWv+8hVz/vIVc/7qFW/+6hVv/wIth/8OPZ//Gkmr/w49n/72MZP+9jGT/vopl/7yHZf+7hWP/&#10;uYFe/7mBXv+7gF7/u4Be/7p/Xf+8gl3/voRf/76HYf++h2D/vohi/8WRaf/Hlmv/yZlr/8mabP/R&#10;o3L/1qh3/9aod//Yqnn/16x5/9Spdv/RpXT/0aV0/9Kmdf/RpXT/zqJx/8mdbv/Ln3D/zaFy/9Ck&#10;df/Vpnj/1KV3/86fcf/Km23/yJlr/8eXaf/Lm23/zp5w/9KidP/Tonf/1KN4/9ijef/Unnj/0Jly&#10;/86Ub//Mkm3/zZJw/8+Tb//OlG//zpRu/8+Vb//OlG7/zZZw/86Xcf/QmXP/0Jh1/9ObeP/Wnnv/&#10;26B+/9qfff/aoHv/2Z96/9ieef/YoXv/2qN9/92mgP/bpYP/2aOB/9iigP/YoH3/1p57/9yjhf/e&#10;pYf/3qWH/92khv/epYf/3qaD/9+nhP/fqYX/4a2I/+Wwjv/kso//6riV/+q4lf/quJX/6rqW/+y7&#10;mv/puZX/6LeW/+i3lv/mtZT/57aV/+u6mf/pu5n/6buZ/+i8mf/swJ3/7MCd/+zAnf/vw6D/7cKf&#10;/+3Cn//vxZ//8Mag/+/Iof/xyqP/8Mmi//DKpf/uy6X/7cqk/+3Lpv/szKb/89Ot/+/Pqf/szqj/&#10;7c+p//DUrP/x2K//8dqw//Pes//04bb/9uW5//jpvv/467//+OzC//ruxP/478b/+vPJ//z0zf8D&#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AA/wAAAP8AAAD/////////////////////////////////////////////////////&#10;/////////////////////////////////////////////////wAAAP8AAAD/AAAA////////////&#10;////////////////////////////////////////////////////////////////////////////&#10;/////////wAAAP8AAAD/AAEA/wABAP8AAQD/AAEA/wABAP8AAQD/AAEA/wABAP8AAQD/AAEA/wAB&#10;AP8AAQD/AAEA/wABAP8AAQD/AAEA/wABAP8AAQD/AAEA/wABAP8AAQD/hmlL/4VoSv+GaUv/h2hL&#10;/4doS/+LbE3/i2xN/41sTf+Pbk3/j25N/5BtTf+QbU3/jmtL/5NvTf+Tb03/lG5K/5NtSf+UbEn/&#10;mW5L/5luS/+ZbEv/mWxL/5lsS/+ZbEv/mWxL/5ptTP+dcE//nG9O/5hrSv+dcE//nW9N/5xuTP+e&#10;cE7/nnBO/59xT/+gb07/o3FQ/6RyUf+kclH/o3FO/6RyT/+icVD/onJO/6R2Uv+kdlL/o3VR/6J0&#10;UP+jdk//pHRO/6VzTv+nc07/p3FL/6ZwTP+lb0v/p3FN/6hyUP+lb03/pW9N/6hxS/+kbUf/o2xG&#10;/6ZsR/+nbUj/p21I/6dtSP+nbUj/pW5H/6NsRf+ia0T/pW5H/6hxSv+kbUf/pG1G/6hxSv+lbkf/&#10;pm9I/6dwR/+mb0b/pm9G/6VuRf+mb0b/pW5F/6RtRP+kbkj/o21H/6RtRv+kbUb/pG1G/6VrRf+m&#10;bEf/pmxH/6dtSP+nbUj/pmxH/6RqRf+kakX/omhC/6FnQf+jaUP/pGpE/6NpRP+iaEP/omhD/6Np&#10;RP+iaEP/omhD/6ZsR/+kaET/omZC/6RoRP+jZ0X/pmdG/6JmRP+jZ0X/pWlF/6VpRf+jaUP/o2lD&#10;/6VrQ/+kakL/pWtD/6dtRf+mbET/qnBI/6pwSP+lbkX/pG1E/6RtRP+ia0T/pWtF/6VrRf+kakL/&#10;pGpC/6RqQv+la0X/pWlE/6VpRP+makX/pWlF/6VpRf+na0f/o2lE/6NpQ/+kakT/pGpE/6RqRP+j&#10;aUP/omhC/6huSP+qcEr/qW9J/6txS/+rcUv/rHJM/61zTf+qcEr/qG5I/6VrRf+kakX/pmxH/6Zs&#10;R/+kakX/p2tH/6hsSP+na0n/p2tJ/6ZrSf+lakj/pGlH/6VqSP+mbEf/pmxH/6RqRf+jaUT/qGxI&#10;/6hsSP+pbUn/qW1J/6drSf+makj/pWlH/6hsSv+obEr/pmtJ/6FmRP+iZ0X/omdF/6RoRv+kaEb/&#10;oGNE/6JnR/+iZ0f/n2RE/59mSP+jaEj/pWpI/6ZrSf+kaUf/omdF/6JnRf+iZ0X/omdF/6RpR/+l&#10;akr/pWpK/6VqSv+lakr/pWhJ/6hpSP+oaUj/qWpJ/6ltS/+pbUv/qG1L/6htS/+lbUr/pW1K/6Nr&#10;SP+lbUr/pW1K/6NrSP+kbUf/o2xG/6RtR/+ncEr/pnBM/6VvS/+ncEr/qHFL/6hxS/+pckv/qHFK&#10;/6hxSv+ocUr/qHFK/6lyS/+qc0r/rHVM/650TP+tdEn/sXhN/7J5Tv+yeU7/s3pP/7R7UP+wek7/&#10;rndO/7B5UP+xelH/sHlQ/653UP+ud1D/rHVO/6pzTP+qc0z/q3RN/6x1Tv+rdE3/qHJM/6hyTP+o&#10;cUr/qHFK/6x1Tv+rdE3/qXJL/6lyTP+ocUv/qHFL/6lyTP+pckz/qHFL/6hxS/+veFL/sHlT/7J7&#10;Vf+veFH/r3lT/7B6VP+xfVb/sX1W/7B8Vf+vflb/soFZ/7KAW/+wfln/soBb/7SAW/+1gVr/t4Fb&#10;/7V/Wf+4gVj/v4Vd/76EXP+6gFj/uoBY/7qDWv+3gFf/t4BX/7qDWv+7hFv/uIFY/7eAV/+3gFf/&#10;uoFW/7mAU/+8hFP/u4FP/7qATv/Bh1X/x4tX/8WLWf/Hj1z/ypJf/8KKW//AiFn/v4ZZ/76FWv+6&#10;gVb/u4JX/7yCWv+8hVz/vIVc/7yHXf+6hVv/vIdd/76KYv+/i2P/wIxk/7uKYf+7imL/vIpl/7uG&#10;ZP+6hGL/vIRh/7qCX/+6f13/un9d/7l+XP+6gFv/vIVf/7+IYv+/iGH/vIZg/8GNZf/GlWr/ypps&#10;/8qabP/On3H/06V0/9Kkc//Ro3L/06V0/8+jcv/OonH/zqJx/9Ondv/Tp3b/0KRz/8qebf/MoHH/&#10;zqJz/9WmeP/Wp3n/1KV3/8+gcv/MnW//yptt/8mZa//Lm23/zZ1v/9Ojdf/To3X/1aJ3/9Gccv/P&#10;mXP/zpdx/86Ub//MkW//zZFv/86ScP/OlG//zZNu/8yVb//MlW//zpdx/86Xcf/Pl3T/0Zl2/9Wd&#10;ev/Znnz/26B+/9yhf//boXz/2Z96/9ieef/XoHr/2aJ8/9ymgv/apIL/2KKA/9iigP/VnXr/1Zx+&#10;/9yjhv/co4b/3aSG/92khv/epYf/3qWH/+Cohf/eqIb/36mH/+Crif/irYv/6bSS/+a0kf/otpP/&#10;7LqX/+y8mP/puZX/6LiU/+m4l//mtZT/57aV/+y7mv/pu5n/6buZ/+m7mf/tv53/67+c/+7Cn//v&#10;w6D/7sKf/+7DoP/uxJ7/78Wf/+7Env/vyKH/8Mmi//HKo//yzKf/7cqk/+zKpf/syqX/8c+q//DQ&#10;qv/wzqj/8c+p//LSq//v06v/7dCm//DVqv/03LD/9N+y//Phs//36L3/9um9//bqwP/47ML/+fDH&#10;//vyyf/89M3/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AA/wAAAP8AAAD/////////////////////////////////////////////&#10;/////////////////////////////////////////////////////////wAAAP8AAAD/AAAA////&#10;////////////////////////////////////////////////////////////////////////////&#10;/////////////////wAAAP8AAAD/AAEA/wABAP8AAQD/AAEA/wABAP8AAQD/AAEA/wABAP8AAQD/&#10;AAEA/wABAP8AAQD/AAEA/wABAP8AAQD/AAEA/wABAP8AAQD/AAEA/wABAP9bRjH/h2pM/4doS/+H&#10;aEv/iWpL/4lqS/+LbE3/jm1O/41sTf+ObUz/kW5O/5BtTf+Rbk7/km9P/5ZwTP+WcEz/lW9L/5Vt&#10;Sv+Wbkv/m3BN/5pvTP+ZbUr/mWxL/5ptTP+abUz/mWxL/5ptTP+ecVD/nnFQ/5lsS/+db07/nW9N&#10;/5xuTP+ecE7/nnBO/6FwT/+hcE//onFQ/6NxUP+jcVD/o3FO/6VzUP+kdFD/o3NP/6Z2Uv+nd1P/&#10;pnZS/6R0UP+ldU//pnRP/6V0TP+rdU//qnRO/6ZwTP+lb0v/p3FN/6hyUP+lb03/pW9N/6dwSv+j&#10;bEb/p21I/6pwSv+la0X/pWtF/6VrRf+nbUf/p21H/6dtR/+jbEX/pW5H/6dwSv+lbkj/pG1H/6Vv&#10;Sf+jbUf/pG5I/6ZwSv+kb0X/pG1E/6VuRf+mb0b/pW5F/6RtRP+jbkT/pG9F/6VuRf+lbkX/pG1E&#10;/6dtR/+nbUf/p21H/6dtR/+nbUj/pmxH/6RqRf+kakX/o2lE/6JoQv+jaUP/pGpE/6JoQ/+iaEP/&#10;omhD/6JoQ/+iaEP/oWdC/6NpRP+iZkL/oWVB/6RoRv+kaEb/pGhG/6JmQv+kaET/p2tH/6ZqRf+j&#10;Z0L/pGlB/6dsRP+kakL/pmxE/6dtRf+mbET/qnBI/6pwSP+kbUT/pG1E/6VuRf+jbEP/pWtF/6Ns&#10;Rf+la0P/pWtD/6RqQv+la0P/pWlE/6NnQv+makX/p2tG/6hsSP+nbUj/pGpF/6RqRf+kakX/pGpF&#10;/6RqRP+jaUP/omhC/6ltSP+obEf/qGxH/6pwSv+qcEr/qW9J/6pwSv+obkj/p21H/6RqRf+kakX/&#10;pmxH/6huSf+pbUn/qW1J/6hsSP+obEj/qGxI/6dtSP+mbEf/pWpI/6RqRf+mbEf/pmxH/6VrRf+l&#10;a0X/pWtF/6ZsR/+mbEf/p2tJ/6VqSP+kaUf/omdF/6VqSP+nbEr/pmtJ/6JnRf+iZ0X/oWZE/6Ro&#10;Rv+kaEb/o2ZH/6RnSP+iZ0f/omdH/6BnSf+jaEj/pWpK/6VqSP+iZ0X/pGlH/6RpR/+hZkT/omdF&#10;/6VqSP+ma0n/o2hI/6VqSv+ma0v/pmlK/6VpR/+pakn/qWpJ/6drSf+pbUv/qG1L/6htS/+ja0j/&#10;o2tI/6JqR/+iakf/ompH/6RpR/+jbEb/p21I/6VuSP+lbkj/p3BK/6lyTP+qc03/qnNN/6txS/+s&#10;ckz/rHJM/6txS/+sckz/qHFI/6hxSP+qcEj/rHVM/650TP+tc0v/sXhN/7J5Tv+xeE3/snlO/7N6&#10;T/+wek7/rndO/7B5UP+weVL/rXZP/6x1Tv+ud1D/rHVP/6lyTP+pckz/qXJM/6t0Tv+qc03/p3FN&#10;/6dxTf+ncEr/p3BK/6pzTf+pckz/qXJM/6hxS/+ocUv/qXJM/6lxTv+ocE3/p29M/6dvTP+qck//&#10;rndR/694Uv+tdlD/rXdT/654VP+ve1b/rnpV/615VP+ve1b/sX1Y/697Vv+ufFf/sX9a/7SAWf+1&#10;gVr/toJb/7aBV/+6g1r/vYZd/76EXP+9g1v/vIJa/72DW/+4gVj/t4BX/7qDWv+4g1n/uIFY/7eA&#10;V/+4gVj/t4FV/7eBU/+4gFH/tn5N/7Z+Tf+7g1L/v4dW/72FVP/Cilv/xY1e/7+GWf++hVj/vYRZ&#10;/76FWv+7gVn/vIJa/72DW/+8hVz/vYZd/72GXf+6hVv/uYRa/7yHXf+8iGD/v4tj/7yLYv++jWX/&#10;v41o/7+LZv+6hWP/u4Vj/7uDYP+3f1z/un9d/7l+XP+3gFr/u4Re/76HYf++iGL/vIZg/7yIYP/B&#10;kGX/xJRm/8WVZ//Kmmz/z6Fw/8+hcP/QonH/0qRz/9Gjcv/PoHL/zKBx/9Ckdf/QpHX/z6N0/86i&#10;cf/So3X/1aZ4/9aod//UpnX/0qN1/9GidP/NnnD/zZ5w/8qbbf/Lm23/zZ1v/9KidP/Vonf/1qN4&#10;/8+acP/MlW7/zpRv/8uRbP/Lj23/zJBu/82Rb//OlG//zZNu/8yVb//LlG7/zpdx/9CZc//RmXb/&#10;05t4/9ecev/YnXv/2p99/9yhf//Zn3r/2J55/9mfev/YoXv/2qN9/9qkgP/Zo3//16F//9ehf//W&#10;n4D/2J+B/9yjhv/dpIf/3aSG/96lh//fpoj/36aI/9+nhP/fp4T/3KaE/9ymhP/eqYf/5K+N/+Ww&#10;jv/kso//6LaT/+q4lf/quJX/6riV/+y6l//quJf/57aV/+u6mf/oupj/6LqY/+m7mf/svpz/7sCe&#10;/+/Bn//vw6D/7sKf/+7DoP/uxJ7/7sSe/+/Fn//uxJ7/7seg//DJov/vyaT/78mk/+7Io//ryaT/&#10;8M2n/+/Mpv/uy6X/7cul//HQp//x0ar/78+m/+7Rp//y16z/7taq/+/arf/25br/9ea7//bpvf/5&#10;7ML/+e3D//nwx//58Mf/rqZ//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AA/wAAAP8AAAD/////////////////////////////////////&#10;////////////////////////////////////////////////////////////AAAA/wAAAP8AAAD/&#10;////////////////////////////////////////////////////////////////////////////&#10;/////////////////////////wAAAP8AAAD/AAEA/wABAP8AAQD/AAEA/wABAP8AAQD/AAEA/wAB&#10;AP8AAQD/AAEA/wABAP8AAQD/AAEA/wABAP8AAQD/AAEA/wABAP8AAQD/AAEA/4NmSP+AY0X/iGlK&#10;/4prTP+HaEn/imtM/5BvUP+Qb1D/kXBR/45tTP+QbU3/kG1N/5NxTv+TcU7/l3NR/5t1Uf+XcU3/&#10;lW1K/5RsSf+Xb0z/n3JR/6BzUv+ZbEv/mm1M/5xvTv+cb07/nnFQ/55xUP+fclH/oHJQ/6ByUP+h&#10;c1H/onFQ/6NyUf+icVD/n25N/6FuT/+jcFH/pHFS/6NxUP+hb07/pHJP/6Z0Uf+ndVL/pXVR/6R0&#10;Tv+mdlD/pnZQ/6R0Tv+lc07/qHRP/6h0Tf+td1H/rXZP/6lyS/+lb0n/qnRQ/6hyUP+ncU//qHBN&#10;/6BpQ/+mbEf/qnBK/69zTv+rb0r/p2tG/6hsR/+la0X/pWtF/6dtR/+kbUb/pG1G/6RtRv+lb0v/&#10;oWtH/6NvSv+kcEv/om5H/6JuR/+ibEb/om1D/6RvRf+mcUf/pG9F/6RvRf+lcUn/pXFJ/6RwSP+l&#10;cEb/pG1E/6dtRf+nbUX/p21H/6ltSP+pbUj/pGpE/6RqRP+hZ0L/omhD/6JoQv+mbEf/o2lE/6Jo&#10;Qv+iaEP/pGpF/6JoQ/+hZ0L/omhD/6JoQ/+gZkH/oWdC/6VpRf+kaET/pWZD/6VmQ/+mZ0T/qGpF&#10;/6dpRP+naUT/qGxH/6htRf+nbET/p2xE/6VrQ/+la0P/qW9H/6dtRf+jbEP/o2xD/6VuRf+lbkf/&#10;o2xF/6VrRf+jaUP/pWtF/6NnQv+oakX/qmxH/6ttSP+pa0b/q21I/61uS/+obEj/pmxH/6NpRP+j&#10;aUT/omhD/6JoQv+jaUP/pGpE/6hsR/+obEf/pWlE/6JoQ/+nbUj/qG5J/6dtSP+obkn/qW1J/6hs&#10;SP+obEj/qGxI/6xtSv+sbUr/rW9K/6hsR/+na0b/qGxI/6ZsR/+obkn/pGpE/6RqRP+kakT/pGpE&#10;/6RqRP+kakT/pGpE/6dtR/+nbUj/pmxH/6ZrSf+lakj/omdF/6JnRf+nbEr/p2xK/6VqSP+haUb/&#10;oWZE/6FmRP+iZ0X/pGlH/6JnRf+gZUP/pWpK/6FoSv+gZ0n/omlL/6RpR/+hZkT/pGlH/6ZsR/+k&#10;akX/pGpF/6NpRP+kaUf/pmtJ/6dsSv+nbEr/pWpI/6ZqSP+qbkz/p2tJ/6RoRv+qbkz/qm9N/6Zr&#10;Sf+iakf/o2tI/6JqR/+gaEX/pGlH/6dsSv+ma0n/p2xK/6luTP+obkn/qW9K/6txTP+qcEr/rHJK&#10;/6xySv+udEz/rnRM/6xySv+sckr/rHJK/6txSf+rckf/rHNI/7B3TP+xeE3/sXhN/7F4Tf+veU3/&#10;r3hP/7B5UP+xfFL/rnlP/654Uv+welb/rXdT/613Vf+ueFb/rnZT/6lxTv+ocE3/qHBN/6hwTf+p&#10;cU7/pW9N/6NtS/+ibEr/o21L/6VvTf+ocE3/p29M/6dwSv+qcEv/rHFP/6pvTf+obUv/pm5L/6dv&#10;TP+nb0z/pW1K/6hxS/+qdFD/pnBM/6dxTf+sdlL/qXNP/6p0UP+ueFT/r3lV/613U/+uelX/sX1Y&#10;/7WBWv+1gVr/t4Nb/7qFW/+7hFv/vIVc/76EXP+/hV3/v4Vd/72DW/+8glr/vYZd/7qDWv+0f1X/&#10;tYBW/7qFW/+5hFj/toFV/7WAVP+0flD/sHpM/7R+UP++hVj/u4JX/7R7UP+1fFH/uX9X/7d9Vf+1&#10;e1P/uoBY/7l/V/+6gFj/vIJa/7yCWv+9hl3/vYZd/8CJYP+9hl3/uoVb/72IXv++iV//v4tj/7+O&#10;Zf/Hlm3/yZhw/8CPZ/+7h2L/toJd/7uFY/+8hmL/t4Fd/7aAXP+6hGD/uYNf/7mFXv+4hF3/t4Nb&#10;/7mEWv+5hFj/vIhZ/8KOX//IlWb/ypdo/86bbP/Uom//1qZ2/9end//So3X/0KFz/9Chc//MoHH/&#10;zKBx/9Sld//TpXT/0qJy/9Ghcf/SonT/z59v/8ycbP/OnnD/zp5w/82db//Lm23/zp5w/9Ogc//X&#10;onb/2qV5/9KYcP/Kjmn/zY5r/8+Obv/Mi2v/zYxs/9GRbv/Okm7/zZNu/82WcP/QmXP/0Jlz/9Ka&#10;d//VnXr/1p57/9ecev/XnHr/2p58/9ygfv/annz/2p56/9qge//ao3z/26R9/9iifP/XoX3/1J56&#10;/9ehf//bpYP/26WD/9yjhf/epYf/3aSG/96lh//fpoj/3qWH/9yjhf/fpoj/3KOF/9ylhv/cp4f/&#10;4q2L/+axj//jroz/4K6L/+Wzjv/ptZD/6beS/+68mf/wvpv/67mW/+i3lv/ntpX/57aV/+u6mf/s&#10;u5r/7r2c/+7Anv/xw6H/88Wj//DEof/swJ3/7sSe//DGoP/tw53/78Wf//DGoP/ux6D/78ih/+7H&#10;oP/vyaT/8cum/+7Io//pxp7/68ig//DNpf/xzqb/786l/+/Ppv/w0Kf/7tKq//DXrv/y3bL/9OG2&#10;//fmu//46b7/+ezA//nswP/37L//+OzC/zMzJ/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AA/wAAAP8AAAD/////////////////////////////&#10;////////////////////////////////////////////////////////////////////AAAA/wAA&#10;AP8AAAD/////////////////////////////////////////////////////////////////////&#10;/////////////////////////////////wAAAP8AAAD/AAEA/wABAP8AAQD/AAEA/wABAP8AAQD/&#10;AAEA/wABAP8AAQD/AAEA/wABAP8AAQD/AAEA/wABAP8AAQD/AAEA/wABAP8AAQD/AAEA/4RnSf+F&#10;Zkf/iWpL/4lqS/+IaUr/jGtM/45tTP+Sb0//km9P/45rS/+QbU3/kW5O/5NvTf+RbUv/k29N/5lz&#10;T/+Xb0z/lW1K/5VtSv+Ya0r/mm1M/51wT/+db07/nW9O/51vTv+ecE7/oHJQ/55yT/+eck//n3FP&#10;/59xT/+hcE//oXBP/6NxUP+jcVD/oW9O/6FuT/+nclP/pHFS/6ZxUv+jcVD/pXNQ/6d1Uv+ndVD/&#10;o3FM/6VzTv+ndVD/pnRP/6RyTf+lcUz/pXFK/6p0Tv+sdlD/q3RL/6hxSv+mb0j/p3FN/6dxT/+n&#10;cU//qHBN/6JrRf+nbUj/rXNO/650Tv+rb0r/qW1I/6puSf+pb0n/p21H/6dtR/+kbUb/pG1G/6Rt&#10;R/+lb0v/oWtH/6RwS/+mck3/o29K/6FtRv+ibkf/pG9F/6ZxR/+kb0X/om5G/6RwSP+lcUn/o29H&#10;/6RwSP+lcEb/pG1E/6VrQ/+mbET/p2xE/6dsRP+pbUj/pmpF/6ZqRf+iaEL/oWdB/6JoQv+jaUT/&#10;oGZA/6BmQP+hZ0H/omhC/6JoQv+iaEL/pGpE/6JoQv+hZ0L/omhD/6FnQv+iZkL/pWlF/6drR/+o&#10;aUb/qWtG/6lrRv+pa0b/q29K/6hsR/+jZ0L/pWlE/6ZqRf+nbET/pmxE/6ZsRP+pb0f/pm9G/6Vu&#10;Rf+kbUb/omtE/6VrRf+kakT/pGpE/6drRv+pa0b/q21I/6lrRv+qbEf/qW1J/6ltSf+obEj/p21I&#10;/6ZsR/+nbUj/pGpF/6RqRP+jaUP/o2dC/6VpRP+makb/pWlF/6RoRP+kakX/p21I/6dtSP+obEj/&#10;qGxI/6hsSP+qa0j/p2tH/6prSP+rbUj/qW1I/6drRv+makX/p2tG/6RqRP+la0X/o2lD/6RqRP+l&#10;a0X/pGpE/6NpQ/+kakT/pWtF/6ZsR/+mbEf/pGpF/6dsSv+obUv/pmtJ/6VqSP+lakj/pWpI/59n&#10;RP+haUb/omdF/6RpR/+lakj/pmtJ/6ZrSf+ma0n/ompH/6FoSv+gaEX/oWlG/6RpR/+iZ0X/oWdC&#10;/6JoQ/+la0X/qG5J/6ZsR/+kakX/pmxH/6htS/+obUv/pWpI/6RpR/+obEr/qW1L/6ltS/+nbEr/&#10;qW5M/6ZrSf+haUb/ompH/6JqR/+iakf/o2tI/6ZuS/+ja0j/pmtJ/6htS/+obUv/qW9K/6pwS/+p&#10;b0n/rXNN/650TP+vdEz/rnNL/690TP+uc0v/rHJK/6tyR/+qcUb/qnFG/7F4Tf+xeE3/r3ZL/6x2&#10;Sv+veU3/rnlN/696UP+uelL/q3dP/6p2Tv+teVL/rXlU/6x2Uv+sdlT/q3VT/6tzUP+qck//pW1K&#10;/6VtSv+ocE3/pW1K/6FrSf+gakj/o21L/6dxT/+ocE3/pW1K/6htS/+qb03/qm9N/6pvTf+obUv/&#10;o2tI/6NrSP+nb0z/pm5L/6lxTv+rdVH/pnBM/6p0UP+rdVH/q3RO/653Uf+weVP/sHlT/694Uv+x&#10;e1f/s31Z/7V/Wf+3gVv/uIRc/7qFW/+2gVf/uINZ/7qDWv+8hVz/voRc/7yCWv+6g1r/vode/7yF&#10;XP+2f1b/uIFY/7yHXf+5hFr/t4JW/7WAVP+yfVH/sHpO/7N8U/+7gVn/t31V/7J4UP+1elL/uH5Y&#10;/7d9V/+0elT/tH1W/7J7VP+1flX/uIFY/7uEW/++h17/v4hf/8CLYf+/imD/vYhe/76JX/+/imD/&#10;wIth/76KYv/Aj2b/wI9n/7uKYv+4h1//uYVg/7mFYP+/iWX/vYdj/7mDX/+7hWH/toJd/7eDXP+2&#10;glv/toJa/8CLYf+9iF7/vIdb/7yHW//EkGH/x5Nk/8mVZf/Om2z/0Z5x/8+fcf/NnW//0KF1/9Gi&#10;dv/MoHP/y59y/9Chdf/NnnL/zp1y/8+fcf/Lm23/y5tt/8qabP/JmG3/yZht/8qZbv/Mm3D/zZxz&#10;/86acv/Qm3H/1J10/8yQbP/HiGX/yYho/8uKav/Mi2v/zItr/8+Obv/Okm7/zZNu/8yVb//Qmnb/&#10;zph0/8yWdP/OmHb/0Zl2/9WaeP/TmHj/1pp4/9ide//annz/2Z15/9ieef/Ynnj/2KF6/9afeP/W&#10;oHr/1qB8/9ehff/Zo3//26WD/92lgv/cpYb/3aSG/96lh//epYf/3qWH/96lh//gqIX/3KSB/92n&#10;hf/fqYf/4ayK/+Wwjv/irYv/4a2I/+ayjf/ns47/6LSP/+m3kv/tu5j/7LqX/+u5mP/mtZT/6LeW&#10;/+u6mf/rupn/67qZ/+28m//xwJ//78Gf//DCoP/rv5z/7sKf/+7DoP/rwJ3/7cOd/+3Dnf/tw53/&#10;78Wf/+3Gnf/ux57/8Mmg/+7Jn//qxZv/7smf//HOpv/wzaX/78yk/+/Np//syqT/8NCp//HVrf/w&#10;167/9N2z//fit//247j/+ei8//fpvP/467//9+q+//jswv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AA/wAAAP8AAAD/////////////////////&#10;//////////////////////////////////////////////////////////////////////8AAAD/&#10;AAAA/wAAAP//////////////////////////////////////////////////////////////////&#10;/////////////////////////////////////////wAAAP8AAAD/AAEA/wABAP8AAQD/AAEA/wAB&#10;AP8AAQD/AAEA/wABAP8AAQD/AAEA/wABAP8AAQD/AAEA/wABAP8AAQD/AAEA/wABAP8AAQD/dWhX&#10;/4doS/+IaUr/i2xN/4psSv+KaUj/jGtK/41sS/+Sb0//kW5O/41qSv+RbU3/lHBO/5NvTf+QbEr/&#10;k21J/5ZwTP+Wbkv/l29M/5xvTv+Ya0r/nG5N/5xuTf+fcVD/n3FP/55wTv+db03/n3FP/55wTv+c&#10;bkz/nW9N/6BvTv+fbk3/oW9O/6JwT/+lcFD/pXBQ/6RvUP+mcVL/pnFS/6RvT/+kb0//qXRS/6l0&#10;Uv+mdE//onBL/6l1UP+odE//pnJN/6ZyTf+jb0j/pG5I/6hyTP+rdE3/qHFI/6ZvSP+mb0j/pnBM&#10;/6ZwTP+mcEz/qHBN/6RtR/+obkn/rHJN/6xyTf+pb0r/qnBK/6pwSv+pb0n/qW9J/6lvSf+obkj/&#10;pG1G/6VuSP+lbkj/oWtH/6ZwTP+nc07/pXFM/6FtRv+kcEn/pXFK/6VxSf+hbUX/om5G/6RwSP+l&#10;cUn/pHBI/6ZxR/+ncEf/pW5F/6VrQ/+la0P/pWpC/6VqQv+nbET/pGlB/6dsRP+makX/oWVA/6Fn&#10;Qf+hZ0H/nmQ+/59lP/+gZj7/oWc//6FnP/+iaEL/pWtF/6RqRP+kakT/o2lD/6JoQv+makX/qW1I&#10;/6puSv+pbUn/q2xJ/6ltSf+qbkr/rnJO/6drR/+iZkL/pGhE/6ZqRf+pbUj/qW5G/6luRv+qcEj/&#10;qnBI/6huSP+nbUf/o2xF/6dtSP+mbEf/pmxH/6puSv+pbUn/qW1J/6doRf+obEj/p2tH/6drR/+o&#10;bkn/p21I/6huSf+pb0r/qG5J/6VrRf+makX/o2dC/6RoRP+makb/pmpG/6VpRf+iaEP/p21I/6dt&#10;SP+na0f/p2tH/6hsSP+na0f/pWlF/6drRv+na0b/pmpF/6drRv+makX/pWlE/6NpQ/+la0X/pGpE&#10;/6RqRf+obkn/pGpE/6RqRP+mbEf/pmxH/6RqRf+jaUT/o2lE/6dsSv+pbkz/qW5M/6dsSv+iZ0X/&#10;oWZE/51lQv+hakT/omtF/6NrSP+ma0n/pmtJ/6ZuS/+mbkv/ompH/6FpRv+gaEX/oGhF/6BoRf+h&#10;aUb/oGlD/6BpQ/+hakP/o2xF/6VuR/+lbkj/pmxH/6dsSv+nbEr/pGlH/6JnRf+kaUf/qG1L/6lu&#10;TP+ma0n/qG1L/6luTP+nbEr/pm5L/6VtSv+mbkv/pG5M/6RuTP+ia0z/omtM/6VtSv+nb0z/p29M&#10;/6pwS/+qcEv/r3NO/69zTv+scUn/rHFJ/690TP+wdU3/rXNL/610Sf+sc0j/q3JH/7B3TP+xeE3/&#10;r3ZL/6p0SP+ueU3/rnlN/656Uv+peE//p3ZN/6d2Tf+seFH/rHhT/6p0UP+pc0//qXNR/6tzUP+r&#10;c1D/o2tI/6NrSP+pcU7/pm5L/6JqR/+gakj/omxK/6dvTP+nb0z/p29M/6pvTf+scU//q3BO/6pv&#10;Tf+obUv/p2xK/6ZrSf+ocE3/qXFO/6t0Tv+rdVH/qnRQ/6t1Uf+sdU//rXZQ/694Uv+xd1L/sHZR&#10;/7F3Uv+ye1X/tH1X/7V/Wf+2gFr/t4Nc/7aCW/+zf1j/toBa/7eCWP+3glj/u4Rb/7iBWP+6g1r/&#10;vYZd/72GXf+6g1r/u4Rb/7qFW/+5hFr/t4JY/7WAVv+xfFL/sntS/7R9VP+4flj/s3lT/7N3Uv+2&#10;elX/uHxY/7d9WP+2fFf/s3xW/7F6U/+0fVb/t4JY/7yFXP+/imD/wIth/8KNY//DjmT/v4pg/8CL&#10;Yf/CjWP/wIth/7qGXv+4hFz/tYRc/7aFXf+6iWH/vYxk/7yIYf+/i2T/woxm/7uFYf+5hWD/tYFc&#10;/7aCW/+3g1z/uIJc/8SPZf/DjGP/woti/76IXP/Ail7/w41h/8SOYv/HlGn/xpNo/8WUaf/FlGn/&#10;zZ5y/9Gidv/MoHP/y550/8ydc//ImW//yJdu/8qZcP/HlGn/yZZr/8qXbP/Il2z/xpVs/8iXbv/M&#10;m3L/zJhw/8uVb//LlW//zJVv/8eLZ//FhmX/yIdn/8qJaf/Mi2v/y4xr/82Obf/Ok3H/zpdx/86Y&#10;dP/SnHj/z5l1/8mTb//IknD/z5d0/9SZd//QlXP/0pd1/9WaeP/YnHr/2p56/9ebd//UmnT/1513&#10;/9Wed//YoXr/2aJ7/9mie//YoXv/2aN//9ylf//bpYP/3aWC/92khv/dpIb/3aWC/92lgv/fp4T/&#10;3KSB/9ymhP/fqYf/4ayK/+Svjf/jr4r/4q6J/+Swif/jr4j/5bGM/+i0j//otpP/7LqX/+27mP/p&#10;uJf/6biX/+u6mf/rupn/6biX/+m4l//tvJv/6rya/+7Anv/tv53/67+c/+7Cn//swJ3/7sKf/+3B&#10;nP/swpz/7sSe/+3Dm//uxJz/78if/+/In//qxZv/7smf//LMp//uy6X/7Mmj/+3KpP/pyaP/8NCq&#10;/+/Rq//v06z/8Neu//HasP/y3bD/+eS3//flt//56Lz/9+i9//fqvv/368H/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AA/wAAAP8AAAD/////////////&#10;////////////////////////////////////////////////////////////////////////////&#10;//8AAAD/AAAA/wAAAP//////////////////////////////////////////////////////////&#10;/////////////////////////////////////////////////wAAAP8AAAD/AAEA/wABAP8AAQD/&#10;AAEA/wABAP8AAQD/AAEA/wABAP8AAQD/AAEA/wABAP8AAQD/AAEA/wABAP8AAQD/AAEA/wABAP9x&#10;amL/iGpQ/4prTv+LbE3/jW5P/49uTf+Ma0r/jm1M/45tTP+Sb0//kW5O/5FtTf+Sbkz/mHJO/5hy&#10;Tv+YcEz/l29L/5dvS/+Wbkv/mXFO/51wT/+ecVD/pXdW/6ByUf+fcVD/oHJQ/59xT/+ecE7/n3FP&#10;/59xT/+ecE7/nnBO/6FwT/+hb07/pnFR/6ZxUf+ncFH/p3BR/6VuUP+mb1H/pnFS/6VwUP+kb0//&#10;qnVT/6dyUP+lcE7/pnJN/6h0T/+mcEz/pnBM/6hyTP+pckv/qXJL/6t0Tf+pckv/qHFK/6ZvSP+l&#10;bkf/qnNM/6t0Tv+pckz/p3BK/6RtR/+kbUf/qG5J/6huSf+nbUj/qG5J/6huSf+nbUf/qnBK/6xy&#10;TP+qcEr/qnBK/6txS/+ncEr/pG1H/6dxTf+qdFD/pnBM/6NtR/+ibkf/pHBJ/6VxSv+hbUb/om5H&#10;/6RwSf+lcUn/qHJM/6dySP+ocUj/qnBI/6VrQ/+nbET/qG1F/6dsRP+oakP/p2lC/6ttRv+na0b/&#10;omZB/6FlQP+hZUD/oGQ//6BlPf+jaED/pGlB/6JnP/+hZz//omhC/6RqRP+nbUf/qG5I/6VrRf+q&#10;bkn/q29K/6tvSv+qbkr/qGxI/6tvTf+tcU//rHBO/6drSf+laUX/p2tH/6ltSf+scEv/rnJN/65z&#10;S/+rcEj/qm9H/6hsR/+obkj/qnBK/6huSf+mbEf/qG1L/6puSv+pbUn/qm5K/6hsSP+obEr/qGxK&#10;/6hsSv+obUv/p2tH/6dtSP+obkn/p21I/6ZqRf+obEj/qGxI/6hsSP+na0f/pmpI/6ZqSP+jZ0X/&#10;o2lE/6NpRP+makb/p2tH/6ltSf+makb/pGhE/6drR/+makX/o2dC/6huSP+nbUf/o2lE/6NpRP+m&#10;bEf/p21I/6ZsR/+pb0r/pmxH/6RqRf+nbUj/pGpF/6RqRf+kakX/pGlH/6dsSv+ma0n/pmtJ/6Zr&#10;Sf+kaUf/oWZE/59oQv+kbUf/pG1H/6RtR/+lbUr/pW1K/6dvTP+mbkv/o2tI/6JqR/+haUb/oGhF&#10;/5xkQf+haUb/pG1H/6RtR/+cZkL/m2VB/6RtR/+ncEr/o2tI/6JqR/+kaUf/omdF/6RpR/+jaUT/&#10;pGpF/6RqRf+ma0n/qnBL/65zUf+tc07/rnNR/6hwTf+mbkv/pG5M/6ZvUP+kb0//pG9P/6VwUP+o&#10;clD/qHBN/6lyTP+rcUz/rnJN/61xTP+rb0r/q29K/61xTP+wdk7/r3VN/7B2Tv+vdU3/r3ZL/692&#10;S/+xeE3/s3pP/654TP+velD/rnpS/6x4UP+od07/p3ZN/6h3T/+ve1T/rnpT/6p0UP+pc0//qXFO&#10;/6hwTf+ocE3/p29M/6ZuS/+sdFH/qXFO/6VtSv+ja0j/pW1K/6ZuS/+mbkv/q3BQ/65zU/+tclL/&#10;rXJS/6luTv+pbk7/qm9P/6twTv+tclD/rnRP/612UP+pckv/q3RO/6pzTf+rdE7/rHVP/7B1U/+v&#10;dFL/r3RS/7B2Uf+weVP/s3xW/7V/Wf+1f1n/tYFa/7WBWv+1gVr/t4Nb/7eDW/+1gFb/uINZ/7eC&#10;WP+3gFf/u4Rb/7uEW/+7hFv/u4Rb/7iBWP+6g1r/t4BX/7WAVv+0fVT/tX5X/7iBWv+5f1n/s3lT&#10;/7V5VP+ydlL/sXVR/7J4U/+3fVj/tX5Y/7R9Vv+0flj/t4JY/7qFW/+/imD/votg/8KPZP/EkGj/&#10;votg/8GNZf/EkGj/wo1j/7yIYP+4hFz/toVc/7mIX/+7imH/wpFo/8GNZf/CjWP/xI5o/7+JY/+7&#10;hV//t4Fd/7mDX/+6hGD/u4Vh/8GLZf/Fjmf/xo9m/8GKYf+8hVz/vYZd/76HXv/CjWP/wY1l/8CP&#10;Zv/Ck2n/yptx/8yfdf/LnnT/y550/8mccv/ElWv/wI9n/7+OZf/Gkmr/xpJq/8iUbP/Ll2//yJdu&#10;/8mYb//LmnL/yZVu/8qUbv/Kk23/zJJt/8iMav/Jimn/yots/8yNbv/Njm//y45v/86ScP/Pl3T/&#10;05x2/9ehff/Zo3//1J56/8yWcv/KlHD/0Jlz/9SZd//RlnT/1Jl3/9SZd//Xm3n/2597/9ebd//X&#10;m3b/2J54/9uhe//conz/2KF6/9ihev/Zonv/2aJ7/92mgP/cpoL/3KSB/9ykgf/dpYL/3KSB/96j&#10;gf/dpoD/3KV//9qkgP/dp4P/4q6J/+WxjP/ls47/5LCL/+Cshf/grIX/5rKN/+i2kf/quJP/7LqX&#10;/+y8mP/svJj/6bmV/+u6mf/rupn/67qZ/+m4l//su5r/6rya/+7Anv/uwJ7/7sGg/+/Cof/uwp//&#10;7sKf//HFov/xxaD/8Mag/+/Fnf/vxZ3/8Mae/+7Hnv/rxJv/68Sb/+3Hov/tx6P/6cei/+vJpP/r&#10;yab/782q/+7Nqv/u0Kr/8NCp/+vSqf/x1qv/9t6y//fitf/45rj/+Oe7//fovf/36L3/9ei+/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AA/wAAAP8AAAD/////&#10;////////////////////////////////////////////////////////////////////////////&#10;/////wAAAP8AAAD/AAAA////////////////////////////////////////////////////////&#10;/////////////////////////////////////////////////////////wAAAP8AAAD/AAEA/wAB&#10;AP8AAQD/AAEA/wABAP8AAQD/AAEA/wABAP8AAQD/AAEA/wABAP8AAQD/AAEA/wABAP8AAQD/AAEA&#10;/35lT/+GaEz/i2xP/41sTf+ObU7/km9P/5FuTv+QbU3/kG1N/5BtTf+Rbk7/kW1N/5VuTf+Yck7/&#10;mHJO/5hyTv+bcE3/nHFO/5twTf+bb0z/nnJP/59xUP+gclH/oHJR/51vTv+ecE//n3FQ/55wT/+f&#10;cVD/n3FP/59xT/+icVD/o3JR/6VwUP+kb0//p3BR/6dwUf+ob1H/qG9R/6hvUf+ncFH/qHFS/6p0&#10;Uv+nclD/p3JQ/6ZxT/+lcE7/pnFP/6VwTv+kcEv/pXFM/6lzT/+pc0//qXNP/6lzT/+ocUr/qXJL&#10;/6hxSv+mb0j/qHFK/6lvSf+qcEr/qnBL/650T/+sck3/q3FM/6huSf+nbUj/pW5I/6huSf+qcEr/&#10;q3FL/6pwSv+mb0j/pm9I/6hxSv+ocUr/pm9I/6hxSv+pckv/qHFK/6VvSf+lb0n/pW9L/6VxTP+i&#10;bkf/pHBJ/6ZwSv+mcEr/qHJM/6lyS/+mb0j/qHFK/6dtR/+nbUf/p21H/6htRf+na0b/pmpF/6dr&#10;Rv+laUT/omZB/6FlQP+hZ0H/o2dC/6FmPv+iZz//pGlB/6VqQv+jaED/o2lD/6VrRf+la0X/p21H&#10;/6dtR/+pbUj/qm5K/6tvS/+qbkr/qGxI/6drSf+ma0n/pWpI/6NpRP+nbUj/qnBL/6pwSv+sckz/&#10;rXNN/61zTf+qcEr/qW9J/6huSP+qcEr/qW9K/6huSf+pb0r/q3FM/6puSv+obEr/qGxK/6ZrSf+m&#10;a0n/p2xK/6ZrSf+ma0n/p2tJ/6ltSf+obEj/qW1J/6drR/+makb/qGxI/6ZqRv+makj/pWlH/6Ro&#10;Rv+kaEb/pWlF/6JoQ/+jaUT/omhD/6RqRf+kakX/o2lE/6ZsR/+kakX/pGpF/6dsSv+nbEr/pWpI&#10;/6VqSP+nbEr/pmtJ/6ZrSf+pbkz/pmxH/6ZsR/+obkn/qW9K/6pwS/+obkn/o2lE/6ZsR/+ma0n/&#10;pWpI/6JoQ/+hZkT/oGhF/6JqR/+lbUr/ompH/6ZuS/+nb0z/pm5L/6ZuS/+lbUr/oWhK/6BnSf+h&#10;akv/oWpL/6FqS/+faUf/n2lH/6VtSv+jbEb/oWpE/6JrRf+iakf/pW1K/6NrSP+haUb/pGlH/6Zr&#10;Sf+ma0n/qG1L/6htS/+haUb/pW1K/6lyTP+sck3/rHJN/6pwS/+ocUv/p29M/6VvTf+kbkz/pW9N&#10;/6hyUP+oclD/qHBN/6lyTP+tc07/rXNN/61zTf+udE7/rnRO/650Tv+tdk//rXZN/612Tf+sdUz/&#10;rXZN/612Tf+ud07/sHlQ/6x3Tf+teE7/rnpS/6p2Tv+odEz/qHRM/6hyTP+rdU//rXdT/6t0Tv+p&#10;cU7/qHBN/6hwTf+ocE3/pm5L/6hwTf+pcU7/p29M/6dvTP+nb0z/qXFO/6lxTv+pbkz/qm9P/6pv&#10;T/+rcFD/rnNT/6htTf+obU3/rHFR/61yUP+qck//q3NQ/6pzTf+qc03/q3RO/612UP+tdlD/rnZT&#10;/652U/+vdFL/sHVT/653Uf+veFL/s3xV/7aAWv+2gFr/t4Fb/7aAWv+1f1n/tYFa/7aAWv+3gVv/&#10;t4Fb/7aAWv+3glj/uoNa/7uEW/+2f1b/tX5X/7V/Wf+1f1n/tH5Y/7R+WP+1f1n/tX5X/7N8Vf+0&#10;fVb/snhT/7B2Uf+rcUz/pmxH/6lvSv+ud1H/s3xW/7V+V/+3gVv/uoVb/7uHX/+8iGD/vItg/7+O&#10;Y//Dkmf/wpFm/8GQZ//FkWn/wo5m/7+LY/+8iGD/u4df/7yIYP/BjWX/xZFp/8SQaP/GkWf/xY9p&#10;/8KMaP+9h2P/uoRg/7uFY/+8hmT/vohm/7+JZf/Aimb/woxo/8GKY/++h2D/vodg/7+JY//BjWb/&#10;wo5n/8GQaP/AkGj/xJRs/8iYcP/HmnH/xJdu/8aWbv/BkWn/wZBo/8CPZ/+/i2T/wo5n/8WRav/I&#10;lGz/xpJq/8aSa//IlG3/yZVu/8eRbf/GkGz/yZNx/8qSb//IjW3/yI1t/8qNbv/MkW//zZJw/82S&#10;cP/Smnf/26WB/96ohP/cpoL/0515/8+Ycv/Ol3H/0phz/9KYc//QlnH/0Zdy/9OZdP/TmXT/1px3&#10;/9edeP/WnHf/1514/9mfev/YoXr/1Z53/9afeP/YoXr/2KF6/9ulgf/bpYP/2qSC/9ykgf/bpH7/&#10;3KSB/96ngf/fqIL/36iC/92mgP/cpoT/3aiG/+Kti//otI//6bWQ/+Csh//grIf/4a2I/+Oviv/l&#10;s47/57WS/+q4lf/puZX/6LiU/+m5lf/tvZn/6rqW/+i4lP/nuZX/57mV/+/Bn//vwZ//7b+d/+u/&#10;nP/qvpv/6r6b/+m9mv/twZz/78Oe//DEn//tw53/7MKa/+vBmf/rwZv/7cOd/+zEoP/rw5//6cWj&#10;/+jEov/mwqD/6Mah/+nHov/syqX/8M6o/+3Npv/ozKT/8tWr//TZrv/x2a3/896x//bktv/047f/&#10;9eS4//Tluv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AA/wAAAP8A&#10;AAD/////////////////////////////////////////////////////////////////////////&#10;/////////////wAAAP8AAAD/AAAA////////////////////////////////////////////////&#10;/////////////////////////////////////////////////////////////////wAAAP8AAAD/&#10;AAEA/wABAP8AAQD/AAEA/wABAP8AAQD/AAEA/wABAP8AAQD/AAEA/wABAP8AAQD/AAEA/wABAP8A&#10;AQD/eWxc/4hpTf+MbVD/k3JT/5JvUf+Rbk7/lHFR/5RxUf+QbU3/k3BQ/5RxUf+UcE7/km5M/5Ru&#10;Sv+XcU3/mXFO/5lxTv+ccU7/nnNQ/6B0Uf+ccE3/n3FQ/59xUP+fcVD/n3FQ/51vTv+cb07/nnFQ&#10;/51wT/+fcVD/nnBO/59xT/+icVD/pHJR/6ZxUf+ncFH/p25Q/6hvUf+ob1H/qnFT/6hvUf+ncU//&#10;qXNR/6t1U/+nclD/pG9N/6RvTf+lcE7/pXBO/6VwTv+mcU//pnFP/6dyUP+pc1H/qXNP/6dxTf+o&#10;cUr/qXJL/6hxSv+pb0n/qW9J/6huSP+sckz/rnRO/691T/+udE//rXNO/6lvSv+nbUj/p3BK/6hu&#10;SP+ocUr/qXJL/6hxSv+ocUr/pm9I/6lyS/+pckv/pm9I/6ZvSP+lbkf/pW5H/6hxSv+ocUr/pnBK&#10;/6ZwSv+lb0n/pnBK/6hyTP+ockz/qHJM/6pzTP+ocUr/qXJL/6lvSf+qcEr/qnBK/6lvSf+obEf/&#10;qGxH/6drRv+laUX/pWlF/6FlQP+jZ0L/o2dC/6FmPv+kaUH/p2xE/6dsRP+obUX/p2tG/6hsR/+n&#10;a0b/qGxI/6ltSf+obEj/qW1J/6puSv+pbUn/qGxI/6drSf+mbEf/pmtJ/6ZsR/+qcEv/rXNN/6xy&#10;TP+rcUv/qnBK/6xyTP+rcUv/qW9J/6huSP+qcEv/qnBL/6lvSv+obkn/qG5J/6hsSP+na0n/p2tJ&#10;/6hsSv+obEr/p2xK/6dsSv+na0n/qGxI/6ltSf+na0f/qW1J/6ltSf+na0f/qGxI/6ZqRv+makj/&#10;pmpI/6RpR/+ma0n/pGpF/6NpRP+mbEf/o2lE/6ZsR/+mbEf/pGpF/6RqRf+lakj/pmtJ/6ZrSf+j&#10;a0j/oWlG/6RpR/+pbkz/qW5M/6htS/+obkn/pmtJ/6ZsR/+nbUj/qW9K/6pwS/+pb0r/pmxH/6dr&#10;R/+obkn/pmxH/6RqRf+jaUT/omtF/6NrSP+ja0j/ompH/6VtSv+mbkv/pW1K/6NrSP+haUb/n2ZI&#10;/6FqS/+jbE3/oWpL/6FrSf+faUf/n2lH/6RuTP+jbUv/oGpI/6FpRv+iakf/pW1K/6NrSP+iakf/&#10;ompH/6dsSv+nbEr/p2xK/6dsSv+haUb/pG1H/6hxS/+rcUz/qnBL/6lvSv+ocUv/qHFL/6dwSv+j&#10;bUv/o21L/6dxT/+lb0v/pnBM/6lyTP+rdE7/rXNO/6xyTP+udE7/r3VP/653UP+tdk//rHVO/612&#10;T/+sdUz/rHVM/6x2UP+sdlD/rHZQ/6t1T/+qdUv/qnZO/6h0TP+nckj/qHJM/6hyTP+qdFD/q3VR&#10;/6t0Tv+ocE3/p29M/6lxTv+rc1D/qHBN/6dvTP+mbkv/p29M/6lxTv+ocE3/qXFO/6hwTf+pcU7/&#10;rHNV/6pxU/+scVH/rnNV/6pvT/+qb0//rHFR/6pyT/+pcU7/qnJP/6lyTP+sdU//rXZQ/694Uv+v&#10;eFL/snpX/7F5Vv+xeVb/sHlT/7F6VP+ye1X/tX5X/7Z/WP+2gFr/toBa/7V/Wf+zfVf/s31X/7V/&#10;Wf+1f1n/tH5Y/7N9V/+2f1j/tn9Y/7iBWv+0fVb/tH1W/7V/Wf+0flr/tH5a/7J8WP+2gFz/t4Ba&#10;/7R9V/+1flf/s3lU/7B2UP+sck3/p21I/6VuSP+tdlD/s3xV/7Z/WP+8hmD/vYhe/76KYv+8i2L/&#10;vYxh/7+QZP/Bkmb/v5Bk/76PZf/CkWj/wZBn/76KYv+7h1//u4df/76KYv/BjWX/xJBo/8OOZP/F&#10;kGb/xY9p/8ONaf+/iWX/vIZk/7uFY/++iGb/v4po/72IZv+/iWX/wYtn/8GLZf+/iWP/v4hh/8CK&#10;ZP/DjWf/w49o/8KRaf/Dkmr/xpZu/8mZcf/JmXH/x5dv/8iYcP/Hlm7/xJNr/8KRaf/AjGX/wIxl&#10;/8GNZv/Hkmj/x5Jo/8eRa//Ikmz/x5Fr/8eRbf/HkW3/yZNx/82Vcv/JkW7/yY5s/8mObP/MkW//&#10;zZJw/8uQbv/Sm3X/3KV//+Krhf/gqob/1Z54/9GadP/QmXP/0phz/9GXcv/PlXD/0JZx/9OZdP/P&#10;lXD/0JZx/9acd//Ynnn/2J55/9egev/XoHr/1Z54/9egev/WoHz/16F9/9ulgf/bpYH/26WD/9ym&#10;gv/ao33/3KV//9+ogv/fqIL/3qeB/9+ogv/bpYH/3aeD/9+qiP/mso3/6bWQ/+Suiv/jrYn/4qyI&#10;/+GtiP/lsYz/47GM/+a0j//ouJT/6LiU/+m5lf/svJj/6bmV/+W3k//ktpL/5beT/+u9mf/svpz/&#10;6rya/+2/nf/svpz/6rya/+q8mv/uwp//7cGc/+/Dnv/wxJ//78Oe/+7Env/uxJ7/7sSe/+zBnv/r&#10;w5//68Wh/+rEoP/kwJ7/6cOf/+vFof/ty6b/78ym/+vJo//ry6T/78+o/+/Tq//v1q3/8dqw//bh&#10;tP/z4bP/9OK0//XkuP+AckX/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AA&#10;/wAAAP8AAAD/////////////////////////////////////////////////////////////////&#10;/////////////////////wAAAP8AAAD/AAAA////////////////////////////////////////&#10;/////////////////////////////////////////////////////////////////////////wAA&#10;AP8AAAD/AAEA/wABAP8AAQD/AAEA/wABAP8AAQD/AAEA/wABAP8AAQD/AAEA/wABAP8AAQD/AAEA&#10;/wABAP8YEw3/iWpN/4tpTf+Qb1D/k3BS/5JvT/+Sb0//lHJP/5VzUP+Rb0z/k3FO/5NxTv+UcE7/&#10;lHBO/5ZwTP+Yck7/mXFO/5hwTf+ZcU7/n3JR/6BzUv+fcVD/n3FQ/55wT/+gclH/n3JR/59yUf+d&#10;cE//n3JR/59yUf+hc1L/oHJR/6ByUf+jclH/o3FQ/6dwUf+ob1H/qG9R/6ZtT/+ob1H/qXBS/6hw&#10;Tf+oclD/qXNR/6hyUP+lcE7/o25M/6NuTP+mcU//pXBO/6VwTv+nclD/pnFP/6VwTv+nclD/qXNR&#10;/6dxTf+ocUv/qXJL/6pwSv+pb0n/qnBI/6txSf+tc0v/rnRM/650Tv+tc03/rXNN/6txS/+qcEr/&#10;qXJL/6pwSv+ocUj/qnNK/6hxSP+mcEr/pnBK/6dxS/+lb0n/pG5I/6NsRf+jbEX/o2xF/6VuR/+m&#10;b0j/qHFK/6RuSP+kbkj/pW9J/6ZwSv+mcUf/p3BH/6lyS/+mb0j/qHFK/6pwSv+qcEr/qnBK/6lv&#10;Sf+pb0r/qGxI/6ZqRv+laUX/pWlF/6NnQv+jZ0L/o2dC/6JnP/+kaUH/qWtE/6RpQf+nbET/qGxH&#10;/6ltSP+makX/p2tH/6ltSf+obkn/qW1J/6ltSf+obEj/p2tH/6drR/+na0f/qGxI/6ltSP+qcEr/&#10;rnRO/6xyTP+obkj/qG5I/6txS/+ocUr/qHFK/6VuR/+pb0n/qW9K/6pwS/+pb0r/p2tH/6ZqRv+n&#10;a0f/p2tH/6drR/+pbUv/qW1L/6puTP+obEj/qGxI/6hsSP+na0f/p2tH/6hsSP+pbUn/qW1J/6Zq&#10;SP+na0n/p2tJ/6VqSP+lakj/pGpF/6NpRP+kakX/pmpG/6ZsR/+na0f/pWlH/6RpR/+kaUf/pWpI&#10;/6VtSv+lbUr/o2tI/6JqR/+lbUr/p2xK/6dsSv+obkn/p21I/6dtSP+nbUj/qW9K/6pwS/+pb0r/&#10;p21I/6ZqRv+mbEf/pmxH/6ZsR/+pb0r/pW5I/6NsRv+ma0n/pmtJ/6htS/+nbEr/pW1K/6FpRv+g&#10;aEX/oGhF/6JsSv+ibEr/oGpI/6FrSf+faUf/oWtJ/6VvTf+jbUv/oWlG/6FrSf+iakf/ompH/6Jp&#10;S/+haEr/pGtN/6VtSv+lbUr/o2tI/6NrSP+haUb/pW5I/6dwSv+qcEv/qnBL/6lvSv+ocUr/qHFL&#10;/6dwSv+lbkj/pG5K/6VvS/+lb0v/qHFL/6lyTP+rdE7/qnNN/6txTP+rdE7/rXZP/653UP+ud1D/&#10;qnRO/6t1T/+qdE7/q3VP/6t1T/+qdE7/q3VP/6hyTP+ncUv/qnRO/6hyTP+mcEr/pnBK/6lzT/+q&#10;dFD/qXNP/6p0Uv+ocE3/pm5L/6lxTv+sdFH/qHBN/6dvTP+mbkv/p29M/6hwTf+pcU7/qnJP/6tz&#10;UP+rc1D/rHNV/6pxU/+qcVP/q3JU/6hvUf+ob1H/qnJP/6lxTv+rc1D/rHVP/612UP+xelT/sHlT&#10;/7F6VP+ye1X/s3xW/7J7Vf+yelf/sXlW/7N8Vv+0fVf/tX5X/7R9Vv+2f1j/tn9Y/7N8Vf+yfFj/&#10;s31Z/7V/W/+0flr/sHpW/694Uv+weVP/sHlT/7F6VP+ye1X/s31Z/7R+Wv+0flr/s39a/7F7V/+z&#10;fVn/tX5Y/7R9V/+0fVf/t31X/7N5U/+1e1X/sXdR/691T/+weVL/sntU/7R+WP+7hV//vIhh/76K&#10;Yv+/jmX/vo9l/8GSZv/DlGj/vo9j/76PZf+/kGb/w5Jp/7+LY/+7h1//vopi/7+LY/++iV//wIth&#10;/7+KYP+8hmD/vohi/8CKZv+/iWf/vIZk/7qFY/+9iGb/wItp/8CLaf+/i2b/wYtn/8KMZv/Fj2n/&#10;xpBq/8WQZv/EkGn/wpFp/8KRaf/Ckmr/xpZu/8qacv/ImHD/x5dv/8qZcf/LmnL/x5Zu/8aSa//E&#10;kGn/x5Fr/8iTaf/Qm3H/zZhu/8qUbv/HkWv/w41p/8ONaf/Ejmz/xY9t/8yUcf/Lk3D/yI1r/8eM&#10;av/Lj23/yo5s/8eMav/Ol3H/1p57/9ylf//fqYX/2qN9/9WeeP/UnXf/05x2/9KXdf/QlnH/z5Ry&#10;/9CVc//OlG//0ZZ0/9WaeP/an33/2KB9/9egev/YoXv/2KF7/9agfP/WoHz/16F9/9ulg//apID/&#10;26WB/9ymgv/ao33/3KV//9+ogv/fqIL/36iC/9+ogv/bpYP/2qSC/9ymhP/gqoj/5K6K/+Wvi//j&#10;rYn/4qyI/+Csh//ksIv/47GM/+Wzjv/ntZD/6LiS/+e3kf/mtpL/6bmV/+a4lP/ktpL/5beT/+a4&#10;lP/oupb/7L6c/+m7mf/qvJr/6buZ/+i6mP/svpz/67+a/+u/mv/vw57/67+a/+q+mf/rwZv/7MGe&#10;/+q/nP/swZ7/7MGe/+rCnv/nv5v/6MCc/+3Fof/vyaX/7Mah/+nGoP/ryaP/782n//PTrP/u0qr/&#10;7tKq//Pbr//03LD/9eCz//Xjtf/y4bX/Oik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AA/wAAAP8AAAD/////////////////////////////////////////////////////////&#10;////////////////////////AAAA/wAAAP8AAAD/////////////////////////////////////&#10;////////////////////////////////////////////////////////////////////////////&#10;/////wAAAP8AAAD/AAEA/wABAP8AAQD/AAEA/wABAP8AAQD/AAEA/wABAP8AAQD/AAEA/wABAP8A&#10;AQD/AAEA/wABAP+Ka07/jGpO/41sTf+QbU//kW5O/5RwTv+Tb03/lXFP/5ZyUP+TcU7/lXFP/5Ry&#10;T/+VcU//l3NR/5lzT/+adFD/mXFO/5lxTv+ZcU7/nnFQ/6FzUv+gclH/n3JR/55xUP+fclH/oHNS&#10;/6F0U/+ecVD/n3JR/6J0U/+idFP/oHJR/6NyUv+kc1P/pHJR/6dwUf+ob1H/qG9R/6duUP+ocE3/&#10;qHBN/6hwTf+oclD/p3FP/6VvTf+lcE7/pXBO/6RvTf+nclD/pXBO/6RvTf+nclD/pnFP/6ZxT/+p&#10;c0//qXNP/6lzT/+pckv/qnBK/6pwSv+rcUn/rXNL/691Tf+udEz/rXNL/650TP+udEz/rXNN/6xy&#10;TP+sckr/rHJK/6xySv+qc0r/q3RL/6dySP+mcUf/pXFK/6ZyS/+jb0j/pHBJ/6RtRv+kbUb/pG1G&#10;/6RtRv+lbkf/pW5H/6NsRf+jbUf/pG5I/6ZxR/+kb0X/pm9G/6dwR/+mb0j/qHFK/6xyTP+rcUv/&#10;qnBK/6lvSv+pb0r/pmxH/6RoRP+laUX/pmpG/6VpRf+kaET/pmpF/6ZqRf+makX/qmxF/6dsRP+n&#10;a0b/qGxH/6ltSP+na0b/p2tH/6hsSP+ma0n/qGxI/6hsSP+obEj/qGxI/6drR/+obEf/qW1I/6tv&#10;Sv+scEv/r3NO/6txS/+mbET/p21F/6ZvSP+ocUr/qXJL/6VuR/+obkj/p21I/6dtSP+obEj/pmpG&#10;/6ZqRv+na0f/p2tH/6VpRf+obEj/qGxI/6ltSf+obEj/pmpG/6ZqRv+na0f/p2tH/6hsSP+qbkr/&#10;qm5K/6drSf+ma0n/pmtJ/6RpR/+jaUT/pGpF/6NpRP+iaEP/pWlF/6ZqRv+makb/pWlF/6VpR/+l&#10;akj/pmtJ/6ZuS/+lbUr/pm5L/6ZuS/+jbEb/o2xG/6huSf+pb0r/p21I/6dtSP+obkn/qW9K/6lv&#10;Sv+pb0r/p21I/6ZqRv+kakX/pmxH/6huSf+rcUz/qnBL/6huSf+nbUj/qG1L/6htS/+obUv/p2xK&#10;/6VqSP+haUb/o2tI/6NtS/+ibEr/oGpI/6FrSf+gakj/omxK/6NtS/+lbUr/ompH/6FrSf+ja0j/&#10;omlL/6VsTv+ka03/omlL/6NrSP+ja0j/oWlG/6NrSP+ja0j/p3BK/6VuSP+obkn/qnBL/6pwSv+p&#10;b0n/qW9K/6dwSv+lbkj/pW5I/6hxS/+mcEz/qHFL/6hxS/+qc03/qnNN/6pzTf+rdE7/rXZQ/653&#10;UP+ud1D/qnRO/6p0Tv+qdE7/qXVO/6dzTv+odE//qXVQ/6lzT/+ncU3/qnRO/6pzTP+qc0z/qHFL&#10;/6pzTf+pc0//qXNP/6p0Uv+pcU7/p29M/6lxTv+sdFH/qXFO/6hwTf+ocE3/p29M/6hwTf+ocE3/&#10;qnJP/6x0Uf+tdVL/rHRR/6pyT/+qcVP/q3JU/6pyT/+ocE3/q3NQ/6pyT/+sdFH/rHVP/694Uv+z&#10;fFb/sHlT/7B5U/+ye1X/sntV/7F6VP+weFX/sHhV/7J7Vf+ye1X/s3xW/7N8Vv+1flj/tH1X/7J7&#10;Vf+zfFb/tH1X/7R9V/+zfFb/sHhV/611Uv+tdVL/rXVS/653Uf+xelT/tH5a/7V/W/+1f1v/tIBb&#10;/7J8WP+yfFj/tH1X/7R9V/+zfFb/uH5Y/7V7Vf+6gFr/uX9X/7V7U/+0fVT/s3xV/7N9V/+4glz/&#10;uYVe/7mIYP/Aj2b/wpNp/8SVaf/DlGj/vo9j/7+QZv++j2X/wZBn/76KYv+9iWL/vYli/72HYf+4&#10;glz/uoVb/7yFXv+2gFz/uYNf/72HY/+9iGb/vIdl/7yHZf++iWf/wItp/8GMav/BjWj/wo5n/8SQ&#10;af/KlG7/zJdt/8qUbv/Dkmr/w5Fs/8ORbP/Ckmz/xZVv/8mZc//Jl3L/yJdv/8iXb//Klm//yJRt&#10;/8iUbf/KlG7/zplv/9Kdc//dqH7/2qN6/9CZcv/Jkmv/wYpk/8GJZv/Cimf/w4to/8mRbv/LkG7/&#10;xYpo/8KHZf/Hi2n/yIxq/8aKaP/LkWz/zZVy/9Sdd//cpoL/3aeD/9qkgP/WoHz/16B6/9Wdev/S&#10;l3X/0JVz/86Tcf/QlXP/1Jl3/9abef/boH7/2aF+/9mhfv/aon//2aF+/9iigP/XoX//2aOB/9qk&#10;gv/Zo3//26WB/9ymgv/cpX//3aaA/96ngf/fqIL/4KmD/+Cohf/dp4X/2qSC/9qkgv/bpYP/36mF&#10;/+Otif/irIj/462J/+Grh//jr4r/5LCL/+Syjf/ntZD/57WQ/+S0jv/ktJD/6bmV/+q6lv/nuZX/&#10;5biR/+S2kv/nuZX/7r6a/+q6lv/pu5n/6LqY/+i6mP/qvJr/672Z/+u9mf/vwZ3/6b2Y/+a6lf/o&#10;vJf/6r6b/+u/nP/pvpv/57yZ/+i9mv/pvpv/6MCc/+zEoP/sxKD/6MKe/+nDn//ryaT/7Mql//HR&#10;q//szqj/7c2m/+7VrP/y16z/9Nyw//Ter//34bL/9eCx/w4A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AA/wAAAP8AAAD/////////////////////////////////////////////////&#10;////////////////////////////////AAAA/wAAAP8AAAD/////////////////////////////&#10;////////////////////////////////////////////////////////////////////////////&#10;/////////////wAAAP8AAAD/AAEA/wABAP8AAQD/AAEA/wABAP8AAQD/AAEA/wABAP8AAQD/AAEA&#10;/wABAP8AAQD/NCoe/4lqTf+ObU7/km9R/5BtT/+Sbk7/lHBO/5p0UP+cdlL/m3NP/5pyTv+WcEz/&#10;mHJO/5lzT/+Zc0//mXNP/5lzT/+ddVL/nG9O/59yUf+hc1L/oXNS/6J0U/+hc1L/oXNS/59yUf+d&#10;dVL/nXVS/511Uv+cc1P/nG9O/590VP+jdVT/oXNS/6RzU/+ndFX/pXJT/6dwUf+qcVP/q3NQ/6py&#10;T/+pbkz/qXFO/6t0Tv+lb0v/pnBM/6dxTf+nc07/pnFP/6RvTf+mcU//pnFP/6dxTf+qdFD/rXZP&#10;/6t0Tf+ocUr/qXJL/61zTf+tc03/qnBK/6pwSP+uc0v/r3RM/7B1Tf+0eU//tntR/691Tf+wdk7/&#10;sXdP/7F3T/+vdU3/rnRM/61zS/+pc0f/pm9G/6VwRv+kcEj/o29H/6RwSf+kcEn/pnBK/6hxSP+q&#10;cEj/qnBI/6lvR/+nbUX/pG1E/6JrQv+lcEb/pnFH/6ZxR/+lbkX/p3BH/6dwR/+qc0r/rHJK/691&#10;T/+tc03/qnBK/6huSf+mbEf/pGpF/6ZsR/+makb/pGhE/6VpRf+makb/p2tH/6ltSP+sbkn/rnBL&#10;/6xuSf+rbUb/q21I/6ttSP+pbUj/qm5K/6ltSf+kaEb/pmpI/6drSf+qbkr/qGxI/6psR/+tb0j/&#10;rG5H/61vSP+xc0z/r3RM/6xxSf+qb0f/qnBI/6ZsRP+rcUv/qW9J/6dtR/+pb0n/qGxH/6VpRP+n&#10;aUT/qWtG/6lrRv+naUT/o2dC/6NnQv+laUX/pGhE/6ZqRv+pbUn/pmpG/6VpRf+na0f/p21I/6lv&#10;Sv+rcUz/qW9K/6ZrSf+nbEr/pmtJ/6JnRf+jaUT/pGpF/6RqRf+iZkH/o2dC/6lrRv+pa0b/pmdE&#10;/6hpRv+obEj/qW1L/6htS/+obUv/pW5I/6hxS/+kbUb/qW9J/6pwSv+qbkn/qW1I/6hsR/+pb0n/&#10;qG5I/6dtR/+obkj/qG5I/6dtR/+la0X/p21H/6lvSf+qcEv/qW9K/6lvSv+pb0r/qG5J/6dtSP+n&#10;bUj/pmxH/6dtSP+ocUv/qnNN/6dwSv+kbkr/pG5M/6FrSf+eaUf/oGtJ/6BrSf+kbkz/o2tI/6dv&#10;TP+sc1X/rHFR/61yUv+rcE7/p2xK/6ZrSf+ma0n/p2xK/6htS/+nbUj/qnBL/6huSf+lbkj/qHFK&#10;/6hxSv+lbkf/qG5I/6dtR/+la0X/qG5J/6lyTP+ocUv/qHFL/6hxS/+qc03/qnNN/6lyTP+sdU//&#10;rndQ/694Uf+tdk//qHJM/6t1T/+rdU//r3lV/613Vf+td1X/q3VT/6lzT/+pckz/rHVP/7B5U/+u&#10;d1H/qXNP/6p0UP+qdFL/qXNR/6lzT/+qc03/qXFO/6lxTv+qck//qXFO/6dvTP+pcU7/qHBN/6hx&#10;S/+ocUv/pW5I/6lyTP+tdlD/rHVP/6x1T/+rc1D/rXVS/6x0Uf+rdE7/rHVP/6x1T/+qc03/rHVP&#10;/694Uv+welb/rnhU/653Uf+weVP/r3hS/6t0Tv+rdE7/r3dU/613Vf+vd1T/r3dU/7F5Vv+2flv/&#10;s3tY/7J6V/+1fVr/tX1a/7N7WP+yelf/sHhV/7J5W/+vdlj/rnVX/7B4Vf+yfFr/s31b/7R+Wv+3&#10;g17/t4Nc/7R+WP+0fVb/tH1W/7F6U/+yeFL/t31X/7N5Uf+3fVX/vIJa/7qAWP+5f1f/uoBY/7eA&#10;V/+3glj/uoZe/7yIYP+9jGH/yJds/8qabP/ElGb/w5Nl/8OSZ//BkGX/vYxj/7qGXv+6hF7/uIJc&#10;/7qDXP+4gVr/uYJb/7uEXv+4gVv/t4Fd/7mFYP+8h2X/u4lm/7iGY/+0hGD/uYll/7+Nav/CkGv/&#10;xJBr/8aSa//JlW7/y5Vv/8iUbf/Fk27/w5Nt/8KSbv+9j2v/wpJu/8WVb//Jl3L/yplx/8eTbP/D&#10;j2j/xY9p/8eRa//NmG7/1J10/9qjev/osYj/6a+H/+KogP/OlG7/xIpl/8aLaf/Fimj/xIln/8WK&#10;aP/IjGr/xYln/8WGZf/Gh2b/x4hn/8aHZv/Hi2n/yY5s/9GWdP/Znnz/3qaD/96mg//ZoX7/1598&#10;/9ugfv/Wm3n/1Jl3/9KXdf/Vmnj/15x6/9abef/Znnz/2p99/9qif//YoH3/1598/9qif//bo4D/&#10;2qJ//9egev/XoHr/3KV//96ngf/dpn//3qeB/9+lgP/iqIP/4KmD/+Gphv/hqYb/3qaD/9ykgf/c&#10;poT/3KaE/+KsiP/irIj/5K6I/+Oth//hq4X/4a2G/+Kuh//lsYz/4rCL/+Cuif/jsYz/4bGL/+m5&#10;k//xwZv/8MOc/+S3kP/puZP/7LyW/+y8lv/qupb/6bmV/+y8mP/vv5v/672Z/+m7l//oupb/6ryY&#10;/+m7l//ovJf/57uW/+i8mf/pvZr/5rqX/+W6l//qv5z/7MGe/+vAnf/qv5z/6cGd/+nBnf/rw5//&#10;68Wh/+vJpP/vzaj/8c+q/+3Npv/w0Kn/89as//PYrf/44LL/9uCx//Ldrv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AA/wAAAP8AAAD/////////////////////////////////////////&#10;////////////////////////////////////////AAAA/wAAAP8AAAD/////////////////////&#10;////////////////////////////////////////////////////////////////////////////&#10;/////////////////////wAAAP8AAAD/AAEA/wABAP8AAQD/AAEA/wABAP8AAQD/AAEA/wABAP8A&#10;AQD/AAEA/wABAP8KCQT/iWxO/4tsT/+Qb1D/lHFT/5JvT/+Sbk7/lW9L/5x0Uf+ddVL/mXFO/5lx&#10;Tv+ZcU3/mnJO/552Uv+adFD/mHJO/5pyT/+edlP/nnFQ/59yUf+ecE//oHJR/6N1VP+idFP/onRT&#10;/6F0U/+hdFP/oHhV/6B4Vf+hdFP/oXNS/6RzU/+mdVX/pHNT/6V0VP+ndFX/pHJR/6dwUf+oclD/&#10;qnJP/6tzUP+pckz/qXJM/6lyTP+kbkr/pW9L/6VxTP+lcUz/pnJN/6VwTv+mcU//qXRS/6p0UP+s&#10;dlD/rHVO/6pzTP+sckz/rnRO/61zTf+sckz/qnBI/61zS/+udEz/r3VN/7B3TP+zek//tXxR/7F3&#10;T/+wdk7/r3hP/7J4UP+qc0r/rHJK/61zS/+ockb/pG1E/6ZxR/+mcUf/o25E/6JsRv+ibEb/pm9I&#10;/6txSf+pb0f/qW5G/6htRf+mbET/pmxE/6NsQ/+mb0b/pnFH/6ZvRv+jbEP/pW5F/6dwR/+sckr/&#10;rXNL/6xyTP+rcUv/qHFL/6VuSP+jbEb/o2tI/6ZsR/+ma0n/pmtJ/6ZrSf+ma0n/qW1J/6ltSf+q&#10;bkr/rm9M/69xTP+rbUb/qmxF/6ttRv+obEf/qm5J/6ltSf+iZkL/pmpG/6ltSf+rb0v/qmxH/6ps&#10;R/+ubkj/rW1H/65wSf+xc0z/sXNM/6xxSf+pbkb/qW5G/6VrQ/+qbkn/p21H/6drRv+obEf/qGxH&#10;/6lrRv+naUL/qGpD/6hqQ/+oakP/p2xE/6drRv+iZkH/oWVA/6VpRf+na0f/pWlF/6RoRP+makb/&#10;p2tH/6ZsR/+obkn/p21I/6VqSP+ma0n/pmtJ/6RpR/+jaUT/o2lE/6NpRP+hZUD/o2dC/6psR/+r&#10;bUj/qWpH/6lqR/+na0f/p2tH/6dtSP+nbUj/qG5J/6VuR/+kbUb/rHJM/61zS/+scUn/qm9H/6hs&#10;R/+pbUj/pWtF/6VrRf+la0X/pWtF/6dtR/+la0X/qG5I/6pwSv+qcEv/qnBL/6tvS/+nbUj/pmxH&#10;/6ZsR/+nbUj/pGpF/6ZsR/+mb0j/qHFK/6NsRv+jbUn/pW9N/6VvTf+jbkz/om1N/6FsTP+mb1D/&#10;o2xN/6duUP+udVf/rHNV/6tyVP+pbk7/p2xK/6ZrSf+pbkz/q3BO/6luTP+obkn/qW9K/6dtSP+l&#10;bkj/qHFL/6dwSv+kbUb/p21I/6ZsR/+jaUT/p21I/6lyTP+ocUv/p29M/6dvTP+rdVP/qnRQ/6t1&#10;Uf+rdE3/q3RN/653UP+sdUz/q3RN/6x1Tv+qdE7/rXdT/613Vf+tdlD/rHRR/6pzTf+rdE7/rHVP&#10;/612UP+veFL/q3VR/6t1Uf+qdFL/q3VT/6lzT/+pckz/qnNN/6twTv+pcU7/q3NQ/6tzUP+rc1D/&#10;qHBN/6hwTf+pckz/p3BK/6hxS/+pckz/q3RO/6t0Tv+qc03/q3RO/6x1T/+rdVH/rHZS/6x2Uv+n&#10;cU3/pnBM/6x2VP+ueFb/r3hS/612UP+ud1H/rXZQ/6x1T/+sdU//rnZT/6x2VP+rdVP/q3VT/7B4&#10;Vf+ze1j/tn5b/7Z+W/+2flv/tX1a/7N7WP+welj/rndY/653WP+ud1j/r3hZ/7B6WP+we1n/sXxa&#10;/7SAW/+3g17/toJd/7V/W/+1flj/tH1W/7R9Vv+1flf/tX5X/7V7U/+5f1f/vIJa/7qAWP+6g1r/&#10;vIVc/7qFW/+9iF7/vopi/7uKYf+7il//yJds/8qXav/FkmX/xZJn/8OQZf/CkWj/v45l/7yIYf+3&#10;g17/tX9b/7V+WP+zfFb/t31Y/7h9W/+1fVr/tH5c/7WAXv+1g2D/t4Vi/7aEYf+wgFz/tYVh/76M&#10;af/CkGv/yJRv/8iUb//Klm//yZVw/8iUb//Dk2//wZFt/8CQbP++jmr/wZFt/8SSb//Jl3L/zZly&#10;/8qUbv/Ejmj/w41n/8SOaP/Fj2n/zJVu/9Occ//hqoH/3qeA/9ihev/LkWz/x4xq/8aLaf/EiWn/&#10;wodn/8SHaP/Dh2X/w4dl/8OHZf/FhmX/xYZl/8eIZ//Gimj/x4tp/8mObP/Ok3H/1Z16/9mhfv/X&#10;n3z/2KF7/9+lgP/Zn3r/05l0/9CWcf/TmXT/1px3/9WaeP/UmXf/1Jl3/9ecev/Wm3n/1Z16/9ef&#10;fP/Zonz/2aJ8/9ihe//XoHr/2aJ8/92mgP/cpX//3qeB/96ngf/gqYP/36eE/92lgv/fp4T/4KiF&#10;/92nhf/gqoj/462L/+Cqhv/gqob/4auF/9+rhP/hrYb/4KyF/+Csh//iron/4rCL/+Kwi//isI3/&#10;4K6J/+a2kP/vv5n/8sKc/+i4kv/ouJL/6rqU/+y6lf/supX/6LiU/+q6lv/svJj/7LyY/+m7l//p&#10;u5f/672Z/+u9mf/pu5f/57uW/+m9mP/qvpv/57uY/+W5lv/nvJn/6r+c/+i9mv/qv5z/68Cd/+vA&#10;nf/qwp7/6MCc/+3Fof/uyKT/8Mqm/+/Np//vzaf/8dGo/+/SqP/02az/89ut//TcrP/14LH/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AA/wAAAP8AAAD/////////////////////////////////&#10;////////////////////////////////////////////////AAAA/wAAAP8AAAD/////////////&#10;////////////////////////////////////////////////////////////////////////////&#10;/////////////////////////////wAAAP8AAAD/AAEA/wABAP8AAQD/AAEA/wABAP8AAQD/AAEA&#10;/wABAP8AAQD/AAEA/wABAP+IbU//jG9R/4xtTv+ObU7/lXJU/5VxUf+UcFD/lm9O/5hwTf+cb07/&#10;nG9O/5xvTv+ZcU7/nHFO/6J3VP+dck//m3BN/5xxTv+fc1D/n3JR/6ByUP+db07/oHJR/6N1U/+j&#10;dVP/pHZV/6V3Vf+jd1T/pnhW/6V3Vf+ndlX/p3ZW/6d0Vf+ndFX/pXJT/6h1Vv+odVb/pnFR/6dx&#10;T/+ncU//p3FP/6lxTv+pckz/qHFL/6RuSv+jbUn/om5J/6JuSf+lcUz/pXFM/6VxTP+lcUz/qXVQ&#10;/6l1Tv+td1H/rXZN/6xySv+vdU3/sHZO/650TP+tc0v/rHJK/6x1TP+sdUz/q3RL/613S/+weVD/&#10;sHlQ/654TP+tdk3/rndO/694T/+ocUj/q3FJ/650TP+ncUX/pG1E/6dwR/+ocUj/pW5F/6NsQ/+g&#10;aUL/p21H/6ltSP+nbET/pWpC/6RpQf+la0P/pmxE/6ZsRP+mb0b/p3BH/6ZvRv+jbEP/pW5F/6pw&#10;SP+qcEj/q3FJ/6dtR/+kbUb/pG1G/6NsRv+jbEb/oWlG/6NrSP+ja0j/pW1K/6dsSv+ma0n/p2xK&#10;/6puTP+qbkr/rW5L/69xTP+sbEb/qmxF/6ttRv+pa0T/qm5J/6tvSv+oaUb/qmtI/61uS/+sbkn/&#10;q21I/61tR/+ubkj/rW1H/65wR/+vcUr/r3FK/6twSP+qb0f/qW5G/6hsR/+pbUj/qGxH/6drRv+l&#10;akL/p2xE/6ttRv+oakP/p2lC/6dpQv+pa0T/rG5H/6ltSP+iZkH/omZB/6drRv+laUT/omZB/6Jm&#10;Qf+laUT/pmpF/6ZqRv+makb/pmxH/6RpR/+jaUT/pWpI/6RqRf+kakX/omhD/6JoQ/+iZkL/o2dC&#10;/6hsR/+pbUn/qW1J/6ltSf+na0f/p2tH/6dtSP+la0X/p21H/6VuR/+lbkf/rHJK/6xySv+tckr/&#10;rHFJ/6puSf+na0b/pWtF/6VrRf+la0X/pWtF/6dtR/+la0X/qm5J/6xwS/+rb0v/rHBM/6puSv+m&#10;akb/pWlF/6ZsR/+nbUj/o2lE/6NpQ/+iaEL/oWpD/6BpQ/+jbEb/p29M/6lzUf+oclD/o2xN/6Jt&#10;Tf+ncFL/p3BS/6dwUf+tdFb/rnVX/6pxU/+mbU//qW5O/6luTv+qb03/rHBO/6puTP+na0n/p2xK&#10;/6htS/+ncEr/qHFL/6VuSP+kbUf/pW5I/6NsRv+hakT/pG1H/6lyTP+mcEz/pW9N/6NtS/+rdVP/&#10;q3VT/654VP+ockz/pnBK/6t0S/+qc0r/q3RN/6x1Tv+pckv/q3RO/6x1T/+sdU//rHRR/6x1T/+r&#10;dE7/qnNN/6hxS/+tdVL/qnRS/6lzUf+qck//q3RO/6pzTf+pckz/rHVP/6xxT/+rcE7/sHVT/7R5&#10;V/+udlP/q3NQ/6pyT/+sdFH/rHVP/6lyTP+ocUv/qnNN/6t0Tv+rdE7/q3RO/6t1Uf+sdlL/sHpW&#10;/654VP+pc0//pnBM/6t1U/+vd1T/rnZT/6x1T/+sdU//r3hS/7B5U/+ud1H/rXZQ/6x2VP+rdVP/&#10;q3VT/7B4Vf+yelf/tX1a/7d/XP+1fVr/s3tY/7F7Wf+welj/rXZX/6lyU/+qdVX/r3pa/696WP+u&#10;eVf/rHpX/7KAXf+1gVz/sn5Z/7R+Wv+3gFr/tX5X/7mCW/+7hF3/tH1W/7R9VP+3gFf/toFX/7R/&#10;Vf+6hVv/uoZe/7+LY//BkGf/vYxj/7uKX/+6iV7/xpNo/8WSZf/Cj2T/wo9k/7+LY//BjWX/v45l&#10;/76KY/+8iGP/toBc/7N8Vv+yelf/tHlX/7Z7Wf+0e13/sntc/7N+Xv+ygF//tIJf/7SEYP+ygWD/&#10;tIRg/7yKZ//Dj2r/x5Nu/8yYc//Ll3L/x5Nu/8eTbv/DkW7/v49r/72Ma/+7imn/v41q/8WTcP/L&#10;l3L/zZl0/8qUbv/GkGr/xpBs/8WPa/++iGT/wYtl/8uUbf/UnXb/0Zp0/8qTbf/Gjmv/xo5r/8aL&#10;a//EiWn/wIVl/8CFZf/BhGX/wYRl/8KGZP/ChmT/xIVk/8eIZ//Gimj/xopo/8WKaP/FjWr/y5Nw&#10;/9CaeP/TnXv/2aN//92mgP/aoHv/0phz/8+VcP/Rl3L/05l0/9WaeP/PlHL/zpNx/9GWdP/RlnT/&#10;1pt5/9abef/XnXj/2KF7/9ukfv/YoXr/1J13/9egev/bpH7/3KV//96ngf/ep4H/3qaD/9qif//c&#10;pIH/4amG/+Ksiv/nsY//6rSS/9+phf/dp4P/4KqG/9+rhP/hrYb/36uG/96qhf/cqof/4a+M/+Ox&#10;jv/kso//47GO/+a0j//ru5X/77+Z/+q6lP/ouJL/6LaR/+i2kf/quJP/6riV/+q4lf/quJX/7LyY&#10;/+29mf/uvpr/6ryY/+q8mP/oupb/6ryY/+q+mf/rv5r/67+a/+i8mf/luZb/57uY/+e7mP/rv5z/&#10;6sKf/+rCn//twp//6b6b/+vDn//rw5//7Mai/+7Lpf/vzKb/7cyj/+3NpP/u0aX/8NWo//HZq//1&#10;37D/uqyH/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AA/wAAAP8AAAD/////////////////////////&#10;//////////////////////////////////////////////////8AAAD/AAAA/wAAAP//////////&#10;////////////////////////////////////////////////////////////////////////////&#10;/////////////////////////////////////wAAAP8AAAD/AAEA/wABAP8AAQD/AAEA/wABAP8A&#10;AQD/AAEA/wABAP8AAQD/AAEA/3NsYv+LbE//jG1Q/5BvUP+Sb1H/lHFT/5d0Vv+YdFT/m3RT/5lw&#10;UP+ack//nnFQ/59yUf+ecVD/n3JR/6B0Uf+gdFH/n3NQ/6F1Uv+idFL/oXNR/6N1U/+mdVT/pHNT&#10;/6Z1VP+mdVT/qHdW/6h3Vv+ldFP/p3dT/6d2Vf+lc1L/pnRT/6ZxUf+oc1T/p3JT/6l0Vf+pdFT/&#10;qXRU/6VwTv+lcE7/p3FP/6dxT/+qdFL/qHJQ/6dxT/+jb0r/pXFM/6VxTP+nc07/qHRP/6h0T/+p&#10;dVD/rHhR/6x2UP+qdUv/sHlQ/7B5UP+tdk3/rHVM/6x1TP+ud07/qnVL/6p1S/+oc0n/qXVN/6x4&#10;UP+seU7/r3pO/6x3S/+ueEz/sXhN/7B3TP+xeE3/sXdP/6xySv+sckr/p3BH/6ZsRP+mbET/qW9J&#10;/6huSP+qcEr/q3FL/6huSP+obEj/qW1I/6huSP+pb0n/qnBK/6pwSv+pckv/pW5F/6dtRf+nbUX/&#10;rXNL/6xySv+qcEj/qW9H/6dtRf+obkj/pWtF/6RqRP+mbEf/oWpE/6NsRv+jbEb/pG1H/6NsRv+n&#10;bUj/q3FM/61xTP+uck3/r3NO/65wSf+ucEn/rW9I/61vSP+qb0f/q3BI/61ySv+uc0v/r3FK/61v&#10;SP+rbUb/rnBJ/65wSf+ucEn/rW9G/65zSf+uc0n/rXJI/6luRv+obUX/qW5G/6drRv+pbUj/qGxH&#10;/6hsR/+obUX/p2xE/6dsRP+naUL/pmhD/6dpRP+naUT/qmxH/6psR/+makX/qGxH/6ltSP+jaUP/&#10;pWlE/6drRv+na0b/pmpF/6hsR/+rb0r/qGxI/6ZqRv+makb/pWlF/6RoRP+kaET/o2lE/6RoRP+m&#10;akb/pWlF/6ZqRv+na0f/qGxI/6ltSf+pbUn/qG5J/6dtSP+mbEf/pW5I/6RtR/+ncEr/qXJL/6tx&#10;S/+scEv/rXFM/6xwS/+obEf/qm5J/6puSf+obEf/qGxH/6lvSf+obkj/qG5J/6pwS/+obkn/p21I&#10;/6lvSv+pb0r/qG5I/6VrRf+kakT/pWtF/6huSP+la0X/pWtF/6dwSv+ocUv/qnNN/6hwTf+lb03/&#10;o2xN/6RtTv+qc1T/rHVW/694Wf+weVr/rnhW/6t1U/+rc1D/qnJP/6luTP+ma0n/p2tJ/6ltS/+o&#10;bEr/qGxK/6htS/+pbkz/qHBN/6hxS/+ocUv/qHFL/6lyTP+ocUv/p3BK/6dwSv+ocUv/pnBM/6ly&#10;TP+qdFD/q3VR/6t1Uf+rdU//qnRO/6p0Tv+ncUv/rHVO/6t0Tf+sdU//rndR/6pyT/+qck//rHVP&#10;/652U/+rdE7/qnNN/6t1U/+rc1D/qHBN/6ZuS/+ocE3/qXFO/6tzUP+scU//rnNR/61yUP+uc1H/&#10;sHhV/7N7WP+ze1j/s3tY/7F5Vv+udlP/rXVS/6x1T/+sdU//rXZQ/7B5U/+sdFH/q3VT/6t1Uf+s&#10;dlL/rnhU/613U/+pc0//qnJP/611Uv+vd1T/rHRR/6tzUP+sdU//rXZQ/6t1Uf+qdFD/q3VT/6x2&#10;VP+td1X/rnhW/7B6WP+weFX/sHhV/693VP+welj/r3lX/6x2VP+rdVP/q3VT/6t2Vv+ueVn/sXxc&#10;/696Wv+seln/qnhV/6t5Vv+ueVf/rnpV/7N9Wf+5glv/tH1W/7N8Vf+0flj/sXtV/7J8Vv+1gVr/&#10;t4Nb/7WEW/+6iWD/u4ph/72OZP++j2X/v45l/7yLYv++jWL/v45j/8OQZf/Cjmb/wY1l/76KYv+6&#10;iWD/u4pi/7qIY/+7iWb/u4Zk/7eAYf+0fV7/tn1f/7h/Yf+3fmD/uYBi/7qDZP+7hWP/uoVj/7eF&#10;Yv+6iGX/uohl/72LZv+/jWj/wpBr/8WTbv/CkGv/wIxn/8GNaP/CjWv/wYxq/8CLa/+8hWb/u4Rl&#10;/76IZv/Jk3H/zJZ0/8yWdP/LlXP/y5Vz/8eRb//CjGr/w41r/8WPbf/Ejmz/v4hp/8GKa//Ah2n/&#10;wols/8SLbv/Gi23/xYps/8SJaf/Ch2f/wIVl/8OIaP/EiWn/woVm/8KFZv/FiGn/xotr/8eMbP/H&#10;j2z/yJBt/8uTcP/Qmnb/1qB8/9qjff/XoHr/0Zp0/82WcP/Ol3H/0Jh1/9WaeP/UmXf/0pd1/9ab&#10;ef/Wm3n/15x6/9WaeP/Smnf/1Z16/9mjgf/XoX//1Z99/9Wfff/Unnz/1J58/9ykgf/gqIX/3qaD&#10;/9ujgP/ZoX7/3KaE/+Grif/ospD/57GP/+Grif/fqoj/4a2I/+Oviv/hrYj/3qyH/9+tiv/grov/&#10;4K6L/+Cui//jsY7/5bOQ/+e1kP/ntZD/6beS/+i4kv/puZP/6LiU/+m5lf/svJj/6rqW/+m5lf/r&#10;uZb/7LqX/+q6lv/qupb/6bmV/+a2kv/ktpL/6LqW/+i6mP/nuZf/5riW/+a4lv/muJb/6LqZ/+S3&#10;lv/kt5b/5LeW/+i7mv/sv57/6r+c/+vAnf/pwZ3/68Sd/+rEn//pxJr/6MWd/+rJoP/oyJ//6suf&#10;/+/Spv/t1af/7NSm//Daq/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AA/wAAAP8AAAD/////////////////&#10;//////////////////////////////////////////////////////////8AAAD/AAAA/wAAAP//&#10;////////////////////////////////////////////////////////////////////////////&#10;/////////////////////////////////////////////wAAAP8AAAD/AAEA/wABAP8AAQD/AAEA&#10;/wABAP8AAQD/AAEA/wABAP8AAQD/bnBt/4ZrTv+MbVD/kG9Q/5JvUf+VclT/lnNV/5hzVv+YdFT/&#10;mXJR/5lwUP+fclH/n3JR/6J0U/+gclD/oXNR/6J0Uv+hc1H/oXNR/6N1U/+jdVP/pXRT/6N1U/+m&#10;dVT/p3ZW/6h3Vv+ndlX/p3ZV/6h3Vv+mdFH/p3VS/6d1VP+oc1P/qXRU/6ZxUf+qdVX/qHNT/6Zx&#10;Uf+oc1P/qXRU/6RyT/+mcU//pnFP/6VwTv+rdlT/qXRS/6ZxT/+lcE7/pXFM/6h0T/+rd1L/qnZP&#10;/6p2T/+seFH/rXlS/655T/+qdUv/rXhO/655T/+qdUv/rHVM/6p1S/+sd03/qnZO/6p2Tv+pdU3/&#10;rnpS/656Uv+seU7/rnlN/696Tv+veU3/sHdM/7B3TP+wdk7/r3VN/6txSf+sckr/q3FJ/6lvR/+p&#10;b0f/qnBK/6txS/+qcEr/qnBK/6lvSv+pb0r/qW9K/6huSf+qcEv/q3FM/6ZvSP+ocUr/pm9G/6dt&#10;Rf+pb0f/rHJK/6txSf+pb0f/qW5G/6pvR/+qbkn/pWtF/6RqRP+obkj/pGpE/6ZsR/+nbUj/pW5I&#10;/6RtR/+obkn/rHJM/6txS/+tckr/rnNL/61ySv+ucEn/rG5H/6xuR/+scUn/sHJL/65zS/+wckv/&#10;r3FK/61vSP+sbkf/rW9I/61vSP+ucEn/rW9I/65zSf+uc0n/rXJI/6pvR/+pbkb/qW5G/6drRv+p&#10;bUj/qGxH/6hsR/+qb0f/qG1F/6drRv+oakX/p2lE/6VpRP+naUT/qWpH/6drR/+obEf/qm5J/6lt&#10;SP+makX/pmpF/6VqQv+makX/pmpF/6hsR/+rbUj/qGlG/6ZqRv+na0f/pWlF/6VpRf+kaET/omhD&#10;/6RoRP+na0f/pmpG/6VpRf+na0f/qGxI/6ltSf+qbkr/qW9K/6ZsR/+mbEf/p21I/6ZsR/+nbUj/&#10;qW9K/6dtSP+qbkr/rHBM/6xwTP+pbUj/qm5J/6tvSv+rb0r/qm5J/6lvSf+nbUj/qG5J/6pwS/+o&#10;bkn/pG1H/6hxS/+pckz/qHFK/6RtRv+ia0T/omtE/6huSP+obkj/qG5I/6pwS/+ocUv/qHFL/6dv&#10;TP+mbkv/pm5L/6dwUf+qc1T/q3RV/612V/+veVf/sXtZ/695V/+udlP/rHRR/6htS/+na0n/p2tJ&#10;/6hsSv+pbUv/qW1L/6luTP+qb03/p29M/6dvTP+ocUv/qnNN/6t0Tv+qc03/qHFL/6hxS/+pckz/&#10;qXJM/6lyTP+qdFD/q3VR/6t1Uf+rdU//q3VP/6p0Tv+mcEr/rXZQ/6t0Tv+qc03/rnNR/6hwTf+p&#10;cU7/qnNN/6x0Uf+qdFD/qXNR/6p0Uv+qck//p29M/6ZuS/+ocE3/qnJP/6pyT/+scU//rXJQ/61y&#10;UP+wdVP/s3tY/7Z+W/+yelf/snpX/7B4Vf+vd1T/rnZT/653Uf+veFL/rXZQ/652U/+sdFH/rHRR&#10;/6x2VP+sdlL/q3VT/6t1U/+qdFL/rHRR/611Uv+udlP/q3NQ/6pyT/+rdE7/q3VR/6t1Uf+rdVH/&#10;rXdV/654Vv+weFX/sHhV/7B4Vf+tdVL/rXVS/611Uv+ueFb/rnhW/6p0Uv+oclD/qnRS/6x3Vf+x&#10;fFr/s35e/7F8XP+ueVn/q3lY/655V/+ueVf/rXlU/7J8WP+4gVr/s3xV/7J7VP+yfFb/sXtV/7N9&#10;V/+2glv/uYVe/7eGXf+5iWH/uoth/76PZf+/kGb/vY5k/7uMYv/BkGX/wZBl/8GQZf/Cjmb/wIxk&#10;/7uKYf+9jGP/u4pi/7iGYf+7iWb/u4Zk/7WAYP+zfF3/tn1g/7d+Yf+2fV//uYBi/7uCZP+8hmT/&#10;u4Zk/7iGY/+6iGX/vIpn/72LZv+9i2b/wI5p/8ORbP/Bj2r/v41o/8OPav/Ej23/w41r/8KLbP+/&#10;iGn/vYZn/76HaP/Gj3D/ypRy/8yWdP/MlnT/zJZ0/8WPbf/Ci2z/wots/8GKa/++h2j/u4Rm/76H&#10;af/Ah2r/voVo/8KJbP/Gi23/xYps/8SJaf/Ch2f/wodn/8OIaP/Fimr/wodn/8CFZf/EiWn/xYpq&#10;/8aLa//GjW//yI9x/8mRbv/MlnT/0517/9agfP/Unnr/0Jp2/8+Ycv/Pl3T/0Zl2/9WaeP/Wm3n/&#10;1pt5/9mefP/Znnz/2J17/9GZdv/Pl3T/0Jh1/9igff/YoH3/1Z99/9Ode//SnHr/1J58/9ulgf/e&#10;qIb/3KaE/9qif//YooD/2qSC/96niP/jrYv/5q+Q/+OujP/irYv/46+K/+Oviv/erIf/362I/+Cu&#10;if/grov/4K6L/+Kti//lsI7/5rKN/+ezjv/ls47/57WQ/+a2kP/mtpD/6LiU/+q6lv/tvZn/6rqW&#10;/+m5lf/ruZb/67mW/+m5lf/puZX/6bmV/+W1kf/mtpL/6rya/+i6mP/ktpT/5LaV/+a4l//nuZj/&#10;5beW/+K0k//jtZT/47WU/+W4l//ou5r/6r6b/+vAnf/rwJ3/6sCa/+nCm//qxZv/58Sc/+jFnf/n&#10;xp3/58ee/+zMo//r0KX/7NGm/+3Vqf/s16r/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AA/wAAAP8AAAD/////////&#10;//////////////////////////////////////////////////////////////////8AAAD/AAAA&#10;/wAAAP//////////////////////////////////////////////////////////////////////&#10;/////////////////////////////////////////////////////wAAAP8AAAD/AAEA/wABAP8A&#10;AQD/AAEA/wABAP8AAQD/AAEA/wABAP9JS0j/jnBU/5BxVf+ScFT/lHFT/5ZzVf+ZdFf/mXRX/5l1&#10;Vf+YdFT/mnNS/511Uv+hdFP/oXRT/6N1VP+idFP/o3VT/6N1U/+hc0//pHZS/6d2Vf+mdVT/qHdW&#10;/6d2Vf+mdVT/p3ZV/6h3Vv+mdVT/qnhX/6p4V/+ndVL/p3VU/6l0VP+qdVX/qnVV/6l0VP+rdlb/&#10;qHNT/6VwUP+lcFD/pXNS/6RyT/+mdFH/p3VS/6Z0Uf+velj/rXhW/614Vv+odE//p3NO/6t3Uv+s&#10;eFH/rHhR/6p2T/+sd03/rXhO/655T/+sd03/rnlP/655T/+qdUv/rXhO/6x3Tf+qdk7/q3dP/6x5&#10;Tv+qeU7/sH1S/616T/+reE3/rnlN/7J8UP+wek7/sHdM/7B3TP+vdU3/rXNL/6txSf+sckr/rHJK&#10;/6txSf+sckr/q3FJ/6xyTP+pb0n/qW9J/6lvSv+pbkz/qW5M/6ZuS/+pckz/qXJM/6VuSP+mb0j/&#10;qW9H/6lvR/+nbUX/qW5G/6pvR/+qb0f/qW5G/6pvR/+scUn/qm9H/6ltSP+pbUj/p21H/6RqRP+o&#10;bkj/qnBK/6pwSv+qcEr/rnRO/61zS/+sckr/rXJK/65zS/+rcEj/qW5G/6htRf+scUn/r3RM/61y&#10;Sv+wckv/r3FI/69xSv+ucEn/q21G/6ttRv+sbkf/q3BI/65zSf+uc0n/rHFH/6pvR/+pbkb/qW5G&#10;/6htRf+obEf/qGxH/6ltSP+qbkn/qGxH/6puSf+na0b/pmpF/6drRv+na0b/p2tH/6drR/+qbkn/&#10;q29K/6ltSP+na0b/p2tG/6VqQv+laUT/pmpF/6hqRf+pa0b/pWZD/6hpRv+na0f/pWlF/6ZqRv+k&#10;akX/o2lE/6JoQ/+ma0n/p2tJ/6ZqSP+na0f/qW1J/6ltSf+pbUj/qW1I/6ZsR/+mbEf/pmtJ/6Zr&#10;Sf+ma0n/p2xK/6ZqSP+obEr/q29L/61xTf+qbkr/q29K/6tvSv+rb0r/q29K/6huSP+nbUj/qW9K&#10;/6pwS/+mbkv/pW5I/6hxS/+ocUv/qHFK/6ZvSP+lbkf/pG1G/6huSP+pb0n/qG5J/6huSf+pb0r/&#10;qnBL/6twTv+nb0z/qXFO/6tzUP+sdlT/q3VT/613Vf+veVf/tX9d/7V9Wv+veFL/qnNN/6dtSP+n&#10;a0f/qGxK/6hsSv+rb03/qm5M/6htS/+nb0z/pW1K/6ZuS/+ocUv/qnNN/6x1T/+rdE3/qXJL/6pz&#10;Tf+rdE7/qnNN/6lyTP+rdE7/rHVP/6t0Tv+qdFD/q3VR/6t0Tv+pckz/rndR/650T/+scU//rXJQ&#10;/6hwTf+pcU7/qHJQ/6hyUP+qdFL/qXNR/6p0Uv+rc1D/q3NQ/6x0Uf+qck//q3NQ/6pyT/+pcU7/&#10;rHFP/65zUf+vd1T/s3tY/7V9Wv+weFX/sHhV/611Uv+sdFH/rXZQ/611Uv+ud1H/rHVP/6x0Uf+t&#10;dVL/rXVS/693VP+sdlT/qnRS/6p0Uv+td1X/rXdV/6t1U/+sdlT/qnRS/6lzT/+qdFD/q3VR/6x2&#10;Uv+td1P/sHpW/695V/+weFX/rXVS/693VP+rc1D/rHRR/611Uv+udlP/rnhW/6t1U/+oclD/rHZU&#10;/695V/+zfVv/t4Ff/7N+Xv+xfFz/sHtZ/7B7Wf+ueVf/r3lV/7F7V/+zfVf/s3xV/7R9Vv+zfVf/&#10;s31X/7V/Wf+3g1z/uoZf/7aGXv+2hl7/uIhg/7iLYf+9jmT/vY5k/72OZP/Ek2r/w5Jn/8KRZv/B&#10;kGX/vIti/7uKYf+9jGP/u4pi/7iGYf+4hmP/uoVj/7WAYP+ye13/sXpc/7F6XP+0e13/tn1f/7iC&#10;YP+5g2H/toFf/7uGZP+7iWb/vYto/76OaP++jmj/wZFr/8KSbP/BkWv/wY9q/8ORbP/IlG//x5Fv&#10;/8SObP/Gj3D/xI1u/8OMbf/EjW7/yJFy/8yWdP/LlXP/y5Vz/8aPcP/Ci2z/wYpr/8CJa/+/iGr/&#10;vodp/8KJbP/Ah2r/wIdq/8CHav/EiWv/xIlr/8OIaP/Ch2f/wodn/8KHZ//EiWn/w4ho/8KHZ//E&#10;iWn/xYpq/8eMbP/FjG7/xYxu/8eQcf/MlnT/0Zt5/9Odef/Unnr/0px4/9Ocdv/Smnf/0Zl2/9GZ&#10;dv/Tm3j/1Z16/9mhfv/aon//1598/9Kad//QmHX/z5d0/9Kad//VnXr/2KB9/9effP/TnXn/1Z97&#10;/9mjf//dp4P/3KaE/9iigP/Zo4H/26WD/9ukhf/eqYn/466O/+axj//kr43/4q2L/+Kuif/hrYj/&#10;46+K/+Kuif/hrIr/466M/+Kti//jr4r/46+K/+Swi//lsYz/5LKN/+Syjf/ls47/5raS/+m5lf/t&#10;vZn/7LyY/+y7mv/supn/6bmV/+q4lf/ouJT/6bmV/+a2kv/ltZH/7byb/+e5l//lt5b/5LaU/+W3&#10;lf/oupj/57aV/+O1k//jtZP/4rST/+K0k//ktpT/6b2a/+zAnf/rwZv/6b+Z/+zFnv/sxZ7/58Gc&#10;/+PAmP/oxZ3/6cif/+rJoP/tzaT/7tGn/+7TqP/t1an/DgA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AA/wAAAP8AAAD/&#10;//////////////////////////////////////////////////////////////////////////8A&#10;AAD/AAAA/wAAAP//////////////////////////////////////////////////////////////&#10;/////////////////////////////////////////////////////////////wAAAP8AAAD/AAEA&#10;/wABAP8AAQD/AAEA/wABAP8AAQD/AAEA/wABAP+Jak7/kHFV/5JwVP+UcVP/lnNV/5d0Vv+adVj/&#10;mHRU/5h0VP+Xc1P/nXZV/593VP+idVT/onVU/6N1VP+kdlX/pHZU/6N1U/+hc1H/o3VT/6h3Vv+l&#10;dFP/pnVU/6d2Vf+kdlT/qHdW/6l4V/+ndlX/qXdW/6p4V/+pd1b/qnVV/6l0VP+qdVX/qnVV/6l0&#10;VP+rdlb/qnVV/6VzUv+lc1L/pXNS/6VzUP+ndVL/qHZT/6d1UP+vfVj/sH5Z/7B8V/+odE//q3dS&#10;/615VP+teVL/rXdR/6p2Tv+teE7/rnlP/696UP+ueU//rnlP/655T/+velD/r3pQ/655T/+reE3/&#10;rHlO/657UP+ue1D/rntQ/6x5Tv+sd0v/rnlN/7N9Uf+yeU7/sHdM/7B2Tv+vdU3/rXNL/6txSf+r&#10;cUn/q3FL/6txSf+rcUv/qnBK/6xyTP+obkj/qG5J/6dwSv+mbkv/pm5L/6ZuS/+ocE3/pnBM/6dw&#10;Sv+ncEf/rHJK/6txSf+pbkb/qm9H/6pvR/+qb0f/q3BI/6xuR/+ucEn/q3BI/6pvR/+qb0f/qW5G&#10;/6hsR/+qbkn/q3FL/6pwSv+rcUv/rHJK/61zS/+rcUn/rHJK/65zS/+qb0f/qG1F/6luRv+uc0v/&#10;rXJK/61ySv+xc0z/rnBH/61vSP+sbkf/q21G/6htRf+nbET/qG1F/61ySv+rcEj/qm9H/6luRv+p&#10;bkb/qG1F/6dsRP+obUX/qW5G/6pvR/+qbkn/qGxH/6xwS/+obEf/p2tG/6hsR/+qbkn/qW1I/6hs&#10;R/+qbkn/qW1I/6hsR/+na0b/pWlE/6VpRP+laUT/pmpF/6drRv+oakX/pGVC/6doRf+makb/pWlF&#10;/6drR/+kakX/o2lE/6VqSP+na0n/qGxK/6drSf+pakf/q2xJ/6hsR/+pbUj/qGxH/6ZsR/+mbEf/&#10;pmtJ/6ZrSf+ma0n/p2pL/6RnSP+na0n/qW1J/6tvS/+rb0v/rHBL/6tvSv+rb0r/q29K/6huSf+o&#10;bkn/qnBL/6luTP+obUv/pW1K/6RtR/+jbUn/pG5K/6hxSv+mb0j/pm9I/6ZvSP+ncEr/pW5I/6dt&#10;SP+pb0r/qnBL/6twTv+qb03/qnJP/6tzUP+td1X/rHZU/613Vf+welj/uIFb/7N8Vv+sdU//qnBL&#10;/6ZsR/+na0f/qGxI/6hsSP+qbkr/qW1L/6dsSv+nb0z/o2tI/6VtSv+lb0v/p3FN/6pzTf+rdE7/&#10;qnNM/6lyTP+pckz/qXJM/6lyTP+pckz/qnNN/6lyTP+qc03/qnNN/6pyT/+ocE3/rHRR/6tzUP+p&#10;cU7/qnJP/6lxTv+qck//qXNR/6dxT/+oclD/qXNR/6hyUP+qck//rHNV/611Uv+rc1D/rXVS/6x0&#10;Uf+qck//qnJP/611Uv+vd1T/sHhV/6x2VP+rdVP/q3VT/6lzUf+rc1D/rHVP/612UP+tdlD/rHVP&#10;/612UP+tdVL/rXVS/693VP+tdVL/qnRS/6lzUf+veVf/rnhW/6t1U/+rdVP/q3VT/6t1U/+rdVH/&#10;q3VR/6x2Uv+sdlL/rnhU/695V/+ueFb/rXVS/652U/+udlP/r3dU/652U/+rdVP/q3VT/6t1U/+s&#10;dlT/sHpY/7F7Wf+welj/tH5c/7R+XP+0flz/tX9d/7R+XP+veVf/r3lX/695Vf+yfFj/tH1W/7V+&#10;V/+1flf/tH5a/7R+WP+2gFr/uIRd/7aFXf+1hV3/toZe/7eHX/+4iGD/uoth/7yNY//FlGv/xZRp&#10;/8OSZ//Aj2b/uolg/7qJYP+7imH/uolh/7mHYv+6iGX/tYBe/7R/X/+ye1z/sXpc/694Wv+xelv/&#10;s3xd/7V/Xf+3gV//tH9d/7mEYv+6iGX/vYto/7+Paf/AkGr/wpJs/8KSbP/BkWv/wY9q/8WTbv/M&#10;mHP/zJZ0/8mTcf/HkHH/x5Bx/8aPcP/Gj3D/yJFy/86Ydv/MlnT/zJZ0/8mSc//Ci2z/wIlq/76H&#10;af+7hGb/vYRn/76FaP+/hmn/wIdq/8OIav/DiGr/xIlp/8KHZ//AhWX/wYZk/8GGZP/Ch2X/wIhl&#10;/8SJZ//DiGj/w4ho/8SLbf/FjG//xYxu/8iPcf/Kk3T/y5Vz/9Gbd//Rm3n/0Jp2/9ObeP/Smnf/&#10;z5d0/86Wc//RmHr/1Jt9/9eegP/ZoIL/1598/9aee//VnXr/0Jh1/9GXcv/WnHf/2KF7/9WeeP/U&#10;nnr/1J56/9Odef/cqIP/3KeF/9ahf//WoYH/2aSE/9qlhf/cp4f/3qmJ/+axj//lsI7/4ayK/9+r&#10;hv/iron/5LCL/+Oviv/hrIr/4ayK/+Gsiv/iron/4q6J/+Kuif/lsYz/4q6J/9+tiP/grov/4rCN&#10;/+a0kf/qupb/6rqW/+y7mv/rupn/6biX/+q4lf/ouJT/6bmV/+S0kP/isZD/57aV/+S2lP/ntpb/&#10;6LeW/+a1lP/ntpX/57aV/+W0k//ltJP/4rSS/+Gzkf/itJL/6buZ/+q+m//qvpv/6L6Y/+7Env/q&#10;w5z/5r+Y/+O9mP/nwZz/58Se/+rHof/ryaP/7Myl/+rNo//sz6X/7NGm/wcA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AA/wAA&#10;AP8AAAD/////////////////////////////////////////////////////////////////////&#10;////////////////////////////////////////////////////////////////////////////&#10;/////////////////////////////////////////////////////////////////////wAAAP8A&#10;AAD/AAEA/wABAP8AAQD/AAEA/wABAP8AAQD/AAEA/4poTf+LaU3/j2xQ/5FuUP+Yc1b/lnFU/5hx&#10;VP+bdFf/mXJV/5pzUv+XcE//mXNP/552U/+jd1T/o3dU/6R2VP+kdlT/onRS/6ByUP+ldFP/qHdW&#10;/6d2Vf+kc1L/pnVU/6t6Wf+reln/q3pZ/6l4V/+pd1b/pnRT/6d1VP+rdlb/qnVV/6t2VP+sd1X/&#10;qnVT/6dyUP+rdlT/qnhV/6h2U/+qeFX/p3VS/6d1Uv+odlP/p3VQ/69+Vv+6iWH/v45m/7+OZv+2&#10;glv/tIBZ/7WBWv+ve1P/rHdN/614Tv+veE//sHpO/7F7T/+wek7/r3lN/655Tf+yfVH/s39Q/7F7&#10;T/+ve0z/rHhJ/697TP+yfk//sn5P/7J8Tv+yfE7/sXtN/7R7Tv+yd03/sXZM/7J3T/+yeFD/rnRM&#10;/6txSf+scUn/rXJK/6xySv+pb0f/rHJK/61zTf+qcEr/pW5I/6dvTP+lbUr/o2tI/6hwTf+nb0z/&#10;p3BK/6hxSv+sckr/rnNL/61ySP+rbUT/rW9G/6ttRP+rbUb/qmxF/6ttRv+tb0j/rG5H/6ttRv+s&#10;cUn/rnNL/6twSP+rbUb/rG5H/69xSv+tb0j/rW9I/6xxSf+qb0f/qW5G/65zS/+tckr/rHFJ/6xw&#10;S/+uck3/rnBJ/65wSf+ydE3/rW9I/6psRf+rbUb/qG1F/6ZqRf+jZ0L/p2tG/6xwS/+pbkb/qG1F&#10;/6htRf+nbET/p2xE/6dsRP+obUX/qm9H/6twSP+nbET/p2xE/6dtRf+nbUX/p21F/6puSf+rb0r/&#10;rW9K/6puSf+makX/p2tG/6drRv+makX/o2dC/6VpRP+laUT/pWlF/6VpRf+laUX/oGRA/5pePP+j&#10;Z0X/p2tJ/6hsSv+ma0n/pmtL/6VqSv+na0n/q29N/61uTf+sbUr/rW5L/6ttSP+qbEf/qGxH/6hs&#10;SP+obEr/p2pL/6ZpSv+paU3/p2dL/6ZmSv+pakn/qmtI/6xtSv+ucEv/rHBL/6tvSv+rb0r/q29K&#10;/6huSf+obkn/qW5M/6ZuS/+lbUr/p29M/6hwTf+ocUv/p3BK/6RtR/+lbkj/qHFL/6dwSv+ncEr/&#10;qHFL/6hxS/+ocUv/p29M/6hwTf+qck//qXFO/6hwTf+ncEr/pW5I/6x1T/+yeFP/snhS/6xyTP+o&#10;bkj/qW1I/6VpRP+na0b/qW1I/6hsR/+qbkr/qW1J/6hsSP+mbEf/pW1K/6RuTP+ncU//p3FP/6dx&#10;T/+mcEz/p3FN/6dxTf+ncEr/qHBN/6pyT/+mbkv/p29M/6hwTf+pcU7/omxK/6RuTP+ncU//qHJQ&#10;/6hwTf+ocE3/qnJP/6lxTv+oclD/pW9N/6NuTP+mcU//p3JQ/6RvTf+ncFH/qnFT/6lwUv+pcFL/&#10;rHNV/610Vv+scVH/rHFP/6tzUP+sdFH/qnRS/6VwTv+nclD/pnFP/6hyUP+qc03/q3RO/6pzTf+t&#10;c03/sHZQ/7J4Uv+sdU//rHVP/6t1U/+sdlT/q3VT/613Vf+veVf/r3lX/654Vv+qdVP/p3FP/6Nt&#10;S/+ncU//q3VT/6x2VP+rdlT/qnVT/6x3Vf+sd1X/rnlX/7B6WP+veVf/r3lX/613Vf+pc1H/p3JQ&#10;/6p1U/+velj/sXxa/7F7Wf+td1X/sXtZ/7R+XP+2flv/tX1a/7Z+W/+yelf/sHhV/693VP+rdE7/&#10;sHlT/7J7Vf+zfFb/sntV/7R9V/+5glz/t4Fb/7eDXP+5hV7/uYVe/7WEXP+3hl3/uIde/7qJYP/E&#10;k2r/v45l/7uKYf+8i2L/u4ph/7uKYf+5hV3/uYVe/7qEYP+1f1v/tX9b/7V/Xf+0flz/snlb/692&#10;WP+0e13/tX9d/7eBX/+2gV//t4Jg/7SCX/+3hWL/toRh/72LaP/CkG3/v49r/8GRbf/Ckm7/voxp&#10;/7iGYf/FkWz/y5Vx/8qUcP/Hj2z/x5Fv/8eQcf/HkHH/x5Bx/8qUcv/LlnT/zJd1/8qVc//CjW3/&#10;v4hp/7yFZ/+6g2X/uoNl/7iBY/+7gmX/wols/8KJbP/EiWn/xIlp/8GGZP/AhWP/xIpl/8eNaP/E&#10;jWf/xI1n/8OMZv/AhWP/w4ho/8GIav/Ei27/yI9y/8iPcv/JknP/x5Bx/8mRbv/Kkm//y5Nw/82S&#10;cP/MkXH/y5Bw/82Scv/Plnj/1Jt9/9adf//YoH3/1598/9igff/YoXv/0pt1/9GXcv/TmXP/05lz&#10;/9Ocdf/Vnnf/0513/9Gbd//ZpYD/2qWD/9Sif//UooH/16SF/9yniP/cp4j/2qWG/96ohv/hq4n/&#10;4qyI/9+phf/irIj/5rCM/+Wvi//fqoj/3qmH/9+qiP/gq4n/4qyK/+Ksiv/irYv/4ayK/+Gsiv/i&#10;rYv/4K6L/+GvjP/ls5L/67qZ/+m4mP/rupr/6LeW/+e2lf/ltJP/5rST/+OxkP/iso7/4bCP/+Ox&#10;kP/jsY7/5LKP/+e1kv/ls5D/57WS/+e1kv/jspH/4rGQ/+Oykf/ktpX/672c/+i6mP/lt5X/57mX&#10;/+i8l//ovJf/5rqV/+e9l//qwJr/6b+Z/+rDnP/qxZv/6MWd/+XCmP/mxZr/7c6i/+vOov8VAAD/&#10;AAEA/wABAP8AAQD/AAEA/wABAP8AAQD/AAEA/wABAP8AAQD/AAEA/wABAP8AAQD/AAEA/wABAP8A&#10;AQD/AAEA/wABAP8AAQD/AAEA/wABAP8AAQD/AAEA/wABAP8AAQD/AAEA/wABAP8AAQD/AAEA/wAB&#10;AP8AAQD/AAEA/wABAP8AAQD/AAEA/wABAP8AAQD/AAEA/wABAP8AAQD/AAEA/wABAP8AAQD/AAEA&#10;/wABAP8AAQD/AAEA/wABAP8AAQD/AAEA/wABAP8AAQD/AAEA/wABAP8AAQD/AAEA/wABAP8AAQD/&#10;AAAA/wAAAP8AAAD/////////////////////////////////////////////////////////////&#10;////////////////////////////////////////////////////////////////////////////&#10;////////////////////////////////////////////////////////////////////////////&#10;/wAAAP8AAAD/AAEA/wABAP8AAQD/AAEA/wABAP8AAQD/kG5S/5BtUf+Sb1H/km9R/5RvUv+ZdFf/&#10;l3NT/5dzU/+YdFT/l3NT/5l1Vf+adFD/mnRQ/593VP+jd1T/onZT/6V3Vf+oelj/p3lX/6NyUf+p&#10;eFf/rX1Z/6x7Wv+oeFT/q3pZ/6l7Wf+oelj/p3lX/6l4V/+od1b/qXdW/6d1VP+ndVT/q3ZW/6t2&#10;VP+qdVP/qXRS/6Z0Uf+ndVL/pnRR/6h2U/+ndVL/qHZT/6h4VP+peVP/rHxU/7KCWv+6i2H/u4ph&#10;/7+OZf+6iWD/tYRb/7WBWf+xfVX/rntQ/7B7T/+vek7/sn1R/7eBU/+0flD/s31P/7B6TP+xe03/&#10;sXtN/7J8Tv+yfE7/sXtN/7N9T/+zfU//snxO/7J8Tv+yfE7/s3pP/7B3TP+tc0v/rnRM/691Tf+w&#10;dlD/rXNN/6pwSP+scUn/rXJK/65zS/+scUn/rXJK/6xyTP+qcEr/qG5J/6dsSv+lbUr/o2tI/6Zu&#10;S/+ncEr/p3BK/6hxSv+qcEj/q3BG/6xxR/+sbkX/rW9G/61vRv+rbUb/rGxG/69vSf+vcUr/rW9I&#10;/6xuR/+tb0j/sHJL/61vSP+sbkf/rW1H/69vSf+qakT/q2tF/65wS/+tb0r/qmxH/6xxSf+rcEj/&#10;rnNL/7FzTP+wckv/rXJK/65zS/+tckr/qm9H/6dsRP+obUX/p21F/6VrRf+la0X/q29L/69zTv+r&#10;b0r/q29K/6ltSP+obEf/pWpC/6dsRP+qb0f/r3RM/61ySv+pbkb/p2xE/6ZsRP+mbET/qW9H/6pu&#10;Sf+scEv/q29K/6xuSf+qbEf/qGxH/6hsR/+na0b/o2dC/6NnQv+makb/pWlF/6RoRP+makb/pmpG&#10;/6RoRv+laUf/qW1L/6luTv+nbEz/qG1N/6ZrS/+na0n/qm5M/61uTf+tbkv/rW5L/6tsSf+na0b/&#10;qGxI/6hsSP+obEr/pWlH/6hpSv+pakv/qGdJ/6doSf+rbEv/rW5N/69wTf+tcUz/rHBL/6pvR/+o&#10;bUX/qGxH/6dtR/+nbUj/qnBL/6lvSv+nbUj/qHFL/6lyTP+ocUv/pW5I/6NsRv+kbUf/p3BK/6Vu&#10;SP+lbkj/qHFL/6VuSP+lb0v/pnBM/6hyUP+pc1H/qXJM/6hxS/+ncEr/qG5J/6xyTf+tc07/rnRP&#10;/6pwSv+qbkn/qm5J/6VpRP+pbUj/qm5J/6ltSP+uck3/rHBM/6puSv+qb03/qHBN/6dxT/+ncU//&#10;pnFP/6VwTv+jbkz/pHBL/6lzUf+oclD/qnJP/6pyT/+nb0z/pm5L/6NrSP+ncU//o25M/6RvTf+m&#10;cU//p3JQ/6ZxT/+oclD/qXNR/6pyT/+oclD/pG5M/6VwTv+lcE7/pnFP/6RvTf+jbE3/qG9R/610&#10;Vv+tdFf/rnVY/651WP+rclT/rHNV/6t0Vf+rdVP/qXRS/6l0Uv+teFb/qXRS/6dyUP+pckz/qXJM&#10;/6txTP+sckz/snhS/7F3Uf+sdU7/rXZQ/6t1Uf+rd1L/q3ZU/6x3Vf+teFb/r3pY/696WP+pdFL/&#10;qnRS/6p0Uv+pc1H/qnRS/6t1U/+rdVP/q3ZU/6t5Vv+self/r3pY/614Vv+uelX/sn1b/615VP+q&#10;dVP/qnhV/617WP+velj/sXxa/7N+XP+zfVv/s31b/7Z+W/+3f1z/tn5b/7V9Wv+1fVr/snpX/7B5&#10;U/+ud1H/sXpU/693VP+yd1X/tXpY/7N7WP+4gVv/uIFb/7N9V/+3gVv/uoRe/7uFX/+8iGH/vIhh&#10;/7mFXv/Cjmb/v45l/7+LY//BjWX/wIxk/7+LY/+6hVv/uoVb/7mCW/+1flj/tH1X/7d/XP+3f1z/&#10;tHtd/7F4Wv+6gWP/vohm/8CLaf+9iGb/vIdl/7eFYv+4hmP/toRh/8CLa//Ajmv/wI5r/8SSb//I&#10;lnP/wpBt/7+Nav/BjWj/w41p/8KMaP/Aimj/woxq/8SObP/CjGr/wItr/8aRb//KlXP/y5Z2/8uW&#10;dv/Djm7/volq/7yHaP+8h2j/uoVm/7qDZf++h2n/xItu/8KJbP/BiGr/xotr/8WKaP/AhWP/wodl&#10;/8aMZ//AiWP/wYpk/8OJZP+/h2T/w4ho/8KJa//FjG7/yI9y/8uSdP/JkHL/yI9x/8iQbf/KkXP/&#10;zpNz/86Tc//MkXH/y5Bw/8yRcf/OlXf/0Jd5/9afgP/XoX//1J58/9Kcev/TnXv/0px4/9GadP/T&#10;nHb/05x2/9Sdd//YoXv/05x2/9Cadv/VoH7/16KA/9elhP/Vo4L/1aKD/9uoif/cqYr/26aH/9qk&#10;gv/dpYL/36iC/+Cpg//irIj/5K6K/+awjP/hrIr/4q2L/9+qiP/cp4X/3qmH/+Gsiv/irYv/466M&#10;/+OujP/lsI7/5K+N/+Cui//jsZD/6riX/+u4mf/su5v/57aW/+e2lv/mtZT/5rST/+Gvjv/gro3/&#10;362M/+a0k//ntZT/5LKP/+Syj//otpP/57WS/+a0kf/jspH/5LOS/+O1k//muJb/7L6c/+q8mv/o&#10;upj/6LqY/+a4lP/muJT/5LaS/+W5lP/pvZj/57uW/+e9l//nwJn/6MOZ/+XCmv/pxpz/7cyh/+3O&#10;ov/rzqL/DgAA/wABAP8AAQD/AAEA/wABAP8AAQD/AAEA/wABAP8AAQD/AAEA/wABAP8AAQD/AAEA&#10;/wABAP8AAQD/AAEA/wABAP8AAQD/AAEA/wABAP8AAQD/AAEA/wABAP8AAQD/AAEA/wABAP8AAQD/&#10;AAEA/wABAP8AAQD/AAEA/wABAP8AAQD/AAEA/wABAP8AAQD/AAEA/wABAP8AAQD/AAEA/wABAP8A&#10;AQD/AAEA/wABAP8AAQD/AAEA/wABAP8AAQD/AAEA/wABAP8AAQD/AAEA/wABAP8AAQD/AAEA/wAB&#10;AP8AAQD/AAAA/wAAAP8AAAD/////////////////////////////////////////////////////&#10;////////////////////////////////////////////////////////////////////////////&#10;////////////////////////////////////////////////////////////////////////////&#10;/////////wAAAP8AAAD/AAEA/wABAP8AAQD/AAEA/wABAP+QblL/k3BS/5JvUf+Wc1X/l3NT/5h0&#10;VP+YdFT/mHRU/5h0VP+ZdVX/l3NR/5p2VP+eeFT/m3VR/6B4Vf+heVb/o3dU/6V3Vf+oelj/qXtZ&#10;/6V3U/+qelb/rHxY/6x8WP+peVX/p3lV/6l7V/+oelj/p3lX/6t6Wf+peFf/p3ZV/6d1VP+qeFf/&#10;qnhV/6x3Vf+pdVD/qXVQ/6d1UP+mdE//pHJN/6Z0Uf+ndVL/qHhU/6l5U/+re1X/s4Nb/7aHXf+5&#10;imD/todd/7yLYP++jWL/t4Zb/7OCV/+zgFP/sX5R/7WBUv+1gVL/tX9R/7mDVf+2gFH/tX9Q/7F7&#10;TP+xe0z/sXtM/7Z+T/+2fk//t39Q/7d+Uf+1fE//tXxP/7R+UP+1fFH/snlO/650TP+tc0v/r3NO&#10;/61zTf+uck3/rXFM/6twSP+tckr/rXJK/61ySv+tckr/rHFJ/6xwS/+rb0r/qG5J/6huSf+nb0z/&#10;pm5L/6dwSv+ocUv/qHFK/6dwR/+nbkP/qG1D/6twRv+sbkX/rG5F/65wR/+sbkf/rW1H/7FxS/+y&#10;ckz/sHBK/65uSP+ubkj/r29J/6xuR/+tbUf/rm5I/61tR/+qakb/rGxI/7BwTP+ubkr/qmxF/6xu&#10;R/+tb0j/r3FK/7FzTP+vcUr/rnNL/65zS/+pbkb/qG1F/6VrQ/+la0P/qW9H/6huSP+pb0n/rXNO&#10;/7B0UP+tcUz/rHBL/6ltSP+obEf/pmpF/6drRv+rb0r/rHBL/6tvSv+qbkn/qG5I/6dtR/+nbUf/&#10;qW9J/6drRv+obEf/qGxH/6hsR/+na0b/qGxH/6hsR/+mbEf/o2lE/6NpRP+makb/pGhE/6VpRf+n&#10;a0f/p2tH/6ltS/+na0n/qGxK/6dsTP+ma0v/qW5O/6luTv+nbEr/qGxK/6ltS/+pbUv/qWpH/6dr&#10;R/+laUX/pmpG/6drR/+oaUb/p2hH/6prSv+oZ0f/qGdH/6ppSf+rbEv/rm9M/61xTf+tcUz/q29K&#10;/6luRv+nbET/p2xE/6dtR/+nbUf/qW9J/6lvSf+obkj/q3FL/6pwS/+nbUj/p21I/6ZsR/+mbEf/&#10;p21I/6RtR/+kbUf/p3BK/6RtR/+kbkr/pnBM/6lzT/+pc0//qHFL/6dwSv+ncEr/qW9K/6lvSv+p&#10;b0r/qnBL/6tvS/+rb0v/q29L/6drR/+qbkr/qm5K/6puSv+tcU3/q29L/6ltSf+qb03/qXFO/6Ru&#10;TP+kbkz/pXBO/6NuTP+ibUv/pnFP/6t1U/+ncU//qXNR/6pyT/+ocE3/pm5L/6RuTP+mcU//pXBO&#10;/6RyTf+lc07/pXNO/6h0T/+nc07/qXNR/6p0Uv+qdFL/p3FP/6hyUP+ncU//pXBO/6VvTf+jbE3/&#10;rHNV/7F4Wv+yeVz/s3pd/7B3Wv+udVj/rndZ/6t0Vf+qdVX/qXRU/6p1U/+teFb/qnVT/6l0Uv+r&#10;dE7/q3RO/6pzTP+udE7/snhS/7B2UP+ud1D/r3hS/6t1Uf+rd1L/rHhT/615VP+uelX/sHxX/655&#10;V/+mcU//q3VT/6x2VP+pc1H/qXNR/6lzUf+qdFL/rnlX/6t5Vv+te1j/r31Y/699WP+te1b/sH5Z&#10;/6x6Vf+odlP/rHpX/617WP+self/sXxa/7SAW/+0gFv/tH5a/7N7WP+1fVr/s3tY/7F5Vv+yelf/&#10;s3tY/7F6VP+veFL/sXpU/7F2VP+yd1X/tHlX/7V6WP+3fVj/t31Y/7N8Vf+2f1j/uoNc/7yGYP++&#10;iGL/vIhh/7eDXP++imP/wY1m/7+LY/+/i2P/wIxk/8CLYf+8hmD/vIZg/7iBWv+1flj/s3xW/7h+&#10;Wf+6f13/tXpY/7V6Wv+4f2H/vYZn/8GMbP+/imr/t4Vi/7SCYf+5hGL/uoVl/8CLa/+/imj/voxp&#10;/8ORbv/HlXL/wpBt/76Maf+8imX/vopl/7yIY/+7h2L/vIhj/7+KaP+9iGb/vYhm/8KQb//EknH/&#10;yZd2/8uZeP/DkXD/v4xt/72Ka/+8imn/u4Zm/7qFZf/AiWr/wott/8SLbv/CiWv/xYxu/8WMbv++&#10;hWf/voZj/8KKZ/+9hWL/voZj/76GY//Ah2n/wIdp/8KJa//Ei23/xYxv/8iPcf/HjnD/xo1v/8mO&#10;bv/LkHD/zpNz/8yRcf/Kj3H/yY5u/8uQcP/Mk3X/zZR2/9Kcev/Rm3n/0Zt5/8yWdP/Nl3X/0Jp2&#10;/9Gbd//SnHj/0px4/9Sdd//Xn3z/0pp3/9ObeP/TnXv/2KKA/9umhv/WoYH/1J+A/9ilhv/dqIn/&#10;26aH/9Sdfv/ZoX7/3aaA/9+ogv/iq4X/4auH/+Otif/irYv/5K+N/+Crif/eqYf/3aiI/9+qiP/h&#10;rIr/4q2L/+Kti//jroz/5K+N/+Cui//frYz/47GQ/+Wzkv/mtZT/5LGS/+e0lf/otZb/6LWW/+Kv&#10;kP/grY7/3qyL/+e1lP/ntZT/4rCP/+Kwj//ntZT/5rST/+a0k//jspH/5LOS/+W0k//lt5X/6LqY&#10;/+u6mf/rupn/6rqW/+W1kf/mtpL/47WR/+S2kv/pu5f/57uW/+e7lv/ovpj/6MGY/+jDmf/pxp7/&#10;68qf/+vKn//qy5//6cqe/wABAP8AAQD/AAEA/wABAP8AAQD/AAEA/wABAP8AAQD/AAEA/wABAP8A&#10;AQD/AAEA/wABAP8AAQD/AAEA/wABAP8AAQD/AAEA/wABAP8AAQD/AAEA/wABAP8AAQD/AAEA/wAB&#10;AP8AAQD/AAEA/wABAP8AAQD/AAEA/wABAP8AAQD/AAEA/wABAP8AAQD/AAEA/wABAP8AAQD/AAEA&#10;/wABAP8AAQD/AAEA/wABAP8AAQD/AAEA/wABAP8AAQD/AAEA/wABAP8AAQD/AAEA/wABAP8AAQD/&#10;AAEA/wABAP8AAQD/AAAA/wAAAP8AAAD/////////////////////////////////////////////&#10;////////////////////////////////////////////////////////////////////////////&#10;////////////////////////////////////////////////////////////////////////////&#10;/////////////////wAAAP8AAAD/AAEA/wABAP8AAQD/AAEA/4RmSv+NbE3/kW5Q/5JvT/+XdFT/&#10;mXZW/5p2Vv+YdFT/mXVT/5p2VP+adlT/mHRS/5l1U/+adlT/nHZS/6B4Vf+ielf/pnpX/6V3Vf+m&#10;eFb/p3lV/6d5Vf+oeFT/qHhU/6h4VP+nd1P/pnZS/6h6Vv+oelb/qXhX/6t6Wf+peFf/qXdW/6t5&#10;Vv+reVb/qHZT/655V/+pdVD/q3dS/6l1UP+odlH/pnRP/6Z0T/+pd1L/qHhS/6d3Uf+tfVX/toZe&#10;/7qLYf+6i2H/t4hc/7yNX/+/j2H/uYlZ/7CAUP+xgVH/sX5P/7aDVP+6hlb/toBR/7V/UP+1f1D/&#10;tH5P/7B7Sf+0f03/tYBO/7d/Tv+3f07/uIBP/7d/UP+0fE3/tXxP/7h/Uv+2fVL/snlO/7F3T/+x&#10;d1H/sHRP/65yTf+uck3/rXJK/65zS/+uc0v/rHFJ/6twSP+scUn/q3BI/6xwS/+rb0r/q29L/6tx&#10;TP+qcEv/qXJM/6pzTP+qc0z/qnNK/6dwR/+obUP/qW5E/6twRP+tcET/rG5F/65wR/+tbkX/rm5I&#10;/7NyTP+0c03/s3JM/69uSP+vbkj/r25I/6trRf+tbUf/r25I/6xqR/+sakf/sW9M/7JxS/+vb0n/&#10;rm5I/6xuR/+wckv/sHJL/61ySv+scUn/rXJK/61ySv+obUX/pWtD/6VrQ/+la0P/pm9G/6lvSf+p&#10;b0n/rHJM/65yTv+rb0v/qW1J/6hsSP+obEj/p2tH/6hsSP+obEj/pWlF/6drR/+pbUn/p21I/6dt&#10;SP+nbUj/p21I/6FnQv+hZ0L/pmpF/6ZqRf+makX/qGxH/6VrRf+jaUT/o2lE/6NpRP+laUX/pGhE&#10;/6drSf+makj/pWlF/6drSf+na0n/p2xK/6RpR/+ma0n/qW5M/6lxTv+obUv/pmtJ/6dsSv+na0n/&#10;pGhG/6VpRf+kaET/pWlF/6ZqRv+mZ0T/qWpH/65uS/+nZ0T/qGdH/6tqSv+rbEn/qm5K/6tvS/+s&#10;cEv/q29K/6hsR/+la0P/pmxE/6lvR/+la0P/pGpC/6VrQ/+mbET/q3FL/6dtR/+iaEL/pmxH/6dt&#10;SP+nbUj/pGpF/6ZsR/+nbUj/qW9K/6VuR/+mb0j/pm9I/6lyS/+pckv/o2xF/6RtRv+pb0r/qW9K&#10;/6dtSP+pbUv/qW1L/6ltS/+obUv/qG1L/6htS/+obUv/qG1L/6luTP+obUv/qG1L/6ZrSf+ja0j/&#10;pm5L/6BqSP+ga0n/om1L/6NuTP+kb03/qnVT/6x2VP+kbkz/qHJQ/6pyT/+qck//qXFO/6pzTf+p&#10;dVD/p3NO/6Z0T/+mdE//pXNO/6Z0T/+mdE//qnVT/6t1U/+sdlT/qnRS/6p0Uv+oclD/p3FP/6hw&#10;Tf+qck//sXha/7J5W/+yeVv/tn1f/7V8X/+yeVv/sHla/6p1Vf+oc1P/pHJR/6Z0Uf+rdlT/q3ZU&#10;/6t2VP+veVX/sHlT/653UP+ud1D/r3hR/694Uf+veFL/sHlT/6x2Uv+rdVH/rnhU/7B6Vv+ve1b/&#10;r3tW/6t3Uv+ncU//qXNR/6p0Uv+ncU//q3NQ/6hyUP+pc1H/sXxa/6p4U/+ufFf/soJc/7WFXf+t&#10;fVX/qnpS/6p6VP+oeFT/qHZT/6h2U/+self/sX1Y/7J+Wf+xfVj/sHpW/652U/+vd1T/r3dU/611&#10;Uv+udlP/sXpU/7B5U/+sdU//sXdS/7N5VP+0eVf/sndV/7J3Vf+0eVf/tHpV/7R9V/+0fVf/uIFa&#10;/7qEXv+8hmD/uoZf/7iEXf+8iGH/v4tk/72JYv+6hl//wIxl/8CMZf+/iWP/vohi/7eAWv+zfFb/&#10;sntV/7d8Wv+4fVv/sndV/7R5Wf+wd1n/t35g/7uEZf+7hmb/soBf/658W/+zfl7/uINj/7+KaP++&#10;iWf/vYhm/8CLaf/CkG3/v41q/7WDYP+7iWb/vIpl/7yKZf+3hWD/t4Vg/7qIZf+4hmP/uohl/7+N&#10;bP+/jm3/xpV0/8uaev/FlHT/w5Jy/7+Obv+7iWj/uohn/7uGZv+/iGn/w4xt/8iPcv/Ei27/w4pt&#10;/8SLbv++hWj/voVo/8OKbf++hWj/vIVn/7yFZv/Ah2n/wIdp/8GIav/CiWv/wIdq/8CJa//Ci23/&#10;xItt/8iNbf/Kj2//zJFx/8iNbf/EiWn/xotr/8mObv/LknT/yZNx/8uVc//KlHL/y5Vz/8eRb//J&#10;k3H/zZdz/9Cadv/Qmnj/0Zt5/9Kad//Tm3j/05t4/9effP/VnXr/2KB9/9qif//UnX7/0pt8/9Sf&#10;gP/bpIb/2qOF/9Sbff/Xn3z/3aaA/96ngf/jrIb/4KmD/9+phf/hrIr/4K6L/92riP/frYr/36qK&#10;/96pif/gq4v/36iJ/+Gqi//gq4v/4ayM/+GsjP/dq4r/3auK/9yqif/frYz/4a+O/+OxkP/ntJX/&#10;6LWW/+Owkf/hro//4ayN/+eyk//msZL/4q2N/+Oujv/ls5L/5LKR/+i1lv/jspL/4rGR/+Oykv/k&#10;s5P/5rWU/+W0k//mtZT/6bmV/+S0kP/ktJD/5bWR/+a2kv/qvJj/6ryY/+m9mP/pv5n/6cKb/+bB&#10;l//lwpr/5cKa/+XEmf/mxZr/58ab/wABAP8AAQD/AAEA/wABAP8AAQD/AAEA/wABAP8AAQD/AAEA&#10;/wABAP8AAQD/AAEA/wABAP8AAQD/AAEA/wABAP8AAQD/AAEA/wABAP8AAQD/AAEA/wABAP8AAQD/&#10;AAEA/wABAP8AAQD/AAEA/wABAP8AAQD/AAEA/wABAP8AAQD/AAEA/wABAP8AAQD/AAEA/wABAP8A&#10;AQD/AAEA/wABAP8AAQD/AAEA/wABAP8AAQD/AAEA/wABAP8AAQD/AAEA/wABAP8AAQD/AAEA/wAB&#10;AP8AAQD/AAEA/wABAP8AAQD/AAAA/wAAAP8AAAD/////////////////////////////////////&#10;////////////////////////////////////////////////////////////////////////////&#10;////////////////////////////////////////////////////////////////////////////&#10;/////////////////////////wAAAP8AAAD/AAEA/wABAP8AAQD/Njg1/4xtUP+ScVL/lXJU/5Vy&#10;VP+XdFT/mHVV/5l2Vv+ZdVX/mXVT/5h0Uv+YdFL/n3tZ/597Wf+eeFT/oXtX/6J6V/+ielf/oXlW&#10;/6R4Vf+ne1j/pnhU/6h6Vv+oelb/qXlV/6l5Vf+oeFT/rHxY/6x8WP+oeFT/qHhU/6t5Vv+reVb/&#10;q3lW/6t5Vv+teFb/rHdV/614Vv+teVT/rHhT/615VP+selX/rXtW/6x6Vf+tfFT/r35W/659Vf+w&#10;f1b/toVc/72MY/++jWL/vIxe/7uLXf+2hlb/tYVV/7CAT/+xf0z/soBN/7SCT/+1gVH/tYFR/7WB&#10;Uf+0gFD/tIBO/7N/Tf+zfkz/s35M/7J9S/+0f03/t39Q/7Z+T/+3flH/tH5Q/7N9T/+xe03/r3lN&#10;/7J5Tv+yeFD/sHVN/690TP+vdEr/r3RK/690Sv+vdEr/rXJI/61ySv+uc0v/rnNL/61ySv+scUn/&#10;rHFJ/6txS/+qcEr/q3FL/6hxSP+rdEv/qnNK/6pwSP+udUr/rXJI/6twRv+tckj/rHFJ/61ySv+v&#10;cUr/rnBJ/69vSf+vb0n/sXFL/69vSf+ubkj/rGxG/6xsRv+ubkr/q21I/61vSv+ubkr/rnBL/7Jy&#10;Tv+vcUz/r3FK/65wSf+uc0v/rnNL/6xxSf+scEv/rHFJ/61ySv+qb0f/qW9H/6lvR/+nbUX/q3FJ&#10;/6pwSP+obkj/qnBK/6ltSf+obEj/p2tH/6hsSP+mbEf/p2xK/6htS/+nbEr/pmtJ/6RpR/+iaEP/&#10;pGpF/6NpRP+jaUT/pGpF/6huSf+obkj/qW9J/6huSP+pb0n/qW9J/6lvSf+pbUj/p2tH/6RoRP+l&#10;aUX/qW1J/6prSP+naEX/p2hF/6ltSf+qbkr/qm5K/6txTP+sck3/qnBL/6luTP+obUv/pGlH/6Zq&#10;SP+makj/pmpG/6hsSP+pbUn/qW1J/7FzTv+vcUz/rm5K/69vS/+ubkv/rW1K/6prSP+qbkr/qm5J&#10;/6puSf+qbkn/qG5I/6lvSf+rcUv/qW9J/6pwS/+pb0r/pmxH/6ZsR/+mbEf/pGpF/6ZsR/+mbEf/&#10;p21I/6lvSv+nbUj/p21I/6dtSP+obkj/qnBK/6huSP+pb0n/qG5I/6dtR/+ia0T/pWtF/6lvSf+n&#10;bUj/qG5J/6ZsR/+nbEr/qW5M/6luTP+obUv/qG1L/6dvTP+mbkv/o2tI/6ZuS/+mbkv/p29M/6lx&#10;Tv+lbkj/pG5K/6ZwTP+oclD/qnRQ/613U/+ueFT/rnhU/6p0UP+pc0//qXJM/6lyTP+rdE7/q3RO&#10;/6t0Tv+rdE7/qnRQ/6p0UP+odE//qHRP/6l0Uv+qdVP/qnVT/6t2Vv+sdVb/qnRS/6pyT/+tdVL/&#10;r3dU/652U/+xdlT/tXpY/7R5V/+yelf/snpX/7J5W/+weVr/r3hZ/614WP+qdVX/p3JQ/6x3Vf+t&#10;eFb/rHZU/6x2Uv+td1P/rHZS/6t1Uf+sdlL/rXdT/613U/+weVP/sHlT/694Uv+veFL/sHlS/7F6&#10;U/+xelT/r3hS/612UP+qdFD/r3dU/7B4Vf+veFL/q3RO/6t0Tv+qdFD/sHpW/7J+V/+ygVn/s4Ja&#10;/7KBWf+ygVn/r35W/69+Vv+uelX/q3dS/6h0T/+rd1L/r3tW/697Vv+veVX/r3lV/6x0Uf+tdVL/&#10;r3dU/693VP+weFX/r3dU/693VP+vd1T/r3dU/7J3Vf+0eVf/tHlX/7R5V/+yd1X/tHlX/7N8Vv+x&#10;elT/s3xW/7N9Wf+3g17/uIRf/7mFYP+3g17/toRf/7iGYf+3hWD/wY9q/8iWcf/Dkmr/vIpl/7N/&#10;Wv+xe1n/r3lX/7B4Vf+0e13/s3hY/7B1Vf+1elr/uH9h/7d+YP+4gWL/t4Bh/7R9Xv+5gmP/vodo&#10;/8KMav/CjWv/wY1o/8GNaP/Ajmn/v41o/7qIZf+8imf/vIpn/72LaP+9jWn/uopm/7mJZf+2hWT/&#10;tYRj/7eGZf+9jGv/xZRz/8uaef/JmHf/x5Z1/8GQb/+8imn/v4pq/76Jaf/AiWr/yI9x/8eOcf/A&#10;h2r/vYJk/7uCZf+6gWT/uoNl/7yFZ/+8h2j/u4Zn/7yHaP+9hmj/vodo/8GKa//Ei23/wIdp/8CH&#10;af/Cimf/w4to/8mRbv/Kkm//zJFv/8qPbf/IjWv/yY5s/8qPbf/Gjmv/w41r/8iScP/IknD/yJJw&#10;/8qUcv/MlnT/z5l3/9Gbef/Qmnj/0Jp4/8+Zd//Ql3n/0Jh1/9ObeP/Xn3z/1598/9aee//VnXr/&#10;1p1//9adf//ZoIL/26KE/9mhfv/ZoX7/2qJ//9qjff/fqYX/4KqG/9+phf/gq4n/36qI/9umhP/b&#10;poT/4KuJ/+Ksiv/gqYr/36iJ/9+qiv/gq4n/4KuJ/+Kti//hrIr/4KuJ/+Gsiv/jro7/47GQ/+Ox&#10;kP/ls5L/5bOS/+Sykf/kr4//4rCP/+OxkP/frYz/362M/+KvkP/jsJH/5bKT/+i1lv/isZH/4rGR&#10;/+Szk//ltJT/57aW/+e2lv/mtZT/5rWU/+Ozj//js4//5LSQ/+a2kv/oupb/5riU/+e5lf/ovpj/&#10;5ryW/+O8lf/ivZP/5L+V/+PAmP/hvpT/48CW/+fGm/9zZE3/AAEA/wABAP8AAQD/AAEA/wABAP8A&#10;AQD/AAEA/wABAP8AAQD/AAEA/wABAP8AAQD/AAEA/wABAP8AAQD/AAEA/wABAP8AAQD/AAEA/wAB&#10;AP8AAQD/AAEA/wABAP8AAQD/AAEA/wABAP8AAQD/AAEA/wABAP8AAQD/AAEA/wABAP8AAQD/AAEA&#10;/wABAP8AAQD/AAEA/wABAP8AAQD/AAEA/wABAP8AAQD/AAEA/wABAP8AAQD/AAEA/wABAP8AAQD/&#10;AAEA/wABAP8AAQD/AAEA/wABAP8AAQD/AAAA/wAAAP8AAAD/AAAA/wAAAP8AAAD/AAAA/wAAAP8A&#10;AAD/AAAA/wAAAP8AAAD/AAAA/wAAAP8AAAD/AAAA/wAAAP8AAAD/AAAA/wAAAP8AAAD/AAAA/wAA&#10;AP8AAAD/AAAA/wAAAP8AAAD/AAAA/wAAAP8AAAD/AAAA/wAAAP8AAAD/AAAA/wAAAP8AAAD/AAAA&#10;/wAAAP8AAAD/AAAA/wAAAP8AAAD/AAAA/wAAAP8AAAD/AAEA/wABAP8UFhP/jW9T/45vUv+Uc1T/&#10;l3RW/5d0VP+YdVX/mXZW/5p3V/+ZdVP/mHRS/5h0Uv+ZdVP/onxY/6J8WP+gelb/onxY/6J6V/+i&#10;elf/oXlW/6V5Vv+melf/pXlU/6Z6Vf+pe1f/qnpW/6x8WP+qelb/rX1Z/619Wf+peVX/qXlV/6t5&#10;Vv+reVb/rnlX/655V/+teFb/rnlX/696WP+ve1b/rXlU/656Vf+relL/rXxU/618VP+tfFT/rn1V&#10;/7B/Vv+wf1b/toVc/7yLYP+8jF7/uopc/7mJW/+1hVX/toNU/7KATf+ygE3/tYNQ/7WDUP+0gk//&#10;tYFP/7aCUv+0gFD/tIBQ/7N/Tf+zfkz/s35M/7F8Sv+zfkz/tX9Q/7V/UP+0fk//tH5Q/7N9T/+w&#10;ekz/rnhK/7N6T/+zek//sXZM/7B1S/+uc0n/r3RI/65zSf+vdEr/rnNJ/65zS/+vdEz/r3RM/61y&#10;Sv+uc0v/rXJK/6xxSf+sckr/rHJK/6txSf+tc0v/rHNI/6pxRv+uc0n/rHFH/6twRv+tckj/rHFJ&#10;/65wSf+vcUj/rnBH/69wR/+vcEf/sXBI/7JxS/+vbkj/rGxG/61tR/+sbkf/rG5J/69xTP+vcUz/&#10;r3FM/7ByTf+ucEv/r3FM/61ySv+uc0v/rXFM/6tvSv+scEv/rHFJ/6xxSf+rcEj/q3BI/6pwSP+n&#10;bUX/qnBI/6lvR/+la0X/pWtF/6ZqRf+na0f/p2tH/6huSf+mbEf/p2xK/6htS/+ma0n/pWpI/6Rp&#10;R/+hZkT/pGlH/6RpR/+kakX/pmxH/6lvSv+pb0r/qW9J/6huSP+pb0n/qW9J/6ltSP+pbUj/p2tG&#10;/6RoRP+naEX/qmtI/6prSP+naEX/qGpF/6ltSP+scEv/rXFM/650Tv+vdVD/q3FM/6luTP+nbEr/&#10;pGlH/6ZqSP+makb/pmpG/6hsSP+pbUj/qW1I/69xTP+ucEv/rm5K/65uSv+tbUr/q2xJ/6lqR/+q&#10;bkr/q29K/6ltSP+pbUj/p21H/6VrRf+nbUj/qG5J/6pwS/+qcEv/qG5J/6ZsR/+mbEf/pGpF/6Zs&#10;R/+mbEf/p21I/6lvSv+obkn/qG5J/6huSP+obkj/qnBK/6lvSf+pb0n/p21H/6VrRf+la0X/p21H&#10;/6lvSf+mbEf/pmxH/6ZsR/+ja0j/qHBN/6dvTP+mbkv/pm5L/6dvTP+lbUr/o2tI/6dvTP+nb0z/&#10;pm5L/6hxS/+ocUv/pW9L/6dxTf+qdFD/q3VR/613U/+ueFT/rnhU/6p0UP+qdFD/qXNP/6hxS/+r&#10;dE7/rXZQ/6t0Tv+rdE7/qnNN/6lzT/+pc0//qHRP/6l0Uv+qdVP/qXRS/6p1Vf+rdFX/qnRS/6lx&#10;Tv+rc1D/rnZT/690Uv+uc1H/sndV/7J3Vf+weFX/r3dU/693VP+ud1j/rnlZ/614WP+qdVP/qnVT&#10;/6x3Vf+veVf/rHZS/6t1Uf+pdVD/qXRS/6dyUP+pdFL/rHZU/695V/+ye1X/sntV/7J7Vf+2fFf/&#10;tHpU/7N8Vf+xelT/sHlT/7B6Vv+td1P/rnZT/694Uv+sdU//rHVP/7B5U/+ye1T/snxW/7SAWf+z&#10;f1j/sYBY/659Vf+wfFX/sX1W/7SAWf+xfVb/sXtX/695Vf+veVX/snxY/7J8WP+yfFj/snxY/611&#10;Uv+tdVL/rXVS/652U/+vd1T/r3dU/7B4Vf+xeVb/sHhV/693VP+yd1X/sXlW/7R5V/+yd1X/tHlX&#10;/7F5Vv+weVP/sHpW/7F7V/+1gVz/t4Nc/7eFYP+zgVz/soBb/7SCXf+zgVz/vIpl/8WTbv/Ajmn/&#10;t4Vg/7F8Wv+velj/sHpY/7B3Wf+0e13/tHlZ/7B1Vf+1elj/uX5c/7l+XP+3f1z/uYFe/7uCZP+/&#10;h2T/w41r/8aQbP/Fj2v/wY1o/7+LZv/BjWj/voxn/7yKZ/+9i2j/vIpn/72LaP++jmr/vIxo/7qK&#10;Zv+2hmL/tYRj/7aFZP+5iGf/wZBv/8mYd//Il3b/yZl1/8SScf+/jWz/wItr/8GKa//CiWv/xItt&#10;/8OIav+/hGb/u4Bi/72CZP+8g2b/uoNl/7uGZ/+8h2j/u4Vp/7uIaf+8h2j/vYZn/8CJav/Ei23/&#10;wYhq/8CIZf/AiGX/w4to/8iRa//IkWv/ypBr/8qQa//Jjmz/yo9t/8qPbf/Hj2z/xo5r/8mRbv/I&#10;kG3/x5Fv/8uTcP/LlXP/z5l3/9Gbef/Qmnj/zph2/82Xdf/JknP/y5J0/9CYdf/YnXv/1pt5/9KX&#10;df/UmXf/2J17/9abe//XnHz/2qGD/9ykgf/cpIH/2KKA/9Seev/cpoT/36mH/96ohv/eqYf/3qmH&#10;/9mkgv/WoX//3aiG/+Ksiv/hq4n/36mH/96pif/fqor/4KuJ/+OujP/irYv/4KuJ/+Kti//jro7/&#10;5rGR/+Svj//lsJD/5bCQ/+Wwjv/lsI7/5K+P/+Kwj//hr47/4a+O/+Owkf/ksZL/5bKT/+Wyk//i&#10;sZH/4rGR/+Oykv/ks5P/57aW/+a1lP/ks5L/5bST/+Kyjv/gsIz/4rKO/+W1kf/ktpL/4rSQ/+a4&#10;lP/nu5b/5buV/+O8lf/guZL/4r2T/+S/lf/iv5f/48CW/+XEmf/nyJr/KiYb/wABAP8AAQD/AAEA&#10;/wABAP8AAQD/AAEA/wABAP8AAQD/AAEA/wABAP8AAQD/AAEA/wABAP8AAQD/AAEA/wABAP8AAQD/&#10;AAEA/wABAP8AAQD/AAEA/wABAP8AAQD/AAEA/wABAP8AAQD/AAEA/wABAP8AAQD/AAEA/wABAP8A&#10;AQD/AAEA/wABAP8AAQD/AAEA/wABAP8AAQD/AAEA/wABAP8AAQD/AAEA/wABAP8AAQD/AAEA/wAB&#10;AP8AAQD/AAEA/wABAP8AAQD/AAEA/wABAP8AAQD/AAAA/wAAAP8AAAD/AAAA/wAAAP8AAAD/AAAA&#10;/wAAAP8AAAD/AAAA/wAAAP8AAAD/AAAA/wAAAP8AAAD/AAAA/wAAAP8AAAD/AAAA/wAAAP8AAAD/&#10;AAAA/wAAAP8AAAD/AAAA/wAAAP8AAAD/AAAA/wAAAP8AAAD/AAAA/wAAAP8AAAD/AAAA/wAAAP8A&#10;AAD/AAAA/wAAAP8AAAD/AAAA/wAAAP8AAAD/AAAA/wAAAP8AAAD/AAEA/wABAP+HbVT/jXBS/5Fy&#10;U/+Xdlf/mHdY/5d2Vf+Zdlb/mndX/5p3V/+YdFL/mHRS/5x2Uv+eeFT/oXtX/6F7V/+gelb/onxY&#10;/6J6V/+kfFn/pHxZ/6V6V/+lelf/pXlW/6V5VP+pe1f/qHpW/6p9Vv+re1X/qn1W/6t7Vf+qelT/&#10;rHxY/658Wf+ufFn/rnlX/655V/+rdlT/rXhW/696WP+selX/qXdS/6p4U/+ufVX/r35W/7F9Vv+x&#10;fVb/r3tU/7N/V/+0gFj/uIVa/7yJXv++i17/u4hb/7mGV/+3hFX/tYNQ/7KATf+1g1D/toRR/7aE&#10;Uf+2hFH/tYNQ/7SBUv+0gFD/tYFR/7WBUf+1gU//tIBO/7R/Tf+yfUv/tH5P/7N9Tv+yfE3/snxO&#10;/7J8Tv+xe03/r3lL/7V8T/+zek3/sXhL/7B3Sv+vdkn/rnVI/6xzRv+vdEr/rnNJ/65zS/+vdEz/&#10;sHVN/61ySv+vdEz/rXJK/6xxSf+vdEz/r3RM/65zSf+vdEr/r3RK/690Sv+vdEr/rHFH/6pvRf+v&#10;cUj/r3FI/7FzSv+zdUz/r3FI/7FySf+vcEf/r3BH/7BwSv+ubkj/q2tF/61tR/+ucEn/sXNM/7R2&#10;T/+zdU7/sXNO/7FzTv+tcUz/rHBL/61xTP+tcUz/rHBL/6pwSv+scEv/rXFM/6xwS/+rcEj/q3BI&#10;/6pvR/+qb0f/qG5I/6VrRf+kakT/p2tG/6drRv+na0b/qm5K/6tvS/+mbEf/pmxH/6dsSv+kaUf/&#10;pGlH/6JnRf+iZ0X/pWpI/6ZrSf+nbEr/p2xK/6huSf+lbkj/qnBL/6huSP+obkj/qm5J/6ltSP+o&#10;bEf/qWtG/6dpRP+naEX/qWpH/6lqR/+oakX/qWtG/6xxSf+uc0v/r3RM/69zTv+wdE//rHJN/6lv&#10;Sv+nbEr/p2tJ/6ZqSP+makb/p2tH/6VrRf+obEf/qm9H/6xxSf+sbkn/rG5J/6ttSP+qa0j/qWpH&#10;/6lqR/+rbEn/qm5J/6ltSP+qbkn/qGxH/6VrRf+nbUj/qG5J/6twTv+rcE7/qnBL/6dtSP+nbUj/&#10;p21I/6dtSP+nbUj/p21I/6dtSP+nbUj/pmxH/6hsR/+pbUj/qm5J/6huSP+qcEr/qW9J/6huSP+n&#10;bUf/qW9J/6pwSv+kbUf/pG1H/6NsRv+lbUr/pm5L/6ZuS/+lbUr/pW1K/6dvTP+lbUr/pm5L/6hw&#10;Tf+ncEr/p3BK/6hxS/+qc03/qXJM/6pzTf+rdVH/qnRQ/6p0UP+rdVH/rHZS/6dxTf+qdFD/qnRQ&#10;/6dxTf+pckz/rHRR/6t0Tv+rdE7/qnNN/6pzTf+pc0//q3VT/6t1U/+qdFL/pnFP/6VwTv+pc1H/&#10;qXNR/6hwTf+qck//rXVS/611Uv+vdVD/sXpU/7J7Vf+weFX/r3dU/6x2VP+sdlT/rXhW/614Vv+q&#10;dVP/rXdV/613U/+welb/rHZS/6t1Uf+pdVD/p3JQ/6dyUP+qdVP/rXdV/7B6WP+1fVr/s3xW/7J7&#10;Vf+zfFb/s3xW/7V+WP+ye1X/sHpW/7N9Wf+welb/rXdT/653Uf+ud1H/sXpU/7iBWv+8hV7/vYZd&#10;/7eDW/+1gVn/sn5X/656U/+ve1T/tIBZ/7yGYP++iGL/vIZg/7qEXv+5g1//toBc/7aAXP+1f1v/&#10;tX9d/695V/+vd1T/rXVS/611Uv+vd1T/r3dU/7B4Vf+ze1j/sXlW/7B4Vf+xeVb/snpX/7J6V/+x&#10;eVb/sXlW/7B4Vf+welb/snxY/7N9V/+2glv/uIRd/7qGX/+0gl3/soBb/7F/XP+wflv/sX9c/7eF&#10;Yv+3hWD/sX9c/7F8Wv+we1n/s31b/7F4Wv+yeVv/tHlZ/7B1Vf+wdVP/sndV/7F2VP+yd1X/un9d&#10;/7yEYf/AiGX/x49s/8qUcP/Hk2z/wo5n/7+LZP/Cjmf/vYxk/76MZ/+/jWr/vYto/72LaP++jmr/&#10;vo5q/7yMaP+5iGf/uIdm/7eGZf+3hmX/vYxr/8eVcv/Mmnf/zJp3/8eVcv/Ej23/wYpr/8CJav/C&#10;iWv/v4Rk/76DZf+/hGb/wINm/72CZP+8g2b/u4Jl/7yFZ/+9iGn/uYZp/7qHav+8h2j/vIVm/72G&#10;Z//Ei23/wopn/8KKZ//Cimf/w4to/8WOaP/HkGr/ypBr/8uRbP/Jj2r/ypBr/8uQbv/Kj23/yY5s&#10;/8mRbv/IkG3/yJBt/8mRbv/JkW7/zJRx/9CaeP/Rm3n/z5l3/86Ydv/MlHH/zZVy/9CYdf/XnHr/&#10;0pd1/9KWdP/UmHb/1pp4/9Waev/Wm3v/2Z58/9qif//bpYP/2aOB/9iigP/apIL/36mH/+Grif/e&#10;qYf/3qmH/9umhP/XooD/26aE/+Gsiv/irIr/4auJ/96ph//fqor/4KuJ/+Svjf/hrIr/4KuJ/+Ks&#10;iv/irYv/5bCO/+Wwjv/kr43/4q2L/+Svjf/lsI7/5bCO/+Sykf/kspH/5LKR/+Owkf/lspP/57SV&#10;/+e0lf/ksZL/5LGS/+Wyk//ksZL/5rWV/+a1lP/ltJP/5LOS/+CwjP/hsY3/5LSQ/+S2kv/jtZH/&#10;4rSQ/+a4lP/nu5b/5ryW/+i+mP/jvJX/5L2W/+O+lP/hvpb/48CW/+bFmv/mxZr/5seb/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4BzYv+JblH/&#10;jnFT/5JzVP+Vdlf/l3ZX/5d2Vf+aeVj/nHlZ/5t5Vv+ZdVP/mnRQ/511Uf+feVX/oXtX/6J8WP+g&#10;elb/pHxZ/6R8Wf+oe1r/qHxZ/6d7WP+ne1j/p3tY/6Z6Vf+pe1f/qXtX/6l8Vf+oe1T/qHtU/6h6&#10;Vv+oelb/qnpW/699Wv+vfVr/r3pY/655V/+sd1X/rXhW/697Vv+selX/qnhT/6p4U/+vfVj/sH9X&#10;/7B/V/+xfVb/sHxV/7N/V/+0gFj/toNY/7qFWf+8iFn/uIRV/7aCU/+1gVH/tIBO/7F/TP+1g1D/&#10;toRR/7aEUf+1g1D/soBN/7OAUf+zgFH/tYFR/7SAUP+1f1D/tH9N/7WATv+zfkz/tH9N/7R+T/+y&#10;fE3/snxN/7N9Tv+xe03/sXtN/7F7Tf+yekv/snlM/7F5Sv+yeUz/r3ZJ/6xzRv+vdEr/r3RK/690&#10;TP+wdU3/sHVN/690TP+vdEz/rXJK/6xxSf+wdU3/r3RK/690Sv+vdEr/r3RI/7J1Sf+xc0r/r3FI&#10;/6xuRf+ucEf/r3FI/7FzSv+1d07/sHJJ/69xSP+tb0b/rW9G/65wSf+ucEn/rG5H/61vSP+wckv/&#10;s3VO/7N4UP+zeFD/sHVN/65zS/+tcUz/rHBL/61xTP+tcUz/rHBL/6tvSv+rb0r/rXFM/61xTP+s&#10;cEv/rHFJ/6tvSv+qb0f/p2tG/6ZqRf+makX/p2tG/6hsR/+obEf/qm5K/6tvS/+na0f/pGpF/6dt&#10;SP+lakj/omdF/6RpR/+lakj/pmtJ/6htS/+nbEr/p2xK/6lvSv+lbkj/qW9K/6lvSf+nbUf/qW1I&#10;/6drRv+qbEf/qWtG/6ZoQ/+naEX/qGpF/6lrRv+pa0b/q21G/65zS/+uc0v/r3RM/690TP+tcUz/&#10;rHBL/6tvS/+na0f/p2tH/6drR/+makb/qW1I/6huSP+nbUX/qnBI/6txSf+qbkn/qW1I/6hsR/+p&#10;akf/qWpH/6lqR/+sbUr/q21I/6ltSP+qbkn/qGxH/6hsR/+nbUj/pmxH/6dsSv+pbkz/qW5M/6hu&#10;Sf+nbUj/p21I/6dtSP+obkj/qG5J/6VrRf+la0X/pWtF/6hsR/+pbUj/qW1I/6dtSP+pb0r/qW9K&#10;/6lvSv+qcEv/qnBL/6lvSv+kbUf/pG1H/6FrSf+ibEr/omxK/6NtS/+lbUr/o2tI/6ZuS/+mbkv/&#10;p29M/6dwSv+ocUv/qXJM/6lyS/+sdU7/q3RN/6t0Tv+rdE7/qXNP/6dxTf+ncU3/qHRP/6VxTP+p&#10;c0//qnRQ/6dxTf+ncU3/qnJP/6x0Uf+qck//qXJM/6pzTf+qck//rHRR/6p0Uv+qdFL/qnRS/6dx&#10;T/+oclD/qHJQ/6dxT/+sdFH/rXZQ/611Uv+veFL/sXpU/7F6VP+ud1H/rnhU/654VP+ueFb/rnlX&#10;/6x3Vf+rdlT/rnhU/613U/+veVX/rXdT/6t1Uf+rdVH/p3JQ/6dyUP+rdlT/q3ZU/613Vf+vd1T/&#10;sntV/7B5U/+weVP/sntV/7F7V/+welb/sXtX/7J+Wf+yfFj/sHpW/695Vf+xelT/tn9Y/7yFXv+/&#10;iF//wYph/7qGXv+3g1v/s39Y/697VP+wfFX/toJb/76IYv/DjGX/wYpj/7yFXv+5g1//t4Fd/7aA&#10;XP+0flr/s31b/7R+XP+xeVb/rHRR/6tyVP+tdVL/rnZT/7F5Vv+yfFr/sHpY/7B6WP+xe1n/s31b&#10;/7J8Wv+weFX/sHhV/6x2VP+welb/snxY/7R+WP+2gFr/t4Nc/7yIYf+3hWD/s4Fc/699WP+vfVr/&#10;r31a/699Wv+wflv/r31a/7N+XP+0flz/tH5c/7J5W/+yeVv/tHlZ/7B1Vf+ydlT/tHlX/7F2VP+v&#10;dFL/uH1b/76DYf+/iGL/xI1n/8yWcP/MmHH/xZFq/8KOZ//Cjmf/vo1l/7+OZv++jGf/vYto/72L&#10;aP+/jWr/v49r/72Naf+6imb/u4pp/7iHZv+4hmP/u4lm/8ORbv/OnHf/z5t2/8mVcP/Fj23/wYtp&#10;/8GIav/BiGr/vYJi/7yBYf+9gmT/wYRn/72CZP+9gmT/u4Jl/7uEZv+8h2j/uYZn/7iFZv+8h2j/&#10;vIVm/7yFZv/BiWb/w4to/8OLaP/HjGr/xY5o/8SNZ//Jj2r/ypBr/8mPav/GjGf/yI5p/8mObP/I&#10;jWv/yI1r/8iNa//HjGr/yJBt/8iQbf/JkW7/y5Nw/9GZdv/RmXb/zph2/8uVc//Lk3D/zpZz/9CY&#10;df/Wm3n/1Jh2/9SYdv/UmHb/1Zl3/9ebef/Wm3v/15x6/9effP/YooD/2aOB/9mjgf/apIL/3aeF&#10;/+Grif/fqoj/3qmH/92ohv/bpoT/2aSC/92ohv/gqoj/4KqI/9+qiP/fqor/4KuJ/+Svjf/irYv/&#10;4ayK/+Grif/irIr/5K6M/+SujP/irYv/4KuJ/+Kti//kr43/5bCO/+eykP/ls5L/5LKR/+OxkP/m&#10;tJP/57WU/+a0k//kspH/5bOS/+Wzkv/kspH/5rWU/+a1lP/ks5L/47KR/+Gxjf/iso7/5LSQ/+O1&#10;kf/jtZH/4rSQ/+S4lf/ovJn/57yZ/+a8lv/guZL/4LmS/+K7kv/jvpT/4r+X/+XCmP/mw5n/48KX&#10;/+XEmf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i3BV/5By&#10;Vv+OcFT/knVX/5N0Vf+Vdlf/lnVW/5h3Vv+aeVb/nXtY/5t5Vv+eeFT/nnZS/511Uf+jeFX/pXpX&#10;/6h9Wv+qflv/qHxZ/6l7Wf+oelj/qHpW/6x8WP+vf1v/rHxY/6l5Vf+qelT/rHxW/6l8Vf+qfVb/&#10;pnpT/6d7VP+melP/p3lV/65+Wv+vfVr/soBd/7F/XP+teVT/rnpV/697Vv+ufFf/sH9X/7B/V/+x&#10;gFj/rn1V/69+Vv+xfVb/sX1W/7J9U/+zflT/tYBW/7R+Uv+zfU//s31P/7N9T/+zfU7/tH9N/7eC&#10;Tv+7iFP/tIJN/7OBTP+wgU3/r39O/7WCU/+1gVH/toBR/7aAUf+zfU7/s35M/7N+TP+1gE7/tH9N&#10;/7R+T/+zfU7/snxN/7J8Tf+xe0z/sn5O/615Sf+ve0v/snxN/695Sv+zfU7/sXhL/610R/+vdEz/&#10;sHVN/7B1Tf+xc0z/sXNM/7ByS/+xc0z/sXNM/6pvR/+scUf/rnNJ/7BzR/+ydUn/sXRI/7N0SP+y&#10;c0j/sHFG/65wR/+ucEf/sXNK/7J0S/+xdkz/rnNJ/6xxR/+rcEb/qW5E/6pvRf+tckr/sHVN/7J3&#10;T/+vdEz/s3hQ/7d8VP+0eVH/r3RM/65zS/+tcUz/rHBL/61xTP+tcUz/rXFM/6xwS/+obEf/qm5J&#10;/61xTP+rcEj/r3RM/7B1Tf+pbkb/qG1F/6pvR/+qb0f/qm9H/6ttSP+rbUj/q2xJ/6tsSf+laUX/&#10;p2tH/6puSv+na0n/omZE/6RoRv+obEr/qGxK/6VpR/+makj/qGxK/6huSf+obkn/qW9J/6puSf+o&#10;bEf/qWtG/6dpRP+paUb/qGhF/6lpRv+oakX/qGpF/6lrRv+qbEX/q21G/7FzSv+uc0n/rHFH/6xx&#10;Sf+obUX/p2xE/6NnQv+na0b/pmpF/6ZqRf+makX/q3FJ/6pwSP+qcUb/rnVK/7B3TP+sckr/p21F&#10;/6drRv+rb0v/rW5L/65vTP+sa0v/rGxJ/6prSP+qa0j/qWpH/6hsSP+obEj/pGpF/6BoRf+iakf/&#10;o2tI/6VtSv+lbUr/o2xG/6RtR/+tc03/qG5I/6ZqRf+na0b/p2tG/6ZqRf+na0b/p2tG/6ZsR/+n&#10;bEr/qW5M/6twTv+tclD/rHFP/6dsSv+ja0j/o21L/6NtS/+jbUv/o21J/6VuSP+lbUr/pmxH/6dt&#10;SP+qcEv/q3FM/6pwSv+qc0z/qnNK/6pzSv+tdk3/rHVM/6t0S/+pckv/q3VP/6p0Tv+mckv/pXFK&#10;/6RyTf+jcUz/o3FO/6VwTv+ibUv/pm9Q/6tyVP+scU//qm9N/6tvTf+qbkz/q3BO/6xxT/+sdU//&#10;rndR/6lzT/+mcEz/pnBM/6ZwTP+td1P/rXdT/612UP+ueFT/r3lV/613U/+pdVD/rXlU/615VP+r&#10;eVb/qXdS/6t3Uv+teVT/r3lV/653Uf+veFH/rHVP/6x1T/+sdlT/qnVT/6l0Uv+sd1X/qHJQ/6hy&#10;UP+qc03/q3RO/6x1Tv+td1H/rHZS/6l1UP+pd1L/rHpX/6x6V/+vfVj/tYFc/7eBXf+2gFr/uIFa&#10;/7yFXP/AiWD/woti/72IXv+4hFz/tYFa/69+Vv+te1b/r3tW/7N/Wv+4glz/t4Fd/7eBXf+zfVn/&#10;s31Z/7aAXP+7hWP/u4Vj/7d/XP+weFX/rHRR/6lwUv+ob1H/qG9R/6tyVP+velj/sHtZ/7F8Wv+v&#10;elj/rXtY/614Vv+sd1X/q3ZU/6t1Uf+ye1X/tX5X/7R+WP+1gFb/toFX/7uHX/+/i2T/uIZh/7KA&#10;W/+xf1z/sH5b/6x6V/+te1j/tYNg/7qFY/+4gmD/tH5c/7N7WP+1elj/tntZ/7V5V/+4fFr/un5a&#10;/7Z6Vv+0eFT/tXlV/7N5VP+5f1n/wotk/8iTaf/Ll2//zJhw/8aSav/Cjmb/wY1m/72MZP+9iWT/&#10;vIhj/7mHYv+9i2j/v41q/7yKZ/+6imb/vo5q/7uJZv+7iWb/vYhm/8GMav/OmnX/0Zt3/82Xc//C&#10;jGr/wIpo/8GJZv/BiGr/wYhq/7+GaP+8g2b/u4Jl/7qBZP+5gGP/u4Rm/7qCZ/+6hGj/uYRl/7mE&#10;Zf+9hmf/vodo/76GY/+8hGH/x4xq/8aMZ//HjWj/xoxn/7+FX//EimT/ypBq/8iOaP/Fi2X/yI5p&#10;/8iMav/JjG3/yYxt/8eKa//Hi2n/yY5s/8mObP/Gi2n/yJBt/8yUcf/NlXL/zZVy/8qSb//JkW7/&#10;zJRx/86Tcf/ZnXv/2pt6/9WWdf/YmXj/3Z5//9mcff/Xmnv/1Zp6/9aee//YoH3/2KKA/9ehf//V&#10;n33/2aOB/9ymhP/apYP/3qmH/96ph//eqYf/1qJ9/9ejfv/eqYf/3qmH/9mkgv/dqIb/4ayK/+Sv&#10;jf/fqoj/36mH/+CqiP/gqoj/4KqI/+Grif/irIr/36mF/+Grh//jrYn/5rCM/+m0kv/nspD/4K6L&#10;/9+tiv/jsY7/5rSR/+WzkP/ls5D/5bOQ/+Sykf/kspH/57WU/+e1lP/isZD/5LOS/+Kyjv/fr4v/&#10;4LKO/+Gzj//hs4//4LKQ/+G1kv/fs5D/4baT/+S5lv/iuJL/37WP/9+4j//mv5b/476U/+K/l//f&#10;vJT/4r+V/+bFmv/mxZr/AQ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9qVUD/&#10;jHFW/4xxVP+NclX/lXha/5N2Vv+Vdlf/lnhW/5Z4Vv+ZeFX/mnhV/5t5Vv+feVX/oXlV/6J6Vv+m&#10;e1j/pXpX/6l+W/+qflv/p3tY/6l7Wf+oelb/qnpW/65+Wv+vfVr/rnxX/7F9WP+wfFX/sH9X/65+&#10;Vv+tfVX/qHtS/6p9VP+sf1b/rYBZ/65+WP+xf1r/s4Fc/7B+Wf+te1b/sYBY/7WBWv+vflb/sYBY&#10;/7KBWf+ygVn/soFZ/7aCW/+1gVr/tYBW/7aBV/+2gVf/uIFY/7eBVf+0flD/tX9R/7aAUv+4gFH/&#10;uINR/7mEUP+6h1L/tYJN/7B+S/+zgUz/tYNQ/7aCUP+0gFD/toBR/7iAUf+1fU7/tn5P/7V9Tv+1&#10;gE7/tX9Q/7aAUf+1f1D/snxN/7V/UP+0fk//tH5P/7B6S/+zfU7/tH9N/7B6S/+weEn/sXhL/7F4&#10;Tf+xdk7/r3RM/7F2Tv+0dk//tnhR/7J0Tf+xc0z/snRN/61ySv+uc0n/r3RI/690SP+zdkr/sXRH&#10;/7JzR/+yc0j/snNI/7JzSv+xc0r/tHZN/7N1Tv+wdUv/rXJI/61ySP+tckj/qnBI/6lvR/+tc0v/&#10;sXdP/7N5Uf+0eU//tntR/7Z7Uf+zeFD/rHFJ/6twSP+scUn/rHFJ/61xTP+scEv/rXFM/69zTv+u&#10;cEv/sHJN/7ByTf+rb0r/sHVN/7B1Tf+pbkb/qG1F/6pvR/+scUn/rW9I/61vSv+sbkn/q2xJ/6tr&#10;SP+qa0j/q2xJ/6xtSv+na0f/pGhE/6VpRf+pbUn/qm5K/6ZqRv+na0f/qW1J/6huSf+obEf/qGxH&#10;/6ltSP+na0f/qWtG/6hpRv+ra0j/q2tH/6xsSP+sbkn/q21I/6ttRv+pa0T/qmxD/65wR/+ucEf/&#10;rW9G/6xxR/+qb0f/qG1F/6RpQf+makX/pWlE/6VpRP+pbkb/r3RM/650TP+sc0j/rXRJ/6pxRv+q&#10;cEj/p21F/6ZqRf+pbUj/q29L/61uS/+ra0j/q2tI/6trSP+sbEn/qmtI/6drR/+makb/pWlF/6Vq&#10;SP+lakj/o2tI/6VtSv+ocE3/qHFL/6RtR/+obkj/qW9J/6puSf+pbUj/qW1I/6hsR/+na0b/qGxI&#10;/6dsSv+qb03/rHFP/6twUP+nblD/pm1P/6JqR/+ibEr/o21L/6NtSf+lb0v/pW5I/6VuSP+lbkj/&#10;qW9K/6lvSv+rcUz/q3FM/6txS/+sdU7/rXZN/612Tf+teE7/rnlP/6p1S/+pdEr/qHJM/6hyTP+n&#10;c0z/pXFK/6Z0T/+kck3/onBN/6NuTP+lcE7/pm9Q/6lwUv+tclD/rXFP/6xwTv+rb03/q29N/6xy&#10;Tf+tc07/q3RO/6ZwSv+mcEz/qXNP/6p0UP+ud1H/rndR/654VP+veVX/sHpW/697Vv+uelX/rXlU&#10;/6h2Uf+ndVL/qHZR/615VP+welb/sHlT/694Uv+weVP/r3hS/612UP+sdlT/q3VT/6t1U/+veVf/&#10;qnRS/6pzTf+rdE7/rHVP/612UP+td1P/rHZS/6t3Uv+uelX/rHpX/6p4Vf+uelX/sX1W/7V/Wf+2&#10;gFr/t4BX/7yFXP/AiWD/v4hf/72IXv+6hVv/toJa/7B8Vf+te1b/rHpV/617Vv+wfFf/rnpV/695&#10;Vf+xe1f/toBc/7qEYP++iGT/wYtn/72FYv+1fVr/rXVS/6lwUv+qcVP/qXBS/6hvUf+veVf/sXxa&#10;/7R/Xf+0f13/r3pY/655V/+we1n/sHtZ/695Vf+ye1X/tH1W/7Z/WP+6g1z/uINZ/72HYf/BjWb/&#10;v4tk/7eFYP+zgVz/sX9a/7KAW/+4hmH/wo5p/72JZP+3gV3/t39c/7h9W/+yd1X/s3dV/7V5V/+3&#10;e1n/un5a/7h8WP+3e1f/tHpV/7J4U/+0fVf/vIVe/76KYv/FkWn/yZhv/8WUbP/CkWn/wI9n/7uK&#10;Yv+4hmH/vIpl/7yKZ/++jGn/wI5r/7yKZ/+6iGX/uopm/7uJZv+4hmP/uYRi/72IZv/HkW3/yZNv&#10;/8qUcP/CjGr/wYlm/8WNav/FjWr/xItt/8KJa//CiWv/wYhq/76FaP+8g2b/vYRn/7yFZ/+8hGn/&#10;uoNl/7qDZf+6g2T/voVn/76FZ/+8hGH/wIhl/8SJZ//Gi2n/xoxn/8GHYv/Dh2L/xopl/8eLZv/E&#10;iGT/woZi/8SIZv/Ii2z/x4pr/8WIaf/GiWr/yo1u/8iNa//Gi2n/yo9t/8qPbf/HjGr/y5Bu/8yR&#10;b//LkG7/zJFv/8+Tcf/XmHX/25t4/9iXd//ZmHj/3p9+/9qefP/Xm3n/1pt5/9aee//Wnnv/1Z16&#10;/9ObeP/VnXr/2aF+/9qif//apIL/36mH/9+phf/fq4b/2aWA/9ymgv/gqob/462J/9+ph//fqoj/&#10;4q2L/+OujP/fqoj/3aiG/96qhf/hrYj/4qyI/+KsiP/irIj/36mF/9+ogv/gqYP/46yG/+u1k//q&#10;tZP/466M/+GvjP/mtJH/57WS/+e1kv/ntZL/57WS/+Oxjv/hr47/5rST/+a0k//jspH/5LOS/+Oy&#10;kf/fsY//4LKO/+O1k//oupj/5rqX/+S4lf/es5D/4baT/+S5lv/iuJL/4LaQ/+S6lP/lvpX/5L+V&#10;/+PAmP/hvpb/48CW/+XEmf/jwpf/t5Zr/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zwy&#10;Jv+LcVb/kHVa/4xxVP+PdFf/lnlb/5R3V/+XeFn/mXtZ/5p5WP+XdlP/mHZT/5p4Vf+feVX/oXtX&#10;/6V9Wf+mflr/pHlW/6d8Wf+ofFn/pnpX/6h6WP+oelb/qnpW/65+Wv+vfVr/sHxX/7J+Wf+xfVb/&#10;sn5X/7GAV/+tflT/rH1T/6p9VP+vgln/sYRb/65+Vv+uflj/sIBa/7B/V/+wf1f/tINb/7qGXv+w&#10;f1b/sH9W/7KBWP+zgln/tYRb/7mFXf+3glj/t4JY/7eCWP+4g1f/t4FV/7iCVv+2gFL/tX9R/7h/&#10;Uv+7g1T/vIRT/7mEUv+4g1H/tIBO/699Sv+ygE3/tIJP/7SATv+1f1D/toBR/7iAUf+1fU7/t39Q&#10;/7Z+T/+2fk//tn5P/7iAUf+4gFH/s3tM/7d/UP+4gFH/tX9Q/7R8S/+1fUz/tn5N/7F5Sv+rc0T/&#10;sHdK/7J5Tv+yd0//sHVN/7N4UP+2eFH/tnhR/7J0Tf+vcUr/sXNM/7N1Tv+vdEr/sHVJ/7J1Sf+z&#10;dkr/snVI/7JzSP+yc0j/s3RL/7Z3Tv+0dk3/tXdO/7N1Tv+vdEr/q3BG/65zSf+vdEz/rHJK/6pw&#10;SP+tc0v/r3VN/7F3T/+1fFH/t35T/7J5Tv+tc0v/qm9H/6htRf+qb0f/rXJK/65yTf+rb0r/rW9K&#10;/69xTP+wck3/sXNO/7ByTf+rb0r/rXJK/6xxSf+pbkb/qW5G/6pvR/+ucEn/rnBJ/61tSf+sbEj/&#10;rGxJ/6xsSf+sbEn/q2tI/6prSP+pa0b/qWtG/6drRv+pbUn/q29L/6hsSP+pbUn/q29L/6hsR/+n&#10;a0b/p2tG/6hsR/+na0b/qGxH/6psR/+qbEf/rm5K/61tSf+tbUf/rm5I/6xtRP+qa0L/q2xD/65x&#10;Rf+tb0b/rW9G/65wR/+qb0f/qG1F/6dsRP+na0b/p2tG/6hsR/+tckr/sHVN/690TP+scUn/qm9F&#10;/6NoQP+lakL/p2xE/6htRf+na0b/qW1I/6prSP+oaUb/qGlG/6prSP+sbUr/qmxH/6lrRv+laUX/&#10;pmpG/6huSf+nbEr/pmtJ/6ZrSf+pcU7/qHFL/6RtR/+kakX/rHJM/65yTf+rb0r/rG5J/6hsR/+n&#10;a0b/qGxI/6htS/+rcE7/q3NQ/6hvUf+ka03/omlL/6RrTf+jbUv/oWxK/6NtSf+mcEz/pW9L/6Rt&#10;R/+pb0r/rHJN/6txTP+sckz/rHJN/6xyTP+tdk//rHVO/6x2UP+sd03/rnlP/6x3Tf+qdUv/pnFH&#10;/6hyTP+qdE7/pnJL/6dzTv+lcUz/o29K/6NuTP+qdFL/p3FP/6dvTP+tclD/rnJQ/65yTv+tcU3/&#10;q29L/61zTv+tc07/q3RN/6VvSf+ockz/rHZQ/613U/+ud1H/r3hS/7B6Vv+welb/rnpV/696WP+t&#10;e1j/qnhV/6Z0Uf+mdFH/q3ZU/7B6Vv+zfFb/sntV/7B5U/+yeFP/sHlT/612UP+sdU//q3VR/6t1&#10;Uf+veVX/sHlT/694Uv+veFL/rndR/654VP+td1P/q3VR/6x2VP+teFb/rXhW/614Vv+teVT/rXlS&#10;/7F7Vf+0f1X/tH9V/7iBWP+9h1v/vYdb/72HW/+9h1v/toFX/7F7Vf+xfVb/sX1Y/658V/+uelX/&#10;qXVQ/6l1UP+veVX/uIJc/7uFX/++iGL/w4xm/8CJY/+4gF3/rnZT/6lxTv+rclT/qnFT/6hvUf+v&#10;eVf/sHpY/7J8Wv+zflz/sn1b/7J9W/+yfVv/s35c/7J8WP+xelT/s3xV/7iBWv+5glv/toBa/7qE&#10;Xv/BjWb/wY1m/76KZf+3g17/sn5Z/7uHYv/Cjmn/xZFs/72HY/+4gVv/uIBd/7l+XP+vdFL/r3NR&#10;/7N3Vf+1eVf/tntZ/7d8Wv+3fFr/tHlX/7J3Vf+0fVf/t4Fd/7qGX//Cjmf/x5Zt/8aVbf/Dkmr/&#10;wZBo/72LZv+5h2L/u4lm/72LaP+/jWr/v41q/7yKZ/+3hWL/uIZj/7yKZ/+6hWP/tH9d/7aBX/+9&#10;h2X/v4ln/8aOa//Di2j/wIdp/8WMbv/FjWr/wots/8OMbf/KlHL/ypN0/8aPcP/CiWz/v4Zp/7+G&#10;af/Ah2r/vYRn/7yDZv+6gWT/vINl/72EZv+9hGb/wIdp/8SJZ//EiWf/xIln/8KIY//BhWH/wIRg&#10;/8WJZf/BhWH/v4Nh/8OHZf/Jimv/yIlq/8WIaf/FiGn/yo1u/8qNbv/Jjmz/y5Bu/8aLaf/BhmT/&#10;yY5s/8yRb//LkG7/zJBu/86Sbv/TlHH/2Zl1/9iYdf/VlnP/2Zp3/9ucef/ZnXn/2Z58/9ecev/X&#10;nHr/1pt5/9abef/XnHr/2aF+/9igff/bo4D/3qiG/96ohP/gqob/3qiE/9+phf/gqob/5K6K/+Ks&#10;iP/gqob/4KqG/+Csh//fq4b/26eC/9yog//fq4b/46+K/+Suiv/irIj/3qiE/9ymgv/ep4H/4KmD&#10;/+iykP/msY//466M/+Oxjv/quJX/6LaT/+q4lf/ntZL/5rSR/+Kwj//frYz/5LKR/+Szkv/ks5L/&#10;5rWU/+W0k//hs5H/4LKQ/+O1k//nu5j/5bmW/+S3lv/htpP/4reU/+W6l//juZP/47mT/+W7lf/k&#10;vZT/5r+W/+S/lf/hvpb/48CW/+XCmP/iv5X/4cCV/3xbM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hnFW/4x0Wv+NdFb/jnVX/5B1V/+Ud1n/k3ZW/5h3Vv+celf/m3lW/597Wf+adlT/m3dV/515V/+g&#10;elb/pHxY/6V9Wf+kfFj/pntY/6d8Wf+kfFn/pXpX/6h8Wf+qflv/qX1Y/6t9Wf+ugFz/sIBc/7CA&#10;Wv+wgFr/sYFZ/65+Vv+wgFj/rn5W/65+Vv+wgFj/sIBY/7SEXP+zg1v/soFZ/7OCWv+xgFj/soFY&#10;/7SDWv+ygVj/sYBX/7KBWP+zgln/s4JZ/7WCV/+2g1j/t4JW/7aAVP+1gVL/tYFS/7aCU/+0gFH/&#10;tX9R/7mDVf+5g1T/t4FS/7eBUv+2glL/s4BR/7SBUv+zgFH/s4BR/7SAUP+2gFH/t4FS/7iCU/+2&#10;fk//t39Q/7iAUf+yfUv/s35M/7R/Tf+0f03/tH9N/7Z+Tf+2fk3/t39O/7R8Tf+1fU7/s3tM/7F5&#10;Sv+wd0r/sHdK/7J5TP+0eVH/tHlR/7N4UP+xdk7/r3RM/65zS/+vdEz/r3RM/7F2TP+zdUz/snVJ&#10;/7F0SP+0dUr/tHVK/7N0Sf+yc0r/sXJJ/7JzSv+0dE7/sXFL/7FzTP+xc0r/rnNL/65zS/+uc0v/&#10;rnNL/690TP+uc0v/rXJK/7F2Tv+wd0z/r3ZL/6tyR/+nbUX/q3BI/6twSP+scUn/rnJN/61xTP+s&#10;cEv/rHBL/6tvS/+rb0r/rnBL/65wS/+scEv/rHBL/6tvSv+rb0r/q3BI/61ySv+ucEn/rW9I/69v&#10;S/+tbUr/qmpH/6trSP+pakf/qWpH/6prSP+obEf/qW1I/6ltSP+obEf/qm5J/6ltSP+obEf/qW1I&#10;/6dtR/+nbUf/pWtF/6drRv+makX/qW1I/61vSv+sbEb/rW1H/61uRf+rbEP/rG1C/65vRP+yc0f/&#10;s3RI/7N0Sf+yc0j/r3FI/6xuRf+kaUH/pGlB/6hsR/+obkj/qG5I/6pwSv+tc03/rHJM/6pvR/+n&#10;bET/pGlB/6VqQv+nbET/p2xE/6htRf+obEf/p2tG/6drRv+laUT/pmpF/6hsR/+obEf/qGxH/6hs&#10;R/+la0X/pmxH/6ZrSf+lakj/p2xK/6dsSv+nbEr/pW1K/6dtSP+obkn/rHJN/65yTv+scEz/qm5K&#10;/6tvS/+qbkr/qm5K/6pwS/+pb0r/qm9N/6htS/+nb0z/qHBN/6dvTP+lb03/pG5K/6RuSv+kbkr/&#10;p3FN/6hxS/+lbkf/qXJL/6txS/+rcUz/rHVP/6x1T/+tdlD/rXZQ/6p0UP+qdE7/rXZP/6x3Tf+p&#10;dEr/qnNK/6l0Sv+nckj/p3JI/6h0Tf+nc0z/p3NO/6dxTf+pc0//qXNR/6hwTf+rcE7/q3FM/6xy&#10;Tf+uck7/rnJO/61zTv+tc07/rnRP/6x1T/+sdU//r3hS/613U/+ud1H/r3lV/695V/+ueFb/rnhW&#10;/695V/+ueVf/q3ZU/6t2VP+teVT/rnpV/7N9V/+0flj/tH5Y/7F6U/+ud1D/r3hR/653UP+veVP/&#10;sHlT/7B5U/+yfFj/s3xW/7F7V/+veVX/rXdT/613U/+rdVH/qXNP/6t1U/+sdlT/rXdV/7B6WP+v&#10;eVX/r3lT/7B6VP+yfVP/s35U/7WAVP+5hFj/voha/7+JW/+9h1v/uIJW/7V+Vf+zflT/sn1T/7N9&#10;V/+yfFb/r3lT/654Uv+0flj/toBa/7N9V/+4glz/v4lj/8CJY/+5glz/tn5b/7J6V/+rc1D/q3JU&#10;/6xzVf+vdlj/rnVX/7B4Vf+veVf/r3lX/7F7Wf+zfVv/uIJg/7V/W/+yfFj/snxY/7R+Wv+welb/&#10;rnhU/7SAW/+9iWT/wIxn/7+LZv+5hWD/uYVg/76KZf++imX/vYlk/7mEYv+4gmD/tX9d/7B5Wv+t&#10;dFb/rnVX/7B3Wf+xeVb/sXlW/7J6V/+0e13/sHdZ/610Vv+ueFb/tX9d/8COaf/Ek2v/xJRs/8OT&#10;a//AkGj/v49p/7yMZv+4iGT/uIZj/7mHZv+5h2b/tYNi/7WDYv+1g2L/uYdm/7yKaf+4hmP/toFh&#10;/7R/X/+2gWH/u4Rl/76HaP+/iGn/u4Rl/7qDZP+7hGX/wItp/8SPbf/NmHb/0Zx6/8+Zd//Ij3H/&#10;wYhq/7+Gaf/DiGr/wodp/76DZf++g2X/vINm/72EZ//CiWz/wols/8KJa//BiGr/wYhq/7+EZP+/&#10;hGT/v4Ri/8OHZf/Dh2X/w4dl/8OHZf/Gh2j/xolq/8iLbP/JjG3/yY5s/8iNa//IjWv/yI1r/8KH&#10;Zf/EiWf/yI1r/8uQbv/KkGv/y5Fs/86Ub//PlW//0phy/9OZdP/QlHD/0JRw/9aaeP/ZnXv/1Zl3&#10;/9KXdf/XnHr/2p99/9qfff/XnoD/2KB9/9qif//bo4D/26WD/92nhf/gqoj/3qiG/92ng//eqIT/&#10;4KqG/92ng//eqIT/3aeD/96ohP/ZpIL/2aSC/9mkgv/cp4X/4ayK/+Kuif/hrIr/36qI/96ph//e&#10;qYf/4ayK/+Ktjf/hrIz/362M/+Sykf/ls5L/47GO/+a0k//pt5b/5bOS/+OxkP/gro3/47GQ/+Kx&#10;kP/hsI//5bST/+O1kf/itJD/4rSQ/+CykP/fs5D/4bWQ/+C0kf/jt5T/47eU/+S4k//jt5L/5bmU&#10;/+W7lf/lu5X/5buV/+W+l//ivZP/5L+V/+PAmP/jwJj/48CW/+XCm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9aTjj/inNU/451V/+OdVb/lHlb/5V4Wv+Wd1r/mHdY/5t4WP+fe1n/nHhW/6F5Vf+edlL/nnZS&#10;/6F5Vf+je1f/pX1Z/6Z+Wv+je1f/pntY/6h9Wv+me1j/pntY/6h9Wv+pflv/qX1Y/6p+Wf+vgV3/&#10;roBc/7CAXP+xgVv/soJc/7CAWv+xgVv/soJa/7KCWv+xgVn/soJa/7WFXf+1hV3/s4Ja/7KBWf+x&#10;gFf/soFY/7OCWf+zgln/s4JZ/7OCWf+zgln/soFW/7WCV/+3glb/uIRV/7mDVf+3g1T/toJT/7eD&#10;VP+2glP/t4FT/7mDVf+5g1T/toBR/7aAUf+1gVH/sX5P/7SBUv+zgFH/s4BR/7WBUf+1gVH/uIJT&#10;/7iCU/+1f1D/toBR/7eBUv+yfUv/tH9N/7aBT/+2fk3/t39O/7d/Tv+2fk3/tX1M/7N7TP+1fU7/&#10;tHxN/7B3Sv+xeEv/sHdK/7J5TP+zeVH/s3hQ/7N4UP+vdEz/rnNL/690TP+vdEz/sHVN/7J0S/+z&#10;dUz/snRL/7JzSP+0dUr/tHVK/7R1Sv+1dk3/sHFI/7BxSP+yckz/sHBK/69xSv+xc0z/sXNM/7Fz&#10;TP+xc0z/r3FK/7ByS/+tckr/rXJK/690TP+wdUv/r3RK/61ySP+pb0f/rHFJ/65zS/+tc0v/r3NO&#10;/61xTP+tcUz/rXFM/69xTP+vcUz/sHJN/69xTP+uck3/q29K/6puSf+scEv/q29K/6xwS/+ucEn/&#10;rW9K/61vSv+rbEn/qWpH/6prSP+pakf/qmtI/6ltSf+pbUj/qW1I/6puSf+pbUj/qW1I/6ltSP+o&#10;bEf/qW1I/6hsR/+na0b/qGxH/6ltSP+na0b/qm9H/61vSP+tbUf/rW5F/65vRv+sbUL/r3BF/7Jz&#10;R/+2d0v/tndL/7V2Sv+zdEn/r3FI/6xuRf+kaUH/pmpF/6huSP+obkn/qW9K/6pwSv+pb0n/qG5I&#10;/6VqQv+nbET/pWpC/6VqQv+nbET/p2xE/6VqQv+pbUj/qW1I/6drRv+laUT/pmpF/6htRf+pbUj/&#10;qW1I/6huSP+mbEf/pmxH/6VqSP+ma0n/q3BO/6xxT/+pbkz/qW5M/6luTP+qb03/rXNO/650T/+r&#10;cUz/q29N/6twTv+scE7/qnBL/6xyTf+qcEv/qnBL/6pwS/+qcEv/q3FM/6lyTP+ncU3/pnBM/6Zw&#10;TP+mcEr/qHJM/6hxSv+kbUb/qHFK/6txS/+sck3/rHVP/6x1T/+ud1H/rXZQ/6p0UP+rdE3/rHVO&#10;/6x1TP+rdEv/q3RL/6t0S/+nckj/p3JI/6l1Tv+pdU7/q3VP/6lzT/+ncU3/qnNN/6lyTP+ocUv/&#10;q3FM/61zTv+udE//rnRP/61zTv+tc07/rnRP/6x1T/+sdU//rXZQ/613U/+ud1H/rnhU/7B6Vv+u&#10;eFb/rnhW/695Vf+veVX/rXdT/613U/+ueFT/r3lV/7R+WP+zfVf/s31X/7J7VP+weVL/sHlS/7B5&#10;Uv+zfFX/s3xV/7N8Vf+1flj/tH1X/7N8Vv+welb/rXdT/613U/+sdlL/qnRQ/613U/+td1X/rXdV&#10;/695V/+veVX/rnhS/695U/+yfVP/tH9V/7WAVP+4hFX/vYdZ/7qEVv+6hFb/t4FV/7R9VP+zfFP/&#10;sXxS/7N9V/+0flj/s31X/7J8Vv+2gFr/toBa/7J8Vv+0flj/uIJc/7eBXf+3gFr/uIBd/7Z+W/+u&#10;dlP/rXRW/6xzVf+udVf/rnVX/693VP+udlP/rXdV/695V/+yfFr/t4Ff/7aAXP+yfFj/sHpW/7F7&#10;V/+yfFj/sXtX/7J+Wf+4hF//vopl/7+LZv+6hl//vYlk/72JZP+9iWT/u4di/7mEYv+5g2H/tX9d&#10;/7B5Wv+ud1j/r3hZ/653WP+ueFb/r3lX/7B4Vf+xeFr/rnVX/6tyVP+ueFb/s31b/7+LZv/BkGj/&#10;xJNr/8SUbP++jmj/uo1m/7yMZv+5iWX/uIZj/7eFZP+1g2L/s4Fg/7SCYf+1g2L/uYdm/76Jaf+/&#10;imj/vYho/7yHZ/+5hGT/toFh/7uEZf++h2j/u4Rl/7iDY/+2gWH/vYhm/8GMav/FkG7/zJd1/8qU&#10;cv/GjW//wIdp/76DZf/Ch2n/wYZo/72CZP++g2X/vYRn/8CHav/Dim3/xItu/8SLbv/Dim3/wols&#10;/7+EZv+/hGT/wodn/8WIaf/Eh2j/xIdo/8aHaP/Gh2j/x4pr/8iLbP/IjGr/yo5s/8iNa//Gi2n/&#10;xotp/8KHZf/Fimj/x4xq/8mObP/KkGv/ypBr/86Ub//Nk27/zpRv/9CWcf/OlG//zJJt/9SYdv/Y&#10;nHr/1Zl3/9GWdP/XnHr/26B+/9qfff/Yn4H/156A/9qhg//aon//26OA/9ulg//dp4X/3aeF/9ul&#10;gf/cpoL/3qiE/9ulgf/eqIT/36mF/92ng//Zo4H/16KA/9qlg//bpoT/4KuJ/+Csh//hrIr/4ayK&#10;/92ohv/cp4X/36qI/+GsjP/hrIz/3qyL/+Gvjv/kspH/5LKP/+a0k//pt5b/5bOS/+OxkP/hr47/&#10;5LKR/+KxkP/isZD/5bST/+O1kf/jtZH/4rSQ/+Gzj//gtI//4raR/9+zjv/itpH/4bWQ/+K2kf/j&#10;t5L/5LiT/+W5lP/kupT/47mT/+O8lf/kvZb/472Y/+S/lf/jvpT/4r+X/+PAmP/iv5f/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LdFX/j3ZY/5B1V/+VeFr/nH1e/5p5Wv+aeVr/nHlb/6B8Wv+ifFj/oXZT/6J3VP+i&#10;d1T/o3hV/6V6V/+nfFn/p3xZ/6Z7WP+lelf/p3xZ/6l+W/+pflv/qX5b/6l/Wf+pf1n/qX9Z/6t/&#10;Wv+sgFv/rX9b/66AXP+yglz/sYFb/7GBW/+yglz/s4Nb/7SDW/+zglr/tINb/7WEW/+1hFv/soFY&#10;/7GAV/+wf1b/soFY/7OCWf+zgln/s4Ra/7GCWP+zgln/soFW/7WCV/+3g1T/uoZX/7uHWP+5hVb/&#10;uIRV/7iEVf+5hVb/uIRV/7mDVf+5g1T/toBR/7aAUf+1gVH/tIBQ/7SBUv+1glP/tIFS/7WBUf+0&#10;gFD/t4FS/7aAUf+3gVL/toBR/7eCUP+zfkz/uIBP/7qCUf+1fUz/t39O/7iAT/+2fk3/tXtN/7N7&#10;TP+1fE//tHtO/7F4S/+veUv/sXhL/7J5Tv+xd0//sHZO/7F2Tv+tckr/rXJK/690TP+vdEz/sXNM&#10;/7J0S/+1dk3/tXZN/7N0S/+2d07/tHVK/7V2Tf+2d07/sXJJ/7FxS/+yckz/sXFL/69xSv+wckv/&#10;sHJL/7FzTP+xc0z/rW9I/61vSP+ucEn/r3FK/7FzTP+vdEr/r3RK/61ySP+rcEj/rnNL/7B1Tf+u&#10;dEz/rnJN/61xTP+tcUz/rHBL/65wSf+vcUr/r3FK/7ByS/+wdE//rXFM/6puSf+rb0r/qm5J/6pu&#10;Sf+tb0r/rnBL/61vSv+qa0j/qWpH/6lqR/+na0f/qGxI/6ltSf+obEf/qW1I/6tvSv+qbkn/qm5J&#10;/6puSf+pbUj/qm5J/6hsR/+na0b/qm5J/6tvSv+rbUb/rnBJ/61vSP+tbkX/rW5F/69uRP+vbkT/&#10;s3RI/7h5Tf+4ekv/t3lK/7R1Sf+xdEj/rnBH/6pvRf+lakL/pWtF/6huSP+nbUj/qW9K/6huSP+n&#10;bUf/pGpE/6NnQv+na0b/p2tG/6htRf+rbUb/qW1I/6ZqRf+qbkn/qm5J/6ZqRf+laUT/pmpF/6Vr&#10;Rf+obkj/p21H/6dtSP+jbEb/oWpE/6NrSP+qb03/s3hY/7V6Wv+vdFT/rnNR/6xxT/+scU//rXJQ&#10;/61yUP+scU//q3BO/6pvTf+qb03/qnBL/6pwS/+qcEv/qnBL/6txTP+pb0r/qW9K/6lyTP+qc03/&#10;p3FL/6dxS/+qdE7/qHJM/6VvSf+kbUb/pm9I/6txS/+sck3/rXNO/6xyTf+tdlD/rndR/6t0Tv+r&#10;dE3/rHVO/61zS/+tc0v/rHVM/6t0S/+mcUf/p3JI/6t1T/+sdlD/rHZQ/6p0Tv+pc0//rHVP/6pz&#10;Tf+ocUv/qXJM/650T/+wdlH/rnRO/6xyTP+tc03/rXNN/6x1Tv+tdlD/rHVP/653Uf+td1P/r3lV&#10;/7F7V/+veVX/r3lV/695Vf+veVX/rXdT/613Uf+ueFL/sHpU/7R+WP+yfFb/snxW/7R+WP+zfFX/&#10;sntU/7J7Uv+3fVf/t31X/7V7Vf+4fln/s3xW/7F6VP+xe1f/rnhU/613U/+td1P/rXdT/653Uf+v&#10;eFL/rnZT/652U/+veVX/rHZS/654Uv+yfVP/toFX/7aBVf+5hVb/u4dY/7aAUv+3gVP/t4FV/7N8&#10;U/+0fVT/s3xT/7R9Vv+5glv/uIFa/7Z/WP+4gVr/tX9Z/7R+WP+zfVf/sHpU/6x2Uv+weFX/tX1a&#10;/7N7WP+vdlj/sHdZ/651V/+wd1n/sHdZ/692WP+tdVL/r3dU/693VP+xelT/s31Z/7V/W/+zfVn/&#10;sXtX/7V/W/+9iWT/uYVg/7aCXf+3g1z/uoZf/72JYv+8iGH/v4ll/72JZP+7h2L/uYVg/7eCYP+3&#10;gmD/tYBe/7B5Wv+veFn/sHla/653WP+td1X/rnhW/694Wf+wd1n/sHdZ/652U/+xeVb/s31b/7uH&#10;Yv+9i2b/wY9q/8OTa/++jmj/uopk/7yMaP+6iGf/t4Vk/7aEY/+2gWH/toFh/7iDY/+2hGP/u4Zm&#10;/7+Kav/BjGr/wItp/8KNbf+6hWX/uYRk/7uGZv++iWn/u4Zm/7mEZP+4g2P/u4Zm/7qFY/+8h2X/&#10;wo1r/8GKa//Ah2n/voVn/7mAY/++g2X/voNl/7yBY/++g2X/voVo/8OKbf/Ei27/xItu/8WMb//E&#10;i27/w4pt/76FaP+/hGb/w4hq/8iLbP/GiWr/xodo/8WGZ//Gh2j/xolq/8eKa//FiWf/yY1r/8mN&#10;a//Hi2n/xYpo/8SJZ//Gi2n/x4xq/8iNa//LkG7/yJBt/8yVb//Kk23/ypNt/8uUbv/NknD/zJFv&#10;/9KWdP/VmXf/1Jh2/9OWd//XnHz/26CA/9adf//XnoD/2J+B/9ykgf/ZoX7/2KB9/9mhfv/Zonz/&#10;3KV//9mjf//Zo3//2qSA/9qkgP/bpYH/3qiG/92nhf/bpYP/2aOB/9qlg//bpoT/3aiG/9ynhf/g&#10;q4n/4ayK/9umhP/ZpIL/26aG/96pif/erIv/3auK/96si//isI//5LKR/+a0k//mtJP/47GQ/+Gv&#10;jv/gro3/5bOS/+Oykf/ks5L/5bST/+O1kf/jtZH/47WR/+G1kP/htZD/4bWQ/+C0j//jt5L/37OO&#10;/+G1kP/jt5L/47eS/+S4k//kupT/47mT/+S6lP/hupP/47yV/+K8l//gupX/4LuR/9+8lP/eu5P/&#10;3ruT/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3V2cf+Mc1X/jnVW/5B1V/+Vdlf/nHtc/5p3Wf+beFr/oX1d/6J8WP+keVb/oXZT&#10;/6N3VP+melX/p3tW/6p+Wf+ofVr/pntY/6d8Wf+nfVf/q4Fb/6qAWv+rgVv/q4Fb/6uBW/+rgVv/&#10;rYNd/6+FX/+xhWD/sIRf/6+BXf+xg1//soJc/7ODXf+1hV//tYRc/7SDW/+0g1v/tYRb/7WEW/+2&#10;hVz/tINa/7SDWv+zgln/s4JZ/7OCWf+zgln/s4Ra/7OCWf+0g1j/tINY/7aDWP+2g1j/uIRV/7qG&#10;V/+5hVb/uYVW/7mFVv+7h1j/uoZX/7uFV/+7hVb/uYNU/7eBUv+2glL/tYFR/7WBUf+1glP/tYJT&#10;/7WBUf+3gVL/uIJT/7eBUv+3gVL/toBR/7eCUP+1gE7/t4JQ/7mBUP+1fUz/tn5N/7h+Tv+3fU3/&#10;tnxO/7R8Tf+1fE//tHtO/7B6TP+wekz/r3lN/7B6Tv+wd0z/r3VN/7F3T/+xdk7/r3RM/65zS/+x&#10;c0z/s3VO/7N0S/+1dk3/tXZN/7N0S/+1dk3/tXZN/7V2Tf+2d07/s3RL/7R0Tv+0dE7/tXVP/7V1&#10;T/+xc0z/sXNM/7FzTP+vcUr/rG5H/61vSP+wckv/s3VO/7V3Tv+ydEv/r3RK/65zSf+scUn/r3RM&#10;/690TP+vdEz/r3RM/65yTf+tckr/q3BI/6twSP+vcUr/rW9I/69xSv+vdEz/rnNL/6tvSv+rb0r/&#10;qm5J/6ltSP+qbkn/r3FM/6xtSv+qa0j/p2tH/6drR/+na0f/qW1J/6puSv+pb0r/qG5J/6lvSf+q&#10;bkn/qm5J/6puSf+pbkb/rW9I/6xuSf+rbUj/rW9K/61vSP+vcUr/rnBJ/69vSf+ub0b/r25E/7Bv&#10;Rf+yckb/tnZK/7h5Tf+4eU3/tXZK/7BzR/+sb0P/qG1D/6htRf+nbET/pWtD/6dtR/+qcEv/q3FL&#10;/6pwSv+pb0n/p2tG/6ZqRf+pbUj/qm5J/6puSf+rb0r/q29K/6ltSP+rb0r/qGxH/6VpRP+kakT/&#10;pGpE/6VrRf+obkj/pG1H/6NsRv+ia0X/oWlG/6hwTf+tdVL/sXha/7Z7W/+zeFj/sXZU/690Uv+r&#10;c1D/q3NQ/6hwTf+pcU7/q3BO/6htS/+obkn/qW9K/6pwS/+qcEr/qnBK/6pwSv+pb0n/qG5I/6lv&#10;Sf+mb0j/qHFK/6hzSf+oc0n/qHNJ/6dwR/+ncEf/qHFI/61zTf+tc03/rnRO/650Tv+udE//r3VQ&#10;/650T/+udE7/rnRO/61zS/+tc0v/rnRM/6t0S/+ncEf/p3JI/6t1T/+rdU//q3VP/6p0Tv+qc0z/&#10;rHVO/6pzTP+ocUv/q3RO/653Uf+xd1H/sHZQ/650Tv+tc03/rnRO/694Uf+veFH/rXZQ/612UP+u&#10;eFT/sXpU/7J7Vf+welT/sHlS/654Uv+veVP/r3lT/7F6U/+zfFX/uIFa/7aAWv+yfFb/snxW/7aA&#10;Wv+1flX/s3xT/7N8U/+0elL/tXtV/7R6VP+2fFf/tnxX/7J7Vf+0fVf/sXtX/613U/+ueFT/rXdT&#10;/653Uf+tdlD/rndR/653Uf+ueFT/rHZS/695U/+yfVP/t4JY/7qFWf+6hVn/u4dY/7iCVP+4glb/&#10;uIJW/7N8U/+1flX/tH1U/7R9Vv+5glv/tX5X/7N8Vf+zfFX/tH5Y/7V/Wf+zfVn/rnhU/6lzT/+r&#10;dVP/sHhV/7B4Vf+vdlj/snlb/7J5W/+0e13/tHtd/7B3Wf+udlP/sHhV/7B4Vf+weVP/sntV/7aA&#10;XP+2gFr/uIJc/8CMZf/JlW7/xpJr/76KY/+5hV7/uYVe/72JYv+8iGP/wIpm/7yIY/+3g17/t4Ne&#10;/7WAXv+2gV//tH9d/655V/+teFb/r3pY/696WP+teFb/sHpY/7F7Wf+veVf/sHpY/7B6WP+ze1j/&#10;s31b/7uHYv+9i2b/vYtm/76OaP++jmj/uopk/7mJZf+5h2b/uYdm/7eFZP+0gmH/toRj/7aEY/+2&#10;hGP/u4Zm/7+Kav/Ai2v/volp/76Jaf+7hmb/u4Zm/72IaP++iWn/volp/7uGZv+5hGL/uYRi/7aB&#10;Yf+2gWH/uINj/76HaP+/hmj/vINl/7mAYv+8g2b/u4Jl/7qBZP+7gmX/vYRn/8CHav/Dim3/xo1w&#10;/8eOcf/FjG//w4pt/7+Gaf+/hGb/xIlr/8iNbf/Himv/woVm/8GCY//Fhmf/xodo/8SHaP/FiWf/&#10;yY1r/8mNa//Hi2n/xopo/8eLaf/HjGr/yY5s/8uQbv/LkG7/ypJv/8uTcP/Kkm//ypJv/82Vcv/Q&#10;lXP/zpJw/8+Tcf/Pk3H/0pZ0/9SYdv/XnHz/2p9//9GZdv/Tm3j/2aF+/9ykgf/YoH3/1Z54/9ih&#10;e//ao33/3aaA/9ukfv/Zonz/26R+/9ujgP/aon//3KSB/92lgv/cpIH/2aOB/9mjgf/bpYP/3KaE&#10;/92nhf/gqoj/4KqI/92nhf/apYP/2qWF/96pif/frYz/3qyL/96si//hrIz/5K+P/+axkf/jsZD/&#10;47GQ/+KvkP/grY7/47GQ/+W0k//ltJP/5bWR/+K0kP/jtZH/5LaS/+Gzj//hs4//4rSQ/+K0kP/k&#10;uJH/3rKL/9+zjv/jt5L/47eS/+O3kv/jt5L/47mT/+O5k//hupP/37iR/+C5kv/fuJH/4LqV/+K8&#10;l//gvZX/37yU/9+8lv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gnVk/492WP+Velz/lXha/5R1Vv+Yd1j/nHlb/5x4WP+jfFv/p39c/6Z7WP+n&#10;e1b/pnpV/6h8Vf+sf1j/q35X/6p9Vv+qfFj/qX1Y/6p+Wf+qfln/rYFc/62DXf+sglr/qoBY/6mC&#10;Wf+pgln/r4Vd/7SKYv+uhFz/roJb/6+DXP+yhV7/soJc/7KCWv+3hl7/uIde/7eGXf+6hl7/vIle&#10;/7aFWv+2hVr/tYRZ/7SDWP+2hVr/t4Zd/7WEW/+ygVj/tINa/7SDWv+1hFn/vIle/7iFWv+2g1j/&#10;toNY/7OAU/+2glP/uYVW/7uFV/+7hVf/vYdY/8KKW/+9hVT/vIRT/7qFU/+7hVb/uIJT/7iCU/+3&#10;g1P/uIRU/7iCU/+4glP/uIJT/7eBUv+2gFH/toBR/7iCU/+4g1H/t4JQ/7eCUP+4gE//uIBP/7d/&#10;Tv+2fEz/tnxM/7N5S/+yeUz/s3pN/7F7Tf+veUv/r3lL/7V8T/+vdkv/sHdM/7J4UP+yeFD/sHVN&#10;/7B1Tf+wdU3/tHZP/7Z3Tv+5elH/t3hP/7N0S/+yc0r/snRL/7R2Tf+yc0r/sXFL/7V1T/+2dlD/&#10;tnZQ/7V1T/+0dE7/snJM/7FzTP+tb0b/q21E/69wR/+zdEv/uXpR/7l8UP+1d07/sHVL/61ySP+q&#10;b0f/qm9H/6twSP+tckr/sHRP/61xTP+tckr/qm9H/6xuR/+zdU7/sHJL/69xSv+ydE3/sHJL/69x&#10;Sv+tb0j/rG5J/6xuSf+tb0r/rnBL/6puSf+qbkn/qGxI/6ZqRv+na0f/p21I/6lvSv+qcEv/qG5J&#10;/6dtSP+nbUf/q29K/61ySv+vdEz/rnNL/65wSf+rcEj/rnBJ/61vSP+vcUr/r3FI/7FySf+vcEX/&#10;rm9E/69wRP+yc0f/s3RI/7Z3S/+3eE3/snNI/61wRP+qbEP/qGpB/6dpQv+nbET/pWpC/6VrRf+q&#10;cEr/rnRO/650Tv+tcUz/rHBL/6drRv+qbkn/rG5J/61vSv+ub0z/rW5L/6xtSv+rb0v/rXFN/65y&#10;Tf+qcEr/p21H/6RqRP+lbkj/pG1H/6RtR/+ibEr/oWtJ/6lxTv+tdVL/sHhV/7V9Wv+4fln/uX9a&#10;/7l/Wv+ye1X/rHJN/6RtR/+qcEv/qnBL/6txTP+rcUz/qnBK/6ltSP+obEf/qW5G/6luRv+rcEj/&#10;q3BI/6pwSP+ocUj/qHFI/6dxRf+kb0P/pXBE/6dwR/+ncEf/q3RL/650TP+vdU3/rnRM/650TP+s&#10;ckr/rnRO/691T/+vdEz/rnNL/65zS/+tckr/rHFJ/6xySv+sckr/q3RL/6x1Tv+rdU//rHZQ/6t1&#10;T/+qc0z/q3RN/6pzTP+pckv/rHVO/694Uf+veFH/sHlS/694Uf+tdk//sHlS/7R9Vv+xelP/rndR&#10;/6x1T/+veFL/sHlT/694Uf+xelP/r3hP/612Tf+veE//sXpR/7R9VP+1flX/tX5V/7N8U/+xelH/&#10;sXpR/7R9VP+1flX/uIFY/7Z8VP+0elL/tHpS/7N5U/+3e1b/tXtV/7Z8V/+5f1r/tH1X/653Uf+s&#10;dU7/r3hR/694Uf+qc0z/r3hR/7F7Vf+yfFj/r3lV/654Uv+ueFL/sXxS/7aBV/+4g1f/uoVZ/7qE&#10;WP+3gVX/tX5V/7R9VP+0fVT/tH1U/7R9Vv+1flf/sntV/653Uf+rdVH/q3RO/6p0Uv+ueFb/rnhW&#10;/6x0Uf+sc1X/sHdZ/7F4Wv+xeFr/snlb/7N8Xf+2f2D/tHtd/652U/+udlP/uH1b/7h+Wf+zfFb/&#10;sntU/7aCW/+1gVr/tYRc/72MZP/Ek2v/xJNr/8OSav+3hl7/t4Vg/7iGYf+3hWL/tYBe/7aBX/+2&#10;gV//toFf/7WAXv+1gF7/sX9c/7J9W/+xfFr/sn1b/7aBX/+zflz/s35c/7N9W/+ueFb/q3VT/613&#10;Vf+ueFb/sXtZ/7yHZf+8imf/t4Vi/7eFYv+9jWn/uopm/7uJZv/CkG//wY9u/72IaP+6hWX/uoVl&#10;/7yHZ/+9iGj/vIdn/76JZ/++iWn/vIdn/7aEY/+5h2b/u4lo/7yKaf+/jWz/x5Vy/8eScP/CjWv/&#10;uoRi/7iCYP+4gmD/uYNh/7+HZP/AiGX/voZj/7+HZP+9hWL/uoJf/7yDZf+7g2D/vYVi/7+HZP++&#10;hWf/xItt/8aNb//CiWv/v4Zp/72EZv/Ah2n/xotr/8aLa//Eh2j/wINk/72AYf/ChWb/xIRo/8aH&#10;aP/Fhmf/yIlq/8uKav/KiWn/yYpp/8uMa//JjWv/y49t/86ScP/Nk27/zZNu/8uRbP/LkG7/zJFv&#10;/9CVc//UmHb/0JN0/86Rcv/PkHH/0pV2/9OWd//Wm3n/15x6/9CYdf/RmXb/2KB9/9ukfv/cpX7/&#10;26F7/9eddf/conr/4KaA/9ylfv/ao33/26R+/9+kgv/aon//26OA/9+nhP/fqIL/26R+/9ukfv/f&#10;qIL/3aaA/96ngf/gqYP/36eE/+CqiP/gqoj/3aiG/9+qiP/frYr/4q2L/+Gsiv/hrIr/5a+N/+ex&#10;j//kr4//5rGR/+izk//hr47/4a+O/+e1lP/otpP/5bWR/+Ozj//ktJD/47OP/+Ozjf/isoz/4LOM&#10;/+G0i//kt47/4rWM/+CzjP/dsYr/4bWQ/+O3kv/jt5L/4LSP/9+1j//iuJL/37iP/9+4j//hupH/&#10;4buW/+O9mP/fvJb/3ruT/926kv/fvJT/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93c2r/i3FW/450Wf+VeFr/lnda/5p5Wv+belv/nXpa/597W/+ifFj/onxY&#10;/6N5U/+le1X/qn5X/62BWv+pfVb/qXxV/6t+V/+qfFj/qHpW/6p8WP+rf1r/rIBb/6yCXP+tg13/&#10;q4FZ/6uEW/+shVz/rode/7OJYf+uhFz/sYVe/7KGX/+1iGH/t4df/7aGXv+5imD/toVc/7aFWv+4&#10;h1z/t4Zb/7ODVf+4hVj/uIVY/7aDWP+0g1j/s4JX/7OCV/+ygVj/tYRb/7WEWf+2g1j/uIVa/7WC&#10;V/+2g1j/uYZb/7WCVf+4hFX/uoZX/72HWf+9h1j/vYdY/8GJWv++hlf/vIRV/7yEU/+3gVL/t4FS&#10;/7iCU/+3gVP/t4FT/7V/Uf+2gFL/toBR/7R+T/+2gFH/uIJT/7eBUv+2gFH/toBR/7WATv+1gE7/&#10;tH9N/7WATv+2fk3/tX1M/7N6Tf+0e07/s3pN/7B3TP+wd0z/snlO/7N6T/+xdkz/sXZM/7B1Tf+x&#10;dk7/rnNL/7FzTP+0dk//t3lS/7Z2UP+2d07/t3hP/7d5UP+zdUz/s3VM/7d5UP+ydE3/snJM/7V1&#10;T/+4eFL/tXVP/7JyTP+ydE3/sXNM/7ByS/+ucEn/r3FK/7FzTP+0dk//uHpR/7l7Uv+zdUz/rHFJ&#10;/6pvR/+qb0f/qW5G/6pvR/+tckr/r3NO/6xxSf+uc0v/rnNL/65zS/+xdk7/rnNL/7FzTP+0dk//&#10;sXNM/65wSf+ucEn/rG5H/61vSP+vcUr/qm9H/6ltSP+pbUj/p2tG/6NnQv+iZkL/pWlF/6hsSP+q&#10;bkr/qW1J/6drRv+na0b/q3BI/69xSv+ydE3/sXNM/69xSv+vcUr/rXJK/65zS/+tb0j/rW9I/69x&#10;SP+wc0f/sXRI/69yRv+wc0f/r3JG/7F0SP+xdEj/rnBH/6xuRf+oakP/pmhB/6VqQv+nbET/p2xE&#10;/6luRv+pb0f/rXNN/61zTf+rb0r/qm5J/6hsR/+qbkn/rG5J/6ttSP+rbEn/q2xJ/6xtSv+rbEn/&#10;q2xJ/6puSv+qbkn/pWtF/6ZsR/+lbkj/pW1K/6JqR/+ibEr/omxK/6hyUP+rdVP/rXdT/695Vf+0&#10;fVf/u4Re/7iBWv+rdE3/pG1G/6NsRf+ocUr/qW9J/6txS/+rcUv/qnBK/6dtR/+obkj/q3BI/6tw&#10;SP+qb0f/q3BI/6txSf+qc0r/o21B/6JsQP+mcET/pW9D/6VvQ/+ncUX/rnVK/7F4Tf+wdUv/rnVK&#10;/61zS/+rcUn/sHZO/7J3T/+tckr/rXJK/61ySv+rcEj/qm9H/6txSf+tc0v/q3RN/6x1Tv+tdk//&#10;rXZP/6t0Tf+rdE3/q3RL/612T/+xelP/rHVO/6x1Tv+sdU7/rXdR/694Uf+td1H/sHlS/7B5Uv+t&#10;dk//rHVP/6t0Tv+weVP/sntV/7J7VP+veE//rHVM/612Tf+we1H/sntS/7J7Uv+zfFX/s3xV/7F6&#10;U/+xelP/sntS/7J7Uv+zfFP/t4BX/7V+Vf+5f1f/t31V/7V7Vf+4flj/uoBb/7h+Wf+1flj/tX5Y&#10;/7B5U/+weVP/sXpT/7B5Uv+qdE7/rXdR/695U/+teVT/rHhT/6x4Uf+ueFL/sn1T/7eCWP+2gVf/&#10;toFX/7aBV/+0f1X/tn9W/7N8Vf+xelP/s3xV/7V+V/+xelP/rndR/6x2Uv+sdlT/rnhW/6t1U/+u&#10;eFb/r3hZ/7B5Wv+weVr/tXxe/7V8Xv+wd1n/r3hZ/7B5Wv+ye1z/snlb/693VP+weFX/t4Ba/7R9&#10;V/+ye1T/sXtV/659Vf+ufVX/q3tV/6x8Vv+zg13/tYVf/7mIYP+3hWD/uIZh/7WDXv+xf1z/rHpX&#10;/6h2U/+seln/rXta/7B+Xf+vfVz/rXta/7J9Xf+xfFz/sXxc/7R/X/+zfl7/s35c/7N+XP+ueVf/&#10;rnlX/696WP+velj/sHtZ/7KAXf+1g2D/tIJh/7SCYf+3hWL/uYdm/7uJaP/Djm7/w45u/8CLa/+9&#10;iGj/uoVl/7qFZf++iWn/uoVl/7mEYv+9iGb/u4lo/7aEY/+3hWT/uYZn/7qHaP+/jWz/zZh2/9Gc&#10;ev/Fj23/u4Vj/7d/XP+5gV7/vYVi/7+HZP/AiGX/wIhl/72FYv+5gV7/vIRh/76GY/+8hGH/v4Ri&#10;/8CFY/+9gmD/voNj/7+EZP/AhWX/wIVl/8WKav/Fimr/xYpo/8KHZf/FiWf/woVm/76BYv/Eh2r/&#10;woVo/8aGav/IiGz/xIRo/8WEaP/Ih2n/yYhq/8qLav/Jimn/yYpp/8qLav/Gimb/yo5q/8yQbP/L&#10;kWz/yo5q/8yQbv/SlnT/zpJw/8yNbP/MkG7/05d1/9WaeP/Wm3n/2J17/9abef/Smnf/1598/9qj&#10;ff/do33/3KJ6/9uhef/conr/36V//96kfv/Zonz/1Z54/92lgv/bo4D/2KB9/9igff/cpX//3KV/&#10;/9ylfv/gqYL/4KmC/96ngf/cpX//2qN9/96ngf/dp4X/3aeF/92ohv/dqIb/4a2I/+GtiP/hq4n/&#10;4auJ/+CqiP/mr5D/6bSU/+izk//hr47/3auK/+Sykf/ntZL/47GO/+Cui//jsY7/4bGN/+Kyjv/i&#10;soz/47ON/+Kyiv/fson/47aN/+G0jf/gso7/4LKO/+Cyjv/dsYz/3bGM/+C2jv/gto7/3baN/9+4&#10;j//dto3/27WQ/9y2kf/buJL/3LmT/9y5k//fuZT/US4I/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LcFX/jnNY/5J0WP+XeFv/mHlc/5t6W/+ceVn/nXpa/597Wf+h&#10;e1f/onxY/6N5U/+le1X/qX9X/6uBWf+oflb/rIBZ/6+DXP+qfFj/qHpW/66AXP+vg17/rYFc/66E&#10;Xv+yiGL/r4hh/6+IX/+yi2L/sIle/7OJX/+yiF7/tYpg/7eKYf+4i2L/uYxj/7qLYf+7jGL/t4he&#10;/7eIXP+4iV3/uYlb/7WFV/+4hVj/t4dZ/7eEWf+1hFn/tYRZ/7SDWP+zglf/t4Nb/7eEWf+1glf/&#10;uIVa/7iFWv+5hln/u4hb/7qGV/+6hlf/u4dY/7uHWP++iFr/vIZX/72HWP++hlf/vIRV/7yEVf+6&#10;glP/uIJU/7eBU/+2gFL/tX9R/7mDVf+5g1X/t4FT/7R+T/+3gVL/uYNU/7eBUv+1f1D/tIBQ/7N/&#10;T/+0gFD/tIBQ/7V/UP+0fk//tn5P/7V8T/+1fE//snlO/692S/+yeU7/tHtQ/7J3Tf+xdkz/snRN&#10;/7N1Tv+0dk//sXNM/7J0Tf+3d1H/t3dR/7V1T/+ydEv/tHZN/7R2Tf+ydEv/s3VM/7R2T/+ydE3/&#10;sXNM/7V1T/+5elH/tnhR/7R2T/+zdU7/rXJK/65yTf+scEv/rXFM/7FzTP+0dk//tnhR/7Z4Uf+y&#10;dE3/rnBJ/6tvSv+rb0r/rHFJ/6xwS/+uc0v/sHVN/61ySv+uc0v/sHVN/7B1Tf+wdU3/rXJK/690&#10;TP+xc0z/r3FK/61vSP+ucEn/rW9I/6xxSf+uc0v/qm9H/6luRv+qbkn/q21I/6lrRv+pa0b/qmxH&#10;/6tsSf+rbUj/rW9K/61vSP+sbkf/rW9I/65wSf+vcUr/sHJL/7ByS/+wckv/rnNL/690TP+scUn/&#10;qm9H/6xxR/+vdEj/r3RI/61yRv+rcET/rXJG/7FzSv+ucEf/qmxF/6ttRv+nbET/pWpC/6htRf+p&#10;bkb/q3BI/6xxSf+scUn/rHFJ/6xxSf+qbkn/qm5J/6puSf+rb0r/q21I/6psR/+ubkr/rW1K/65u&#10;S/+sbEj/qWtG/6psR/+qbkn/qGxH/6dtSP+pb0r/pm5L/6VtSv+jbUv/pG5M/6h0T/+qdVP/q3VR&#10;/654VP+3gV3/vYdj/7N9Wf+mcEr/pG1G/6VuR/+qc0z/qnBK/6xyTP+sckz/q3FL/6lvSf+qcEr/&#10;rXJK/6xxSf+qb0f/q3BI/6pwSP+rcUn/pG1E/6RuQv+ockb/p3BH/6dwR/+sc0j/rnVK/7J3Tf+w&#10;dUv/sHVL/690Sv+tdEn/rnVK/7F2TP+uc0v/r3FK/69xSv+uc0v/q3BI/65zS/+vdU//rnRO/6x1&#10;Tv+udE7/rHVO/6t0Tf+tdk//rndO/653UP+veVP/q3VP/6t1T/+sdlD/rHZQ/6x2UP+rdU//rndQ&#10;/612T/+rdE7/rHVP/6t0Tv+veFL/s3xV/7R9Vv+xelH/qnVL/614Tv+yfVP/sHtR/7F7Vf+zfFX/&#10;s3xV/7J7VP+1flf/uoNa/7iBWP+3gFf/t4BX/7eAV/+4gVj/uoBY/7h+WP+6gFr/uIFb/7V+WP+y&#10;e1X/s3xW/7B6Vv+welb/sHpW/695U/+sdlD/rXlS/697VP+seFH/qHdP/615Uv+uelP/sHxV/7B8&#10;VP+we1H/sX1V/7J9U/+zflT/tX5X/7R9Vv+zfFX/tH1W/7iBWv+welT/rHZS/6t1Uf+sdlL/sHpY&#10;/7B6WP+0flz/t4Ff/7eBX/+0fV7/t4Bh/7R9Xv+veFn/sHla/7J7XP+ye1z/s3tY/7F5Vv+ze1j/&#10;uYJc/7uEXv+4glz/sXtV/618VP+vflb/qnpU/6p6VP+wgFr/sYFb/7OBXP+ygFv/uIRf/7aCXf+y&#10;gFv/sH5b/6x6V/+self/q3lW/7B+Xf+we1v/rXhY/7B7W/+xfFz/sHtb/7F8XP+zfl7/soBf/7B+&#10;W/+ufFn/r31a/7B+W/+vfVr/rnxZ/618W/+vfl3/sYBf/7KBYP+0gmH/t4Vk/7yKaf/BjGz/w45u&#10;/8aRcf/CjW3/u4Zm/7qFZf+9iGj/toFh/7R/Xf+8imf/u4lm/7aEY/+2hGP/tYJj/7mGZ/++iWr/&#10;yJNz/86XeP/DjWv/u4Ng/7iAXf+7g2D/wYlm/8GJZv/AiGX/v4Zo/7qBY/+3fmD/vIRh/72FYv+/&#10;hGL/v4Vg/8CFY/+/g2H/voJg/72CYv+/hGT/v4Rk/8KHZ//Fimj/xYpo/8GGZP/DiGj/xIdo/8KF&#10;Zv/Eh2r/woVo/8aGav/IiGz/woJm/8KCZv/Hhmr/yIhs/8iJav/Jimn/yYpp/8iJaP/HiGX/yYpn&#10;/82Oa//MkGz/yIxo/82Oa//TlHH/0ZJx/82Obf/Kjmz/zpJw/9WZdf/XnHr/2J55/9GWdP/Rl3L/&#10;2J55/9yiff/Zn3n/2Z93/9uhef/epHz/4aeB/96kfv/YoXv/16B6/92lgv/apIL/1p57/9ObeP/Z&#10;onz/2qN9/9mie//ao3z/46mD/+Cpgv/dpn//3aaA/92mgP/cpX//3KaC/9+phf/dp4P/3qiE/+Cq&#10;hv/hq4n/4KqI/+CqiP/iq4z/5K+P/+Svj//hr47/4ayM/+axj//ptJL/5bCO/+GvjP/kso//4a+M&#10;/+Oxjv/ktI7/5raQ/+W1jf/isor/5bWN/+CzjP/gso7/4bOP/+Cyjv/fsY3/4bWQ/9+1jf/dto3/&#10;3baN/963jv/ct43/27aM/9u1kP/dt5L/3riT/964k//gupX/2rSP/x0A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5B1Wv+SdFj/l3hc/5V2Wv+YeVz/mXpb/5p5Wv+beFj/nXtY&#10;/517WP+gfFr/pX1Z/6F6U/+jfFX/pn9Y/6eAV/+ngFf/roRc/6+FX/+pfVj/qXtX/7GDX/+whF//&#10;r4Ne/7GHYf+2jGb/tY5n/7GMYv+zjGH/sYpf/7OKXv+3jmL/uY5j/7uOZP+5jGL/uo1j/7uOZP+7&#10;jmT/uIxf/7qLX/+6i13/u4xe/7iIWv+3h1n/uIha/7iHXP+4h1z/uIdc/7eGW/+4hVr/uIVa/7iF&#10;Wv+2g1j/uodc/7uIW/+8iVz/vIlc/7yIWf+7h1j/u4dY/7qGV/+6hlf/uoZX/7uFV/+7hVf/vYRX&#10;/72EV/+9hFf/vINW/7eBVf+2gFT/tX9T/7uFV/+7hVf/uYNV/7aAUv+3gVP/uYNU/7eBU/+2gFL/&#10;s39Q/7N/UP+0gFD/tIBQ/7N/T/+0flD/tX9R/7V8Uf+0e1D/snlO/7B2Tv+1elL/tXpQ/7B1S/+z&#10;dUz/tXVP/7d3Uf+3d1H/tXVP/7Z2UP+3d1H/tXVP/7R2T/+0dk//s3VO/7J0Tf+ydE3/tHZP/7J0&#10;Tf+xc0z/snRN/7R2Tf+1d07/t3lQ/7d8VP+yd0//rXFM/65yTf+tcUz/rXFM/69zTv+0dlH/snRP&#10;/7FzTv+xc07/sHJN/69xTP+scEv/rXFM/65yTf+vdEz/sHVN/690TP+vdEz/sHVN/7B1Tf+uc0v/&#10;rXJK/65zS/+vcUr/rnBJ/61vSP+tb0j/rW9I/61vSP+rcEj/qm9H/6luRv+sbkf/rW9K/65wS/+u&#10;cEv/rnBL/6xuSf+sbkf/sHJL/7FzTP+vcEf/r3BH/61uRf+tb0b/rnBH/7ByS/+vcUr/rXJK/65z&#10;S/+uc0n/rHFH/6xxR/+vdEj/rnNH/6xxRf+obUH/r3RI/690Sv+qbEX/pGY//6dsRP+obUX/p2xE&#10;/6luRv+rcEj/rHFJ/61ySv+scUn/q3BI/6pvR/+pbkb/q29K/6tvSv+rb0r/qmxH/6trR/+vb0v/&#10;sW9M/7BwTP+ubkr/qmpG/6xsSP+wck3/qm5J/6ltSf+qcEv/qm9N/6hwTf+ncU//p3FP/6l1UP+q&#10;dVP/qXVQ/656Vf+7hWH/vYdj/7B6Vv+ockz/qHFK/6hxSv+sdU7/rHJM/650Tv+udE7/rHJM/6tx&#10;S/+rcUv/rXFM/6twSP+qb0f/q3BI/6lvR/+qcEj/p3BH/6dwR/+qc0r/q3RL/6t0S/+sdUz/rnVK&#10;/692S/+wdUn/sHVJ/7F2Sv+vdkn/rHNI/651Sv+wdU3/rnNL/7FzTP+zdU7/rXFM/7F1UP+ydlH/&#10;r3VP/6xyTP+tc03/q3FL/6xyTP+ud1D/sHlS/653Tv+rdU//q3VP/6x2UP+sdlD/q3VP/6p0Tv+r&#10;dE3/rXZQ/6x1T/+rdE7/rHVP/6x1Tv+tdk//sXpT/7R9VP+0fVT/rXhO/654Uv+welT/r3lT/7B6&#10;VP+zfFX/sntU/7R9Vv+4glz/vYdh/7yHXf+6hVv/uINZ/7iBWP+3gFf/tn9W/7Z/WP+2f1j/t4Ba&#10;/7N9Wf+welj/sHpY/7B6WP+veVX/rnpV/656Vf+teVL/q3pS/659Vf+peFD/qHdP/656U/+uelP/&#10;rXlS/6h0Tf+pdU7/r3tT/7F7Vf+0fVT/s3xV/7N8Vf+zfFX/tX5X/7Z/WP+xe1X/rXdT/6x2Uv+s&#10;dlL/sHpW/7N9Wf+6hGD/vIZk/7eBX/+zfF3/s3xd/7J7XP+veFn/s3xd/7Z/YP+0e13/snpX/7F5&#10;Vv+ze1j/vIVf/7+JZf+/iWP/sX1W/659Vf+wf1f/rnxX/7B+Wf+0gl3/s4Fc/7F/Wv+wfFX/tYFa&#10;/7aCW/+2glv/uYVg/7WBXP+xfVj/rHpX/7N+XP+yfV3/rXhY/696Wv+ye1z/sXpb/7B7W/+0f1//&#10;s4Fg/7F/Xv+xf17/r31a/7B+W/+xf1z/rXta/6x7Wv+se1v/rn1d/7GAYP+zgWD/t4Vk/7+Kav+9&#10;iGb/woxq/8qUcv/Ejmz/vohm/7qFZf+6hWP/tH9d/7B+W/+6iGX/uohl/7WDYP+zgWD/s4Fg/7mE&#10;Zf+6hWb/v4hq/8GKbP+8hWb/t4Bh/7mAYv+9hWL/wYlm/8SLbf/BiGr/vINl/7h/Yf+3fmD/u4Jk&#10;/7yDZf/BhmT/wYVh/8KGZP/EiGb/woZk/8GEZf/ChWb/voFi/72AYf/Ch2f/w4ho/8CFZf/AhWX/&#10;w4ho/8SHav/Dhmn/w4Nn/8SEaP/Ghmr/w4Nn/8SEaP/FhWn/x4dr/8eIaf/Jimn/yolp/8mKaf/K&#10;imf/yIlm/8uMaf/Njmv/yoto/82Oa//Rkm//0ZJv/8yQbP/JjWn/y49r/9CUcP/UmXf/1514/8yR&#10;b//OlG//1514/9mfev/Vm3X/1Zt1/9mfef/gpoD/46mD/96kf//XoHr/2aF+/9ulg//apIL/1J58&#10;/9KceP/Vnnj/2KF7/9Ocdf/UmnT/4aeB/+Gqg//iq4T/4aqD/96ngf/apID/3KaC/+KsiP/eqIT/&#10;26WB/96ohP/fqYf/4KiF/+Grif/dp4X/3qiG/+Gsiv/lsI7/5K+N/+Wwjv/nspD/5bCO/+axkf/k&#10;so//4rCN/+Syj//js43/5LSO/+W1jf/js4v/5LSM/+Gxi//hsYv/5bWR/+K0kP/hs4//5LaS/92z&#10;i//ctYz/3LWM/9y1jP/ct43/3LeN/922jf/et47/3reO/963jv/guZD/37iP/9y1jv8VAA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YFQ7/kXZZ/5N1Wf+Wd1r/nH1g/5p7Xv+YeVr/m3pb/5x7Wv+d&#10;e1j/ooBd/599Wv+iflz/pH5a/6V9Wf+ngFn/qYJb/6iBWv+ogVr/qoNc/6qDXP+rgVv/rYNd/7GH&#10;Yf+vhV//s4lj/7KIYv+viGH/soti/7OOYv+0jWL/soxf/7aNYf+5kGL/u5Bj/7qPYv+5jWD/uo5h&#10;/7uPYv+9kWT/uIxf/7eLXv+5jV7/uY1e/7WJWv+2il3/t4te/7WJXP+3iF7/todd/7mIX/+5hlv/&#10;uYZb/7qHWv+6h1r/uYZZ/7aDVv+0gVT/uIVY/7uIW/+5hln/uoda/7qGV/+6hlf/uIRV/7iCVP+6&#10;hFb/vYRX/7yDWP+9hFn/u4JX/7eBVf+4glb/uIJW/7aAVP+3gVP/uIJU/7eBU/+2gFL/toBS/7aA&#10;Uv+5gFP/uH9S/7d+Uf+3flH/t35R/7V8T/+0e07/tXxP/7N6T/+0eU//tXpS/7d8VP+0eVH/tnhR&#10;/7V3Tv+2eFH/tnhR/7Z4Uf+zdU7/s3VO/7Z2UP+3d1H/tXVP/7R2T/+0dk//t3lS/7d5Uv+3eVL/&#10;tXpS/7F2Tv+wdU3/sXZO/7J3T/+zeFD/sndP/7F2Tv+xdk7/rnRO/6xyTP+tc03/rHBL/6xwS/+v&#10;c07/rXFM/61vSv+tb0r/rnBL/61vSv+wckv/sXNM/7ByS/+wckv/sHJL/7J0S/+ydEv/sXNK/7N1&#10;TP+ydEv/snRN/7ByS/+wckv/r3FK/65wSf+ucEn/rW9I/61vSP+ucEn/rG5H/6xuSf+tb0r/rW9K&#10;/61vSP+ucEn/rnBJ/69xSv+vcUr/r3FK/65wSf+tb0j/sXNK/7BySf+vcUj/sXNK/7FzSv+ydEv/&#10;sHJJ/7BySf+ydEv/sXZM/7B1Sf+uc0f/rXJG/6twRP+scUX/rXJG/61vRv+rbUb/qWtE/6htRf+o&#10;bUX/qW5G/6pvR/+qb0f/q3BI/6twSP+qb0f/qW9H/6lvR/+obkj/qW9J/6lvSf+pbUj/qG1F/6xu&#10;R/+vb0n/r29J/7JyTP+wcEr/rW1H/6xsRv+tb0r/rXFM/6tvSv+rb0r/q3FM/6pwS/+ncEr/qHFL&#10;/6p0Uv+rdVP/rnhW/7N9W/+welj/rnZT/612UP+tdlD/q3RO/6lyS/+sckz/q3FL/6xyTP+tc03/&#10;rXNN/6huSf+pb0n/q29K/6twSP+rcEj/rnNL/6xxSf+qcEj/p3BH/6pzSv+qc0r/qnNK/6x1TP+s&#10;dUz/qnNK/61zS/+tdEn/rnVK/7B3TP+vdkv/sHdM/692S/+udEz/r3VN/7B2Tv+udE7/rXZP/650&#10;Tv+veFH/sXdR/691Tf+udEz/r3VN/7F3T/+vdU3/sXdP/650TP+sdUz/rndQ/653UP+ud1D/rXZP&#10;/6x1T/+sdU//rndR/7B5U/+ud1H/rHVO/6t0Tf+rdEv/rndO/7F6Uf+zfFP/sXpT/7B5Uv+veFH/&#10;sXpT/694Uf+veFH/sXpT/7F7Vf+zfVf/tX9Z/7aAWv+1f1n/tH5Y/7V/Wf+0fVb/tH1W/7N8Vf+y&#10;fFj/tH5a/7J8WP+xe1f/sHpY/695V/+veVX/r3lV/654VP+uelX/rnpV/6x4U/+teVT/q3dS/6x4&#10;Uf+uelP/rnpT/6x4Uf+seFH/rXlS/695U/+yfFb/s3xV/7F6U/+weVL/sXpT/7J7Vf+welb/rnhU&#10;/695Vf+ueFT/sHpY/7J8Wv+yfFr/snxa/7B6WP+ud1j/r3hZ/694Wf+ud1j/s3xd/7eAYf+2f2D/&#10;snxa/7B6WP+yfFr/uIJg/7eBXf+1f1v/snxY/7J+Wf+yfln/sX1Y/7WBXP+3g17/tYFa/7SAWf+2&#10;gFr/uIJc/7qEXv+4glz/uIJc/7V/W/+0flr/t4Fd/7eCYP+1f13/s3xd/7F6W/+ye1z/sntc/7J7&#10;XP+zfl7/tIJh/7F/Xv+xf17/rnxb/699XP+xf17/sX9e/7F/Xv+vfVz/rntc/7F+X/+xfl//sH5d&#10;/7OBYP+1g2L/toRj/7yHZ/+9iGj/u4Zm/7qFZf+2gWH/sn1d/7B+Xf+zgV7/tIJf/7KAX/+yfV3/&#10;tYBg/7R/X/+yfV7/t4Bi/7Z/Yf+3gGL/t4Bh/7h/Yf+5gGL/u4Jk/8KHZ//AhWX/voNl/7uAYv+6&#10;f2H/uH1f/7p/Yf/AhWX/wYZk/8OIaP/Fimr/xYhp/8GEZf/BhGf/vIFj/7yBY//Bhmj/wYZo/7+E&#10;Zv+8gWP/v4Rm/8SHav/Dhmn/w4Nn/8ODZ//Dg2f/xIRo/8aGav/ChWj/woVm/8eKa//JjG3/yotq&#10;/8iJaP/Jimn/yIlo/8mNa//Kjmz/x4tp/8iMav/Kjmz/zpJu/86Sbv/NkW3/zZFt/8uQbv/KkGv/&#10;zpNx/8+Ucv/Mkm3/zpRv/9KXdf/SmHP/0Zdy/9OZdP/aoHv/5qyH/9+nhP/YoH3/1598/9mjgf/a&#10;pIL/2qSC/9mifP/YoXv/2aJ8/9Ocdv/RmnT/16B6/9+ogv/krYf/4KqG/9ymgv/bpYP/2qWD/92n&#10;hf/bpYP/2qSC/92nhf/fqYf/3KaE/92nhf/eqIb/3qiG/+KsiP/irIj/4qyI/+Suiv/msIz/5bCO&#10;/+Svjf/isI3/47GO/+Cui//grov/36+J/9+vif/hsYv/4bGL/+CwjP/gsIz/47OP/+Ozj//esIz/&#10;3rCM/9quif/Zr4n/27GL/9+1j//bsYv/3LKK/960jP/ds4v/3bOL/9+1jf/ftY3/3bOL/92zi//Z&#10;sov/Qhw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NclX/lHZa/5d4W/+XeFv/n31h/599Yf+belv/nHtc&#10;/518W/+ffVr/ooBd/599Wv+iflz/poBc/6mBXf+ngFn/p4BZ/6iBWv+ogVr/qYJb/6qDXP+sglr/&#10;sIZe/7OJYf+xh1//s4lh/7CJYP+ximH/sYxi/7KNYf+0j2L/uJJl/7qRY/+7k2L/vJJi/7uRYf+7&#10;j2D/vJBh/72RYv++kmP/uo5f/7qOX/+8kGH/u49g/7aKW/+4jF//uY1g/7aKXf+2il3/todd/7uK&#10;Yf+7iF3/uYZb/7qHWv+7iFv/uYZZ/7eEV/+2g1b/uIVa/7uIW/+6h1r/uoda/7yIWf+7h1j/uoRW&#10;/7mDVf+7hVf/voVY/7yDWP+9hFn/u4JX/7qBVv+6gVb/uIJW/7eBU/+3gVP/uIJU/7mDVf+3gVP/&#10;tH5Q/7Z9UP+4f1L/uYBT/7d+Uf+3flH/t35R/7R7Tv+0e07/tXxP/7R5T/+zeE7/tHlR/7d8VP+3&#10;eVL/uHpT/7h6Uf+4eFL/t3dR/7d3Uf+1dU//tXVP/7Z2UP+3d1H/tXVP/7N1Tv+zdU7/tnhR/7Z4&#10;Uf+2eFH/tHlR/7R2T/+wdU3/sXZO/7F2Tv+yd0//sndP/7F2Tv+xdk7/sXZO/65yTf+tcUz/rHBL&#10;/6xwS/+tcUz/rG5J/6psR/+qbEf/rW9K/61vSv+yckz/tHRO/7JyTP+yc0r/snNK/7JzSv+yc0r/&#10;snRL/7R2Tf+0dk3/tHZN/7J0S/+vcUr/sHJL/69xSv+ucEn/rW9I/61vSP+tb0j/rW9I/65wS/+t&#10;b0r/rnBL/6xuR/+vcUr/sHJL/7FzTP+ydEv/sHJJ/61vRv+ucEf/s3VM/7FzSv+wckn/snRL/7J0&#10;S/+zdUz/snRL/7J1Sf+zdkr/sXRI/7BzR/+vckb/rXJG/65xRf+wc0f/rXJI/6xuRf+rbUb/qmxF&#10;/6ttRv+rbUb/qm9H/6twSP+rcEj/qm9H/6pvR/+qb0f/qW9H/6lvSf+obkj/p21H/6lvSf+qbkn/&#10;qm9H/65wSf+vb0n/rW1H/65uSP+vb0n/rm5I/61tR/+sbkf/rnBJ/6tvSv+rb0r/rHJM/6txTP+n&#10;cEr/qHFL/6p0Uv+rdVP/rnhW/7F7Wf+rdVP/qnJP/6x0Uf+sdU//q3RN/6pwSv+qcEr/qnBK/6tx&#10;S/+tc03/rnRO/6huSf+pb0n/qnBK/6twSP+rcEj/r3RM/690TP+rcUn/q3FJ/6xySv+tc0v/qHFI&#10;/6t0S/+sdUz/q3RL/6xySv+udEz/r3VN/7B3TP+vdkv/sXhN/613S/+tdk3/rXZN/6x1TP+qc0r/&#10;rHVO/612T/+veFH/snhS/7B2Tv+udEz/sHZO/7J4UP+vdU3/r3VN/650TP+sdUz/r3hR/7B2UP+w&#10;dlD/r3VP/691T/+vdVD/sHZR/7J4U/+wdlD/rHVO/6t0S/+tdk3/r3hP/7F6Uf+ye1L/sntS/7F6&#10;U/+weVL/sXpT/653UP+ud1D/r3hR/654Uv+ueFL/r3lT/7B6VP+ve1T/rnhS/7F7Vf+zfFX/tX5X&#10;/7R9Vv+xe1f/sHpW/7B6Vv+xe1n/sHpY/695Vf+veVX/sHpW/695Vf+uelX/rXlU/615VP+ueFT/&#10;rXdT/654VP+welT/rnhS/654Uv+ueFL/rnhS/654Uv+zfFX/tX5X/7N8Vf+weVL/sXpU/7J7Vf+x&#10;elT/r3lV/695Vf+veVX/sHpY/7B6WP+veVf/r3lX/7B6WP+veVf/r3hZ/695V/+zfVv/tX9d/7iC&#10;YP+4gmD/s31b/7B6WP+welj/tH5c/7N9Wf+zfVn/s31Z/7V/W/+zfVn/tX9b/7eBXf+6hF7/uIJc&#10;/7eBW/+2gFr/t4JY/7mEWv+3gVv/t4Fb/7aAWv+3gV3/vIZi/7uFY/+5g2H/s31b/7B5Wv+ye1z/&#10;sntc/7J7XP+0f1//uINj/7aBYf+zgWD/sHtb/699XP+zfl7/s35e/7OBYP+wfl3/rntc/7B9Xv+x&#10;fl//rntc/616W/+wfV7/sH5d/7WAYP+0gmH/uYdm/7mGZ/+1g2L/sX9e/699XP+vfVz/soBf/7F/&#10;Xv+zfl7/tH9f/7N+Xv+ye13/t4Bi/7eAYv+7hGX/uIFi/7R9Xv+3fmD/uoFj/7+EZP++g2P/voNj&#10;/72CZP+7gGL/uX5g/7p/Yf++g2P/wIVl/8CFZf/DiGj/xYpq/8OIav/Bhmj/vYJk/7yBY/++g2X/&#10;vINm/7yDZv+8gWP/voNl/8OIav/Eh2r/w4Zp/8KFaP/Ag2b/w4Zp/8SHav/ChWj/woVm/8aJav/I&#10;i2z/yYxt/8eKa//Hi2n/x4tp/8qObP/Lj23/yIxq/8aLaf/Jjmz/zpJu/86Sbv/NkW3/zJBs/8qP&#10;bf/KkGv/zJFv/86Tcf/LkWz/zJJt/9CWcf/UmHT/0ZVx/8+VcP/UmnX/4aaE/96mg//YoH3/1Z16&#10;/9ehf//Zo4H/2aN//9ihe//ao33/26R+/9acd//QmXP/05x2/9ukfv/iq4X/4qyI/96ohP/apIL/&#10;2aSC/9ulg//apIL/2qSC/92nhf/eqIb/3KaE/9ymhP/dp4X/3qeB/9+phf/hqoT/4quF/+Suiv/m&#10;sIz/57GP/+Kti//irYv/47GO/+Cui//dq4j/3qyH/9+tiP/hr4r/4K6J/+Cui//fr4v/4rKO/+Ky&#10;jv/gsIz/3rCM/9ywi//br4r/27GL/92zjf/csoz/3LKK/96yi//csIn/3LCJ/96yi//esov/3LCJ&#10;/9uxif/Yroj/1q+I/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4twU/+OcFT/lnda/5h5XP+ZeFn/m3pb/518Xf+c&#10;e1r/oH1d/6F/XP+hf1z/ooBd/6N/Xf+lf1v/qIBc/6uDX/+qgFr/qIFa/6qDXP+pglv/qYJb/6uE&#10;W/+tg1v/sYdf/7GHX/+ziWH/r4hd/7KLYP+3kGX/tpFl/7SPY/+1kGP/upRl/76WZf+9lWT/vpRi&#10;/7ySYP/AlGP/v5Ni/72RYP+7j17/vJBf/7+TYv++lGL/vJJi/7mPX/+4jWD/uI1g/7aKXf+5jWD/&#10;uYpe/7mKXv+8iV7/u4hd/7uIXf+7iFv/uYZb/7uIW/+5iF3/t4dZ/7qHWv+6h1r/uoda/7yIWf+7&#10;h1j/u4VX/7iCVP/Ah1r/voVY/7yDVv+8g1j/uoFW/7qBVv+6gVb/uoFU/7mAU/+5gFP/u4NU/7uD&#10;VP+6glP/t35R/7V8T/+3flH/uH1R/7d8UP+4fVH/t3xQ/7N4TP+zeEz/tntP/7R5T/+zeE7/s3hO&#10;/7N4UP+3eVL/t3lQ/7h6Uf+2dlD/tXVP/7Z2UP+2dlD/tXVP/7Z2UP+3d1H/tnZQ/7R2T/+0dk3/&#10;tnhR/7R2T/+ydE3/tnhR/7R2T/+vdEz/r3RM/7F2Tv+0eVH/sndP/7B1Tf+wdU3/sXZO/69zTv+r&#10;b0r/q29K/6xwS/+rb0r/q29K/6ttSP+qbEf/rW9K/7BwSv+yckz/snNK/7N0S/+1dkv/tXZL/7Jz&#10;SP+yc0j/tXZL/7d4T/+0dk3/tHZN/7R2Tf+vcUj/sHJJ/69xSv+vcUr/r3FK/61vSP+ucEn/rW9I&#10;/65wS/+tb0r/rW9I/6pvR/+vcUr/sXNM/7FzTP+xc0r/r3FI/61wRP+vckb/s3ZK/7F0SP+vckb/&#10;sHNH/7JzSP+zdEn/snVJ/7R3S/+0d0v/sXRI/69yRv+xdEj/sXRI/7F0SP+xdEj/rnBH/6xuRf+r&#10;bUb/qmxF/6ttRv+sbkf/rG5H/61vSP+tckr/q3BI/6pvR/+qcEj/qnBK/6lvSf+qcEr/qG5I/6pw&#10;Sv+scEv/q29K/69xSv+tb0j/q21G/6psRf+sbkf/rnBJ/65wSf+rbUb/rnBJ/6xxSf+scEv/rXFM&#10;/6xyTP+pb0r/p3BK/6x1T/+tdVL/rnZT/6x0Uf+qck//qnJP/6tzUP+tc07/qnBK/6huSP+qcEr/&#10;qnBK/6xwS/+uck3/r3NO/6txS/+rcUv/rHJK/6txSf+rcUn/rHJK/650TP+sckr/q3FJ/6txSf+r&#10;cUn/qHFI/6pzSv+tdk3/rndO/6x1TP+veE//r3hP/694T/+sdUz/rndO/653Tv+veE//rXZN/6t0&#10;S/+qc0r/rXZN/653Tv+yeFD/snhQ/691Tf+udEz/r3VN/7F3T/+vdU3/r3VN/650TP+udEz/sHZQ&#10;/7F3T/+wdlD/sHZQ/7B2UP+wdlD/sHZQ/7J4Uv+wdlD/rnRO/6hxSP+ud07/r3hP/7B5UP+weVD/&#10;sHlQ/7B5UP+veFH/r3hR/6x1Tv+sdU7/q3RN/6x1Tv+qdE7/p3FL/6hyTP+qdE7/p3FL/6t1T/+y&#10;e1T/s3xV/7N8Vv+xe1f/rXdT/654VP+welb/sHpW/695Vf+veVX/sHpW/695Vf+ueFT/rXlU/654&#10;VP+ueFT/rnhU/654VP+welb/rnhU/654VP+ueFT/rnhS/654VP+zfFX/tn9Y/7eAWv+ye1X/s3xW&#10;/7R9V/+xelT/rndR/694Uv+veFL/r3hS/693VP+weFX/snpX/7N9W/+1fVr/snpX/7Z+W/++hmP/&#10;u4Ng/7mBXv+3gV//snxa/695V/+ueFb/sXtZ/7F7Wf+yfFr/sXtZ/7V/W/+0flr/t4Fd/7mDX/+6&#10;hF7/uoRe/7iCXP+1gVn/t4Nb/7eDW/+2gFr/t4Fb/7eBW/+6hGD/vohk/7uFY/+7hWP/s31b/7F6&#10;W/+0e13/sntc/7F6W/+zfF3/toFh/7mEZP+2gWH/sXxc/7B7W/+xfFz/s35e/7R/X/+wfl3/rntc&#10;/7B9Xv+yf2D/r3xd/616W/+vfF3/sH1e/7OAYf+yf2D/t4Rl/7iFZv+3hGX/s4Bh/7F+X/+telv/&#10;rXpb/7B+Xf+xf17/sn1d/7B7W/+ye1z/t4Bh/7Z/YP+7hGX/u4Vj/7V/Xf+3f1z/uYFe/76DYf++&#10;g2P/v4Rk/7+EZP+8gWH/u4Bg/7uAYv+4f2L/vINm/7yDZv+9hGf/xo1w/8aNcP/Dim3/vINm/7h/&#10;Yv+6gWT/vINm/7yDZv+6gWT/vINm/8KHaf/DiGr/w4hq/8OGaf+/gmX/w4Zp/8OGaf/BhGf/xIdq&#10;/8WIaf/GiWr/yIts/8iLbP/JjG3/yYxt/8qNbv/Mj3D/yY5s/8eMav/Kj23/y5Fs/8uRbP/KkGv/&#10;y5Fs/8qQa//Jj2r/zZFt/8+Tb//Lj2v/y49r/9CUcP/SlnL/zpJu/8uPbf/Ok3H/2p99/9mhfv/V&#10;nXr/0Zt5/9SefP/YoH3/2KF7/9Sdd//XoHr/26F8/9Sadf/Ol3H/0Jlz/9WeeP/dpoD/462J/9+p&#10;h//Zo4H/2aOB/9ulg//bpYP/26WD/9qkgv/cpoT/3aeF/9ulg//apIL/3aeD/+GqhP/iq4X/36iC&#10;/+Krhf/lroj/462L/+Crif/hrIr/4rCN/+GvjP/erIn/3qyJ/96sh//gron/362K/96sif/frYr/&#10;362K/92tif/erYz/3K6M/96wjv/csI3/3LCL/9uviv/aron/2a2I/9qthv/brof/266H/92wif/c&#10;r4j/2a2G/9quh//Zr4f/2a+J/3diTf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Gx0a/5J0WP+Sc1b/l3VZ/5p5Wv+beFr/nHlb&#10;/598Xv+hfl7/oX9c/599Wv+iflz/pYFf/6aAXP+mflr/p39b/6uEXf+uhF7/rIVe/62GX/+rhF3/&#10;rIVc/62GXf+viF3/sIle/7CJXv+wiV7/sIle/7aPZP+4k2f/tpFl/7WQY/+2kWT/uZVl/7yWZf+/&#10;l2b/vZVi/76UYv/BlmP/wJVi/8CVYv++k2D/vZRg/7+VY/++lGL/vZNh/7ySYv+5j1//uY9f/7mN&#10;YP+7j2L/u4xg/7mKXv+5iVv/u4hb/7yJXP+6h1r/uoda/7uLXf+8jF7/t4dZ/7qHWv+9il3/u4hb&#10;/7yIWf+6hlf/vYdZ/7uFV//Ah1r/voVY/7yDVv+6gVT/uYBT/7yDVv+7gFT/uYBT/7qCU/+6glP/&#10;vIRV/7uDVP+7g1T/uYFS/7Z9UP+3fFD/uH1R/7t+Uv+7flL/t3xQ/7R5Tf+zeE7/tntR/7N6T/+y&#10;d03/s3hO/7N4UP+2eFH/tXdO/7h5UP+3eE//tXVP/7Z2UP+2dlD/tnZQ/7d3Uf+2dlD/tnhR/7V3&#10;Tv+3eVD/tXdO/7R2T/+ydE3/snRN/7J0Tf+wckv/r3RM/7J3T/+zeFD/sndP/7B1Tf+vdEz/rnNL&#10;/61xTP+rb0r/qm5J/6xwS/+tcUz/rXFM/61vSv+ucEv/sXNM/7JyTP+0dE7/sXJJ/7R1Sv+1dkv/&#10;tXZL/7N0Sf+1dkv/uHlO/7d4Tf+zdkr/s3VM/7R2Tf+wckn/sHJJ/69xSv+ucEn/rnBJ/69xSv+v&#10;cUr/rnBJ/69xSv+tb0j/rW9I/65wSf+xc0z/snRN/7FzSv+xc0r/r3JG/65xRf+ydUn/snVJ/7F0&#10;SP+xdEj/sXRI/7R1Sv+yc0j/snVJ/7V4TP+0d0v/sXRI/7BzR/+xdEj/sXRI/7J1Sf+ydEv/r3FI&#10;/61vRv+sbkf/qWtE/6xuR/+sbkf/q21G/6xuR/+wckv/rHFJ/6twSP+rcUv/qnBK/6pwSv+qcEr/&#10;qm5J/61xTP+scEv/qm5J/6pvR/+pbkb/qG1F/6dsRP+qb0f/rHFJ/65wSf+tb0j/rnBJ/61ySv+s&#10;cUn/rXFM/61xTP+qcEr/qW9J/6x1T/+sdU//q3RO/6lyTP+qc03/rHVP/6x1T/+tc07/qnBK/6pw&#10;Sv+scEv/rXFM/61xTP+uck3/rnJN/61zTf+tc0v/rXNL/6xySv+rcUn/q3FJ/61zS/+sckr/qnNK&#10;/6xySv+rcUn/qHFI/6pzSv+sdUz/rXZN/612Tf+veE//sHlQ/7B5UP+sdUz/rXZN/653Tv+weVD/&#10;r3hP/653Tv+tdk3/sXdP/7J4UP+xd0//sXdP/61zS/+tc0v/r3VN/7F3T/+udEz/rnRM/691Tf+w&#10;dlD/sXdR/7F3Uf+xdVD/sXVQ/7B0T/+xdk7/sndP/7F3Uf+vdU3/q3FJ/6lvR/+ud07/rndO/653&#10;Tv+weVD/sXpR/7F6Uf+ud1D/rndQ/6t0Tf+qc0z/q3RN/6t0Tf+qc0z/p3FL/6hyTP+sdlD/qHJM&#10;/6hyTP+td1H/r3lT/654VP+veVX/rXdT/6x2Uv+ueFT/sHpW/695Vf+veVX/sHpW/695Vf+td1P/&#10;rnhU/654VP+ueFT/rnhU/6x2Uv+veVX/rnhU/654VP+ueFT/rXdT/613U/+xe1f/t4Ba/7eAWv+y&#10;e1X/s3xW/7V+WP+xeVb/r3dU/693VP+udlP/rnZT/7B4Vf+yelf/s3tY/7N9W/+zfVv/s3tY/7d/&#10;XP/AiGX/vYVi/7iAXf+zfVv/sXxa/7J8Wv+yfFr/sXxa/7J8Wv+xe1n/sHpY/7eBX/+2gFz/uYNf&#10;/7mDX/+5g1//uIJc/7aCW/+3g1z/uYVe/7eDXP+1gVr/uoRe/7uFX/+8hmL/vohk/7qEYv+4gmD/&#10;s31b/7J8Wv+0fV7/s3xd/7F6W/+xelv/tH1e/7mCY/+4gWL/sntc/7F6W/+weVr/s3xd/7J9Xf+x&#10;fFz/rntc/7F+X/+zgGH/sH1e/616W/+vfF3/sX5f/7SBYv+zgGH/tYJj/7WCY/+1gmP/s4Bh/7J/&#10;YP+vfF3/rntc/698Xf+vfF3/sXxd/7F8XP+2f2D/uIFi/7qDZP++iGb/vYdl/7qEYv+6gl//uYFe&#10;/7yBX/++g2H/wYRl/8CFZf++g2P/vYJi/7qBZP+4f2L/vINm/72EZ/++hWj/x45x/8mQc//FjG//&#10;v4Zp/7d+Yf+5gGP/vINm/7yDZv+5gGP/u4Jl/7+Gaf/Ah2r/xIlr/8SJa/+/hGb/w4hq/8KHaf/B&#10;hmj/wodp/8OGZ//Dhmf/xYhp/8eKa//Himv/x4pr/8eKa//Mj3D/yo9v/8aLaf/HjGr/yY9q/8mP&#10;av/Jj2r/y5Fs/8uRbP/KkGv/zZFv/8+Tb//NkW3/zo9s/9GSb//Okm7/y49t/8iMav/Kj23/2J17&#10;/9qfff/Tm3j/05t4/9Wdev/ZoX7/2aJ8/9WeeP/Zn3r/1514/9KYc//SmHP/05l0/9WeeP/bpH7/&#10;4qqH/9+ph//apIL/2aOB/9qkgv/bpYP/2qSC/9ehf//dqIb/3qmH/9ymhP/Zo4H/3KaE/9+nhP/g&#10;qYP/36iC/+Cpg//jq4j/462L/+Gsiv/hrIz/4K6L/+GvjP/frYr/362K/96sif/gron/4K6L/92r&#10;iP/frYr/3qyJ/9ysiP/drIv/3q2M/96wjv/dr43/26+M/9qui//ZrYj/2KqG/9mrh//fr4n/2q2G&#10;/9mshf/brof/266H/9ishf/XrYX/162H/9Grh/8zKiH/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9cXlv/kHJY/5V2Wf+belv/nXpa/516Wv+h&#10;f1z/nXtY/5x6V/+igF3/pIBe/6V/W/+mflr/p39b/6d/W/+shGD/rodg/6uEXf+thl//rodg/7CJ&#10;YP+viF//rode/7CJXv+viVz/r4lc/7CKXf+xi17/soxf/7WQY/+1kGP/tZBj/7aUZ/+5lGf/upVo&#10;/7yWZ/+9l2b/vpZl/8CYZf/BlmP/v5Rh/8CVYP/Al2H/vZVh/72VYf/Cmmb/v5dk/72VZP++lGT/&#10;u5Fh/7uPYP+5jV7/vJBh/72OYP+5iVv/uYlb/7mJW/+4iFr/uopc/7uLXf+8jF7/uYlb/7uIW//C&#10;jl7/xZFh/8GLXP/Bi1z/wIpb/8CKW/++hVj/vINW/76FWP+/hFj/u4BU/8CFWf/Dhln/wINW/7+C&#10;U/+/glP/voFS/72AU/+5f1H/uoBS/7d9T/+9gFT/vYBU/7x/U/+7flL/uXxQ/7V6UP+0eU//tXpQ&#10;/7R7UP+1fFH/tHpS/7N4UP+3fFT/uHpT/7d5UP+3eE//tXZN/7V2Tf+1dk3/t3dR/7d3Uf+3eE//&#10;tXdO/7h6Uf+4elH/tXdO/7R2Tf+0dk3/sXNM/69xSv+xc0r/sXZM/7N4Tv+zeFD/sndP/690TP+t&#10;ckr/q3BI/61ySv+tckr/rHFJ/6xxSf+tckr/r3FK/65wSf+wckv/s3VO/7N0S/+yc0j/snNI/7d4&#10;Tf+1dkr/tndL/7N0SP+1dkr/t3hN/7h5Tv+xckf/sHJJ/7N1TP+ydEv/rnNJ/61ySv+rcEj/r3RM&#10;/7B1Tf+tckr/sHJL/65wSf+tb0j/rnBH/7FzSv+ydEv/snRL/7BySf+xdEj/sXRI/69yRf+zdkn/&#10;tXhL/7Z5TP+6e0//uHlN/7d4Tf+yc0j/sXRI/7N2Sv+3ek7/tXpO/7N5S/+yd0v/sHVJ/7J1Sf+y&#10;dUn/r3FI/65vRv+tbkX/rm9G/69wR/+sbEb/qmpE/6psRf+wckv/r3FK/6xxSf+rb0r/q29K/6xw&#10;S/+rb0r/qGxH/6xuSf+tb0r/rW9I/61vSP+sbkf/qm9H/6htRf+rcEj/q3BI/6pvR/+scUn/q3BI&#10;/65zS/+uc0v/rHBL/61xTP+qcEr/qnBK/6txTP+qcEr/qG5I/6lvSf+pckv/q3RN/691T/+rcUv/&#10;rXNN/65yTf+tcUz/r3NO/6xxSf+rcEj/rXJK/65zS/+uc0v/rHNI/610Sf+udUr/q3RL/612Tf+n&#10;ckj/rHVM/6t0S/+ocUj/qnNK/6pzSv+sdUz/rHVM/6x1TP+sdUz/rndO/694T/+tdk3/rndO/694&#10;T/+yeU7/tXxR/7V6UP+zeE7/s3VM/7R2Tf+1d07/t3lQ/6xxR/+tckj/sHVN/691Tf+udEz/r3VN&#10;/7F3T/+zeFD/sndP/7J3T/+yd0//r3RM/7J0Tf+2eFH/tnhR/6twSP+obUX/q3FJ/7B2Tv+wdk7/&#10;rnhM/654TP+sdkr/qnNK/612Tf+ud07/r3hP/7B5UP+wdk7/tHpU/650Tv+sckz/q3RN/6t0Tf+u&#10;eFL/r3lT/6x2UP+td1H/rXdR/654Uv+yfFb/rnhS/6x2UP+td1H/rnhS/695U/+veVP/rXlU/615&#10;VP+uelX/rnpV/6x3Vf+xfFr/sHpY/7B6Vv+veVX/r3lV/6x2Uv+ueFT/tX9Z/7F6U/+weVL/tH1X&#10;/7N8Vv+xeVb/tn5b/7h9W/+3fFr/tntZ/7V5V/+0eVf/sndV/7J3Vf+xeVb/sXlW/7F5Vv+2flv/&#10;tn5b/7V9Wv+1fVr/tn5b/7Z+W/+zfVv/s31b/7eCYP+1gF7/toFf/7aBX/+zfVv/s31b/7eBX/+4&#10;gF3/uYFe/7qCX/+5g1//uYNf/7aAXP+3g1z/uYVe/7iEXf+4hF3/uoZf/7yGYv+7hWH/uoRg/7V/&#10;Xf+zfVv/sXtZ/7N7WP+1fVr/tX1a/7R7Xf+weVr/sXpb/7R9Xv+3gGH/sntc/7F6W/+weVr/sHtb&#10;/7F/Xv+wfl3/rXpb/7J/YP+zgGH/sH1e/618XP+ygWH/tYRk/7aFZf+0g2P/s4Ji/7GAYP+vfF3/&#10;s4Bh/7SBYv+zgGH/s4Bh/7B9Xv+teFn/r3pb/7J9Xv+5gmP/v4ln/8CKaP/Aimj/vohk/7yFX/+5&#10;glz/uoBb/7yAXv++gmD/vIBe/72BX//ChmT/vYJi/7uAYP+7gmX/vYRn/72GaP++h2n/x5By/8mS&#10;dP/Ci23/u4Rm/7V+YP+3gGL/vINm/7qDZf+5gmT/vIVn/76Haf+/iGr/xI1v/8SLbv+/hmn/wIdq&#10;/8OIav/DiGr/w4hq/7+EZP/BhGX/woVm/8SHaP/GiWr/x4pr/8WIaf/Dhmf/xIdo/8SHaP/Fimr/&#10;yY5s/8aOa//Gjmv/y5Nw/8yRb//Lj23/zJBu/9GSb//PkG3/0pJv/9OUcf/Rkm//yo5q/8eLaf/L&#10;j23/2Z17/9ugfv/Wm3n/1pt5/9ObeP/Wnnv/26OA/92lgv/TnHb/z5hy/9KYc//Ynnn/1px3/9ed&#10;eP/Zn3r/2KB9/9mhfv/bo4D/3KSB/9ehf//XoX//2aOB/9Wgfv/fqor/3qmH/9qlg//XooD/3KaE&#10;/9ulg//dpoD/4KmD/9+nhP/hqYb/462L/96niP/dqIj/4ayM/+Ktjf/kr4//466O/9+qiP/irYv/&#10;466M/+Kti//cqof/26mG/92si//drIv/26qJ/9mrif/arIr/3K6M/9yujP/arIj/2KqG/96uiP/f&#10;r4n/2qqC/9qqgv/arYT/1Kd+/9OngP/TqYH/0KmC/8+phP/OqIT/n4Rn/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zc5Nv+Udlz/lHVZ/5h2Wv+aeVr/m3hY&#10;/516Wv+gfFr/nXlX/6N9Wf+ogFz/qYFd/6mBXf+qf1z/rIFe/66EXv+yiGL/s4lj/6uEXf+shVz/&#10;rYdi/6+KYP+tiF7/rYhe/62IXP+vil3/r4pd/7OOYf+5lGf/t5Jl/7mUZ/+3kmX/u5Zp/7qVaP+5&#10;lGf/upVo/7qVaP+6lGX/upJh/76WY//Al2P/vZRg/72UXv+9lF7/vZVh/72VYf/Am2b/wppn/8GX&#10;Zf++lGT/vZFi/7uPYP+6i13/u4xe/7qLXf+7i1v/vIxc/7qKWv+4iFr/uYpc/7qLXf++jmD/v49h&#10;/72KW/+/i1v/wo5e/8GLXP/Fj2D/woxd/7+JWv++hVj/uoFU/72EV/+/hFj/vYJW/76DV//Ag1f/&#10;v4JV/7+AVP+9flL/vn9T/72AU/+7flH/uXxP/7h7Tv+9gFT/vn9U/7x9Uv+5e1L/uXtS/7d5UP+z&#10;eE7/tHlR/7N5Uf+1e1P/tnxU/7d8VP+1elL/t3lQ/7d4T/+3eE//tnVN/7Z1Tf+3dk7/t3hP/7d4&#10;T/+1dk3/s3RL/7d5UP+5e1L/uHpR/7V3Tv+1d07/snRL/7FzSv+xc0r/s3VM/690Sv+vdEr/sHVL&#10;/65zS/+tckr/rHFJ/65zS/+xc0z/sXNM/61vSP+ubkj/sHBK/7FxS/+yckz/tHRO/7JzSv+yc0r/&#10;snNI/7V2S/+1dkr/tndL/7V2Sv+4eU3/t3hN/7V2S/+yc0j/r3FI/7FzSv+vdEr/rnNL/61ySv+r&#10;cEj/rnNL/7B1Tf+vdEz/rnNL/6twSP+tb0j/rnBH/7FzSv+xc0r/snVJ/7F0SP+0d0r/s3ZJ/7J1&#10;SP+2eUz/tXhL/7d6Tf+5fE//tnlM/7N2Sf+1eEv/tnlN/7F2Sv+0ekz/snhK/7B2SP+vdEj/rnNH&#10;/690SP+vckb/q25C/61wRP+sb0P/rnBH/7FySf+ub0b/rW9G/6xuR/+sbkf/rW9I/6pvR/+scEv/&#10;rHBL/6puSf+pbUj/qGxH/61vSv+tb0r/rG5H/61vSP+rcEj/rnNL/61ySv+uc0v/rnNL/6xxSf+v&#10;dEz/rnNL/690TP+vdEz/q29K/6puSf+na0b/qGxH/6puSf+pbUj/qG5I/6pwSv+tc03/rnRO/6ly&#10;S/+obkj/qW9J/6txS/+qcEr/rnJN/6xxSf+scUn/rHFJ/692S/+tdEn/qG9E/6tyR/+sdUz/qnNK&#10;/6hzSf+mcUf/qHNJ/6l0Sv+qc0r/rXdL/613S/+td0v/q3RL/6pzSv+tdk3/rndO/612Tf+sdUz/&#10;r3hP/7R6Uv+1elD/tXpQ/7d5UP+1d07/snRL/7J0S/+wckn/sHJL/6xxSf+tckr/sXZO/691Tf+u&#10;dEz/rnRM/691Tf+wdE//r3RM/690TP+vdEz/rnNL/7B1Tf+zeFD/sXZO/690TP+udEz/rnRM/6xy&#10;Sv+wdk7/sXtP/7B6Tv+td0v/q3RL/6x3Tf+teE7/sHlQ/7J7VP+weVL/snhS/7R6VP+veFH/sHlS&#10;/7B5Uv+welT/sHpU/695U/+veVP/rXdR/613Uf+wfFX/rnpT/615Uv+uelP/r3lT/7B8Vf+uelP/&#10;qXVO/615VP+ufFf/rHpV/6p4Vf+we1n/sXxa/7F7Wf+veVX/r3lV/6x2Uv+ueFT/tH5a/695Vf+v&#10;eVX/sHlT/7B4Vf+xeVb/s3tY/7V9Wv+3fVj/t31Y/7Z6Vv+yeFP/s3lU/7J3Vf+xeVb/s3xW/7N9&#10;Wf+3gV3/tX9b/7J8WP+veVf/sHpY/7N9W/+xfFr/sn1b/7aBX/+2gV//s35c/7WAXv+3gmD/uoVj&#10;/7Z/YP+0fV7/tH5c/7eBX/+5g2H/u4Vh/7aCXf+1g17/tYRc/7WEXP+6hl//uoZf/7qGX/+6hl//&#10;u4Vf/7aAXP+yfFj/sXtZ/7N9W/+yfFr/sXtZ/7J8Wv+xeVb/sHla/7J7XP+0e13/sXpb/7N8Xf+2&#10;f2D/tYBg/7F/Xv+ue1z/q3pa/7GAYP+0g2P/soFh/7B/X/+2hWX/toVl/7WEZP+ygWH/soFh/7J/&#10;YP+zgWD/t4Vk/7iDZP+3gmP/toFi/7R/YP+xfF3/sXxd/7R/YP+6hWX/volp/76JZ/+8hmT/uIJg&#10;/7iCYP+4gF3/t39c/7p/Xf+8gF7/u35f/7yBYf++g2P/u4Bi/7h/Yv+4gWP/uoNl/7uEZv+7hmf/&#10;vYhp/76Jav+7hmf/uoVm/7eAYv+2f2H/uYBj/7qBZP+5gmT/u4Rm/76Haf+/iGr/xI1v/8KLbf+/&#10;iGr/v4Zp/76FaP++hWj/wodp/7+EZP++g2P/vYBh/7+DYf/FiWf/xIhm/8GEZf/BhGX/woVo/8GE&#10;Z//DiGr/xott/8KJa//FjG7/yI9x/8mObv/Gi2n/yY1r/86Pbv/Njm3/zY5r/9CRbv/Wl3T/zZFv&#10;/8mNa//JjWv/1Jh2/9ufff/Xm3n/05d1/9SZd//XnHr/2aF+/9ukfv/TnHb/zpdx/9GXcv/XnXf/&#10;2J54/9edeP/XnXj/15x6/9ecev/YoH3/2aF+/9ehf//XoIH/1qGB/9Sff//UooH/16WE/9akg//Y&#10;o4P/2aSC/9qlg//dp4X/2qSC/9+ph//eqIb/3KWG/9umh//dqIn/3qmK/9+qi//fqov/4KuM/92o&#10;iP/dqIb/3qmH/9+qiP/dq4j/2KaD/9yqif/erYz/3KuL/9qsi//Yqoj/1aeF/9aohv/Zq4f/2auH&#10;/9yshv/gsIj/266F/9msg//ZrIP/1aqA/9argf/WrIT/1qyG/9Gqg//Np4P/y6eF/11OO/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ERMQ/5F2W/+Wd1v/lndb/5l4Wf+b&#10;eFr/nHlZ/558Wf+hfVv/onpW/6V9Wf+sglz/qoBa/6uAXf+sgFv/sIRf/7GFYP+xhWD/s4di/62G&#10;Xf+thl3/rYhe/62IXv+sh13/rold/7GMYP+yjWH/so1g/7WQY/+5lGf/uZRn/7mUZ/+5lGf/vpls&#10;/7qVaP+6lGf/u5Vo/7uVaP+5k2T/uI9h/72VZP/AlmT/v5Rh/76VYf++lWH/vZVh/7uTX//AmGX/&#10;v5dk/8CWZP+/k2T/vZFi/72OYP+7jF7/u4xe/7yMXv+7i1v/vIxc/7uLW/+6ilr/uIpZ/7uLW/++&#10;jl7/wJBg/8GOX//BjV3/v4tb/8KMXf/HkWL/wYtc/72HWP++hVj/uoFU/7yDVv+/hFj/voNX/8GE&#10;WP/Ag1f/wINX/75/U/+8fVH/vX5S/76BVP+8fVH/uXxP/7l8T/++f1T/vX5T/7x9Uv+4elH/uXtS&#10;/7h6U/+zeFD/tHlR/7d8VP+1elL/tHlR/7R5Uf+3eVL/t3lS/7h5UP+4d0//uHdP/7d2TP+4d0//&#10;tndO/7Z3Tv+1dk3/tXZN/7d5UP+5e1L/uHpR/7V3Tv+0dk3/tHZN/7N1TP+zdkr/tHdL/690SP+u&#10;c0n/sXZM/690TP+tckr/rHFJ/7ByS/+vcUr/sHBK/61tR/+ubUf/tnVP/7l1UP+3c07/t3NM/7Zy&#10;S/+zckr/snNK/7R1Sv+0dUr/tndL/7Z3S/+2d0v/tHVK/7JzSP+0dUr/snNK/7BySf+xc0z/rnNL&#10;/61ySv+scUn/rnNL/691Tf+vdU3/rXNL/6twSP+rcEj/sHJJ/7J0S/+ydEv/s3ZK/7R3S/+ydUn/&#10;snVI/7N2Sf+3ek3/tnlM/7V4S/+2eUz/tXhL/7N2Sf+2eUz/tXpO/7J3S/+zeEz/sXZK/7B2SP+v&#10;dUf/r3RI/61yRv+rcET/qG1B/6twRP+rcET/rXBE/7FzSv+vcUj/rnBH/65wR/+rbUb/rW9I/6xx&#10;Sf+uck3/rXFM/6tvSv+pbUj/qW1I/6tvSv+rb0r/qm5J/6twSP+rcEj/rnNL/61ySv+vdEz/rnNL&#10;/65zS/+xdk7/r3RM/65zS/+tckr/q29K/6ltSP+na0b/qW1I/6twSP+pbkb/qW5G/6txSf+udEz/&#10;rXNN/6lyS/+lbkf/pW5H/6ZvSP+pb0n/rHJK/6txSf+rcUn/qnBI/7B3TP+vdkv/q3JH/6pzSv+s&#10;dUz/qXRK/6hzSf+nckj/qHNJ/6x1TP+tdk3/rnhM/695Tf+ueEz/rXdL/691Tf+wdk7/sXdP/691&#10;Tf+udEz/sXdP/7N5Uf+zeE7/tXdO/7R2Tf+zdUz/sXNK/7J0Tf+vcUr/rHFJ/6xxSf+tckr/sHVN&#10;/7B1Tf+vdU3/sHVN/650TP+wdE//r3RM/690TP+xdk7/r3RM/7B1Tf+yd0//sndP/7B2Tv+yeFD/&#10;sXdP/61zS/+vdU3/sXpR/7F6Uf+wek7/rnlN/655T/+ueU//rXhO/695U/+xelP/r3hR/7R9Vv+z&#10;fFX/s31X/7N9V/+welT/rnpT/697VP+wfFX/qnZP/6p2T/+ve1T/rnpS/7B8VP+yflb/sHxU/7F9&#10;Vf+uelP/qnZP/617Vv+zgVz/sH5Z/6x6Vf+ueVf/sXxa/7J8Wv+welb/sHpW/654VP+weVP/sntV&#10;/695Vf+veVX/r3lX/7J8Wv+welj/sXtZ/7V9Wv+2fFf/tnxX/7N5VP+xd1L/snhT/7J4U/+zfFb/&#10;tX5Y/7aAXP+6hGD/uYNf/7V/W/+yfFj/sX1Y/7R/Xf+0f13/soBd/7OBXv+3gmD/s35c/7N+XP+6&#10;hWP/vYhm/7R/Xf+0flz/t4Ff/7qFY/+3gmD/t4Jg/7aBX/+3hWD/toVd/7aFXf+3hl7/t4Ze/7mF&#10;Xf++imL/vopi/7yGYP+4glz/uoRg/7uFYf+zfVv/sXtZ/7N9W/+xeVb/sXlW/7N7WP+2flv/snpX&#10;/7Z+W/+4gWL/toFh/7B9Xv+se1v/q3pa/7KBYf+2hWX/tYRk/7OCYv+1h2X/toVk/7aFZP+0g2L/&#10;tIJh/7SCYf+1gGD/uINj/7iDY/+5gmT/uoNl/7qDZf+2gWL/tH9g/7eCY/+6hWX/uoVl/7uGZv+6&#10;hWP/tH9d/7eBX/+4gmD/uoJf/7uAYP+5fl7/uX5e/7p/Yf+5gGP/u4Jl/7qBZP+3gGL/uoNl/7qF&#10;Zv+7hmf/t4Rl/7WCY/+0gWL/tYJj/7iBY/+1fmD/t35h/7eAYv+5gmT/uoNl/72GaP++iWr/vYhp&#10;/72Iaf+/iGr/vodp/7yFZ/++hWj/v4Zo/7+EZP+/hGT/v4Nh/8CEYv/FiWf/w4dl/7+DYf/Eh2j/&#10;w4Zp/76DZf/DiGr/xYxv/8KJbP/Ci23/xo9w/8WMbv/Gi2n/yo5s/8yQbv/Njm3/zY5t/8uPbf/U&#10;mHb/z5Nx/8+Qb//PkG//05Rz/9uce//am3r/1pd2/9KWcv/UmnX/1px3/9WeeP/TnHb/0Jlz/9GX&#10;cv/Xm3b/15t2/9ebd//XnXj/2J17/9ecev/Xn3z/2KB9/9eggf/Yo4P/2aSE/9WggP/Qnn3/1KKB&#10;/9ekhf/ZpIT/2KOD/9qlhf/dqIj/2qOE/92mh//ep4j/26SF/9ijhP/fqov/36qL/96piv/dqIn/&#10;36qL/92oif/dqIj/3aiG/92ohv/dq4j/26mG/9yqif/erYz/3ayM/96tjf/aqYn/1qWE/9inhv/a&#10;qob/2qqG/9mpg//ZrIX/2ayD/9eqgf/Wq4H/1aqA/9aqg//XrYX/2rCK/9Sthv/OpoL/z6eD/8ul&#10;gf8EAA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jHJX/5F2W/+Vd1v/mnte&#10;/5p7XP+efV7/nXxd/557W/+if1//o4Fe/6SAXv+ogFz/qYFd/6qCXv+sglz/sYdh/6+FX/+xh2H/&#10;s4lj/66HYP+viF//sIlg/7KLYv+yi2D/tI1k/7aPZv+2j2b/so1j/7SPZf+3kmj/tZBk/7WQZP+4&#10;k2f/vJdq/7qUZ/+6lGf/vZRo/72UaP+8k2X/vpNm/72TY//AlGX/wZVm/76SYf+/lWP/v5Vl/72T&#10;Y/+9lWT/vpZl/7ySYv+8kmL/vZFi/7qOX/+9jmD/vY5g/7uLXf+7i13/uopa/72NXf+9jV3/uopa&#10;/7yMXP+9jVz/v49f/8OQYf/Dj1//w49f/8ONXv/CjF3/wIpb/7+JW/+9h1n/uoRW/72EV/+9hFf/&#10;voVY/76DV/+8gVf/vYJW/72AVP+8f1P/uXxQ/7l8UP+7flL/vH9T/7x/U/+7fVT/u31U/7d8VP+1&#10;elL/tXpS/7V6Uv+1elL/t3xU/7l+Vv+1elL/s3VO/7R2T/+2eFH/uHhS/7h5UP+3eE//t3hP/7Z3&#10;Tv+1dk3/tXZN/7Z3Tv+4eVD/uXpR/7d5UP+2eFH/t3lS/7R2T/+xdk7/sndP/7B1Tf+xdkz/rnNJ&#10;/61ySP+xc0r/snRL/7FzTP+tb0j/rW9I/65wSf+ubkj/r29J/7NyTP+4d1H/vXlU/7x4U/+4dE//&#10;tHNN/7RzTf+xcUv/snNK/7V2Tf+zdUz/s3ZK/7R1Sv+zdEn/sXJH/7FySf+zdEv/snRN/7ByS/+y&#10;dE3/snRN/690TP+scUn/rnNL/7B1Tf+vdU3/rHJK/61zS/+uc0v/rnNL/65zSf+wdUv/tXdO/7Z5&#10;Tf+1eEz/s3ZK/7V4S/+3ek3/tnlM/7N5S/+zeUv/tnxO/7J4Sv+yeEr/s3hM/7V6Tv+0eU3/sXZK&#10;/7B1Sf+yd0v/sHVJ/61yRv+scUX/rHFF/6twRP+tckb/rnFF/7F0SP+wckn/rnBH/65wR/+ucEn/&#10;r3FK/65zS/+tckr/rXJK/690TP+uck3/qnBK/6pwSv+qcEv/qnBL/6huSP+obkj/q3FJ/6xySv+t&#10;c0v/r3RM/65zS/+vdEz/rnNL/61ySv+tcUz/rHBL/6puSf+pb0n/qnBK/6pwSP+rcUn/q3FJ/6xy&#10;Sv+rcUn/q3FL/6lyS/+pckv/qHFK/6hxSv+ocUr/rnRM/6xySv+rcUn/rHJK/691Tf+wdk7/sHZO&#10;/691Tf+vdU3/rnRM/691Tf+wdk7/rnRM/692S/+vdU3/r3VN/650TP+vdU3/r3VN/691Tf+wdk7/&#10;sXdP/7F3T/+vdU3/sndP/7N4UP+wdU3/snRN/7N1Tv+zdU7/sHVN/7B1Tf+vdEz/rnRM/650TP+t&#10;c0v/rnRM/7B2Tv+yeFD/snhQ/7F3T/+xd0//r3VN/7B2Tv+tdk3/rHVM/612Tf+veE//snhQ/7B2&#10;Tv+wdk7/sXdP/7F3T/+wdk7/r3VN/653Tv+xelH/rXhO/6p1S/+sd03/qnVL/613Uf+xe1X/sXtV&#10;/7N9V/+0flj/sX1W/7B8Vf+teVL/rXlS/615Uv+ve1T/rXlS/6l4UP+qeVH/qnlR/656U/+uelP/&#10;sHxV/7F7Vf+veVP/rnhS/7J8Vv+xfVj/tIBb/7J+Wf+sd1X/rnlX/7B6Vv+ueFT/sHpW/7J7VP+x&#10;elP/sHlS/654VP+ueFT/rnlX/696WP+velj/r3pY/7B8V/+0fVf/sXpT/7R6VP+3fVf/tnxU/7l/&#10;Wf+0fVb/tX5X/7iCXP+2glv/uoZf/76KY/+6hl//tINb/7OBXP+0gl3/tIJd/7SCXf+1g17/tIJd&#10;/7KAW/+1g17/t4Vg/7WAXv+0f13/t4Jg/7qFY/+4hF//toJd/7SCXf+3hl7/t4Ze/7aFXf+0g1r/&#10;tINa/7eGXf+4h17/uolh/7iGYf++imX/wIxn/8CMZ/++imX/uYVg/7N+XP+yfFr/snxa/7Z+W/+2&#10;flv/t35g/7Z/YP+0f1//tH9f/7B9Xv+ufV3/rXxc/7B/X/+3hmb/t4Zm/7SDYv+0g2L/tIRg/7eF&#10;Yv+3hWL/tYNg/7WDYP+xf1z/tYBg/7Z/YP+1fmD/tX5g/7qDZf+5gWb/t39k/7aBYv+zgGH/s4Bh&#10;/7aEY/+5h2b/toFh/7R/X/+zfF3/sntc/7qBY/+2fV//sntd/7Z/Yf+3gGL/uoNl/7mEZf+4g2T/&#10;vIdo/72Iaf+8h2j/tIFi/7F+X/+xfl//sn9g/7iDZP+2f2H/tX5g/7eAYv+3gGL/uoNl/8CJa//A&#10;iWv/v4hq/76Haf+9hmj/vYZo/7yFZ/+9hGf/v4Zp/76DY/+/hGT/w4ho/8OIaP/DiGj/xIln/8OI&#10;aP/Ch2f/v4Rk/72CZP++g2X/xYxv/8OKbf/CiWv/xYxu/8eMav/Jjmz/x4xq/8eMav/Lj23/yo5s&#10;/8mNa//NkW//z5Nx/9CUcv/VlnX/0pNy/9WWdf/XmHf/1ZZz/8+Tb//Pk2//0Zdy/9acd//UmnX/&#10;0phz/9OZdP/WnHf/15t3/9Sadf/Wm3n/3KF//9aee//VnH7/156A/9eggf/XoIH/2aKD/9mig//V&#10;oID/1J9//9ahgf/apYX/2qWF/9mig//Wn4D/2qOE/9qjhP/ao4T/26SF/9ihg//apYb/26aH/9mm&#10;h//ap4j/2aaH/9upiP/aqIf/2qiF/9qohf/Zp4b/16WE/9elhP/XpYT/2aaH/9ypiv/dqov/3KqJ&#10;/9yqif/cqof/2amF/9mphf/ZqYX/1aeD/9Smgv/UpoL/1qiE/9Sog//VqYT/16uG/9ashv/TqYP/&#10;0KWC/8yhfv/JoX3/FgA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LcVb/kHVa/5N4W/+X&#10;elz/m3xf/5p7XP+ce1z/nXxd/6B9Xf+lgmL/pYNg/6aCYP+ogl7/qYNf/6yEYP+qg1z/r4hh/7OM&#10;Zf+ximP/sYpj/7GKYf+ximH/s4xh/7OMYf+zjGH/tI1k/7WOZf+2j2b/tY5l/7SPZf+4k2n/tI9l&#10;/7WQZP+4k2f/vJZp/72UaP+9lGj/vpNo/72SZ/+9kmX/wJRn/76SZf/AlGX/wpZn/7+TZP/AlGX/&#10;wJZm/76UZP++lGT/vpVn/7uSZP+8kmL/vJJi/7qOX/+7j2D/vY5g/7qLXf+7i13/u4tb/7uLW/+7&#10;i1v/votc/7+NWv/Ajlv/wY9c/8SQXv/EkF7/xJBg/8SQYP/DjV7/wYtc/7+JWv+9h1n/u4VX/76F&#10;WP++hVj/v4RY/76DV/+9glj/vYJW/7x/U/+7flL/uXxQ/7l8UP+7flL/vH9T/7x/U/+5flT/uX5U&#10;/7d8VP+1elL/tXpS/7V6Uv+3fFT/tXpS/7l+Vv+4elP/tHZP/7R2T/+2eFH/t3lS/7l6Uf+3eE//&#10;t3hP/7d4T/+3eE//tndO/7Z2UP+3d1H/uHhS/7h6U/+2eFH/tnhR/7B1Tf+yd0//sXZO/690TP+x&#10;dk7/sHVN/65zSf+vdEr/snRN/7FzTP+vcUr/rW9I/7JyTP+zckz/tXRO/7h3Uf+9eVT/vHhT/7h0&#10;T/+3c07/s3JM/7RzTf+0dE7/tHRO/7J0Tf+ydEv/snRL/7N0S/+yc0r/sXJJ/7JzSv+yc0r/sXNM&#10;/7ByS/+ydE3/s3VO/69xSv+scUn/rnNL/7B1Tf+udEz/rHJK/650TP+sckr/rnNL/690Sv+wdUv/&#10;s3hO/7Z5Tf+5fFD/tXhM/7Z5TP+2eUz/uHtO/7Z5TP+1eEn/t3pL/7R3SP+0d0r/tXhL/7d6Tv+1&#10;ek7/s3hM/7B1Sf+xdkr/r3RI/6xxRf+scUX/rXJG/6twRP+tckb/rHFF/69yRv+ucEf/rW9G/65w&#10;R/+tb0j/rXJK/690TP+wdU3/rnNL/61zS/+sckz/qnBK/6txS/+rcUz/q3FM/6pwSv+qcEr/qnBK&#10;/6tvSv+vdEz/r3RM/690TP+uc0v/rnNL/65zS/+tcUz/q29K/6ltSP+pb0n/qnBK/6pwSv+sckr/&#10;rHJK/6xySv+qcEj/q3FL/6t0Tf+sdU7/q3RN/6dwR/+ncEf/rnRM/61zS/+tc0v/rXNL/691Tf+x&#10;d0//sXdP/691Tf+udEz/rnRM/691Tf+wd0z/r3ZL/692S/+xdkz/r3VN/650TP+udEz/rnRM/691&#10;Tf+wdk7/sndP/7J3T/+xdk7/sndP/7J3Tf+xdkz/sHVN/7B1Tf+yd0//sXZO/7F2Tv+vdEz/sHZO&#10;/7B3TP+vdkv/r3ZL/7B2Tv+yeFD/s3lR/7N5Uf+xd0//r3hP/612Tf+sdUz/rndO/7B5UP+veE//&#10;sXpR/7B2Tv+xd0//snhQ/7F3T/+xd0//sHZO/7F3T/+xelH/sHlQ/655T/+velD/r3pQ/695U/+w&#10;elT/snxW/7N9V/+zf1j/sX1W/7B8Vf+teVL/rnpT/615Uv+relL/qnlR/6l4UP+peFD/qHdP/6h3&#10;T/+seFH/rXlS/695U/+veVP/sHpU/7J8Vv+xe1X/tH5a/7N/Wv+seFP/q3dS/654VP+ueFT/sHlT&#10;/7J7VP+xelP/sHlS/654VP+ueFT/rXlU/696WP+self/r3pY/7B8V/+1f1n/tn9Y/7eAV/+6gFj/&#10;tn9W/7eAV/+2f1b/tH9V/7iEXP+4hFz/u4df/8CMZP+9iWL/uYVe/7mFXv+2hV3/uIdf/7iHX/+1&#10;hFz/s4Ja/7F/Wv+zgVz/toRf/7OBXP+ygFv/t4Ne/7mFYP+4hF//toJd/7iEXf+4h1//toVc/7SD&#10;Wv+0g1r/toVc/7eGXf+3hl7/tYRc/7WDXv+5h2L/uYdi/7uGZP+7hmT/uoVj/7WAXv+yfFr/s31b&#10;/7V9Wv+2fV//t4Bh/7Z/YP+zfl7/sX9e/7F+X/+wfV7/rn1d/659Xf+2hWX/tYRj/7OCYf+ygWD/&#10;soJe/7SEYP+3hWL/tIJf/7OBXv+velj/sXxa/7R9Xv+0fV//tXxf/7qDZf+7hGb/uIBl/7V/Y/+w&#10;fV7/sH1e/7eEZf+6iGf/uoVl/7R/X/+xelv/sHla/7d+YP+1fmD/tH1f/7eAYv+7hGb/uINk/7mE&#10;Zf+2gWL/uYRl/72Iaf+9iGn/t4Jj/7OAYf+xfl//toFi/7iDZP+3gGL/tn9h/7iBY/+3gGL/u4Rm&#10;/8WOcP/Gj3H/wIlr/72GaP+7hGb/u4Rm/7yFZ/+8g2b/vYRn/7yDZf++g2P/wIVl/8OIaP+/hmj/&#10;v4Zo/7+GaP/AhWX/voVn/7uCZP+7gmX/wolr/8KJa//BiGr/xotr/8aLaf/Gi2n/xYpo/8eMav/L&#10;kG7/yo9t/8iNa//MkG7/zpFy/86ScP/PkG//05Rz/9STc//VlHT/1ZVy/9CRbv/Pk2//0pZy/9ac&#10;d//TmXT/0Zdy/9GXcv/UmnX/2Z15/9edeP/XnHr/3aKA/9effP/WnX//156A/9afgP/XoIH/2KGC&#10;/9qjhP/XoIH/0558/9Wgfv/bpIX/26SF/9qjhP/Wn4D/2aKD/9uihP/booT/3KOF/9eggv/YoYP/&#10;26SG/9ijhP/apYb/1qSD/9mnhv/YpoP/16WC/9elgv/XpYT/2qWF/9mkhP/apYX/26aH/9yniP/c&#10;p4j/26aG/9mnhv/Zp4b/2qiF/9img//Xp4P/16eD/9amgv/WpoL/1aeD/9Smgv/UpoL/06WB/9Wp&#10;hP/UqIP/0KR//8+jgP/LoH3/xZ97/wsA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4x0Wv+Nc1j/knda&#10;/5d5Xf+Ye13/mnte/5t8Xf+ce1z/nXxb/6B9Xf+lg2D/pYNg/6eFYv+nhWD/qIZh/66IZP+shmH/&#10;r4lk/7aRZ/+yjGf/tI1k/7SNZP+0jWL/t5Bl/7SNYv+zjGH/sotg/7WOZf+3kGn/to9o/7WPav+3&#10;kmj/s45k/7WQZP+4kWb/upRn/7yTZ/+9kmf/u5Bl/72QZv++kmX/wJRn/76SZf+/k2T/wpZn/7+T&#10;ZP+/k2T/wJRl/76UZP++lGT/vpNm/7yRZP+8kWT/u5Bj/7uPYv+7j2D/u49g/7uMXv+6i13/u4tb&#10;/7qKWv+6ilr/v41a/7+NWv/Ajlv/wY9c/8SQXv/Dj13/w49d/8WRX//Ejl//wYtc/7+JWv+8hlf/&#10;voZX/7+GWf+/hln/v4RY/76DV/+8gVf/vIFV/7h9Uf+7flL/u35S/7p9Uf+6fVH/uH1R/7d8UP+5&#10;flT/uX5W/7d8VP+1elL/tXpS/7V6Uv+3fFT/tXpS/7d8VP+3eVL/tHZP/7Z4Uf+3eVL/uHpT/7l5&#10;U/+4eVD/uHlQ/7h5UP+4eVD/t3dR/7Z2UP+3d1H/t3dR/7h6U/+3eVL/tnhR/690TP+zeFD/sndP&#10;/7B1Tf+yd0//sndP/7B1Tf+vdEz/r3RM/7FzTP+vcUr/rm5I/7JyTP+1dE7/uHdR/7t6VP+6eVP/&#10;uXVQ/7NyTP+0c03/snJM/7R0Tv+1dU//sXNM/7J0Tf+vdEz/r3RK/7FzSv+xc0r/snNK/7JzSv+y&#10;c0r/sXNM/7FzTP+xc0z/sXNM/65wSf+ucEn/rnNL/690TP+sckr/q3FJ/61zS/+sckr/rXNL/690&#10;Sv+xdkz/s3hO/7R5Tf+5fFD/t3pN/7Z5TP+2d0v/t3pL/7Z4Sf+0dkf/tHdI/7R3SP+0d0j/tHdK&#10;/7Z5TP+2eU3/tHlN/7J3S/+wdUn/rnNH/6xyRP+sckT/rHJE/6pwQv+sckT/rXJG/65xRf+sbkX/&#10;rW9G/61ySP+scUn/rnNL/690TP+yeU7/r3VN/691Tf+sckr/q3FL/6xyTP+sck3/rHJN/6xyTf+s&#10;ckz/qnBK/6puSf+vc07/r3RM/690TP+uc0v/rnNL/65zS/+uc0v/qm5J/6lvSf+qcEr/q3FL/6pw&#10;Sv+sckz/q3FL/6pwSP+qcEr/q3FL/650Tv+udE7/rnRM/6xySv+rcUn/rnRM/650TP+vdU3/r3VN&#10;/650TP+wdk7/sXZO/690TP+uc0n/r3RK/690Sv+xdkz/sXZM/7F2TP+xdkz/sHVN/650TP+udEz/&#10;rnVK/651Sv+xdkz/sndN/7F2TP+xdkz/sndN/7F2TP+xdkz/sHVN/7B1Tf+yd0//sXZO/7F2Tv+x&#10;dk7/sXdP/7J5Tv+wd0z/r3ZL/7B3TP+xd0//s3lR/7J7Uv+weVD/sXpR/653Tv+sdUz/sHlQ/7J7&#10;Uv+xelH/sXpR/7F3T/+yeFD/snhQ/7J4UP+xd0//sXdP/7F3T/+xelH/sntS/7J7Uv+yfVP/sn1T&#10;/7B7Uf+weVD/sXtV/7F7Vf+yfVP/r3tU/656Uv+seFD/qnlR/6l4UP+qeVH/qXhQ/6l4UP+odlH/&#10;p3VQ/6l1UP+rd1L/qnZP/613Uf+weVL/s3xV/7N8Vf+ye1T/tH5Y/7aAWv+veVX/rHZS/654VP+v&#10;eVX/sHlS/7F6U/+weVL/sHlS/654VP+ueFT/rnpV/6x6V/+reVb/rHpX/7B8V/+2gFr/uYRa/7uE&#10;W/+4gVj/tn9W/7Z/Vv+1gFb/tH9V/7iEXP+6hl7/vIhg/7+LY/+7h1//vIhg/7yIYP+8iGD/wY1l&#10;/72MZP+1hFz/soFZ/7GAWP+zgVz/tYNe/7SCXf+zgVz/toJd/7eDXv+4hF3/t4Nc/7mFXv+5iF//&#10;tYRb/7OCWf+0g1r/uIde/7mIX/+4h1//tYNe/7SCX/+1g2D/tYNg/7OBXv+0gl//tIJf/7R/Xf+x&#10;fFz/snxa/7F6W/+ye1z/tn9g/7R9Xv+yfV3/soBf/7OBYP+ygF//sH5d/698Xf+0g2L/soFg/7GA&#10;X/+wgFz/sIBc/7KCXv+1g2D/soBd/7F/XP+teFb/sHtZ/7V8Xv+1fF//t35h/7uCZf+7hGb/uIBl&#10;/7R+Yv+wfV7/sX5f/7iFZv+8imn/vIdn/7R/X/+xelv/sXpb/7J7XP+0fV//uIFj/72GaP++iWr/&#10;uINk/7iDZP+zfl//tH9g/7uGZ/+9iGn/t4Jj/7aBYv+0f2D/toFi/7iBY/+3f2T/t39k/7mCZP+2&#10;f2H/uoNl/8WOcP/IkXP/wott/7yFZ/+4gWP/uIFj/7qDZf+6g2X/vINm/7yDZf+8g2X/u4Jk/72E&#10;Zv+9hGb/voVn/7+GaP+/hmj/v4Zo/7yDZf+8g2X/wIdp/8WKav/Fimr/xotp/8WKaP/BhmT/xIln&#10;/8eMav/MkW//y5Bu/8qPbf/LkG7/zZBx/8uOb//LjGv/0pNy/9OScv/TknL/05Nw/9CRbv/UlXL/&#10;1Jh0/9ebd//TmXT/zpRv/86Ub//TmXT/2Z15/9edeP/XnHr/26B+/9aee//WnX//156A/9adf//W&#10;n4D/16CB/9mig//YoYL/1Z99/9ehf//apIL/2qJ//9qif//ZoX7/2qJ//9qhg//aon//3KOF/9mg&#10;gv/YoYL/2qOE/9afgP/WoYH/2KOD/9mkhP/apYP/1aOA/9WjgP/WpIP/2qWF/9qlhf/apYX/3aaI&#10;/9umh//ZpIX/2KOD/9mkhP/XpYT/2qiH/9elgv/VpYH/1qaC/9amgv/WpoL/1aWB/9amgv/Up4D/&#10;0KN8/9Smgv/UpoL/0aN//8+jgP/MoX7/x598/8Odef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VdD/5B2W/+S&#10;d1r/mHpe/5h7Xf+Zel3/mntc/559Xv+dfFv/oH1d/6F+Xv+kgl//pYNg/6mHZP+qiGP/rIlj/66L&#10;Zf+ui2X/rYpk/7KPZ/+zjmT/s45i/7SPY/+2j2T/t5Fk/7aPZP+4jmT/s4xh/7WOZf+3kGn/to9o&#10;/7aPaP+3kGf/to9m/7aPZP+2j2T/uJJl/7yTZ/+6j2T/uI1i/7qNY/++kmX/v5Nm/76SZf++kmP/&#10;wJRl/72RYv++kmP/vpJj/7+TZP++kmP/vZFk/72SZf+9kmX/vJJi/7yQYf+7j2L/vJBh/7uPYP+7&#10;jF7/uotd/7qKWv+7i1v/voxZ/76MWf+/jVr/wo5c/8OPXf/Dj13/w49d/8WRX//EkF7/vopY/76K&#10;WP+7hVb/vIRV/7yEVf+9hFf/voNX/7yBVf+7gFT/un9T/7d8UP+6f1P/u4BU/7p/U/+6f1P/uH1R&#10;/7h9U/+4fVP/uX5W/7h9Vf+0elL/tHlR/7R5Uf+3fFT/uH1V/7d8VP+0eVH/s3hQ/7N4UP+5e1T/&#10;uHpT/7h6U/+2eFH/t3lQ/7d5Uv+4eFL/tnhR/7h4Uv+4eFL/t3dR/7h4Uv+4elP/tnhR/7B1Tf+z&#10;eFD/tXpS/7N4UP+wdU3/sXZO/7B1Tf+tckr/r3RM/7FzTP+ucEn/rW1H/7BwSv+yckz/tXRO/7d2&#10;UP+3dlD/tHNN/7BwSv+xcUv/tHRO/7d3Uf+zdU7/sXNM/690TP+vdEz/r3RM/7FzTP+xc0r/sXNK&#10;/7FzSv+xc0z/sXNM/7ByS/+ucEn/rnBJ/65wSf+vcUr/rHFJ/690TP+tc0v/qnBI/6xySv+rcUn/&#10;rXJK/65zSf+xdkz/s3hM/7N4TP+4e07/tnlM/7d5Sv+1d0j/s3VG/7V3SP+0dkf/tXdI/7R3SP+0&#10;d0j/tHdI/7R3Sv+0d0r/s3hM/7N4TP+xdkr/q3NE/61zRf+rc0T/qnBC/6lvQf+pb0H/rHFF/61w&#10;RP+tb0b/q3BG/61ySP+vdEr/r3RK/7F2TP+yeU7/sXhN/7J5Tv+wdk7/rHJK/6txS/+rcUv/q3FM&#10;/6xyTf+tc03/q29K/6ltSP+vc07/r3NO/7FzTP+vdEz/rXJK/690TP+vdEz/qnBI/6pwSP+qcEr/&#10;rHJM/6xyTP+rcUv/qW9J/6dtR/+rcUv/rXNN/650TP+rcUn/rHJK/6xySv+rcUn/rHJK/650TP+v&#10;dU3/r3RM/65zS/+vdEz/r3RK/65zSf+xc0r/sXNK/7FzSv+ydEv/sndN/7J3Tf+wdUv/r3RM/690&#10;TP+xdkz/sndN/7B1S/+xdkz/sndL/7J3S/+yeUz/sXhL/651SP+wd0z/sXZO/7B1Tf+xdk7/sndP&#10;/7B1Tf+wdU3/sXZM/7N6T/+wd0z/r3ZL/613S/+veE//r3hP/7B5UP+weVD/sntS/7B5UP+ud07/&#10;sXpR/7J7Uv+zfFP/sXpR/7F4Tf+xd0//sXdP/7J4UP+xd0//r3VN/650TP+weVD/sXpR/7F6Uf+z&#10;fFP/sntS/694T/+ud07/r3hR/613Uf+teE7/qnZO/6x4UP+seFD/q3dP/6d2Tv+mdU3/p3VQ/6l3&#10;Uv+pd1L/qXVQ/6l1UP+pdVD/rXdT/612T/+weVL/s3xV/7J7VP+zfFX/tX5X/7Z/WP+yfFj/r3lV&#10;/695Vf+weVP/sHlS/7B5Uv+tdk//rndQ/654VP+veVX/sHxX/6x6V/+odlP/rHpX/617Vv+2glv/&#10;uYRa/7iDWf+2gVf/tH9V/7J9U/+zflT/tYFZ/7iEXP+6hl7/u4df/7uHX/+6hl7/u4df/7uHX/++&#10;imL/wY1l/7+LY/+3hl7/tINb/7KBWf+1hFz/t4Ze/7aFXf+0g1v/tIBZ/7WBWv+2glv/tYFa/7iE&#10;XP+6iWD/uIde/7WEW/+1hFv/uYhf/72MZP+/jmb/vIpl/7SCX/+0gl//tYNg/7OBXv+zgV7/soBd&#10;/7F/Xv+zfl7/sHtb/612V/+xelz/sXxc/7N+X/+0f1//s4Fg/7SCYf+zgWD/sX9e/7B+Xf+0gmH/&#10;soFg/7B/Xv+xgV3/sYFd/7GBXf+0gl//soBd/7F/XP+velj/sHpY/7R7Xf+0e17/t35h/7qBZP+4&#10;gWP/snxg/7J9Xv+yf2D/s4Bh/7eFZP+8imn/vYho/7WAYP+zfF3/sntc/7J7Xf+2f2D/volq/8aR&#10;cv/Ai2z/uINk/7SBYv+yfV7/sn1e/7eAYv+5gmT/t4Bi/7R9X/+0fV//tn9h/7d/ZP+2fmP/tn5j&#10;/7mBZv+1fWL/tn5j/76Haf/Bi2//wIpu/7qEaP+4gWP/t4Bi/7eAYv+2f2H/u4Rm/76FZ/+8g2X/&#10;uoFj/7mAYv+8g2X/vodo/76HaP+/hmj/v4Zo/76FZ/+/hmj/wodl/8WKaP/Gi2n/x4xq/8eLaf/E&#10;iGb/xIhm/8aLaf/LkG7/zJFv/8yRb//MkW//y5Bw/8yPcP/Lj23/z5Bv/9GScf/Oj27/zY5t/8+Q&#10;bf/UlXL/1Jh0/9SYdP/UmHT/zZNu/8+Tb//VmXX/1pp2/9WZdf/Wm3n/15x6/9abef/VnH7/156A&#10;/9Sdfv/UnX7/1J1+/9mig//ZooP/16CB/9SefP/ZoX7/2KB9/9effP/YoH3/2qJ//9igff/ZoX7/&#10;26OA/9uihP/Yn4H/156A/9afgP/Wn4D/2KGC/9eigP/XooD/1qF//9eigP/XooD/2aSE/9ukhf/Z&#10;ooP/2qOE/9ukhf/ao4T/1aCA/9mkhP/apYX/2aeG/9elhP/Uon//16WC/9Sif//Vo37/1KR+/9Wl&#10;f//WpoD/06N9/9KkgP/SpID/0aN//8+hf//Oon//x598/8Odef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OdFn/kHZb&#10;/5N4Xf+Udlr/mnte/6CBZP+dfF3/nntb/6SAYP+lgV//poJg/6uHZf+wimb/rohk/62HYv+vjGT/&#10;sI1l/7CNZf+yj2f/sY5k/7CNY/+xjmT/so9l/7aRZP+3kmX/t5Fk/7SOYf+4jmT/t41j/7iOZv+5&#10;j2f/uY9p/7qQaP+5j2f/uY9n/7qQZv+4j2P/uI9j/7yTZ/+7kmb/uY5j/7iNYv+/kmj/wZVo/8OU&#10;aP/BkmT/xJVn/8GSZP/BkmT/wJFj/8GSZP/AkWP/vY5g/72RYv/AkWP/wJRl/7+TZP+9kWL/u49i&#10;/72OYv+6i13/u4xe/7yMXP+9jV3/votc/7+NWv++jFn/v4tZ/8KPWv/Ej1v/w45a/8CLWf+9iFb/&#10;vIdT/7yHU/+6hVP/u4NS/7uDUv++hFb/vIJU/7uAVP+7gFT/uH1R/7d8UP+7flL/un9T/7h9Uf+7&#10;gFT/un9V/7h9U/+4fVP/un9V/7l+VP+1elL/s3hQ/7F2Tv+0eVH/unxV/7l7VP+5e1T/t3lS/7V3&#10;Tv+5e1L/uHpR/7d5UP+1d07/tHlP/7d5Uv+3eVL/uHpT/7l5U/+5eVP/t3dR/7d3Uf+4eVD/tndO&#10;/7J0S/+ydE3/tnhR/7R2T/+xc0z/r3RM/7B1Tf+uc0v/r3RM/7FzTP+ucEn/rW5F/65vRv+vcEf/&#10;sXJJ/7FxS/+yckz/sXFL/7BwSv+wckv/tnhR/7h6U/+0dk//rnNL/690TP+wdU3/sXZO/690Sv+u&#10;c0n/r3RK/7B1S/+wckn/snRL/7FzTP+tb0j/rG5H/65wSf+tb0j/qW5G/6twRv+qcUb/qnBI/6xy&#10;Sv+vdEr/r3RK/65zSf+2eU3/uXxQ/7h7Tv+3ekv/uHhI/7l5Sf+3d0f/s3ND/7R0RP+3d0f/t3dH&#10;/7Z4Sf+2eEn/tnhJ/7V2Sv+zdkn/tXhL/7Z5TP+yeEr/rnRG/650RP+tc0P/qnBA/6lsPf+oaz7/&#10;rXBD/7BzR/+vckb/r3FI/7B1S/+yd03/s3hO/7N4Tv+yeU7/sHdM/7J5Tv+zeVH/rnRM/6txSf+r&#10;cUv/qnBK/6puSv+tcU3/rHBM/6tsSf+wcU7/sHJN/7FzTv+vcUr/r3FK/65zSf+uc0v/rHJK/6tx&#10;Sf+pb0f/qnBI/6xyTP+qcEr/p21H/6ZsRP+rcUn/rHJK/6xySv+pb0f/rHFJ/6xxSf+scUn/rnNL&#10;/7B1Tf+ydE3/sHJL/65wSf+wckn/sXNK/7BySf+xdEj/sXJH/7JzSP+xc0r/s3VM/7R2Tf+vdEr/&#10;sHVL/7F2TP+xdkz/sndN/7N2Sv+wdUn/r3VH/7B2SP+yeEr/sXdJ/7B1Sf+zeE7/tHlR/7V6Uv+0&#10;eVH/sXZO/690TP+vdEz/sHVL/7N6T/+ueEz/rHZK/653Tv+ueU//rXhO/614Tv+xelH/sXtP/7B6&#10;Tv+wek7/sHpO/695Tf+wek7/r3lN/695S/+wekz/tHtO/7N6T/+vdkv/rXRJ/613S/+xe0//sXtP&#10;/7F7T/+yfFD/sHlQ/694T/+ud07/r3hP/694T/+veE//rXhO/655T/+rd0//q3dP/6p2Tv+seFH/&#10;qXVQ/615VP+ve1b/rXdT/6t1Uf+sdU7/rndQ/7N5U/+xd1H/tXtV/7Z/WP+5glv/tH1W/7B5Uv+w&#10;eVP/sXpT/694Uf+ud1D/sHlS/7J7VP+zeVH/r3hP/7B5Uv+welT/r3tW/617Vv+ufFf/sH5Z/7WD&#10;Xv+3g1z/toJa/7eCWP+4g1n/tH9V/7F8Uv+yfVP/tYFZ/7iEXP+6hl7/u4df/7qGXv+8iGD/vYxj&#10;/72MY/+7imH/vIti/7yLYv+4h17/uIdf/7eGXv+3hl7/uIdf/7eDXP+2glv/toBa/7V/Wf+2gFr/&#10;t4Nb/7qGXv+8i2L/v45l/72OZP+5imD/uIlf/72MZP/Aj2f/v41o/7SCX/+ygF3/tIJf/7aBX/+6&#10;hWP/u4Zm/7yHZ/+1gGD/sXxd/7J9Xv+yfV7/sXxd/7R/YP+yf2D/s4Fg/7R/X/+zfl7/sn1d/7F/&#10;Xv+zgV7/s4Fe/7ODX/+zg13/s4Nd/7OBXP+zgVz/tIBb/7SAW/+1f1v/t39c/7Z9X/+ye1z/tX5g&#10;/7R9X/+0fmL/sXtf/657Xv+ygWH/s4Jh/7F/Xv+1g2D/uoVj/7WAXv+zfl7/sn1d/7F8Xf+yfV7/&#10;u4Zn/7+Mbf+8iWr/t4Rl/7N+X/+xfF3/sHlb/7R7Xv+3fmH/uoFk/7Z9YP+yeVz/tHtg/7iAZf+1&#10;fWL/tX1i/7d/ZP+3f2T/toBk/7eEaf+8iW7/uIVo/7mDZ/+4gmb/t4Jj/7aBYv+4gWP/u4Rl/72E&#10;Zv+9hGb/vINl/7uCZP+8g2X/vYZn/76HaP+9h2X/voZj/7+HZP/AiGX/voZj/8OJZP/GjGf/yIxo&#10;/8mKZ//HiGX/w4dl/8SIZv/IjGr/zJFv/8+Ucv/LkG7/yI1r/8yRcf/MkXH/y45v/8+Tcf/PkG//&#10;zo9u/9GScf/TlHH/1pd0/9KWcv/Okm7/zpJu/8+Tbv/UmHT/15t3/9aadv/QlHD/0ZVx/9KXdf/V&#10;mnj/2KB9/9KbfP/RnHz/1aCA/9ahgf/Wn4D/0pt8/9ObeP/boH7/3KF//9mefP/an33/15x6/9me&#10;fP/boH7/26B+/9igff/Xn3z/05t4/9Wcfv/XnoD/16CB/9mig//XoX//1Z99/9eggf/YoYL/2KGC&#10;/9eggf/UnX7/2KGC/9ylhv/ao4T/1aCA/9mkhP/ZpIT/2KOD/9Sff//Un33/1aB+/9WhfP/SoXn/&#10;1KN7/9emfv/Xpn7/1aR8/9Kgff/Rn3z/0KB8/9KhgP/LnXz/yp18/8aee//AmXj/NCog/wABAP8A&#10;AQD/AAEA/wABAP8AAQD/AAEA/wABAP8AAQD/AAEA/wABAP8AAQD/AAEA/wABAP8AAQD/AAEA/wAB&#10;AP8AAQD/AAEA/wABAP8AAQD/AAEA/wABAP8AAQD/AAEA/wABAP8AAQD/AAEA/wABAP8AAQD/AAEA&#10;/wABAP8AAQD/AAEA/wABAP8AAQD/AAEA/wABAP8AAQD/AAEA/wABAP8AAQD/AAEA/wABAP8AAQD/&#10;AAEA/wABAP8AAQD/AAEA/wABAP8AAQD/AAEA/wABAP8AAQD/AAEA/wABAP8AAQD/AAEA/wABAP+P&#10;dVr/lHle/5d8X/+Ze1//nH1g/6F/Y/+if2H/o4Bg/6J+Xv+kgF7/qIRi/7CKZv+vh2P/sIpm/7GL&#10;Zv+3kmj/so9l/7SRZ/+6l23/uJZp/7eSZf+1kGP/tpFk/7WQY/+1kGP/tZBj/7iSZf+6kGb/uY9l&#10;/7uRZ/+7kWn/upBo/7qQaP+7kWn/upBm/7yTZ/+7kmb/upFl/7yTZ/+8kWb/uo9k/7qPZP++kWf/&#10;v5Nm/8GSZv/Ck2X/wpNl/8KTZf/ElGb/wJBi/8KSZP/CkmT/wpJk/8GRYf/BkWH/xZVl/8aWZv/C&#10;kmT/vo5g/72NX/+8jF7/vY1f/76OYP++jl7/v4xd/7+MXf+9i1j/vYtY/8OPXf/Djlz/wo1b/8CL&#10;Wf+8h1X/vYhU/7+KVv+6hVH/vYVU/7+HVv+8hFP/vIJU/7yCVP+9gFP/vH9T/7p9Uf+6fVH/t3xQ&#10;/7Z7Uf+7gFb/un9V/7h9U/+6fFP/u31U/7t9Vv+6fFX/t3lS/7R2T/+3eVL/uXtU/7p8Vf+5e1T/&#10;tHlR/7V6UP+4fVP/tntR/7V6UP+1elD/tXpQ/7N4Tv+0eU//t3lS/7h6U/+5eVP/t3dR/7Z3Tv+2&#10;d07/snNK/7JzSv+3eE//uHhS/7JyTP+wckv/sXNM/7J0Tf+0dk//tHZP/7FzTP+xc0z/sHJL/7V1&#10;T/+yckz/snJM/7FxS/+xcUv/r29J/7ByS/+xc0z/s3VO/7R2T/+zdU7/rnNL/65zS/+vdEz/r3RK&#10;/692S/+udUj/sHVJ/7F2Sv+uc0n/sHVL/690Sv+ucEn/rW9I/61vSP+tb0j/q21G/6pvR/+rcEj/&#10;rHFH/690Sv+1d07/uHpR/7R3S/+7fFH/vX5S/76AUf+5eUn/t3dH/7p7SP+5ekf/tndE/7Z2Rv+3&#10;d0f/t3lK/7d6S/+2eUr/t3pN/7R3Sv+xd0n/tHpM/7R5Tf+xd0n/r3VH/61zQ/+tc0P/sXRF/65x&#10;Qv+tcEP/rnFE/7B1Sf+vdEj/r3RK/7F2TP+xdkz/sXZM/7N4Tv+1elD/r3ZL/7J3Tf+1elD/sndP&#10;/690TP+vdEz/rXJK/6puSf+vcUz/sHJN/61vSv+zc0//s3NP/7R0UP+vcUr/r3RM/7B1S/+vdEz/&#10;q3FJ/6pwSP+qcEj/qnBI/61zS/+qcEj/pWtD/6lvR/+tc0v/rHJK/6txSf+uc0v/r3RM/65zS/+v&#10;cUr/sHJL/7J0Tf+yckz/r29J/69vSf+vcUr/r3FI/7FzSv+ydEv/sHJJ/7JzSP+zdUz/s3VM/7F2&#10;TP+vdEr/sHVL/690Sv+vdEr/tHZN/7R3S/+ydUj/sHNG/7J1SP+zeUv/s3lL/7N4TP+zeE7/tHlR&#10;/7R5Uf+0eVH/sXZO/7B1Tf+wdU3/sHVL/7R7UP+yeU7/rHVM/612Tf+ueU//rnlP/696UP+ye1L/&#10;sHpO/695Tf+veU3/sXtP/7F7T/+yfFD/s31R/7N9T/+yfFD/snxQ/7J8UP+veU3/sHlQ/7R9VP+y&#10;fVP/sHtR/7J9U/+xelH/sHlQ/694T/+ud07/snhQ/7N5Uf+ye1L/s3xT/7N8U/+velD/rnlP/696&#10;UP+zfVf/sHpU/654VP+welb/sHpW/7B5U/+ud1D/sXdR/7R6Uv+zeVH/tXtT/7l/V/+5glv/tH1W&#10;/6x1T/+sdU//rndR/612T/+tdk//rndQ/7V7Vf+3fVX/tXtT/7V+V/+ye1T/sXtX/7B8V/+vfVr/&#10;soBd/7SCXf+0gl3/s39Y/7N/WP+0f1X/sn1T/7J9U/+yfVP/tH9V/7mEWv+9iF7/v4pg/72IXv++&#10;imL/wIxk/72MY/+7imH/u4ph/7uKYf+6iWD/vIti/7eGXf+2hV3/t4Ze/7mFXv+7hV//u4Vf/7qD&#10;XP+3gVv/uoRe/7uHX//CkWj/wpNp/8GSaP+6i2H/t4he/7WFXf+3h2H/vIpl/7eFYv+2hGH/uoVj&#10;/7mEYv+7hmT/v4pq/8GMbP+6hWX/sX5f/7J/YP+zgGH/sn9g/7SBYv+0gmH/tYBg/7R/X/+zfl7/&#10;sX9e/7KAX/+zgWD/s4Fg/7ODX/+zgV7/s4Fe/7OBXv+ygF3/tYBe/7R+XP+3gV//uYNh/7qDZP+2&#10;f2H/t4Bi/7R/YP+yfGD/sH1g/657Xv+xgGD/s4Jh/6x7Wv+te1j/s4Fe/7N+XP+zfl7/s35e/698&#10;Xf+telv/sH1e/7SBYv+zgGH/tIFi/7R/YP+0fV//rndZ/7B3Wv+4f2L/vINm/7h/Yv+zel3/snle&#10;/7Z9Yv+0e2D/s3tg/7N7YP+4gGX/u4No/7uFa/+8hmr/uoRo/7eBZf+5hGX/t4Jj/7mCZP+4gWL/&#10;u4Jk/7uCZP+8g2X/vINl/7yDZf+9hGb/vYRm/72EZv+9h2X/voZj/7+HZP/BiWb/vYVi/7yBX//A&#10;hWP/xIln/8SIZv/Dh2X/wIRi/8OHZf/IjGr/zZFv/8+Ucv/MkW//yY5s/86Tcf/LkG7/0JRy/9OX&#10;df/Pk3H/z5Bv/8+Qb//Sk3L/1JVy/9SYdP/QlHD/0JRw/8yQbP/Pk2//1pp2/9WZdf/SlnL/1Jh0&#10;/9CUcP/Ok3H/05t4/9Ocff/Tnn7/1aCA/9Oefv/XoIH/2J+B/9effP/Znnz/2Z58/9ugfv/an33/&#10;2Z58/9mefP/YnXv/15x6/9ObeP/VnXr/1Z16/9adf//Yn4H/2J+B/9adf//XnoD/1p1//9adf//X&#10;noD/2aF+/9ifgf/YoYL/2KGC/9ijg//Yo4P/2KOD/9ijg//VoID/2KOD/9WggP/VoH7/1aF8/9Sg&#10;e//SoXn/1KN7/9Sje//Tonr/06F8/9Sif//Rn3z/0J9+/9Sjgv/Nn37/zaB//8effP+9lHT/vZR0&#10;/wABAP8AAQD/AAEA/wABAP8AAQD/AAEA/wABAP8AAQD/AAEA/wABAP8AAQD/AAEA/wABAP8AAQD/&#10;AAEA/wABAP8AAQD/AAEA/wABAP8AAQD/AAEA/wABAP8AAQD/AAEA/wABAP8AAQD/AAEA/wABAP8A&#10;AQD/AAEA/wABAP8AAQD/AAEA/wABAP8AAQD/AAEA/wABAP8AAQD/AAEA/wABAP8AAQD/AAEA/wAB&#10;AP8AAQD/AAEA/wABAP8AAQD/AAEA/wABAP8AAQD/AAEA/wABAP8AAQD/AAEA/wABAP8AAQD/AAEA&#10;/4Z3ZP+Sd1r/lXdb/5Z4XP+Zel7/nH1g/6B/YP+jgGL/o4Bi/6SAYP+ng2P/rIhm/7GNa/+rhWH/&#10;sIpl/7KMZ/+zkGj/s5Bm/7SRZ/+3kmX/upVo/7mUZ/+5lGf/u5Vo/7WQY/+0j2L/tZBj/7qUZ/+5&#10;k2b/uY9l/7mPZf+5j2X/uI5k/7mPZf+6kGb/u5Fn/76Vaf+9lGj/vZJn/72SZ/+/kmj/wJNp/8KV&#10;a//Bkmb/vY5i/76PY//CkWb/wZBl/8OSZ//Dkmf/wo9i/8SRZP/Cj2L/xJFi/8aSYv/FkWH/xpJg&#10;/8mVZf/IlGT/xJBg/8KOXv/AjF3/wY1e/8KOX/+/jF//v4xf/7+MXf+9ilv/uodY/72JWf/Ailv/&#10;wIpb/8CLWf+9iFb/v4dU/7+KVv+8h1P/volV/8CIV/+5gVD/uoBQ/7l/Uf+8f1L/u35R/7p9Uf+7&#10;flL/u35S/7h9U/+6f1X/uX5U/7p8U/+7fFP/u3xT/7p7Uv+8fFb/unpU/7h6U/+5e1T/unxV/7h6&#10;U/+3eVL/t3lS/7h6Uf+6fFP/uXtS/7V6UP+2e1H/tXpQ/7N4Tv+zeE7/sndN/7h6Uf+1d07/s3VM&#10;/7d4T/+4eVD/t3hP/7V2Tf+3eE//tnZQ/7JyTP+2dlD/s3VO/7FzTP+ydE3/sXNM/7FzTP+zdU7/&#10;snRN/7Z4Uf+ydE3/sHJL/7FzTP+xc0z/r3FK/7ByS/+ydE3/sXNM/7FzTP+xc0z/r3FK/7ByS/+x&#10;c0r/rnNJ/65zR/+udUj/r3ZJ/7B1Sf+wdUn/sndL/7B1S/+vcUj/r3FK/65wSf+ucEn/rnBJ/65w&#10;R/+ucEf/sHJJ/7J0S/+7flL/v4BV/7l6T/+2d0v/uHlN/7p8Tf+4eEj/tXVF/7d3R/+5eUn/uHhI&#10;/7d3R/+2eEn/tnlK/7V4S/+xd0n/sHZI/7B1Sf+zeEz/tHlN/7J3S/+vdEj/snVJ/7BzRv+wc0b/&#10;r3JF/61wQ/+ucUT/rnFE/61yRv+tckj/rnNJ/690Sv+wdUv/sXZO/7N4UP+0eU//rnVK/7B1S/+w&#10;dUv/r3RK/690TP+vdEz/rnNL/6xxSf+xc07/r3FM/7BwTP+1dVH/tXVP/7JyTP+wckv/r3RM/7B1&#10;Tf+vdU3/rXNL/6txSf+tc0v/r3VN/650TP+sckr/qnBI/6lvR/+rcUn/q3FJ/6xySv+wdU3/r3RM&#10;/7ByS/+wckv/r3FK/7ByS/+xcUv/sXFL/7JyTP+wckv/r3FK/7J0Tf+2eFH/sHJJ/7BySf+vdEr/&#10;r3RK/7F2TP+vdEr/sHVL/7F2TP+yd03/s3hO/7V4TP+1eEv/s3ZJ/7R3Sv+1eEv/s3hM/7N4TP+y&#10;d03/sHVN/7F2Tv+0eVH/sndP/7F2Tv+zeFD/sHVL/7N6T/+zeVH/r3hP/653Tv+weVD/sXpR/7F6&#10;Uf+ye1L/r3hP/695Tf+wek7/rnhM/654TP+wek7/snxQ/7B6Tv+veU3/r3lN/7B5UP+veE//sHlQ&#10;/7J9U/+xfFL/sn1T/7J9U/+velD/sHpO/653Tv+udEz/sHZO/7J4UP+yeFD/tHpS/7R7UP+weVD/&#10;r3hP/7B5UP+zfVf/rnhS/654VP+veVX/r3lV/7B5Uv+ud1D/r3VN/7d8VP+3fFT/tHpS/7Z8VP+6&#10;gFj/tH1W/612T/+tdlD/sHlT/7B5Uv+ye1T/sXpT/7V7Vf+3fVX/tXtV/7d9V/+zfFb/tH1X/7F7&#10;Wf+xfFr/sX9c/7F/XP+zf1r/s39a/7B8Vf+sdlD/sXxS/7N+VP+zflT/tH9V/7qDWv+8hVz/v4hf&#10;/7qFW/+5hFr/v4pg/8GNZf+6iWD/uYhf/7eIXv+4iV//uYhf/7WEW/+0g1r/tINb/7mEWv+7hFv/&#10;u4Rb/72GX/++h2D/uoVb/72IXv/Aj2b/v45l/76PZf+6i2H/tYVd/7SEXP+2hmD/uohj/7iGY/+3&#10;hWL/u4Zk/7mEYv+2gWH/vIdn/7+NbP+5hmf/tIFi/7F+X/+wfV7/r3xd/7OBYP+0gmH/uINj/7aB&#10;Yf+0f1//soBf/7OBYP+xf17/r31c/7F/Xv+zgV7/soBd/7F/XP+xf17/tYBg/7R/X/+2gWH/vYho&#10;/7+Kav+8h2j/uYRl/7eCY/+wfV7/r3xd/657Xv+wf1//sH9f/6x7Wv+reVj/sH5d/7F8XP+xfFz/&#10;tH9f/7J/YP+ue1z/rn1d/69+Xv+zgGH/tIFi/7OAYf+2f2H/tH1f/7R7Xv+2fWD/uH9i/7d+Yf+z&#10;el3/snlc/7V8Yf+0e2D/snle/7R6Yv+2gGb/uoFm/7mDaf+6gmf/uIJm/7mEZf+7hmf/uoNl/7mC&#10;Y/+5gGL/uYFe/7qBY/+7gmT/u4Jk/7yDZf+8g2X/vINl/72EZv++hWf/vYRm/7+GaP/BiGr/u4Jk&#10;/7h/Yf/AiGX/xotp/8KHZf/BhmT/v4Ri/8OGZ//HjGz/y45v/8uQcP/Kj23/yo9t/8qPbf/Kj23/&#10;0JRy/9KWdP/Pk3H/zpJu/9CRbv/Rkm//zo9s/9KWdP/Tl3X/0pZy/8+Tb//RlXH/2Jl2/9iZdv/X&#10;mHX/1pd0/8+Tb//Nk27/1Jl3/9CaeP/PmHn/zpd4/86XeP/XnoD/2qGD/9mefv/Wm3n/2Jx6/9md&#10;e//YnHr/2Z17/9mde//Vmnj/1Jl3/9ecev/Wm3v/0pl7/9adf//VnH7/1Jt9/9KZfP/SmXv/0pl7&#10;/9Wcfv/Wnnv/1598/9iigP/apIL/1aB+/9OhgP/SoH//1KKB/9akg//ToYD/06GA/9Kgf//VoH7/&#10;1qF//9Kge//Rn3r/0qB7/9Ceef/Rn3r/06F8/9Kgff/Qnnv/0aB//9WkhP/Mnn3/yJt6/8ObeP++&#10;lnP/vZR0/76Vdf8AAQD/AAEA/wABAP8AAQD/AAEA/wABAP8AAQD/AAEA/wABAP8AAQD/AAEA/wAB&#10;AP8AAQD/AAEA/wABAP8AAQD/AAEA/wABAP8AAQD/AAEA/wABAP8AAQD/AAEA/wABAP8AAQD/AAEA&#10;/wABAP8AAQD/AAEA/wABAP8AAQD/AAEA/wABAP8AAQD/AAEA/wABAP8AAQD/AAEA/wABAP8AAQD/&#10;AAEA/wABAP8AAQD/AAEA/wABAP8AAQD/AAEA/wABAP8AAQD/AAEA/wABAP8AAQD/AAEA/wABAP8A&#10;AQD/gnlw/5F2W/+Sd1r/lnhc/5l6Xf+bfF//oH5i/6KBYv+kgWP/o4Bi/6mGZv+siWn/roxp/6+N&#10;av+riWT/sI1n/7GOaP+zkGb/tZJo/7WTZv+2kWT/upRn/7qUZ/+7lWb/vJZn/7iSZf+1j2L/t5Fk&#10;/7qUZ/+5k2b/upFl/7mQZP+5j2X/uY9l/7mQZP+6kGb/vJJo/7+Uaf+/lGn/v5Jo/7+SaP/Ck2n/&#10;xJVp/8aXa//DlGj/v45j/76NYv+/jmP/wo9k/8WSZ//DkGX/wo9i/8SRZP/EkGH/xpJi/8eTYf/G&#10;kV//x5Jg/8iTYf/JlGL/xpFf/8SOX//Bi1z/wYtd/8KMXv/AjF3/wIxd/8GNXv/BjmH/vIhZ/76I&#10;Wv+/iVv/v4la/8KKW//AiFf/v4dW/8CIV/+9iFT/wYlW/8CIV/+7g1L/uoBQ/7qAUP+9gFP/vH1R&#10;/7p7UP+9flP/u35S/7l8UP+6fFP/uXtS/7p8U/+8fVT/u3xT/7p7Uv+7fFP/uXlT/7p6VP+8fFb/&#10;vHxW/7Z4Uf+2dlD/uHhS/7l5U/+5e1L/uHpR/7h6Uf+2e1H/tXpQ/7N4Tv+0eU//sndN/7V6UP+3&#10;eVD/tXdO/7h6Uf+5e1L/untS/7l6Uf+4eVD/t3dR/7V1T/+5e1T/t3lS/7J0Tf+xc0z/rnBJ/7Fz&#10;TP+0dk//s3VO/7R2T/+ydE3/rnBJ/7FzTP+ydE3/snRN/7J0S/+zdEv/sHFI/7JyTP+xcUv/snJM&#10;/7V2Tf+zdEv/sXNK/690SP+vdkn/r3ZJ/690SP+yd0v/sndL/7J0S/+vcUj/snNK/7BwSv+wcEr/&#10;snNK/7FySf+yc0r/tXZN/7V2S/+7fFH/vn9U/7p7UP+zdEj/tXZK/7h6S/+2eEn/tXVF/7d3R/+4&#10;eEj/uHhI/7Z4Sf+2eEn/tnlM/7J4Sv+vdUf/rnNH/690SP+0eU3/tHlN/7J0S/+vckb/snVJ/7J1&#10;Sf+wc0b/rnFE/61wQ/+wc0b/sHNH/65zR/+vdEr/r3ZL/7B2Tv+wdk7/sXdP/7N5Uf+yeFD/r3VN&#10;/692S/+tc0v/rHNI/692S/+wdk7/r3VN/690TP+xc0z/snJM/7R0Tv+1dU//tXVP/7FxS/+wckv/&#10;r3RM/690TP+vdU3/r3VN/650TP+wdk7/sHZO/650TP+tc0v/rXNL/6pwSP+rcUn/qnBI/6xySv+w&#10;dU3/r3RM/690TP+xc0z/r3FK/61vSP+vb0n/sXFL/7N1Tv+wckv/rXJK/7F2Tv+zeFD/sHVN/690&#10;Sv+udUr/rnVK/7B3TP+wd0z/sHdM/7R5T/+zeE7/s3hO/7V4TP+2eU3/tXhL/7V4S/+zeEz/s3hM&#10;/7N4TP+zeE7/r3RM/7F2Tv+0eVH/sXZO/7N4UP+1elL/sndN/7N5Uf+zeVH/snhQ/7F3T/+yeFD/&#10;tHpS/7J4UP+xelH/sHlQ/7J7Uv+xelH/rXdL/6x2Sv+veU3/sXtP/654TP+ueEz/sHpO/7N9Uf+y&#10;e1L/s3xT/7F8Uv+yfVP/tH9V/7J9U/+velD/sXtP/7B6Tv+xeE3/snlO/7R5T/+0eU//tXpQ/7R7&#10;UP+xeE3/sXhN/694T/+weVD/rXZP/695U/+weVL/rndQ/694Uf+udE7/rnRM/7h9U/+4fVP/tHtQ&#10;/7Z9Uv+7gVn/t31V/7J4Uv+weVL/sXpT/7V+V/+7hF3/uoBa/7h+WP+1e1X/t3tW/7R6Vf+0fVf/&#10;t4Ba/7J8Wv+xe1n/sXxa/655V/+yfln/tYFc/7J8WP+rdU//s3xV/7eAV/+2f1b/uX9X/7uCV/+8&#10;g1j/voRc/7yCWv+3gFf/vYZd/7+KYP+4h17/t4Zd/7aHXf+2h13/todd/7SDWv+0g1r/s4JZ/7mE&#10;Wv+5hFr/uoNa/72GXf/Ci2T/v4hf/8CJYP/AjGT/uolg/7uMYv+6i2H/t4df/7eHX/+5iWP/uopk&#10;/7eFYv+1g2D/t4Vi/7aEYf+wfl3/tIJh/7qIZ/+0gWL/soFh/7B/X/+ufV3/r3xd/7KAX/+zgWD/&#10;s4Fg/7iDY/+1gGD/tYBg/7OBYP+wfl3/r31c/7KAX/+0gmH/tIJh/7OBYP+xfl//sH1e/7F+X/+0&#10;gWL/vIpp/72Ka/+7iGn/uIVm/7WCY/+xfl//rntc/698Xf+wfV7/sH1e/698Xf+ufFv/r31c/7B7&#10;W/+xfFz/toFh/7SBYv+wfV7/r3xd/659Xf+0gWL/tYJj/7OAYf+3gGL/uIFj/7h/Yf+3fmD/snlb&#10;/7N6Xf+veFr/sHlb/7V8Yf+zel//s3pf/7V8Yf+3fmP/tn1i/7h/ZP+3f2T/toFi/7qFZv+9hmj/&#10;u4Rm/7mCY/+4f2H/uIBd/7yBX/+7g2D/uoFj/7qBY/+6gWP/u4Jk/7yDZf+9hGb/vYRm/8CHaf/A&#10;h2n/u4Jk/7uCZP/Ei23/xItt/8GJZv/Ah2n/wodn/8KHZ//HjGz/yo9v/8qPb//LkHD/zJBu/8mO&#10;bP/Kjmz/zpJw/8+Tb//QlHD/z5Nv/86Sbv/Pk2//y49t/9CUcv/Tl3X/05d1/9CUcv/UmHT/1pd0&#10;/9WWc//XmHX/1ZZz/8+Tb//QlHD/1Jl3/9CYdf/NlXL/y5Nw/8yTdf/XnHz/26CA/9ecfP/Wm3v/&#10;15t5/9ebef/Wmnj/15t5/9icev/VmXf/1pp4/9ide//Wm3v/0Jd5/9Wcfv/Tmn3/0pl8/9CZe//R&#10;mnv/0pt8/9Kcev/TnXv/0517/9ehf//Un33/0J57/9GffP/Qnnv/0J57/9Sif//ToX7/0Z9+/9Gf&#10;fv/ToYD/06F+/9Ohfv/Rn3z/0Z98/8+deP/Rn3r/0qB9/9Cee//Qnn3/0qGB/9Sjg//PoYD/xp57&#10;/8Kad/++mHT/vpZz/7qSb/+4j2//AAEA/wABAP8AAQD/AAEA/wABAP8AAQD/AAEA/wABAP8AAQD/&#10;AAEA/wABAP8AAQD/AAEA/wABAP8AAQD/AAEA/wABAP8AAQD/AAEA/wABAP8AAQD/AAEA/wABAP8A&#10;AQD/AAEA/wABAP8AAQD/AAEA/wABAP8AAQD/AAEA/wABAP8AAQD/AAEA/wABAP8AAQD/AAEA/wAB&#10;AP8AAQD/AAEA/wABAP8AAQD/AAEA/wABAP8AAQD/AAEA/wABAP8AAQD/AAEA/wABAP8AAQD/AAEA&#10;/wABAP+OeGH/lXpf/5Z7Xv+VeFr/mXxe/51+X/+fgGH/oYJj/6SDZP+jgmH/pINi/6uKaf+vjmv/&#10;rYxp/62Maf+ujmj/sY9p/7COaP+ykWb/tpVq/7aVav+4lmn/vJpt/7uWaf+5lGf/uZRn/7iSZf+3&#10;kGX/t5Bl/7eQZf+4kmX/vJNn/7uSZv+8k2f/vZRo/76TaP++k2n/vJFn/7yRZ/+8kWb/vI9l/8GS&#10;aP/AkWX/w5Jn/8KSZP/Dk2X/w5Nl/8WSZf/FkmX/xZJl/8aTZv/EkGH/wY5h/8OPX//EkGD/x5Nj&#10;/8eTYf/GkmD/xpJg/8aSYP/EkF7/w49d/8ONXv/CjF3/woxe/8KMXv/Bi13/wIpc/8GLXf/Bi13/&#10;wYtd/8CKXP+/iVv/wIpc/7+JWv+8hlf/vIZX/72HWP+9h1j/wIhZ/8CIWf+/h1j/vYNV/7uAVP+9&#10;gFT/u35S/7t8Uf+9flX/un1R/7l8UP+6fVH/un1R/7p9Uf+7flL/vH1U/7x9VP+7fFP/t3dR/7h4&#10;Uv+6elT/uXlT/7h4Uv+3eVL/uHpT/7Z4Uf+2eFH/uHpT/7d5Uv+2e1H/tXpQ/7R5T/+2e1H/tntR&#10;/7R5T/+1elD/uXtS/7p8U/+5fFD/uXxQ/7p8U/+7fVT/uXtS/7h6Uf+3eVL/tnhR/7Z4Uf+1d1L/&#10;sHJN/7J0T/+1d1L/tHZR/7J0Tf+wckv/sXNM/7J0Tf+xc0z/sXNM/7ByS/+yckz/sXFL/7R0Tv+0&#10;dE7/tXVP/7Z2UP+zdEv/sXNK/7F2TP+xdkz/r3RK/690Sv+zdUz/sXNM/65wSf+vcUr/snJM/7Fx&#10;S/+xcUv/snNK/7FySf+zckj/snFH/7NySP+zckj/s3RJ/7d4Tf+1dkv/uHlO/7h5Tf+1eEv/s3ZJ&#10;/7V4S/+zdkn/sXRH/7R3Sv+0d0r/s3ZK/7F2Sv+vdEj/r3RI/7B1S/+xdkz/sXZM/7F2TP+xc0r/&#10;snVJ/7F0SP+ucUX/r3JG/7BzR/+wdUn/sHVJ/7B3Sv+xeE3/snlO/7J4UP+zeVH/snhQ/7B2Tv+v&#10;dkv/rnVK/692S/+xeE3/r3ZL/7F3T/+yeFD/sHZO/7J3T/+yd0//tHZP/7V1T/+1dU//s3RL/7Fy&#10;Sf+uc0v/r3RM/650TP+vdU3/r3VN/7F3T/+wdk7/rXNL/650TP+udEz/rnRM/691Tf+tc0v/rHJK&#10;/6xySv+udEz/rnRM/650TP+xdk7/rnNL/61ySv+uc0v/sXZO/7F2Tv+vdEz/rXJK/650TP+wdk7/&#10;snhQ/7F3T/+wdk7/rnhM/7F4Tf+wd0z/snlO/7N6T/+yeU7/s3hM/7N4TP+zeEz/sXZK/7J3S/+0&#10;eU3/tHlP/7R5T/+zeFD/s3hQ/7J3T/+xdk7/rnNL/7J3T/+yd0//sndP/7R5Uf+zeFD/sXZO/7B1&#10;Tf+yeFD/snhQ/7F3T/+ud07/sHlQ/7F6Uf+xelH/sHlQ/7B5UP+weVD/sXpR/7B6Tv+veU3/sXtP&#10;/7aAVP+5g1f/toBU/7R+Uv+0fVT/s31R/7N9Uf+zfVH/tHtQ/7V8Uf+2fVL/uH1T/7Z7Uf+0eU//&#10;tXpQ/7R5T/+0e1D/snlO/691Tf+veE//sXpR/7N8Vf+zfFX/sHlS/694Uf+veE//tHpS/7Z9Uv+3&#10;flP/tn1S/7Z9Uv+2fVL/s3xT/7R9VP+zfFX/tH1W/7iBWv+6g1z/uIFa/7R9Vv+0elX/s3lU/7J4&#10;U/+xelT/sntV/7J7Vf+welb/r3lV/7B6Vv+yfFj/toBc/7aAWv+1flf/tX5X/7Z/WP+2f1b/tH1U&#10;/7N8U/+2f1b/vYdb/7qEWP+4glb/uINX/7iEXP+1hFv/tINa/7SDWv+0g1r/tYRb/7aFXP+3hl3/&#10;toVc/7eGXf+4hFz/tYFZ/7SAWP++iV//wYtl/76KYv+7imL/uYhg/7mJYf+4iGD/t4dh/7mJY/+3&#10;h2H/toZg/7SCXf+ygl7/tIRg/7WFYf+wf17/r35e/659Xf+se1v/rHtb/7J/YP+yf2D/r3xd/698&#10;Xf+wfV7/r31c/7R/X/+0f1//tH9f/7WAYP+0f1//toFh/7aBYf+2gWH/tYJj/7iFZv+ygWH/rHtb&#10;/618XP+wf1//s4Ji/7aFZf+1hGT/soFh/7OCYv+xfl//sH1g/7OAYf+wfWD/r3xd/7B9Xv+wfV7/&#10;rXpb/7B7XP+2gWL/uYRl/7OAYf+xfl//sX5f/69+Xv+xgGD/tYJj/7J/YP+yfV7/tH9g/7aBYv+3&#10;gGL/sXpc/653Wf+weVv/sntd/7V+YP+0fV//t4Bi/7iBY/+1fF//tHte/7V+YP+2f2H/tX5g/7iB&#10;Y/+7hGb/vIVn/7yDZf+4f2H/uX5e/7p/X/+6f1//u4Bg/7qBY/+8g2X/u4Jk/7yDZf+9hGb/vINl&#10;/7yDZf+9hGb/u4Jk/7yDZf+/hmj/v4Zo/7+GaP/Ah2n/wIdp/76FZ//DiGj/x4xs/8uQcP/NkHH/&#10;zJBu/8uPbf/Kjmz/yo5s/8uPbf/Lj2v/yo5q/86Sbv/Pk3H/0JRy/9KWdP/Pk3H/zZFv/82Rb//Q&#10;lHL/z5Nx/9KWdP/UmHb/0pZ0/8+Tcf/SlnT/1Jh2/9GWdP/UmXf/0JRy/9CVc//Sl3f/05h4/9Wa&#10;ev/Wm3v/1Zp6/9SZef/Wm3v/05h4/9OYeP/Vmnr/15x8/9abe//TmHj/0pd3/8+WeP/Plnn/0Jd6&#10;/9Sdf//Sm33/0Jl6/9Gae//RnHz/0Jt5/8+aeP/OmXf/0Jt5/9OefP/SnXv/0Zx6/9Kde//Qm3n/&#10;0p17/9Ceff/Qnn3/0J9+/9Cffv/RoH//zp18/86ce//PnXz/z518/8+cff/Om3z/zp19/9Cff//U&#10;poX/0KWF/8WcfP++l3b/u5Rz/7iRcP+3kG//oXpZ/wABAP8AAQD/AAEA/wABAP8AAQD/AAEA/wAB&#10;AP8AAQD/AAEA/wABAP8AAQD/AAEA/wABAP8AAQD/AAEA/wABAP8AAQD/AAEA/wABAP8AAQD/AAEA&#10;/wABAP8AAQD/AAEA/wABAP8AAQD/AAEA/wABAP8AAQD/AAEA/wABAP8AAQD/AAEA/wABAP8AAQD/&#10;AAEA/wABAP8AAQD/AAEA/wABAP8AAQD/AAEA/wABAP8AAQD/AAEA/wABAP8AAQD/AAEA/wABAP8A&#10;AQD/AAEA/1FENP+SeF3/lnxh/5h9YP+UeVv/mn1d/56BYf+hg2H/oYNh/6GDYf+khmT/pYdl/62P&#10;a/+vkW3/q41p/6uNZ/+ykmv/s5Ns/7KSaf+1lmr/tpVq/7aVav+4l2z/u5ls/7eVaP+5lGf/t5Jl&#10;/7mSZ/+5kmf/uZJn/7qRZf+9lGj/vZRo/72UaP++k2j/v5Rp/7+Uaf/AlWr/wJVq/8CTaf/Ak2n/&#10;v5Jo/8OUaP/Ek2j/xJRm/8SUZv/IlWj/x5Rn/8WSZf/Hk2P/xpJi/8aSYv/EkGD/wY1d/8GNXf/E&#10;kGD/x5Nh/8iUYv/Hk2H/xpJg/8aSYP/EkF7/wo5c/8GNXf/CjF7/wYtd/8KMXv/Bi13/v4lb/8CK&#10;XP/Ailz/wYhb/8GIW//BiFv/wIpb/7+JW/+/iVv/wIpc/8CKXP/BiVr/wIda/8CIWf+/hVf/vYJW&#10;/7uAVP+8f1P/u35S/7t+Uv+8flX/un1R/7l8UP+7flL/un1R/7l8UP+6fVH/u35S/7t+Uv+7fFP/&#10;uHlQ/7h6U/+7e1X/uHhS/7d5Uv+5e1T/uXtU/7d5Uv+3eVL/t3lS/7Z4Uf+1elD/tHlP/7N4Tv+2&#10;e1H/tntR/7R5T/+0eU//tXpQ/7d8UP+5fFD/un1R/72AVP+7fVT/u31U/7p8Vf+2eFH/tHZP/7R2&#10;T/+0dlH/sXNO/7J0T/+0dlH/snRP/7N1Tv+ydE3/s3VO/7FzTP+xc0z/sHJL/7ByS/+0dE7/tHRO&#10;/7R0Tv+yckz/tnZQ/7p6VP+5eVP/tHZN/7F2TP+wdUv/r3RM/7FzTP+xc0z/rnBJ/65uSP+wcEr/&#10;sXFL/7FxS/+zckr/s3JK/7NySP+ycUf/sG9F/7JxR/+ycUf/tHVK/7h5Tv+0dUr/t3hN/7h5Tv+1&#10;eEv/tHdK/7R3S/+xdEj/r3JG/7J1Sf+zdkr/r3RI/7F2Sv+wdUn/r3RK/7B1S/+wdUv/sXZM/7F2&#10;TP+xc0r/snVJ/7F0SP+vckb/r3JG/690SP+xdkr/sXZK/7B3TP+xeE3/snlO/7J4UP+yeFD/sXdP&#10;/650TP+sc0j/rXRJ/692S/+wd0z/rnVK/7F3T/+ud07/rXNL/7J3T/+zeFD/s3VO/7V2Tf+1dk3/&#10;snNK/7JzSv+ydEv/sXZO/650TP+vdU3/sHZO/7J4UP+wdk7/q3FJ/650TP+vdU3/sHZO/691Tf+s&#10;ckr/rHJK/61zS/+vdU3/rXNL/650TP+wdk7/rnRM/650TP+xdk7/s3hQ/7J3T/+xdk7/r3RM/61z&#10;S/+wdk7/snhQ/7F3T/+ud07/rndO/7F4Tf+xeE3/sXhN/7F4Tf+xeEv/snlM/7R5Tf+zeEz/sXZK&#10;/7J3S/+zeE7/tHlP/7R5T/+zeFD/sndP/7F2Tv+xdk7/sHVN/7J3T/+yd0//s3hQ/7R5Uf+zeFD/&#10;sHVN/690TP+yeFD/snhQ/7J4UP+veE//sXpR/7F6Uf+xelH/sXpR/7F6Uf+weVD/sntS/7J8UP+x&#10;e0//s31R/7R+Uv+2gFT/toBU/7V/U/+0flL/snxQ/7F7T/+wek7/snxQ/7V8Uf+2fVL/tn1S/7Z7&#10;Uf+1elD/uH1T/7V6UP+1elD/s3pP/7F4Tf+yeFD/s3xT/7N8U/+0fVT/sntS/7J7Uv+ye1L/tXtT&#10;/7R7UP+3flP/tn1S/7Z9Uv+0e1D/sntS/7N8U/+td1H/sHpW/7R+Wv+0fVf/sXpU/7F6VP+weVP/&#10;rndR/7B4Vf+xelT/sXpU/7B6Vv+veVX/rnhU/7F7V/+zfVf/t4Fb/7iCXP+2f1j/uIFa/7mCW/+6&#10;gFj/tXtT/7J7Uv+2f1b/vYdb/7qFWf+4g1f/uINX/7iEXP+3hl3/t4Zd/7SDWv+ygVj/s4JZ/7WE&#10;W/+3hl3/uIde/7mIX/+3hl3/s4JZ/7WBWf+6hl7/vopj/76KY/+5iGD/t4df/7iIYv+3h2H/t4dh&#10;/7mJY/+4hmH/t4Vg/7WDXv+zgV7/tYVh/7WFYf+xgF//r35d/659Xf+tfFz/r3xd/7J/YP+yf2D/&#10;sX5f/7B9Xv+wfV7/rntc/7J9Xf+zfl7/tH9f/7eAYf+3gV//uIJg/7iCYP+4g2P/t4Rl/7iFZv+y&#10;gWH/p3lY/6p8W/+ugF//sIJh/7SDY/+ygWH/soFh/7SDY/+xgGD/sYBg/7OCYv+wgWP/sX5h/7F+&#10;X/+xfl//rHla/696W/+0f2D/toFi/7F+X/+xfl//sX5f/7F+X/+xgGD/tYJj/7J/YP+xfl//tH9g&#10;/7aBYv+2gWL/sXxd/655Wv+xelz/tH1f/7R9X/+1fmD/uYJk/7uEZv+1fmD/sXpc/7J7Xf+1fmD/&#10;tH1f/7Z/Yf+6gWT/vINm/76FaP+8gWP/uX5e/7l+Xv+6f1//u4Bg/7uCZP+9hGb/voVn/72EZv+7&#10;gmT/uYBi/7uCZP+9hGb/vINl/7yDZf++hWf/voVn/76FZ/+/hmj/wIdp/7+GaP+/hmj/xYpq/8yR&#10;cf/Kj2//yo9v/8qPbf/HjGr/yo5s/8uPbf/IjGj/yIxq/8yQbv/Pk3H/z5Ry/86ScP/NkW//zJBu&#10;/8uPbf/SlnT/0JRy/9CUcv/Pk3H/zZFv/8+Tcf/Tl3X/1Jh2/9KWdP/UmHb/05d1/9OXdf/Qk3T/&#10;0pV2/9SZef/Wm3v/1Jl5/9SZef/Wm3v/05h6/9OYev/TmHj/1Jl5/9SZef/Sl3f/zpV3/86Vd//Q&#10;l3n/0Jd5/9Gae//Pmnr/zZh4/86Zef/Qm3v/z5p6/86Zd//NmHb/0Jt5/9Gcev/SnHr/0Zx6/9Gc&#10;ev/RnHr/0p17/9Ceff/QnX7/0Z5//8+efv/RoID/zp19/82ae//OnHv/z518/86bfP/MmXr/y5p6&#10;/86dff/UpoX/1quL/8mggP+9lHT/vZR0/7yTc/+5kHD/t5Bv/3ZPLv8AAQD/AAEA/wABAP8AAQD/&#10;AAEA/wABAP8AAQD/AAEA/wABAP8AAQD/AAEA/wABAP8AAQD/AAEA/wABAP8AAQD/AAEA/wABAP8A&#10;AQD/AAEA/wABAP8AAQD/AAEA/wABAP8AAQD/AAEA/wABAP8AAQD/AAEA/wABAP8AAQD/AAEA/wAB&#10;AP8AAQD/AAEA/wABAP8AAQD/AAEA/wABAP8AAQD/AAEA/wABAP8AAQD/AAEA/wABAP8AAQD/AAEA&#10;/wABAP8AAQD/Ih4V/5F3Xv+TeV7/mYBi/5d+YP+XfVz/m35e/5+CYP+lh2X/pYdl/6OFY/+miGT/&#10;qIpm/66QbP+tj2v/rI5o/62Paf+0lG3/tZVu/7WVbP+5mm7/tpdr/7aXa/+3lmv/uJds/7eUav+3&#10;lGr/tpFl/7qTaP+6k2j/vJJo/7yTZ//BmGz/wZZr/8CVav++k2j/vpNo/7+SaP/Dlmz/xJdt/8SX&#10;bf/El23/xpdt/8SVaf/GlWr/x5dp/8mWaf/Kl2r/yZZn/8aTZP/IlGT/xpJi/8WRYf/EkGD/v4tb&#10;/8KOXv/FkWH/xZNg/8aUYf/GlGH/xZNg/8WTYP/DkGH/wo5e/8KOXv/CjF7/wIpc/8GLXf/Bi13/&#10;vYdZ/8KJXP/CiVz/wIda/8KKW//Cilv/wYtc/8GLXP/CjF7/woxe/8GLXf/CiVz/wIda/8CFWf++&#10;g1f/vYJW/72AVP+8f1P/vH5V/71/Vv+9f1b/u31U/7p8U/+7flL/un1R/7l8UP+7flL/u35S/7p9&#10;Uf+5fFD/uXtS/7t9VP+7fVb/t3lS/7d5Uv+5e1T/uXtU/7h6U/+5e1T/tnhR/7N4Tv+zeE7/s3hO&#10;/7J3Tf+1elD/t3xU/7R5Uf+0eVH/tXpQ/7h9U/+5fFD/u35S/71/Vv+5e1L/unxT/7p8Vf+3eVL/&#10;s3VO/7N1Tv+1dVH/s3NP/7J0T/+1dVH/tHRQ/7V1T/+zdU7/tXVP/7FzTP+xc0z/sHJL/7BwSv+1&#10;dU//tnZQ/7JyTP+vb0n/tnZQ/75+WP+9f1j/uXtU/7N4UP+wdU3/rnNL/69xSv+vcUr/rm5I/65u&#10;SP+wcEr/sHBK/7FySf+0c0v/tHNL/7NySP+1ckj/sW5E/7JxR/+ycUf/tnVL/7h3Tf+0dUr/tXZL&#10;/7V4TP+1eEz/tHdL/7N2Sv+xdEj/sHNH/7J1Sf+ydUn/r3RK/7F2TP+wdUv/r3RK/690Sv+wdUv/&#10;sndN/7F2TP+vdEr/sXNK/7FzSv+wckn/rnNH/690SP+vdEj/sHVJ/692S/+wd0z/sXhN/7F4Tf+y&#10;eU7/sHZO/651Sv+sc0j/rnVK/692S/+udUr/rnRM/7F3T/+wdk7/rXNL/7J3T/+xdk7/sXNM/7Fz&#10;Sv+yc0r/sXJJ/7FzSv+0dk3/sndN/7B1S/+vdkv/sHZO/7F3T/+wdk7/q3FJ/650TP+wdk7/sXdP&#10;/691Tf+rcUn/q3FJ/61zS/+vdU3/rnRM/650TP+wdk7/sHZO/7B2Tv+yeFD/s3lR/7J3T/+yd0//&#10;r3VN/61zS/+xd0//sHZO/7B2Tv+ud07/r3VN/7B2Tv+xeE3/r3ZL/651Sv+wd0r/snlM/7N4TP+y&#10;d0v/sndL/7J3S/+yd03/tHlP/7R5Uf+zeFD/sXZO/690TP+xdk7/s3hQ/7N4UP+1elL/tHlR/7V6&#10;Uv+zeFD/sHVN/650TP+yeFD/s3lR/7N6T/+wek7/sXtP/7F7T/+yfFD/s31R/7J8UP+yfFD/s31R&#10;/7R+Uv+0flL/tH5S/7N9Uf+1f1P/toBU/7V/U/+zfVH/snxQ/7F7T/+veU3/sXtP/7J8UP+2fVL/&#10;t35T/7V6UP+2e1H/uX5U/7h9U/+1elD/tHlP/7N4UP+zeVH/tnxU/7Z8VP+0fVT/tH1U/7R9VP+2&#10;fFT/tXtT/7V8Uf+3flP/t35T/7Z9Uv+zfVH/s3xT/7F6Uf+ncUv/rHZS/7F7V/+veVX/rHRR/652&#10;U/+vd1T/r3dU/7F5Vv+yelf/sXtZ/695V/+veVf/rnhU/7F7V/+0flj/t4Fb/7iCXP+1f1n/uIFa&#10;/7qDXP+3gFf/sntS/7J7Uv+1gFb/vIdd/72IXv+4hVr/uIRc/7qGXv+7imH/u4ph/7eGXf+ygVj/&#10;s4JZ/7SDWv+3hl3/uolg/7mKYP+1hlz/toVc/7eGXv+5iGD/u4pi/7qJYf+4iGL/t4dh/7eHYf+4&#10;iGL/uYlj/7qIY/+6iGP/uYdi/7aEX/+0gl3/tYNe/7WDYP+zg1//sH9e/659XP+xfl//sX5f/7J/&#10;YP+yf2D/s4Bh/7OAYf+wfV7/rHla/696Wv+zfl7/tH9f/7eBX/+4gmD/t4Ff/7iCYP+2gWH/tIJh&#10;/7OCYv+ugF//qnxb/6t9XP+vgWD/soRj/7GDYv+vgWD/tINj/7WEZP+0g2P/tINj/7SDY/+zhGb/&#10;s4Rm/7OAYf+zgGH/rHla/7B7XP+zfl//sn1e/7J9Xv+wfV7/sH1e/7J/YP+yf2D/tIFi/7OAYf+x&#10;fl//tH9g/7R/YP+0f2D/sn1e/655Wv+veFr/sXpc/7F6XP+0fV//uYJk/72GaP+3gGL/sntd/7R9&#10;X/+1fmD/tXxf/7Z9YP+4f2L/u4Jl/8KHaf++g2X/uX5g/7l+Xv+6f1//uYBi/7qCX/+9hWL/wIhl&#10;/72EZv+8gV//t35g/7mAYv+8g2X/vYRm/76FZ/++hWf/voVn/76FZ/++hWf/voVn/7+Gaf++hWf/&#10;wYhq/8eOcP/Gi2v/x4xs/8qPbf/Gi2n/yI1r/8uPbf/IjGr/yY1r/8mObP/NkW//z5Ry/8uQbv/K&#10;j23/zJBu/8yQbv/Tl3X/05d1/9CUcv/NkW//y49t/8+Tcf/SlnT/0JRy/9CUcv/QlHL/0JRy/9OX&#10;df/Qk3T/05Z3/9SXeP/UmXn/05h4/9Waev/Wm3v/1Zp8/9OYev/OlXf/zpV3/9CXef/Plnj/z5Z4&#10;/9CXef/Ql3n/0Jd5/82Wd//Ml3f/y5Z2/8yXd//OmXn/0Jl6/8+Yef/PmXf/0px6/9GZdv/RmXb/&#10;0Zl2/9Cadv/TnXv/0px6/9Gcev/Om3z/z5x9/86dff/Qn3//0J1+/82ae//Om3z/z5x9/86bfP/K&#10;l3j/yZh4/8uaev/SpIP/2ayL/9Cjgv+9lHT/vZR0/72UdP+8k3P/vJNz/72UdP9HHgD/AAEA/wAB&#10;AP8AAQD/AAEA/wABAP8AAQD/AAEA/wABAP8AAQD/AAEA/wABAP8AAQD/AAEA/wABAP8AAQD/AAEA&#10;/wABAP8AAQD/AAEA/wABAP8AAQD/AAEA/wABAP8AAQD/AAEA/wABAP8AAQD/AAEA/wABAP8AAQD/&#10;AAEA/wABAP8AAQD/AAEA/wABAP8AAQD/AAEA/wABAP8AAQD/AAEA/wABAP8AAQD/AAEA/wABAP8A&#10;AQD/AAEA/wABAP8AAQD/knpi/5B2W/+XfWL/m4Fm/5h/Yf+agF//n4Ji/6WIZv+oimj/o4Vh/6OF&#10;Yf+niWX/qIpm/62Pa/+tkWr/sJJs/7WVbv+3l3D/t5dw/7iYb/+8nHP/uJlt/7aXa/+2l2v/t5Zr&#10;/7WUaf+2k2n/s5Bm/7iRZv+6kGb/vJNn/72SZ//Cl2z/wJVq/8CVaP+/kmj/v5Jo/7+SaP/ClWv/&#10;wpVr/8OWbP/El23/w5Zs/8OUav/GlWr/x5dp/8eXaf/Glmj/yJVm/8aTZP/GkmL/xZFh/8SQYP/E&#10;kWL/wI1e/8OQYf/FkmP/w5Bh/8SRYv/EkWL/w5Bh/8SRYv/AjV7/wY5f/8KOX//CjF7/wIpc/8CK&#10;XP/Ail7/v4Zb/8GIW//CiVz/wolc/8OLXP/Cilv/wYtc/8GLXP/DjV7/v4lb/76IWv/CiVz/wIda&#10;/72CVv+8gVX/vYJW/7uAVP+7gFb/u4BW/7uAVv+9f1b/vH5V/7t9VP+2e1H/tXpQ/7V6Tv+3fFD/&#10;uH1R/7Z7T/+2e1H/uXtS/7t9VP+5e1L/tXdO/7h6U/+5e1T/uHpT/7V6UP+2e1H/tXpQ/7R5T/+z&#10;eE7/tHlP/7N4Tv+0eVH/tHlR/7J4UP+0eVH/tXpS/7h9U/+1elD/unxT/71/Vv+5e1L/uXtS/7l7&#10;VP+5e1T/tnhR/7N1Tv+1dU//snJM/7V1T/+2dlD/tHRO/7Z2UP+1dU//tHRO/7JyTP+yckz/sXNM&#10;/7BwSv+xcUv/tHRO/7BwSv+ubkr/t3dT/71/WP++gFn/u4BY/7V6Uv+xdk7/rXJK/6twSP+tb0j/&#10;rW9I/69vSf+ubkj/sHBK/7JyTP+1dEz/tXRM/7V0Sv+2c0n/tHFH/7FwRv+0c0v/tXRM/7h3Tf+3&#10;eE3/t3hN/7d4Tf+zdkr/snVJ/7BzR/+xc0r/sXNK/7N1TP+ydEv/sXNK/7B1S/+wdUv/r3RK/690&#10;TP+vdEz/sHVN/690TP+uc0n/rnNJ/65zSf+uc0n/rnNJ/65zSf+tckb/rXJG/690Sv+wdUv/sXZM&#10;/7F2TP+wdUv/sHVL/7B3TP+vdkv/sHdM/692S/+udUr/rnRM/7B2Tv+vdU3/sHZO/7F2Tv+vdEz/&#10;rnNL/69xSv+wckn/r3FI/7FzSv+ydEv/sHVL/690Sv+wdUv/r3ZL/692S/+udUr/rHNI/610Sf+u&#10;dEz/r3VN/691Tf+rcUn/qnBI/61zS/+tdk3/rHVM/6x1TP+ud07/sXdP/7F3T/+xd0//snhQ/7F3&#10;T/+wdk7/r3VN/691Tf+yeFD/sHZO/694T/+xd0//r3VN/691Tf+wd0z/r3ZL/651Sv+wd0r/snlM&#10;/7F2Sv+wdUn/sXZK/7N4Tv+yd03/s3hO/7R5Uf+zeVH/snhQ/691Tf+xd0//s3lR/7V6Uv+1elL/&#10;s3hQ/7V6Uv+zeFD/sHVL/692S/+yeU7/snlO/7F7T/+wek7/sXtP/7F7T/+yfFD/s31R/7F7T/+x&#10;e0//tH5S/7R+Uv+0flL/tH5S/7R+Uv+0flL/toBS/7R+UP+zfU//tH5Q/7R+UP+0flD/s31P/7J8&#10;UP+0flD/t35T/7V8Uf+5flT/uX5U/7Z7Uf+zeE7/sXZO/7F2Tv+1e1P/t35T/7V8Uf+1fFH/tXxR&#10;/7V7U/+1fFH/tXtT/7d9Vf+5f1f/tn1S/7Z8VP+2f1b/tn9W/7J7Uv+pc0//q3VR/7B6WP+welj/&#10;rHZU/652U/+udlP/rnZT/7B4Vf+yfFr/snxa/695V/+ueVf/rnpV/7F7V/+zfVf/tX9Z/7aAWv+1&#10;f1n/uYJb/7mCW/+2f1j/s3xV/7N+VP+2gVf/uYVd/7mFXf+2glr/tYRb/7mIX/+6iWD/vIti/7uK&#10;Yf+5iF//toVc/7aFXP+3hl3/uYpg/7eIXv+1hlz/t4he/7mKYP+7imL/uolh/7iIYP+5iWP/uYlj&#10;/7mJZf+4iGT/uYlj/7mHYv+8imX/vYlk/7iEX/+1gVz/soBd/7OBXv+zgV7/sX9e/7F/Xv+zgWD/&#10;s4Bh/7aBYv+zgGH/tIFi/7OAYf+ue1z/qHVW/696W/+0f1//t4Jg/7iCYP+3gV//t4Ff/7iCYP+2&#10;gV//s4Fg/7KBYf+vfl7/rH5d/61/Xv+vgmP/soRj/7CCYf+ygWH/tYRk/7aFZf+3hmb/toVl/7SD&#10;Y/+1hGT/tYRk/7OCYv+zgGH/r3xd/7J9Xv+2gWL/tH9g/7R/YP+yfGD/rnte/7J/Yv+zgGH/tYJl&#10;/7J/YP+wfV7/s35f/7R/YP+zfl//s35f/7B5W/+ud1n/r3ha/694Wv+0fV//uIFj/7yFZ/+6g2X/&#10;t4Bi/7eAYv+3gGL/tX5g/7V8X/+2fWD/u4Jl/76FaP+/hGb/uH1f/7h9X/+5gGL/uH9h/7Z9X/+5&#10;gGL/v4Rk/76DY/+8gWH/uX5e/7h/Yf+6gWP/u4Jk/76FZ/+9hGb/voVn/76FZ/+7gmX/u4Jk/7+G&#10;af+9hGf/vINm/7+Gaf++hWf/wolr/8uQbv/Jjmz/yI1r/8eMav/IjGr/yo5s/8iMav/Jjmz/zZNu&#10;/82Tbv/Ijmn/yo5q/8uPa//Pk3H/05d1/9OXdf/Pk3H/zZFv/8yRb//MkG7/y5Bu/9CUcv/OknD/&#10;zJBu/8+Tcf/SlXb/05Z3/9KVdv/RlHX/0JV1/9SZef/UmXn/1Jt9/9CXef/LknT/zZR2/9CXef/P&#10;lnj/z5d0/9CXef/NlHb/zpV3/82Wd//Nlnj/zZZ4/82WeP/Nlnj/zZZ4/86XeP/Ql3n/05t4/8+U&#10;cv/QlXP/1Jl3/9Ocdv/Tm3j/z5l3/8+Zd//LmHn/y5h5/86bfP/Pnn7/zpt8/82ae//PnH3/0p1+&#10;/8+ae//Jlnf/ypd4/8mYeP/OoH//1qiH/9Smhf/FmHf/wZRz/72UdP+8k3P/t45u/7mQcP+4j2//&#10;IQAA/wABAP8AAQD/AAEA/wABAP8AAQD/AAEA/wABAP8AAQD/AAEA/wABAP8AAQD/AAEA/wABAP8A&#10;AQD/AAEA/wABAP8AAQD/AAEA/wABAP8AAQD/AAEA/wABAP8AAQD/AAEA/wABAP8AAQD/AAEA/wAB&#10;AP8AAQD/AAEA/wABAP8AAQD/AAEA/wABAP8AAQD/AAEA/wABAP8AAQD/AAEA/wABAP8AAQD/AAEA&#10;/wABAP8AAQD/AAEA/0A4K/+VfWX/l39l/5d9Yv+agWP/m4Jk/52CZP+liGj/pIdn/6WHZf+niWf/&#10;rY9r/62Pa/+qjGj/rJBr/7CUbf+wlG3/spZu/7OXb/+2mnL/tplv/7WYbv+6nXP/tplv/7WWav+1&#10;lmr/t5Zr/7iXbP+6l23/updv/72Wa/+9k2n/wpds/8WYbv/El23/wZVo/8KWaf+/k2b/vpJl/8KV&#10;a//ClWv/v5Jo/8OWbP/Dlmz/w5Zs/8WWav/Gl2v/xpdp/8eXaf/ElGb/w5Bh/8WSY//FkWH/wI1e&#10;/8SRYv/Gk2T/wI1e/8KQXf/Bj1z/wI1e/8SRYv/AkGD/wZFh/8CQYP++jl7/w5Bj/8GOYf+/i1z/&#10;v4ld/7+JXf/Ail7/wIdc/7+GW//DiFz/xIld/8WLXf/Eilz/wIhZ/8CIV//DjV7/vYdY/7uFV//A&#10;h1r/voVY/7qBVP+6f1P/voNX/72CVv+7gFT/u4BW/7uAVv+7gFb/un9V/7l+VP+4fVP/uX5U/7V8&#10;Uf+1fFH/tn1S/7V8Uf+2fVL/tXxR/7h9U/+2e1H/s3hO/7d5UP+4elH/uHpR/7V6UP+2e1H/tntR&#10;/7Z7Uf+2e1H/uH1T/7V6Uv+yeFD/snhQ/7N3Uv+zd1L/tnpV/7l7Vv+5e1b/unxV/719V/+7e1X/&#10;uHpT/7N1Tv+2eFH/t3lS/7Z4Uf+3d1H/t3dR/7Z2UP+6e1L/tndO/7N0Sf+1dkv/tXZL/7JzSP+z&#10;dEv/tXZN/7J0Tf+wckv/sXNM/7FzTP+ydE3/tHZP/7Z4Uf+7fVb/v4Fa/8CFXf+/gVr/r3FM/6ps&#10;R/+pa0b/r29L/7FxS/+vb0n/sHFI/7JzSv+2dUv/s3JI/7FwRv+2c0n/tHFH/7VySP+3dkz/t3ZM&#10;/7Z1S/+4d03/t3hN/7V2S/+ydUn/sXNK/69xSP+wckn/sXNK/7N1TP+wdUv/r3RM/690Sv+sc0j/&#10;rXRJ/650TP+tc0v/rnNL/65zS/+uc0v/r3FK/7ByS/+wckn/sXNK/7BySf+vcUj/r3RI/690SP+w&#10;dUv/s3VM/7N1TP+vdEr/rnNJ/7N4Tv+yd03/s3hQ/7R5Uf+yd0//r3RM/7F2Tv+zeFD/r3RM/61y&#10;Sv+vdEz/rHFJ/61vSP+wckv/r3FI/7BySf+wc0f/rXBE/61wRP+wc0f/sHNH/65zR/+uc0f/rXJG&#10;/6pvRf+ma0H/qm9F/651Sv+sc0j/qnBI/61zS/+tc0v/r3VN/7B2Tv+xd0//sXdP/7F3T/+vdU3/&#10;sXhN/7F4Tf+tdEn/rnVK/7N6T/+0e1D/tHpS/7N5Uf+vdU3/rnRM/650TP+wdk7/sHdM/7B3TP+w&#10;d0z/r3ZJ/692Sf+vdEj/sXZK/7J3S/+zeEz/sndN/7N4Tv+yeFD/sHlQ/7B5UP+velD/sntU/7J7&#10;VP+weVD/snhQ/7N5Uf+0eVH/tXpS/7V8Uf+wd0z/r3ZL/7N6T/+wd0z/sXhN/7Z9Uv+3flP/tHtQ&#10;/7R7Tv+0e07/s31P/7N9Uf+zfVH/tH5S/7N9Uf+wek7/t4FT/7eBU/+0flD/s39Q/7SAUf+xfU7/&#10;sn5P/7J+T/+yfFD/snxQ/7d+U/+4fVP/tntR/7V6UP+zdUz/tHZN/7l+VP+7gFb/t35T/7V8Uf+3&#10;flH/vINY/7h/VP+4f1T/uoBY/7p/V/+4fVX/s3lR/7R6Uv+2fFT/s3xT/7B5Uv+pc1H/qXNR/6pz&#10;VP+tdlf/sXha/7R7Xf+wd1n/rXZX/6t1U/+qdVP/rnlX/7F8Wv+ueVf/rXhW/655V/+yfFj/s31Z&#10;/7R+Wv+1f1v/uYJc/7Z/WP+0fVb/tX5X/7R+WP+0gFn/tINb/7SDWv+xgFf/soFY/7eGXf+8iGD/&#10;u4df/76KYv+8iGD/wIxk/7mIX/+4h17/uYpg/7aHXf+1hlz/uIlf/7mJYf+7i2P/uYlj/7aGYP+3&#10;iWX/uoxo/7mLZ/+0hmL/tYVh/7eHYf+8imX/v4tk/7aCW/+ve1b/r3tW/7eDXv+7hmT/tYBe/7aB&#10;X/+5hGL/t4Jg/7SCX/+0gmH/soFg/7B/Xv+se1v/pXRU/7B+Xf+2hGP/uoVj/7WAXv+yfln/s39a&#10;/7eDXv+2hGH/tYNi/7OCYf+wf1//roBf/62AYf+ugWL/sINk/7OCYv+zgmL/tINj/7KBYf+vfl7/&#10;soFh/7OCYv+wgWP/tINj/7KBYf+xgGD/r3xd/7J/YP+4g2T/uINk/7aBYv+yfGD/sHpe/7J/Yv+4&#10;hWj/tYJl/7R/YP+weVv/tX5g/7Z/Yf+5gmP/t4Bh/7B5W/+tdlj/rHVX/655Wv+xfF3/toFi/7uG&#10;Zv+6hWX/uYRk/7N+Xv+4g2T/uoNl/7eAYv+ye13/vYZo/8CJa/+9hmj/t4Bi/7V8X/+4f2L/t35h&#10;/7V8X/+6f2H/voNj/76DY/++g2P/vYJi/7p/X/+5fl7/vIFj/72EZv++g2X/vYRn/72EZv+9gmL/&#10;vIFj/8GGaP+/hGT/voNj/76DY/++hWf/wopn/8aOa//IkG3/x49s/8eMav/Gi2n/yo9t/8eMav/E&#10;imX/x41o/8mPaf/Ijmj/ypBq/8uRa//Hi2f/yo9t/8+Ucv/QlXP/zpNx/8yUcf/Kj23/y5Bu/9CV&#10;c//Ok3H/y49t/8qObP/Ul3j/1Jd4/9KVdv/Mj3D/zZBx/86Tc//Sl3f/1Zx+/82Udv/LknT/zJN1&#10;/82Vcv/QmHX/zpZz/8+Ucv/QlXP/0ZZ0/86Wc//Ql3n/zpd4/82WeP/MlXf/zpV4/9CXev/TmHj/&#10;1Zh5/9KTcv/SlnT/1Zl3/9abef/Sl3X/0Zl2/8+Yef/NmHn/ypd4/82ae//Om3z/y5h5/8uYef/L&#10;mHn/zZh4/8qVdf/Ml3f/y5l4/8mXdv/OnXz/1qWE/9qsiv/Imnj/v5Fw/7+Scf/BlHP/t4pp/7mM&#10;a/+5jGv/totr/wABAP8AAQD/AAEA/wABAP8AAQD/AAEA/wABAP8AAQD/AAEA/wABAP8AAQD/AAEA&#10;/wABAP8AAQD/AAEA/wABAP8AAQD/AAEA/wABAP8AAQD/AAEA/wABAP8AAQD/AAEA/wABAP8AAQD/&#10;AAEA/wABAP8AAQD/AAEA/wABAP8AAQD/AAEA/wABAP8AAQD/AAEA/wABAP8AAQD/AAEA/wABAP8A&#10;AQD/AAEA/wABAP8AAQD/AAEA/454YP+SemD/lX1j/5iBYv+dhGb/nYRl/5yBY/+kh2f/p4po/6mL&#10;af+rjWn/s5Vx/7KUcP+ukm3/sJRv/7GYcP+zmnH/tppy/7Oacf+2mnL/t5pw/7eacP+8n3X/uZpu&#10;/7mabv+3lmv/tpVq/7mWbP+6l23/vZhs/8KbcP/Fm3H/xJlv/8OWbP/FmG7/wZVo/76SZf+/k2b/&#10;wZVo/8KVa//ClWv/wpVr/8eacP/GmW//xZhu/8eYbP/Gl2v/xZZo/8SVZ//ElGb/w5Nl/8SRZP/E&#10;kWL/wI1e/72NXf++jl7/v49f/8CQYP+/j1//wI1e/8SRYv/DkGH/xZJj/8WSY//DkGH/xpJi/8KO&#10;X//Ailz/wYtd/8CKXP/Bi1//wYtd/8CHWv/CiVz/xIpc/8SKXP/Ciln/wopZ/8KKWf/BjFr/vYdY&#10;/7yGV/++iFr/voVY/7mAU/+3flP/vYRZ/7yDWP+4f1T/uoBY/7uAWP+6f1f/uX5W/7l+Vv+5flb/&#10;uX9X/7Z8VP+0fVT/snxQ/7F7T/+3flP/t35T/7Z7Uf+2e1H/t3lQ/7d4T/+4eVD/uXtS/7p8U/+5&#10;e1L/uHpR/7h6Uf+2e1H/uX5U/7l+Vv+0eVH/s3hQ/7N3Uv+zd1L/tXlU/71/Wv++flr/vX1X/719&#10;V/++flj/unpU/7d3Uf+wckv/s3VM/7R5T/+yd03/sndN/7V3Tv+2eU3/tXhM/7R1Sv+1dkv/tXZL&#10;/7N0Sf+0dUr/t3hP/7N1TP+scUn/q3BI/65zS/+yd0//s3hQ/7d8VP+5flb/un9X/8SGX/++gFn/&#10;r3FK/6xuR/+vcUz/sXNO/7FzTP+vcUr/sHJJ/7JzSv+xckn/rm9G/61sRP+xcEj/tHNL/7RzS/+4&#10;d0//unlP/7l6T/+6e1D/uHlO/7R3S/+wckn/rXJI/61ySP+vdEr/sHVL/7B1Tf+xdk7/sXZO/7F2&#10;TP+wdUv/sXZM/7F2TP+tckj/qm9F/61ySP+xdk7/sXNM/69xSP+ucEf/snRL/7FzSv+xdEj/tHdL&#10;/7R3S/+1eEz/tHdL/7J1Sf+xc0r/sXNK/7R2Tf+0dk3/tXdO/7d5UP+1d07/r3RK/7F2TP+yd03/&#10;sHVN/61ySP+uc0v/r3RM/690TP+uc0v/rHFH/7BySf+xdEj/r3BF/65vRP+wc0f/tHdL/690SP+s&#10;cUX/q3BE/6xzSP+tdEn/rHNI/651Sv+vdU3/rXNL/691Tf+yeFD/tnxU/7V7U/+yeFD/sntS/7B5&#10;UP+tdk3/sHdM/7B3TP+tdEn/r3ZL/7N6T/+0e1D/snlO/7B2Tv+vdU3/r3VN/691Tf+yeFD/s3pP&#10;/7J5Tv+vdkv/rnVI/690SP+vdEj/sXZK/7N4TP+wdUn/sndL/7J3Tf+xd0//sntS/7B7Uf+xfFL/&#10;sn1T/7J9U/+xelH/sHlQ/7J5Tv+2e1H/tntR/7Z7Uf+yeFD/snhQ/7N5Uf+xd0//s3lR/7Z9Uv+3&#10;flP/tHtQ/7V8T/+1fE//tXxP/7F7Tf+yfFD/s31R/7B6TP+zfU//u4VX/7uFV/+1f1D/tX9Q/7WB&#10;Uf+0gFD/toJS/7V/Uf+zfU//tH5Q/7h/Uv+5flT/un9V/7p/Vf+0eVH/tHlR/7l+Vv+7glf/u4JX&#10;/7qBVP+6gVT/uIJW/7h/VP+4f1T/vIJa/7p/V/+1e1P/tXtT/7d9Vf+6gFj/tXtT/653UP+sdFH/&#10;rHRR/6t0Vf+tdFb/snlb/7R7Xf+xe1n/sHpY/6t2VP+nclD/qnVT/7J9W/+ueVf/rXhW/655V/+w&#10;fFf/sXxa/7F9WP+zfVn/tH5a/7N8Vv+ye1X/tH1X/7N9Wf+yfFb/sX1W/7F9Vv+zf1f/tYFZ/7aC&#10;Wv+4hVr/uINX/7mGW/+7hlr/votg/7uIXf+5iF//uYhf/7iJX/+3iF7/uIlf/7iJX/+7i2P/uopi&#10;/7mJY/+6imb/u41p/7uNaf+3iWX/toZg/7eHYf+7imL/vo1l/7mFXv+yflf/sX1Y/7aCXf+4hF//&#10;t4Ne/7qFY/+9iGb/toRh/7WDYP+3h2P/tINi/69+Xv+vfl7/qnlZ/7F+X/+4hWb/t4Vk/7SCX/+z&#10;gV7/tIJd/7aEYf+3hWL/toRh/7WDYv+ygWH/sH9f/7GAYP+wf1//s4Ji/7mGZ/+4hWb/s4Bh/698&#10;Xf+vfF3/s4Bh/7KBYf+zgmL/tINj/7GAYP+zgmL/soFh/7SBYv+zgGH/toFi/7aAZP+0fmL/sXtf&#10;/7R+Yv+zgGP/s4Bj/7V/Y/+ye13/tHte/7d+Yf+5gGP/uYBi/7V+YP+ud1n/rHVX/7R/YP+0f2D/&#10;t4Jj/7uGZv+6iGf/uYdm/7B+Xf+3gmP/uoVm/7qFZv+3gmP/v4hq/8KLbf+/imv/vodp/7V+YP+2&#10;f2H/t35j/7Z9YP+3fmH/uYBj/7yBY/+7gGL/u4Bi/7yBY/+9gmT/vYJk/76DZf+9gmT/vIFj/8GG&#10;aP/Bhmj/voNl/72CYv+9gmL/vIFh/7p/X/++hmP/wopn/8ePbP/Kk23/y5Bu/8qPbf/Kj23/zJFv&#10;/8aLaf/CiGP/xIpl/8mPav/KkGr/zJJs/8ySbP/GjGf/yo9t/8+Ucv/OlnP/zJRx/8yTdf/IkG3/&#10;yY5s/9KXdf/UmHb/0JN0/8uOb//Qk3T/0ZR1/9OWd//NkHH/zpFy/86Tc//TmHj/1Zp6/8yTdf/M&#10;k3X/zpV3/86Tc//RlnT/0JVz/8+Ucv/RlnT/0pd1/9GWdP/RmHr/z5Z4/86VeP/Plnn/zZR3/9GW&#10;eP/SlXb/0ZJz/9KTdP/UlXT/1JV0/9CUcv/Ok3H/0Zl2/9CXef/Rmnz/0Jt8/8+ae//Nmnv/zJl6&#10;/8yZev/MmXr/zpl5/8uWdv/KmHf/yZd2/8mXdv/NnHv/1qWE/92si//Mnnz/vY9t/7+RcP/ClHP/&#10;uIpp/7qMa/+4imn/t4lo/7aIZ/8AAQD/AAEA/wABAP8AAQD/AAEA/wABAP8AAQD/AAEA/wABAP8A&#10;AQD/AAEA/wABAP8AAQD/AAEA/wABAP8AAQD/AAEA/wABAP8AAQD/AAEA/wABAP8AAQD/AAEA/wAB&#10;AP8AAQD/AAEA/wABAP8AAQD/AAEA/wABAP8AAQD/AAEA/wABAP8AAQD/AAEA/wABAP8AAQD/AAEA&#10;/wABAP8AAQD/AAEA/wABAP8AAQD/ZWdk/5B7YP+UfGL/l4Bh/5qDZP+fhmf/noVm/56GZP+fhWL/&#10;p4po/6iMZ/+ni2b/rpJt/66Sbf+xlW7/s5py/7KZcP+1nHP/tZxz/7Wab/+2m3D/uJ1y/7mec/+5&#10;nHD/tJdr/7mabv+9nG//u5ls/72Ya/++mW3/v5ht/8accv/GnHL/xptx/8OWbf/El23/w5Zs/8GS&#10;Zv/Flmr/xZls/8KWaf/BlWj/wZVo/8icb//Hm27/xZls/8eYbP/Gl2v/xJVn/8OTZf/Dk2X/w5Nl&#10;/8KSZP/Bjl//wJBg/8CQYP++jl7/v49f/8CQYP+/j1//vY1d/8CNXv+/jF3/xZFh/8WRYf/BjV3/&#10;xJBg/8KOXv/Bi13/woxe/8CKXP/Ailz/w41f/8OKXf/BiVr/wopb/8OLWv/EjFv/xo5d/8SPXf+9&#10;iFb/u4ZU/7yGV/++hVj/vYRX/7qBVv+6gVb/voVa/72DW/+5f1f/uoBY/7p/V/+3fFT/t3xU/7l+&#10;Vv+3fVX/tnxU/7V+Vf+2f1b/s3xT/7J7Uv+zfVH/tXxR/7V6UP+4elH/uXpR/7d4T/+4eVD/untS&#10;/7p7Uv+3eVD/t3lQ/7d5UP+zeE7/t3xU/7h9Vf+1elL/tXpS/7N4UP+yd0//s3hQ/7t9WP+9fVf/&#10;u3tV/7t7Vf+6elT/uXlT/7h4Uv+wckn/r3RK/7J3Tf+wdUv/sHVL/7B1Sf+yd0v/tXhM/7R1Sv+0&#10;dUr/s3RJ/7JzSP+1dkv/uHlQ/7R2Tf+scUn/rXJK/690TP+yd0//un9X/7uAWP+3fFT/tHlR/7+B&#10;Wv+5e1T/sXNM/7FzTP+xc0z/r3FM/7FzTP+uc0v/sXNM/7ByS/+ucEn/r29J/65uSP+xcUv/snJM&#10;/7NyTP+2dU3/uHlO/7h5Tv+5ek//tnlN/7R2Tf+vdEr/rnNJ/65zS/+vdEz/r3RM/690TP+vdEz/&#10;sXZM/7B1S/+vdEr/r3RK/690Sv+tckj/qm9F/61ySP+zdUz/snRL/7BySf+yc0r/tXZL/7R1Sv+1&#10;dkv/tXZL/7J1Sf+3eE3/tXZL/7JzSP+zdEn/tHVK/7d4T/+zdEv/t3hP/7V4TP+1eEz/s3ZK/7B1&#10;Sf+wdUn/sHVL/65zSf+tckj/rnNJ/65zS/+rcEj/rHFH/7FzSv+zdkr/sHNH/69yRv+xdEj/s3ZK&#10;/690SP+scUX/rXJG/610Sf+udUr/rnRM/691Tf+vdU3/rnRM/650TP+yeFD/tXtT/7R6Uv+yeFD/&#10;s3lR/7B5UP+ud07/rndO/695Tf+vdkv/r3ZL/7B3TP+xeE3/r3ZL/651Sv+wdk7/sndP/7F2Tv+y&#10;d0//sndN/7J3Tf+vdEr/r3RK/7B1Sf+xdkr/sXZK/7R3S/+ydUn/s3hM/7J3S/+xeE3/sXpR/696&#10;UP+we1H/sn1T/7V+Vf+yfFD/sXhN/7N4Tv+1elD/tXpQ/7N4UP+zeFD/tXpS/7d8VP+yeFD/s3lR&#10;/7N5Uf+0e1D/snlO/7J5TP+0e07/tXxP/7F7Tf+yfE7/s31P/7F7Tf+0flD/uIRV/7mFVv+1gVH/&#10;toJS/7aCUv+1gVH/tYFR/7V/UP+1f1D/toBS/7d+Uf+3flP/uH9U/7h/VP+0e1D/s3lR/7N5Uf+3&#10;gVX/uIJW/7mDV/+6hFj/t4FV/7aAVP+3gVX/uIFY/7l/V/+2fFT/tnxU/7l/V/+7gVn/tnxU/7J4&#10;Uv+veFL/r3hS/652U/+tdVL/snpX/7J6V/+welj/sHpY/6x4U/+seFP/rXlU/7F9WP+we1n/rXtY&#10;/6x6V/+reVb/sHtZ/7B7Wf+xe1n/s31b/7N9W/+yfFr/tH5a/7J8WP+td1H/rHZQ/655T/+3glj/&#10;uYRa/7eCVv+1gFT/uINX/7iDV/+6hVn/v4pe/7qFWf+0gFj/t4Nb/7mIX/+3hl3/toVc/7eGXf+6&#10;iWD/uolh/7qKYv+4iGL/uYxl/7mMZf+2iWL/t4dh/7mJYf+7imL/vYxk/7mFXv+1gVr/tYFa/7aC&#10;Xf+5hWD/uYVg/7iEX/+5hWD/toRh/7WDYP+4iGT/tYRj/7KBYP+ygWH/rHtb/6x5XP+wfWD/sn9g&#10;/7OBYP+zgWD/s4Fe/7WDYP+2hmL/s4Fe/7OBYP+zgWD/rn1d/69+Xv+wf1//tIFi/7iFZv+3hGX/&#10;tH9g/7B7XP+vfF3/sH1e/7B9YP+zgmL/tINj/69+Xv+xgGD/soFh/7GAYP+yf2D/sn9g/7N+X/+w&#10;e1z/sXtf/7V/Y/+2gGT/t4Fl/7R/YP+xelz/tHte/7h/Yv+6gWT/t35h/7V+YP+ud1n/rHVX/7aB&#10;Yv+2gWL/t4Jj/7WAYP+2hGP/uYdm/7F/Xv+vfF3/tH9g/7iDZP+4g2T/vYhp/8OOb//Ai2z/vYhp&#10;/7R8Yf+ze2D/tHxh/7V8Yf+3fmP/uH9k/7p/Yf+5fmD/un9h/7yBY/+9gmT/un9h/7p/Yf+6f2H/&#10;un9h/72CZP++g2X/voNj/7yBYf+8gWH/u4Be/7p/Xf/Bh2L/wohj/8OJZP/GjGf/x4xq/8iNa//J&#10;jmz/yo5s/7+EYv/AhWP/w4lk/8qQa//GjGf/ypBr/8uRbP/Fimj/x4xq/8yRb//Mk3X/y5J0/8qR&#10;c//Ij3H/yI1t/9KXd//VmHn/0ZR1/8uOb//NkHH/zpFy/9CTdP/OkXL/z5R0/86Tc//PlHT/z5R0&#10;/82Scv/PlHT/0pd3/82Scv/Ok3P/0JV1/8+UdP/Ok3H/z5Ry/8+Ucv/Mk3X/zZR2/86Vd//Ql3r/&#10;zpV4/9OYev/SlXb/y45v/9GSc//Vlnf/05d1/8+Tcf/Ok3H/zJN1/8uSdP/PmHr/zZh5/8yXeP/O&#10;mXr/zJd4/8qXeP/OmXr/zpl5/8mXdv/KmHf/yJZz/8aWcv/JmXX/0J9+/9ysiP/Yp4b/yJd2/8GQ&#10;cP/Aj2//u41s/72MbP+7imr/uolp/7mIaP+cdFv/AAEA/wABAP8AAQD/AAEA/wABAP8AAQD/AAEA&#10;/wABAP8AAQD/AAEA/wABAP8AAQD/AAEA/wABAP8AAQD/AAEA/wABAP8AAQD/AAEA/wABAP8AAQD/&#10;AAEA/wABAP8AAQD/AAEA/wABAP8AAQD/AAEA/wABAP8AAQD/AAEA/wABAP8AAQD/AAEA/wABAP8A&#10;AQD/AAEA/wABAP8AAQD/AAEA/wABAP+Be2//j3pf/5Z/YP+XgGH/moNk/52GZv+giWn/oIln/6CJ&#10;Z/+giGT/oYlj/6SKZf+kimX/rZRs/7KZcf+zmnH/s5px/7Sbcv+1nHP/tp10/7ugdf+6n3T/uZ5z&#10;/7ugdf+5nHD/u5xw/7uccP/AnXP/vZpw/76Zbf/Gn3T/x6B1/8Wbcf/DmW//xZpw/8OYbv/Ak2n/&#10;wpVr/8KWaf/EmGv/xJhr/8WZbP/FmWz/xppt/8ebbv/Gmm3/x5hs/8eYbP/Flmj/wpNl/8CRY//D&#10;k2X/w5Nl/8CQYv+/j2H/xJFk/8SRZP/Cj2L/wo9i/8SRZP/EkWT/wY5h/8KOX//Cjl//xZFi/8WR&#10;Yf/Cjl7/xI5g/8ONX//DjV//w41f/7+LXP/Ailz/woxe/8GLXf+/iVv/wYtc/8GLXP/Djlz/xI9d&#10;/8SPXf/BjFr/vYdY/8GJWv/CiVz/vYRX/7yBV/+9glj/vYJY/76DW/+7gFj/un9X/7l+Vv+6f1f/&#10;uHxX/7l9WP+6fln/uH5Y/7h+WP+4gVr/s3xT/7B5UP+xelH/s3lR/7R5T/+5e1L/uHpR/7h5UP+5&#10;elH/untS/7l7Uv+4elH/t3lQ/7V6UP+3eVD/tXdO/7d5UP+4elH/uHpR/7h6Uf+3eVD/t3lQ/7l5&#10;U/+6elT/uXlT/7h4Uv+3d1H/uHhS/7h4Uv+4elP/uXtU/7Z7Uf+1elD/s3hO/7N4Tv+0eU//s3hQ&#10;/7FzTP+yckz/snJM/7R0Tv+3d1H/t3lS/7Z4Uf+zeFD/tHlR/7F2Tv+yd0//vIBb/7uAWP+3fFT/&#10;uXtU/7l7VP+0dk//snRN/7Z4Uf+xc0z/r3FK/7FzTP+vc07/r3NO/65yTf+vc07/snRP/7FzTv+y&#10;ck7/s3NP/7FxS/+1dk3/tndO/7V2Tf+1d07/tXdO/7R2Tf+zdU7/s3VO/7N1Tv+ydE3/s3VO/61y&#10;Sv+tckj/sHVL/690Sv+wckn/rnBH/69xSP+ucEf/rG5F/61vRv+yc0r/sXJH/7JzSP+0dUr/tXZL&#10;/7R1Sv+1dkv/tXZL/7d4Tf+1dkv/tXZL/7R1Sv+3dkz/t3ZM/7h5Tv+5ek//t3hN/7N2Sv+0d0v/&#10;tXhM/7N2Sf+vdEj/r3RI/7B1Sf+xdkr/sHVL/7J3Tf+yd03/sHVL/65zSf+xc0r/sHNH/7BzR/+w&#10;c0f/sHNH/61yRv+scUX/rnNH/65zSf+udUr/rnRM/691Tf+udEz/q3FJ/6xySv+vdU3/sXdP/7B2&#10;Tv+udEz/sHZO/6x1TP+sdUz/rXZN/612Tf+tdk3/rndO/653Tv+td0v/rnVK/610Sf+wdk7/s3hQ&#10;/7B1Tf+vdEz/sHVN/690TP+sckr/rXJI/7F2Sv+zeEz/tHlN/7N4TP+wdUn/sXZK/7J3S/+yeU7/&#10;snlO/695Tf+yeU7/tHtO/7J5TP+yeUz/s3hM/7J3S/+0eU//tHlP/7N4Tv+3fFT/uH1V/7Z8VP+y&#10;eFD/snlO/7F4Tf+xeE3/snlO/7F7Tf+yfE7/tH5Q/7N9T/+zfU//tX9R/7V/Uf+1f1H/tIBQ/7SA&#10;UP+1gU//t4NR/7eDUf+4g1H/toFP/7eCUP+3glD/uIBR/7d+Uf+3flH/t35R/7Z9Uv+2fVL/s31R&#10;/7F7T/+1gFT/tYBU/7WAVP+4g1f/uINX/7mDV/+2gFT/tn9W/7V+Vf+2f1b/tn9W/7eAV/+zfFP/&#10;snxW/7B5Uv+weVL/sntU/7J7Vf+veFL/sHlT/653Uf+tdlD/rHVP/695Vf+yfFj/snxY/7B7Wf+w&#10;e1n/sn1b/658Wf+self/r3pY/655V/+ve1b/u4Vh/8GLZ//CjGj/wYtn/8CKZP+2gFr/r3lT/7B6&#10;VP+6g1r/vode/72HW/+4glb/uYNX/7qDWv+7hFv/uoVb/7mEWv+5hV3/uoZe/7yIYP+5hV3/uIRc&#10;/7qJYP+5iF//uYhf/7uKYf+6i2H/vY5k/7yMZP+6imL/t4df/7qKYv+6imL/u4pi/8GPav+8imX/&#10;t4Ne/7aEX/+5h2L/uohj/7uJZv+1g2D/toRh/7SCX/+1hGP/tINi/69+Xv+ufV3/rXpb/6h1WP+q&#10;d1r/r3xd/7OAYf+xgGD/r35d/7KBYP+zgmH/sH9e/7B/Xv+ygF//r31c/658W/+wfl3/tYBg/7mE&#10;ZP+4g2P/tYBg/7N+Xv+yfV7/r3xd/7F+X/+1gmP/t4Rl/7GAYP+ufV3/sH9f/7B9Xv+vfF3/sn1e&#10;/7V+YP+xelz/sHlb/7F6XP+1fmD/uYJk/7Z/Yf+we1z/tH1f/7mCZP+5gmT/tH1f/7F6XP+ud1n/&#10;rHVX/7V+YP+3gGL/uoVm/7uGZ/+5hGX/vIdo/7uGZ/+zfl//sXxd/7N+X/+4g2T/vYhp/76Jav++&#10;iGz/uoRo/7R+Yv+ze2D/tHxh/7N7YP+1fWL/t35j/7Z9Yv+6gWT/u4Bi/7yBY/+7gGL/un9h/7l+&#10;YP+6f2H/vIFj/7uAYv+8gWP/voNl/7yBY/++g2X/voNj/76DY//BhmT/w4dl/8OHZf/FiWf/xopo&#10;/8SIZv/AhGL/xodm/8WJZ//EiGb/xIhm/8eLaf/Kjmz/zJBu/8uPbf/Himv/yYxt/82Qcf/LkHD/&#10;zJFv/8yRcf/MkXH/y5Bw/8yPcP/OkXL/0ZR3/9CTdv/PknX/z5J1/8yRc//Ok3X/0JV1/8+UdP/O&#10;k3P/z5R0/9KXd//TmHj/0JV1/8+Udv/Ok3X/z5R2/8+UdP/NknL/zpNz/8+UdP/Mk3X/zJN1/8yT&#10;df/Mk3X/y5J1/86Tdf/Rlnj/zZBx/86Rcv/Qk3T/zpNz/86Tc//Mk3X/y5J0/8yTdv/Plnn/zZR3&#10;/86VeP/Plnn/zJV3/8yVdv/Ml3f/y5Z2/8qYd//JmHf/x5Z1/8aVdP/Fl3b/yZh4/9GggP/ks5P/&#10;366O/8aVdf+9jGz/vItr/72MbP+9jGz/vo1t/7eJaP+zhmf/s4ho/wABAP8AAQD/AAEA/wABAP8A&#10;AQD/AAEA/wABAP8AAQD/AAEA/wABAP8AAQD/AAEA/wABAP8AAQD/AAEA/wABAP8AAQD/AAEA/wAB&#10;AP8AAQD/AAEA/wABAP8AAQD/AAEA/wABAP8AAQD/AAEA/wABAP8AAQD/AAEA/wABAP8AAQD/AAEA&#10;/wABAP8AAQD/AAEA/wABAP8AAQD/AAEA/3x9eP+ReV//k3xd/5qDZP+XgGD/moNj/52GZv+giWf/&#10;oYpo/6GLZv+kjGb/pY1n/6ePaf+rkmr/rpVt/7KZcP+1nHP/uJ1y/7efc/+4oHT/uaF1/7mhdf+7&#10;o3f/vKR4/76jeP+6nXH/uptv/7ybcP/AnnH/wZ9y/8Kdcf/Gn3T/x51z/8Wbcf/Fm3H/xZpw/8GW&#10;bP/Ak2n/w5Zs/8KWaf/Gl2n/xpdp/8OXaP/EmGv/xppt/8icb//EmGv/xZZq/8eWa//Glmj/xJRm&#10;/8OTZf/CkmT/wJBi/8CQYv/CkmT/xZJl/8SRZP/Cj2L/wo9i/8OQY//FkWL/w49g/8KOX//EkGH/&#10;xZFh/8aSYv/Cjl7/w49g/8SOYP/DjV//w41f/8CKXP+/i1z/wo5f/8GNXv+/i1z/wYtc/8ONXv/D&#10;jlz/w45c/8OOXP/Ai1n/wIpb/8KKW//Ah1r/voNX/7yBV/+9glj/u4BW/7uAVv+7gFj/u4BY/7uA&#10;WP+6f1f/uH1V/7l+Vv+6fln/t31X/7V7Vf+2f1j/tX5V/7J7Uv+1e1P/tnxU/7h9U/+6fFP/uHpR&#10;/7l6Uf+6e1L/uXtS/7l7Uv+1elD/tHlP/7Z7Uf+0eU//tHlP/7h6Uf+5e1L/uHpR/7h6Uf+3eVD/&#10;tXdO/7l5U/+6elT/uXlT/7h4Uv+4eFL/uXlT/7l5U/+4eFL/uXtS/7p8U/+2e1H/tHlP/7N4UP+1&#10;elL/tnhR/7R0Tv+0dE7/tnZQ/7d3Uf+3d1H/t3lS/7Z4Uf+1elL/tXpS/7J3T/+wdE//tnpV/7t9&#10;WP+6fFX/uH1V/7J3T/+ydE3/snRN/7Z4Uf+xc0z/sHJL/7N1Tv+ydlH/sXVQ/65yTf+wdE//sXJP&#10;/7FyT/+ydE//s3NP/7FxS/+zdEv/tXZN/7J0S/+1d07/s3hO/7N4Tv+2eFH/s3VO/7N1Tv+xc0z/&#10;snRL/61ySP+uc0n/sHVL/7FzSv+wckn/r3FI/69xSP+vcUj/rm9G/69wR/+yc0r/sHFG/7JzSP+0&#10;dUr/tHVK/7R1Sv+0dUr/tHVK/7d4Tf+1dkv/t3ZM/7V0Sv+3dkz/uXhO/7h5Tv+5ek//tXhM/7N2&#10;Sv+0d0v/tHdL/7F0R/+wc0f/sXRI/7J1Sf+zdkr/snRL/690Sv+wdUv/sHVL/61ySP+uc0n/r3FI&#10;/61vRv+ucUX/rnNH/61yRv+vdEj/r3RI/690Sv+wdUv/sHdM/7B2Tv+vdU3/q3FJ/61zS/+vdU3/&#10;sHZO/650TP+tc0v/rnRM/650TP+sdUz/rHVM/6x1TP+tdk3/rndO/612Tf+sdkr/rnVK/651Sv+x&#10;d0//snhQ/7F2Tv+vdEz/rnNL/690TP+tckr/rXJI/7F2Sv+yd0v/s3hM/7R5Tf+xdkr/sXZM/7F4&#10;Tf+xeE3/snlO/7N6T/+zek3/s3pN/7F4S/+zeEz/tHlN/7N4TP+zeE7/s3hO/7N4UP+zeFD/t3xU&#10;/7d8VP+yeU7/snlO/7J5Tv+yeUz/tHtO/7V8T/+yfE7/s31P/7N9T/+2gFL/uIJU/7V/Uf+0flD/&#10;tIBQ/7N/T/+2glL/uIRS/7aCUP+3glD/uINR/7qCUf+4gE//tn5P/7mBUv+6gVT/uYBT/7mAU/++&#10;hVj/t4FT/7R+Uv+1gFb/tYBW/7N/V/+3glj/uINZ/7iDWf+2gFT/tX5V/7R9VP+1flX/tn9W/7aA&#10;Wv+xe1X/sHpU/7B6VP+veVP/sXpU/7N8Vv+xelT/rndR/612UP+sdU7/q3RO/613U/+sdlL/rHZU&#10;/695V/+ueVf/sHtZ/7B7Wf+ueVf/r3pY/697Vv+wfFf/uYVg/8GNaP/BjWb/v4tk/8CKZP+3gVv/&#10;r3lT/7F6U/+4gVj/u4Rb/7uEW/+4gVj/u4Rb/7uEW/+8hVz/vIVc/7iDWf+6hVv/v4pg/8KOZv+8&#10;iGD/u4hd/8CMZP++imL/vIti/7yLYv+8jWP/vo9l/72OZP+6i2H/uIlf/7qLYf+5iWH/uYlh/8GP&#10;av+6iGP/s4Fc/7OBXv+0gl//uohl/7uJZv+zgV7/s4Fe/7F/XP+xgV3/sH9e/659Xf+ue1z/rHla&#10;/6l2Wf+tel3/sH1e/7SBYv+ygWH/r35e/7B/Xv+ygWD/r35d/69+Xf+wfl3/r31c/699XP+wfl3/&#10;tYBg/72IZv+9iGb/u4Zk/7mEZP+1gGD/tH9g/7SBYv+1gmP/t4Rl/7J/YP+ue1z/sH1e/7F+X/+v&#10;fF3/sn1e/7R9X/+zel3/tHte/7J7Xf+0fV//tn9h/7F8Xf+we1z/s35f/7iDZP+4g2T/sXxd/7B7&#10;XP+wel7/rnhc/7R+Yv+2gGT/vIZq/7+Jbf+6hWb/u4hp/7yJav+yf2D/rntc/7F+X/+1gmP/u4Zn&#10;/7qEaP+7hWn/uIJm/7V/Y/+0fmT/tX1i/7R8Yf+1fWL/tn5j/7Z9YP+4f2L/uYBj/7qBZP+5gGP/&#10;uH1f/7l+YP+6f2H/u4Bi/7uAYv+8gWP/vYJk/7uAYv+9gmT/voNj/8KFZv+/g2H/voJg/7+DYf/D&#10;hGP/xYZl/8SFZP/Cg2L/w4Rl/8SFZP/HiGn/xYln/8WJZ//Hi2n/yYxt/8eKa//GiWr/yo1u/8qN&#10;bv/Ii2z/zJFx/8uQcP/MkXH/zJFx/8yPcP/Mj3D/z5J1/9CTdv/Ok3X/zZJ0/8yRc//Ok3X/zZJ0&#10;/82Scv/Ok3P/zJFx/86Tc//QlXX/0JV1/9CVdf/PlHT/zpNz/86Tc//MkXH/zJFv/86Tcf/Lk3D/&#10;zJN1/8uSdP/KkXT/y5J1/8yRc//Ok3X/zJFx/86Tc//Ok3P/zpNz/86Tc//KkXP/y5J0/8yTdv/O&#10;lXj/zJN2/8uSdf/LknT/zZR2/86Vd//Nlnf/y5Vz/8eVcv/GlHP/xZRz/8WUc//FlHT/xJNz/8eW&#10;dv/fro7/4K+P/8yeff++kG//uoxr/7qMa/+8i2v/vo1t/7iKaf+zhmf/sodn/7GIav8AAQD/AAEA&#10;/wABAP8AAQD/AAEA/wABAP8AAQD/AAEA/wABAP8AAQD/AAEA/wABAP8AAQD/AAEA/wABAP8AAQD/&#10;AAEA/wABAP8AAQD/AAEA/wABAP8AAQD/AAEA/wABAP8AAQD/AAEA/wABAP8AAQD/AAEA/wABAP8A&#10;AQD/AAEA/wABAP8AAQD/AAEA/wABAP8AAQD/XF5b/5F6W/+Ue13/l35g/5yDZP+agWL/nIVj/5+I&#10;Zv+himj/ooxn/6KMZ/+okGr/qJBq/6uUa/+vmG7/sJdu/7KZcP+2m3D/uJ1y/7efcf+4oHL/u6N1&#10;/7mhdf+9pXf/vqZ4/7yhdP+7nnL/u5xw/76dcP/AnnH/xKJ1/8ahdP/HoXT/xJ1y/8accv/Fm3H/&#10;xJlv/8KXbP/ClWv/w5Zs/8KWaf/ElWf/xZZo/8aXaf/Gmmv/yJxt/8icb//FmWz/xZZq/8WUaf/F&#10;lWf/xJRm/8WVZ//ElGb/wJBi/8KSZP/FkmX/xZJl/8KPYv/DkGP/w49g/8OPYP/EkGH/xJBh/8WR&#10;Yf/GkmP/xZFh/8aSYv/BjV7/wo5f/8WPYf/CjF7/woxe/8KMXv/AjF3/wo5f/8KOX/+/i1v/woxd&#10;/8OOXP/Ej13/w45c/8KNW//BjFr/wYtc/8KKW/+/hln/v4RY/76DV/++g1f/un9V/7uAVv+9f1b/&#10;vX9Y/7yBWf+7gFj/uX5W/7l+Vv+5fVj/uHxX/7V7Vf+4flj/uX9X/7Z8VP+2fFT/un9X/7l+VP+4&#10;fVP/uHpR/7l7Uv+5e1L/uXtS/7p8U/+2e1H/tXpQ/7h9U/+1elD/tXpQ/7l7Uv+4elH/uXtS/7p7&#10;Uv+4eVD/t3hP/7l5U/+6elT/unpU/7p5U/+6eVP/unlT/7p5U/+5eVP/u3xT/7t9Vv+5e1T/t3lS&#10;/7Z4Uf+2eFH/tnhR/7V1T/+2dlL/uXlT/7l5U/+3d1H/t3lS/7R2T/+3eVL/tnhR/7R2T/+xc07/&#10;sHJN/7Z4U/+4elP/t3tW/7F2Tv+uc0v/sXNM/7R2Uf+xc07/sXNM/7R2T/+1d1L/snRP/7ByTf+y&#10;dE//sXJP/7R1Uv+1d1L/tXVR/7R0Tv+1dk3/s3VM/7N1TP+1d07/s3hO/7R5T/+0eVH/tHZP/7N1&#10;TP+wckv/sXNK/690Sv+wdUv/r3RK/7FzSv+wckn/r3FI/69xSP+wckn/sHFI/7JzSv+zdEv/sXJH&#10;/7JzSP+zdEn/tHVK/7V2Tf+yc0r/tXZN/7h3T/+3eE//uHdN/7Z1S/+4d03/uXpP/7d4Tf+2eU3/&#10;tHdL/7F2Sv+yd0v/s3hM/7R3S/+zdkr/tHdL/7J1Sf+zdkr/s3ZK/7BySf+vdEr/r3RK/6xxR/+s&#10;cUf/rHFH/6twRv+tckj/r3RK/690Sv+yd03/sXZK/7B1S/+wdUv/sndN/7J5Tv+xd0//sHZO/7B2&#10;Tv+vdU3/r3VN/650TP+tc0v/rnRM/691Tf+udEz/rXNL/6t0S/+tdk3/rndO/612Tf+sdUz/sHdM&#10;/7F4Tf+xd0//snhQ/7B2Tv+udEz/rXJK/61ySv+tckj/rnNJ/7F2Sv+xdkr/s3hM/7R5Tf+xdkr/&#10;sXZM/7B3TP+xeE3/s3pP/7N6T/+0e07/s3hM/7J3S/+0eU3/tHlN/7N4TP+yd03/s3hO/7N4Tv+y&#10;d0//tHlR/7h9U/+yeU7/sXhN/7N6Tf+0e07/tn1Q/7Z9UP+1fE//tXxP/7V8T/+5gFP/uYNV/7aA&#10;Uv+2gFL/t4FT/7aCUv+2glL/t4NR/7eCUP+4g1H/vIRT/7qCUf+5gVD/uH5Q/7mBUv+7g1T/uoJT&#10;/7yEVf/BiFv/uoRW/7eBVf+1gFb/tYBW/7N/V/+0gFj/uYRa/7mEWv+2f1b/tX5V/7J7Uv+0fVT/&#10;tX5V/7R9Vv+welT/r3lT/7B6VP+veVP/sXpU/7N8Vv+ye1X/rndR/694Uv+sdlL/rHVP/6dxTf+e&#10;aET/omxK/6x2VP+ueFb/sXtZ/7J9W/+we1n/sHxX/7F7V/+wfFX/uIRd/7+LZP++imP/vYli/72J&#10;Yv+4glz/sXtV/7B7Uf+3gFf/uoNa/7iBWP+7hFv/vIVc/72GXf++h17/vIVc/7eCWP+6hVv/wIth&#10;/8SPZf+/imD/vIle/8CNYv++i2D/vo1i/72MYf+9jmL/wZJo/76PZf+8jWP/u4xi/7qLYf+4iV//&#10;uYlh/8COaf+6iGP/tIJf/7B+W/+vfVr/uYRi/72IZv+ygF3/sX9c/7F/XP+xf1z/rn1c/659Xf+u&#10;e1z/rHla/6x5XP+wfWD/sX5f/7KBYf+ygWH/sH9f/69+Xv+wf1//rn1d/69+Xv+wfV7/r3xd/7B9&#10;Xv+wfl3/tIJh/8OObP/Ai2n/voln/7uGZP+4g2P/toFh/7SBYv+1gmP/uIVm/7WCY/+yf2D/sn9g&#10;/7OAYf+zfl//s35f/7J7Xf+ye13/tX5g/7R9X/+0fV//sntd/696W/+vfF3/s4Bh/7eEZf+1gmP/&#10;s4Bj/7F+Yf+yfGD/snxg/7R+Yv+1f2P/u4hr/8CNcP+7iGn/vYpr/7+Mb/+1gmP/sX5f/7SBYv+5&#10;hmf/vYhp/7qEaP+5g2f/tn5j/7d/ZP+3f2T/t39k/7V9Yv+2f2H/t4Bi/7Z9YP+3fmH/uH9i/7mA&#10;Y/+4f2L/tn1g/7d+Yf+4f2L/un9h/7p/Yf+8gWP/vYJk/7uAYv+/gmX/woVo/8OGZ/++gWL/wIFi&#10;/8CBYv/Cg2L/xIVm/8KDYv/DgmL/w4Jk/8OEY//HiGn/yIlo/8eIZ//Gh2j/x4hp/8aHaP/IiWr/&#10;y4xt/8qLbP/IiWr/zI9w/8uOb//NkHH/zZBx/8yPcP/Ljm//zI9y/86Tdf/Ok3X/zJFz/82SdP/O&#10;k3X/zJFz/8uQcv/NknL/zJFv/82ScP/Ok3H/z5Ry/8+UdP/Ok3P/zpNz/86Tcf/NknD/zJFv/82S&#10;cP/NknD/zpNz/8qRc//JkHP/ypF0/8uQcv/MkXP/y5By/86Tc//Ok3P/zpNz/8yTdf/KkXP/y5J0&#10;/8uSdf/Ok3X/zZJ0/8uQcv/Kj2//zpNz/86Wc//OlnP/zJZ0/8qVc//Fk3D/xJJx/8WTcv/FlHT/&#10;wpFx/8OScv/QooH/16mI/9Kkg//ElnX/vI5t/7iKaf+6jGv/u41s/7iKaf+zhmf/sIVl/7CHaf8Z&#10;AAD/AAEA/wABAP8AAQD/AAEA/wABAP8AAQD/AAEA/wABAP8AAQD/AAEA/wABAP8AAQD/AAEA/wAB&#10;AP8AAQD/AAEA/wABAP8AAQD/AAEA/wABAP8AAQD/AAEA/wABAP8AAQD/AAEA/wABAP8AAQD/AAEA&#10;/wABAP8AAQD/AAEA/wABAP8AAQD/AAEA/wABAP8AAQD/lX5f/5F4Wv+WfV7/moFi/5yEYv+ehmT/&#10;oopo/6WNaf+kjmn/ooxn/6SMZv+pkmn/q5Rr/6uUav+vmG7/sZhv/7abcP+2m3D/tptu/7efcf+4&#10;oHL/u6N1/7ujdf+8pHb/vaV3/7ugc/+9nnD/wJ9y/8Kgc//EonX/x6V4/8qleP/HonX/xaBz/8Kc&#10;b//CmW3/wplt/8SZbv/Blmv/wpZp/8KWaf/ElWf/xJVn/8iZa//NnnD/yp5v/8qeb//InG3/xJhr&#10;/8WWaP/Ck2X/xJRm/8eXaf/Glmj/w5Nl/8OTZf/Gk2b/xZJl/8KPYv/Dj2D/w49g/8OPX//FkWH/&#10;xZFh/8iUZP/IlGT/xZFh/8WRYf/Cjl7/w49f/8WPYf/Ailz/woxe/8SOYP/Cjl//wY1e/8KOXv/C&#10;jl7/wo5e/8OOXP/Ej13/xI9d/8KNW//CjVv/w41e/8KKW/+/hln/wIVZ/8GGWv+/hFj/vYBU/76A&#10;V/++gFf/vX9W/71/WP+8gVn/un9X/7h9Vf+6f1f/uX5W/7d8VP+4fVX/un9X/7h9Vf+4fVX/uX5U&#10;/7Z7Uf+1elD/uHpR/7l7Uv+5e1L/uXtS/7h9U/+4fVP/tXpQ/7h9U/+2e1H/tntR/7h6Uf+4elH/&#10;uXtS/7p7Uv+4eVD/t3hP/7l5U/+3d1H/unpU/7p5U/+6eVP/unlT/7p5U/+6elT/vX1X/719V/+4&#10;elP/tHZP/7Z4Uf+zdU7/s3VO/7V3Uv+2eFP/uXlT/7h4Uv+3d1H/tnhR/7V1T/+ydE3/sXNM/7N1&#10;Tv+xc07/rnBL/7ByTf+ydlH/tXlU/7N3Uv+vc07/sXNO/7J0T/+xc07/tXVR/7V3Uv+xc0z/sHJN&#10;/7ByTf+ydE//sXNO/7Z4U/+2eFP/tHZP/7N1Tv+zdU7/tHZN/7V3Tv+zeE7/tHlP/7V6UP+2e1H/&#10;tXpQ/7N4Tv+vdEr/sHVL/7J3Tf+xdkz/rnNJ/7FzSv+vcUj/r3FI/7FySf+yc0j/snNI/7R1Sv+1&#10;dkv/tHVK/7N0Sf+0dUr/t3hN/7V2Tf+yc0r/tndO/7Z1Tf+5eFD/u3pQ/7h3Tf+3eE3/uXpP/7V4&#10;TP+zeEz/sXZK/7J3S/+zeEz/tntP/7h9Uf+5fFD/t3pO/7F0SP+zdkr/tHdL/7J0S/+ydEv/r3RK&#10;/61ySP+tckj/rnNJ/690Sv+wdUv/rnNJ/690Sv+yd03/s3hO/7J3Tf+xdkz/s3hO/7J5Tv+0elL/&#10;tXtT/7F3T/+udEz/rnRM/61zS/+tc0v/rnRM/691Tf+vdU3/rXNL/6t0S/+tdk3/r3VN/612Tf+t&#10;dk3/sHlQ/7J7Uv+yeFD/snhQ/650TP+udEz/q3FJ/6pwSP+rckf/r3ZL/7F2TP+yd03/tHlP/7V6&#10;UP+xeE3/sHdM/7B3TP+xeE3/snlO/7R5T/+0eU//sXZM/7J3S/+0eU3/tHlN/7J3S/+yd03/s3hO&#10;/7V6UP+zeE7/tXpQ/7h9U/+zek3/snlM/7N6Tf+1fE//t35R/7d/UP+2fVD/t35R/7V8T/+4f1L/&#10;uYBT/7qBVP+3gVP/t4FT/7mDVP+2gFH/t4JQ/7qCUf+6glH/u4NS/7uBUf+6gFD/uoBS/7yCVP+6&#10;glP/uoJT/76GV/++hlf/uoFU/7V/Uf+0f1X/tH9V/7R/Vf+0f1X/uINZ/7qDWv+1flX/tH1U/7V7&#10;U/+1e1P/tH1W/7J7VP+xelP/sXpT/7F7Vf+xe1f/sXpU/7J7Vf+xe1f/rXdT/695Vf+ueFT/rnhU&#10;/6VvS/+TXTn/n2dE/611Uv+ueFb/sXtZ/7R+XP+1f1v/snxY/7F7V/+xfVb/tYFa/7qGX/+6hl//&#10;uoZf/72JYv+6hl//t4JY/7J9U/+2gVf/uYRa/7uEW/+9hl3/vYZd/7+IX/+/imD/uoVb/7iDWf+9&#10;iF7/v4pg/8CLYf+9iF7/u4df/72KX/+7il//vItg/72MYf+9jmL/w5Ro/8GSZv++j2P/vY5i/7uM&#10;Yv+4iV//uIlf/7+OZv++jGf/uYdi/7R/Xf+we1n/t4Jg/7yHZf+0f13/s35c/7OBXv+zgV7/sH5d&#10;/699XP+telv/rHla/616W/+wfV7/sH9f/7GAYP+xgGD/sH9f/69+Xv+xfl//sH1e/7B9Xv+ufV3/&#10;r35e/7B9Xv+xfl//tYNi/8aRcf/Ai2n/vYho/7qFZf+1g2L/tYNi/7OBYP+1gmP/uodo/7yJav+7&#10;iWj/uYdm/7WDYv+zgWD/tH9f/7J7Xf+ye13/tn9h/7Z/Yf+yfV7/sHtc/616W/+xfl//tYJj/7eE&#10;Zf+4hWj/uodq/7aDZv+yf2L/s4Bj/7B9YP+xfmH/uYZp/72Kbf+9im3/v4xv/8GOb/+6iWn/tYRk&#10;/7mGZ/+9imv/wIts/72Ha/+7g2j/t39k/7d/ZP+4gWP/uIFj/7Z/Yf+2f2H/t4Bi/7R9X/+4f2L/&#10;uH9i/7d+Yf+5gGP/tn1g/7d+Yf+3fmH/uHxg/7l9Yf+7gGL/wINm/72AY/+/gmX/wYRn/8GEZf/C&#10;g2T/woNk/8KDZP/DhGX/xINl/8KBYf/CgWH/w4Ji/8aFZf/Hhmb/yIlo/8eIaf/Gh2j/xYZn/8aF&#10;Z//Ih2n/yYhq/8qJa//Limz/zYxs/82Ob//Njm//zI9w/8uOb//Ljm//y45v/86Tc//LkHL/yo9x&#10;/8yRc//NknT/zJFz/8yRcf/Ok3P/zZJw/86ScP/NknD/zpNx/82ScP/MkW//zpNx/8+Ucv/Ok3H/&#10;zpNx/82ScP/Ok3H/zZJy/82Scv/MkXP/y5By/8yRc//MkXP/zJFz/82Scv/NknL/zpNz/8yTdf/M&#10;kXH/zJFx/8yRc//NknT/zpN1/82SdP/LkHD/zZJy/82ScP/MlHH/zZVy/82Xdf/LlXP/xpFx/8SS&#10;cf/HlHX/xJNz/8STc//ClXb/zJ9+/9Gkg//KnXz/vZBv/7eKaf+6jGv/uo1u/7mMbf+ziGj/sIRn&#10;/6+GaP+wh2n/DgAA/wABAP8AAQD/AAEA/wABAP8AAQD/AAEA/wABAP8AAQD/AAEA/wABAP8AAQD/&#10;AAEA/wABAP8AAQD/AAEA/wABAP8AAQD/AAEA/wABAP8AAQD/AAEA/wABAP8AAQD/AAEA/wABAP8A&#10;AQD/AAEA/wABAP8AAQD/AAEA/wABAP8AAQD/AAEA/wABAP+WfV7/mYFf/5mBX/+ZgV//nYVj/52F&#10;Yf+fh2P/pIxm/6iQav+rk23/q5Rr/6yVbP+qk2n/qpNp/62WbP+wmW//s5xy/7SccP+3nHH/up9y&#10;/72ldf/AqHj/vqZ2/7+nd/+7o3P/u6Nz/7qfcP+9nnD/waBz/8OhdP/EonX/yqV4/8eidf/FoHP/&#10;xJ9y/8Cbbv/Amm3/wplt/8GYbP/Cl2z/xZls/8ebbv/ImWv/zJ1v/8+hcP/PoXD/zJ5t/8qebf/J&#10;nWz/yZ1u/8mbav/DlWT/wpRj/8mZaf/ImGj/ypdo/8iVZv/JlWX/zJho/8uXZ//HkWL/xpJg/8aS&#10;YP/Hk2H/xpJg/8iUYv/Gk2T/xJFi/8eTY//Hk2P/yJNh/8SPXf/CjVv/w41e/8SOX//Fj2D/woxd&#10;/8KOXv/BjV3/wo5c/8KOXP/Dj13/xZBe/8OOXP/BjFr/wYxa/8KKW/+/h1j/v4VX/7+FV//Ag1f/&#10;wINX/8GCV//AgVb/v4JW/7x+Vf+9f1b/vX9W/7t9VP+9flX/vX5V/7x9VP+9flP/vH9T/7Z5Tf+4&#10;elH/uH1T/7d8VP+1elL/tXpS/7d8VP+2e1H/tHlP/7J3Tf+0eU//tXxP/7Z9UP+2e0//tXpQ/7R5&#10;T/+1d07/uXtS/7p7Uv+4eVD/uHhS/7l5U/+3d1H/u3tV/7t7Vf+8e1X/vHtV/7h3Uf+6eVP/u3tV&#10;/7p6VP+0dk//s3VO/7J3T/+vdEz/rXJK/7FzTP+ydE3/sHJL/7JyTP+3d1H/tXVP/7R0Tv+xcUv/&#10;sXFL/7R0Tv+0dFD/sHBM/69vS/+ucEv/sHJN/7N3Uv+1d1L/r3NO/7FzTv+0dlH/tHZR/7ByTf+u&#10;cEv/sHJN/69xTP+wck3/sXNM/7F1UP+xdk7/sXZO/7FzTP+xc0z/s3VM/7V3Tv+zdU7/tHlP/7V6&#10;Uv+4fVP/tntR/7R5T/+0dk3/sXNK/7R2Tf+1d07/sHJJ/7BySf+yc0r/sXJH/7JzSP+0dUr/s3RJ&#10;/7R1Sv+0dUr/tXZL/7h5Tv+2d07/t3hP/7V2Tf+zdEv/tXZN/7V2Tf+5elH/u3xT/7h5UP+3eE3/&#10;t3pO/7V4TP+yd0v/tHlN/7R5Tf+2e0//t3xQ/7d8UP+3ek7/tnlN/7J1Sf+0dUr/t3pO/7V4TP+y&#10;dUn/r3RI/690Sv+vdEr/r3RK/7F2Tv+wdU3/r3FK/7FzTP+zdUz/tXdO/7V3Tv+xdkz/rnNJ/7B1&#10;Tf+1elL/tHpS/7J4UP+tc0v/qW9H/6xySv+udEz/rnVK/650TP+udEz/rnRM/6xySv+udEz/rnRM&#10;/650TP+xd0//snhQ/7N8U/+ye1L/r3VN/6lvR/+sckr/q3FJ/6txSf+vdkv/snlO/651Sv+udUr/&#10;r3ZL/7J5Tv+vdkv/rnVK/692S/+xeE3/s3hO/7V6UP+0eU//s3hO/7R5T/+0eU//tHlP/7N4Tv+z&#10;eE7/tHlN/7V6Tv+zeEz/tntP/7p/U/+2fE7/s3tM/7R8Tf+2fk//tn5P/7Z+T/+5f1H/uoBS/7h9&#10;Uf+6f1P/t35R/7mAU/+7gFT/un9T/7l/Uf+3fU//uoBQ/76EVP+9g1P/uH5Q/7yCVP+8glT/vYNV&#10;/7yCVP+9g1X/voRW/76EVP+1e03/tXtN/7d+Uf+zfFP/tX5V/7mCW/+2gFr/snxW/7V+V/+0fVb/&#10;tH1U/7Z8VP+1e1P/tnxU/7Z8VP+3fVf/uIFa/7Z/WP+zfFX/sHpW/654VP+td1P/rXdT/7B6Vv+w&#10;elb/sHpU/654Uv+rdE3/rXZQ/7B5U/+ye1X/t3xa/7R9V/+zfFb/sXpU/7F7Vf+ueFL/q3dP/7B8&#10;VP+0gFj/s4JZ/7uKYf/BjWX/vopi/7qHXP+4g1f/t4JW/7iDV/+8h1v/vold/7+KYP/Ai2H/uYVd&#10;/7uHX/+7h1//u4df/7mFXf+7h1//uYhf/7iHXv+6iWD/u4ph/76PZf/Dkmf/wZJm/8GSZP++j2H/&#10;uYpc/7eLXv+3i17/topd/72MY//Aj2b/wY1m/7qEXv+veVX/s31Z/7mDX/+6hGL/toFf/7WAXv+y&#10;gF3/rXta/69+Xf+ufVz/q3pa/6p8W/+rfVz/rH5d/6x+Xf+ugF//sH9f/698Xf+yfV7/s35f/7B9&#10;Xv+xfl//sX5f/7GAYP+ufV3/sn9g/7uIaf+8h2j/tH9f/7F8XP+yf2D/s4Bh/7GAYP+4h2b/u4pp&#10;/7yMaP/Bj2z/vYto/7iEX/+2gV//tH9d/7WAYP+1gGD/uINj/7aBYv+we1z/s35f/7eEZf+4hWb/&#10;tYRk/7WEZP+2hWX/u4pq/7yJbP+4hWb/sX5f/616Xf+vfF//sn9i/7WCZf+0gWL/uIVm/76LbP+9&#10;jGz/uodo/7iFZv+5hmf/vIZq/7+HbP/Ei3D/wIds/7mAY/+4f2L/t4Bi/7Z/YP+2f2D/tn9h/7V+&#10;YP+1fmD/uH9i/7d+Yf+6gWT/vIFj/7p/Yf+5fmD/t3xe/7l8X/+6el7/u3tf/759Yf+/fmL/wYBk&#10;/8OCZP/DgmT/wYBi/8KBY//DgmT/xINl/8SDZf/CgGD/w4Fh/8mHZ//Ni2v/zItr/8iHaf/Ih2n/&#10;yIVo/8SBZP/Ig2b/yoVm/8yHaP/OiWr/z41t/9CNcP/NjG7/yYhq/8+Qcf/Mj3D/y45v/8qPb//H&#10;jGz/yY5u/82SdP/Ok3X/zpN1/8yRcf/NkHH/z5Nx/8+Tcf/Pk3H/zpNx/8qPbf/Kj23/zpNx/86U&#10;b//Mkm3/zZNu/8yQbP/NkW//zpJw/86Rcv/Qk3b/zI9y/8yPcv/MkXP/zJFz/8qPb//Kj2//yo9v&#10;/8yRcf/MkXH/zJFz/8qNcP/Mj3L/0JN2/86Tdf/MkXP/zJFz/82Scv/LknT/y5Nw/82Vcv/Kk3T/&#10;yJNz/8SScf/Fk3L/wpFx/72Pbv+9kG//w5Z1/8yeff/QooH/xJZ1/72Pbv+2iWr/uYxv/7qNcP+5&#10;jG//t4lv/7CDZv+0hmz/soZr/yIAAP8AAQD/AAEA/wABAP8AAQD/AAEA/wABAP8AAQD/AAEA/wAB&#10;AP8AAQD/AAEA/wABAP8AAQD/AAEA/wABAP8AAQD/AAEA/wABAP8AAQD/AAEA/wABAP8AAQD/AAEA&#10;/wABAP8AAQD/AAEA/wABAP8AAQD/AAEA/wABAP8AAQD/AAEA/5R9Xf+Se1n/moNh/5+HZf+eh2X/&#10;nohj/5+JZP+hi2T/pY9o/6qSbP+slWz/q5Rr/6uUa/+rlGr/rZZs/6uUav+vmG7/tZ50/7uief+/&#10;pHn/v6R5/8Cldv/EqXr/wKV2/76mdv+9pXX/vaJz/7ugcf/AoXP/xKN2/8eleP/HpXj/yKZ5/8ak&#10;d//CoHP/vpxv/7+abf/Amm3/wZhs/8CXa//Cl2z/wpdq/8ebbv/InG3/zJ1v/8+hcP/Ro3L/ypxr&#10;/8mbav/InGv/xJhn/8OXZv/BlWT/xJZl/8qaav/JmWn/y5hp/8uYaf/Klmb/ypZk/8mVY//GkmD/&#10;x5Nh/8aUYf/GlGH/yJZj/8aUYf/FkmP/xZNg/8iUYv/Hk2H/ypVj/8aRX//JkWD/yJBf/8WQXv/E&#10;j13/xpFf/8aSYv/Dj13/xZFf/8SPXf/Ej13/xZBe/8OOXP/BiVj/wIhX/8CIWf+/h1j/v4VX/72D&#10;Vf+/glb/voFV/75/VP/AgVb/woNY/72AVP+9f1b/vX9W/7x9VP++f1T/vn9U/71+U/++f1T/vX5T&#10;/7d4Tf+3eVD/u31U/7p8Vf+6fFX/u31W/7d8VP+3eVL/tHlP/7R5T/+1elD/tHtO/7V8T/+1fFH/&#10;s3hO/7R5T/+0eU//uXtS/7p8U/+5eVP/uXlT/7h4Uv+4eFL/vHxW/7t7Vf+7e1X/vHxW/7d3Uf+3&#10;d1H/uHhU/7R2T/+ydE//sXZO/7J3T/+vdEz/r3RM/7J0Tf+ydE3/sXNM/7JyTP+1dU//s3RL/7Jz&#10;Sv+1dU//tXVP/7R0Tv+0dE7/tHRO/7R0UP+yckz/sXNO/7Z4U/+xc07/sXNO/7R2Uf+1d1L/snRP&#10;/69xTP+xc0z/snRN/7J0Tf+zdU7/r3RM/690TP+vdEz/rnNL/6xxSf+scUn/sHVN/7J3T/+xdk7/&#10;snhQ/7N5Uf+3fFT/tHlR/7B1Tf+wdU3/rnNJ/690Sv+xc0r/sHJL/7ByS/+ydEv/snRL/7N0S/+y&#10;c0j/snNI/7R1Sv+zdEn/tXhM/7t9VP+4elH/tXZN/7N0S/+1dk3/tndO/7Z3Tv+4eVD/uXpR/7h5&#10;UP+2eU3/t3pO/7N4TP+yd0v/snlM/7R7Tv+4gFH/t3xQ/7R5Tf+0d0v/tHdL/7J1Sf+xdEj/s3ZK&#10;/7N2Sv+ydUn/snVJ/7J3S/+yd03/sHVL/690TP+vdEz/sHJL/7J0Tf+ydEv/snRL/7R5T/+xdkz/&#10;qW5E/6pvR/+yeFD/sXdP/7F3T/+sdUz/pm9G/6txSf+vdU3/rHJK/6txSf+rcUn/qnNK/6hxSP+s&#10;ckr/rnRM/691Tf+xd0//sHlQ/7J7Uv+xelH/rXZN/6txSf+tc0v/rnRM/650TP+wdk7/snhQ/6ty&#10;R/+rckf/rnRM/7F4Tf+udUr/rHNI/651Sv+xeE3/snlO/7N6T/+xd0//sXZO/7J3T/+yd0//s3pP&#10;/7F4Tf+yeU7/snlM/7N6Tf+zeEz/tXpO/7h+UP+2fk//s3tM/7V9Tv+2gFH/tX9Q/7V9Tv+3flH/&#10;vIJU/7yBVf+7gFT/un9T/7yBVf++gVT/vYBT/7x/Uv+6fU7/vYBR/8CDVP++hFT/t31P/7l/Uf+7&#10;gFT/vYNV/7yCVP+9g1X/vYNV/76EVv+2fE7/tnxO/7Z9UP+yfFD/tn9W/7iCXP+2gFr/tH5Y/7V/&#10;Wf+zfVf/s31X/7R9Vv+0fVT/tH1U/7R9VP+1flX/t4BX/7eAV/+zfFX/tH1W/7N8Vf+ueFL/rXdR&#10;/654Uv+ueFT/sHpU/7N8Vf+ye1T/sHlT/7B5U/+weVP/snhT/7N5VP+zfFb/sntV/7N8Vf+veVP/&#10;rnhS/656Uv+yflb/toVc/8CNYv/Cj2T/wY5j/72KX/+3hFn/toFV/7qFWf+8iV7/vYpf/7+LY/+8&#10;iGD/u4df/7mIX/+3hl3/uIde/7iHXv+6iWD/uYhf/7mIX/+6iWD/uYpg/7yNY/++j2P/vo9j/72O&#10;YP+7jF7/topb/7WJWv+1iVz/t4hc/7qJXv/Cjmb/xpJq/8GMYv+weVL/sHlS/7V+V/+9h2P/u4Vh&#10;/7R/Xf+wflv/rXta/699XP+vfl3/rHta/6x+Xf+sfl3/rX9e/61/Xv+tfFz/r35e/698Xf+zfl//&#10;toFi/7WCY/+1gmP/r35e/61+YP+sfV//rn1d/7J/YP+0gWL/sX5f/698Xf+wf1//sH9f/7KBYf+0&#10;hmX/tYdl/7mIZ/++jmr/vIxo/7mHYv+4hmP/toRh/7OBYP+zgWD/tIFi/7F+X/+telv/s4Fg/7uJ&#10;aP+7imn/u4pp/7mIaP+5iGj/uolp/7mGZ/+zgGH/sH1e/7B9Xv+xfl//r35e/69+Xv+vfl7/r35e&#10;/7aFZf+6iWn/uolp/7mGZ/+1gmX/t4Fl/72Fav/GjXL/w4pv/7yBY/+3fmH/t35g/7R9Xv+0fV7/&#10;tH1e/7V+YP+1fmD/uoFk/7uCZf+7gmX/uX5g/7d8Xv+3fF7/t3pd/7h4XP+6el7/u3tf/759Yf++&#10;fWH/v35i/8KBZf/BgGL/v35g/8GAYv/CgWP/w4Jk/8WEZv/EgWT/w4Fh/8aFZf/KiWv/yYhq/8WE&#10;Zv/Ih2n/yolr/8aDZv/GhGT/x4Vl/8qFZv/KiGj/zoxs/82Kbf/Limz/zYxu/9CRcv/Njm//yYxt&#10;/8eKa//Ii2z/yo9v/8yRcf/NknT/yo1w/8mMb//KjW7/y45v/82Rb//OknD/zZJw/8uQbv/Ok3H/&#10;zZJw/8qPbf/LkWz/zJJt/8uPa//Lj23/y49t/8yPcP/PkHH/zI9y/8uOcf/Mj3L/zI9y/8qPb//I&#10;jW3/xYpq/8aLa//Kj2//zZJ0/8uOcf/KjXH/yo9x/8yRc//Kj3H/y5By/8uSdP/JkHL/yZBy/8qT&#10;dP/HkHH/xpFx/8WTcv/EknH/wZBv/7yObf++kG//wZNy/8eZeP/PoYD/xZd2/7+Sc/+4i2z/tIdq&#10;/7iKcP+7jXP/uIpw/7CCaP+wgmj/roBm/66AZv8AAQD/AAEA/wABAP8AAQD/AAEA/wABAP8AAQD/&#10;AAEA/wABAP8AAQD/AAEA/wABAP8AAQD/AAEA/wABAP8AAQD/AAEA/wABAP8AAQD/AAEA/wABAP8A&#10;AQD/AAEA/wABAP8AAQD/AAEA/wABAP8AAQD/AAEA/wABAP8AAQD/k35f/5J7Wf+UfVv/m4Ri/6CJ&#10;Z/+dhmT/nIhl/6GNav+kkWn/qJJr/6iSa/+pk2r/q5Rr/6uUa/+ulWz/r5hu/7CZb/+ym3H/tp91&#10;/7ukev/Bpnv/wKV6/8Knev/Cp3j/v6R1/8Cldv/Cpnf/vqJz/72hcv/AoXX/xaR3/8aleP/GpHf/&#10;xqR3/8akd//DoXT/wZxv/8Secf/Em2//wplt/8KXbP/AlWr/wZZr/8Wab//Hm27/yp5v/8+gcv/R&#10;o3L/yZtq/8eZaP/KnGv/x5lo/8WZav/Jmmz/ypxr/82dbf/ImGj/yJVm/8qWZv/Ll2f/ypZk/8eT&#10;Yf/GkmD/zJpn/8yaZ//ImGf/x5dm/8eVYv/IlmP/zZln/8yYZv/KlWP/y5Zk/8yUY//Kkl//yZFg&#10;/8mRYP/GkV//ypVj/8aSYv/FkV//x5Nh/8aRX//Djlz/xIxb/8WNXP/Ciln/w4ta/8OLWv/DiVv/&#10;wYdZ/76EVv/Ahlj/wYRY/72AVP/AgVb/wYJX/7+AVf/Bglf/v4BV/7x9Uv++f1T/vH1S/7t8Uf+9&#10;flP/vn9U/7x9Uv+7fVT/unxT/7t9Vv+6fFX/vHxW/7l7VP+3eVL/uXtU/7l+Vv+zeE7/tXxR/7d+&#10;U/+2fVL/tHtQ/7N6T/+3fFT/uX5W/7l7VP+3eVL/t3lS/7h6Uf+4elH/unxT/7h6U/+3eVL/uXtU&#10;/7Z4Uf+2eFH/tnhT/7B0T/+wdE//snZR/7N3Uv+0eVH/sndP/7J0Tf+ydE3/tXVP/7Z2UP+6elT/&#10;tXZN/7JzSv+ydEv/tHZN/7R2T/+0dE7/uHhS/7l5U/+3d1H/t3dR/7d3Uf+1dU//tXVP/7Z4Uf+1&#10;d1L/tHZR/69zTv+vdEz/sHVN/7B1Tf+yd0//sHVN/65zS/+vdEz/rnRM/692S/+udEz/sXdP/7N5&#10;Uf+vdU3/sHZO/7J4UP+1e1P/tHlR/690TP+vdEz/rnNL/65zS/+uc0v/rnNL/7B1Tf+0dk//tnhR&#10;/7R2Tf+1dk3/tndO/7h5Tv+0dk3/tXdO/7h9U/+0eU//snRL/7V3Tv+3eVD/untS/7x9Uv+4eU7/&#10;t3hN/7Z5Tf+5fFD/uXxQ/7R5Tf+zek3/s3pN/7R7Tv+3f1D/tnxO/7R5Tf+1eEz/tHdL/7BySf+u&#10;cUX/sHNH/69yRv+xdEj/tXhM/7N4TP+yd03/r3RK/65zS/+vdEz/tHZP/7Z4Uf+zdU7/sXNK/7J3&#10;Tf+xdkz/qm9F/6pxRv+vdU3/sXdP/7F3T/+wdk7/rnRM/650TP+vdU3/rHVM/6x1TP+rdEv/rHVM&#10;/6t0S/+udEz/rnRM/61zS/+wdk7/snhQ/7F6Uf+zeVP/sHZQ/650Tv+vdU//sXdP/7B2Tv+vdU3/&#10;r3VN/61zS/+udEz/r3VN/7B2Tv+tc0v/rXNL/691Tf+xd0//sHZO/7F3T/+yeFD/s3lR/7J4UP+w&#10;dk7/snhQ/695Tf+veU3/r3lN/7F4S/+1fE//tXpO/7Z8Tv+0fE3/s3tM/7N9Tv+4glP/t4FS/7V/&#10;UP+5gVL/vIRV/8KIWv+9g1X/vIJU/7+CVf/Ag1T/wIJT/8KEVf/CglL/voFS/72DU/+9g1P/uoBS&#10;/7mBUv+6gVT/vYJW/7yBVf+8gVX/u4BU/72CVv+4fVH/tXxP/7V8T/+zfVH/tn9W/7iDWf+2gFr/&#10;tH5Y/7V/Wf+zfVf/s31X/7J+V/+yfFb/tH5Y/7R/Vf+zflT/tn9W/7eAV/+zfFP/t4BX/7iBWP+x&#10;elP/rndQ/7B5Uv+weVL/sHlS/7N8Vf+ye1T/rndR/653Uf+ud1H/r3hS/7N5VP+zfFb/s3xW/7V+&#10;WP+2f1j/s31X/7F7Vf+0gFj/u4df/8CMZP/AjGT/wY1l/7+KYP+4g1n/uINX/7qHXP+7iF3/u4df&#10;/76KYv+7imH/u4ph/7qJYP+3hl3/uYhf/7qJYP+7imH/vYxj/8CPZv+8i2L/uoth/7yNY/+8jWH/&#10;vo9j/7+QZP+8kGH/vpJj/7mNXv+4iV3/t4hc/7uKX//EkGj/yJNp/8iRaP+3gFf/sXpR/7N8U/+8&#10;hmD/uoRg/7N/Wv+vfVr/r31a/658W/+xf17/soFg/7KBYP+vfl3/sYBf/7KBYP+ufFv/r31c/7B+&#10;Xf+xfl//sH1e/7J/YP+0gWL/soFh/7GAYP+wf1//rn1d/7B/X/+zgmL/tINj/7OCYv+xgGD/roFi&#10;/7CCYf+zhmX/t4lo/7eJZ/+2iGT/uopm/8CQav/DkWz/uohj/7SCX/+2hGP/tYJj/7B9Xv+telv/&#10;tIJh/7qIZ/+7iWb/vIpn/7yMaP++jmr/voxp/7iGY/+6iGX/vIpn/72LaP+5h2b/sYBf/7B/Xv+w&#10;f1//soFh/7SDY/+2hWX/uIVm/7mGaf+5hmn/uoRo/76Ga//Dim//wolu/76FaP+4f2L/uYBi/7eA&#10;Yf+3gGH/tn9h/7J9Xv+1fmD/uoFk/7uCZf+7gmX/uH1f/7Z7Xf+4fV//t3pd/7N2Wv+5eV7/u3tf&#10;/759Yf+9fGD/v35i/8OCZv/Dgmb/wYBi/8KBY//Eg2X/xINl/8OCZP/CgWP/w4Jk/8WEZv/Ih2n/&#10;xYZn/8CBYv/Fhmf/yIlq/8eGZv/JiGj/yYho/8uJaf/KiWn/yolr/8eGaP/KiWv/yots/8yNbv/M&#10;jW7/yo1u/8mMbf/KjW7/zpFy/82Qcf/NkHH/y45v/8qNbv/Kj2//yo9v/8uQcP/MkW//zZJw/82S&#10;cP/RlnT/z5Ry/8uQbv/MkW//zZJw/8uQbv/NkW//zI9w/8+Qcf/OjnL/z49z/86Ocv/LjnH/y45x&#10;/8qPb//Kj2//yI1t/8iNbf/LkHL/zJFz/8yPcv/Kj3H/zJFz/8yRc//HjnH/yI9y/8qRdP/JknP/&#10;ypN0/8uUdf/JknP/ypV1/8WTcv/Fk3L/wpFw/8KRcP/DknL/w5Jy/8aVdf/Mm3v/y5p6/8aXef++&#10;kXL/t4pt/7eJb/+7jXP/uIpw/7WHbf+xg2n/r4Fn/6+BZ/86LCH/AAEA/wABAP8AAQD/AAEA/wAB&#10;AP8AAQD/AAEA/wABAP8AAQD/AAEA/wABAP8AAQD/AAEA/wABAP8AAQD/AAEA/wABAP8AAQD/AAEA&#10;/wABAP8AAQD/AAEA/wABAP8AAQD/AAEA/wABAP8AAQD/AAEA/wABAP+VgmL/k35f/5N8Wv+Vflz/&#10;nIVj/5+IZv+ahmX/moZl/6KQbP+mlHD/p5Vv/6iVbf+pk2z/q5Rr/6yVbP+sk2v/r5Zu/7Occ/+0&#10;nXP/tp91/7qjef/Ap37/xKl+/8Sne//FqXr/xKh5/8WmeP/BonT/wKF1/8Gidv/Bonb/xKV5/8al&#10;ev/DonX/xKJ1/8akd//HpXj/xqF0/8mgdP/GnXH/xJlu/8KXbP/Blmv/xZpv/8idcv/JnXD/yp5v&#10;/8ydb//LnG7/x5dn/8aWZv/Immn/yZps/8ydb//NnnD/zJ1v/82dbf/ImGj/yZZn/8mWZ//Ll2f/&#10;zJhm/8mVY//HlGX/zJpn/8ubav/ImGf/x5dm/8iYZ//KmGX/zppo/8yYZv/HkmD/yJNh/8uTYv/L&#10;kWH/y5Fh/8qSYf/KkmH/yJJj/8SOX//Dj1//xZFh/8WQXv/CjVv/w4ta/8WNXP/Eilr/xIpa/8WL&#10;W//CiFj/wIZY/7+FV//Bh1n/woVY/7+CVv/Cg1j/woNY/8GCV//Bglf/wIFW/75/VP+9flP/vX5T&#10;/75/VP+9gFT/vX9W/71/Vv+8flX/uXtU/7p8Vf+5e1T/u3tV/7p6VP+5e1T/vH5X/7p/V/+yd0//&#10;tXxR/7h/VP+3fVX/tXtT/7N5Uf+0elL/tnxU/7h9Vf+3fFT/t3xU/7h6Uf+4elH/unxT/7l7Uv+3&#10;eVD/t3lQ/7Z4Uf+0eVH/snZR/7B0T/+wdE//sXVQ/7N3Uv+1elL/s3hQ/7FzTP+0dE7/tHRO/7V1&#10;T/+4eFL/snNK/7BySf+zdUz/s3VM/7J0S/+ydEv/tHZN/7l6Uf+4eVD/t3hP/7d2UP+2dU//tnZQ&#10;/7d3Uf+3d1H/tXdS/7B0T/+tckr/r3RM/7F2Tv+yd0//rnNL/690TP+xdk7/rnVK/692S/+udUr/&#10;sHZO/7N5Uf+ud07/sXpR/7N8U/+1e1P/tHlR/690TP+uc0v/r3RM/690TP+uc0v/r3RM/7F2Tv+x&#10;dk7/tHZP/7R2T/+3eVL/uXpR/7l7Uv+1d07/s3hO/7N4Tv+xeE3/sHVL/7R5T/+0eU//uXxQ/72A&#10;VP+5ek//t3hN/7Z5Tf+5fFD/tntP/7V6Tv+0e07/snpL/7J5TP+1e03/s3hM/7F2Sv+zdkr/snVJ&#10;/7BxSP+vcEf/sHFI/7BxRv+xdEj/tHdL/7R3S/+wdUv/r3RM/7B1Tf+wdU3/sHVN/7B1Tf+vdEz/&#10;rnNJ/7B1Sf+xdkr/rHFH/6xzSP+tc0v/r3VN/691Tf+xd0//sHZO/650TP+vdU3/rndO/612Tf+s&#10;dUz/rHVM/7B2Tv+wdk7/rnRM/61zS/+xd0//snhQ/7F3T/+xd1H/sHZQ/7B2UP+xdVD/snZR/691&#10;Tf+tc0v/rXNL/61zS/+udEz/sHVN/690TP+scEv/rXNN/691Tf+weVD/r3hP/694T/+zeVH/tHpS&#10;/7N5Uf+xd0//sHlQ/695Tf+ueEz/rXdJ/7F4S/+2fVD/tHtO/7N7TP+ze0z/s3pN/7R+UP+4glT/&#10;t4FT/7V/Uf+3gVL/uIJT/7+HWP++hFb/vYNT/8CDVP/ChFX/w4NT/8aGVv/Dg1P/wYVT/72DUf+6&#10;gFD/uYFQ/7uDVP+8g1b/vINW/7qBVP+8g1b/uYBT/7mAU/+5gFP/uYBT/7R+UP+yfk//tH9T/7aB&#10;Vf+1gFb/s35U/7F9Vv+yflf/s39Y/7F9Vv+wfFX/sn5X/7N/V/+zflT/tYBW/7eAV/+0elL/tnxU&#10;/7d9Vf+0elL/snhS/7N5U/+weVL/r3hR/7B5Uv+veFH/rXZP/7B5U/+weVP/sHlT/7Z8V/+zfFb/&#10;sXpU/7N8Vv+1flj/tn9Y/7N9V/+0flj/uoRe/8CKZP+9h2H/uoVb/7iDWf+1gFb/t4JY/7iDWf+4&#10;hFz/uYVd/7uKYf+/jmX/vIti/7iHXv+1hFv/t4Zd/7qJYP+7imH/v45l/8KRZv+9jGH/vItg/76N&#10;Yv+9jmL/v5Bk/8CRZf+9kWT/vZFk/7uMYP+4iV3/todb/7uKX//Ej2P/yJNn/8mTZ/+9h1v/vYRZ&#10;/7yCWv+7hFv/vIZg/7aCXf+vfVr/rnxZ/658Wf+vfVr/tYNg/7OBXv+wflv/soBd/7SCYf+vfVz/&#10;rnxb/7B9Xv+wfV7/rn1d/659Xf+xgGD/soFh/7CCYf+xg2L/sIJh/7GAYP+2hWX/uolp/7eGZv+w&#10;gmH/sYNi/7CCYf+wg2L/tIZl/7WHZf+3h2P/uIhk/76Oav/Ajmn/uIZj/7ODX/+2hWT/tINj/7B9&#10;Xv+ue1z/tIJh/7eFZP+4hmP/vIpn/8KQa//HlXD/wpFp/7uKYv++jGf/w5Fs/8COaf+8imf/soJe&#10;/659XP+xgF//tYRj/7WEZP+1gmP/tIFi/7eEZf+9im3/vIZq/7yEaf++hmv/wIds/7+Gaf+5gGP/&#10;uYBj/7eAYv+3gGL/t4Bi/7V+YP+1fmD/t35h/7V8X/+4f2L/uX5g/7d8Xv+4fV//uH1f/7V4XP+8&#10;fGH/vn5j/75+Yv+7e1//v35i/8GAZP/Af2P/wH9j/8GAYv+/fmD/w4Jk/8GAYv/CgWP/xYRm/8WE&#10;Zv/EhWb/woNk/7+AYf/Gh2j/yYpp/8eIZ//Mi2v/y4pq/8uKav/KiWv/x4Zo/8aFZ//Jimv/y4xt&#10;/8qNbv/KjW7/yYxt/8eKa//KjW7/zpFy/8yPcP/Ljm//y45v/8qNbv/LkHD/y5Bw/8uQcP/MkXH/&#10;zJFv/8yRcf/NknL/ypFz/8uQcP/NknL/zZJy/8uQbv/NkHH/zI9w/8uOb//MjHD/zo5y/8yMcP/L&#10;jnH/y45v/8mMbf/IjW3/yo9v/8qPcf/Kj3H/zI9y/8yPcv/LkHL/zJFz/8uQcv/JkHL/yZBy/8mQ&#10;cv/JknP/yZJz/8uUdv/Kk3T/ypV1/8mUdP/Ik3P/xpRz/8eVdP/CkG//wo9w/8OQcf/EkXL/zpt8&#10;/8qbff/ElXf/uYpu/7WHbf+3iW//tYdt/7WHbf+yhGr/sYNp/7CCaP+sfmT/AwQA/wABAP8AAQD/&#10;AAEA/wABAP8AAQD/AAEA/wABAP8AAQD/AAEA/wABAP8AAQD/AAEA/wABAP8AAQD/AAEA/wABAP8A&#10;AQD/AAEA/wABAP8AAQD/AAEA/wABAP8AAQD/AAEA/wABAP8AAQD/AAEA/0dJRv+YhGP/nIVj/5yF&#10;Y/+bhGL/nodl/6CJZ/+jjGr/oo5t/6aUcP+nk3D/qZZu/6qXb/+slm//rZVv/7CWcf+ymHP/s5l0&#10;/7Oacv+2nXX/uaB4/7yje//Ap37/xqqC/8eqgP/Jqn7/yKl9/8Wmev+/oHT/waF4/8GheP+/n3b/&#10;w6N6/8alev/Donf/xqR3/8Sidf/FoHP/yKJ1/8eecv/Dmm7/xJlv/8KXbP/Gm3D/x5xx/8ugdf/O&#10;o3b/zKBz/8mdbv/FmWr/wJRl/8WWaP/Km23/zZ5w/8+hcP/RoXH/zZ1t/8uba//ImGj/yZlp/8eX&#10;Z//Jlmf/ypdo/8uYaf/Nmmv/y5hp/8mXZP/KmGX/zpxp/82baP/Nm2j/z5tp/82ZZ//JlGL/ypVj&#10;/8mUYv/MlGP/zZVk/8uTYv/Lk2T/x49g/8WPYP/HkWL/x5Fi/8eRYv/Ejl//w41e/8WNXP/EjFv/&#10;wIhX/7+FVf/DiVn/w4lZ/8SHWv/Dhln/wYRX/8GEV//BhFf/wYJW/8KDWP/Bglf/v4BV/8CBVv/B&#10;gln/v4BX/7+BWP+9f1b/uX5U/7p/V/+6f1f/un9X/72CWv+6f1f/vH5X/7l7Uv+6fFP/voBX/7l+&#10;VP+1elD/tHtQ/7d+U/+2gFT/uH9U/7V8Uf+0e1D/tXxR/7V6UP+2e1H/uH1T/7V3Tv+1eEz/uXxQ&#10;/7p9Uf+8f1P/tntP/7d8UP+4fVP/tXpS/7R5Uf+xdk7/s3hQ/7R5Uf+1elL/t3lS/7NzT/+yckz/&#10;tHRO/7V1T/+1dU//tXVP/7R2T/+0eVH/s3hQ/7J3Tf+xdkz/tXdO/7d5UP+1d07/t3hP/7V2Tf+z&#10;dEv/tXVP/7V1T/+0dk//tHZP/7N1Tv+uc0v/rXJK/65zS/+vdEz/r3RM/7J3T/+zeE7/sHVL/7B1&#10;S/+wdUv/r3ZL/7R6Uv+0elL/tHpS/7J4UP+yeFD/tXpS/7R5Uf+yd0//sHVN/7B1Tf+vdEz/r3RM&#10;/690TP+uc0v/rnNL/7J3T/+3eVD/t3lQ/7h6Uf+4elH/sndN/651Sv+vdkv/snlO/7N6T/+zeEz/&#10;s3hM/7d6Tf+2eUz/uHlN/7Z5TP+3ek7/tXhM/7R5Tf+0eU3/s3hM/7N4TP+yd0v/snVJ/7FzSv+w&#10;ckn/s3VO/7V1T/+yckz/snJM/7N1Tv+1d07/t3lQ/7h6Uf+vdEr/sHVN/7F2Tv+vdEz/rnNL/690&#10;TP+wdU3/r3RK/61ySP+vdEr/r3RK/690Sv+vdEz/r3VN/650TP+wdk7/r3VN/650TP+vdU3/sXdP&#10;/7B2Tv+vdU3/r3VN/7B3TP+zeE7/sndN/7F2TP+yeU7/sXdP/691Tf+wdU3/sXZO/7F2Tv+xdk7/&#10;sXZO/65zS/+rcUn/rXNN/6xyTP+vdU//sHZQ/7F1UP+ydlH/r3NO/61zTf+weVD/r3hP/612Tf+u&#10;d07/snhQ/7B5UP+veE//sXtP/695Tf+veU3/snxO/7R7Tv+1fE//tnxO/7V6Tv+2fE7/uoBS/7qA&#10;Uv+3flH/uIBR/7mBUv+4glP/uoRV/7qCUf+/h1b/wIhX/8CGVP/AhlT/xIhU/8OHU//Dh1P/wYdV&#10;/76GU/+7g1D/tYBO/7mEUv+5g1T/uIJT/72EV/++hVj/voVY/72EV/+5g1X/t4FT/7R+UP+4hFX/&#10;uYVW/7eDVP+0f1P/s35S/696UP+yfVP/toFX/7F9Vf+xfVX/sX1V/7N9V/+0flj/toBa/7mCW/+0&#10;fVT/tXtV/7V7Vf+1e1X/uH5Y/7h+WP+0elT/sHZQ/7B5U/+zfFX/tH1X/7V+WP+ye1X/sXpU/7N8&#10;Vv+ye1X/sXpU/7F6VP+xelT/tH1X/7V+WP+3gFr/toBc/7V/W/+0flr/sHpW/654VP+yfFb/tX5X&#10;/7Z/WP+0f1X/tH9V/7iEXP++imL/u4ph/7eGXf+0g1r/t4Zd/7uKX/+7il//vItg/72KX/++i2D/&#10;wI1i/76OYP/AkGL/vo9h/76PYf+9jmD/uotd/7qLX/+8i2D/uopc/8KPYv/EkGH/xpJj/8SQYf/F&#10;j2H/xY9j/8CKXv+4g1n/uYVe/7mHYv+3hWL/sH5b/699Wv+wflv/s4Fe/7OBXv+0gl//s4Fe/7OB&#10;Xv+vfl3/rn1c/7KBYP+ygWH/sH9f/6x+Xf+tf17/r4Fg/7CCYP+1h2X/s4Vj/7GDYf+6iWn/vItr&#10;/7uKav+zhWT/tIZl/7KEY/+wgmH/soFg/7aFZP+6iGX/t4Vi/7WDYP+zgV7/s4Fe/7OBYP+2hGP/&#10;uIVm/7eEZf+1gmP/s4Bh/7WCY/+1g2L/uohl/8COa//Ekm3/w5Fu/72LaP+8jGj/wZFt/76NbP+8&#10;i2r/toVk/6x7W/+ufV3/s4Ji/7WEZP+4hWb/s4Bh/7SBYv+6h2j/uYZn/7mEZf+6hWb/u4Zn/7uG&#10;Z/+4gmb/tX9j/7V/Y/+2fmP/tn5j/7d/ZP+2fWL/tXxh/7J5Xv+3e1//uX1h/7h8YP+4fGD/tXld&#10;/7l8YP+5fGD/uXxg/7d6Xv+2eV3/t3pe/7h7X//AgGT/v39j/7x8YP+6el7/v35i/79+Yv/BgGL/&#10;xINl/8aFZ//DhGX/wYJj/7+AYf/EhWb/yIlq/8aHZv/LjGv/zY5v/8qLbP/IiWr/xodo/8aHaP/J&#10;imv/x4pr/8uOb//KjW7/x4pr/8aJav/JjG3/y45v/86Rcv/OkXL/zZBx/8uOb//Ii2z/yo1u/8qP&#10;b//LkHD/y5Bw/8qPcf/Kj3H/y5By/8uQcv/JkHP/y5By/8qPcf/LkHL/zI9y/8yPcv/LjnH/yo1w&#10;/8qNcP/LkHL/yY5w/8eMbv/Fimz/y45x/8uOcf/KjXD/zI9w/82Qcf/KjW7/y45v/8uQcP/MkXH/&#10;zJFx/8yRcf/KkXP/yI9x/8qTdf/Kk3X/x5By/8iRc//JknT/yJFz/8SPcP/Ej3D/w45v/8KNbv/C&#10;jW7/yJV4/8+cf//PnH//x5R3/7mKbv+4iW3/tYZq/7SFaf+yhGr/r4Fn/66AZv+rfWP/qnxk/19F&#10;OP8AAQD/AAEA/wABAP8AAQD/AAEA/wABAP8AAQD/AAEA/wABAP8AAQD/AAEA/wABAP8AAQD/AAEA&#10;/wABAP8AAQD/AAEA/wABAP8AAQD/AAEA/wABAP8AAQD/AAEA/wABAP8AAQD/HyEe/5SAX/+ZgmD/&#10;nIVj/5+HZf+ehmT/oIhm/6GKaP+lj2r/ppJv/6aTa/+plm7/q5hw/6yWb/+tl3D/rZVv/66Ub/+y&#10;mHP/tJp1/7OZdP+4nnn/u6J6/7yje//Ap37/xamB/8mpgP/IqH//xaR7/8Oid/+/nnX/waB3/8Gg&#10;d/++nnX/wqF4/8SjeP/DoHb/xqN5/8WgdP/DnnL/xJ1y/8Wbcf/CmG7/xptx/8eccf/JnnP/yJ1y&#10;/8qfdP/KoXP/yJ1w/8OZaf/Bl2f/xZlq/8aaa//Km23/zJ1v/86gb//OoG//y51s/8qca//Hl2f/&#10;yZlp/8eXZ//ImGr/yZlp/8qaav/Nmmv/y5hp/8uZZv/Mmmf/zZto/82baP/Mmmf/zZln/82aZf/J&#10;lmH/yZZh/8uWYv/NlWT/zJRj/8yUY//MlGX/x49g/8eRYv/HkWL/yJJj/8mTZP/HkWL/xI9d/8OO&#10;XP/Ciln/wIhX/7+FVf/CiFj/xYhZ/8WIWf/FiFv/wYRX/8CDVv/Cg1f/woNX/8KDWP/Bglf/wIFW&#10;/8CBVv/Agln/v4FY/7+BWP+9f1j/u4BY/7uAWP+7gFj/vIFZ/72CWP+6f1f/vH5X/7d5UP+6fFP/&#10;voBX/7x+Vf+4fVP/tntR/7Z9Uv+3flP/t35T/7V8Uf+1fFH/tXxR/7V6UP+4fVP/uH1T/7d6Tv+5&#10;fFD/u35R/7x/Uv+8f1L/un1R/7x/U/+5e1L/t3lS/7R5Uf+xdk7/s3hQ/7V6Uv+3fFT/t3lS/7Fx&#10;S/+yck7/t3ZQ/7h3Uf+1dU//tHRO/7Z2UP+2eFH/s3hQ/7J3T/+zdU7/tnhR/7V3Tv+0dk3/t3hP&#10;/7V2Tf+zdEv/tnZQ/7V1T/+ydE3/s3VO/7R2T/+uc0v/rHFJ/61ySv+uc0v/r3RM/7F2TP+wdUv/&#10;r3RK/7B1S/+wdUv/sHVL/7J3Tf+yd03/s3hQ/7J3T/+xdk7/s3hQ/7J3T/+wdU3/r3RM/690TP+v&#10;dEz/r3RM/7F2Tv+zeFD/s3hQ/7N4UP+1d07/tXdO/7V3Tv+zeE7/s3hO/692S/+wd0z/s3pP/7R7&#10;Tv+yeUz/s3hM/7h7Tv+2eUz/tnlM/7d6Tf+3ek3/tXhM/7Z5Tf+yd0v/sndL/7R3S/+ydUn/snRL&#10;/7FzSv+xc0r/tnZQ/7Z2UP+1dU//tnZQ/7d3Uf+3eVD/uXtS/7l7Uv+vdEr/r3RM/650TP+sckr/&#10;r3VN/7F3T/+xdkz/r3RK/61ySP+uc0n/r3RK/690Sv+wdUv/sXZO/690TP+udEz/rnRM/691Tf+w&#10;dk7/sXdP/7F3T/+wdk7/sXZO/7F2TP+zeE7/sndN/7F2TP+xeE3/sHdM/692S/+wdU3/sHVN/7F2&#10;Tv+xdk7/sXZO/690TP+sckr/rXNL/691Tf+xd0//sHZO/7F3T/+zeFD/sHVN/650TP+yeFD/sXdP&#10;/650TP+vdU3/snhQ/7F4Tf+yeU7/sXtP/7B6Tv+xe0//s31P/7R7Tv+0e07/tHtO/7Z8Tv+3fU//&#10;vIJU/7l/Uf+0ekz/t39Q/7qCU/+7g1T/uoRV/7iDUf+/h1b/wIhX/7+HVP++hlP/w4dT/8SIVP/D&#10;h1P/wIZU/72FUv+6glH/t4JQ/7mEUv+5g1T/uYNU/76GV/++hlf/voVY/72EV/+5g1X/uYNV/7eD&#10;VP+6hlf/u4dY/7eDVP+1gVL/toFV/7N+Uv+1gFT/t4JY/7J9U/+yfVP/sn1T/7J9U/+1gFb/t4BX&#10;/7eAV/+3fVX/tnxU/7l/V/+4flj/t31X/7h+WP+3fVf/tXtV/7R9Vv+2f1j/uoNc/7qDXP+zfFb/&#10;sntV/7J7Vf+0elX/s3xW/7J7Vf+xelT/tH1X/7V+WP+4gVv/uIFb/7eAWv+ze1j/sHhV/654Vv+y&#10;e1X/tH1X/7R9Vv+zfFP/tH1U/7eCWP+5hFr/uIRc/7WBWf+zgln/t4Zb/7uKX/+6iV7/uole/7yJ&#10;Xv/AjWL/wI1i/8KPYv/AkGL/vo5g/7+PYf++jmD/vY1f/76OYP++jmD/v4xf/8OQY//EkGH/xZFi&#10;/8SQYf/Fj2H/wo5f/7+JXf+3glj/toJb/7mFXv+3hWD/sX9a/7F/Wv+zgVz/tIJd/7KAW/+zgVz/&#10;soBb/7B+W/+vf1v/sH9e/7SDYv+yhGP/sIJh/6x+Xf+tf17/r4Fg/66CX/+xg2H/s4Vj/7OFY/+2&#10;iGf/t4lo/7mIaP+yhGP/soRj/7GDYv+wgmH/soFg/7aEYf+4hmP/uYRi/7WAXv+0f13/sX9c/7KA&#10;X/+3hWT/voxr/72Ka/+7iGn/tYJj/7SBYv+1g2L/t4Vk/7yKaf++jGv/u4lo/7WEY/+3hmX/u4pp&#10;/7uKaf+8i2v/uolp/7GAYP+wf1//soFh/7OAYf+1gmP/s4Bh/7OAYf+5hmf/tYJj/7SBYv+6hWb/&#10;vIdo/7qFZv+4gmb/tX9j/7V/Y/+1f2P/tn5j/7Z+Y/+1fGH/tHtg/7V5Xf+2el7/tXxh/7h8YP+4&#10;fGD/tXld/7d6Xv+3el7/t3pe/7Z5Xf+2eV3/t3pe/7h7X/+6fWD/vn5i/79/Y/+8fGD/v35i/79+&#10;Yv++fV//v35g/8SDZf/Cg2T/wYJj/8CBYv/Cg2T/xYZn/8SFZv/MjW7/zY5v/8mKa//Gh2j/xIVm&#10;/8WGZ//GiWr/xolq/8iLbP/KjW7/x4pr/8WIaf/Ii2z/y45v/8+Sdf/PknX/0JN0/8yPcP/IjW3/&#10;yIts/8eMbP/KjW7/y45x/8mOcP/Kj3H/yo9x/8mOcP/JkHP/yo9x/8mOcP/JjnD/yI1v/8mOcP/K&#10;j3H/y5By/8mOcP/IjW//yI1v/8iNb//HjG7/yo1w/8qNcP/KjW7/zI9w/8yPcP/Ljm//yo1u/8uP&#10;bf/MkG7/yo9t/8uQbv/LkHD/xYxu/8mQcv/LknX/yI9y/8iPcv/KkXT/x5By/8aPcf/Gj3H/xI9w&#10;/8SOcv/Bi2//wY5x/8eUd//Kl3r/x5R3/7uMcP+5im7/todr/7SFaf+yhWj/roFk/66AZv+sfWP/&#10;qXpg/6l7Yf8oHRf/AAEA/wABAP8AAQD/AAEA/wABAP8AAQD/AAEA/wABAP8AAQD/AAEA/wABAP8A&#10;AQD/AAEA/wABAP8AAQD/AAEA/wABAP8AAQD/AAEA/wABAP8AAQD/AAEA/wABAP8AAQD/mINk/5eA&#10;Xv+Wf13/nIRi/5+HZf+giGb/o4tp/6KKZv+okGz/rJZx/6iVbf+rmHD/rphx/6yWb/+ulnD/rZVv&#10;/6ySbf+zmXT/tJp1/7acd/+8on3/wKd//8Cnf//BqID/xKiA/8iof//Hpn3/wqF4/8Ggd//AnXX/&#10;wJ92/8Cfdv+/nnX/wqF4/8Shd//EoXf/xqN5/8WgdP/EnXL/xJ1y/8Wbcf/DmW//yJ1y/8uidv/M&#10;o3f/xZ9y/8ehdP/GoHH/xZ9w/8Obav/BmWj/yJ5u/8icbf/Ln3D/zKBx/82fbv/LnWz/ypxr/8qc&#10;a//HmWj/x5lo/8aWaP/ImGr/ypps/8iYav/Kmmr/zJlq/82baP/Mmmf/zJpn/82baP/MmmX/y5lk&#10;/8uZZP/Kl2L/ypdi/8yZZP/NmGb/y5Zk/8qVY//Jk2T/x5Fi/8iSY//HkWL/x5Fi/8mTZP/HkmD/&#10;xZBe/8SPXf/Ciln/wopZ/8OJWf/Eh1j/xIdY/8SHWP/GiVr/woVY/8GCVv/DhFj/w4RY/8KDWP/C&#10;g1j/woNY/76BVf+/gVj/v4FY/76AWf+9glr/vIFZ/7uAWP+8gVn/vIFZ/7yBV/+6f1X/vH5V/7h6&#10;Uf+7fFP/voBX/71/Vv+8flX/uX5U/7h9U/+3flP/tn1S/7V8T/+1fE//tntP/7V6Tv+2e0//uXtS&#10;/7l8UP+9gFT/vYBT/72AU/++gVT/vYBT/72AVP+4elH/t3lQ/7Z4Uf+yd0//s3hQ/7R5Uf+4elP/&#10;t3lS/7FxS/+0ck//uHdR/7l4Uv+2dU//tHRO/7d3Uf+2eFH/tHZP/7N1Tv+ydE3/tHZP/7N1Tv+z&#10;dU7/s3VO/7N1Tv+zdU7/tnhR/7R2T/+xc0z/snRN/7N1Tv+tckr/rHFJ/61ySv+wckv/sHJL/7By&#10;Sf+vcUj/sHJJ/7FzSv+xc0r/sXNK/7J0S/+ydEv/s3VM/7N1TP+wdU3/sHVN/7B1Tf+vdEz/r3RM&#10;/7B1Tf+xdk7/sHVN/7N4Tv+2e1H/tntR/7N4Tv+yd03/tXdO/7V4TP+yd0v/s3hO/7J5TP+xeEv/&#10;tHtO/7V8T/+zek3/tHlN/7l8T/+2eUz/tnlM/7h7Tv+3ek3/tXhL/7V4TP+0d0v/tHdL/7N2Sv+x&#10;c0r/sXNK/7J0S/+zdU7/tnZQ/7Z2UP+4eFL/unpU/7p8U/+6fFP/unxT/7Z7Uf+yd03/sHdM/651&#10;Sv+sckr/sHZO/7J5Tv+wd0z/r3RK/7B1S/+vdEr/r3RK/690Sv+xdkz/sXZM/690TP+sckr/rnRM&#10;/7B2Tv+xd0//sHZO/7F3T/+yd0//sXZO/7B1Tf+zeFD/sXZM/7B1S/+vdkv/r3ZL/692S/+vdkv/&#10;sHVL/7F2TP+yd03/sXZO/7B1Tf+vdEz/r3VN/7N5Uf+yeFD/snhQ/7F3T/+yeFD/sXdP/7B2Tv+y&#10;eFD/snhQ/7B3TP+yeU7/s3pP/7F4Tf+yeU7/snxQ/7F7T/+yfFD/snxQ/7R7UP+yeUz/tXxP/7Z7&#10;T/+3fU//uoBS/7d9T/+1e03/uH5Q/7uDVP+8hFX/vIRV/7mEUv+8h1X/wYlY/8GJVv++hlP/vYVS&#10;/8OHU//Bh1X/vYVS/7qCT/+5gVD/uINR/7iDUf+4g1H/u4ZU/7+HVv+/h1j/v4dY/76GV/++hVj/&#10;u4VX/7qEVv+6hlf/u4dX/7iEVf+3g1T/uIRV/7eDVP+2gVX/uIJW/7J7Uv+zfFP/s3xT/7N8U/+3&#10;gFf/t4BX/7qAWP+3fVX/uX9X/7uBWf+4flj/t31X/7l/Wf+6gFr/u4Fb/7mCW/+4gVr/u4Rd/7yF&#10;Xv+zfFb/s3xW/7J7Vf+zeVT/tnxX/7Z8V/+zeVT/t31X/7l/Wf+6gFr/u4Fc/7qAW/+1fVr/snpX&#10;/7F5Vv+ye1X/s3xW/7N5U/+1e1P/tX5V/7Z/Vv+3gFf/tYBW/7N/V/+3g1v/uIdc/7mIXf+5iF3/&#10;uIdc/7mIXf/BjmP/wY5j/8OQY//DkGP/wY5h/7+PYf/AkGL/wJBi/8OQY//Cj2L/wo9i/8OQY//E&#10;kGD/xpJi/8WRYf/GkmL/w49g/7+LXP+6hVv/uIRc/7iEXf+2hV3/s4Ja/7OCWv+2hV3/t4Ze/7F/&#10;Wv+xf1r/sX9a/7B+W/+wgFz/soFg/7WEY/+1hGT/soRj/61/Xv+ugF//sIJh/66CX/+ugF7/sYNh&#10;/7OFZP+0hmX/s4Vk/7SDY/+wgmH/sIJh/7CCYf+wgmD/sYBf/7aEYf+4hmP/toFf/7WAXv+2gV//&#10;tYBe/7KAX/+6iGf/wpBv/8GOb/++jGv/uYZn/7iFZv+3hWT/uYZn/7qHaP+5hmf/soFh/7GAYP+1&#10;hGT/t4Zm/7qJaf+8i2v/u4pq/7aFZf+xgGD/sn9g/7B9Xv+zgGH/sX5f/7B9Xv+0gWL/sn9g/7J/&#10;YP+4hWb/uoVm/7mEZf+4gmb/tX9j/7V/Y/+2gGT/s4Bl/7R+ZP+1e2P/s3lh/7J5Xv+1eV3/s3pf&#10;/7V8Yf+2el7/tXld/7V4XP+2eV3/t3pe/7Z5Xf+2eF//uHtf/7h7X/+3el7/un1g/79/Y/++fmL/&#10;vn5i/79+YP+7elz/vXxe/8GAYv/CgWP/wYJj/8GCY//Cg2T/xIVm/8SFZv/LjG3/zI1u/8iJav/H&#10;iGn/x4hp/8iJav/GiWr/xYhp/8aJav/Ii2z/xolq/8SHaP/Him3/zI9y/8yPcv/Mj3L/zZJ0/8+S&#10;df/LkHL/yItu/8aJbP/Ii27/yYxv/8iNb//Kj3H/yY5w/8eMbv/Ij3L/yY5w/8iNb//IjW//x4xu&#10;/8iNb//Kj3H/y5By/8iNb//HjG7/yI1v/8qPcf/Kj3H/yYxv/8iLbv/JjG3/zY5v/8yNbv/Njm//&#10;yYxt/8mNa//Lj23/yY1r/8qPbf/LkG7/xItt/8iPcf/LknX/yZBz/8iPcv/KkXT/yZBz/8iPcv/G&#10;j3H/xY9z/8WPc//Bi2//vYtw/76Mcf/Eknf/w5F2/7yNcf+6i2//todr/7aHa/+0hWn/r4Bk/6+A&#10;ZP+sfWP/qXpg/6l6YP+pe2P/AAEA/wABAP8AAQD/AAEA/wABAP8AAQD/AAEA/wABAP8AAQD/AAEA&#10;/wABAP8AAQD/AAEA/wABAP8AAQD/AAEA/wABAP8AAQD/AAEA/wABAP8AAQD/AAEA/wABAP+UiHL/&#10;nodl/5uEYv+ZgV//moJg/56GZP+jiWb/qI5r/6SMaP+okGr/r5ly/7Kcdf+umHH/sJhy/7GZc/+v&#10;l3H/sJZz/6ySb/+1m3b/uJ55/7yiff/AqIL/w6yD/8Srg//DqoL/xamB/8engP/Hpn3/xKF5/8Og&#10;eP/BnnT/wZ52/8Kfd//DoHb/w6B2/8Shd//Jpnz/yaR4/8WgdP/Jonf/zKJ4/8mec//InXL/yJ9z&#10;/8yjd//OqHv/yaR3/8und//RrXv/1K59/8ymdf/Gnm3/xp5t/8mfb//OpHT/0KR1/8ufbv/KnGv/&#10;yZtq/8qca//Immn/xpdp/8eXaf/JmWv/yZlr/8iYav/Nmmv/y5tr/82baP/Kmmn/y5xo/86cZ//N&#10;m2b/zJpl/8uZZP/Jl2L/yphj/82bZv/NmmX/zJhm/8uWZP/JlGL/yZRi/8iSY//IkmP/x5Fi/8aR&#10;X//Ej13/w45c/8WQXv/EjFv/xY1c/8SKWv/Eilr/xYhZ/8WIWf/GiVr/w4ZX/8SGV//Fhlr/xIVZ&#10;/8KDV//BhFj/wYRY/76BVf+/gVj/v4FY/7yBV/+9glr/vYJa/7uAVv+8gVn/voBX/71/Vv+8flX/&#10;vn9W/71+Vf+9flX/v4BX/8CBWP+8flX/u31U/7x+Vf+6f1P/un9T/7d8UP+3fFD/tXpO/7d6Tv+5&#10;fFD/t3pO/7p9Uf+9gFT/voFV/76BVP/ChVj/wYRX/7+CVv+5e1L/uXtS/7h6U/+3eVL/t3lS/7h6&#10;U/+2eFH/t3dR/7V0Tv+2dU//uXhS/7h3Uf+2dU//tnZQ/7h4Uv+3eVT/tnhT/7N1Tv+ydE3/s3VO&#10;/7N1Tv+ydE3/snRN/7N1Tv+zdU7/t3lS/7Z4Uf+xc0z/s3VO/7R2T/+wckv/rnBJ/7ByS/+ydE3/&#10;sHBK/65vRv+vcEf/sHFI/7FySf+yc0r/snRL/7V2Tf+2d07/tXZN/7N0S/+ydE3/r3RM/690TP+v&#10;dEz/sHZO/7N4UP+0eVH/s3hO/7N4Tv+2e1H/tntP/7N4TP+yd0v/tHlN/7N4TP+yd0v/sndL/7J3&#10;S/+yd0v/tntP/7R5Tf+0eU3/tHpM/7d6Tf+3ekv/unxN/7p8Tf+6e0//tXhL/7V4S/+2eU3/tHdL&#10;/7N1TP+xc0r/snRN/7FzTP+ydE3/tHZP/7Z4Uf+5e1T/u31U/7x+Vf+9f1b/u4BW/7Z7Uf+1fFH/&#10;tHtQ/7J5Tv+vdkv/sHdM/7F4Tf+xdkz/sHVL/7N4TP+zeEz/sXZK/690SP+yd0v/s3hO/7F2TP+v&#10;dEz/sXZO/7J3T/+yd0//sHVN/7F2Tv+yd0//sHVN/690TP+zeFD/sXhN/7B3TP+vdkv/r3ZL/7B3&#10;TP+vdkv/sHVL/7F2TP+xdkz/r3RK/7B1S/+xdk7/sndP/7J4UP+zeVH/snhQ/7F4Tf+zeVH/snlO&#10;/7J5Tv+zek//s3pP/7V8Uf+2fVL/tHtQ/7B3TP+yeU7/tHtQ/7N6T/+yfFD/s31R/7N6T/+zek//&#10;tn1Q/7Z7T/+4flD/vIJU/7l/T/+7gVH/uoBQ/7qCUf+/h1b/vYVU/7qFU/+7hlT/wopZ/8KKWf+/&#10;h1T/vIRR/72FUv+/h1T/vYVU/7qCUf+4g1H/uINR/7eCUP+5hFL/u4ZU/72FVP+9hVT/v4dW/7+H&#10;Vv+8hFX/u4NU/7mDVP+6hFX/uoZW/7qGVv+5hVX/t4FS/7aAUv+2gFL/toBS/7V8Uf+0flL/t31V&#10;/7d9Vf+5f1f/uoBY/7l/V/+3fVX/un9X/7uAWP+4fVX/uH1V/7qAWP+7gVv/vIJa/7iBWv+1flf/&#10;uYJb/7qDXP+0fVb/s3xW/7J7Vf+zeVT/s3lU/7R6VP+0elT/t31X/7p+Wf+7f1r/vIBc/7qAW/+3&#10;fVj/t3xa/7V9Wv+3fVj/tnxX/7R6VP+1e1P/tnxU/7d9Vf+3gFf/t4BX/7R/Vf+3g1v/uoZe/7eG&#10;W/+4h17/t4Zb/7mIXf/BjmP/wY5j/8SRZP/Cj2L/wY5h/8OQYf/FkmP/xZJj/8OQYf/Dj1//xJBg&#10;/8OQYf/FkmP/x5Nh/8iUYv/Ll2X/yJRi/8SQYP/DjmL/vYpf/7qGXv+6hl7/uIRc/7mFXv+5hV7/&#10;uYVe/7GAWP+wfln/s4Fc/7SCX/+ygF3/soBd/7SCYf+0g2L/tINj/6+BYP+ugF//sIJg/7CCYP+v&#10;gV//sIJg/7GDYv+0g2P/s4Ji/6+BYP+vgWD/sIJh/7GDYv+wgmD/soFg/7iGY/+7iWb/tIJf/7WA&#10;Xv+5hGL/uIZj/7OBYP+5h2b/wI5t/8GPbv++jGv/vYtq/7yLav+6iWn/u4hp/7yJav+6h2j/tYJj&#10;/7OCYv+0hWf/uYho/7uKav+5iGj/uYho/7eGZv+zgGP/s4Bh/7F+X/+zfl//sn1e/657XP+telv/&#10;sn9g/7J/YP+3gmP/toFi/7iDZP+2gGT/sn9i/7F+Yf+1gmf/tYJn/7aAZv+2fGT/snhg/7J5Xv+0&#10;e2D/tHtg/7R7YP+zel//s3pf/7V5Xf+1eV3/t3pe/7V4XP+3el7/uXxg/7l8YP+4e17/uXxf/7x8&#10;YP+6el7/vn1f/79+YP++fV//v35g/8B/Yf/Af2P/wYJj/8KCZv/DhGX/xIVm/8WEZv/Ih2n/yolr&#10;/8mKa//Jimv/zY5v/86Rcv/Ljm//yIts/8eKa//Himv/w4Zn/8OGZ//Him3/y45x/8mOcP/HjG7/&#10;zJFz/8+Udv/PlHb/x4xu/8eKbf/Him3/x4pt/8qNcP/Kj3H/yo9x/8iNb//Kj3H/yY5w/8iNb//J&#10;jnD/yo1w/8qNcP/JjnD/yI1t/8mObv/IjW3/yY5u/8qPcf/JjnD/yYxv/8iLbv/JjG//y4xt/8uM&#10;bf/LjG3/yYpr/8qLbP/Lj23/yo5s/8qPbf/MkW//xYxu/8eOcP/KkXP/yZBz/8eOcf/JkHP/yZBz&#10;/8mQc//EjW//xY1y/8WPc/+/jHH/votw/76Mcf/DkXb/wI5z/7yKb/+8im//todr/7eIbP+yg2f/&#10;r4Bk/6+AZP+sfWH/q3xi/6p7Yf+pemD/dEYu/wABAP8AAQD/AAEA/wABAP8AAQD/AAEA/wABAP8A&#10;AQD/AAEA/wABAP8AAQD/AAEA/wABAP8AAQD/AAEA/wABAP8AAQD/AAEA/wABAP8AAQD/AAEA/5uD&#10;X/+giGT/noZi/5+HY/+ljWn/po5q/6SMZv+li2b/q5Fs/62UbP+ul27/s5xy/7KZcf+vlm7/r5Vw&#10;/7OXcv+0mHP/s5Z0/66Rb/+0mnf/uKB6/7ujff+/p4H/wquC/8Wuhf/Eq4L/w6qB/8amff/IpX3/&#10;xKF5/8ahdf/Gn3T/xZ9y/8iidf/HonX/xaBz/8ahdP/Mp3r/yqR3/8Secf/JoHT/zaJ3/82gdv/H&#10;nHH/x5xx/82keP/ctof/5sKS/+rGlP/+2qb//Num/+zEkf/WrHr/y6Fv/8eda//KoG7/zaNx/8yg&#10;b//MoG//x5tq/8aaa//Jmmz/yJlr/8iYav/Glmj/yJVo/8qXav/Om2z/yphl/8iYZ//Nnmr/zp9r&#10;/8ucaP/Km2f/zZtm/82bZv/Nm2b/zpxp/82baP/Nm2b/zppo/8qWZP/GkmD/xpJg/8aSYv/GkmL/&#10;xZFh/8OOXP/BjFr/wo1b/8ePXv/Gjlv/xY1a/8WLW//Eilj/xIhW/8WJV//Gilj/xopY/8WJV//G&#10;iFn/xYdY/8OEWP/Cg1f/wYRX/76BVP+/glX/wIZY/72DVf/AhVn/wINX/72AVP++f1T/wYJX/8B/&#10;Vf+/flT/vXxS/718Uv+/flT/v4BV/8CBVv+9gFT/vH9T/7uAVP+6f1P/u4BU/72CVv+7flL/uXxQ&#10;/7d6Tv+2eU3/t3pO/7t+Uv++gFf/v4JW/8CDV//Dhlr/woVZ/8GEWP+7fVT/unxV/7h6U/+3eVL/&#10;unpU/7p6VP+2dlD/t3dR/759V/+9eVT/uXVQ/7h0Tf+2dU//uHdR/7p5U/+2dlD/tXVR/7R0UP+z&#10;c0//s3NP/7R0Tv+0dE7/sXNM/7FzTv+uck3/rnJN/61xTP+xc0z/s3VO/7Z4Uf+xc0z/rnBJ/61t&#10;R/+wcEr/s3JK/69uRv+zckz/tHNN/7RzTf+3d1H/unlT/7h3T/+4d0//tnVN/7N0S/+0dk//snRN&#10;/690TP+vdEz/sndP/7J3Tf+2e1H/tntP/7N4TP+1ek7/tXpO/7J3S/+xdkr/tntP/7d8UP+yd0v/&#10;sXZK/7N4TP+2fE7/tHpM/7R6TP+2eUz/tXhJ/7h6S/+7fU7/unxN/7h6S/+6fE3/uHlN/7l6Tv+2&#10;eU3/tXdO/7N1TP+zdU7/sHVN/690TP+wdU3/s3hQ/7V6UP+0eU3/tn1Q/7mAU/+6gVT/uYBT/7d+&#10;Uf+2fVL/tn1S/7J5Tv+udUr/rnVK/7F2TP+wdUv/s3hM/7Z7T/+3flH/tXxP/7J5TP+vdkn/r3ZJ&#10;/7B1S/+vdEz/r3RM/7B1Tf+xdkz/sHVL/7B1S/+xdkz/r3RK/7B1S/+0eU//snlO/7B3Sv+tdEf/&#10;sHdK/7B3Sv+wd0r/s3hM/7N4TP+zdkr/rnFF/69yRv+0dk3/t3lQ/7J3Tf+zek//s3pN/7F4S/+w&#10;d0r/sXhL/7N6Tf+4f1L/uYBT/7Z9UP+1fE//t35R/7Z9UP+1fE//tXxP/7h/VP+2fVL/tn1S/7Z9&#10;Uv+0eU//tntP/7V6Tv+5fE3/vYBR/76BUv+/glP/vH9Q/7qAUP/Ahlb/wIhX/8CIV/+8hFP/wYlY&#10;/8KKWf/BiVj/v4VV/76EVP+/hVX/vYNT/7qCUf+5gVD/uIBP/7eCUP+8h1P/wopX/8GHVf+9g1H/&#10;wYdV/8KIWP+/hVX/vIRV/76GV/+6hFX/vYlZ/8KOXP/Cjl7/uYVV/7qEVf+4glT/tn1Q/7Z9Uv+4&#10;f1T/uH9U/7h9U/+1elD/uX5U/7l+VP+5flT/uH1T/7h9U/+5flT/t31V/7l/V/+6gFj/uoBY/7yF&#10;Xv+7hF3/uoNd/7iBWv+3fVf/tXtV/7V7Vf+0elT/tXlU/7V6Uv+2eFH/uXtU/719Wf++flr/voBb&#10;/7yAXP+4fFr/uX5c/7yBX/+4fln/uHxY/7h8V/+3fFT/uX5W/7qAWP+7gVn/uIFY/7aBV/+4hFz/&#10;uIRc/7OCWv+2hVz/uYhf/7qJYP+9jGP/vo1i/8GOY//Cjl//w49g/8WRYf/Hk2P/xpJi/8WRYf/F&#10;kV//xJBe/8SSX//GlGH/x5Vi/8mXYv/Om2b/y5hj/8qXYv/Dj13/vopa/7uIW/+6h1z/vIle/7uH&#10;X/+4hFz/uYVd/7qGX/+5hV7/uYVg/7aEYf+ygF3/tYBe/7aEY/+0gmH/soBf/7GAX/+ygWD/sH9e&#10;/69+Xf+xgF//soFg/7B/X/+xfl//sYBg/7SDY/+ygWH/s4Ji/7KEY/+xgF//soFg/7aEYf+4hmP/&#10;tIJf/7eCYP/Ai2n/voxp/7yKZ/++jGv/w5Fw/8GPbv/Ajm3/wI5t/76Ma/+8imn/uodo/7mGZ/+4&#10;hWb/t4Rn/7OEZv+yg2X/tIVn/7mMbf+5iGj/uYho/72Ka/+9imv/vYhp/7iDZP+0f2D/s35f/7B7&#10;XP+ueVr/sn1e/7eCY/+3gmP/sntd/7F8Xf+1f2P/toBk/7OAZf+0gWb/tIFm/7OAZf+xe2H/sHZe&#10;/7J4YP+1fGH/tX1i/7N7YP+yel//snle/7J4YP+1eV//tnpe/7Z6Xv+4fGD/uH1f/7d8Xv+4e17/&#10;uHte/7t8Xf+6e1z/u3pc/7t6XP+9fF7/wH9h/7t8Xf+8fGD/v39j/8GBZf/Dg2f/w4Jm/8SDZf/H&#10;hmj/x4Zo/8mIav/Ih2n/zY5v/9WWd//VlnX/0JRy/8+Tcf/IjGr/xIdo/8WIaf/GiWr/x4xu/8eM&#10;bv/Hi2//yo9x/8+Udv/PlHb/yI1t/8iLbP/Hi2n/xYln/8eLaf/Lj23/yY5s/8iNbf/HjGz/xotr&#10;/8iNbf/Ljm//yo1u/8mNa//Gimj/yIxq/8mObP/Kj23/yY5u/8iNbf/GiWr/xolq/8qNbv/Ki2z/&#10;yots/86Nb//Qj3H/y4ps/8qJa//MjW7/zJBu/8uPbf/IjWv/x4xq/8eOcP/Ij3H/yo9x/8eOcf/F&#10;jG//x45x/8mQc//FjnD/xY5w/8WPc//Bi2//v4xx/76Mcf+8im//u4lw/7mHbP+4hmv/uYds/7iG&#10;a/+3hWr/t4Vq/7OBZv+vfWL/q3xi/6p7Yf+neV//o3Vd/55yWf8EAAD/AAEA/wABAP8AAQD/AAEA&#10;/wABAP8AAQD/AAEA/wABAP8AAQD/AAEA/wABAP8AAQD/AAEA/wABAP8AAQD/AAEA/wABAP8AAQD/&#10;gW5Q/56GYv+giGT/noZi/6CIZP+iimb/o4tl/6SMZv+okGr/q5Rr/6uUa/+ul27/s5xy/7GYb/+z&#10;l3D/sZVu/7KWcf+0mHP/tZh2/7KVc/+xl3L/tJx2/7igev+9pn3/waqA/8Stg//DrIL/w6qB/8Wl&#10;fP/Eo3r/xKF5/8ijd//IonX/x6F0/8uidv/LpXj/x6F0/8ehdP/LpXj/yqR3/8Oabv/HnHH/zKF2&#10;/8+jdv/Ln3L/yp9y/9Cnef/guov/7cmX//TQnv/+4Kz//tqm/+7Gk//YsH3/zKJw/8qgcP/No3P/&#10;zqR0/86icf/MoG//x5tq/8iaaf/Jmmz/yJhq/8eXaf/Jlmn/ypdq/8yYaf/Om2z/zZpr/8uZZv/L&#10;m2r/zZ5q/8qbZ//ImWX/y5tq/8yca//MnGv/yppp/8mZaP/KmGX/y5lk/8qWZP/IlGL/yJRi/8mV&#10;Y//Jk2T/xI5f/8OOXP/Djlz/w45c/8SPW//JkV7/xY1a/8SKWP/Fi1n/xopW/8aKVv/Eilj/xIpY&#10;/8SIVv/Eh1j/v4JT/8GEV//BhFf/wYRX/8CDVP/BhFX/wIZY/72DVf++g1f/vH9T/7x/U/++f1T/&#10;v4BV/8KBV//CgVf/wH1T/79+VP/BgFb/v4BV/8CBVv+9f1b/uX5U/7p/Vf+6f1X/un9V/7p/U/+6&#10;fVH/vYBU/7t+Uv+5fFD/u31U/7x+Vf++gFf/u4BW/7uAVv++g1n/vIFX/72CWP+6fFX/unxV/7l5&#10;U/+3d1H/unpU/7x8Vv+5eVP/uHdR/7t6VP+7d1D/t3NM/7ZyS/+3dlD/t3ZQ/7Z1T/+vb0n/r29L&#10;/7BwTP+wcEz/s3NP/7R0UP+zc0//s3NP/7ByTf+vcUz/rnBL/7ByTf+xc07/r3FM/7FzTv+0dE7/&#10;sHBK/6xsRv+ubkj/tHNN/7BvSf+ycUv/tHNN/7R0Tv+2dlD/tHRO/7FxS/+4eFL/t3ZQ/7V1T/+2&#10;eFH/snRN/65zS/+uc0v/sXZO/690Sv+yd0v/s3hM/7J3S/+1ek7/tXxP/7J5TP+xeEv/tXxP/7V8&#10;T/+zeEz/sndL/7N4TP+0ekz/tnlM/7h7TP+4e0z/tnhJ/7l5Sf+5eUn/t3lK/7Z4Sf+4ekv/tnlM&#10;/7Z5TP+2eU3/t3lQ/7N4Tv+zeFD/sHVN/7N4UP+wdk7/sXZM/7J5TP+0fE3/tn5P/7iAUf+3gVL/&#10;t4FS/7mBUv+1fE//tHlP/690Sv+qb0X/rHFH/7FzSv+vdEj/sndL/7R5Tf+0eU3/snlM/7B3Sv+t&#10;dEf/rHNI/651Sv+uc0v/rHFJ/690TP+0dk3/s3VM/7N1TP+0dk3/sXZM/7F2TP+zeE7/sXhL/7B3&#10;Sv+udUj/sHdK/692Sf+zeEz/s3hM/7F2Sv+xdEj/sXRI/7F0SP+zdkr/tnlN/7N4TP+xeEv/snlM&#10;/7J5TP+xeEv/sXhL/7R7Tv+3flP/uoFW/7d+U/+2fVL/tn1S/7h/Uv+2fVD/tXxP/7h9U/+2e1H/&#10;uH1T/7p/Vf+3fFD/uH1R/7p9Uf+8fk//vH5P/7x+T/+8f1D/un1O/7qAUP++hFT/v4dW/8GJWP+9&#10;hVT/wIhX/8GJWP+9hVT/v4VV/8CGVv++hFT/uoBS/7qAUP+6gFD/uIBP/7qCUf+9hVL/v4dU/8OH&#10;U//AhlT/xYlX/8aKWP/Bh1f/vYVU/7uDVP+4glP/wItZ/8KOXP/BjFr/uoVT/7mBUv+4gFH/uYBT&#10;/7uAVP+7gFb/u4BW/7h9U/+2e1H/un1R/7t+Uv+3fFD/tXpQ/7Z7Uf+3flP/uX9X/7l/V/+3fVX/&#10;uH5Y/76EXv++hF//u4Re/7mCXP+1flj/s3xV/7R6VP+0elT/tXpS/7V6Uv+0dk//t3lS/7x+V/++&#10;flr/v4Fc/72BXf+5fVv/u4Be/76DYf+5flz/uH5Z/7qAW/+4flj/uoBa/7qAWP+2f1b/uIFa/7mC&#10;W/+4glz/t4Nc/69+Vv+vflb/toVd/7mIX/+7imH/wIxk/8CMZP/CjWH/wo5f/8SQYf/Hk2T/xZFh&#10;/8iUZP/Hk2P/w49f/8SSX//Dk2L/w5Ni/8uZZP/Nm2b/y5hh/8mWX//EkVz/vopY/72JWf+8iVz/&#10;u4hd/7qHXP+4hFz/uYVd/7aFXf+1g17/t4Vi/7eFYv+2hGH/uYRk/72IaP+0gmH/r31c/699XP+u&#10;fVz/rn1c/659XP+xgF//s4Jh/7J/YP+vfF3/r3xd/7SBYv+3hGX/toVl/7SDYv+xgF//soFg/7KA&#10;X/+xf1z/tH9d/7qFY/+6iGX/uohl/7qIZ/+5h2b/vItq/7+NbP+9i2r/u4lo/7mHZv+3hGX/uINk&#10;/7R/YP+we1z/s4Bj/6+AYv+wgWP/soVm/7SHaP+5iGj/uolp/7mGZ/+7hmf/vIdo/7eCY/+0fmL/&#10;tH5i/7F7X/+velv/s35f/7mEZf+4g2T/s35f/654XP+veV3/snxg/698Yf+xfmP/rHle/616X/+u&#10;eF7/snhg/7N6X/+0e2D/tHxh/7N7YP+wemD/snhg/7F3X/+wdl7/s3dd/7V5Xf+3e1//t3tf/7V6&#10;XP+1elz/t3pb/7l8Xf+7fF3/uXpb/7p5W/+7elz/vH1e/7p7XP+7e1//v39j/79/Y/+/fmL/vn1h&#10;/8B/Y//HhGf/x4Zo/8eGaP/FhGb/xYZn/8mKa//LjG3/zo9u/9SVdP/Oj27/yYpp/8eIZ//Fhmf/&#10;w4Zp/8WIa//Gim7/yo9x/8uQcv/Kj3H/yYxt/8iMav/Hi2n/xYll/8yQbP/MkG7/x4xq/8KHZf/H&#10;jGr/yY1r/8qObP/Hi2n/x4tp/8yNbP/Kjmz/yY1r/8iMav/JjWv/x4tp/8eMbP/Himv/xolq/8uO&#10;b//Ki2z/y4ps/86Nb//Sj3L/zo1v/8uKbP/Jimv/yo1u/8qObP/Kj23/zJFx/8mObv/JkHP/y5J1&#10;/8mQc//GjXD/x45x/8iPcv/FjnD/xI1v/8KNbv/CjHD/wo90/7+Ncv+/jXL/vYtw/7qHbP+6h2z/&#10;vIlu/7mGa/+2g2j/uods/7aDaP+te2L/qXpg/6h4Yf+meGD/p3lh/6F0Xf+IW0T/AAEA/wABAP8A&#10;AQD/AAEA/wABAP8AAQD/AAEA/wABAP8AAQD/AAEA/wABAP8AAQD/AAEA/wABAP8AAQD/AAEA/wAB&#10;AP9PRDD/mIJd/52HYv+dhWH/nIRg/5+HY/+kjGb/pY1n/6SMZv+slWz/rZZt/62WbP+xmnD/tp10&#10;/7icdP+4nHX/tJZw/7KWcf+ylnH/tpl3/7acef+2nHf/uJ55/7qifP+/qH//w6yC/8esgf/Gq4D/&#10;x6qA/8amff/GpXz/xqN5/8ijd//HoXT/x6F0/8qhdf/NpHj/yqF1/8yjd//NpHj/zKN3/8mgdP/L&#10;oHX/y6B1/8ufcv/LoHP/zqN4/9Srff/rxZb/8s6c//TQnv/+2qb/9M+a/+S8if/VrXr/zKJy/8uh&#10;cf/OpHT/zKJy/8mdbP/Nn27/zJ5t/8qca//Kmmr/zZpt/8yZbP/Ll2j/y5do/8uXaP/RnW7/1KBw&#10;/82aa//Nm2j/0J5r/8qaaf/Kmmn/zZ1s/9Cgb//Lm2r/yZlo/82baP/NmWf/zZln/8yXZf/LlmT/&#10;ypVj/8uWZP/LlmT/xpBh/8qVY//KlWP/yJNf/8aRXf/JkV7/xo5b/8SMWf/GjFr/xoxa/8GHVf/B&#10;h1X/wohW/8GHV//Ahlb/voRW/7+FV/+/hVf/wIZW/8CGVv++hFT/wYdX/8GHV/+9g1X/vYBU/7+C&#10;Vv/AgVb/v4BV/8OCWP/GhVv/woFX/8GAVv/AgVb/vH1S/7t+Uv+9f1b/un9V/7p/Vf+6f1X/un9V&#10;/7p/Vf+6f1X/vYJY/7+BWP+8gVf/voNZ/72CWv+9glr/vIFZ/7yBWf+7gFb/uX5U/7uAVv+5e1T/&#10;uHhS/7d3Uf+2dlD/uHhU/7t7Vf+6elT/unlT/7l4UP+6dk//uXhQ/7h3T/+4d0//uHdR/7h3Uf+x&#10;cUv/sHBM/7JyTv+zc0//tnZS/7Z2U/+0dFH/tHRR/7FzTv+wck3/r3FM/69xTP+xc07/snJO/7Nz&#10;T/+yckz/sHBK/65uSP+wb0n/tHNN/7JxS/+0c03/tXRO/7JyTP+0dE7/sXFL/7FxS/+1dU//tHRO&#10;/7R0Tv+0dk//snRN/7B1Tf+wdU3/sXZO/7F2TP+zeEz/tHlN/7N4TP+0e07/tn1Q/7V8T/+0flD/&#10;tXxP/7N6Tf+yeUz/s3hM/7V6Tv+3fU//t3pN/7h7Tv+4ekv/uHpL/7t7S/+6ekr/uHpL/7Z5Sv+4&#10;e0z/t3pN/7N4TP+yd03/s3hO/7N5Uf+yeFD/r3VN/7R6Uv+yeU7/snlO/7R7Tv+4gFH/uIBP/7qC&#10;Uf+6glH/u4NS/7mBUv+3fFD/tXhM/7F0SP+sb0P/r3FI/7F0SP+xdEj/snVJ/7J3S/+xdkr/s3pN&#10;/7V8T/+wd0z/rXRJ/7B2Tv+wdU3/rXJK/7FzTP+0dk3/s3VM/7N1TP+0dk3/tHZN/7J3Tf+wd0z/&#10;r3ZL/7B3TP+udUj/sHdK/7B3Sv+zeEz/s3hM/7B1S/+ydUn/s3VM/7J0S/+0dk3/tHdL/7B1Sf+v&#10;dEj/sHVJ/7F4S/+xeEv/sXhN/7R7UP+3flP/uoFW/7qBVv+4f1T/uH9U/7uAVP+3fFD/tXpO/7Z7&#10;T/+2e0//t3xQ/76BVf/Ag1f/vYBU/7x/Uv+9f1D/v39P/79/T/+8gE7/vIBO/7yCUP++hFT/u4NS&#10;/72FVP+9hVT/wYlY/8KKWf+9hVT/vYVU/7+HVv++hFT/u4FR/7+FVf+/hVX/vYNT/72DUf/AhlT/&#10;xYlV/8OHU//Bh1X/w4lX/8OJWf/DiVn/wopZ/8GJWP/Ai1n/wItZ/8CLWf+9iFb/v4dW/8KKWf/C&#10;ilv/v4VX/7uAVP+7gFT/vIFV/7p/U/+9gFT/voFV/7x/U/+6f1P/uH1R/7d8UP+2fVL/uoFW/7qA&#10;WP+3fVX/uoBa/7+FYP+9g17/uYJc/7iBW/+0fVb/tH1W/7J7VP+0elL/tHpS/7V6Uv+zeFD/sndP&#10;/7p8Vf+6fFf/uXtW/7t/W/+6flz/v4Nh/8CFY/+5flz/t3xa/7qAW/+5glv/uYJb/7Z/WP+1flf/&#10;tn9Y/7mCW/+6g1z/uoRe/7N/WP+wfFX/tIBY/7qGXv+8iGD/v4tj/7+KYP/BjGD/wYxg/8GNXv/G&#10;kmP/xZFi/8eTY//HlGX/wY5f/8eXZv/ImGf/yJhn/8ucaP/PnWj/zZtm/8aTXv/FkFz/x5Nh/8OP&#10;X//BjV7/vYpd/7yJXv+6h1z/u4df/7mIYP+1g17/t4Vi/7qIZf+8imf/t4Vk/7eFZP+1g2L/s4Fg&#10;/7B/Xv+xgV3/soJe/7KCXv+2hmL/u4lm/7yKaf+2hGP/uINj/7aBYf+6iGf/vIpp/7eFZP+0gmH/&#10;tIJh/7OBXv+1gF7/tYBe/7mEYv+3hWL/soBd/7KBYP+zgmH/uYhn/7uKaf+1g2L/tYJj/7eFZP++&#10;iWr/vodp/7qDZf+velv/sX5f/7F+Yf+uf2H/r4Jj/7OFZP+3hmb/uYZn/7mGZ/+7hmf/u4Zn/7iD&#10;ZP+1f2P/snxg/7J8YP+yfV7/toFi/7eCY/+3gmP/tH9g/7F7X/+sdlr/qndc/616X/+yf2T/r3xh&#10;/7F7Yf+yfGL/tHpi/7J5Xv+xeF3/s31j/7V7Y/+zeWH/s3lh/7J4YP+xd1//sXdf/7F3X/+zel//&#10;tnpe/7Z7Xf+zeFr/tnlc/7l8X/+4e1z/untc/7x9Xv+8fV7/vH1e/7p7XP+6el7/v39j/8GBZf+/&#10;fmL/vn1h/8GAYv/Gg2b/x4Rn/8aDZv/DgmT/woFj/8OCZP/FhGb/yIdn/8uMa//Ojmv/zYxs/8iJ&#10;aP/BgmP/woJm/8WFaf/GiWz/x4pt/8iLbv/JjG3/yYxt/8mNa//JjWv/xopm/8uPa//Lj2v/yIxq&#10;/8WJZ//Hi2n/yIxq/8uPbf/IiWj/yYpp/8yNbP/LjGn/zI1s/8uMa//IjGr/x4pr/8iLbP/Ii2z/&#10;yItu/82Ob//Jimv/yolr/82Kbf/Oi27/z4xv/86Nb//Limr/yYpp/8qObP/Lj23/y45v/8mObv/L&#10;kHD/y5J1/8qRdP/Ij3L/x5Bx/8iRcv/Ci23/wYps/8KNbv/EjnL/wo90/8GOc//BjnP/vYpv/7uI&#10;bf+5hmv/uods/7mGa/+2g2j/t4Rp/7OBaP+te2T/qnpj/6l5Yv+neWL/qXtk/6Z4Yf+idF3/ZTgh&#10;/wABAP8AAQD/AAEA/wABAP8AAQD/AAEA/wABAP8AAQD/AAEA/wABAP8AAQD/AAEA/wABAP8AAQD/&#10;AAEA/5iEY/+chWP/m4Ri/56GZP+giGb/oopm/6KKZv+ljWf/qJBq/6yUbv+rlGv/rJVs/7CZcP+z&#10;nHP/splx/7Sbc/+1mXL/spZx/7KWcf+ylnH/tJhz/7Wbdv+2nHf/tpx3/7yje//Cpn7/xqqC/8eq&#10;gP/HqoD/xql//8enfv/GpXz/x6R8/8Shef/DnnL/x6B1/8ylev/LpXj/zaR4/86lef/NpHj/zqV5&#10;/82keP/Lonb/zaJ3/8uidv/KoXX/06p+/9u1iP/zz5//9NOg//PSn//21aD/6saS/9y2hf/Sqnn/&#10;zKRz/82jc//OpHT/zqJz/86fcf/On3H/zp5w/82db//Kmmz/y5hr/8yZbP/OmW3/z5pu/8+abv/P&#10;m2z/0Z1u/82Zaf/MmWr/zZto/8uZZv/LmWb/zJxr/8+fbv/PnWr/z51q/86caf/NmWf/zZhk/8uW&#10;ZP/JlGL/ypVj/8uWZP/JlGL/x5Jg/8SPW//GkV3/yJNf/8eSXv/FkFz/x49c/8WNWv/EjFn/xIxb&#10;/8SMW//Di1r/wIhX/7+HWP/AiFn/wYla/8GGWv/Ahlj/wIZY/8CGWP/Ahlj/wIVZ/76DV/+9gFT/&#10;voFV/7+BWP+9f1b/v4BX/8CBVv/AgVb/wIFW/8GCV/++gVX/v4JW/7uAVP+8gVX/vYJY/7uCV/+8&#10;g1j/voVa/7uCV/+6f1X/u4BW/7yBV/+8gVf/vYJY/7uCV/+7glf/vINY/7yDWP+6gVb/tn1S/7p/&#10;V/+5flb/tHlR/7h6Vf+5e1b/uHpV/7l5Vf+3d1H/uHhS/7h3Uf+4d0//u3pS/7l4Uv+0dE7/tXVP&#10;/7d3Uf+0dFD/snJO/7JyTv+ydE//tHZR/7FyT/+wcU7/snRP/7J0T/+xc07/sXNO/7FzTv+xc07/&#10;sXNO/7FxS/+wcEr/r29J/7BvSf+zckz/tHNN/7NyTP+xcUv/rm5I/61vSP+wckv/sXNM/7J0Tf+x&#10;c0z/snRN/7J0Tf+0dk//s3VO/7N1Tv+0dk//tnhR/7h6Uf+2e1H/tntR/7Z9UP+3flH/tn1Q/7R+&#10;UP+zfU//snxO/7R7Tv+yeUz/sndL/7R6TP+3fU//tHpM/7Z5TP+2eUr/tnlK/7h7TP+5fE3/uHtM&#10;/7R6TP+1e03/tXpO/7N4TP+wdk7/rnRM/6pwSP+ocUj/rnRM/7B2Tv+wd0z/s3pP/7V8T/+5gVL/&#10;uoJT/7uDUv+6glH/vIRT/7uBUf+3fU//tntP/7R3S/+vcUj/sXNK/7J0S/+xdkz/sXZM/7N4Tv+u&#10;dUr/rnVK/691Tf+udEz/sXdP/7J4UP+yd0//r3RM/690TP+wdU3/sHVN/7F2Tv+yd0//sXZO/7B3&#10;TP+vdkv/sHdM/7B3TP+udUr/r3ZL/7B3TP+yd03/sndN/7F2TP+yd03/sXZM/7B1S/+yd03/sndN&#10;/7F2Sv+yd0v/sndL/7V4TP+yd0v/tHlN/7Z7Uf+0eU//tHlP/7p/Vf+7gFb/un9V/7x/U/+7flL/&#10;vYBU/7p9Uf+5fFD/un1R/7p/U/+7gFT/uH5Q/72AU/++gVL/v4JT/8CDVP+/g1H/uoBO/7yCUP+9&#10;g1P/u4FP/7uDUP+/h1T/wopX/76GU/+9hVT/vYVU/72FVP+6gFD/vYNT/7+FVf++hFT/v4VV/72D&#10;Uf+/hVP/wIZU/8SIVP/Fi1n/x41d/8aMXP/Ijl7/xIxb/8OLWv/Di1r/volX/7yHVf+/h1b/vIRT&#10;/7yEU/+/h1j/voZX/7yBVf+8gVX/vIFV/7yBVf+7gFT/u4BU/7uAVP+6f1P/un9V/7l+VP+1fFH/&#10;tXtT/7R6Uv+1e1P/uoBa/76EX/+8glz/uIFb/7iBWv+2f1j/tn9Y/7V+V/+ye1T/s3lT/7R6VP+/&#10;hV//v4Ne/7l+Vv+1elL/tHlR/7d7Vv+5fVn/uoBb/7yCXf+7gVz/t4Ba/7mCXP+2f1j/tX9Z/7Z/&#10;WP+2f1j/tX5X/7iBWv+7hF3/u4Rd/7Z/Vv+3gFf/toFX/7qDWv+9h1v/vohc/72HW/++iV3/vold&#10;/7yIWf+8iVz/vote/8GOYf/EkWT/w5Nl/8CQYP/FlWX/x5dn/8iYZ//Onm3/z51q/8yaZ//MmGj/&#10;zJho/82Zav/IlWj/vIle/7mGW/+7h1//vopi/72JYv+8iGH/vYli/76KZf+8imX/vIpn/7eFYv+1&#10;g2D/s4Nf/7ODX/+1hWH/tIRg/7WFYf+4iGT/vIxo/8aUcf/Ekm//uohl/7SCX/+zgV7/toRj/7mH&#10;Zv+2hGP/toRj/7WDYv+0gmH/s4Jh/7KBYP+xgF//r35d/61/Xv+sfl3/sH9f/7SDY/+ygWH/tYRk&#10;/7qHaP/Ai2z/wYxt/7qFZv+zfl//s4Bh/7KBYf+xgGD/tINj/7WEZP+zgmL/toNm/7uIaf+6h2r/&#10;tYJl/7OAY/+zgGP/tYJl/7OAY/+2gGT/t4Jj/7aBYv+0f2D/s35f/7F7X/+ue2D/snxi/7N9Y/+y&#10;fGL/tHpi/7N5Yf+yeV7/tXlf/7F4Xf+udVr/sXhd/7J5Xv+yeV7/sXhd/651Wv+xeF3/snhg/7J4&#10;YP+yeGD/tHhc/7V5Xf+zd1v/s3ZZ/7R3Wv+3el3/unpe/7p6Xv+7fF3/vX5f/7x9Xv+8fV7/wH9h&#10;/8GAZP/Af2H/v35g/8GAYv/FgmX/xIFk/8J/Yv/EgWT/xYJl/8aDZv/FhGT/wYBg/8KBYf/Cg2L/&#10;w4Rj/8OEY//DgmT/xYRm/8eGav/Hhmr/xoVp/8mIbP/KiW3/yots/8uMbf/IiWr/x4hp/8aJav/J&#10;imv/yIlq/8iJav/Jimv/yots/8yNbv/Himv/x4pr/8eKa//Himv/yYxt/8mMbf/Ii2z/yItu/8eK&#10;bf/HjG7/xott/8aJbP/Ii27/yYlt/8qJbf/KiWv/zo1v/8yNbv/Jimv/yIts/8qNbv/KjW7/yo1u&#10;/8mOcP/LkHL/ypF0/8eOcf/EjW//wott/8aPcf/Ci23/wYps/8WNcv/Di3D/vIlu/76Ibv/Bi3H/&#10;wIpw/72Hbf+9h23/uods/7qHbP+1gmf/sX9k/7F/Zv+ufmf/r39p/6p6ZP+oemP/p3li/6V3YP+h&#10;c1z/nXBZ/wcGAv8AAQD/AAEA/wABAP8AAQD/AAEA/wABAP8AAQD/AAEA/wABAP8AAQD/AAEA/wAB&#10;AP8AAQD/AAEA/56HZf+giGb/noZk/56GZP+kimf/p41q/6iOaf+tlGz/rpdu/66Xbv+vmG//r5hv&#10;/7Wedf+1nnX/sJdv/7KZcf+0mHP/spZx/7KWcf+1mXT/t5t2/7ufev+9oXz/vqJ7/8Glfv/EqID/&#10;xqqC/8mpgP/IqH//x6d+/8mof//IpX3/x6R6/8ekev/Io3f/yqV5/8+qfv/Npnv/zaZ7/82nev/L&#10;pXj/z6Z6/82keP/OpXn/0ah8/9Cne//OpXn/z6l8/966iv/92an//t6t//rZpv/z0p3/5sKO/9aw&#10;f//QqHf/zaV0/82jc//MoXT/zqJ1/86fcf/MnW//z59x/9Cgcv/Lm23/zptu/9Gecf/OmW3/z5pu&#10;/8+abv/Pmm7/zJdr/8yYaf/Pm2z/z5tr/8qYZf/KmGX/zZto/8+dav/PnWr/z51q/86caf/Ll2X/&#10;ypZk/8qVY//Ik2H/ypVj/8qVY//KlWP/yJNh/8aRXf/GkV3/x5Je/8aRXf/Hj1z/yJBd/8ePXP/E&#10;jFv/xIxb/8aOXf/Fi1v/wopZ/8CIWf/BiVr/wopb/8GGWv/AhVn/wIVZ/7+EWP/ChVn/woVZ/8KF&#10;Wf+9gFT/vYBU/8KDWv/Bgln/wYJX/8CBVv+/gFX/v4BV/8GCV/++gVX/v4JW/76DV//AhVn/v4ZZ&#10;/72EV/+7glf/vYRZ/72EWf+6gVT/u4JX/7yDWP+8g1j/vINY/7yDWP+8g1j/voVa/72EWf+7glf/&#10;t35T/7d9Vf+6f1f/t3xU/7d7Vv+5e1b/tnhT/7Z4U/+3d1H/t3dR/7d3Uf+4eVD/uHlQ/7p6VP+2&#10;dlD/tXVP/7Z2UP+1dVH/s3NP/7JyTv+xc07/tHVS/7FzTv+xck//tHZR/7R2Uf+xc07/sXNO/7Fz&#10;TP+ydE3/snJM/7BwSv+ubkj/snJM/7RzTf+0c03/s3JM/7BwSv+yckz/sXFL/7FxS/+wckv/tHRO&#10;/7FzTP+xc0z/s3VO/7J0Tf+2eFH/tHZP/7N1Tv+0dk//tnhR/7l7Uv+2e1H/tntR/7Z9UP+3flH/&#10;tn1Q/7Z9UP+yfE7/tHtO/7R7Tv+yekv/snpL/7V7Tf+3fU//tHpM/7V7Tf+4e07/tnlK/7l8Tf+4&#10;fk7/tnxO/7N5S/+zeEz/snlM/7F4Tf+tdk3/q3RL/6dwR/+ocUj/rHVM/692S/+wd0z/tHtQ/7Z9&#10;UP+6gFL/vYNV/76EVP+7gVH/vYNT/72DU/+7flH/tnlN/7J1Sf+zdUz/snRL/7B1S/+xdkz/sndN&#10;/7N4UP+udEz/rnRM/650TP+tc0v/snhQ/7J4UP+xdk7/s3VO/7N1Tv+ydE3/tHZP/7F2Tv+yd0//&#10;sndP/650TP+udEz/sHZO/7F3T/+udEz/rnVK/7F2TP+yd03/sXZM/7B1S/+xdkz/r3RK/7B1S/+y&#10;d03/sndN/7J3Tf+yd0v/tXhM/7Z5Tf+0d0v/tnlN/7h6Uf+4elH/tXpS/7p/Vf+8gVf/u31U/7p9&#10;Uf+7flL/vYBU/7p9Uf+1ek7/tntP/7d8UP+6f1P/uH5Q/7qAUv+/glP/wINU/76EVP+6gE7/uX9N&#10;/7uBT/+9g1H/vYNR/72DUf/Bh1X/wopX/7+HVP+/h1T/voZT/76GU/+8hFP/vYVU/76EVP+9g1P/&#10;v4VV/76EVP/AhlT/wohW/8WLWf/GjFr/yI5e/8eNXf/HjV3/xIpa/8KKWf/Ciln/wIhX/72FVP+9&#10;hVT/vIRT/7yEVf++hlf/vIRV/76DV/+9glb/vYJW/8CFWf+/hFj/vYJW/7uAVP+7gFb/un9V/7l+&#10;VP+4fVX/uH1V/7d7Vv+4fFf/uX9a/7l/Wv+6gFv/u4Fc/7mCW/+4gVr/tn9Y/7Z/WP+3fVf/tXtV&#10;/7d9V/+/hV//xYpi/7+EXP+5flb/t3xU/7Z6Vf+3e1b/uH5Y/7qAW/+6gFv/uoBb/7iBW/+4gVr/&#10;uIFa/7iBWv+7gVv/uX9Z/7l/Wf+7gVv/u4Fb/7eAV/+4gVj/t4BX/7qDWv+8hlr/vohc/8CKXv++&#10;iFr/u4dY/7uHWP+6h1r/wY5h/7+PYf+/j2H/w5Nl/8KSYv/CkmL/xpZm/8eXZ//Onm7/0J5r/86b&#10;bP/Om2z/zptu/82abf/LmGv/wY5j/7qFWf+9iF7/v4pg/8CLYf+/imD/vYli/72JZP+9iWT/uYdi&#10;/7eFYP+1g2D/toRf/7aGYP+4iGL/t4dh/7aGYP+2hmL/uIZj/8SSb//DkW7/uIZj/7WDYP+ygF3/&#10;toFf/7uGZP+3hWT/toRj/7WDYv+zgmH/tYRj/7KBYP+wgmD/r4Ff/61/Xv+wf1//sYBg/7OCYv+y&#10;gWH/s4Ji/7mGZ/+/imv/u4Zn/7mEZf+2gWL/t4Rl/7SBYv+ygWH/tYRk/7iFZv+2g2b/t4Rn/7yJ&#10;bP+6h2r/s4Bj/7F+Yf+yf2L/toNm/7WCZf+2gGT/tH5i/7R9X/+1fWL/tX1i/7N9Y/+zfWP/snxi&#10;/7N9Y/+1e2P/tnxk/7V7Y/+1eV3/tXlf/7R4Xv+ydlz/s3dd/7Z6Xv+1eV3/s3db/7B0WP+xdVn/&#10;s3db/7R4XP+1eV3/tHhe/7V5Xf+1eFz/tXhc/7d6Xf+4eFz/tnZa/7l5Xf+6eV3/unld/7x8YP+8&#10;fGD/vn5i/75+Yv++fWH/unld/759X//FgmX/w4Bj/8OAY//EgWT/xoNm/8aDZv/DgmL/w4Ji/8WE&#10;ZP/Cg2L/woNi/8OEZf/DgmT/xoVp/8eGav/Kh2z/xoVp/8iHa//JiGz/zItv/82McP/JiW3/yIhs&#10;/8iIbP/KiW3/yYhq/8mIav/KiWv/yIlq/8mJbf/Himv/x4pr/8eKa//Himv/yIts/8qNbv/LjnH/&#10;yI1v/8aLbf/HjG7/xott/8WKbP/JjG//yItu/8mJbf/JiW3/yYpr/8qLbP/IiWr/yYxt/8uOb//K&#10;jW7/y45v/8mObv/Kj3H/ypF0/8iPcv/FjnD/wYps/8WOcP/Ci23/xI1v/8ePdP/EjHH/wIpw/8KM&#10;cv/CjHL/woxy/76Ibv+9h23/uYZr/7qHbP+0gmn/soBn/6+AZv+vf2j/r39p/6x8Zv+vf2n/tYVv&#10;/7GDbP+ld2D/nnBZ/5dsWf8AAQD/AAEA/wABAP8AAQD/AAEA/wABAP8AAQD/AAEA/wABAP8AAQD/&#10;AAEA/wABAP8AAQD/j4h4/6GJZ/+fh2X/n4Vk/6CGZf+kimf/poxn/6uRbP+ulW3/rpdu/6+Yb/+v&#10;mG//sZpx/7Wedf+1nnX/r5hv/7GXcv+0mHP/s5dy/7WZdP+3m3b/uJx3/72fe/+/oXv/waN9/8Ol&#10;f//IqIH/yqqD/8iof//IqH//yah//8mmfv/IpX3/x6R6/8yne//KpXn/zah8/8+qfv/NqHz/zql9&#10;/86pfP/Np3r/z6l8/86oe//PqXz/06p+/9Oqfv/OqHv/zqh7/9y4iP/826j//uKy//ndq//ox5L/&#10;27eF/9Grev/MpHP/zKN1/8yhdP/NoXT/z6N2/86fcf/Km23/zp5w/9KidP/Lm23/zptu/9Gec//P&#10;mm7/z5pu/8+abv/Pmm7/y5Zq/8yYaf/Pm2z/zppq/8mVY//Jl2T/zZto/82baP/OnGn/zpxp/86c&#10;af/IlGT/yJRk/8iUZP/Jk2T/yZRi/8qVY//MlGP/ypVj/8iTX//Hkl7/y5Jd/8iQXf/Gjlv/yZFe&#10;/8iQXf/FjVz/xY1c/8eNXf/Fi1v/xIpa/8KIWv/DiVv/wolc/8CFWf+/hFj/wIVZ/8CFWf/ChVn/&#10;woVZ/8KFWf+/glb/wIFW/8KDWP/DhFv/wYJX/8CBVv+/gFX/v4BV/8GCV/++gVX/voFV/72CVv/A&#10;hVn/v4ZZ/76FWP+6gVT/vINW/72EV/+8g1b/vYRZ/72EWf+8g1j/vINY/72EV/+9hFf/voVY/7yD&#10;WP+6gVb/t35T/7h/VP+3fVX/tnxU/7h9Vf+3e1b/sXVQ/7Z4U/+2eFH/uHhS/7h4Uv+5elH/t3hP&#10;/7d3Uf+3d1H/tHRO/7R0Tv+zc0//sHJN/7FzTv+xc07/r3NO/69zTv+xdVD/sXVQ/7R2Uf+xc07/&#10;sXNM/7JyTP+yckz/snJM/69vSf+wcEr/tHRO/7V0Tv+1dE7/s3JM/7BxSP+yc0r/tndO/7V2Tf+0&#10;dE7/tXVP/7JyTP+yckz/tHRO/7JyTP+0dk//tHZP/7Z4Uf+1d07/tXdO/7l7Uv+1elD/tntR/7V8&#10;T/+1fE//tXxP/7Z9UP+0fE3/s3tM/7N7TP+yekv/snpL/7Z8Tv+3fU//tnxM/7h+Tv+3fU3/tHpK&#10;/7h+Tv+5f1H/tnxO/7R5Tf+zeEz/sXhN/7F4Tf+tdk3/rXZN/6t0S/+sdUz/rXZN/692S/+xeE3/&#10;tXxP/7uAVP+8glT/voRW/76EVv+6gFD/u4FR/72DU/+8f1L/tHdL/7J1Sf+0dk3/r3RK/690Sv+w&#10;dU3/sXZO/7B1Tf+vdU3/rnRM/650TP+tc0v/sXZO/7F2Tv+xc0z/s3VO/7N1Tv+ydE3/tHZP/7R2&#10;T/+xdk7/sXZO/61zS/+udEz/r3VN/650TP+tc0v/rnNL/7J3T/+zeE7/sHVL/7B1S/+wdUv/sHVL&#10;/7F2TP+yd03/sndN/7N4Tv+1d07/tXhM/7V4TP+0dUr/uHlO/7l6Uf+5e1L/uXtU/7x+Vf+8flX/&#10;u31U/7p9Uf+7flL/u35S/7Z7T/+1ek7/tXpO/7V6Tv+3fFD/uH5Q/7l/Uf++gVL/voFS/7uBUf+6&#10;gE7/vIJQ/7+FU/+/hVP/wIRQ/8CEUP/Dh1P/wYhT/7+GUf+/hlH/vYVS/72FUv+9hVL/vYVS/72D&#10;Uf+8glD/v4VV/76EVP/AhlT/w4lX/8SKWv/GjFr/x41d/8aMXP/DiVn/w4lZ/8CGVv/AiFf/v4dW&#10;/72FVP+9hVT/vYVU/76GV/+8hFX/uH9S/76DV/++g1f/vYJW/7+EWP/Bhlr/v4RY/7+EWP+7gFb/&#10;uX5W/7l+Vv+5flb/un5Z/7V7Vf+2fFf/t31Y/7R6Vf+3fVj/uoBb/7qDXf+4gVr/tn9Y/7Z/WP+3&#10;fVf/tXtV/7d9V/++hF7/woZh/8CFXf+7gFj/uH1V/7Z6Vf+3e1b/uH5Y/7qAWv+7gVv/u4Fb/7qA&#10;Wv+6gFr/u4Fb/7uBW/+8glz/uH5Y/7h+WP+6gFr/u4Fb/7qAWP+6gFj/t4BX/7qDWv++hVr/wole&#10;/8iSZv/EjmD/v4tc/7uHWP+6h1r/wY5h/76OYP+9jV//vo5g/7+PX/+/j1//wZFh/8CQYP/FlWX/&#10;yZZn/8aTZv/MmWz/zZpt/8yZbP/LmGv/wY5j/7uGWv+7hlr/volf/7+KYP++iV//volf/72JYv+8&#10;iGH/uYhg/7aEX/+1g17/t4Vg/7mHYv+5iWP/uYdi/7eFYP+0gl//tIJf/7yKZ/++jGn/t4Vi/7mE&#10;Yv+0f13/toFf/7uGZP+3hWT/toRj/7OCYf+zgmH/toVk/7KEYv+xg2H/sIJg/7B/X/+ygWH/soFh&#10;/7OCYv+ygWH/tIFi/7eEZf+6hWb/toFi/7iDZP+0gWL/tIFi/7WCY/+1gmP/t4Rl/7WCZf+1gmX/&#10;t4Rn/7uIa/+5hmn/sIFj/65/Yf+xfmH/tYJl/7V/Y/+yfGD/s3tg/7N7YP+0fGH/tHxh/7R+ZP+z&#10;fWP/tHpi/7N5Yf+zeWH/tXtj/7d7Yf+2el7/tnpg/7V5X/+zd13/sXVb/7R4XP+2el7/s3db/7F1&#10;Wf+xdVn/s3db/7N3W/+0eFz/tHhe/7V5Xf+2eV3/t3pe/7p6Xv+5eV3/tnZa/7p5Xf+6eV3/uHdb&#10;/7p6Xv+6el7/vn5i/75+Yv+9fGD/uXhc/718Xv/Cf2L/xH9i/8aBZP/DfmH/xYBj/8aDZv/DgGP/&#10;woFh/8aFZf/DhGX/woNk/8WEZv/Eg2f/xoVp/8aFaf/HhGn/x4Rp/8iFav/Ih2v/yolt/8qJbf/M&#10;i2//yolt/8qJbf/JiGz/yYhs/8iHa//JiGz/yYhs/8mJbf/Him3/x4pt/8WKbP/Fimz/xYps/8aL&#10;bf/HjG7/xott/8aLbf/HjG7/xott/8WKbP/GiWz/x4pt/8eKbf/Him3/x4pr/8iLbP/Himv/yIts&#10;/8mMbf/JjG3/yo1u/8eMbP/IjW//yI9y/8iPcv/FjnD/wott/8WOcP/EjW//xY1y/8WNcv/DjXP/&#10;wYtx/8ONc//CjHL/wYtx/72Hbf+7hWv/uYZr/7mGa/+1g2r/tIJp/7CBZ/+vf2j/rX1m/7GBav+1&#10;hW7/vY12/7qKc/+qfGX/n3Fa/5tuWf+Wa1j/AAEA/wABAP8AAQD/AAEA/wABAP8AAQD/AAEA/wAB&#10;AP8AAQD/AAEA/wABAP+KioL/nYZk/6GJZ/+fhWT/n4Vk/6OJZv+ni2b/poxn/62Tbv+slWz/rZZt&#10;/6+Yb/+ul27/spty/7Scdv+zm3X/r5dx/7GXcv+0mHP/tZl0/7ebdv+5m3f/uZt3/7yeev++oHr/&#10;w6V//8aogv/Hp4D/yqqD/8iogf/KqYD/x6Z9/8ilff/HpHr/yqV5/82ofP/Mp3v/zKl//86pff/O&#10;qX3/0K2D/9Gsf//OqXz/0Kt+/8+re//Qqn3/0Kp9/9Ksf//PqXz/z6l8/9ezg//z0p//+dil//PS&#10;nf/auYb/zqp4/8uldP/JoHL/yp9y/8ygc//Po3b/06R4/82ecv/Lmm//zp1y/9KidP/MnG7/y5pv&#10;/82ccf/QnXL/z5pu/8+abv/Pmm7/zJdr/86Zbf/Pm2z/z5ts/8mVZf/KlmT/zZto/82baP/Nm2j/&#10;zJpn/82baP/GkmL/x5Nj/8qUZf/KlGX/yZNk/8qVY//MlGP/zJRj/8uTYP/Lkl3/zZRf/8mRXv/H&#10;j1z/yJBd/8iQX//Hj17/xo5d/8WLW//GjFz/xIpa/8OJW//DiVv/w4lb/7+EWP+/hFj/wYZa/8OG&#10;Wv/ChVn/wYRY/8GEWP/Ag1f/wYJX/8KDWP/DhFn/wYJX/8CBVv/AgVb/wIFW/8KDWP+/glb/vYBU&#10;/72CVv+/hFj/voVY/76FWP+9hFf/vYRX/72EV/+8g1b/voVY/7+EWP+9glb/vINW/72EV/+8g1b/&#10;vINW/7mAU/+4f1L/uH9S/7qBVv+2fFT/t31V/7l+Vv+3fFT/sXZO/7Z4Uf+2eFH/uHhS/7l5U/+5&#10;eVP/tndO/7Z2UP+4eFL/tXVP/7V1T/+yck7/sHJN/7FzTv+vc07/r3NO/7B0T/+xdVD/r3NO/7J0&#10;Tf+xc0z/sHJL/7JyTP+yckz/sHBK/7BwSv+yckz/snJM/7R0Tv+0dE7/snJM/7JzSv+2d07/uXtS&#10;/7R2Tf+1dk3/tXZN/7N0S/+yc0r/s3RL/7JzSv+2d07/t3hP/7d4T/+3eVD/uHpR/7l7Uv+1elD/&#10;tntR/7V8T/+zek3/tXxP/7Z8Tv+1e03/s3lL/7N5S/+ze0z/tHpM/7Z8Tv+3fU//uX9R/7l/T/+2&#10;fEz/tXtN/7d9T/+4flD/t3xQ/7Z7T/+zek3/sXhN/7B3TP+ud07/r3hP/694T/+veE//rnhM/7B3&#10;TP+yeU7/tXxP/72CVv+6gFL/vIJU/76EVv+6gFD/uoBS/7yCVP+5f1H/s3hM/7F2Sv+xdkz/rnNJ&#10;/65zS/+vdEz/sHVN/690TP+wdU3/sHZO/691Tf+uc0v/sHVN/7ByS/+xcUv/snJM/7R0Tv+ydE3/&#10;s3VO/7N1Tv+vdEz/r3RM/6xxSf+udEz/rnNL/61ySv+uc0v/r3RM/7J3T/+yd0//sHVN/7B1Tf+w&#10;dUv/sndN/7J3Tf+yd0//s3hO/7N4Tv+0dk3/s3ZK/7R1Sv+0dUr/t3hN/7t8U/+6e1L/unpU/7t9&#10;VP+5e1L/unxT/7p9Uf+5fFD/t3pO/7R5Tf+0eU3/tXpO/7R5Tf+3fFD/t3xQ/7h+UP+9gFH/vH9Q&#10;/7x/UP+9gFH/wIZU/8GHVf/AhFD/wIRQ/76FUP+/hlH/wIdS/8CHUv+/hlH/voVQ/7yEUf+9hVL/&#10;vYVS/7uDUP+9g1H/wIZW/7+FVf/AhlT/wYdV/8GHVf/DiVf/xoxc/8SKWv/Ahlb/wYdX/7+FVf+/&#10;hVX/vYVU/7+HVv+/h1b/vYVU/76GV/+8gVX/tntP/7yBVf+9glb/vIFV/72CVv+/hFj/wIVZ/8GG&#10;XP+7gFb/uX5W/7d8VP+4fVX/uX9Z/7Z8V/+0elX/tnxX/7F5Vv+ye1X/tX5Y/7iBW/+5f1r/t31X&#10;/7d9V/+1e1X/tHpU/7V7Vf+9gVz/u39a/72CWv+9glr/u4BY/7d8VP+4flj/uoBa/7qAWv+5glv/&#10;uoNa/7qDXP+8glz/vYNd/76EXv+9g13/uHxX/7l9WP+8gFv/vYFc/7qAWP+5f1f/u4FZ/72DW/++&#10;hVr/w4pf/9GYa//OmGr/xI5g/72JWv+7iFv/wY5h/7+MX/+9il3/vYpd/7+MX/+/jF//vote/7yJ&#10;XP+8iVz/v4xf/72KXf/HlGf/y5hr/8uYa//Kl2r/wY5h/7yHW/+7hlr/vIdb/7+KYP+9iF7/u4df&#10;/7yIYP+8iGH/uYhg/7aFXf+2hF//t4Vg/7qIY/+6iGP/uIZh/7eFYP+4hmH/toRf/7eFYv+4hmP/&#10;toRh/7eCYP+1gF7/toFf/7uGZP+5h2b/tYNi/7KBYP+0g2L/toVk/7SGZP+zhWP/sYNh/7GAYP+y&#10;gWH/tIFi/7WCY/+0gWL/s4Bh/7OAYf+zgGH/sn9g/7WCY/+0gWL/sH1e/7SBYv+3hGX/t4Rn/7J/&#10;Yv+zgGP/sYJm/7aHa/+0hWn/r4Bi/65/Y/+xfmH/s4Bj/7J8YP+ze2D/s3tg/7J6X/+0e2D/tHtg&#10;/7V8Yf+0emL/tHpi/7F3X/+xd1//tnpg/7V5X/+2emD/tnpg/7Z6YP+0eF7/r3NZ/7J2Wv+1eV//&#10;tHhc/7J2Wv+ydlr/snZa/7J2Wv+zd1v/s3db/7R3W/+1eFz/uHhc/7l5Xf+6el7/uHdb/7l4XP+6&#10;eV3/unld/7l4XP+6eV3/v35i/79+Yv+8e1//vHtf/757YP/BfF//wn1g/8WAY//BfF//wn1g/8SB&#10;ZP/EgWT/wYBi/8SDZf/EhWb/xINl/8aFZ//FhGj/x4Zq/8OCZv/Fgmf/xoNo/8aDaP/IhWr/yolt&#10;/8qJbf/Mi2//zItv/8mIbP/Ih2v/yIdr/8eGav/Hhmr/yYhs/8yLb//Him3/xols/8SJa//EiWv/&#10;xYps/8OIav/EiWv/xYps/8WKbP/Gi23/xIlr/8SJa//FiGv/xols/8eKbf/Himv/yIts/8iLbP/H&#10;imv/xolq/8eKa//Ii2z/x4pr/8aLbf/Gi23/xo1w/8iPcv/EjW//xY5w/8aPcf/GjXL/xo1y/8SL&#10;cP/EinL/wYtx/8KMcv/CjHL/wIpw/72Hbf+4hWr/uYZr/7qHbP+1g2r/toRr/7CBZ/+vgGb/rX1m&#10;/7KCa/+4iHH/wpJ7/7+PeP+vf2j/oXNc/5xvWv+XbFn/kWhU/wABAP8AAQD/AAEA/wABAP8AAQD/&#10;AAEA/wABAP8AAQD/AAEA/5yMc/+li2b/pIpl/6SIY/+qjGj/rI5q/6yOaP+skGn/r5Zu/7CZb/+v&#10;mXD/sJpx/66Yb/+rlWz/sZt0/7KadP+vl3H/rpRv/7KYc/+1mXT/uJp2/7qceP+8nnr/u5t1/7qa&#10;dP/BoXv/yKiC/8qogv/Jp4H/yqiC/8qogv/LqID/yaZ+/8mmfv/LqID/zaqC/86rg//NqoL/0K2F&#10;/9Ctg//Qr4L/0a+C/8+ugf/RsYL/0K98/8+ue//Srnz/0618/9Srff/SqXv/0ah6/9Cqef/PqXj/&#10;zqp4/8qmdP/JpXP/xaFx/8WfcP/LoHX/zaB2/9Kjef/Tonn/06J3/86dcv/Mm3D/zJtw/8qbb//K&#10;m2//yptv/8uccP/Mm3D/zptw/9Cbb//Qm2//z5pu/8+abv/Qmmz/z5lr/82ZZ//Ommj/0Z5p/9Cd&#10;aP/Ommj/zZln/8qWZP/Hk2T/ypRm/8uVZ//NlGf/zJRl/8yUZf/MlGP/y5Ni/8mQW//KkVz/y5Jd&#10;/8qRXP/Ij1r/x49c/8ePXP/Hj17/xoxc/8aMXP/GjFz/xYhZ/8WIW//GiVz/x4pd/8SHW//ChVn/&#10;xIVa/8OEWf/Bglf/wIFW/8GCV//BhFj/wINX/8GEWP/BhFj/wYRY/8CDV/+/glb/wIFW/8KDWP++&#10;f1P/v4BU/8SFWf/Dhln/wINW/7+FV//AiFn/wopb/8CHWv+9glb/vYJW/7+EWP++g1f/voNX/72C&#10;Vv+8glT/vIJU/7qAUv+5f1H/vIJU/7d+Uf+3flP/u4JX/7p/Vf+1elL/tHZP/7d3Uf+4eFL/u3tV&#10;/7t6Uv+6eVH/uXhQ/7d2Tv+3dk7/t3ZQ/7Z2UP+1dU//sXNM/7ByS/+wdU3/sHVN/7F3T/+yeFD/&#10;r3VN/690TP+xc0z/rnBJ/7FxS/+yckz/sXFL/7JyTP+1dU//tnZQ/7V2Tf+1dk3/t3hN/7h5Tv+6&#10;e0//uHtO/7R3Sv+ydUn/tHVK/7R1Sv+1dkv/uHlO/7h3Tf+5eFD/unlR/7h5UP+4eVD/u3xR/7x/&#10;U/+7flL/un9T/7h+UP+2fE7/tnxO/7N5S/+2eUz/uHtO/7Z8Tv+2fE7/t31P/7h+UP+5f1H/uIBR&#10;/7d+Uf+1fE//tn1Q/7Z9UP+0e07/s3pP/7R7UP+xe0//r3hP/653Tv+veE//rXZN/694T/+yeFD/&#10;sXhN/7J5Tv+1elD/t3xQ/7p/U/+7flH/vYBT/76BUv++gFH/voBR/7t9Tv+7fFD/t3pN/7R3S/+x&#10;dEj/sHNH/7BySf+wckn/r3FK/7B1Tf+yd0//sndP/690TP+tckr/r3RK/7J0S/+zdEv/t3ZO/7d2&#10;Tv+3d1H/sXFL/7BwSv+wcEr/sXFL/65wSf+ucEn/r3FK/69xSv+zdU7/sXZO/7B1Tf+xdk7/sXZO&#10;/7J3T/+yd0//sndP/7J3Tf+1elD/s3hO/7F2TP+ydEv/snRL/7d4Tf+5eE7/vHtR/7t6UP+3eE3/&#10;uXpR/7d6Tv+2eU3/tXhM/7h7Tv+3ek3/tHdK/7R5Tf+2e0//s3hM/7R5Tf+4fVH/uH1R/7h9Uf+7&#10;flH/vH1R/7x+T/+/f0//xIRU/8OFUv/DhVL/woZS/76FUP+8h1H/vIdR/76JU//BiFP/wIdS/7+G&#10;Uf+/hVP/v4VT/7qCT/+9g1H/wohW/8GHVf/Ahlb/vYNT/8CGVv/EiFb/xYhZ/8OGV//BhFX/wYdX&#10;/76EVP+6gFD/v4VV/8GJWP/Ciln/wIhZ/76GV/+5gFP/tn1Q/7d+U/+3flP/uX5U/7yBV/+8gVf/&#10;uX5U/7V6Uv+4fVX/t3tW/7N5U/+yeFP/snhT/693VP+veVf/s31b/7F7Wf+yfFr/s3xW/7N8Vv+2&#10;fFf/sHZR/7J2Uf+3e1b/tXlU/7d8VP+4fVX/uH1V/7uAWP+/hFz/voNb/7l/V/+6gFj/uX9X/7eA&#10;V/+/iF//wIlg/7yFXP++hFz/v4Vd/8SJYf/DiGD/voJd/7t/Wv+9gVz/voJd/7l+Vv+8gVn/v4Rc&#10;/76EXP+8glr/w4pf/82Xa//OmW3/x5Jm/8GMYP++i2D/wo5f/8GNXv+9iVr/vYlZ/8KOXv/BjV3/&#10;v4tc/7+LXP+/i1z/voha/7+LXP/FkWL/y5do/8yYaf/Klmf/wY5h/72KXf+9il//vYpf/7yJXv/A&#10;jWL/wY5j/7+LY/+5hV3/uolg/7mIYP+3hl7/uIdf/7mIYP+3hWD/t4Vg/8CMZ//Gkm3/wY1o/7yI&#10;Y/+7h2L/tX9d/7J8Wv+4gmD/uoRi/76IZv+7iWj/toRj/7SCYf+2hWT/toVk/7SDYv+0gmH/s4Fg&#10;/7WAYP+2gWH/uYRk/7mEZP+zfl7/sn1d/7R/X/+0gWL/s4Bh/7OAYf+wfV7/r3xd/7B9Xv+3hGX/&#10;uIVm/7OAY/+wgWP/sYJk/7SFZ/+zhGb/sYJk/7OEZv+yf2L/sX5h/7R+Yv+0fGH/tHxh/7B4Xf+0&#10;fV//tn5j/7iAZf+2fWL/snhg/7F3X/+zd13/tXlf/7R4Xv+1d17/tnhf/7d5YP+1eFz/snVZ/7Bz&#10;V/+ydVn/s3db/7F1Wf+vc1f/sHRY/7J2Wv+1eFz/snVZ/7BzV/+yclb/s3NX/7d2Wv+8e1//unld&#10;/7h3Wf+6eV3/uXhc/7p5Xf+5eFz/vHtf/718YP+8e1//vntg/757YP++eF7/vXhb/8F8X//Ef2L/&#10;v3xf/8KBY//FhGb/wIFi/8WGZ//Fhmf/w4Rl/8SEaP/GhWn/xoVp/8OCZv/Fgmf/w4Bl/8SBZP/I&#10;hWj/yYZp/8iFaP/IhWj/yYhq/8eGav/FhGj/x4Zq/8eGav/KiW3/zYxw/8iIbP/Him3/x4pt/8aL&#10;bf/Gi23/yI1v/8WKbP/EiWv/xIdq/8KFaP/Him3/xYhp/8OGZ//Ii2z/yYxt/8iLbP/Himv/x4pr&#10;/8iLbP/GiWz/xols/8aJav/Ii27/yYxt/8aLbf/Fimz/xItu/8iPcv/Ij3L/yI9y/8aNcP/Kj3H/&#10;yY5w/8aLbf/Hi2//xYxx/8OKb/+/h2z/vYVq/7uIbf+5hmv/u4ht/7mHbP+1g2r/toRr/7SCaf+u&#10;fGP/rnxj/658Y/+2hGv/w5F4/8WTev+0hG3/o3Nc/51wWf+abVj/lWpX/5BnU/8AAQD/AAEA/wAB&#10;AP8AAQD/AAEA/wABAP8AAQD/mpKF/6eOZv+qkWn/qY1m/6SGYP+tj2n/r5Fr/7CQaf+skGj/sJdu&#10;/7Kbcf+umG//q5hu/6mWbv+tl3D/sZt0/7KadP+vl3H/rpRv/7KYc/+3mnj/uJp2/7eZdf++nXr/&#10;vZx5/7ycdv/Do33/yamD/8upg//KqIL/yaeB/8mngf/KqIL/y6iA/8mmfv/Kp3//zquF/9Cthf/P&#10;rIT/0q+H/9GuhP/ProH/zq2A/9Cwgf/UtIX/07J//9Oyf//UsH7/0618/9WtfP/SqHj/0ad3/8+n&#10;dv/OpnX/0Kh3/8ymdf/LpXT/zaR2/86jdv/Ponj/1qd9/9Wmev/RoHX/0p90/9Gec//RnnP/zZxx&#10;/8mYbf/Mm3D/zZ5y/8ybcP/Mm3D/zptw/82ab//Pmm7/0Zxw/9Cbb//NmWr/ypZn/86aaP/Snmz/&#10;0Z5p/86bZv/MmGb/y5dl/8qWZP/KlGX/ypRm/8qUZv/NlGf/y5Nk/8qSY//Lk2L/ypJh/8ePXP/H&#10;jln/yI9a/8qRXP/JkFv/x49c/8aOW//Gjl3/yI5e/8iOXv/HjV3/xola/8SHWP/FiFn/yoxd/8WI&#10;W//EhVr/xYZb/8SFWv/Cg1j/wYJX/8KDWP/BhFj/v4RY/76DV/+/hFj/woVZ/8KFWf/Ag1f/wIFW&#10;/8KDV/+/gFT/w4RY/8aHW//EhVn/wYRX/8KFWP/Ahlj/wodb/8GGWv++g1f/v4RY/8GEWP/BhFj/&#10;wINX/7x/U/+9gFP/vIJU/7uBUf+9g1P/vYNV/7Z8Tv+4f1L/vIFV/7p/Vf+3eVD/snRL/7d4T/+5&#10;elH/u3xT/7p5Uf+7elL/unlR/7l4UP+4d0//uHdR/7d3Uf+3d1H/snRN/7FzTP+xdk7/sXZO/7B2&#10;Tv+yeFD/sXdP/7F2Tv+zdU7/sHJL/7BxSP+vcEf/r3BH/7JzSv+3eE//uXpR/7h5UP+3eE3/un1R&#10;/7x/Uv+9gFP/uXxP/7R3Sv+ydUj/tHVK/7R1Sv+0dUr/uHdN/7d2TP+7elD/u3pQ/7p5T/+5ek//&#10;vH1S/76BVf+9gFT/vIJU/7yCVP+4flD/tXtL/7R3Sv+2eUz/t3pN/7l8T/+3fU//t31P/7d8UP+6&#10;f1P/t3xQ/7V6Tv+1fE//t35R/7Z9UP+0e07/s3pN/7F7T/+wek7/sHpO/7B5UP+veE//rHVM/653&#10;Tv+zeVH/s3pP/7N6T/+1ek7/tntP/7Z7T/+5fE//vYBT/8CDVP+/gVL/voBR/7x+T/+5fE//uHtO&#10;/7R3S/+uc0f/snVJ/7J0S/+ydEv/snRN/7h6U/+zeFD/sHVN/6txSf+tc0v/r3RM/7B1S/+zdEv/&#10;s3RL/7RzS/+2dlD/snJM/7JyTP+wcEr/sXFL/7R0Tv+0dE7/snJM/7ByS/+0dk//s3dS/7N3Uv+0&#10;eVH/sXZO/7B1Tf+yd0//sndN/7J3Tf+yd03/sndN/7F2TP+zdUz/tXdO/7l6Uf+5ek//untQ/7l4&#10;Tv+4eU7/t3pO/7V6Tv+zeEz/s3lL/7V7Tf+yeEr/sXRH/7V6Tv+2e0//t3xQ/7h9U/+7gFb/uX5U&#10;/7l8UP+5fE//vX5S/71/UP+9f1D/woJS/8KEUf/ChFH/wIRQ/7uGUP++h0//vodP/8OKVf/DilX/&#10;wYhT/76GU/+9g1H/wIZU/7yEUf+9g1H/wYdV/8OJV//Bh1X/v4VT/8OJWf/Ahlb/wohY/8GHV/+/&#10;hVX/v4VV/76EVP+5gVD/vIRT/8CIV//BiVj/voZX/7uDVP+5gFP/uH9S/7d+Uf+4f1T/uH9U/7qB&#10;Vv+1e1P/snhQ/7N4UP+4fFf/tnpV/7N5U/+0elX/tH1X/7F6VP+welb/snxY/7B6WP+zfVv/tH1X&#10;/7h+Wf+2fFf/tHhU/7V5VP+5fVj/unxX/7l+Vv+1elL/tXpS/7x+V/+/hFz/v4Rc/7l/V/+6gFj/&#10;t4BX/7iBWP/AiWD/wIlg/7yFXP++hFz/voRc/7+FXf/Bh1//w4hg/8GFYP++gl3/vX9a/7h6U/+7&#10;gFj/wYZe/7+FXf+6gFj/u4Rb/8CJYP/Ik2n/xpFn/8KNY//BjGD/wo1h/8KOX/+9iVr/vYlZ/8ON&#10;Xv/CjF3/voha/7+JW//DjV//woxe/8WPYf/EkGD/yJRk/8uXZ//Jlmf/xJFk/8GOYf/Cj2L/wI1i&#10;/72KX//BjmP/w5Bl/8KOZv+6hl7/u4ph/7uKYv+5iGD/uolh/7iHX/+1hFz/tYRc/8KOZ//IlG3/&#10;wY1m/7uFYf+7hWH/uIJg/7V/Xf+4gmD/u4Vj/72IZv+7iWb/t4Vi/7SDYv+4h2b/t4Vk/7aEY/+0&#10;gmH/tYBg/7WAYP+1gGD/uoVl/7qFZf+zfl//sn1e/7R/YP+0gWL/s4Bh/7OAYf+zgGH/sX5f/7B9&#10;Xv+zgGH/tYJj/7WEZP+2h2n/todp/7SFZ/+zhGb/toVl/7mIaP+3hGX/uoVm/7mEZf+2f2H/tX5g&#10;/7F6XP+yfV7/tn9h/7qDZf+7gmf/tXxh/7N6X/+2el7/tnpg/7R4Xv+1d17/tnhf/7Z4X/+0d1v/&#10;s3Za/7F0WP+vc1f/sHRY/7F1Wf+wdFj/r3NX/7F1Wf+zd1v/sXRY/7F0V/+0dFj/tXRY/7l4Wv+6&#10;eVv/vHlc/7h1WP+7eFv/uHdb/7p5Xf+6eV3/vHtf/718YP+7eV//vHle/757YP+/eV//vXhb/8N+&#10;Yf/FgmX/wH9h/8GAYv/Cg2T/v4Bh/8OEZf/DhGX/woJm/8SEaP/Eg2f/w4Jm/8SBZv/FgmX/yINm&#10;/8qFaP/JhGX/xYNj/8aEZP/Fg2P/x4Zm/8iHaf/GhWf/xIRo/8eGav/Mi2//zYxw/8mIbP/JiW3/&#10;x4pt/8aJbP/FiGv/xYps/8WIa//FiGv/xols/8GEZ//GiWr/xolq/8WIaf/Ii2z/yIts/8aJav/H&#10;imv/xYhp/8aJbP/Fimz/xYps/8WKbP/JjnD/y5Bw/8aLbf/CiWz/wIdq/8WMb//Ij3L/yI9y/8aL&#10;bf/HjG7/xott/8SJa//Gi23/x4xu/8OKb/++hmv/vYVq/76IbP+7iG3/uYZr/7WDaP+0gmn/tIBo&#10;/7N/Z/+ve2P/rXlh/615Yf+ygGf/uIZv/7eHcP+vf2j/onRd/5xuV/+abVj/lmtY/5RpVv9GHQn/&#10;AAEA/wABAP8AAQD/AAEA/wABAP8AAQD/pIxm/6WMZP+njmb/popj/6eHYP+vj2j/sZFq/7GRav+t&#10;kWn/r5Zt/7Kbcf+rmHD/qpdv/6iVbf+tl3D/sJpz/7CYdP+wmHT/sJZz/7KVc/+1mHb/upx4/7qc&#10;eP+9nHn/vp16/7+dev/Do33/x6eB/8mpg//KqIL/yKaA/8imgP/IpoD/yqmA/8mmfv/LqIL/0K2H&#10;/8+shv/Sr4n/0K2F/82qgv/PrYD/zKp9/8+tff/Tsn//0bB9/9Gwff/Srnr/0q15/9evfv/Vq3v/&#10;1al6/9Kmd//OonP/0aV2/9Cmdv/Qpnb/z6R3/9GleP/Po3b/1KV5/9Oid//Mm3D/0p9y/9Gecf/O&#10;m27/zZpt/82abf/Sn3L/zp5w/8ubbf/QnXL/0Z5z/86bcP/MmW7/zptw/8uYbf/Ll2j/x5Nk/8yY&#10;aP/Tn23/0Jxq/8yYZv/Ll2X/ypZk/8qWZP/KlGX/yZNk/8uTZP/MlGX/ypJj/8iQYf/KkGD/zZNj&#10;/8iOXP/GjFr/y49b/8uSXf/KkVz/yZBb/8aOW//Hj1z/x41d/8iOXv/GjFz/x4pb/8SHWP/Eh1j/&#10;yoxd/8WGWv/Cg1f/xIVa/8eIXf/EhVr/xIVa/8OGWv+/hFj/v4RY/76DV/+/hFj/wINX/7+CVv/A&#10;g1f/woNY/8GCV/+/gFT/woNX/8WGWv/EhVn/xIda/8SHWv+/hFj/voNX/72CVv+8gVX/vYJW/72C&#10;Vv/Ag1f/wYRY/7p9Uf+7flH/u35R/7l/T/+6gFD/uH5O/7Z8TP+4flD/un9T/7d8UP+1eEz/sXNK&#10;/7R2Tf+4eVD/tndO/7l4UP+7elL/unlR/7l4UP+5eFL/unlT/7d3Uf+yckz/snRN/7J0Tf+yd0//&#10;r3RM/65zS/+xdk7/sHZO/7N4UP+zeE7/s3VM/7BySf+wcUj/sHFI/7J0S/+0dk3/t3pO/7d6Tv+3&#10;ek7/t3pN/7h7Tv+7flH/uHtO/7h5Tf+zdEn/s3RJ/7N0Sf+zdEn/tHVK/7N0Sf+6eU//untQ/7p7&#10;UP+6e1D/u35S/7+CVv+8glT/uX9R/72DU/+3fU3/s3lJ/7V4Sf+0d0j/tnhJ/7Z3S/+4e07/t3pO&#10;/7R5Tf+2e0//tXpO/7N4TP+1ek7/tHtO/7R7Tv+yeUz/s3pN/7N6Tf+wekz/sXtP/7F7T/+veE//&#10;rHVM/61zS/+xd0//snlO/7F2TP+0eU3/tXpO/7Z8Tv+8f1L/voFU/8GEVf++gVL/vH9Q/72AUf+3&#10;fU//tXtN/7B2SP+uc0f/sndL/7R5Tf+0dk3/uXtS/7t9Vv+zeFD/r3RM/6xxSf+tc0v/r3RM/690&#10;TP+vcUr/rW1H/6xsRv+yckz/tnZQ/7V1T/+xcUv/sXFL/7R0Tv+3d1H/t3dR/7N1Tv+xc0z/tXdS&#10;/7V5VP+0eVH/r3RM/65zS/+wdUv/sndN/7B1S/+vdEr/sXZM/7J0S/+zdUz/uHlQ/7d4T/+3eE//&#10;tndO/7V2Tf+3ek7/tHlN/7V6Tv+zek3/snpL/7R6TP+zeUv/r3RI/7J3S/+0eU//uH1T/7h9U/+6&#10;f1X/tntR/7R2Tf+7flL/v4BU/7+BUv+/gVL/woJS/8KEUf/Bg1D/voJO/76FUP+/hk//vYRN/8GI&#10;U//Gilb/w4dT/8GHVf/AhlT/xYtZ/8OJV//Bh1X/wIZU/8OJV//CiFb/v4VT/8GHV/+/hVX/v4VV&#10;/7+FV/++hlf/vIRV/7qCU/+6glP/v4dY/8CIWf/AiFn/u4NU/7iAUf+5gFP/uH9S/7d+Uf+6gVb/&#10;uH9U/7R6Uv+zeVH/sXdP/7F3T/+6fln/uHxX/7V7Vf+6gFr/vIJc/7iBW/+zfFX/r3lV/7B6Vv+z&#10;fFb/t3xa/7d9WP+3e1f/uX1Z/7yAW/+8fln/vX9Y/7p/V/+0eVH/t3xU/7x+V/++gFn/vIFZ/7yB&#10;Wf+8glr/vYNb/72DW/+8hVz/vYZd/7yFXP+9g1v/u4FZ/7d9Vf+6gFj/wYdf/8KHX/+7gFj/uX5W&#10;/7R5Uf+4fVX/v4Rc/76EXP+2f1b/tn9W/7WAVv+8hmD/v4pg/8CMZP/AjGT/wYxg/8OPYP/AjF3/&#10;vYla/8GLXP/DjV//vYdZ/72HWf/CjF7/xpBi/8iUZf/GkmL/xJFi/8SSX//ElGT/wpJi/8CQYP+/&#10;j2H/vo5g/72MYf/BjmP/wo9k/8OPZ//Cjmb/wY1l/7+LZP+9jGT/u4pi/7mIYP+1hFz/tINb/7uK&#10;Yv+6iWH/uIRf/7WAXv+7hWP/vIZk/7yGZP+6hGL/u4di/7uJZv+4iGT/toZi/7aGYv+4iGT/toVk&#10;/7eFZP+2hGP/uINj/7WAYP+zfl7/uINj/7uGZ/+5hGX/tH9g/7J/YP+xgGD/sYBg/7OCYv+0g2P/&#10;sYBg/659Xf+vfl7/sH9f/7SDY/+2hWX/tYRk/7SDY/+ygWH/s4Ji/7iFZv+4hWb/u4Zn/7qFZv+3&#10;gmP/sn1e/7B7XP+xfF3/sntd/7Z/Yf+8g2b/uYBj/7V8X/+1fGH/uHxg/7Z6Xv+1eV//tnhf/7V3&#10;Xv+0dl3/tHdb/7F0WP+wdFj/r3NX/7J2Wv+ydlr/r3NX/69zV/+vc1f/sHNX/7F0V/+3d1v/t3Za&#10;/7d2WP+7eFv/u3hb/7d0V/+4dVj/undc/7d2Wv+3dlr/uXhc/718YP+3dlr/uXhc/8B9Yv/BfmP/&#10;wX5j/8SBZP/DgmT/wYBi/8OEZf/Cg2T/vH9g/71+X/++fmL/v39j/8SDZ//Dgmb/w4Bl/8J/ZP/G&#10;gWL/yYRl/8yHaP/MhmX/x4Jh/8eFY//HhWP/yYdn/8eGZv/Eg2P/woFj/8SDZf/GhWf/x4Zq/8iH&#10;a//KiW3/yIdr/8SEaP/EhGj/v4Jl/8GEZ//FiGv/yItu/8SHaP/Eh2j/xolq/8WIaf/Eh2j/xYhp&#10;/8aJav/Eh2j/wYRn/8OGaf/Gi23/xYps/8OKbf/GjXD/xItu/8CHav/Dim3/w4pt/8KJbP/Dim3/&#10;yI1v/8WKbP/FiGv/w4Zp/8KHaf/Ch2n/w4pt/8WMb/+/iGr/vIRp/7qEaP+5hmv/t4Rp/7WCZ/+0&#10;gWb/sX1l/7N/Z/+ve2P/rHhi/656ZP+ufGX/sH5n/6x8Zv+qfGX/o3Ve/5ptVv+Ya1T/mGtW/5Rp&#10;Vv+PZFH/JQAA/wABAP8AAQD/AAEA/wABAP8AAQD/pIxm/6aNZf+pkGj/popj/6iMZP+xkWr/sJBp&#10;/7GRav+vk2v/sJdu/7Sbc/+vmXL/rZdw/62Xcv+vmXT/sJh0/6+Xc/+xl3T/sZd0/7aZd/+6nHr/&#10;vJ56/7+ee/++nXr/w6F+/8Sif//FpX//xaV//8amgP/KqIL/yqiC/8qogv/KqYD/yqmA/8imgP/J&#10;p4H/zqyG/82qhP/Rr4n/0q+H/9Kvhf/UsoX/0a+C/8+tff/RsH3/0bB9/9Swfv/UsH7/0qx7/9et&#10;ff/Xq3z/1qp7/9Kmd//RonT/1aZ4/9Kmd//QpHf/zqJ1/9GleP/UpXn/0aJ0/8+fcf/Kmmz/z5xv&#10;/9Cdbv/Snm7/0Z1t/9Gdbf/UoHD/0p5u/82Zav/RnnH/0p9y/9Gec//Kl2z/y5ht/8mWa//Jlmv/&#10;y5do/8+bbP/Snm7/zppo/8yYZv/Ll2X/zJdl/8qVY//Jk2T/yJJj/8qSY//MlGX/z5do/8qSYf/J&#10;j1//zZNj/8qQYP/HjVv/y5Ff/8uTYP/Kkl//yZFe/8ePXP/JkV7/yY9f/8aMWv/Hilv/xola/8WJ&#10;V//FiFn/x4la/8OEWP/Cg1f/xYZa/8aHW//Fhlr/x4hd/8WIXP+/hFj/voNX/7uAVP+6f1P/v4RY&#10;/8GEWP/BhFj/wYJX/8GCV/+/gFX/wIFW/8OEWf/Cg1j/woVZ/8OGWv/ChVn/wINX/72CVv+8gVX/&#10;u4BU/7p/U/+9glb/wYRY/7x/Uv+9gFP/u35R/7l/T/+2fEz/tnxM/7h+Tv+4flD/uH5Q/7d8UP+2&#10;eU3/tHZN/7V3Tv+4elH/tXdO/7t8U/+6e1L/uHdP/7p5U/+5eVP/uXlT/7d3Uf+ydE3/sXNM/7J0&#10;S/+zdU7/r3RM/65zS/+vdEz/sXZO/7F2Tv+xdkz/s3hO/7J0S/+xc0r/sXNK/7R2Tf+1d07/tnlN&#10;/7V4TP+1eEz/tHdK/7V4S/+2eUz/tXhL/7d4Tf+zdEn/tHVK/7d4Tf+5ek//untQ/7d4Tf+5ek//&#10;untQ/7l6T/+6e1D/vH9S/7qAUv+5f1H/t39Q/7qAUP+2fEz/tXtL/7h7TP+2eUr/tnhJ/7R2R/+4&#10;e07/un1R/7d6Tv+5fFD/tntP/7V6Tv+2e0//tXpO/7R7Tv+zek3/tHtO/7R8Tf+zek3/tHtO/7N6&#10;T/+wdk7/sXdP/7J4UP+yeFD/s3hO/7N4Tv+6f1P/voFV/72AU/+9gFP/voFU/7+CU/+9g1X/u4FR&#10;/7qAUv+2fE7/s3tM/7B3Sv+zek3/snlM/7J3S/+xdkz/uHpT/7p8Vf+2eFH/sHVN/690TP+wdU3/&#10;sndP/7J3T/+vcUr/rW9I/61vSP+ydE3/s3VO/7ByS/+ucEn/rnBJ/65wSf+xc0z/tHZP/7J0Tf+w&#10;ckv/snRN/7Z4Uf+zeFD/sndP/690Sv+vdEr/s3VM/7N2Sv+zdkr/snRL/7FzSv+ydE3/t3dR/7Z2&#10;UP+1dU//tXZN/7V3Tv+0eU//tHlP/7R7Tv+0e07/sHdK/7F4S/+zeEz/s3hM/7R5Tf+1elD/tntR&#10;/7Z7Uf+4fVP/tXpQ/7N4Tv+2eU3/vH1R/7x+T/++gFH/wYFR/76CUP/Agk//wYNQ/8KGUv/EiFL/&#10;wIRQ/8SGU//Fh1T/w4VS/8OJV//AhlT/w4lX/8OJV//DiVf/w4dT/8OHU//Bh1X/vIJQ/76EVP+7&#10;g1L/uoJR/7qCU/++hlf/uYNU/7eBUv+9h1j/xIxd/8GJWv/AiFn/uoJT/7d/UP+3f1D/uH9S/7qB&#10;VP+5gFP/uH9U/7R7UP+2fFT/s3lR/7V7U/+7f1r/t3tW/7d8VP+6f1f/vIJc/7qAWv+zeVP/snhS&#10;/7F3Uv+0elX/tntZ/7d7Wf+3e1n/uX1Z/71+W/+6fFf/vH5Z/7uAWP+6fFX/u4BY/7x+V/+6f1f/&#10;u4BY/76DW/+/hFz/vYNb/7uBWf+8glr/v4Vd/8CGXv+/hV3/vIJa/7V7U/+0elL/uoBa/7yCWv+5&#10;f1f/uX5W/7uAWP+8gVf/v4Zb/8CHXP+4gVj/tH9V/7WAVv+zf1j/tIBZ/8CMZf/Cjmb/vopi/8KP&#10;Yv/Cjl//vYla/72JWf/AjF3/vIhZ/7uHWP/AjF3/xZFi/8eUZ//HlGX/xJRk/8KSYv/BkWH/wZFh&#10;/8CQYP/CkmT/wpJk/76NYv/AjWL/wIxk/8GNZf/EkGj/wo5n/76KY/+7imL/u4pi/72MZP+7imL/&#10;uIdf/7iHX/+3hWD/tIJd/7eCYP+5hGL/uoVj/76JZ/++imX/uIZh/7eFYP+2hmD/toZi/7SGYv+3&#10;h2P/toZi/7iIZP++jGn/uohl/7qFZf+6hWX/vIdn/7mEZf+3hGX/tYJj/7WCY/+ygWH/sYBg/7KB&#10;Yf+1hGT/tYRk/7GAYP+xgGD/soFg/7KBYf+zgmH/tINi/7SDY/+0g2P/t4Rl/7iFZv+5hmf/uIVm&#10;/7qFZv+5hGX/t4Jj/7F8Xf+2f2H/tn9h/7Z/Yf+8g2b/u4Jl/7d+Yf+4fV//uH1f/7Z6Xv+1eV3/&#10;tXde/7N1XP+0dl3/tXhc/7J2Wv+xdVn/sHRY/7F1Wf+wdFj/r3NX/7B0WP+vc1f/rXFV/7BzVv+4&#10;eFz/uHdZ/7h3Wf+7eFv/vHlc/7l2Wf+3dFf/uHVY/7d2Wv+3dlr/t3Za/7p5Xf+6eV3/vHtf/7x7&#10;X/++e2D/wH1i/8OCZv/CgWX/woFl/8OEZf/BgmP/v4Bh/71+X/+/gGH/v4Bh/8OCZP/DgmT/w4Bj&#10;/8R/Yv/HgGL/zIZl/8+JaP/Jg2L/x4Fg/8mEY//IhmT/yYdn/8iGZv/GhGT/xYNj/8WDY//Gg2b/&#10;x4Rn/8eEZ//IhWj/y4ht/8eGaP/FhGj/w4Nn/8eKbf/GiWz/xYhp/8SHaP/Dhmf/w4Zn/8SHaP/D&#10;hmf/x4hp/8eIaf/Eh2r/woVo/8KHaf/Fimz/wols/8OKbf/Ei27/wols/7+Gaf/BiGr/x4xu/8eM&#10;bv/EiWv/xott/8aLbf/Gi23/xIlr/8SJa//EiWv/wIdq/8KJbP/Ah2r/vIRp/7qCZ/+3hGn/t4Rp&#10;/7aDaP+0gWb/sHxk/7N/Z/+xfWf/r3tl/6x6Y/+semP/qXlj/6V1X/+neWL/pnhh/6BzXP+fclv/&#10;m25X/5dqVf+RZlP/jmNQ/wABAP8AAQD/AAEA/wABAP8AAQD/po5o/6aOaP+okGr/qZBo/6qRaf+x&#10;lW3/spZv/7CUbf+ymXH/sphz/7acd/+ymnb/r5dz/7CYdP+zmXb/sZd0/7CWc/+zlnT/t5p4/7ic&#10;d/+7nXn/u515/7yeev+9nHn/v557/8SjgP/Hp4H/xqR+/8akfv/Jp4H/yqiC/8uqgf/MqoT/y6mD&#10;/8+th//PrYf/0K6I/8+th//Qr4b/07CG/9WyiP/UsoX/1rGE/9aygv/Xs4P/1rKC/9Wxgf/WsH//&#10;1a9+/9qwgP/XrH//1qp9/9Soe//Vpnr/0aV4/9GleP/QpHf/0qZ5/9GleP/TpHj/z6By/8+gcv/N&#10;nW//y5tt/8+cbf/Tn2//059v/9SgcP/Tn2//0p5u/9Ccbf/Sn3L/0Z5x/8WVZ//CkmT/vote/8SR&#10;ZP/Kl2r/zZlq/9Gdbv/Snm//zppq/82Zaf/PmWr/zJZn/8uVZv/Jk2T/y5Nk/8qSYf/NlWT/y5Nk&#10;/8mRYP/JkWD/ypBg/82TY//KkmH/ypJh/8mRYP/JkWD/yJBf/8iQX//Ijl7/xoxc/8SKWv/DiVn/&#10;xola/8aJWv/GiVr/xIda/8KFVv/EhVn/xodb/8SFWf/EhVn/xYhb/8OGWv+7gFT/vIFV/7yBVf+/&#10;hFj/wYZa/76DV/+/glb/v4JW/8GEWP/Bg1r/voBX/76AV//Agln/vYJY/76DWf+9glj/voNZ/7yB&#10;V/+8gVX/u4BU/7p/U/+9gFT/v4JV/7+CVf++gVT/vIJU/7qAUP+6gFL/uX9R/7qAUv+4fVH/tXpO&#10;/7V6UP+1elD/tHlR/7N4UP+1elL/uH1V/7l7VP+4elP/t3dR/7V1T/+5eVP/t3lS/7Z4Uf+3eVL/&#10;tHZP/7N1Tv+ydE3/sXNM/7FzTP+xc0z/uHpT/7d5Uv+1d07/tHZN/7BySf+1dk3/tXVP/7Z2UP+4&#10;eVD/uXpR/7h5UP+2d07/s3ZK/7N2Sv+0d0v/tHdL/7V2S/+4eU7/uXpP/7p7UP+/gFX/vH9T/7p9&#10;Uf+6fVH/u35R/7h7Tv+5fE//uHtO/7l/Uf+5f0//t31N/7d9Tf+5fE3/vH9Q/7yATv+6fE3/t3lK&#10;/7d5Sv+4e0z/uXxP/7l8T/+6fVH/uXxQ/7d6Tf+4e07/uXxP/7Z8Tv+1e03/tXtN/7R8Tf+xeUr/&#10;sHdK/7F4Tf+xd0//snhQ/7N5Uf+yeU7/tHlP/7Z7Uf+4fVH/u4BU/7yCVP++hFb/voRW/7yCVP++&#10;hFb/voRW/7l/Uf+2fVD/tHtO/7J5Tv+yeU7/snlO/7J4UP+zeFD/tHlR/690TP+wdU3/sHVN/61y&#10;Sv+vdEz/sndP/7B2Tv+vdU3/rnRM/7B1Tf+wdU3/r3RM/6xxSf+rcEj/rHFJ/61ySv+vdEz/rnNL&#10;/690TP+vdEz/r3RM/7F2Tv+ydE3/snRN/7N1Tv+zdUz/snRL/7R2Tf+1d07/s3VM/7FzTP+ydE3/&#10;tHZP/7N1Tv+0dk//tnhR/7Z4Uf+yd0//s3hQ/7F3T/+xeE3/r3ZL/692S/+xdkz/sXZM/7R5T/+2&#10;e1H/tntR/7V6Tv+zeEz/s3hM/7V6Tv+6fVH/uHtO/7l8T/+6fU7/vYBR/7yATv++glD/v4NR/8KE&#10;Uf/Fh1T/w4VS/8OFUv/EhlP/w4dV/8OHVf+/g0//woZS/8SIVP/FiVX/xYlV/8KGUv/AhFD/v4VT&#10;/7yEUf+7g1D/u4NS/7yEU/+7hlT/uYRS/7mEUv+/h1j/vIRV/76FWP/Ah1r/vYJW/7h9Uf+3fFD/&#10;uH1R/7d8UP+2fVD/t35R/7h/VP+7glf/uX9X/7l/V/+6gFj/u4BY/7p/V/+8gVn/vIFZ/7l+Vv+0&#10;eVH/s3hQ/7Z6Vv+7f1v/vn9c/7t8Wf+3eFX/uXpX/7p7WP+7fVj/vH5Z/71/Wv+7fVb/v4Rc/7+E&#10;XP+7gFj/u4BY/8GFYP/BhWD/vIJa/7l/V/+/hV3/wIZe/8CGXv/Ahl7/v4Vd/7qAWP+1e1X/tXtV&#10;/7h+WP+5f1n/uX9Z/8OJYf/Fi2P/wIlg/8CJYP+6g1r/t4BX/7uEW/+8hVz/uoNa/7yFXP+4g1n/&#10;uYRa/8CLX//Cjl//wIxd/8KOXv/Dj1//wo5f/8CMXf+9il3/wY5h/8SRZP/Dk2X/xJRk/8aWZv/E&#10;lGT/v49h/7+PYf/AkWP/xZVn/8STaP/Ek2j/w5Jp/8CPZv+/jmX/v45l/7uKYv+7imH/uolg/7mI&#10;X/+5iF//uYhg/7iGYf+6iGP/t4Vi/7SCYf+zgWD/tIJh/7iGY/+/jWr/uYll/7aGYv+yhGD/tIZi&#10;/7SGYv+0hmL/tIZi/7aGYv+4iGT/uYll/7uJaP+5h2b/uYdm/7mGZ/+zgmL/tYRk/7WEZP+xg2L/&#10;sIJh/7KBYf+ygWH/soFh/7B/X/+vfl3/sYBf/7KBYf+xgGD/soFg/7aFZf+2hWX/toVl/7SDY/+z&#10;gmL/tYRk/7iFZv+4hWb/uYRl/7aBYv+2f2H/tn9h/7d+Yf+5gGP/uH9i/7d+Yf+2fWD/t3xe/7V6&#10;XP+2el7/tXld/7J2Wv+ydlr/tHhc/7R4XP+xdVn/q3JX/610Wf+rclf/q3FZ/6tyV/+wdFr/rXFV&#10;/6xwVP+tcFP/s3NX/7V0Vv+1dFb/uHdZ/7Z1V/+1dFb/tHNV/7R1Vv+2d1j/uXpb/7t8Xf+7fF3/&#10;uXpb/7l4XP+6eV3/vn1h/8B/Y//BgGT/v39j/75+Yv/AgGT/v39j/7x8YP/AgWL/wYJj/8GCY//B&#10;gGL/v35e/8OBYf/IgWP/x4Bi/8Z/Yf/FgGH/x4Jj/8WDY//Fg2P/xINj/8WEZP/Ihmb/x4Vl/8aE&#10;ZP/Ihmb/yYdn/8eFZf/HhGf/yIVo/8eGaP/GhWf/woJm/8ODZ//FiGv/xIdq/8KFaP/ChWj/w4Zp&#10;/8SHav/ChWj/xYVp/8SEaP/Dhmn/xYhr/8SJa//DiGr/wolu/8OKbf/Ah2r/wols/8KJbP/CiWv/&#10;wYhq/8KJbP/Ei27/xott/8aLbf/HjG7/xYps/8SJa//CiWz/voVo/76Fav++hmv/vYVq/7qEav+3&#10;hGn/t4Rp/7eEaf+0gGj/sX1l/658Zf+wfmf/sH1o/698Z/+reGP/pXVf/6Z2YP+neWL/pHZf/6R1&#10;Yf+jdGD/nW5a/5prV/+VaFP/kGNO/wABAP8AAQD/AAEA/wABAP8AAQD/q5Nt/6iQav+nkGf/q5Jq&#10;/66Vbf+0mHH/tJhx/7OXcP+ymHP/s5l0/7Wdd/+ymnb/r5dz/6+Xc/+xl3T/sZd0/7KVc/+zlnT/&#10;t5t2/7ufev+8nnr/u515/7udef+/nnv/wqF+/8SjgP/Hp4H/xaN9/8qogv/MqoT/yqmA/8qpgP/O&#10;q4X/zaqE/86rhf/Rroj/1LOK/9e0jP/XtIr/2reN/9m2jP/XsoX/17OD/9u3h//YtIT/1rKC/9aw&#10;gf/WsIH/2bCC/9qvgv/YrH//1qp9/9eofP/Vpnz/1aZ8/9OmfP/UqHv/0qZ5/9Slef/TpHj/1KV3&#10;/9Kjdf/QoHL/z59x/9Cdbv/Rnm//059v/9Whcf/VoXH/1qJz/9Kfcv/Lm23/x5dp/7+PYf+9jV//&#10;vY1f/8SRZP/Jlmn/zJhp/8+bbP/Snm//0Jxt/82Zav/Jk2X/yJJj/8qUZf/KlGX/yZRi/8qSYf/L&#10;k2L/y5Ni/8yUZf/KkmP/yJBh/8qSY//KkmP/y5Nk/8mRYv/IkGH/yJBf/8aOXf/GjFz/xoxc/8WL&#10;W//Eilr/xYhb/8aJXP/FiFv/xIda/8WIW//IiV3/xodb/8KDV//EhVn/xodb/8SHWv+7gFT/vYJW&#10;/76DV/+/hFj/v4RY/72CVv+/glb/wINX/8GDWv/ChFv/wIJZ/76AV//Agln/wIJZ/7+EXP+9glj/&#10;vYJY/7yBV/+8gVX/vYBU/72AVP+/glX/voFU/8CDVv/BhFf/v4VX/76EVv+9g1X/uoBS/7p/U/+3&#10;fFD/tXpQ/7V6UP+0eU//tHlR/7N4UP+1elL/uH1V/7t9Vv+4elP/tnZQ/7V1T/+4eFL/tnhR/7R2&#10;T/+zeFD/sndP/7B1Tf+xc0z/sXNM/7d5Uv+5eVP/uXpR/7h5UP+5elH/uXpR/7d4T/+6e1L/uXpR&#10;/7d3Uf+3d1H/uHlQ/7h5UP+3eE//tndO/7Z3Tv+2d07/tXZL/7Z3Tv+3eE//uXxQ/7l8UP+9gFT/&#10;vYBU/7p9Uf+4e07/uXxP/7l8T/+5fE//t3pL/7d6S/+4fk7/t31N/7Z8TP+4e0z/vIBO/7yATv+6&#10;fkz/t3pL/7d6S/+6fU7/u35R/7l8T/+4e07/t3pN/7d6Tf+4e07/uXxN/7d9Tf+2fEz/tnxO/7V7&#10;Tf+wdkj/sHVJ/7F2Sv+yeU7/s3pP/7J5Tv+yeU7/tHlP/7Z7T/+4fVH/uoBS/72DVf+/hVf/v4VX&#10;/72DVf+8hFX/vIRV/7qAUv+5gFP/tXxP/7J5Tv+yeU7/snlO/7J4UP+zeFD/s3hQ/690TP+xdkz/&#10;sndN/690Sv+wdU3/sXZO/691Tf+udEz/rnRM/691Tf+udEz/rHJK/6txSf+sckr/rnNL/650TP+u&#10;dEz/rXNL/690TP+wdU3/r3RM/690TP+zdU7/snRN/7R2T/+0dk3/s3VM/7R2Tf+0dk3/snRL/7Fz&#10;TP+zdU7/s3VO/7J0Tf+zdU7/tHZP/7Z4Uf+zeFD/sndP/691Tf+vdU3/r3VN/691Tf+wd0z/r3ZL&#10;/7R5T/+4fVP/tXpQ/7N4Tv+wdUn/sndL/7Z7T/+6fVH/t3pO/7l8T/+9gFP/vYBR/72AUf+/glP/&#10;wIRS/8ODU//BgVH/wYFR/8ODU//FhVX/w4dV/8OHVf/DhVL/wYdV/8OHU//Dh1P/xYlV/8WJVf/B&#10;h1X/wYdV/72FUv+8hFP/uYRS/7uGVP+7hlT/vYVU/7yEU/++hlf/vIRV/7+EWP+/hFj/vYJW/7uA&#10;VP+8gVX/u4BU/7h9Uf+6f1P/u4BU/7uCV/+7glf/t31V/7qAWP+8glr/voRc/76DW/+9glr/u4BY&#10;/7l+Vv+0eVH/tXlU/7h8WP++f1z/vn9c/7t8W/+3eFX/uHlW/7t7WP+8fln/vH5Z/71/Wv+8flf/&#10;vH5X/7uAWP+6f1f/u39a/76CXf+7gVv/uX9Z/7qAWv/Ahl7/wohg/8OJYf/Ahl7/vIJa/7uBW/+6&#10;gFr/uX9Z/7h+WP+4flj/tn9Y/8KLYv/FjmX/wYph/76HXv+6g1r/t4BX/7uEW/++h17/vIVc/7yF&#10;XP+4gVj/uINZ/76JX//Ai1//v4tc/8KOX//Dj2D/wo5f/8GOYf/BjmH/wY5h/8SRZP/Dk2X/xpNk&#10;/8eUZf/ElGT/xZVl/8WVZ//Glmj/xpdp/8WVZ//Ek2j/wpFm/8CPZv/Aj2b/wI9m/7uKYf+/jmX/&#10;wZBn/72MY/+7imH/uYhg/7mHYv+6iGX/uIZj/7SCYf+zgWD/tIJh/7qIZf+8jGj/uIhk/7aGYv+0&#10;hmL/tYdj/7SGYv+zhWH/s4Vh/7WFYf+3h2P/uYll/7yKaf+4h2b/toVk/7WEZP+zgmL/tYRk/7aF&#10;Zf+xg2L/sIJh/6+BYP+xgGD/s4Ji/7KBYf+xgGD/sYBf/7GAX/+vfl7/soFh/7aFZf+0g2P/tINj&#10;/7KBYf+ygWH/tYRk/7eEZf+3hGX/t4Jj/7aBYv+1fmD/tX5g/7Z9YP+4f2L/t35h/7Z9YP+1fF//&#10;t3xe/7d8Xv+4fV//uHxg/7Z6Xv+1eV3/tXld/7V5X/+vdV3/qnFW/61zW/+vc1n/rXFV/61xVf+v&#10;c1f/rHBU/6tvU/+tcFP/sXRX/7NzV/+yclb/tXRY/7Z1Wf+3dlr/tXRY/7N0Vf+1dlf/untc/71+&#10;X/+8fV7/untc/7l4XP+9fGD/v35i/79+Yv+/fmL/wH9j/79+Yv/Af2P/wH9j/759X//Af2H/wYJj&#10;/8OCZP/BgGD/v35e/8KAYP/GgWL/xYBh/8WAYf/DgWH/xoRk/8WDY//DgmT/w4Jk/8aFZ//Hhmj/&#10;xoVn/8aFZf/Hhmb/x4Zm/8aEZP/HhWX/x4Rn/8WEZv/FhGb/xINl/8ODZ//Eh2r/w4Zp/8KFaP/D&#10;hmn/woVo/8OGaf/EhGj/xIRo/8WFaf/Dhmn/xIdq/8SHav/Ch2n/xIhs/8SJa//Ah2r/wIdq/8KJ&#10;bP/Ah2r/wIdq/8KJbP/Ei27/xYxv/8OKbf/HjG7/w4pt/8SJa//Dim//wYht/8CHbP/BiG3/vYdt&#10;/7uFa/+5g2n/uYNp/7eDa/+0gGj/soBp/7F/aP+te2T/rntm/6x5ZP+pdmH/p3Rf/6d3Yf+meGH/&#10;pHZf/6JzX/+gcV3/nG1Z/5tsWP+VZlL/j2JN/wABAP8AAQD/AAEA/wABAP8AAQD/q5Nt/6iQav+p&#10;kmn/rpVt/6+Wbv+0mHH/tZl0/7OZdP+wlnH/sZlz/7Obd/+zm3f/sZl1/7CWc/+wlnP/tZh2/7WY&#10;dv+0mHP/uJx3/7yge/+8nnr/u515/7yeev+/oX3/waN//8algv/IqIL/x6eB/8yqhP/Nq4X/zKmB&#10;/8ypgf/Oq4P/zquF/9Cthf/Vsor/2baO/9e0iv/buI7/3LqN/9u5jP/YtIT/2bWF/925if/btYb/&#10;2rSF/9mzhP/bsoT/2rGD/9qvgv/aroH/16t+/9WpfP/Vpnz/1qd7/9Wofv/YqX3/1qd7/9Slef/U&#10;pXn/1qd7/9Sld//SonT/0KBy/9Gecf/Sn3L/0Z5v/9Wic//XpHf/16R3/8+fcf/Gl2v/wJFl/7qL&#10;X/+5iF3/vo5g/8SRZP/IlWj/ypdq/8uXaP/Pm2z/zZlq/8uVZ//Fj2H/w41e/8aQYf/Ik2H/yJNh&#10;/8iTYf/KkmH/zJRj/86WZ//KkmP/yJBh/8mRYv/KkmP/y5Nk/8mRYv/Hj2D/yJBh/8WNXP/Fi1v/&#10;xoxc/8WLXf/Fi13/xIld/8WIXP/Eh1v/xYhc/8eKXv/Ii17/xodb/8KDV//EhVn/xYZa/8SHWv++&#10;g1f/voNX/76DV/+/hFj/vYJW/72CVv+/hFj/wYRY/8CCWf/Bg1r/wIJZ/71/WP/Aglv/wYNc/8GD&#10;XP+9glr/vYJa/71/Vv+9gFT/wINX/7+CVv+/gFT/v4BU/8KFWP/Dhln/woVY/7+FV/+9g1X/u4BU&#10;/7d8UP+4fVP/tXpQ/7N4Tv+zeE7/s3hQ/7N4UP+0eVH/uH1V/71/WP+6fFX/t3dR/7d3Uf+3d1H/&#10;tHZP/7R2T/+yd0//sHVN/7B1Tf+ydE3/snRN/7p6VP+7fFP/uHlQ/7h3T/+6eU//vHtT/7t6Uv+8&#10;fVT/u3xT/7h4Uv+3d1H/t3dR/7d3Uf+3d1H/t3hP/7Z3Tv+1dk3/tndO/7d4T/+4eVD/uXxQ/7l8&#10;UP+8f1P/u35S/7l8T/+4e07/uHtO/7h7Tv+3ekv/tnlK/7V4Sf+4e0z/uHtM/7d6S/+3ekv/u39N&#10;/7t/Tf+6fkz/uHtM/7h7TP+8f1D/u35R/7l8T/+4e07/uHtO/7h7Tv+4e0z/uXxN/7l8Tf+2fEz/&#10;tnxM/7R6TP+xd0n/s3hM/7N4TP+1elD/s3pP/7J5Tv+zeE7/s3hM/7Z7T/+4fVH/uX9R/7yCVP+7&#10;g1T/vIRV/7yEVf++hlf/vYNV/7qAUv+7gFT/tntP/7R5T/+zeE7/sXhN/7F3T/+zeFD/sndN/65z&#10;Sf+xdkz/s3hO/7F2TP+xdkz/rnRM/6xySv+sckr/rXNL/650TP+tc0v/rHJK/61zS/+udEz/sHVN&#10;/7J4UP+vdU3/r3VN/7B1Tf+wdU3/sHVN/7B1Tf+0dk//s3VO/7R2T/+2eFH/tHZN/7R2Tf+zdUz/&#10;sXNK/7FzTP+0dk//snRN/7J0Tf+zdU7/s3VO/7N4UP+zeFD/sXZO/691Tf+udEz/rnRM/650TP+u&#10;dUr/rnRM/7V6UP+2e1H/s3hO/7F2TP+vdEr/s3hO/7h9U/+5fFD/t3pO/7l8T/+9gFP/vH9S/71+&#10;Uv+/gVL/wIJT/7+BUv+8fk//vn5O/8GBUf/Dg1P/w4NT/8GFU//EhlP/w4dV/8OFUv/ChFH/xIZT&#10;/8WJV//EiFb/wYdV/7+HVv+9hVT/vIRT/72FVP+7g1L/voZX/76GV/++g1f/voNX/7+EWP++g1f/&#10;v4JW/7+CVv/Ag1f/v4JW/7p/U/+8gVX/voNX/72CVv+6gVb/uH9U/7qAWP+8glr/v4Vd/76EXP+9&#10;glr/vIFZ/7l+Vv+3fFT/t3tW/7d7V/+9flv/vH1a/71+Xf+3eFX/tHVU/7d4Vf+7fFn/unxX/7p8&#10;V/+7fVb/uXtU/7l+Vv+7gFj/un5Z/7yAW/+4fln/uX1Y/7qAWv/Bh2H/wohi/8KIYP++hF7/u4Fb&#10;/7yCXP+7gVv/uoBa/7l/Wf+4flj/tn9Y/7yFXv/AiWD/vode/7uEW/+4gVj/t4BX/7qDWv+9hl//&#10;uoNc/7qDXP+6g1r/u4Rb/7qFW/+7hlr/vIdb/8GOYf/Cj2L/wY5h/8GOYf/AkGL/wJBi/8SRZP/G&#10;k2b/xZJj/8WSY//Gk2T/x5dn/8eXaf/Hl2n/xpdp/8SVZ//DlGj/w5Jn/8GQZ//CkWj/wZBn/7yL&#10;Yv/BkGf/w5Jp/8CPZv+7imH/uIdf/7mIYP+5h2L/uIZj/7WDYv+0gmH/toRj/7aFZP+5iWX/t4dj&#10;/7OFYf+zhWH/tohk/7WHY/+0hmL/soRg/7ODX/+2hmL/uIhk/72Ma/+7imn/toVk/7SDY/+zgmL/&#10;tYRk/7WHZv+xg2L/sIJh/7CCYf+ygWH/s4Ji/7OCYv+ygWH/sYBf/7B/Xv+vfl7/soFh/7WEZP+z&#10;gmL/sYBg/66AX/+ygWH/tINj/7WCY/+0gWL/toFi/7R/YP+1fmD/tX5g/7J7Xf+1fF//tn1g/7V8&#10;X/+zel3/tntd/7h9X/+4fV//uX1h/7l9Yf+4fGD/t3th/7R6Yv+wdl7/rHJa/61zW/+vc1f/r3NX&#10;/69zV/+vc1f/rHBU/6xwVP+tcFP/sXRX/7JyVv+yclb/snJW/7RzV/+0dFj/tHRY/7FxVf+zdFX/&#10;uHla/7x9Xv+9fl//uXpb/7d2WP+8e1//wH1i/798Yf++e2D/wX5j/8B9Yv+/fF//wX5h/79+YP+/&#10;fmD/wYBi/8OCZP++f17/v35e/79+Xv/EgmL/xIJi/8SCYv/DgWH/xoNm/8WEZv/Eg2X/w4Jk/8aF&#10;Z//Hhmj/xoVn/8aFZ//FhGT/xYRk/8SDY//HhWX/x4Vl/8SDZf/Eg2X/xYRm/8SEaP/Dhmn/xIdq&#10;/8KFaP/Dhmn/woVo/8SEaP/EhGj/xYVp/8aGav/EhGj/w4Zp/8SHav/Dhmr/xIdr/8OIav/Ch2n/&#10;wYZo/8CHav++hWj/v4Zp/8KJbP/Dim3/xItu/8KJbP/CiW7/wolu/8KJbv/Dim//w4pv/8KJbv/B&#10;iG3/v4Vt/72Da/+5g2n/uYNr/7eDa/+0gGj/soBp/7KAaf+ufGX/r3xn/6t4Y/+pdmH/qHVg/6Z2&#10;YP+mdmD/o3Rg/6FyXv+gcV3/nW5a/5tsWP+VZlL/kGNO/wABAP8AAQD/AAEA/wABAP8AAQD/qJBq&#10;/6iQav+slG7/rpZw/66Ub/+xl3L/s5l0/7Sadf+tlW//sJhy/7Kadv+zm3f/s5t3/7KYdf+xl3T/&#10;t5p4/7ebdv+3m3b/uZ14/7qeef+6nnn/u596/7yge/+/oX3/waN//8Olgf/IqIL/y6uF/8yqhP/N&#10;qoT/zaqE/86rg//PrIT/0K2F/9Wyiv/at43/2baM/9azif/auIv/2riL/9u5jP/ZtYX/2bWF/9y2&#10;h//ctoX/3LaF/9y2hf/ctIP/2rKB/9qvgv/dsYT/2q6B/9WpfP/Spnn/1al8/9mqfv/aq3//2Kl9&#10;/9ane//Vpnr/1aZ6/9SjeP/RoHX/zp1y/9Gecf/Sn3L/1KF0/9Wld//Xp3n/1KN4/8uccP/AlGf/&#10;vY5i/7aHW/+4h1z/wJBi/8eUZ//IlWj/yZZp/8iUZf/JlWb/yJRl/8aQYv/CjF7/wIpb/8GLXP/F&#10;kF7/xpFf/8eSYP/Ik2H/y5Vm/86WZ//JkWL/yJBh/8eRYv/IkmP/yZNk/8eRYv/Hj2D/x49g/8aM&#10;XP/Fi1v/xoxc/8WLXf/Fil7/xIld/8GGXP/Ch13/xYde/8aJXf/Hil7/x4hd/8KDV//DhFj/xIVZ&#10;/8SFWf/FiFz/voNX/76DV/++g1f/vIFV/76DV//Bhlz/woRb/7+BWP+/gVj/voBZ/71/WP/Aglv/&#10;wYNc/8CCW/++gFn/voBZ/71/Vv+9f1b/w4RZ/8GCV/+/gFT/wYJW/8OGWf/ChVj/wYRX/7+CVv+8&#10;gVX/uH1R/7Z7T/+4fVP/tXpQ/7N4Tv+zeFD/sndP/7J3T/+zeFD/tXpS/7x+V/+7fVb/uXtU/7l5&#10;Vf+4eFT/tXdS/7R2Uf+xdVD/r3NO/7F1UP+2eFH/tnhR/7l5U/+5elH/uHdP/7d2Tv+5eE7/u3pQ&#10;/7t6UP+8e1H/vH1U/7l6Uf+4eFL/t3dR/7d3Uf+3d1H/t3dR/7V2Tf+zdEv/tndO/7l6Uf+7fFP/&#10;untQ/7l8UP+6fVH/uXxP/7h7Tv+3ek3/uHtM/7d6S/+2eUr/uHtM/7V4Sf+2eUr/t3pL/7h7TP+3&#10;ekv/uXxN/7p+TP+5fE3/uHtM/7Z8TP+4fk7/uH5Q/7d9T/+4e07/un1O/7x/UP+4e0z/un1O/7l8&#10;Tf+2fEz/tnxM/7V7Tf+0ekz/tXpO/7R5Tf+2e0//sndL/7J3S/+yeUz/s3hM/7d+Uf+3flH/t35R&#10;/7h/Uv+5gFP/uoFU/7yEVf+/hFj/uoBS/7d8UP+3fFD/tntP/7V6UP+zeE7/sXZM/692S/+yeU7/&#10;sHdM/61ySP+uc0n/sXZM/7F2TP+vdkv/q3JH/6dtRf+qcEj/q3FJ/61zS/+udEz/rXNL/7B1Tf+x&#10;dk7/sndP/7V6Uv+zeFD/sXZO/7B1Tf+vdEz/sndP/7N1Tv+0dk//tHZP/7N1Tv+zdU7/tnhR/7N1&#10;Tv+xc0z/sHJL/69xSv+zdU7/snRN/7FzTP+zdU7/s3VO/7N4UP+zeFD/sndP/691Tf+vdU3/sHZO&#10;/61zS/+tc0v/rnNL/7R5Uf+1elL/sndP/690TP+xdkz/tXpQ/7h9U/+2e0//tXpO/7l8UP+8f1P/&#10;uXxP/7t8UP+9flL/vH1R/7x+T/+6fE3/vH5P/76AUf/AgFD/wYFR/8GBUf/BhVP/wYVT/8GFU//A&#10;hFL/woJS/8GFU//Dh1X/w4dV/8GHV/+/hVX/voRU/7+FV/+8glT/vYNV/76DV/++g1f/voNX/76D&#10;V//Ag1f/v4JW/7+CVv+/glb/v4JW/7x/U/+/glb/v4RY/7yBVf+6gVb/uoFW/7qAWP+7gVn/vYNb&#10;/76EXP+8glr/vYJa/7uAWP+6fln/uX1Y/7Z6Vv+2elb/uHxY/7+AXf+4eVb/rW5N/69wTf+4eVb/&#10;uHpV/7d5VP+5e1b/uH1V/7p/V/+7gFj/un5Z/7yAW/+7f1v/u39a/7yAW//ChmH/w4di/7+DXv++&#10;gl3/vYFc/7t/Wv+6fln/uX9Z/7qAWv+6gFr/uX9a/7R9V/+6g1z/uYJb/7iBWv+4gVr/uIFa/7iB&#10;Wv+7hF3/tX5X/7Z/WP+6g1z/vIVc/7mEWv+5hFr/uoVZ/8GOYf/Cj2L/wo9i/76OYP/AkGL/wpJk&#10;/8SRZP/Hk2P/xZFh/8WRYf/Gk2T/yJVm/8WVZf/Glmj/xZZo/8SVZ//Flmj/xZRp/8OSZ//Dkmf/&#10;wZBl/72MYf/Aj2b/wI9m/7+OZf+6iWD/uIdf/7mIYP+8iGP/uohl/7eFYv+2hGP/t4Vk/7WEY/+2&#10;hmL/tYVh/7KEYP+yhGD/tYdj/7aIZP+1h2P/s4Vh/7ODX/+2hmL/t4dj/72Ma/+7imn/t4Zl/7KE&#10;Y/+zhWT/tIZl/7WHZv+wg2T/sYNi/7GDYv+0g2P/tINj/7OCYv+zgmL/sYBf/7B/Xv+vfl7/soFh&#10;/7OCYv+zgmL/sIJh/6+BYP+vgWD/soFh/7SDY/+0gWL/tIFi/7R/YP+0f2D/tn9h/7F6XP+ye13/&#10;tn1g/7V8X/+zel3/tHte/7d8Xv+4fV//uX5g/7p+Yv+5fWH/t31l/7V7Y/+wdl7/r3Vd/651Wv+t&#10;dFn/sXVZ/7F1Wf+tcVX/q29T/6xwVP+tcVX/sHNW/69yVf+yclf/sXFW/7BwVf+wcFX/s3NY/7Fx&#10;Vf+yclb/tHVW/7l6W/+7fF3/uHdZ/7RzVf+5eFr/v3xh/798Yf++e2D/wH1i/757YP+9el3/wH1g&#10;/8J/Yv/Af2H/wH9h/8B/Yf+9fl//v35g/759X//CgWH/w4Ji/8OBYf/Cf2L/xINl/8aFZ//FhGb/&#10;w4Jk/8OCZP/FhGb/xYRm/8WEZv/DgmL/w4Ji/8OBYf/HhWX/yIZm/8WEZv/FhGb/xYRo/8SEaP/F&#10;hWn/xIdq/8OGaf/BhGf/w4Nn/8ODZ//Dg2f/xoZq/8eHa//Dg2f/xYVp/8SHav/ChWn/woVo/8OG&#10;af/ChWj/wYZo/76FaP+9hGf/voVo/7+Gaf/AiWv/wols/8KJbP/Ah2z/wYht/8GIbf/EinL/xItw&#10;/8OJcf/Bh2//vYNr/7yCav+6gGj/uIJq/7iCav+0gGj/sn5m/7F/aP+wfmf/sX1n/615ZP+qdmH/&#10;qXZh/6h1YP+mdmD/pHRe/6BxXf+gcV3/oHFd/5xuV/+WaFH/lWdQ/wABAP8AAQD/AAEA/wABAP8A&#10;AQD/rpdu/66Xbv+wmXD/rZZt/7CYcv+zm3X/tZ13/7Scdv+zm3X/tJx2/7Seef+znXj/spx3/7CY&#10;dP+ymHP/tJp1/7mdeP+7nXf/vp53/7ufd/+5nXb/u594/76ie/+/o3z/waN//8SmgP/Lq4X/y6uF&#10;/8ypg//NqoT/z6yG/9GuiP/Rrob/07CI/9u4jv/euYz/4LuO/+K9kP/euYz/3LeK/923iP/euIf/&#10;3LaF/9q1gf/duIT/3LSB/9y0gf/etoP/4beF/9+zgv/dsYD/269+/9mrev/WqHf/1KZ1/9ioev/b&#10;q33/3q6A/92sgf/bqn//1qV6/9Oid//SoXb/0qF2/9Ggdf/SoXb/0KF1/9GieP/SpXv/0aZ7/8ug&#10;df+7kGX/tIhb/7mKXv++j2H/y5tr/8uba//FkmP/xZNg/8aSYP/JlWP/yJJj/8WPYP/Bi1z/xIxd&#10;/8ONXv/Fj2D/xpBh/8iSY//LlWb/ypRl/8mTZP/Jk2T/yZNk/8iSY//HkWL/xI5f/8WNXP/JkWD/&#10;x41d/8aMXP/Fi1v/xYtd/8WLXf/EiV3/wYZc/7+EWv+/hFz/wodf/8OIXP/Bhlr/xIdb/8SHWv/C&#10;g1f/xIVZ/8aHW//Hil3/xIdb/8CFWf+9glb/voNX/8CFW//Ch13/v4Ra/7+BWv+/gVr/v39Z/79/&#10;Wf/Cglz/wYFb/8CAWv/AgFr/wIFY/8CBVv/Bglf/w4RY/8SFWf/Ehlf/xYdY/8KEVf/BhFX/wYRX&#10;/7+CVv+9gFT/uXxQ/7d5UP+7fVT/uXtS/7h6Uf+2eFH/s3VO/7J0Tf+yd0//tHlR/7h6U/+7fVb/&#10;vH5Z/7l5Vf+2dlP/uHhV/7d3VP+1dVL/tXVS/7d3U/+5eVX/uHhS/7h3Uf+4d0//uHRN/7ZzSf+5&#10;dkz/uHdN/7p5T/+7elD/u3xR/7p7Uv+4eFL/uHhS/7t6VP+7elT/unlT/7Z2UP+zdEv/t3hP/7t9&#10;VP+8flX/u3xR/7l8UP+2eU3/uXpO/7h6S/+4ekv/unxN/7h6S/+5fE3/vH9Q/7h7TP+5fE3/vH9Q&#10;/7x+T/+7fU7/vX9Q/7x+T/+3ekv/uHtM/7d6S/+3fU3/tnxO/7Z8Tv+5fE//vH9S/7x/Uv+4e07/&#10;un1O/7l/T/+5f0//t31P/7V7Tf+1e03/tXtN/7R5Tf+yd0v/sHVJ/7F2Sv+ze0z/s3tM/7V9Tv+4&#10;gFH/uH9S/7mAU/+5gFP/vIFV/72CVv++gVX/voFU/7x/Uv+3ek7/t3pO/7V6UP+0eU//sndN/7J3&#10;Tf+0eU//s3hO/610Sf+tdEf/sHdK/7B3TP+udUr/q3JH/6duQ/+qcUb/qnFG/6tyR/+qcUb/rXRJ&#10;/690Sv+wdU3/tnhR/7R2T/+ydE3/sXNM/6xuR/+xc0z/s3VO/7ByS/+vdEz/r3RM/65zS/+wckv/&#10;r3RM/7F2Tv+xc0r/sHJL/7FzTP+ydE3/snRN/7FzTP+0dk//uHpT/7h9Vf+zeE7/sndN/7N4Tv+3&#10;fFD/tntP/7N4TP+wdUv/snRL/7JyTP+xcUv/sHBK/69vSf+2eFH/uHpT/7N4UP+2e1H/tntP/7l8&#10;UP+9gFT/u3xQ/7h5Tf+6e0//vX5S/7x9Uf+8fVH/vX9Q/75+UP+/f1H/wYFT/79/Uf/CgFD/xIJS&#10;/8SCUv/DgVH/xIJS/8ODU//Ehlf/woRV/8SHWv/GiVz/xold/8SHW//Ag1f/wYRY/7+CVv+7flL/&#10;un9T/76BVP/BhFf/wYRX/8SFWf/DhFj/woNY/8KDWP/Ag1f/wYRY/72CVv+7gFT/u4JX/7qBVv+2&#10;f1b/uIFY/7+FXf/Ahl7/vIJa/7l/V/+5f1n/uHxX/7d7Vv+zd1L/t3tW/8CEX/+7fFn/rm9M/6xt&#10;Sv+2eFP/uHpV/7V5VP+3fFT/uH1V/7h9Vf+5flb/t3tW/7p+Wf+5fVj/vH5Z/8CCXf/Fh2L/woRf&#10;/7+BXP+9f1r/vH5Z/7l9WP+5fVj/u39a/7qAWv+6gFr/uoBb/7d9WP+2fFf/s3xW/7R9V/+3gFr/&#10;uIFb/7Z/WP+0flj/tH5Y/7aBV/+6hVv/vYhe/72IXv++iV3/u4Za/72KX/+/jF//w5Bj/8SRZP/D&#10;kGP/xJBh/8eTY//Jk2T/xY9g/8WPYP/IlGL/x5Rl/8aTZP/Glmb/xJZl/8KTZf/Ck2X/xJVn/8OU&#10;aP/ElWn/w5Jn/7+OY//Dkmf/wZBl/8KOZv+/i2P/u4df/72JYv+9iWT/u4di/7qIZf+5h2b/t4Vk&#10;/7WEY/+1hGP/t4Zl/7aGYv+0hmL/tohk/7SGYv+1h2P/tYdj/7KEYP+zhWH/tIZi/7iKZv+0hmL/&#10;tIZi/7iKaP+2iGf/s4Vk/7CCYf+yhWb/tIdo/7WEZP+0g2P/s4Ji/7OCYf+0gmH/tYNi/7aFZP+z&#10;gmH/soFg/7B/Xv+zgmL/tYRk/7SDY/+ygWH/rXxc/7B/X/+0g2P/tYRk/7KBYf+zgGP/s4Bj/7F7&#10;X/+yfGD/tn9h/7eAYv+3fmH/s3pd/7Z7Xf+3fF7/uX1h/7p+Yv+3e2H/u4Fp/7l/Z/+vdV3/rXNb&#10;/651Wv+wdFj/rnNV/7F2WP+uc1X/rHFT/61yVP+vc1f/r3JW/61wVP+vcVj/sXFY/69vVv+wcFf/&#10;snJZ/7NzWP+xcVX/sXBU/7d2Wv+9fF7/unlb/7Z1V/+5dln/vXpd/755XP+/el3/wHte/8B7Xv/B&#10;fF//w35h/8OAY//DgGP/w4Jk/8B/Yf++fV//vXxe/759X//Cf2L/wH1g/8OAY//DgGP/w4Bj/8J/&#10;Yv/DgGP/xIFk/8OCZP/EgmL/x4Vl/8eFZf/GhGT/xYBh/8N+X//HhGf/yIVo/8SDZ//Eg2f/woJm&#10;/8ODaP/BhGj/wYRo/8SEaf/Cgmb/w4Nn/8SDZ//FhGj/x4Zq/8aGav/Cgmf/w4No/8WFav/EhGn/&#10;xoZq/8WFaf/BhGf/woVo/8GGaP+/hmj/v4Zo/76FZ/++h2j/wIdq/8KJbP/Ah2z/wYdv/8OJcf/C&#10;iHD/uoBo/7yCav++hWr/woZq/8KGav+9g2v/uH5m/7V/Zf+2gGj/sn5m/7J+Zv+zf2f/sX1n/7B5&#10;ZP+ud2L/q3dh/6p2YP+ndF//p3Rf/6R0Xv+iclz/onJc/5xsVv+XZ1H/mWtU/wABAP8AAQD/AAEA&#10;/wABAP8AAQD/sJlw/7GYcP+wmHL/r5dx/7GZc/+zm3X/tJx2/7GbdP+wmnP/tJ53/7ehev+2oHv/&#10;spx3/7Kadv+1nXf/tJp1/7mdeP+9n3n/v6F7/8Ghev+7n3j/vqJ7/8Ckff/BpX7/wqR+/8epg//O&#10;roj/za2H/8urhf/Qroj/0rCK/9Kwiv/Sr4n/1bKK/9y6jf/fuo3/4r2Q/+O/j//fu4v/3bmJ/964&#10;if/ctoX/3LaF/962g//ju4j/3raD/9y0gf/etoP/4bmG/9+1g//bsX//269+/9uvfv/arHv/1qh3&#10;/9ioeP/crH7/3a1//92sgf/bqn//2Kd8/9Skdv/Uo3j/1aR5/9Chdf/NnnL/yp1z/8mec//csYb/&#10;5byO/9qxg//Gmm3/vZFi/8GSZP/JmWn/0KBw/8uba//BkWD/v49e/8qWZP/QnGr/055s/8+XZv/H&#10;j17/yZFg/8iQYf/Fj2D/x5Fi/8qUZv/KlGb/x5Fi/8mTZP/LlWb/y5Vm/8mTZP/Ik2H/xI9d/8WN&#10;XP/Gjl3/xoxc/8aMWv/Fi1v/xIpa/8SKXP/EiV3/wYZc/8CFW//Bh1//wole/8CHWv/Bhlr/wodb&#10;/8OJW//ChVj/xIda/8uMYP/NkGP/zI9i/8OIXP+9glb/voNZ/8CFW//Bhlz/v4Rc/8CCW//Aglv/&#10;v4Fa/71/WP/Aglv/wIBa/79/Wf/AgVj/wYJX/7+AVf/Bglb/woRV/8SGV//Ghlb/xoZW/8eHV//E&#10;iFb/wINU/72AU/+7flL/u35S/7t+Uv+8fVL/u3xT/7p7Uv+5elH/t3dR/7N1Tv+2eFH/uHpT/7d5&#10;Uv+4elP/uXtW/7d4Vf+1dVL/tnZT/7V1Uv+2dlP/t3dT/7l5U/+7elT/u3pU/7p5Uf+8eFH/uXZM&#10;/7ZzSf+6d03/u3pQ/7t6UP+6eU//u3xR/7x9VP+4eFL/tnZQ/7h4Uv+7e1X/unpU/7Z2UP+1dk3/&#10;uHlQ/7x+Vf+9f1b/u35S/7p9Uf+1dkr/uHlN/7p8Tf+4ekv/u31O/7x+T/+/glP/v4JT/7x/UP+9&#10;gFH/voFS/8GEVf/AglP/v4FS/7x+T/+3ekv/uXxN/7d6S/+4flD/tnxO/7d9T/+2fE7/tXtN/7l8&#10;T/+3fU//uH5Q/7l/Uf+6gFL/t39Q/7Z8Tv+0ekz/tXtN/7Z8Tv+xd0n/r3VH/7J4Sv+ze0z/s3tM&#10;/7V9Tv+4gFH/uYFS/7d+Uf+7gFT/vYJW/7+CVv++gVT/voFU/7l8T/+0d0v/s3hO/7J3Tf+xdkz/&#10;sXhN/7J5Tv+zeFD/s3hO/7B3TP+tdEn/rXRJ/610Sf+udUr/rnVK/6tyR/+rckf/q3JH/6pxRv+m&#10;bUL/q3BG/65zSf+xc0r/s3VO/69vSf+tb0j/rW9I/61vSP+xc0z/snRN/7ByS/+vdEz/r3RM/65z&#10;S/+vdEz/rXJK/65zS/+uc0v/sHVN/7Z4Uf+2eFH/tHZP/7J0Tf+0dk//uXtU/7h9U/+yd03/sndN&#10;/7R5T/+4fVP/tHlP/7B1S/+wckn/snNK/7BwSv+yckz/t3dR/7Z2UP+2eFH/uHpT/7V6UP+0eU//&#10;tnlN/7d6Tv+8f1P/untQ/7Z3S/+6e0//vHxQ/7x9Uf+9flL/v39T/719T/+/f1H/vn5Q/719T/++&#10;e07/wH1Q/75+UP/AgFL/w4NV/8ODVf/Dg1X/wYNU/8OEWP/Fhlv/x4hd/8SFWv/Fhlv/xIdb/7+C&#10;Vv+5fFD/vYBU/8CDV//BhFf/wINW/8KFWf/Cg1j/wYJX/8OEWf/Ag1f/wINX/7yBVf+6f1X/uoFW&#10;/7qAWP+3gFf/t4BX/7qDWv++hFz/u4Fb/7qAWv+7gVv/uX1Y/7l9WP+2elX/uX1Y/8WHYv/Agl3/&#10;uXtW/7V3Uv+1dlP/tXlU/7Z6Vf+4fFf/uHxX/7V6Uv+0eVH/s3dS/7l7Vv+5e1b/u3tX/8ODX//F&#10;hWH/woJe/75+Wv++flr/vX9a/7t8Wf+4fFf/un5a/7p+Wv+5f1r/vIBc/7l/Wv+zeVT/tHpV/7V+&#10;WP+4gVv/tX5Y/7N8Vv+1f1n/t4Fb/7aBV/+5hFr/volf/8CLYf/CjWH/uYZb/72KX//BjmP/xZJl&#10;/8WSZf/FkWL/xZFh/8iSY//Jk2T/xpBh/8iSY//JlWP/yJVm/8eUZf/Glmb/wpRj/8GSZP/ElWf/&#10;xpdp/8WWaP/ImGr/xZRp/8KRZv/Dkmf/w5Jn/8eTa//FkWn/v4tj/76KYv++imP/vYlk/7yKZ/+7&#10;iWb/toVk/7SDYv+3hmX/uYtn/7aIZP+1h2P/tYdj/7SGYv+0hmL/tYdj/7SGYv+zhWH/s4Vh/7aI&#10;ZP+1h2P/tIZi/7eJZ/+2iGf/soRj/6+BYP+zhWT/t4Zm/7WEZP+zgmL/tYNi/7KAX/+xf17/tIJh&#10;/7eFYv+3hWL/tYNg/69+Xf+ygWD/s4Bh/7OCYv+xgGD/qHlb/6t8Xv+xgmT/tIVn/7CBY/+vgGL/&#10;r4Bi/7J/Yv+1f2P/tH9g/7iBY/+3gGL/tXxf/7V8X/+3fF7/uX1h/7h8YP+1eV//u4Fp/7l/Z/+t&#10;c1v/rHNY/610Wf+sc1j/qnFU/6pxVP+rclX/qnFU/61yVP+vc1f/r3JW/61wVP+ucFf/sXFY/69v&#10;Vv+wcFf/snJZ/7NxV/+zcVf/s3JW/7Z1Wf+6eV3/uXha/7h3Wf+7eFv/u3hb/714W/+/el3/v3pd&#10;/796Xf/Ae17/wn1g/8B9YP/DgGP/xINl/8B/Yf+/fmD/vXxe/79+YP/EgWT/wn9i/8SBZP/Cf2L/&#10;wX5h/8B9YP/BfmH/xIFk/8SBZP/EgmL/yYRl/8mEZf/HgmP/w35f/8J9Xv/HhGf/yIVq/8OCZv/D&#10;gmb/wIBk/79/ZP+/gmb/woVp/8ODaP/Cgmb/w4Jm/8SDZ//Hhmr/yIhs/8aGa/++gWX/v4Jm/8GE&#10;aP/ChWn/xIdq/8OGaf/BhGf/woVo/8OIav/EiWv/wYhq/7+GaP/BiGr/wols/8KJbP/BiG3/wohw&#10;/8SKcv+/hW3/uoBo/7yCav+9hGn/v4Nn/7+DZ/+6gWb/uX9n/7h+Zv+1f2X/sn9k/7J+Zv+yfGT/&#10;snxk/7B5ZP+veGP/r3hj/653Yv+pdWD/qXVg/6l2Yf+lcl3/pHFc/6BtWP+ZaVP/m2tV/wABAP8A&#10;AQD/AAEA/wABAP8AAQD/spp0/7OZdP+xl3L/tJp1/7Occ/+wmXD/sJpz/7Cac/+wmnP/r5x0/7Ge&#10;dv+0oXn/s512/7Sed/+2nnj/tJx2/7Wbdv+9oXz/vqJ7/72hev+6nnf/vKB5/8Gjff/DpX//xKaA&#10;/8iqhv/Mq4j/y6uF/8yshv/Pr4n/0rCK/9Kwiv/SsIr/1rWM/9q4i//cuo3/4LyM/+K+jv/duYn/&#10;27WG/9q0hf/ctoX/37eG/+G5iP/lvYr/4bmG/9+3hP/ft4T/4LiF/9y0gf/VrXr/1617/92zgf/Z&#10;rXz/2at6/9utfP/fr4H/4q+C/96rfv/bqHv/16d5/9Wld//UpHb/1aV3/86fc//GmW//wZhs/8mg&#10;dP/0zp//+9el/+bAj//HnW3/wJRj/8eZaP/Onm7/yZlo/8aWZf/Dk2L/vo5d/9Cea//frHf/5rF9&#10;/9qlcf/Pl2b/ypJh/8aOXf/IkGH/x5Fi/8qUZf/Jk2X/yJJj/8qUZf/KlGX/ypRl/8eSYP/HkmD/&#10;x49e/8aOXf/FjVr/x41b/8mPXf/DiVn/wohY/8KIWv/DiFz/wodb/8KHXf/DiF7/w4pf/7yDVv++&#10;hVj/w4hc/8OJW//Bh1n/xIda/8iLXv/OkWT/zI9i/8WIXP/Ag1f/wYNa/8SGXf/Fh17/wYNa/8CC&#10;W//Aglv/voBZ/7x+V/++gFn/vn5Y/719V/+/gFX/wYJW/7+AVP/AglP/woJS/8OHVf/GiFX/xIZT&#10;/8aIVf/Dh1X/vYBR/7V4S/+3ek3/un1R/7x9Uv+9flP/untQ/7d4Tf+4eVD/uHlQ/7h5UP+4elH/&#10;t3lQ/7N1Tv+1dU//uHhU/7l5Vf+5eVX/uXlW/7d3U/+2dlL/tnZQ/7p5U/+7elL/u3pS/7t6UP+9&#10;elD/vHlP/7p3Tf+7eE7/unlP/7l4Tv+6eU//vHtR/7t8Uf+5elH/t3ZO/7d2Tv+5elH/uHlQ/7V2&#10;Tf+2d07/uXpR/7x+Vf+8f1P/u35S/7p9Uf+2d0v/uHlN/7t8UP+6fE3/vH5P/76AUf/Bg1T/voFS&#10;/7x/UP+9gFH/uoBQ/72AUf+9gFH/vH9Q/7d6S/+3ekv/un1O/7h7TP+5f1H/uH5Q/7V7Tf+0ekz/&#10;t31P/7d9T/+3fU//uH5Q/7d9T/+6gFL/uH5Q/7Z8Tv+1eEv/t3pN/7h7Tv+0d0r/snVI/7J4Sv+z&#10;eUv/t39Q/7mBUv+3f1D/tn5P/7R8Tf+5f1H/vYNV/76EVv+9gFP/tXhM/7BzR/+vdEj/sHVL/610&#10;Sf+rcUn/q3FJ/6xySv+udEz/s3lR/7B2Tv+sckr/rHJK/61zS/+tdEn/rnVK/651Sv+vdkv/r3ZL&#10;/610Sf+ob0T/qm9F/6twRv+scUf/q3BI/6ttSP+tb0r/rW9K/65wS/+0dlH/tHZR/65yTf+tckr/&#10;r3RM/7B1Tf+vdEz/rXJK/6xxSf+vdEz/sXZO/7B1Tf+xdk7/sHVN/7B1Tf+xdk7/s3hO/690Sv+v&#10;dEr/sHVL/7N4Tv+zeE7/sHVL/7FzTP+xc0z/snJM/7RzTf+1dE7/t3ZQ/7d3Uf+2dlD/t3lQ/7h6&#10;Uf+1eEz/t3pO/7d6Tv+6e1D/untQ/7l6Tv+6ek7/uXlN/719Uf+8fVH/vX5S/7x+T/+9fU//vHxO&#10;/716Tf/AfVL/v3xR/757UP+/f1P/wIBU/75+Uv+9fVH/vn5S/79+VP+/gFX/wIFW/8CBVv/DhFn/&#10;xIdb/8CDV/+7flL/voFV/8GEWP/BhFj/vYBU/7+CVv+/glb/v4JW/8SHW//Dhlr/woVZ/72CWP+4&#10;fVP/un9V/7p/V/+5f1f/uX9Z/7qAWP+5f1f/uoBa/7yAW/++gl3/vYFc/7p/V/+7fVb/voBZ/8SG&#10;X/+/gVr/unxX/7l7Vv+3eFX/t3tX/7N3Uv+2elX/uHxX/7d7Vv+3e1b/uHpV/7t7Vf+6elT/u3tV&#10;/79/Wf/BgVv/vn5Y/7x8Vv+/f1v/vX1a/7t7WP+7fFn/vX5b/7p+Wv+4fFj/u39b/7t/W/+2elb/&#10;tnxX/7h+Wf+3gFr/s3xW/7J7Vf+1f1v/s31X/7F7Vf+2gVf/volf/8KLYv/BjGL/uYRa/7uIXf++&#10;i2D/w5Bl/8aSY//Hk2T/yZVl/8iSY//Jk2T/yZNk/8qUZf/JlWX/yZVl/8eUZf/Glmb/xJRk/8OT&#10;Zf/Hl2n/x5dp/8SUZv/ElGb/wpFm/8KRZv/Dkmf/xJBo/8STav/FlGv/wpFo/7uKYv+/jmb/wY9q&#10;/7yMaP+4iGT/toZi/7KEYv+0hmT/tIZi/7OFYf+yhGD/sYNf/7KEYP+zhWH/tIZi/7WHY/+0hmL/&#10;tIZi/7SHYP+1h2P/tohk/7aIZP+2iGb/tIZk/7KEY/+ygWH/sYBg/7KBYf+zgWD/tYNi/699XP+t&#10;eFb/sX9c/7KAXf+ygF3/tIJf/7OBXv+0gl//s4Fg/7KAX/+xgGD/rH1f/6x9X/+tfmD/sIFj/7CB&#10;Y/+uf2H/rn9h/7aDZv+yf2L/sH1g/7N+X/+yfV7/tn9h/7d+Yf+2fWD/t3tf/7R4XP+ydlr/uHxg&#10;/7V8Yf+xeF3/sHdc/7B3Wv+tdFf/qnFU/6pxVP+sc1b/qXBV/6puUv+tcVX/rnFV/6tuUv+ucFf/&#10;sXFY/7FxWP+ycln/s3Na/7NxV/+xb1X/s3JW/7NyVv+1dFj/tHNX/7V0WP+1clf/uHVa/7t4Xf+6&#10;d1z/u3hd/7t4Xf+8eV7/vXpf/7x5XP+9el3/v3xf/8B9YP+/fF//v3xf/8F+Yf/DgGP/wX5h/8B9&#10;YP+9el3/wH1g/8B9YP/BfmH/xIFk/8aDZv/KhWj/xYBh/8aBYv/Gf2H/x4Bi/8eCY//IhWj/x4Rp&#10;/79+Yv/Af2P/wIBl/79/ZP/Cgmf/xIRp/8KCZv/Cgmb/w4Jm/8OCZv/Ghmv/xoZr/8ODaP+/gmb/&#10;wINn/8KFaf/Dhmr/xIdq/8GEZ/++g2X/voNl/8GGaP/Bhmj/wodp/8KHaf/DiGr/w4hq/8CHav/B&#10;iG3/wYht/8KIcP+/hW3/u4Jn/7+DZ/+/g2f/un9h/7l+YP+7f2P/u4Jn/7h/ZP+1f2X/tX9l/7N9&#10;Y/+wemL/snxk/7B6Yv+vdmL/rXZh/6t0X/+pcl3/qXJd/6h0Xv+lcVz/pHFc/6FuWf+ba1X/mWlT&#10;/wABAP8AAQD/AAEA/wABAP8AAQD/tJ53/7Kcdf+wmHL/sJhy/7KadP+xmXP/tJx2/7aeeP+3n3n/&#10;tqB5/7WfeP+0nnf/tJ53/7WfeP+0nnf/tZ13/7efef+6onz/u6N9/7qge/++on3/waWA/8Olgf/I&#10;qoT/zKuI/86sh//OrIf/zqyH/8+tiP/Usoz/1LKM/9SyjP/Xto3/3LuQ/9+9kP/fvZD/3buO/9u5&#10;jP/euYz/3biL/9u1iP/hu4z/4buK/+C6if/hu4r/37mI/9+5iP/guon/3beG/9u1hP/dtYT/3bWC&#10;/921gv/csoD/3rKB/9uvfv/crn3/3q6A/9urff/YqHj/2Kh6/9SkdP/UpHb/16d5/86fc//HmnD/&#10;wplt/9aygv//98b//PzI/+vptv/Sqnf/zKBv/9Smdf/VpXT/x5dm/8iYZ//Lm2r/1aZy//HCjv/5&#10;ypb/98iU/+68h//XpG//y5Zi/8eSYP/Olmf/zJRl/86WZ//MlGX/zJRl/8qSY//JkWD/yZFg/8eP&#10;Xv/Hj17/xo5d/8WNXP/FjVz/xY1c/8WLW//DiVv/xIpc/8OJW//DiFz/w4hc/8OIXP/DiFz/wYZa&#10;/7+GWf/Ch1v/wodb/8KIWv/Eilz/yI5g/8iOYP/HjV//yIte/8KHW//ChVn/wYRY/8OFXP/DhVz/&#10;wIJZ/7+BWP+7gFb/un9X/7l+Vv+9f1j/vX9Y/71/WP++f1T/v4BV/8CBVf/BhFX/w4ZX/8aJWv/F&#10;iVf/xIhW/8OGV//BhFX/voFS/7l8T/+1eEv/tnlN/7Z5Tf+6fVH/u35S/7p9Uf+3ek7/t3pO/7d6&#10;Tv+7flL/u31U/7d4T/+3d1H/t3dR/7h4Uv+6elT/uXlT/7h4Uv+3d1H/tHRO/7V1T/+3eE//uHlQ&#10;/7l4UP+5eE7/u3pQ/7p5T/+6eU//uHdN/7h3Tf+7elD/u3pQ/7p5T/+7elD/uXhO/7Z1S/+4d03/&#10;unlP/7x9Uv++f1T/v4BV/7p9Uf+2eU3/tnlN/7l8T/+/gFT/vH1R/7p7T/++f1P/vn9T/75/U/+/&#10;gFT/vH9S/7l8T/+2fE7/uH5Q/7d9T/+3fU3/t3pL/7Z5Sv+6fU7/vYBR/72AUf+9gFP/t31P/7V7&#10;Tf+1e03/t31P/7Z8Tv+2fE7/t31P/7d9T/+2e0//tntP/7Z7T/+3ek7/uXxQ/7x/U/+2eU3/tHdL&#10;/7N4TP+3fFD/vIJU/7qBVP+2fVD/tn1Q/7mAU/+5gFP/u4BU/7yBVf+3fFD/tntP/7J3S/+udUr/&#10;rnVK/651Sv+vdkv/sXhN/7J4UP+xd0//tHlR/7B2Tv+tc0v/rnRM/650TP+tc0v/rXNL/650TP+x&#10;d0//sHZO/650TP+rcUn/p21F/6lvSf+qcEr/q29K/6puSf+tcUz/rXFM/65yTf+xdVD/tXdS/7J0&#10;T/+ydE3/sHVN/7B1Tf+xdk7/sndP/7N4UP+yd0//sXZO/7F2Tv+wdU3/r3RM/690TP+wdU3/sXZO&#10;/7B1Tf+vdEz/sHVN/7F2Tv+xdk7/r3NO/69zTv+xc07/snRP/7V1T/+0dE7/tXVP/7d3Uf+5eVP/&#10;uXtS/7l7Uv+2d07/uHlO/7l6T/+5ek//vHtR/718Uv+9fFL/vHtR/71+U/+8fVL/u3xR/7p7UP+9&#10;flP/vH1S/7x9Uv++fVX/vHtT/718VP+7elL/t3hN/7p5T/+8fVL/vn1T/75/VP+/gFX/vn9U/75/&#10;Vv+9f1b/voBX/8CCWf/Dhlr/xIdb/8KFWf/BhFj/voNX/7+CVv++gVX/v4JW/8OGWv/Bg1r/wYNa&#10;/8CCWf+9glr/u4BY/7uAWP+yd0//sXVQ/7R5Uf+6f1f/vIFZ/7uAWP+8gVn/v4Fa/7+BXP+9f1r/&#10;vH5Z/71/Wv+6fFf/uHhU/7p6Vv+8fFn/uXpX/7V2U/+2d1T/untY/7h5Vv+5e1b/uXtW/7x+Wf+6&#10;fFf/unpU/75+WP/AgFr/vn5Y/8KCXv/Dg1//wYFe/7x8Wf+9fVr/vX5b/7x9Wv+6e1j/u3xZ/7l9&#10;Wf+6flr/uoBb/7h+Wf+5f1r/tH1X/7N8Vv+4fln/uH5Z/7l/Wf+6gFr/wIZg/8GHYf/Bh1//vode&#10;/8CJYP/BjGL/xI9j/8aSY//Hk2T/yZVm/8eTY//Klmb/y5do/8uXaP/Kl2r/yJVo/8WVZf/FlWX/&#10;xJRk/8eUZf/Jlmn/yZZp/8mWaf/HlGn/xZJn/8WSZ//Dkmn/wZBn/8KRaP/Bkmj/wpJq/8KSav/C&#10;kmz/w5Nt/7qMaP+3iWX/uIpm/7eJZf+yhmH/soZh/7KGYf+zhWH/soRg/7KEYP+0h2D/tYhh/7eK&#10;Y/+2iGT/tIZi/7SGYv+3h2H/uYll/7mJZf+1hWH/tINi/7SDYv+1g2L/s4Fg/7SCYf+0gmH/tIJf&#10;/7R/Xf+xfFr/r31a/7WDYP+3hWL/tYNg/7SCX/+zg1//soJe/7B/Xv+1hGT/tINj/7KBYf+vfl7/&#10;sYBg/61+YP+neFr/q3xe/7SFZ/+3hGf/s4Bh/7B9YP+wfV7/tH9g/7R/YP+2fWD/t35h/7R7Xv+y&#10;dlr/sXhd/7J5Xv+yeV7/sXhd/7J5Xv+xeF3/qnFW/6hvVP+pcFX/qG9U/6pxVv+tcVX/rXFV/6xw&#10;VP+tcVX/r3JW/69yVv+wc1f/s3NY/7FxVv+vbVP/s3JW/7NyVv+0c1f/s3JW/7V0WP+3dFn/unld&#10;/7x7X/+8e1//u3hd/7p5Xf+8e1//unld/7p5W/+7elz/wH1g/8B9YP+/fF//wH1g/8F+Yf/Cf2T/&#10;vntg/716X/+9el//wH1i/8F+Y/+/fmL/vHle/8F+Y//GgGb/x4Jl/8WAY//CfWD/w31j/8R+ZP/G&#10;g2j/xYJn/8GAZP/BgGT/wIBk/8CAZP/Cgmb/w4Nn/8ODZ//Cgmb/woJm/8ODZ//Dg2f/wYFl/8GB&#10;Zf/Ag2f/wYRo/8KFaP/ChWj/v4Rm/8GGaP++hWj/vINm/72EZ/+8g2j/vINm/76Fav++hWj/wYht&#10;/8KJbv+/hW3/v4Vt/8GHb//Ahm7/v4Nn/7+DZ/++g2X/vYJk/7yBY/+8gWP/vIBk/7p+Yv+3e2H/&#10;s3lh/7N5Yf+yemP/snpj/7B4Yf+veWH/q3Rf/6t0X/+pcl3/qHFc/6VxW/+ib1r/oG1Y/59sV/+c&#10;bFb/mWlT/wABAP8AAQD/AAEA/wABAP8AAQD/tJ53/7Kcdf+wmnP/sZlz/7GZc/+ymnT/s5t1/7Wd&#10;d/+4oHr/t595/7Wdd/+0nHb/s512/7WfeP+0nnf/tZ96/7mhff+7o3//vaWB/7yiff++pH//w6eC&#10;/8ephf/NrYf/yqqE/8yqhf/Qron/zauG/8+shv/Usoz/1rSO/9m4j//bupH/2LeM/9y5j//cuY//&#10;3LmP/9q4i//euYz/3rmM/923iv/jvY7/4ryN/+G7jP/guon/37mI/+C6if/guon/3riH/9u1hP/Z&#10;s4L/2LKB/9iwff/YsH3/3LKA/9uvfv/brXz/3a9+/9ysfP/ZqXn/16d3/9SkdP/VpXX/1qZ4/8uf&#10;cv/Cl2r/xKBw/+7Onf/9/cf//v7K//f3wf/bt4P/0al1/9areP/SpHL/yJhn/8eXZv/Onm3/57iE&#10;//3Unv/+1aH/+86X/+2+iP/cqXL/zptm/8eSYP/NlWT/y5Nk/9CWaP/PlWX/z5Vl/86UZP/KkGD/&#10;yZFg/8iQX//FjVz/xY1c/8aMXv/HjV//xoxe/8SKXP/Fi13/x41f/8aMXv/Hil3/xold/8WIXP/A&#10;hVn/v4RY/8KHW//EiV3/w4lb/8KIWv/GjF7/yY9f/8mPX//HjV//xYtd/8SHWv/Eh1v/wYRY/8OE&#10;Wf/Cg1r/v4BV/7+BWP+8flX/uX5U/7l+Vv+6f1f/u4BY/71/Vv+8f1P/vH9T/76BVP/BhFX/wYRV&#10;/8WIWf/Eh1j/xIdY/8GHV/+/hVX/vYBR/7h7Tv+1eEv/t3pN/7h7Tv+7flL/un9T/7h9Uf+1ek7/&#10;tXpO/7d6Tv+7flL/u35S/7d4T/+3eE//t3dR/7d3Uf+5eVP/uXlT/7h4Uv+3d1H/tHRO/7V2Tf+3&#10;eE//t3ZO/7l4UP+7elD/vHlP/7p3Tf+6eVH/uHdN/7h3Tf+7elD/untQ/7h5Tv+5eE7/uXhO/7h3&#10;Tf+7elD/vn5S/8GCVv/Bglb/wIFV/7l8T/+3ek3/t3pN/7t+Uf+9gFP/vH1R/7t8UP+9flL/u3xQ&#10;/7x9Uf+7fFD/u35R/7l8T/+3fU//uH5Q/7Z8Tv+1e03/tXhJ/7Z5Sv+8f1D/voBR/76AUf+6fU7/&#10;tnlM/7N5S/+1e03/uH5Q/7d9T/+1e03/t31P/7Z8Tv+zeEz/s3hM/7Z7T/+2eU3/tXhM/7l8UP+1&#10;eEz/tXhM/7V6Tv+4fVH/u4BU/7d8UP+1fE//t35R/72EV/+8g1b/uH9S/7Z7T/+0eU//tHlP/7F2&#10;TP+wd0z/sXhN/7J5Tv+xeE3/tn1S/7Z9Uv+0e1D/tXxR/7J3T/+udEz/rnRM/61zS/+sckr/rnRO&#10;/691T/+xd1H/sHZQ/650Tv+qcEr/qW9J/6pwSv+rcUv/q3FL/6puSf+uck3/rnJN/69zTv+wdE//&#10;tHZR/7J0Tf+2eFH/tHZP/7J3T/+yd0//sXZO/7F3T/+wdk7/sHVN/7F2Tv+wdU3/rXJK/65zS/+x&#10;dkz/sXZM/7F2TP+wdU3/sHVN/7B1Tf+wdE//sHRP/69zTv+ydE//snRP/7V1Uf+0dFD/tnZQ/7h4&#10;Uv+3d1H/uXlT/7p7Uv+yc0r/snNK/7Z3Tv+5elH/u3pQ/7x7Uf+7elD/untQ/71+U/+7fFH/t3pO&#10;/7V2S/+9flP/vH1U/7x9VP+7fFP/uXlT/7p6VP+6e1L/untS/7h5UP+5elH/uXhQ/7x7U/+6e1L/&#10;t3hP/7h4Uv+9f1j/v4Fa/8KEW//Eh1v/xYhc/8KFWf+/glb/v4JW/7x/U/+6fVH/vX9W/76AV/+6&#10;fFP/uXtU/7l7VP/Aglv/vn5Y/7p8Vf+1d1L/s3VO/7Z4U/+6fFX/u31W/7t9WP+8fln/vX1X/71/&#10;Wv++gFv/vX9a/7t9WP+7e1f/uXlV/7p6Vv+8fFj/unpX/7Z2U/+4eFX/untY/7d4Vf+2d1T/t3lU&#10;/7l7Vv+5e1b/u3tV/719V/++flj/v39b/8ODX//Dg1//wYFe/75+W/+9fVr/vn5b/719Wv+8fVr/&#10;u3xZ/7t8Wf+7f1v/u39b/7l/Wv+7gVz/uoBb/7l/Wv+5f1r/uX9a/7qAWv+7gVv/voRe/8CGYP+/&#10;hV//wIZg/8OMY//EjWT/xI9j/8WRYv/Hk2T/yJRl/8eTZP/Klmf/y5hr/8qXav/LmGv/x5dp/8aW&#10;aP/Glmj/xJRk/8eUZf/HlGf/x5Rn/8mVZv/IlWr/xZJn/8WSZ//Dkmn/wpFo/8GSaP/Bkmj/wZFp&#10;/8GRaf/Ak2z/wZRt/7yPaP+5jGX/u45n/7mNZv+yhl//s4dg/7SIY/+1iGH/tIdg/7OGX/+1iGH/&#10;t4pj/7mMZf+1iGH/s4Vh/7ODXf+1hV//t4dj/7iIZP+0gl//soBd/7OBYP+0gmH/tIJh/7OBYP+1&#10;g2L/tIJf/7WAYP+xfFr/sHtZ/7aEYf+4hmP/tIRg/7KCXv+zg1//sYFd/7CAXP+1hGP/tINj/7KB&#10;Yf+wf1//s4Ji/69+Xv+peFj/rXxc/7eGZv+2hWX/sYBg/659Xf+ufV3/sn9g/7J/YP+2f2H/uH9i&#10;/7V8X/+xeF3/rnVa/7B3XP+yeV7/sXhd/7F3X/+wdl7/q3FZ/6lvV/+ob1T/p25T/6pxVv+rclX/&#10;rXJU/6xxU/+rcFL/rnFV/65xVf+ucVX/sHNX/7BwVf+sbFH/sXBU/7JxVf+ycVX/s3JW/7Z1Wf+4&#10;dVr/uXhc/7t5X/+8emD/uXhc/7p5Xf+8e1//uXhc/7p5W/++e17/v3xf/798X/+/fF//v3xf/8J9&#10;YP/CfWD/v3lf/7x5Xv+9el//v3xh/798Yf+/fGH/vHle/798Yf/BfmP/xH5k/8R+ZP/AemD/wXth&#10;/8V/Zf/EgWb/w4Bl/8GAZP/CgWX/woFl/79/Y//AgGT/wYFl/8ODZ//Cgmb/wYFl/8KCZv/BgWX/&#10;wIBk/79/Y//BgWX/woVp/8KFaf/BhGj/voNl/8GFaf/Ah2z/vYRn/72EZ/+8g2j/u4Jn/72Eaf+8&#10;g2j/voVq/8GIbf++hWr/vYNr/8CGbv/Ah2z/v4Nn/76DZf++g2X/voNl/72CZP+8gWP/un9h/7l9&#10;Yf+3e1//tXlf/7R4Xv+xd1//sHhh/695Yf+ueGD/rHZe/6t1Xf+qdFz/qHFc/6VxW/+lcVv/oW9Y&#10;/59sV/+ea1b/mWlT/wABAP8AAQD/AAEA/wABAP8AAQD/spx1/7GbdP+xm3T/s5t1/7KadP+zm3X/&#10;s5t1/7Obdf+6onz/uqB7/7aeeP+3n3n/tp54/7efef+2nnr/uaF9/7ujf/+8pID/v6eD/72jfv++&#10;pH//waWA/8aohP/KrIj/yKeE/8qog//Qron/0K2H/9Cth//TsYv/17aN/9m4j//buo//17aL/9m4&#10;jf/cuY//3bqQ/9q3jf/fuo3/4LuO/+C6jf/jvY7/5L6P/+K8jf/euIn/4LqL/+C6i//fuYj/37mI&#10;/9mzgv/Zs4L/1rB//9aue//ZsX7/3LKA/92xgP/crn3/3rB//92tff/bq3v/16d3/9SkdP/UpHb/&#10;16d5/8mdcP/Al2n/0rKB///zwf/9/9D//f/Q//v+x//kxY//1bB7/9Srd//UpnT/zZ9t/86fa//Z&#10;qnb/8sSQ//3cpv/816D//dCZ/+u8hv/bqnL/z5xl/8iVYP/KlWP/yZFg/8yUY//MlGP/0JZm/8+V&#10;Zf/LkWH/y5Fh/8uRYf/Ijl7/yI5e/8eNX//IjmD/x41f/8eNX//KkGL/yY9h/8aMXv/GiVz/xYhc&#10;/8SHW//BhFj/voNX/8OIXP/Fil7/xIpc/8OJW//IjmD/yY9h/8eNXf/GjF7/xIpc/8WIW//FiFz/&#10;w4Za/8SFWv/Cg1j/vn9U/76BVf++gFf/vX9W/7uAVv+6f1X/u4BW/7uAVv+7flL/vH9T/7+CVf/C&#10;hVj/wYRX/8SHWP/BhFX/v4JT/76EVP+7gVH/vYBR/7h+UP+2eUz/u35R/7t+Uf+7gFT/vYJW/7p/&#10;U/+2e0//tXpO/7V6Tv+6fVH/un1R/7d4T/+3eE//t3hP/7p6VP+7e1X/uXlT/7d5Uv+3eVL/t3dR&#10;/7d4T/+4eVD/t3ZO/7l4UP++e1H/v3xS/7x5T/+8eU//uXhO/7l4Tv+7fFH/untQ/7d4Tf+1dkr/&#10;uXpO/7p7T/+/gFT/woRV/8OFVv/ChFX/wINU/72AU/+5fE//uXxP/7t+Uf+2eUz/tnlM/7t8UP+7&#10;fFD/untP/71+Uv+8fVL/uXxQ/7d6Tv+2e0//uH1R/7Z8Tv+1e03/tHpK/7l8Tf+9gFH/voBR/76A&#10;Uf+8fk//t3pL/7h7TP+6fU7/uH5O/7d9Tf+2fE7/t31P/7Z8Tv+0ekz/tHlN/7R5Tf+1eEz/tXhM&#10;/7d6Tv+3ek7/un1R/7p9Uf+6f1P/un9T/7V6Tv+zek3/t35R/7yDVv+6gVb/t35T/7R7UP+zek//&#10;tHlP/7F4Tf+zek//s3pP/7R7Tv+1fE//vINW/7mAU/+2fVL/tXxR/7J3T/+udEz/rXNL/61zS/+u&#10;dE7/rnRO/650Tv+wdlD/r3VQ/6txTP+pb0r/qW9K/6pwS/+qcEr/q3FL/6puSf+tcUz/r3NO/7B0&#10;T/+xc07/snRN/7Z2UP+6elT/u3tV/7l7VP+1elL/s3hQ/7N5Uf+wdk7/sHVN/7F2Tv+wdU3/r3RM&#10;/65zS/+vdEr/sHVL/7F2TP+wdU3/r3RM/7F1UP+ydlH/snZR/7F1Uf+wdFD/s3RR/7R2Uf+zc0//&#10;tXVR/7Z2Uv+yckz/s3VO/7h4Uv+0dE7/snNK/7Z3Tv+6eVH/vHtT/7t8U/+6e1L/untS/71+Vf+6&#10;fFP/uHpR/7N1TP+7fFP/vX5V/719V/+6elT/uHhS/7l5U/+5eVP/uXlT/7h4Uv+4eFL/t3dR/7d3&#10;Uf+2dlD/snJM/7Z2UP+9f1j/wYNc/8SGX//DhVz/x4lg/8SGXf/Bg1r/v4FY/7p8U/+5e1L/vH5V&#10;/7x+V/+7e1X/uXlT/7l5U//Cglz/wH9Z/7t7Vf+3d1P/tXVR/7Z2Uv+4eFT/unpW/7p6Vv+9fVn/&#10;vX1Z/75+Wv++flr/vn5a/75+Wv+9fVn/unpW/7t5Vv+8elf/uHhV/7d3VP+6elf/vHxZ/7t7WP+6&#10;elf/uXtW/7p8V/+6fFf/vH5Z/719Wf++flr/vn5a/8KCXv/Dg1//wYFe/75+W/++flv/vn5b/75+&#10;W/+9flv/untY/7l6V/+6flr/vIBc/7p+Wv+8gFz/vYFd/7+DX/+8gFz/u39b/7t/Wv+7f1v/vYNe&#10;/7+FX/+9g17/voRe/8CJYv/Ci2L/xI9l/8aRZf/Hk2T/yJRl/8iUZf/IlWj/ypdq/8mZa//JmWv/&#10;ypps/8qabP/Kmmz/yppq/8qXaP/JlWb/x5Nk/8mVZv/Ik2f/x5Jm/8aTaP/Dkmn/xJNq/8OUav/C&#10;k2n/wJBo/72QZ/+/kmv/wZRt/72Qaf+8j2j/wJNs/72Qaf+0h2D/tIdg/7aJYv+1iGH/tIdg/7WI&#10;Yf+2iWL/toli/7eKY/+1hV//tIRe/7ODXf+0hF7/t4Vg/7iGYf+2hF//tIJf/7OBXv+zgV7/s4Fg&#10;/7SCYf+5hGT/uINj/7aBYf+zfl7/s35e/7WDYP+3hWL/tIRg/7KCXv+ygl7/sIJe/66AXP+zhWP/&#10;tINi/7KBYP+wf17/s4Jh/7KBYP+ufVz/rn1c/7SDY/+2hWX/s4Ji/7B/X/+tfFz/sH9f/7GAYP+3&#10;gmP/uIFj/7V+YP+ye13/sHlb/7B4Xf+yel//r3dc/654Xv+ueF7/sXdf/61zW/+pb1f/qG9U/6lw&#10;Vf+sc1b/rHNW/65zVf+rcFL/rHFT/6xvUv+tcFT/r3JW/7BwVf+sbFD/sG9T/7JxVf+zclb/tHFW&#10;/7VyV/+3dFn/t3Za/7p4Xv+7eV//unld/7l4XP+5eFz/uHdb/7t6XP+/fmD/v3xf/757Xv+/fF//&#10;v3xf/8J9YP/BfF//v3pd/754Xv+/el3/vXpf/716X/++e2D/vXpf/798Yf/AfWL/wn9k/8N9Y//A&#10;emD/wXth/8N9Y//DgGX/xIFm/8SBZv/Dgmb/woFl/8CAZP/AgGT/wIBk/8KCZv/Cgmb/woJm/8KC&#10;Zv/BgWX/wYFl/8GBZf/Cgmb/wYRn/8GEaP/BhGj/v4Nn/8CEaP++hWr/voVq/76Fav+8g2j/u4Jn&#10;/72Eaf+8g2j/vIRp/76Ga/++hmv/vYVq/8CHbP/Ah2z/vYRp/76DZf+/hGb/v4Rm/76DZf+8gWP/&#10;un9h/7h8YP+5fWH/uHxg/7V5Xf+xd1//snhg/7J4YP+xd1//rHZc/6t1Xf+qdFz/qXNb/6VxW/+k&#10;clv/onBZ/55sVf+baVL/m2lS/wABAP8AAQD/AAEA/wABAP8AAQD/sJpz/6+ZdP+ynHX/spx3/7Ob&#10;d/+0nHj/tZt2/7Wbdv+8on3/u6F8/7mfev+8on3/t595/7efef+4oHz/uqJ+/7ujf/+8pID/wKiE&#10;/76kgf++pH//wqaB/8Sog//Iqob/yqmG/8qqhP/Rroj/07CK/9Sxi//Us4r/17aN/9i3jP/Yt4z/&#10;17aL/9m4jf/cuY//3LmP/9u4jv/gu4//4byP/+G8j//ivI//5L6P/+K8jf/dt4j/37mK/9+5iv/f&#10;uYr/37mK/9mzgv/ctIP/2rKB/9iwf//bs4D/3rSC/92zgf/arn3/3a9+/9utfP/bq3v/2Kh4/9Wl&#10;df/Xp3n/2ap8/8ecb//Dn2//6tCf//3/zf/+/9n//P/U//v+x//py5X/2LN8/9Kpdf/TqHP/0qRw&#10;/9KkcP/esHz/88WR//3Yof/90Jn/8sON/+Cxe//VpGz/zptk/8qXYv/KlWP/yJNh/8uTYv/Lk2L/&#10;zZVk/8+VZf/LkWH/zZNj/86RYv/NkGH/zZBh/8mPX//IjmD/x41f/8mPYf/PlWf/ypBi/8aMXv/G&#10;iVz/xIdb/8OGWv/BhFj/wYZa/8SJXf/Gi1//xYtd/8SKXP/HjV//xoxe/8WLXf/Fi13/xIpc/8OI&#10;XP/FiFz/xIVa/8KDWP/AgVb/vn9U/7+AVf+/glb/wIJZ/76DWf+8gVf/vYJY/7uAVv+6f1P/u4BU&#10;/8GEWP/ChVj/wYRX/8OGWf+/glX/vH9S/7uBUf+6gFD/u4FR/7qAUv+4e07/vH9S/7h+UP++g1f/&#10;v4RY/7yBVf+3fFD/tHlN/7Z5Tf+5fFD/uXpP/7d4T/+3eE//uXpR/7x8Vv+7e1X/uXlT/7d5Uv+4&#10;elP/uHpR/7h5UP+4eVD/uHdP/7x4Uf+9elD/v3xS/716UP+9elD/u3pQ/7p7UP+8fVL/uXpP/7R3&#10;Sv+0d0r/uXpO/71/UP/ChFX/xYVV/8KGVP/ChlT/wYVT/76BUv+9gFH/u35R/7l8T/+ydUj/tHdK&#10;/7d6Tv+5ek//untQ/7t8Uf+6fVH/tnlN/7R5Tf+1ek7/tntP/7Z+T/+2fE7/tXtL/7l8Tf+8f1D/&#10;voBR/71/UP+8fk//uXxN/7p9Tv+9gFH/un1O/7h+Tv+4fk7/uH5O/7Z8Tv+2fE7/tntP/7J3S/+y&#10;d0v/tHlN/7l8UP+6fVH/vH9T/7t+Uv+7flL/uH1R/7R5Tf+zeEz/tXxP/7Z9Uv+1fFH/uH1T/7V6&#10;UP+zek//snlO/7F4Tf+zek//tHtO/7d+Uf+6gVT/voVY/7qBVP+3flH/tHtQ/691Tf+tc0v/rHJK&#10;/6xySv+vdU//sHRP/7B0T/+udE//rXNO/6lvSv+obkn/qW9K/6lvSf+pb0n/rHBL/6tvSv+uck3/&#10;r3NO/7J0T/+ydE3/tXVP/7d3Uf+8fFb/vn9W/719V/+6fFX/tHlR/7d8VP+yeFD/sXZO/7F2Tv+x&#10;dk7/s3VO/7FzTP+vcUr/sHJJ/7N1TP+xc0z/sXNM/7R2Uf+2eFP/tndU/7R4VP+ydlL/s3RR/7N0&#10;Uf+vcE3/sHJN/7J0T/+wckv/sHJL/7J0Tf+yckz/snJM/7V1T/+5eFL/untS/7t8U/+6e1L/untS&#10;/7p8U/+5e1L/uXtS/7d5UP+4elH/vX5V/7x8Vv+5eVP/tnhT/7Z4U/+3eVT/t3lU/7h6Vf+2dlL/&#10;tHRQ/7JyTv+wcEz/snJO/7Z2Uv+9fVn/wYNc/8SGX//Aglv/woRd/8CCWf+9f1j/voBZ/7t7Vf+6&#10;elT/u3tV/75+WP++flj/u3tV/7x7Vf/Af1n/v35Y/7t5Vv+5d1T/t3dT/7h4VP+3d1P/t3dT/7l5&#10;Vf+9fVn/vn5a/719Wv+7e1j/vX1a/8CAXf+9fVr/vHpY/7p4Vf+6eFX/uHZU/7h2VP+6eFb/u3tY&#10;/719Wv+8fFn/vHxY/7x+Wf+8fln/vH5Z/719Wf+/f1v/vn5a/79/W//Cgl7/woJf/75+W//AgF3/&#10;wIBd/8CAXf++flv/untY/7h5Vv+6flr/un5a/7h8WP+7f1v/voJe/8GFYf+/g17/vIBb/7t/Wv+6&#10;flr/u4Fc/76EX/+8gl3/vIJd/72GX//BimH/xo9m/8WQZP/GkWX/yJRl/8iVaP/Gk2b/x5dp/8iX&#10;bP/Il2z/y5tt/8ycbv/MnG7/zJxu/8yZav/Klmf/x5Nk/8iUZf/IlGX/yJNn/8aTaP/Dkmn/xpVs&#10;/8SVa//Ck2n/wJBo/8CQaP/BkWn/w5Nr/8CQaP/AkGj/xJRs/7+Saf+4i2L/t4ph/7iLYv+1iGH/&#10;s4Zf/7aJYv+3imP/tIdg/7aGYP+yglz/s4Nd/7WDXv+1g17/toRf/7eFYP+4hmH/t4Vg/7SCX/+y&#10;gF3/s4Fe/7iDY/+5hGT/uYRk/7aBYf+1gGD/s4Fg/7OBYP+1g2L/tIRg/7KCXv+vgV3/r4Fd/61/&#10;W/+xg2H/s4Jh/7GAX/+wgFz/tYVh/7mJZf+4iGT/toZi/7aGYv+2hWT/tINi/7GAX/+vfl7/sH9f&#10;/7B/X/+1gmX/t4Jj/7R/YP+zfl//s35f/7F7X/+xe1//rntg/7B6YP+xe2H/snxi/7F3X/+rcVn/&#10;qW9X/6lwVf+tdFf/rHNW/65zVf+scVP/rHFT/6xvUv+tcFP/sHNX/7BwVP+vb1P/sG9T/7NyVv+y&#10;cVX/sW5T/7JvVP+1c1n/tnRa/7d1W/+4eF3/uXle/7h4XP+4d1v/t3Za/7p5Xf+/fmD/v3xf/757&#10;Xv/AfWD/wH1g/8F+Yf/CfWD/wHte/796Xf/Ae17/vHle/716X/+/fGH/vXpf/8B9Yv/Cf2T/w4Bl&#10;/8F+Y/+/fGH/wH1i/8B9Yv/Cf2T/xIFm/8WCZ//Dgmb/woFl/8KBZf/AgGT/wIBk/8GBZf/BgWX/&#10;xINn/8KCZv/Cgmb/woJm/8KCZv/Dg2f/wYRn/7+CZv/Ag2f/v4Nn/8CEaP+8g2j/vYRp/76Fav+9&#10;hGn/vINo/7yDaP+9hGn/u4No/7yEaf+/h2z/v4ds/76Ga/+9hWr/vYRp/72EZ/+8g2b/voNl/76D&#10;Zf+9gmT/un9h/7d7X/+6fmL/un5i/7d7X/+zel//s3lh/7N5Yf+xd1//r3Vd/6t1W/+rdV3/qHRc&#10;/6ZyWv+kclv/oW9Y/6BuV/+baVL/m2lS/wABAP8AAQD/AAEA/wABAP8AAQD/r5h2/62WdP+vmHb/&#10;r5h2/7Gaev+1nXv/t599/7edfP+5n3z/u6F+/7uefP++oX//uqB7/7qge/+9o37/waeC/76mgv+7&#10;o3//v6eD/72lgf++pIH/wqiF/8OmhP/Lr4r/zbGM/8utif/Nr4n/1bON/9a1jP/VtIv/1rWM/9e2&#10;jf/VtIv/17aN/9u4jv/at43/1rOJ/9e0iv/gu47/37qN/965jP/euIv/37mK/9+5iv/fuYr/27WG&#10;/961h//ftoj/3raF/9+1hf/gtob/37WF/+G3h//ht4f/37WD/9ywf//Yqnn/1qh3/9ioeP/bq3v/&#10;16d3/9ameP/YqX3/16t+/8OdcP/IqHn//+++//3/zv/+/9n//f/Q//bzvP/py5X/27iC/9ewef/T&#10;qHP/06Vx/9Smcv/Zqnb/5baA/+y9h//er3n/1KNr/9CfZ//KmWH/yJVe/8qXYP/LlmL/ypVh/82V&#10;Yv/MlGH/ypJf/8+VY//Nk2P/zpRk/8iLXP/LjV7/z5Fi/86QYf/LjV7/x4pd/8iLXv/Mj2L/zI9i&#10;/8qLX//Jil7/xodb/8aJXP/Eh1r/xolc/8SKXP/Fi13/xoxe/8SMXf/FjV7/xIxd/8KKW//Di1z/&#10;w4lb/8OGWv/BhFj/wIFW/8GCV//Af1X/vXxS/75/VP/AgVb/wINX/8OGWv++g1f/wYZa/76DV/+8&#10;gVX/vYJW/8GEWP/BhFj/wINX/8OGWf/BhFf/voFU/76EVv+9g1X/voRW/7yCVP+5f1H/uX9R/7l/&#10;Uf++g1f/vYJW/7uAVP+4fVH/tXhM/7V4TP+6e1L/untS/7d2Tv+4d0//untS/7x9VP+5elH/uXlT&#10;/7p6VP+3eE//t3hP/7Z3Tv+2dUv/uHdN/7p3Tf+8d07/vnlQ/714T/+9elD/vHtR/7l4Tv+5ek7/&#10;uHlN/7R3SP+1eEn/t3tJ/7+DUf/AhlT/wYVT/72DUf/BhVP/wINU/7qAUP+5f1H/uoBS/7h9Uf+1&#10;ek7/tntP/7V4TP+3ek7/uXxQ/7V4TP+wckn/sndN/7V6UP+1elD/tntR/7p/U/+2fE7/tHpM/7d6&#10;S/+4e0z/u31O/76AUf+8fk//u31O/7t7S//AglP/vX1N/7t9Tv+9gFH/voFS/7uBUf+5f1H/tXtN&#10;/7B1Sf+yd0v/tntP/7h9Uf+6fVH/u35S/7l8UP+3ek7/uXxQ/7N2Sv+xdkr/s3hO/690Sv+zeE7/&#10;uXtS/7N1TP+0dk3/tXhM/7N2Sv+yd0v/tntP/7mAU/+8hFX/uYFS/7d+Uf+0e07/sHdK/651Sv+s&#10;ckr/qnBI/6xySv+xd0//sHVN/7B0T/+sckr/p21F/6VrRf+mbET/p21F/6lvR/+scUn/sHJL/7Jy&#10;TP+yckz/snJM/7RzTf+2dU//uXVQ/7p2Uf+7d1L/u3pU/7x7Vf+8fFb/t3lS/7Z6Vf+1eVT/snZR&#10;/7J3T/+yd0//s3VO/7J0Tf+0dE7/tHRO/7R0Tv+yckz/r29J/7V1Uf+4eVb/tndU/7d4V/+1dlX/&#10;tXZV/69wTf+wcU7/snRP/7R2Uf+2eFH/t3lS/7d5Uv+yckz/r29J/7JyTP+1dU//uXpR/7l6Uf+4&#10;elH/uXtS/7V6UP+0dk3/t3pO/71/Vv+1d07/uXpR/7h4Uv+2dlD/tXdS/7Z3VP+2d1T/tXZT/7Z3&#10;VP+xck//sHBN/7FvTf+wbkz/sW9N/7NxT/+5d1X/wX9d/8CAXP+8fFj/u3tV/7h4Uv+4eFL/unpU&#10;/7l5Vf+6eFX/u3lW/797Vv/AfFn/vnpV/7x4Vf+/eVf/vXlW/7x4Vf+4dlT/unpX/7p6V/+6elf/&#10;t3dU/7l5Vf++flv/wIBd/7l5Vv+5eVb/vHpY/799Xf++fFr/u3lX/755WP+7eVf/uXdV/7l3Vf+5&#10;d1T/vHpY/7x8Wf+9fVn/vn5a/8CAXP/AgFz/vn5a/8B+W//DgV7/wH5b/8B+W//Cgl7/woJf/8GB&#10;Xv++flv/vn5b/8KCX/+9flv/uXpX/7d7V/+1eVf/tXlX/7Z6WP+/gF//wYJf/8SFYv/BhWH/v4Ne&#10;/7+DX/+6gFv/uH5Z/7uAXv+6f13/tntZ/8CGYf/DjGX/xo9m/8OOZP/CjWH/xZBk/8OQY//AkGL/&#10;xpVq/8iXbP/Hlmv/yZht/8iYav/JmWv/ypdq/8uXZ//IlGT/xpJi/8eTY//Klmb/yJRl/8KPYv/D&#10;kmf/xpVq/8GSZv/Bkmj/xJVr/8OUav/Aj2b/wZBn/8CPZv/BkGf/xJNq/8aVbP+/kGb/vo9l/72O&#10;ZP+4iGD/toZe/7mJYf+7i2P/t4df/7eFYP+0gl3/tIJd/7eFYP+3hWD/tIJd/7WDXv+5h2L/vIpl&#10;/7qIY/+2gV//tYBe/7WAYP+1gGD/uINj/7iDY/+2gWL/tIFi/7SBYv+0g2P/toVk/7KEYv+vgV//&#10;roBc/66AXP+vgV3/sIBc/65+Wv+tfVn/t4Vg/8STa//NnHT/yZhw/8CPZ/+6iGP/tIRg/7GBXf+y&#10;gWD/rX9e/61/Xv+xgGD/sYBg/7B/X/+zgGH/s4Bh/7J/YP+yf2D/sH1g/616X/+xfmP/s31j/7B6&#10;YP+qdFr/qW9X/6lwVf+rclX/qXBT/6twUv+rcFL/rG9S/61wU/+wc1b/snJW/69vVP+xcFT/sG9T&#10;/7JxVf+xb1X/rWxQ/7JwVv+zcVf/tHRZ/7d3XP+0d1v/tHda/7V4W/+0d1r/tnZa/7p5Xf+/fmD/&#10;vXxe/7p5W/+/fF//wX5h/8B9YP/Ae17/wHte/714W/++eVz/wXth/795X/+9d13/vXdd/757YP/D&#10;gGX/xIFm/8J/ZP+/fGH/vntg/757YP/AfWP/woBm/8WDaf/CgWX/vn5i/79/Y//AgWL/wIFi/8CB&#10;Yv/Cg2T/xYRm/8OCZP/BgGL/w4Jk/8KBY//BgWX/w4Nn/8GEZ/+/g2f/vYFl/7+Fbf+/hW3/u4Vr&#10;/7iCaP+5g2n/vYdt/7yGbP+6hGr/t4Fn/7eBZ//Bi3H/v4lt/7yGav+6hGj/vIRp/7mBZv+5gGX/&#10;uYBl/7yAZP+4fGD/uXxg/7h7Xv+3fF7/un9h/7h9X/+zel//snle/7F3X/+wdl7/sHZe/6t1W/+p&#10;c1v/pnJa/6VxWf+hb1b/oW1X/6JuWP+ealT/nmdS/wABAP8AAQD/AAEA/wABAP8AAQD/rZl4/6uW&#10;d/+umXr/rZh5/7afgP+6oYL/u6KD/7qfgf+5n37/u6GA/7qgf/+9oH7/u6F+/7yif/++pIH/wamF&#10;/7+ng/++poL/v6eD/8GnhP/CqIX/xKqH/8asif/Mso//zrSP/8qwi//Osov/0LKM/9OzjP/Ts4z/&#10;2biP/9m4j//VtIv/17aN/9y5j//dupD/2reN/9y3iv/gu47/37qN/965jP/euIv/3beK/9y2if/b&#10;tYb/2rSF/923iP/gt4n/4LeJ/+O5if/ht4f/37WF/+C2hv/ftYX/37OE/9ywf//arHv/16d3/9am&#10;dv/aqnr/2Kh6/9enef/brID/2ayC/8iidf/Mqnr//OKx//z/yP/9/9D//f/N//Xstf/oyZP/3ruF&#10;/9aveP/TqHP/0qRw/9Gibv/So2//2qhz/9yrc//Qn2f/zp1l/82cZP/Kl2D/yZZf/8uYY//LlmL/&#10;y5Zi/8yUYf/Lk2D/y5Ng/86WY//PlWX/zZNj/8iLXP/Mj2D/0JNk/8+SY//JjF3/yItc/8yPYP/L&#10;jV7/yoxd/8qMXf/Iilv/yIpb/8qNXv/KjV7/yItc/8OJWf/Fi1v/xoxe/8aMXv/Fi13/wYla/8KK&#10;W//FjV7/xIld/8SHW//Bglf/vn1T/79+VP+/flT/vXxU/7x9VP/AgVb/woVZ/8aJXf/AhVn/wYZa&#10;/7+EWP+/hFj/voNX/7+EWP+/glb/vYBU/8CDV//Ag1f/voFU/7yCVP+9g1X/voRW/7yCVP+5f1H/&#10;uX9R/7l/Uf+9g1X/uoBS/7p/U/+9gFT/t3pO/7d6Tv+6e1L/untS/7h3T/+7elL/vHtT/7t6Uv+3&#10;eE//uXpR/7x8Vv+1dk3/uHlQ/7l6T/+zdEn/uHdN/7l2TP+8eU//vHlP/7t4Tv+8e1H/vXxS/7d4&#10;Tf+4eU3/uHlN/7Z4Sf+4e0z/un5M/8GFU//AhlT/vYNR/8CGVP/AhFL/v4JT/7t+Uf+3fU//un9T&#10;/7h9Uf+2e0//tntP/7N4TP+1eEz/t3pO/7R3S/+wckn/s3hO/7R5T/+zeE7/tXpQ/7d8UP+0eU3/&#10;s3lL/7V4S/+0d0r/t3pN/7x/Uv+9gFP/vH9Q/7p9Tv+/glP/vH9Q/7x/UP/Ag1T/w4ZX/76EVP+5&#10;f1H/tnxO/7R6TP+zeEz/s3hM/7d8UP+4fVH/un1R/7p9Uf+5fFD/tnlN/7R2Tf+zeE7/sndN/61y&#10;SP+zdUz/tHZN/7BxSP+3eE3/uXpP/7l6T/+4eU3/u35R/7x/Uv+6gFL/t3xQ/7R7Tv+xeEv/r3ZL&#10;/6x1TP+sckr/qnBI/6xySv+vdU3/rXNL/61zTf+qcEj/pmxE/6RqQv+mbET/qW9H/6twSP+uc0v/&#10;s3VO/7R0Tv+zckz/s3JM/7VxTP+4dE//unZR/7x4U/+7d1L/vHtV/759V/+9fVn/uXtW/7h6Vf+z&#10;d1L/s3dS/7Z6Vf+3eVL/tHZP/7J0Tf+3d1H/t3dR/7Z2UP+yck7/rm5K/7NzUP+3d1T/tHVU/7N0&#10;U/+zdFP/snNS/7JzUv+xck//s3RR/7V3Uv+3eVL/unxV/71/WP+5e1L/tHRO/7FxS/+1dU//t3dR&#10;/7d5UP+3eVD/uHpR/7h6Uf+4elH/un1R/76BVf+2d07/tndO/7V2Tf+1dU//tXVR/7R2Uf+zdFH/&#10;tHVS/7V2Vf+sbUz/q2xL/7JyT/+xb03/sW9N/7FvTf+0clD/unhW/799W/+7e1j/uHhU/7V1Uf+1&#10;dVH/uHhU/7h4VP+7eVb/vXlW/715Vv++eFb/vnhW/754Vv+/eVf/v3tY/715Vv+6elf/wIBd/7t7&#10;V/+8fFn/unpX/7p6V/+8fFn/u3tY/7h2Vv+6eFj/vXtb/755Wv/Ae1z/v3pZ/8B7Wv++eVj/vXhX&#10;/7l3Vf+6eFb/u3lX/7p4Vv+9e1j/wH5b/8F/XP++fFn/unhV/717WP++fFn/vnxZ/8F/XP/FhWH/&#10;xYVh/8CAXf+8fFn/vn5b/8KCX/++flv/untY/7d7V/+1eVf/t3tZ/7Z6WP+9fl3/v4Bd/8OEYf/G&#10;iGP/wIRf/7yAXP+2elb/tnpW/7p+XP+6flz/t3tZ/76EX//EimT/xo9m/8SPZf/DjmT/xZBk/8OQ&#10;Zf/CkmT/xpZo/8iYav/Hl2n/yZlr/8iYav/LmGv/yJVo/8mVZf/IlGT/x5Nh/8eTYf/KlmT/yZVl&#10;/8OQYf++jWL/vI1h/72OYv+/kGb/w5Rq/8WUaf+/jmP/wo9k/8SRZv/EkWb/w5Jn/8WUa//Aj2b/&#10;v5Bm/7+QZv+4iGD/t4df/7mJYf+6iWH/uYdi/7mHYv+2hF//toRf/7aEX/+4hmH/t4Vg/7eFYP+4&#10;hmH/vIpl/72LZv+6hWP/uYRi/7uGZv+7hmb/uINj/7aBYv+0gWL/tYJj/7SBYv+ygWH/soFh/7GA&#10;X/+wgmD/r4Ff/7CCXv+ygWD/sYBf/7GBXf+vfVr/tYNe/8GNZv/MmHH/zppy/8KOZv+9iWL/uIRf&#10;/7WDYP+zg1//sYBf/7GAYP+xgGD/sH9f/7B/X/+ygWH/sYBg/7GAYP+xfmH/sH1g/658Yf+zgGX/&#10;sn9k/7B6YP+pc1n/pW9V/6ZwVv+sc1b/q3JV/6xxU/+tclT/r3JV/6xvUv+ucVX/sHBV/65uU/+x&#10;b1X/rmxS/69tU/+xb1X/rWtR/69tU/+ublP/snJX/7V4XP+2eV3/tHda/7V4W/+1eFv/tnZa/7h3&#10;W/+6eVv/unlb/7p5W/++fV//v3xf/757Xv/Ae17/wHte/796Xf++eF7/v3lf/754Xv++eF7/vXdd&#10;/7t4Xf/Cf2T/xYJn/8J/ZP+8e1//vHtf/759Yf+9e2H/vX1i/8GBZv/BgWX/uXxf/7t+Yf+8f2D/&#10;voFi/72AYf/BgmP/w4Jk/8KBY/+/fmD/woFj/8KBY//AgGT/wYRn/8KFaP+/g2f/vINo/7+Fbf+/&#10;hW3/uoRq/7iCaP+4gmj/uoRq/7yCav+6hGr/toBm/7V/Zf+8iW7/vIlu/7yGav+8hmr/u4Vp/7mB&#10;Zv+4gGX/uYBl/7l9Yf+2el7/uHxg/7p+Yv+2e13/uH1f/7Z9YP+xeF3/tHtg/7R6Yv+xd1//r3Vd&#10;/6t1W/+qdFz/p3Nb/6VzWv+hb1j/nmxV/6FtV/+fa1X/m2dR/wABAP8AAQD/AAEA/wABAP8AAQD/&#10;rZh5/6yXeP+ynX7/sZx//7ukhf+8o4X/vaSG/7yhg/+7oIL/uqB//7qgf/+7oYD/vaOC/7+lgv++&#10;pIP/v6eF/8CohP/BqYX/w6mG/8msiv/Mr43/zLCL/86yjf/OtI//zLKN/8mviv/QtpH/0bWO/8+z&#10;jP/Ssov/2rqT/9m5kP/Xto3/2reN/9+8kv/hv5L/4LuO/+C7jv/hvI//4LuO/+C7jv/euIv/3LaJ&#10;/9m0h//btYj/3riL/9+5iv/huIr/47qM/+W7i//ftYX/3bOD/9+zhP/fs4T/3bGA/92vfv/drX3/&#10;2Kh4/9mmd//dqn3/26t9/9qqfP/brID/2ayC/9Cne//Srn7/7c2c//39x//8/8j//P/I//Ljqv/n&#10;xpD/4L2H/9SseP/RpnP/0qRw/9Chbf/Qnmn/06Fs/9Geaf/MmWT/0J1o/9Geaf/LmGH/y5hh/8qX&#10;Yv/LlmL/y5Zi/8mUYP/Lk2D/y5Ng/8+XZP/Rl2f/zZNj/8aMXP/Jj1//zZNj/8qQYv/Mj2D/zZBh&#10;/9CTZP/LjV7/yoxd/8iKW//KjF3/y41e/8yPYP/NkGH/yItc/8KIWP/Fi1v/xYtd/8WLXf/CiFr/&#10;wYdZ/8KKW//GjF7/xIld/8SHW//Bglf/vn1T/79+VP++fVX/vXxU/7t8U/+/gVj/w4Vc/8SHW//A&#10;hVn/wYZa/7+EWP+/hFj/voNX/72CVv++g1f/vYBU/7x/U/+9gFT/vYBU/7x/Uv+8glT/vYNV/72D&#10;Vf+6gFL/uH5Q/7l/Uf++gVT/vH9S/7t+Uf+9gFT/u35S/7p7UP+4eU7/uXpP/7p5Uf+9fFT/vn1V&#10;/7t6Uv+4d0//unlR/7x9VP+3eE//untQ/7t8Uf+zdEn/t3ZM/7l4Tv++fVP/vHtR/7p5Uf+7fFP/&#10;u3xR/7V2S/+4eU3/uXpO/7p8Tf+/gVL/wYVT/8OHVf/Dh1X/wIRS/8GFU//BhVP/wINU/7l8T/+1&#10;ek7/tntP/7Z7T/+yeUz/sndL/7F2Sv+xdEj/tnlN/7d6Tv+5fFD/tntR/7R5T/+zeE7/tntR/7Z7&#10;T/+0eU3/tXhM/7V4TP+1eEz/t3pO/7d9T/+9g1X/uoBS/7qAUv++hFT/uoBQ/72DU//Bh1f/w4lZ&#10;/7+CU/+3fU3/t31P/7h+UP+0ekz/sndL/7V6Tv+7gFT/un9T/7p/U/+2e1H/s3hM/7R5T/+1elD/&#10;s3hO/7J0S/+zdUz/snNI/7BxRv+6eU//v35U/79/U/+8fFD/vH1R/7p7T/+1eEz/tXpO/7J5TP+v&#10;dkv/rXRJ/6pzSv+ocUj/qHFI/6xyTP+tc03/qnBK/6txS/+pb0n/qG5I/6VrQ/+nbUX/q3BI/6tw&#10;SP+xc0z/tnZQ/7JyTP+zckz/tHNN/7VxTP+5dVD/unZR/7x4U/+4dlP/u3lW/7x8WP+7e1f/u31Y&#10;/7l7Vv+3eVT/uHpV/7h6Vf+2eFH/tHZP/7J0Tf+3eVL/uXlT/7d3U/+yck//snJP/7RzU/+1dFT/&#10;sXBQ/69uTv+xclH/sXJR/7FyUf+wcU7/sXNO/7V3Uv+6fFX/voBZ/8KEW//Agln/uXpR/7JyTP+1&#10;dU//tHZP/7R2T/+0dk3/t3lQ/7l7Uv+7fVT/uXxQ/7p9Uf+1dkv/tndO/7Z3Tv+1dU//tXVP/7J0&#10;T/+xck//tXZT/7R1VP+rbEv/rG1M/7Z2U/+yck//s3FP/7FvTf+zcU//tXNR/7p4Vv+6elf/tnZT&#10;/7V1Uv+1dVL/uHhV/7p6V/+8elj/wHta/8F7Wf++eFb/vnhW/754Vv+8eFX/wHxZ/758Wf++flr/&#10;woJe/7x8WP+9fVn/vX1Z/7p6V/+4eFX/uHhV/7p4Vv+7eVn/wHtc/714Wf++eVr/wHtc/8F6XP++&#10;eVr/vXhZ/7l3Vf+7eVf/uXdV/7h2VP++fFn/wH5b/717WP+5eFL/tnJN/7x4Vf+9fFb/wH5b/8SC&#10;X//JiWX/yopm/8KCXv+9fVn/wIBc/8ODX//AgFz/vX1Z/7l6V/+4eVb/un5a/7x9XP+6e1j/vH1a&#10;/8CBXv/ChF//wYNe/7p+Wv+2elb/uHxY/7p+Wv+6flz/u3xZ/7t/W//Bh2H/x41l/8eQZ//FkGb/&#10;x5Jm/8WSZ//HlGf/x5dp/8eXaf/JmWv/ypps/86bbv/Om27/yZZp/8mVZf/JlWX/yZVj/8aSYP/J&#10;lWP/yZZn/8aTZP+8i2D/t4hc/7uMYP+/kGb/wpFm/8KRZv/DkGX/xJFm/8iTZ//Gk2j/xZJn/8OS&#10;Z//CkWb/w5Jn/8GSaP+4iV//t4df/7iHX/+1g17/uYdi/7yKZf+5h2L/uYdi/7SCX/+4hmH/uohj&#10;/7qIY/+4hmH/uIZh/7yHZf+7hmT/vIdl/7+Kav/Ai2v/tYNi/7J/YP+1gmP/tYJj/7KBYf+wf17/&#10;rXxb/659XP+zgmH/tINi/7SDYv+zgmH/tINi/7WEY/+xf1z/tIJf/7iEX/+/i2b/x5Fr/7+JY/+6&#10;hF7/uoRg/7uGZP+2gV//s4Fg/7WCY/+zgmL/sH9f/7CBY/+ygWH/sH9f/7GAYP+wfV7/sH1g/7B9&#10;YP+zgGX/sn9k/7B6YP+pc1n/pW9V/6hyWP+tdFn/rnVY/690Vv+xdlj/snVY/69yVf+rblL/rW1S&#10;/65uU/+wcFX/rmxS/65sUv+ycFb/r21T/61rUf+sbFH/rnFV/7V4XP+3el3/tHda/7R3Wv+1eFv/&#10;tXhZ/7R1Vv+3dlj/uXha/7l4Wv+9fF7/vn1f/759X/+9el3/vXpd/8B9Yv+9el//u3hd/7t4Xf+/&#10;eV//vnhe/7h1Wv/BfmP/xYJn/79+Yv+5eFz/unld/75+Yv+6el//unpf/7t+Yv/Ag2f/vH9i/7p/&#10;Yf+8gWP/voNj/72AYf/BgmP/wYJj/8CBYv+9fl//wYFl/8GBZf/Ag2b/wYRn/8CEaP+/g2f/vYNr&#10;/7+Fbf+9g2v/vYNr/72Da/+6gGj/vIJq/72Da/+9g2v/uoRq/7iCaP+4hWr/uods/7yJbv++iGz/&#10;uoRo/7mDZ/+6gmf/uoJn/7h/ZP+4fGD/t3tf/7yAZP+4fGD/tHtg/7Z9Yv+yeV7/tn1i/7h+Zv+0&#10;emL/r3Vd/691Xf+sdlz/q3Vd/6dzXf+jcVr/oW9Y/6FvWP+gbFb/nGhS/wABAP8AAQD/AAEA/wAB&#10;AP8AAQD/r5h4/6+YeP+1nn7/u6SF/7yjhf+5oIL/uaCC/7yhg/+6n4H/uqB//7uhgP+7oYD/wKaF&#10;/8Cmhf+9o4L/v6eF/7+nhf/AqIb/w6mG/8mtiP/Lr4r/y6+K/8ywi//OtI//z7WQ/8yyjf/Vu5b/&#10;17uW/9G1jv/UtI3/2rqT/9i4j//Xtov/2reN/927jv/fvZD/4LuO/9+6jf/duIv/3biL/+C7jv/b&#10;ton/2bSH/9m0h//duIv/3riL/9u1iP/ftoj/47qM/+S6iv/ht4f/4LSF/9+zhP/gsoH/3K59/9ys&#10;e//eq3z/26h5/9und//dqXn/3Kl8/9mpe//ZqXv/2Kl9/9Ooe//SrH3/2bWD/+7Nmv//7Lj/+Omy&#10;/+7Pmf/iv4n/2rWA/9Kpdf/QpXL/2Kp4/9endv/SoG3/1qJw/9Ccav/Om2b/z5xn/8yZZP/Kl2L/&#10;zZpl/8qXYv/JlmH/yZZh/8eSXv/JlGD/zJRh/86WY//Pl2b/y5Ni/8eNXf/GjF7/yI5g/8eNX//G&#10;jF7/yI5g/8aMXP/Hilv/yIhY/8eHV//Hi1n/yY1b/8mMXf/GiVr/w4lZ/8SKXP/Fi13/xYtd/8SK&#10;XP/Ahlj/wIZY/8KIWv/HjGD/xYhc/8CDV/+/gFX/wYBY/8GAWP/Af1f/v35W/71+Vf+9f1b/wYNa&#10;/8KFWf/DiFz/w4hc/76DV/+7gFT/uH1R/7p/U/+9glb/vYJW/7x/U/+8f1P/vH9T/72AVP++gVT/&#10;vYNV/72DVf+5f1H/tXtN/7h+UP+9gFP/u35R/7h7Tv+8fVH/vX5S/7h5Tv+zdEn/t3hN/7t6Uv+6&#10;eVH/u3pS/7p5Uf+5elH/u3xT/7t8U/+3dkz/t3ZM/7d4Tf+2dUv/uHdN/7p5T/+9fFT/vHtT/7h5&#10;UP+3eE//tHZN/7J1Sf+3ek7/vH1R/7+AVP/Ehlf/xoZW/8WJV//FiVf/voJQ/7yATv/BhFX/wYRV&#10;/7Z8Tv+0eU3/tntP/7R7UP+wd0z/r3ZJ/7B1Sf+xdEj/tnlN/7p9Uf+6fVH/un1R/7Z7T/+2e0//&#10;t3xQ/7V6Tv+2eU3/tnlN/7d6Tv+6f1P/uH1R/7p/U/+9glb/u4BU/7yCVP+9g1X/uoBS/7uBUf/A&#10;hlj/voRW/7l8T/+1eEv/tnlM/7h7Tv+1eEv/s3lL/7Z7T/+6f1P/un9V/7p/Vf+2e1H/s3hO/7R5&#10;T/+zeE7/s3hO/7N1TP+1dkv/tXZL/7d4Tf+6eU//vXxS/79/U/+8fFD/uHlO/7h5Tv+zdkr/sXZM&#10;/7B1S/+udEz/rnRM/6txS/+rcUv/rHJM/6xyTP+rcUv/q3FL/6txS/+nbUf/p21H/6drRv+pbUj/&#10;q21I/6xuSf+vb0n/rW1H/61sRv+wb0n/snFL/7JxS/+1dE7/tXRO/7Z1T/+ycE3/s3NP/7V1Uf+1&#10;dVH/uXlV/7d5VP+3eVT/uXtW/7V3Uv+vcUz/r3NO/7N1Tv+2eFP/t3lU/7Z2Uv+0dFH/tXRU/7d2&#10;Vv+zdFP/snNS/7FyUf+vcE//snNS/7BxTv+xck//tnhT/7l7VP/Bg1z/w4Vc/8KEW/+/gVj/unpU&#10;/7J0Tf+0dk//sXNM/7FzTP+yd0//t3xU/7p8U/+3eVD/sXNK/7J0S/+1d07/uHlQ/7Z3Tv+yckz/&#10;snJM/7JyTP+1dVH/uHhU/7Z3VP+tbkv/rW5L/7l5Vv+2dlP/tXNR/7NxT/+xb03/snBO/7l3Vf+3&#10;dVP/tHJQ/7V1Uv+0dFH/tXVS/7d3VP+7eVf/wH5b/8F9Wv++eFb/vHZS/7t3Uv+8eFP/vnpV/717&#10;WP+9fVn/vHxY/7l5Vf+7e1f/unpW/7h4Vf+4eFT/uXlW/7t5V/+8elj/wXxb/8J9XP+6c1X/vHVX&#10;/794Wv+6dVb/vXhZ/8F8Xf/Ae1r/vXhX/7t3VP/BfVr/v3tW/756Vf+7d1L/uHRP/7x4U/++fVf/&#10;wH9Z/8SEYP/IiGT/yIpl/8SGYf/Cgl7/v39b/75+Wv+/f1v/vX1Z/7l5Vv+5elf/vX5b/7x9Wv+5&#10;elf/vH1a/75+W/+8fVr/vn9c/7l9Wf+2elb/vX5b/7x9Wv+8fVr/vH1a/8KEX//GimX/x41l/8WO&#10;Zf/DjmT/xJBo/8WSZ//Dk2X/xJRm/8aWaP/ImGr/yZlr/8ubbf/OnnD/ypps/8eUZf/HlGX/x5Rl&#10;/8WSY//HlGX/yJVm/8eXaf/BkGX/vItg/72OYv+/jmP/w5Jn/8KRZv/EkWb/xpFl/8aRZf/Fkmf/&#10;w5Bl/8KPZP/BkGX/wZBl/8GQZf+/kGb/uYpg/7iHX/+1g17/uIZh/7qIZf+4hmP/uohl/7SEYP+3&#10;h2P/u4lm/7iGY/+3hWL/toRh/7OBXv+0gl//toRj/7mIZ/+5iGf/tYRj/7OCYv+ygWH/soFh/7GA&#10;YP+xgF//rn1c/659XP+0g2L/tYRj/7OCYf+0g2L/tYRk/7KBYf+ufVz/sX9e/7J9W/+zflz/uIRf&#10;/7yGYv+5g1//uYNh/7mDYf+zfl7/sXxc/7F+X/+yf2L/sH1g/7F+Yf+wgWP/sYJk/7CBY/+wfWD/&#10;rXpd/7F7X/+yfGD/r3xh/7F7Yf+qdFr/qXNZ/6lzWf+tdFn/rXRZ/65zVf+tclT/sXRX/69yVf+q&#10;bVH/qGtP/65uVf+wcFX/r21T/65sUv+xb1X/sG5U/69tU/+ublP/r29U/7NzV/+0d1r/sXRX/69y&#10;Vf+ydVb/s3ZX/7V2V/+1dlf/tnZa/7d4Wf+6e1z/vH1e/759X/+6eVv/vXpf/8B9Yv+9el//undc&#10;/7p3XP/AemD/wHpg/713Xf+/fGH/v35i/718YP+6eV3/unpe/75+Yv+5eV3/unpe/7t+Yf/Ag2b/&#10;wINm/7t+Yf+7fmH/wINm/72AYf/AgWL/wIBk/8CAZP/AgGT/wYFl/75+Yv/Ag2f/wYVp/7+DZ/+9&#10;gWX/vIJq/7yCav+7gWn/u4Fp/7yCav+6gGj/u4Fp/7yCav+9g2v/u4Vr/7mDaf+3hGn/uIVq/7iF&#10;av+3hWr/uoRo/7iCZv+4gmb/uYFm/7qBZv+5gGX/tHtg/7V8Yf+2fWL/tXxh/7R+ZP+wemD/snxi&#10;/7R+ZP+xe2H/r3Vd/6xyWv+qdFr/qnRc/6RwWP+kcFr/pHBa/6JwWf+fa1X/nGpT/wABAP8AAQD/&#10;AAEA/wABAP8AAQD/sJh2/7GYef+4n4D/v6aH/7yjhP+5oIH/u6CC/76kg/+4nn3/uqB//7yigf/B&#10;pIT/w6aG/8Omhv/Ep4f/wqiH/8Gnhv/Hqor/yayK/8uujP/NsYz/zrCM/86wjP/StJD/1riU/9e5&#10;lf/YupT/17mT/9S2kP/Xt5D/27uU/9q5kP/Xto3/2rmQ/9+8lP/gvZP/3bqQ/965jf/gu4//3rmN&#10;/924i//bton/4LuO/+K9kP/ivZD/4LuO/9q0h//dt4j/4rmL/+C2hv/gtIX/4LSF/+Gzgv/fsYD/&#10;369//96ufv/frH3/3ap7/92pef/dqXn/3qp6/96rfP/dqnv/2Kh6/9eoev/aq33/z6N0/82hcv/V&#10;q3n/3LKA/+C4hP/ZsHz/1656/9Spdv/TpXP/0qRy/9Kicf/Vo3D/2KRy/9OebP/NmGb/zZhm/82Y&#10;Zv/apnT/3al3/9Kfav/JlmH/xpJg/8eSYP/LlmT/zZhm/82VZP/MlGP/zJRj/8mPYf/GjF7/x41f&#10;/8aLX//GjF7/xo5f/8WLXf/Fi1v/w4lZ/8KIWP/HjV3/ypBg/8eNXf/Fi13/xYtd/8WKXv/Fil7/&#10;w4hc/8SJXf/Bhlr/wIVZ/8CFWf/BhFj/woVZ/8CCWf/Bg1r/wIJZ/8CCWf++gFn/vH5X/7+BWP/A&#10;gln/woRb/8OFXP/Ehl3/w4Za/7+EWP/AhVn/v4RY/7+EWP+/hFj/vYJW/72AVP++gVX/vH9T/8CD&#10;V//BhFf/wINW/7+CVf+5f1H/uH5Q/7h+UP+8f1L/vH9S/7t+Uf+9gFT/w4ZZ/8CDVv/AgVX/v4BV&#10;/71+U/+9flP/vX5T/7p7UP+4eU7/u3xT/7l6Uf+zdEv/s3RL/7Z3Tv+3eE//tndO/7h5UP+6elT/&#10;u3xT/7d3Uf+4eVD/vX9W/8CDV//Bglf/v4BU/7+AVP/AglP/woRV/8WHWP/FiFn/wYRV/7l/T/+6&#10;gFD/wIZW/8qQYP/GjF7/voNX/76DV/+1ek7/tHlN/7R5Tf+4eU7/uHlO/7l6Tv+6e0//vH1R/7x9&#10;Uv+6fVH/uXxQ/7x/U/+6fVH/uXxQ/7d6Tv+6f1P/uH1R/7d8UP+2e0//uH1R/72CVv+6f1P/un9T&#10;/7Z7T/+3ek7/uXxQ/7t+Uv+4eU7/tndL/7V4S/+1eEv/tntP/7Z7T/+3flP/uoFW/7qBVv+0e1D/&#10;snlO/7R5T/+zeE7/tHlP/7d5UP+4elH/uHpR/7p7Uv+6e1D/uXpP/7l6T/+5ek//tndO/7N1TP+z&#10;dUz/sXZO/690TP+tc0v/sHZQ/6xyTP+rcUv/rXNN/61zTf+qcEr/qnBK/6lvSf+qbkn/p2tG/6dr&#10;R/+rbUj/rG5J/6xsSP+ubkr/rGxI/6xsSP+ubkr/rm5I/7BwSv+1dE7/tnZQ/7d2UP+2dlD/tXVP&#10;/7Z2UP+2dlD/t3dR/7d3Uf+2eFH/tHZP/7R2T/+4elP/uXtU/7d5VP+1d1L/tXdS/7V2U/+1dlX/&#10;tXZV/7R1VP+0dVT/snNS/7JzUv+wcU7/s3RR/7l6V/+8fln/voBb/8KEX//ChF3/xYVf/8iIYv/B&#10;gVv/unpU/7Z4Uf+0dk//tnhR/7x+V//Bg1z/yYtk/82PaP/GiGH/wYNc/8OEW/+4eVD/tHRO/7Jy&#10;TP+1dU//tnVP/7t6VP+9e1j/unpW/7d3U/+1dVH/tHRQ/7d3U/+4eFT/tnZS/7VzUf+zcU//tnFQ&#10;/7p1VP+5dFP/uXRT/7l0U/+5dFP/uHZU/7d1Uv+6dlP/uHZT/715Vv+8eFX/u3dU/7t3VP+8eFX/&#10;vXlW/7t3VP+7eVb/u3lW/7x6V/+7eVb/u3lW/7l3VP+4dlT/uHZU/7p4Vv+/eln/wn1c/8J9XP+5&#10;dFX/u3RW/712WP+9d1b/v3lY/8N9XP/CfFv/wHpY/8B6WP/DfVv/wXtZ/8B6Vv++elX/vHhV/756&#10;Vf++fFn/v39b/8CAXP/EhmH/xohj/8aIY//EhGD/vX1Z/7t7V/+/f1v/v39b/7p6V/+7e1j/vn5b&#10;/7x8Wf+6elf/vHxZ/7x8Wf+7fFn/vH1a/71+W/+8gFz/wYNe/71/Wv+9f1r/voBZ/8aIYf/Jjmb/&#10;xYtj/8WLY//Ci2L/w45k/8aSav/IlWr/x5dp/8aWaP/JmWv/yZlr/8ubbf/MnG7/ypps/8SVZ//E&#10;lWf/wpNl/8KSZP/CkmT/xJRm/8aWaP/FlGn/wZBl/76NYv++jWL/v45j/8GOY//DkGX/x5Rn/8OQ&#10;Zf/AjWL/u4pf/7yLYP/CkWb/wZBl/8GQZf/Aj2b/vYxk/7qKZP+5h2L/uIZh/7uJZv+4hmP/uIhk&#10;/7WFYf+2hmL/uIhk/7aGYv+2hmL/t4dj/7aGYv+0g2L/tIZk/7WHZf+0hmX/soRj/7CCYf+xg2L/&#10;sYNi/7GDYv+xg2L/s4Ji/7KBYf+xgGD/sYBg/7KBYf+zgmL/s4Ji/7GDYv+xg2L/sIJh/7GAYP+v&#10;fl7/sn9g/7iDY/+4g2P/toFh/7iDY/+4g2P/tH9g/7J9Xv+xfl//sH1e/7J/YP+zgGP/sn9i/7F+&#10;Yf+vfF//rXpd/695Xf+wel7/snpf/7J6X/+vd1z/rHZc/6x0Wf+sc1j/rXRZ/7F1Wf+wdFj/rXFV&#10;/7BzV/+vclb/qm1R/6tuUv+rblL/rm5T/69vVP+xcVb/sW9V/7FvVf+xb1X/sG5U/7JwVv+0c1f/&#10;s3JW/7FwVP+zclb/tXVZ/7d3W/+2dlr/tnZa/7d3W/+4eFz/uXld/7p5Xf+5eFz/vXpf/757YP+8&#10;eV7/u3hd/7t4Xf+/eV//wHpg/7t4Xf++e2D/vXpf/7p5Xf+6eV3/unpe/7t7X/+6el7/uXld/7h4&#10;XP+8fGD/x4dr/8CAZP+8fGD/vn5i/8GBZf+/f2P/vn5i/7t+Yf+7fmH/vYBj/7uAYv+7f2P/vIBk&#10;/7uCZ/+8g2j/uoFm/7qBZv+7gWn/u4Fp/72Da/+8gmr/uoBo/7qAaP+/hW3/vYNr/7yCav+6hGr/&#10;uYNp/7iCaP+6hGr/vYVq/7qCZ/+5gWb/uYFm/7d/ZP+4gGX/uH9k/7Z9Yv+zfWP/s31j/7F7Yf+w&#10;emL/sHpi/7B6YP+xe2H/q3Vb/6xyWv+rcVn/rHJa/6hyWv+kcFj/pHBY/6FvWP+da1T/nGpT/wAB&#10;AP8AAQD/AAEA/wABAP8AAQD/s5t5/7Scev+8ooH/v6WE/7yhg/+6oH//u6GA/72jgv+3nXz/uZ9+&#10;/7yigf/BpIT/w6aG/8Snh//Ep4f/xqmJ/8eqiv/KrY3/zK+N/8uti//Mror/zrCM/9Gzj//XuZX/&#10;1riU/9S2kP/WuJL/2rqU/9u5k//cupT/3ryW/927lf/bupH/27qR/+C9lf/gvZX/4L2V/926kP/g&#10;u4//3rmN/924jP/bton/4LuO/+fClf/oxJT/5MCQ/925if/fuYr/4rqJ/9+1hf/gtIX/4LSF/+Gz&#10;gv/gsoH/369//96uff/erHn/3qp6/9+re//eqnr/36t7/+Gtff/cqXr/2qd4/9amdv/Xp3f/0qJy&#10;/8+hcP/QonH/0aNx/9Wndf/TpXP/1ad1/9Wndf/SonH/0aFw/9GfbP/Rn2z/1aFv/9Gcav/Ml2X/&#10;zpln/9Ccav/uu4b/77yH/9updP/LmWT/x5Vi/8iUYv/KlWP/y5Zk/8qVY//KkmH/ypJh/8iOYP/F&#10;i13/xotf/8aLX//GjWD/xYxf/8SMXf/Fi13/w4lZ/8KIWP/GjFz/yI5e/8WLXf/FiFv/xIld/8aL&#10;X//EiV3/w4hc/8SJX//Ch1v/v4RY/8CDV//Cg1j/wIFY/8CBWP/Bg1r/v4FY/76AV/+8flf/unxV&#10;/76AWf/Aglv/woRd/8OFXP/DhVz/w4Vc/8OGWv/Ch1v/w4hc/8OIXP/DiFz/voNX/7+EWP/ChVn/&#10;wINX/76BVf+/glX/wINW/7+CVf+9gFP/vH9S/7x/Uv+9gFP/vH9S/7t+Uf+9gFP/x4pd/8KDV/++&#10;f1P/vX5S/75/U/+8fVH/vH1R/7p7UP+3eE3/u3xR/7l6T/+1dk3/tndO/7d4T/+3eE//tndO/7d4&#10;T/+7fFP/vn9W/7p7Uv+7fFP/vn9W/7+AVf/AgVb/wYJW/8KEVf++gFH/wYNU/8SGV//HiVr/wYRV&#10;/7p9Tv+3fU3/w4lZ/9CWZv/KkGL/v4VX/72CVv+1ek7/s3hM/7d5UP+4eU7/t3hN/7h5Tf+6e0//&#10;vn9T/71+Uv+5ek7/uHtO/72AVP+7flL/uXxQ/7l8UP+6fVH/uXxQ/7V6UP+zeE7/tXpO/7t+Uv+2&#10;eU3/tnlN/7V4TP+1eEz/uXxQ/7x9Uv+3eE3/tXZL/7d4Tf+2eU3/uXxQ/7Z7T/+2e1H/uoFW/7d+&#10;U/+yeU7/s3hO/7N4Tv+zeE7/uHpR/7V3Tv+3eE//uXtS/7p8U/+5e1L/tXdO/7R2Tf+3eVD/s3VM&#10;/7FzSv+wdU3/sHVN/61ySv+qcEr/rHJN/6xyTf+tc07/rnRP/65yTf+qbkn/qm5J/6drRv+obEf/&#10;pmpG/6doRf+pakf/q21I/6xsSP+tbUn/q2tH/6xsRv+ubkj/sXFL/7d3Uf+5eVP/unpU/7d3Uf+1&#10;dU//tXVP/7Z2UP+2dlD/tnZQ/7Z2UP+3d1H/tnZQ/7V1T/+3eVL/unxV/7h6Vf+2eFP/tndU/7V2&#10;U/+2d1b/tXZX/7R1VP+0dVT/snNS/7FyT/+xck//s3RR/7h5Vv+6fFf/u31Y/7+BXP/ChF3/xYVf&#10;/8eHYf/Cglz/vn5Y/7p6VP+2eFH/tnhT/7l7Vv+5e1T/wIJb/8yMZv/Li2X/zIxm/8yMZv+5eVP/&#10;snJM/7JyTP+4d1H/uHdR/7p4Vf+7eVb/u3lW/7l5Vf+4eFT/uHhU/7h4VP+3d1P/tXVR/7RyT/+0&#10;clD/t3JR/7l0U/+7dVT/vHZV/7p1VP+6dlP/uXVS/7l0U/+3c1D/tnFQ/7x4Vf+8eFX/vXlW/8F9&#10;Wv+9eVb/v3tY/7p1VP+8eFX/vXlW/797WP+9eVb/vnlY/7p4Vf+4dlT/uXdV/714V/++eVj/wn1c&#10;/8N8Xv+9dlj/vndZ/794Wv++eFf/wHpZ/8J8W//Be1r/wHpZ/8F7Wf/DfVv/wnxa/8J8Wv/AfFn/&#10;vXlW/8B8Wf/Aflv/wH5b/719Wf/AgFr/woRd/8SEXv/Cgl7/u3tX/7p6Vv/Aflv/w4Fe/717WP+9&#10;e1j/vn5b/7x8Wf+5eVb/unpX/7t7WP+8fVr/vH1a/7x9Wv+9flv/v4Fc/71/Wv++gFn/voBZ/8GD&#10;XP/Bhl7/wIZg/8OJY/+/iGH/v4pg/8SQaP/JmG3/yplu/8iXbP/JmWv/yJds/8mYbf/Lmm//yplu&#10;/8iZa//Flmj/wpNl/8CRY//AkGL/xJRm/8aWaP/FlGn/wZBl/8GOY//AjWL/w5Bl/8GOYf/BjmH/&#10;x5Rn/8OQZf++i2D/uYhd/7uKX//Ek2j/xZRp/8OSZ//Aj2b/vo1l/72LZv+5h2L/uIZh/7qIY/+5&#10;h2L/uYll/7eHY/+2hmL/toZi/7eHY/+2hmL/t4dj/7aGYv+zhWP/tYdl/7OFZP+yhWT/sINi/6+C&#10;Yf+vgmH/sYNi/7CCYf+wgmH/s4Ji/7KBYf+vfl7/rX5g/7CBY/+wgWP/r4Jj/6+CY/+wg2T/r4Jj&#10;/7CCYf+wf1//r35e/7KAX/+1gGD/uINj/7iDY/+4g2T/s4Bh/7J/YP+xfl//sX5f/7J/Yv+xfmH/&#10;sn9i/657Xv+vfF//rXpd/654XP+yel//s3tg/7J6X/+vd1z/r3dc/610Wf+rclf/q3JX/61xVf+t&#10;cVX/rXFV/6xwVP+vclb/rXBU/6ptUf+rblL/rW1S/61tUv+wcFX/snBW/7JwVv+yb1X/sW5U/7Bt&#10;U/+xcFT/s3JW/7FwVP+zclb/tnVZ/7h4XP+3d1v/t3db/7d3W/+5eV3/uHhc/7l5Xf+6eV3/vXxg&#10;/7x7X/+5eFz/u3hd/716X/++e2D/vntg/7h1Wv+7eF3/vHle/7p5Xf+6eV3/vHtf/7x7X/+6el7/&#10;unpe/7l5Xf+7e1//yopu/8ODZ/+7e1//vn5i/79/Y/++fmL/vn5i/7t+Yf+6fWD/u35h/7uAYv+4&#10;f2T/uH9k/7h/ZP+7gmf/uoFm/7l/Z/+5f2f/uX9n/7+Fbf+7gWn/uoBo/7qAaP+8gmr/vIJq/7yC&#10;av+7gWn/uoBo/7qAaP+6hGr/u4Vr/7mBZv+5gWb/uYFm/7d/ZP+4gGX/uYFm/7d/ZP+1fWL/snxi&#10;/7B6YP+wemL/sHpi/695Yf+wemL/qnRc/6xyWv+rcVn/qnBY/6VyV/+iblb/oW9W/55sVf+calP/&#10;mmhR/wABAP8AAQD/AAEA/wABAP8AAQD/uZ9+/72jgv+8ooH/u6GA/7qgf/+9o4L/vqSD/72jgv+7&#10;oYD/uqB//7yigf/Dpob/w6aG/8Snh//FqIj/x6qK/8msjP/Nro//zq+Q/8yujP/Nr43/0bOP/9a4&#10;lP/bvZn/3LyW/9y8lv/cupT/3buV/9u5k//buZP/3ryW/927lf/cu5L/3ruT/+C9lf/gvZX/4b6W&#10;/+C7kf/euY//3biM/924jP/duIv/5sGU//LQoP/00qL/7MuY/+O/jf/guon/4bmI/+C2hv/gtIX/&#10;4bKE/+Gzgv/gsID/3q5+/+Ctfv/dq3j/3qt8/+Kufv/irn7/36t7/+Gtff/bqHn/2aZ3/9mmd//Y&#10;pXb/2KV2/9amdv/SoG3/0qBt/9akcf/YpnP/1qRx/9akcf/Vo3D/0Z9s/9Cea//Snmz/0p5s/8yX&#10;Zf/LlmT/z5tp/92pd///zpn/9siW/+Cuef/Nm2b/y5lm/8qWZP/JlWP/ypVj/8uTYv/JkWD/yY9h&#10;/8aMXv/DiVv/xotf/8eMYP/HjGD/xotf/8WKXv/GjF7/w4lZ/8WIWf/Hilv/yItc/8eKXf/GiVz/&#10;xIld/8WKXv/DiF7/w4he/8SJX//Ch13/wYNa/7+CVv/Bgln/wIFY/7+BWP/ChFv/wYNa/76AV/+7&#10;gFb/u4BY/71/WP/Aglv/wYNc/8OFXP/Fh17/xYhc/8WIXP/DiFz/xIld/8SKXP/Ch1v/v4VX/8GG&#10;Wv/Eh1v/woVZ/7+CVv++gVX/wINW/8CDVv+9gFP/vH9S/72AU/++gVT/vH9S/7l8T/+/glX/0ZRn&#10;/8iJXf+9flL/vX5S/75/U/+8fVH/vH1R/7t8UP+4eU3/vH1S/7p7UP+3eE//uHlQ/7d4T/+3eE//&#10;t3hP/7h5UP+8fVT/wH9V/75/VP++f1T/vn9U/7+AVf/AgVX/woNX/8KEVf+/gVL/woRV/8aIWf/G&#10;iFn/v4JT/7x/UP+9gFH/x4pb/9GXZ//KkGD/wIZY/7yBVf+1ek7/s3hM/7d5UP+3eE3/t3hN/7h5&#10;Tv+5ek7/vH1R/7p7T/+2d0v/tnlM/7x/Uv+8f1L/un1R/7t+Uv+7flL/un1R/7h6Uf+1d07/tXdO&#10;/7l8UP+1eEz/tXhM/7V4TP+1eEz/untQ/7p7UP+1dkv/tHVK/7d4Tf+4eU7/uXxQ/7Z5Tf+0eU//&#10;tntR/7V6UP+zeE7/tHlP/7N4Tv+0dk3/uHpR/7h5UP+3eE//uXpR/7t9VP+5e1L/tHZN/7J0S/+1&#10;d07/tXdO/7J0S/+xdk7/sHVN/6xySv+qcEr/rHJN/61zTv+tc07/rXNO/65yTv+scEv/qm5J/6dr&#10;Rv+obEf/p2tH/6xtSv+sbUr/q21I/6psR/+ra0f/qmpG/6xsRv+ubkj/tXVP/7t7Vf+6elT/u3tV&#10;/7h4Uv+1dU//tnZQ/7d3Uf+2dlD/tXVP/7V1T/+1dU//t3dR/7Z2UP+4eFL/unpU/7h4VP+4eFT/&#10;uHhV/7d2Vv+3dlb/t3ZY/7R1Vv+1dlX/s3RT/7N0U/+0dVL/s3RR/7d4Vf+3eVT/uXtW/7x+Wf+8&#10;flf/v39Z/8KCXP/EhF7/wYFb/7x8Vv+5eVX/t3dT/7d3U/+2dlL/unpW/75+Wv+/f1n/x4Zg/8eG&#10;YP+1dU//snJM/7R0Tv+3d1P/uXdU/7l5Vf+6eFX/unhV/7p6Vv+7e1f/unpW/7d3U/+4dlP/tnRS&#10;/7RyUP+3clH/uXRT/7lzUv+5c1L/uHJR/7t1VP+8dlX/u3VU/7t1VP+3cVD/tXBP/7l0U/+7d1T/&#10;v3pZ/8J9XP++eVj/vnlY/7p1VP/BfFv/yoZj/8qGY//Df1z/vXlW/714V/+6dVT/u3ZV/7t2Vf++&#10;eVr/wHlb/8F6XP+/eFr/wXta/8F7Wv/Aeln/wnxb/8B6Wf+/eVj/v3lY/8B6Wf/CfFv/wXta/8J8&#10;Wv/AfFn/vXlW/8F9Wv/Bf1z/wH5b/758Wf/AgFr/xIRe/8WEXv/DgV7/vXtY/7x6V//Aflv/w4Ff&#10;/799W/++fFn/v31b/7x8WP+6elf/unpX/7t7WP+9flv/vH1a/71+W/+9f1r/v4Fc/8CAXP/BgVv/&#10;wIJb/8GDXP+/g17/v4Vf/8OJY/++h2D/v4lj/8SPZf/MmW7/yplu/8mYbf/KmW7/yJds/8mYbf/K&#10;mW7/yZht/8uab//Il2z/xpZo/8OTZf/CkmT/xZJn/8iVav/HlGn/xJFm/8KPZP/BjmP/xZJl/8OQ&#10;Y//Cj2L/xpNm/8WSZf/EkWT/vY1f/7uLXf/Dkmf/x5Zr/8aVav/Aj2b/vo1l/7yKZf+4hmH/t4Vg&#10;/7iGYf+5h2L/u4lm/7mJZf+4iGT/t4dj/7eHY/+2hmL/t4Zl/7iHZv+1h2X/tohn/7KEY/+yhGP/&#10;sINi/6+CYf+yhGP/soRj/6+BYP+vgWD/sYJk/7CBY/+tfmD/r4Bi/7GCZP+wgWP/sIFj/6+CY/+v&#10;gmP/sINk/7KEY/+ugF//sH9f/7eEZf+0gWL/tYNi/7WCY/+1gmP/tIFi/7F+X/+xfl//sX5f/7J/&#10;Yv+xfmH/sH1g/657Xv+vfF//rnte/695Xf+weF3/snpf/693XP+xeF3/snle/610Wf+qcVb/qnBY&#10;/6xwVP+tcVX/rXFV/6tvU/+ucVX/rnFV/6tuUv+rblL/qGtP/6lsUP+vb1T/snBW/7JwVv+yb1X/&#10;sW5U/69sUv+xblP/tXJX/7NyVv+0c1f/tnVZ/7l4XP+5eV3/uXld/7d3W/+4eFz/tnZa/7h4XP+4&#10;eFz/uXld/7x7X/+5eFz/uXhc/7p5Xf++e2D/vntg/7p3XP+6d1z/u3hd/716X/+6eV3/unld/7x7&#10;X/+7e1//unpe/7l5Xf+6el7/xoZq/8WFaf++fWH/vXxg/75+Yv+/f2P/vn5i/7t+Yf+5fF//u35h&#10;/7yBY/+5gGX/t35j/7d+Y/+5gGX/uoFm/7l/Z/+4fmb/uH5m/7yCav+7gWn/uX9n/7qAaP+7gWn/&#10;uoBo/7qAaP+4fmb/uX9n/7qAaP+6gGj/vIJq/7mDaf+5gWb/uIBl/7iAZf+4gGX/uoJn/7d/ZP+0&#10;fGH/sXth/7B6YP+xe2P/sXtj/654YP+veWH/qnRc/6pyW/+rcVn/p3FX/6RxVv+hb1b/n21U/55s&#10;U/+baVL/mWdQ/wABAP8AAQD/AAEA/wABAP8AAQD/vKKB/8Koh/+8ooH/uJ59/7qgf//Bp4b/wKaF&#10;/76kg/++pIP/vKKB/76kg//CqIf/w6aG/8Snh//Hqor/yKuL/8qrjP/Nro//za6P/8+wkf/QspD/&#10;1beV/9i6lv/cvpr/4MCa/+HBm//gvpj/3buV/9q4kv/auJL/3ruT/926kv/cuZH/4L2X/+G+mP/g&#10;vZf/4ryX/9+6kP/euY//3LeL/924i//jvpH/7syc//nXp//+3ar/89Kf/+XBj//fuob/4LiH/+C2&#10;hv/gtIX/4bKE/+GyhP/ern7/3q5+/96ufv/eq3z/36x9/+Guf//hrn//3qt8/9+tev/bqHn/2KZz&#10;/9mmd//Zpnf/2qd4/9uoef/Tn23/1qJw/9mlc//cqHb/1aFv/9Sgbv/UoG7/0p5s/9KebP/Snmz/&#10;0Jxq/8uWZP/KlmT/16Nx/++9iv/+1qP/8sSS/9ytef/OnGf/zZto/8yYZv/LlmT/yZRi/8yUY//K&#10;kmH/yY9h/8WLXf/Fil7/xotf/8iNYf/HjGD/xYpe/8WKXv/Hil3/xYhZ/8WIWf/Hilv/xola/8eK&#10;Xf/Hil3/x4pe/8SJXf/Ch13/w4he/8SJX//Ch13/v4Ra/7+BWP++gFf/v4FY/8GDWv/DhVz/xIZd&#10;/8CFW/++g1n/v4Ra/7yBWf/Bg1r/wYNa/8OFXP/KjGP/yo1h/8eKXv/DiVv/xIpc/8OJW/+/hVf/&#10;v4VX/8KHW//Bhlr/wYZa/8CDV/++gVX/wINW/8CBVf+8f1L/vH9S/72AU/+9gFP/u35R/7t+Uf/C&#10;hVj/1pls/82OYv++f1P/vn9T/71+Uv+7fFD/u3xQ/7x9Uf+6e0//vH1R/7t8Uf+5elH/uHlQ/7Z3&#10;Tv+2d07/t3hP/7h5UP+7elD/vXxS/8GBVf/Cglb/woJW/8KDV//Cg1f/woRV/8CCU/++gFH/wYNU&#10;/8SGV//DhVb/vYBR/76BUv/Ag1T/xYhZ/82QYf/GjFz/wIZY/7uAVP+2e0//tHlN/7Z5Tf+3eE3/&#10;tXZL/7d4Tf+4eU7/uHlN/7d4Tf+2eUz/tnlM/7t+Uf+9gFP/u35S/72AVP+7flL/unxT/7l7Uv+3&#10;eVD/tXdO/7d6Tv+2eU3/t3pO/7Z5Tf+2eU3/uXpP/7l6T/+4d03/tXZL/7d4Tf+4eU7/uXpP/7V4&#10;TP+zeE7/s3hO/7N4Tv+zeE7/uHpR/7V3Tv+2d07/uXpR/7l6Uf+4eVD/uXpR/7t8U/+5e1L/tXdO&#10;/7J0S/+1d07/uHpR/7N1Tv+yd0//r3RM/6xyTP+rcUv/rHJN/6xxT/+scU//rXJQ/69zT/+vc0//&#10;q29K/6puSf+qbkn/rW9K/7FzTv+wck3/qmxH/6hqRf+pa0b/qmpE/61tR/+wcEr/tnZQ/718Vv+5&#10;elH/untS/7l6Uf+1dk3/tndO/7d4T/+1dk3/s3RL/7N0S/+2dU3/unlR/7h3Uf+4eFL/uHhS/7d3&#10;U/+5eVX/uXlW/7h3V/+3dlb/t3ZW/7Z1V/+2dVf/tXZV/7N0U/+1dlX/tHVU/7R1Uv+0dVL/t3hV&#10;/7p8V/+3d1P/uHhU/75+WP/BgVv/v39Z/7t7V/+5eVX/uHhU/7Z2U/+3d1P/t3dU/7NxTv+0ck//&#10;unhV/7p4Vf+ycUv/s3JM/7R0Tv+3d1P/uXlV/7p6Vv+6elb/uXlV/7p6Vv+6elb/unhV/7d1Uv+3&#10;dVP/tnRS/7ZxUP+4c1L/uXRV/7t0Vv+5c1L/tnBP/7dxUP+7dVT/vXdW/7t1VP+4clH/t3FQ/7Zx&#10;UP+5dFP/vnlY/8F8W//Ae1r/wHta/7t2Vf/Ef17/041r/9ONa//HgV//v3lX/754Vv+7dlX/u3ZV&#10;/7p1Vv+9dlj/vndZ/753Wf+/eFr/wnxb/8J8W//CfFv/wnxb/8B6Wf++eFf/v3lY/795WP+/eVj/&#10;vnhX/8F7Wv+/eVj/vnlY/8J9XP/Ef17/wn5b/8J+W//Eg13/xoVf/8WEXv/EgF3/wH5b/797WP++&#10;fFr/wX9d/7x6WP++fFr/vnxa/799W/+8fFn/unpX/7p6V/++f1z/vX5b/8CAXf+/f1v/w4Nf/8SE&#10;Xv/EhF7/woJc/8CFXf/BhWD/wIZg/8GKY//AiWL/wIli/8OOZP/Jlmv/yZht/8mYbf/Lmm//y5pv&#10;/8mYbf/KmW7/yJds/8mYbf/JmG3/yZZr/8eUaf/Fkmf/xZJn/8iVav/Hkmb/xI9j/8KNYf/CjWH/&#10;xpJj/8aSY//FkWL/xZJl/8eUZ//HlGf/xZJl/72KXf/Cj2T/xpVq/8mWa/+/jmb/u4pi/7qIY/+4&#10;hmH/uYVg/7eFYP+4hmH/uohj/7yKZ/+6imb/uYll/7iIZP+1hWH/t4Zl/7mIZ/+1h2b/tYdm/7KE&#10;Y/+yhGP/s4Vk/7KEY/+zhWT/s4Vk/66AX/+vfl7/sYJk/7GCZP+vgGL/soNl/7OEZv+ygWH/sIFj&#10;/7KBYf+wgmH/s4Vk/7SGZf+ygWH/soFh/7uIaf+4hWb/tYJj/7SBYv+0gWL/tIFi/7B9Xv+xfl//&#10;sX5h/7F+X/+yf2L/sH1g/657Xv+vfF//r3xf/7B6Xv+weF3/sHhd/653Wf+xeF3/sXhd/610Wf+r&#10;clf/rHBU/6tvVf+uclj/r3NX/6xwVP+scFT/rnFV/6tuUv+qbVH/p2pO/6lsUP+vb1b/sXFY/7Fv&#10;Vf+xblT/sW5U/69sUv+vbFL/tXJY/7RzV/+0clj/tXNZ/7h3W/+6el//unpe/7h4Xf+3d1z/tXVZ&#10;/7d3W/+3d1v/uHhc/7p6Xv+5eV3/uHdb/7l4XP+8e1//vHtf/7x5Xv+7eF3/u3hd/716X/+7eF3/&#10;unld/7x7X/+9fGD/vHtf/7x7X/+6eV3/woFl/8eGav/BgGT/vHtf/759Yf+/f2P/v39j/7t+Yf+5&#10;fF//u35h/7yBY/+9gWX/uX1h/7Z9Yv+4fmb/uoBo/7l/Z/+5f2f/uX9n/7qAaP+6gGj/uX9n/7l/&#10;Z/+5f2f/uX9n/7h+Zv+6fmT/un5k/7p+ZP+4fmb/u4Fp/7yCav+7gWn/uIBl/7iAZf+4gGX/uYFm&#10;/7d/ZP+0fGH/sXth/7B6YP+xe2P/sXtj/695Yf+wemL/q3Vd/6p0XP+pc1n/qXNZ/6RxVv+hb1T/&#10;n21U/6FvVv+baVD/mmhR/wABAP8AAQD/AAEA/wABAP8AAQD/vqWG/7yhg/+5n37/uZx8/72ggP/D&#10;pob/x62M/8etjP/ApoX/wKiG/8Cohv/Bp4b/wqiH/8Sqif/Iq4v/yayM/8eqiv/KrY3/zK+P/8+w&#10;kf/Ss5T/1beV/9W3k//fwZ3/3sCa/9+9l//evZT/3bqS/9+8kv/dupD/3bqS/967k//fvJT/37yU&#10;/+K9k//jvZj/472Y/965j//euY//37qO/+O+kf/z0p///d2s//nYo//z0p3/68qV/+G9if/duIT/&#10;3raD/92zg//esoP/4raH/+Kzhf/fsIL/36+B/9+vf//ern7/3q5+/96ufv/ern7/3q5+/9+sff/c&#10;qnf/16Vy/9WjcP/Vo3D/2qZ0/9qmdP/WoW//2aRy/9mhcP/ZoXD/159u/9Kda//Rm2z/z5tr/8+b&#10;a//RnW7/0p5v/9Seb//Tn2//5bGB//zKl//xv4z/2KZx/82eav/Qn2f/zptk/8+aZv/NmGT/y5Ng&#10;/82VZP/PlWX/ypBi/8WKXv/HjGD/yo9j/8qPY//LkGT/x4pe/8aHW//DhVb/wYNU/8WHWP/KjF3/&#10;xohZ/8aHW//Ii17/yotg/8eKXv/GiV3/xIdb/8GDWv/AhVv/vYJY/7p/Vf+8gVf/vYJY/8CFW//C&#10;h13/xIld/8OIXP+/hFj/v4RY/7+EWP++hVj/v4dY/8GJWv/FjV7/yY9h/8eNXf/DiVv/woha/76E&#10;Vv+5f1H/vYRX/8OIXP/AhVn/v4RY/8GEWP/Ag1f/vYBU/7t8Uf++f1T/vH1S/71+U/++gVX/voFV&#10;/76BVf/GiV3/15ht/8qLYP+8fVL/untQ/7x9Uf+8fVH/u3xQ/7x9Uf+9flL/vn9T/7x9Uv+4eVD/&#10;t3hP/7V1T/+1dU//vHtT/7h3T/+4dUv/vHlO/8F+U//BflH/woJU/8SEVv+/f1P/vX5S/71+Uv+8&#10;fk//vX9Q/8CCU//AglP/vH9Q/76AUf/Ag1T/wYNU/8GCVv+/gFT/v4BV/7t+Uv+6fVH/u35S/7x/&#10;U/+0dk3/sHVL/7F2TP+xdkz/tXpQ/7Z7T/+0eU3/s3hM/7x/Uv++gVX/vYBU/7x/U/+3fFD/tXpQ&#10;/7d5UP+1d07/tXZN/7d4T/+3eE3/untQ/7l6T/+4eU7/uXpP/7p7T/+6ek7/uXlN/7p6Tv+4eU7/&#10;uHlO/7d4Tf+0dk3/tHZN/7V3Tv+3eVD/uXpR/7p7Uv+6e1L/t3hP/7V2S/+1dkv/uXpP/7x9Uv+7&#10;fFH/uHlO/7V2S/+5elH/uHlQ/7R2Tf+zdU7/rnNL/6pwSv+ncEr/qHBN/6lxTv+scU//rnNR/7B0&#10;UP+uck3/rW9K/7ByTf+ydE3/tXdS/7J2Uf+wdE//qWtG/6hqRf+ucEv/r29J/7JxS/+4dE//uXVO&#10;/7x4Uf++elP/v3tU/7x7Uf+5eE7/u3pQ/7p5T/+4eEz/sXBG/7JxR/+3dkz/unlP/7l1Tv+5dU7/&#10;uXVQ/7p2Uf+4dlP/t3VT/7h2VP+2dFT/tXRW/7NyVP+ycVP/tXRW/7V0Vv+3dlj/t3ZW/7JyT/+x&#10;ck//tHVS/7Z4U/+5e1b/t3lU/7d5VP+8fln/u31Y/7d3VP+4eFX/u3tY/7d3VP+2dFL/tXNR/7Nu&#10;Tf+3clH/uHRR/7ZyT/+0cEv/tHBL/7RzTf+6elb/u3tX/7t7WP+6elf/uHhV/7d3VP+3dVP/u3ZV&#10;/7x2Vf+8dlX/u3JS/7hvT/+7clL/u3VU/7x2Vf+7clL/tmxP/7lvUv+8clX/vnRX/7xyVf+2b1H/&#10;s2xO/7NuT/+4c1T/uXRV/755Wv/EgmL/w4Fh/714Wf+9eFf/xH5d/8V/Xf/CfFr/vXdV/795V/+9&#10;eVb/vXhX/713Vv+8dlX/vXdW/754V/+/dlb/w3pa/8V8XP/BeFj/wnlZ/8J5Wf+/eVj/v3lY/795&#10;WP+/dlb/vnVV/8F3Wv++dFf/vXZY/8R9X//CfFv/wXta/8V/Xf/GgF7/xX9b/8J8WP+/eVX/w31b&#10;/8B6WP+/eVj/wHta/7p4WP+5d1f/vnxa/8B+XP++fFr/unhY/7t5Wf/CgWH/wYFe/8SCX//CgF3/&#10;xYRe/8iHYf/FhF7/woJc/8GDXv/AhF//v4Vg/8KIY//CiGL/wYpj/8GKYf/FkWn/ypds/8mYbf/N&#10;nHP/y5px/8qZcP/Il27/ypZu/8mVbf/Ik2n/yZRq/8qVa//JlGr/xZBm/8OOZP/GkWf/wYxi/72I&#10;Xv+/imD/w45k/8aRZf/FkGT/xZBk/8WSZ//Fkmf/xZJn/8KPYv/DkGP/xZJn/8aTaP/BjWX/v4pg&#10;/76IYv+9iWL/v4tm/72JZP+5hWD/uIZh/7mHYv+4hmP/vYto/76Maf+3hWT/t4Vk/7iFZv+1gmP/&#10;s4Bh/7SCYf+5h2b/t4Vk/7iGY/+3hWT/tINi/7B/X/+ufV3/rn9h/7WCZf+4hWb/t4Jj/7mEZf+3&#10;gmP/toFi/7qHaP+4hWb/tYJj/7mGZ/+8iWr/u4hp/7qHaP+5hmf/t4Rl/7F+X/+zgGP/s4Bh/6x9&#10;X/+uf2H/r4Bi/65/Yf+yf2L/sH1g/698X/+ue17/r3xd/7F8Xf+0fV//sntd/7B5W/+wd1r/s3pd&#10;/610V/+sc1j/rXFV/6tvU/+tcVX/rXFV/6tvU/+tcFT/rnFV/65xVf+rblL/qGtP/6xsUf+vb1T/&#10;sXFW/7NxV/+xb1X/sG5W/65sVP+ubFT/rWtT/7BuVP+zcVf/tHJY/7h2XP+8emD/vHpg/7p4Xv+1&#10;c1n/tnRa/7p4Xv+2dlr/uHhc/7l5Xf+6el7/uHhc/7d3W/+5eFz/vHtf/7x5Xv+9el//vHle/7x5&#10;Xv+6d1z/u3hd/757YP+9el//vHle/757YP+/eV//v3xi/8iEbf/JhW7/v31l/7x6Yv++fGT/v39k&#10;/75+Yv++fmL/vYBj/72AY/+8gWP/u39j/7h8YP+6fmT/uX9n/7h+Zv+3fWX/uH5m/7l/Z/+6gGj/&#10;uH5m/7V7Y/+6fmL/vYFl/7t/Y/+7fmL/u35i/7p9Yf+5fWH/u39j/7p+Yv+7f2P/uH9k/7h/ZP+5&#10;gGX/uYBl/7h/ZP+3fmP/tXxh/7N6X/+yeGD/sXdf/7B2Xv+vdV3/rnZf/7B2Xv+rdVv/qXNZ/6Rx&#10;Vv+jcFX/oW5T/59sUf+ea1D/nGhQ/wABAP8AAQD/AAEA/wABAP8AAQD/t55//7ecfv+2nHv/uZx8&#10;/7+igv/Dpob/x6qK/8mvjv/Fq4r/xKyK/8KqiP/AqIb/wamH/8Gphf/HrYr/yK6L/8eqiv/KrY3/&#10;zK+P/86xkf/Xupr/2LqY/9e5lf/ixJ7/4cGa/927lf/gv5b/37yS/+C9k//eu5H/3bqQ/9+8kv/f&#10;vJT/37yU/+G8kv/kv5X/5L+V/9+6kP/euY//37qO/+XAk//z0p///d2s//nYo//vzpn/4sGM/966&#10;hv/euYX/4LiF/960hP/htYb/47eI/+GyhP/fsIL/3a6A/92ugP/drX3/3q5+/9+vf//gsID/4LCA&#10;/9+sff/dq3j/2qh1/9aicP/WonD/2KRy/9ijcf/XonD/26Ny/9efbv/Xn27/2KBx/9Seb//Unm//&#10;0p5v/9Keb//RnW7/0Z1u/9Odb//UnnD/3qp6/+y4hv/grnv/z51o/82cZP/Sn2j/z5xl/86ZY//O&#10;lmP/ypJf/8uTYP/Nk2P/ypBi/8aLX//Kj2P/zJFl/82SZv/LkGT/x4pd/8aHW//Ehlf/w4VW/8WH&#10;WP/KjF3/x4la/8eJWv/Hil3/yIte/8aJXf/JjGD/x4pe/8OGWv/Bg1r/wIJZ/7uAVv+/hFr/wIVb&#10;/8CFWf/DiFz/xYpe/8iNYf/Gi1//wYZa/7+FV/+8hFX/v4dY/8KKWf/FjVz/zZNj/8uRYf/Fi1v/&#10;w4lb/72DVf+4flD/u4NU/8KKW/++hlf/voRW/8KFWf+/glb/u31U/7h5UP++f1b/vX5V/75/VP/C&#10;g1j/wYRY/8KFWf/Hil7/x4pe/8KDWP+8fVL/u3xR/7p7UP+7fFD/u3xQ/7x9Uf++f1P/vX5S/7t8&#10;Uf+3eE3/uXpR/7h5UP+2d07/u3pS/7h3T/+1dEr/vntQ/8J/Uv+/f1H/woJU/8ODVf+9flL/v4BU&#10;/75/U/+4e07/t3pN/7l8Tf+8f1D/un1O/7x/UP+9gFH/vYBT/7x/Uv+7flL/vYBU/7x/U/+8f1P/&#10;vYBU/72AVP+zeEz/sXZK/7F2TP+xdkz/s3hO/7N4Tv+yd03/sXZK/7p/U/+8gVX/un9T/7Z7T/+1&#10;elD/s3hO/7N4Tv+3eVD/tXdO/7d4T/+3eE3/untQ/7l8UP+2eU3/untP/7t8UP+6e0//u3xQ/7l6&#10;Tv+6e0//uXpP/7l6T/+4eVD/uXpR/7l6Uf+6e1L/untS/7p7Uv+6e1L/tndO/7N0Sf+0d0v/tXhM&#10;/7R3S/+5fFD/t3pO/7l6Uf+8fVT/t3hP/7V2Tf+1dU//sHJL/61xTP+tc07/q3FM/6xyTf+vc0//&#10;sXVR/7R1Uv+wck3/sXNO/7J0Tf+vcUr/snRN/7B0T/+vcUz/qmxH/6psRf+yckz/sXFL/7RzTf+4&#10;dE//uXVO/7t3UP+9eVL/vnpT/7x7Uf+9fFL/vn5S/7t7T/+6ek7/s3NH/7NySP+1dEr/undN/7h0&#10;Tf+3c0z/tnVP/7l4Uv+5d1T/tnRR/7Z0Uv+3dVX/t3VV/7d0V/+zclT/tHNV/7Z1V/+3dlj/t3ZW&#10;/7NzUP+zc1D/snRP/7Z4U/+7fVj/unxX/7l7Vv+4eFT/uHhV/7d3VP+3d1T/uXdX/7Z0VP+3dVX/&#10;uXRV/7dxUP+7dVT/uHJQ/7NtS/+2cEz/uHJO/7h0T/+9fFb/vHpX/7t7V/+6elf/uHZU/7h2VP+6&#10;dVb/vXZY/71zVv+9dFT/vHNT/7tyUv+8c1P/vnVV/792Vv+8c1P/uW9S/7pwU/++c1T/v3Va/71z&#10;WP+7cVb/uW9U/7dwUv+6dVb/vHdY/796W//DgWH/wX9f/717W/+3clH/uHNS/7x2Vf++eFb/u3VT&#10;/754Vv+/eVf/vXdV/754V/+8dlX/vXdW/751Vf+9dFT/v3ZW/8J5Wf/BeFj/wnlZ/8N6Wv/Delr/&#10;w3pa/8F4WP/Ad1f/vnRX/8B2Wf++dFf/v3VY/8Z8X//EfV//w3xe/8eBYP/DfVv/wnxa/795V/++&#10;eFb/wnxa/795WP+7dlX/v3pb/7t5Wf+3dVX/unhY/799Xf+7eVn/unhY/799Xf/Fg2H/xYNh/8WD&#10;YP/Egl//xYRe/8WEXv/Eg13/woBd/8GDXv/AhF//v4Vf/8KIYv/CiGL/wIlg/8CJYP/Cj2T/yJVq&#10;/8iXbP/KmXD/zJty/8ybcv/KmXD/y5dv/8qVa//Hkmj/x5Jo/8qVa//Ml23/xZBm/8CLYf/DjmT/&#10;volf/7qFW/+/iF//xI1k/8eQZ//FkGb/w45k/8GMYP/DjmL/xZBk/8KNYf/GkWX/yJNn/8aTaP/A&#10;jGT/vopi/72JYv+9iWL/vopl/7yIY/+4hF//uIRf/7eFYP+3hWL/u4lm/7uJZv+5h2b/uYdm/7eE&#10;Zf+3gmP/toFi/7iBYv+6hWX/t4Jg/7qFY/+1g2D/tIJf/7B/X/+wf1//soFh/7WCY/+3hGX/sH1e&#10;/7J9Xv+2gWL/toFi/7eEZf+1gmP/s4Bh/7OAYf+3hGX/uIVm/7mGZ/+4hWb/uIVm/7SBYv+yg2X/&#10;sIFj/6x9X/+tfmD/r4Bi/7CBY/+zgGP/s4Bj/7B9Xv+vfF3/r3xd/7F8Xf+xfF3/tH1f/7B5W/+v&#10;eFr/sXpc/653Wf+tdFn/rHNY/6pxVv+tcVX/rXFV/69yVv+ucVX/rXBU/7BwVf+wcFX/rm5S/65u&#10;U/+yclf/s3FX/7NxV/+ycFj/sG5W/61rU/+salL/qGhP/61tVP+wcFf/sXFW/7VzWf+2dFr/tnRa&#10;/7VzWf+0clj/t3Vb/7t5X/+3d1v/tnZa/7d3W/+7e1//u3tf/7d3W/+4eFz/u3lf/7h3W/+8eV7/&#10;vHle/754Xv+6d1z/vHZc/754Xv++eF7/v3lf/8B6YP++eF//vndh/8eAav/Lh3D/wX1o/7t5Yf++&#10;fGT/v31j/8B/Y/+/fmL/vn5i/7x8YP+8f2L/voFl/7l9Yf+6fmL/un5k/7h8Yv+1e2P/tnxk/7d9&#10;Zf+5f2f/t31l/7d+Y/+6fmL/u4Bi/7l+YP+6f2H/vYBk/7l8YP+3el7/uXxg/7h8YP+6fmL/un5i&#10;/7d+Y/+4f2T/tn1i/7Z9Yv+3fmP/tXxh/7J5Xv+zeWH/sXth/654Xv+sdlz/q3Vd/6t1Xf+rdV3/&#10;qHJY/6RxVv+jcFX/oW5T/59sUf+fa1P/nGhQ/wABAP8AAQD/AAEA/wABAP8AAQD/uaF//7mffv+5&#10;nHz/vJ1+/8Okhf/EpYb/xaiI/8iujf/JrpD/x66P/8Krif/DrIr/xK2L/8Wtif/Gror/ya+M/8qw&#10;jf/OsY//zrGP/86xj//ZvJr/3L6a/9u9mf/jxZ//4cGa/9++lf/lwpj/5MGX/+PAlv/gvZP/4L2T&#10;/+C9k//iv5X/5L+T/+K9k//ivZP/476U/+S/lf/fuo7/4LuP/+TClf/xz5//9NOg//DPnP/mxZD/&#10;376J/966hv/fuob/4r2J/+S6iP/nu4z/5bmK/96vgf/droD/2qt9/9ytf//eroD/369//+Kygv/h&#10;sYH/3q59/96rfP/dq3j/3qp6/9qmdv/Zo3T/2qR1/9iic//bpnT/3KRz/9igb//WoHH/16Fy/9ai&#10;c//Xo3T/2KR1/9Whcv/Snm//0Ztt/9Kcbv/WoHH/2aN0/96pd//YpXD/z5xn/8+cZf/Un2n/z5pk&#10;/82YYv/NlF//x49c/8qSYf/Lk2L/y5Nk/8mQY//LkGT/zZJm/8+UaP/Jj2H/yIte/8aJXP/Fh1j/&#10;xohZ/8eJWv/Iilv/xola/8WIWf/FiFv/xIda/8SHW//GiV3/x4hd/8SFWv/Cg1j/woNY/8CDV//D&#10;iFz/w4hc/7+EWP/DiFz/yY9h/82TZf/MkmT/w4lb/76EVv+9hVT/wopZ/8aOXf/FjVz/y5Ff/82T&#10;Y//Fi1v/xIpa/7+FVf+7gVH/vIRV/8GJWv++hlf/wIhZ/8GGWv+9gFT/unxT/7t8U/+/gFf/v4BX&#10;/8GCWf/EhVr/woVZ/8OGWv/GiV3/voFV/7t+Uv+9gFT/voFV/7x9Uv+8fVL/vX5S/7x9Uf+8fVH/&#10;u3xQ/7x9Uv+7fFP/vX5V/75/Vv+7fFP/uHlQ/7h3T/+3dkz/vHtR/8KCVv/CglT/woRV/8KDV/++&#10;f1P/wINW/72AU/+4e07/uHtO/7l8Tf+9gFH/vH9Q/7p9Tv+6fU7/wINW/8CDV/+9gFT/vYBU/8CD&#10;V/+9gFT/vH9S/7l8UP+2e0//tXpO/7N4Tv+2fVL/t35T/7Z9Uv+0eU//tHlP/7p/Vf+6f1P/t3xQ&#10;/7V6UP+1elD/tXpQ/7V6UP+7fVT/u3xT/7p7Uv+6e1D/untQ/7l8UP+6fVH/vYBT/7t+Uf+4e07/&#10;t3pN/7Z5TP+5ek7/untQ/7p7UP+6e1D/untQ/7t8U/+6e1L/untS/7p7Uv+8flX/unxT/7N4TP+2&#10;e0//sndL/65zR/+0eU//t3lQ/7l6Uf+9fFT/unlR/7Z1Tf+2dlD/tHRO/7V1T/+3eVT/sXVQ/69z&#10;T/+0dVL/s3RR/7NzT/+1dVH/t3dT/7JyTP+xc0z/s3VO/7ByTf+sbkf/rW9I/65uSP+ubkj/r29J&#10;/7RzTf+0c03/uXVO/7x4Uf+6dk//v3tU/79+VP/Af1X/v35U/718Uv+8e1H/unlP/7h3Tf+3dkz/&#10;t3ZM/7d2Tv+2dU3/tnVP/7d2UP+2dFH/tnRR/7Z0Uv+4dlb/uHZW/7d1Vf+1c1P/tnRU/7d1Vf+3&#10;dVX/t3VV/7d3U/+0dFD/s3NP/7p6Vv+7fVj/vX9a/75+Wv+3d1T/s3NQ/7VzUf+1c1P/tHJS/7Ry&#10;Uv+3clP/unVW/7pzVf+5c1L/unRS/7dxT/+6dFD/vHZS/7t2T/+7d1L/vXlU/718Vv+6eFX/t3VT&#10;/7p1VP+6c1X/uHFT/750V/++c1P/vnNT/790VP/Bd1T/wHZT/8F3VP+/dFT/v3RU/75zU//AdVb/&#10;w3hZ/8F2V//DeVz/xHpd/753Wf+/eVj/wXta/8B7Wv/CfVz/wH5c/8F8Xf+7dlX/u3ZV/754V/+/&#10;eVf/vXdV/7t1U/+9d1X/vXdV/795WP+/eVj/vXdW/7x2Vf++dVX/vnVV/8F4WP/Ee1v/w3pa/8N6&#10;Wv/FfFz/yH9f/8V8XP/Delr/wXZW/8V6W//CeFv/wHZZ/8V7Xv/DfF7/w3xe/8eAYv/DfVz/wXta&#10;/795WP+/eVj/v3lY/754V/+9eFf/v31d/8B+Xv+9e1v/vXtb/8B+XP++fFr/wH5c/8WDYf/GhGH/&#10;x4Vi/8eFYv/HhmD/xoVf/8SDXf/Eg13/xYNg/8KEX/+/g17/wYVg/8SKYv/EimL/w4xj/8OOYv/D&#10;kGX/xpNo/8STav/Hlm3/y5px/8uacf/KmXD/zJhw/8qVa//Ik2n/xpFn/8mUav/Ml23/xJBo/8GN&#10;Zf/DjmT/wIth/7+KYP/DjGP/xo9m/8iRaP/FkGb/wo1j/8GMYv/CjWP/xZBk/8KNYf/FkGT/yZRo&#10;/8eSZv/BjWX/v4tk/7qJYf+7h2L/vopl/7uHYv+5hWD/uYVg/7aEX/+4hmH/t4dj/7eFYv+7iWj/&#10;vIpp/7uJaP+6g2T/vIVm/76FZ/+6hGL/t4Ff/7eCYP+1gF7/s4Fe/7GAX/+ygWD/tINi/7eGZv+5&#10;hmf/sX5f/7B+Xf+xfl//sn9g/7SBYv+zgmL/r35e/659Xf+ygWD/t4Zl/7iFZv+1gmP/tIFi/7SD&#10;Y/+yg2X/r4Bi/61+YP+rfF7/rH1f/7J/Yv+2g2b/tYJl/698Xf+we1z/sXxd/7F8Xf+we1z/sHtc&#10;/655Wv+velv/sHlb/7F6XP+sdVf/rXRZ/6xzWP+vc1f/sHRY/7N2Wv+wc1f/r3JW/7FxVf+wcFT/&#10;r29T/65uUv+zc1j/tHJY/7FvVf+zcVn/sW9X/69tVf+vbVX/rGxT/7BwV/+vb1T/sHBV/7BwVf+x&#10;cVb/snJX/7FxVv+1dVr/uHhd/7h4Xf+4d1v/tnVZ/7Z2Wv+5eV3/u3tf/7h4XP+5eV3/unpf/7h2&#10;XP+6d1z/vXpf/754Xv+8dlz/vHZc/7x2XP+/d17/wXlg/8F5Yf+/d1//vndh/8eAav/JhW7/v31n&#10;/7p4YP++fGT/vnxi/79+Yv+/fmL/v35i/718YP+8fGD/u35i/7t+Yv+7fmL/un5k/7h8Yv+3e2H/&#10;uHxi/7h8Yv+2fGT/un5k/7p+Yv+3fmH/uH1f/7h9X/+5fmD/uX5g/7d6Xv+1eFv/uXxf/7l8X/+7&#10;gGL/u39j/7l9Yf+3e2H/tnpg/7Z6Xv+1e2P/tHtg/7N6X/+xe2H/s31j/7B6YP+veWH/rHZe/6lz&#10;W/+oclr/pXFZ/6RwWP+kcFj/oW5T/55rUP+daVH/nGhQ/wABAP8AAQD/AAEA/wABAP8AAQD/u6OB&#10;/7uhgP+7oYD/vqSD/76kg/+/pIb/wqmK/8atjv/Dqov/w6yK/8Sti//Cq4n/xa+K/8uzj//Kso7/&#10;ya+M/9C0j//Tt5L/0rSQ/9e5lf/cvpr/3sCa/9/Bm//lxZ7/5MSd/+TEm//kw5j/5cKY/+TBl//i&#10;v5X/37yS/9+8kv/hvpT/4b6U/+O+kv/ivZH/4r2R/+S/k//jvpL/4r2R/+PBlP/nxZX/58WV/+LB&#10;jv/gv4z/376J/966hv/fuob/4r2J/+a8iv/nu4r/47eG/+Gzgv/fsIL/37CC/9+vgf/fr4H/5LSG&#10;/+Kygv/jsIH/4a5//+Ctfv/fq3v/3qp6/9ymd//dp3j/3KZ3/9uldv/apHX/2aN0/9iic//Xo3P/&#10;1qJy/9Wic//VonX/06Bz/9OfcP/RnW7/0p5u/9iic//apXP/2qZ0/9aicP/PnGf/0J1o/8+cZ//L&#10;mGP/ypdi/8uWYv/LlmT/y5Zk/82VZP/Lk2L/y5Nk/8uTZP/LkGT/yZBj/8qPY//Fil7/xYpe/8eK&#10;Xv/FiFv/xodb/8WGWv/FiFv/xYhb/8eKXf/FiFv/w4ZZ/8WIW//GiVz/yIle/8iJXv/HiF3/xIVa&#10;/8KDWP/BhFj/w4Za/8KFWf/CiFr/ypBi/86UZv/KkGL/xYtd/8CGWP/CiFj/xIpa/8eNXf/Jj1//&#10;yI5e/8eNW//FiVf/woZU/8CGVP/Bh1f/wohY/8KIWP/Bh1f/w4lb/8GGWv+7gFT/vH5V/7t9VP+6&#10;fFP/vYBU/7+CVv/BhFj/vYJW/7d9T/+3fFD/u4BU/7Z9UP+3flH/un9T/7t+Uv+7flL/vH1R/7p7&#10;T/+6e0//untQ/7t8Uf/Cg1j/v4FY/71/Vv+8fVT/uXpR/7p7Uv+5ek//u3xR/7+AVP+9flL/vH1R&#10;/7t8UP+6e0//untP/7Z3S/+3ek3/uHtO/7p9Tv+9gFH/u4FR/7qAUP+6gFL/vIJU/8GEWP+9gFT/&#10;vYBU/8GEWP/Bglb/vH1R/7V4TP+3ek7/un9T/7p/U/+7gFT/un9V/7l+VP+2e1H/tXpQ/8CCWf/B&#10;g1r/vIFX/7l7Uv+1elD/tXpQ/7V6Tv+5e1L/uXxQ/7t8Uf+7fFH/untQ/7d6Tv+1eEz/tnlM/7l8&#10;T/+4e07/t3pN/7l8T/+7flH/untQ/7l6T/+6e1D/uXpP/7d4T/+4eVD/uHlQ/7h6Uf+5e1L/uXtS&#10;/7l7Uv+4fVP/tXpQ/7J3Tf+0eU//t3lS/7d5Uv+4eVD/unlR/7h3Uf+3dlD/sXFL/7FxS/+2dlL/&#10;tHZR/7JyTv+zc0//snJO/7BwTP+wcEz/snJO/7JyTv+yck7/sHJN/69vS/+rbUj/rm5K/69vS/+u&#10;bkr/rm5I/7RzTf+0c03/tnVP/7V0TP+2dU3/uHdP/7x7U/++f1b/vX5V/7t8U/+4eVD/uHlQ/7d3&#10;Uf+2dlD/tXVP/7R0Tv+1dU//tXVP/7Z2Uv+1dVH/tXVS/7Z2U/+4dlT/t3VT/7d1U/+2dFL/t3VT&#10;/7VzUf+0clD/tXNQ/7h2U/+1c1D/tHRQ/7h4VP+6elb/vHxZ/7x6WP+0clD/s3FP/7FvT/+1c1P/&#10;unVW/7hzVP+3clP/uHNU/7hzVP+5dFX/unVU/7p2U/+6dlH/unZR/7p2Uf+6dlH/vXlU/756Vf+5&#10;d1T/unZT/7t3VP+6dVT/u3VU/713Vv+9d1b/vnhX/795WP++eFf/vHNT/7tyUv+9dFT/vnVV/792&#10;Vv/Ad1f/wnlZ/8J5Wf/Hfl7/xH5d/8N9XP/Aelj/v3lY/7t3VP++eFf/wn1c/8N9XP+/eVj/vXZY&#10;/7x2Vf+9d1b/wHpZ/8B6Wf/Delr/wHpZ/795WP+/eVj/v3lY/795WP++d1n/vXZY/794Wv/Belz/&#10;wHlb/8B6Wf/Be1r/wnxb/8J8W/+/eVj/wHZZ/8J4W//Bd1r/wXda/8R9X//EfV//w3xe/8R9X//C&#10;fV7/wn1e/8R/YP/Dfl//wn1e/8B+Xv/Afl7/v35e/79+Xv/HiGX/1JVy/9SVcv/Ki2j/w4Ng/8KC&#10;X//EhGH/x4dj/8eHY//FhWH/w4Fe/8KAXf/Egl//xIJf/7+BWv/AhV3/xIlh/8KJXv/EjmL/yZNn&#10;/8mUaP/Fkmf/xpNo/8STav/Ek2r/xZRs/8aVbf/FlGv/yJRs/8yXbf/JlGj/x5Jm/8aRZf/GkWf/&#10;xZBm/8WQZv/GkGr/xI5o/8KMZv/Ej2X/xY9p/8OOZP/BjGL/wYxi/8KNY//BjGD/wYxg/7+KXv/A&#10;i1//xZBk/8mUaP/IlGz/wY1l/7mIYP+5h2L/vIpl/7yKZf+5hWD/uYVg/7qIY/+7iWb/toZi/7aG&#10;Yv+2hmL/tYVh/7eFZP+6hWP/u4Zk/7uFY/+5g2H/uoRi/7qFY/+5hGL/toFh/7OBYP+zgWD/s4Ji&#10;/7SDY/+3hmb/tINj/7KBYf+xgGD/soFh/7CCYf+xg2L/r4Fg/7CCYP+1hGP/toVk/7WEY/+zgmL/&#10;r35e/61/Xv+ugWL/rYBh/6x/YP+qfWD/rH1h/65/Y/+yf2L/sX5h/698X/+seVz/rHlc/6x5XP+t&#10;el3/r3pb/614Wf+velv/r3pb/7B7XP+udlv/q3NY/6tyV/+sclr/rHJa/6xwVv+tb1b/rnFV/65x&#10;Vf+tcFT/rXBU/6tuUv+rblL/r29U/69vVP+ublX/sG5W/69tVf+ubFT/r21T/65sUv+tbVL/r29T&#10;/7FxVf+xcVX/s3NX/7NzWP+yclf/s3FX/7RyWP+0clj/tXNZ/7VzWf+1dFj/t3Za/7Z2W/+5eV3/&#10;unpe/7l4XP+7eV//vHtf/7x5Xv+7eF3/undc/7h1Wv+8eV7/vHlf/7p3Xf+9d17/vHhh/756Y//H&#10;g2z/woBo/7x6YP+/fWP/vnxi/759Yf++fWH/vXxg/7p5Xf+5eV3/uHtf/7p9Yf+6fWH/t3th/7l9&#10;Y/+4fGL/t3th/7Z6YP+0eFz/tXld/7Z6Xv+4fV//tXxf/7Z9YP+2fWD/uX5g/7d8Xv+1elz/uX5g&#10;/7l+YP+5fmD/u4Bi/7p+Yv+5fWH/uHxi/7Z6YP+2emD/snhg/7J4YP+wemD/rnhg/6l1Xf+rd1//&#10;qnZe/6dzXf+nc13/pnJc/6NvWf+iblj/oGxU/51pUf+ealT/m2lS/wABAP8AAQD/AAEA/wABAP8A&#10;AQD/u6OB/7uhgP+9o4L/vqSD/7+lhP/CqIf/xKyK/8atjv/Dq4n/wquJ/8Swj//Dr47/w6+M/8u1&#10;kP/MtJD/zLKN/8+1kP/Tt5L/07WR/9u9l//hw53/4cGa/+PDnP/mxp//5sad/+XFnP/nxpv/5MOY&#10;/+XEmf/jwZT/4b6U/+G+lP/lwJT/5L+T/+S/k//lwJT/5L+T/+S/k//mwZX/4sCT/+PBlP/kwpL/&#10;5MKS/+HAjf/gv4z/4L+K/+C8iP/eu4X/476J/+e/i//lu4n/47eG/9+zgv/hsoT/4rOF/+Cwgv/e&#10;roD/5bWH/+Wyhf/hrn//5LGC/+Ovf//fq3v/3al5/92neP/fqXr/3ad4/92neP/apHX/2aN0/9qm&#10;dv/YpXb/1qN0/9ajdP/VonX/1aFy/9Ofb//SnG3/1J5v/9qlc//apXP/2qVz/9mkcv/Tnmr/zpll&#10;/9CbZ//Ml2P/ypVh/8uWYv/Ml2X/y5Zk/8+XZv/MlGP/ypJj/8ySZP/Jj2H/x4xg/8WKXv/EiV3/&#10;xYpe/8aLX//Hil7/yYxg/8WIW//Dhln/x4pd/8uOYf/Hil3/xIda/8aJXf/GiV3/xYhc/8eIXf/F&#10;hlv/woNY/8GCV//Bglf/woVZ/8GEV//ChVj/zI9i/82QY//LjmH/yIte/8KIWv/CiFr/xIpa/8aM&#10;XP/Jj1//xYtb/8GHVf/EiFb/xIhW/8KIVv/Fi1n/xoxa/8aMXP/Eilr/xIpc/8GGWv+8gVX/vX9W&#10;/7x+Vf+6fFP/v4JW/8GEWP+/hVf/vIJU/7d9T/+3fU//un9T/7Z9UP+3flH/un9T/7t+Uv+6fVH/&#10;vH1R/7p7T/+5ek7/untP/7t8Uf/ChVn/wIJZ/71/Vv+8fVT/u3xT/7t8U/+6e1L/untQ/75/VP+8&#10;fVH/u3xQ/7p7T/+6e0//untP/7p7T/+5fE//uXxP/7l8Tf++gVL/vYNT/7qAUP+6gFD/voRU/8CG&#10;WP+9gFP/voFU/8KFWP/Fhlr/vn9T/7d6Tv+2eU3/uH1R/7p/U/+5flT/tntR/7h9U/+5flT/unxT&#10;/8WIXP/GiV3/wINX/7p9Uf+5fFD/uXxQ/7d6Tv+6fVH/untQ/7t8Uf+7fFH/untQ/7h5Tv+1eEz/&#10;tXhL/7x/Uv+8f1L/uXxP/7x/Uv+8f1P/uXpP/7d4Tf+4eU7/uHlO/7d4T/+6e1L/uHpR/7h6Uf+3&#10;eVD/uXtS/7p8U/+4fVP/tntR/7V6Uv+1elL/uHpT/7l7VP+4eVD/uXpR/7h3T/+1dE7/sHBK/7Fx&#10;S/+0dE7/s3NP/7JyTv+wcEz/snJO/7BwTP+wcEz/sHBM/69vS/+vb0v/rm5K/61tSf+sbEj/rW1K&#10;/7BwTP+wcEz/rm5K/7RzTf+0c03/tXRO/7V0Tv+2dU3/uHdP/7p7Uv+7fFP/untS/7p6VP+4eFL/&#10;uXlT/7d3Uf+1dU//tXVP/7V1T/+2dlD/tnZQ/7Z2Uv+1dVL/s3NQ/7R0Uf+1c1H/tXNR/7hzUv+3&#10;clH/uXRT/7h0Uf+3c1D/tXNQ/7d1Uv+1c1D/tXNQ/7p4Vf/Bf13/v31b/7p4Vv+ycE7/s3FP/7Rv&#10;UP+3clP/unVW/7p1Vv+3clP/uHNU/7l0Vf+8d1j/vXhX/7x4Vf+5dVL/uXVQ/7p2Uf+7d1L/vXlU&#10;/715VP+7d1L/vHhV/7p2U/+6dlP/u3VT/8B6Wf/Aeln/wHpZ/754V/+7dVT/t3FQ/7dxUP+9dFT/&#10;vnVV/751Vf+/dlb/wXhY/8J5Wf/GfV3/xH5d/8J8W/+/eVf/vHZV/7lzUv++eFf/wnxb/8J7Xf++&#10;d1n/vXZY/712WP++d1n/w3xe/8J7Xf/AeVv/v3ha/753Wf+/eFr/v3ha/794Wv/AeVv/v3ha/8B5&#10;W/+/eFr/vndZ/794Wv/Belz/wntd/8J7Xf+/eVj/v3ha/8B5W/++d1n/wHlb/8V+YP/HgGL/xH1f&#10;/8F6XP/CfV7/w35f/8iDZP/HhWX/xIJi/8OBYf/Af1//woFh/8iJZv/Rkm//3J16/9ydev/PkG3/&#10;xIVi/8GCX//EhGH/yIhl/8iIZP/EhGD/wX9c/758Wf/Bf1z/w4Fe/8CCW//Ehl//yI1j/8SLYP/H&#10;jmP/y5Vn/86YbP/Hkmb/yJNp/8iUbP/JlW3/yZVt/8iUbP/Hk2v/x5Nr/8mUav/Ik2f/yJJm/8aQ&#10;ZP/HkWX/x5Bn/8eQZ//Gj2j/xY5n/8SNZv/HkGf/xI5o/8KNY/+/imD/vopi/8CMZP/Ai1//wItf&#10;/7+KXv/BjGD/xI9j/8eSaP/Gkmr/wIxk/7mIYP+5h2L/uYdi/72JZP+7h2L/uoVj/7uJZv+7iWb/&#10;t4Vi/7eHY/+1hWH/s4Nf/7WFYf+3hWL/u4Zk/7qFY/+5hGL/uoVj/7uGZP+5hGT/toRj/7OBYP+0&#10;gmH/tYJj/7WCY/+2hWX/s4Ji/7KBYf+wgmH/sIJh/7CCYf+xg2L/r4Ff/7CCYP+1h2X/t4Zl/7SD&#10;Yv+xgGD/rn1d/618XP+tfmD/r4Bi/65/Yf+tfmL/rn9j/6+AZP+xf2T/sn9i/698X/+ue17/r3xf&#10;/698X/+vfF//rXpd/6t4Wf+velv/sHtc/7B6Xv+udlv/rHRZ/61zW/+vdV3/sHRa/6xwVv+tb1b/&#10;q25S/61wVP+ucVX/rnFV/6tuUv+qbVH/q25S/65uU/+ta1P/sG5W/7BuVP+ubFL/r21T/61rUf+s&#10;a0//r25S/7BwVP+vb1P/snJW/7NzWP+xcVb/snBW/7NxV/+1c1n/tXNZ/7NxV/+0clj/t3Vb/7h2&#10;XP+5eV3/vHtf/7l4XP+7eV//vHtf/7x7X/+5eFz/uXhc/7d1W/+6eF7/unhe/7p2X/+6dl//vHhh&#10;/715Yv/DgWn/xYNr/799Y/+/fWP/vXth/759Yf++fWH/vn1h/7x7X/+6eV3/uXle/7h7X/+4e1//&#10;t3pe/7t+Yv+4fGD/uHtf/7d6Xv+2eV3/tnpe/7Z6Xv+3fF7/tXxf/7V8X/+1fF//t35h/7h9X/+2&#10;e13/uH1f/7h9X/+6f2H/vYJk/7p+Yv+6fmL/uX1j/7d7Yf+1eV//sHZe/691Xf+td13/rHZe/6h0&#10;XP+qdl7/qnZe/6h0Xv+odF7/p3Nd/6JuWP+iblj/n2tV/55qVP+da1T/m2lS/wABAP8AAQD/AAEA&#10;/wABAP8AAQD/u6OB/7yigf+8ooH/vKKB/8Gnhv/ErIr/xKyK/8Wti//Gr43/x7CO/8ezkv/Gso//&#10;xLCN/8mzjP/Ksoz/z7WQ/9K4k//VuZT/2LqU/+DCnP/lxZ7/48Oc/+XFnv/kxJ3/5MSb/+XFnP/o&#10;yZ3/5sWa/+XEl//kwpX/5cOW/+TClf/lwJP/5cCU/+XAlP/kv5P/4r2R/+K9kf/kv5P/476R/+S/&#10;kv/kwpL/5cSR/+bFkv/jwo//47+L/+G9if/iv4n/5sGM/+e/i//lvYn/5LiH/9+zgv/gsYP/4LGD&#10;/9+vgf/fr4H/47OF/+Wyhf/ksYT/5LGC/+Ovf//eqnr/3ad4/92neP/gqnv/3ad4/9yoeP/apnT/&#10;2aVz/9qmdP/YpnP/16R1/9ildv/WonL/1qJy/9Whcf/TnW7/1J9t/9qlc//ZpHL/1qFv/9ahb//T&#10;nmz/0Zxq/9Kda//Ml2P/yJNf/8mUYv/Pl2b/zZVk/82VZP/MlGP/yY9f/8mPYf/IjmD/xYpe/8OI&#10;XP/EiV3/xYpe/8WKXv/Hil7/yYxg/8WIXP/Eh1v/yYxf/8yPYv/HjV//xotf/8aLX//GiV3/xYhc&#10;/8eIXf/EhVr/woNY/8CBVv/AgVb/v4JW/7+CVv/BhFf/x4pd/8iLXv/Ii17/x4pd/8WIW//CiFr/&#10;xIpc/8WLXf/Jj1//xYtb/8CGVv/EhlP/xohV/8iKV//Gilb/yIxY/8aMWv/HjV3/xoxc/8GGWv++&#10;gVX/vH5V/7t+Uv+8f1P/woVZ/8SHW//DiVv/wIZY/7l/Uf+3fU//uH1R/7Z7T/+4fVH/u4BU/7t+&#10;Uv+5fE//vH1R/71+Uv+6e0//untP/7l8T/++gVX/voFV/7t+Uv+7fFP/untS/7p7Uv+6e1L/uHlO&#10;/7x9Uv+7fFD/untP/7p7T/+6e0//untP/7t8UP+/gFT/voBR/7l8Tf+9gFH/wYRV/8CDVP++gVL/&#10;wINU/8KFVv/Ag1T/v4JV/8KFWP/Eh1r/v4JV/7l8T/+3ek7/un1R/7d8UP+3fFD/tXpQ/7p8U/+6&#10;fVH/uXxQ/8CBVv/Cg1j/v4BV/7x9Uv+7fFH/u3xQ/7p7T/+7fFD/untQ/7l6T/+6e1D/u3xQ/7h5&#10;Tv+4eU3/tnlM/7t+Uf+7flH/uHtO/7x/Uv+7fFH/uHlO/7h5Tv+4eU7/t3hN/7V3Tv+6fFP/unxT&#10;/7l7Uv+3eVD/t3lQ/7h6Uf+3eVL/uHpT/7d8VP+4elP/uHpT/7d5Uv+2d07/t3hP/7V2Tf+yc0r/&#10;sHBK/7FxS/+yckz/tHRO/7BwTP+wcEz/snJO/7JyTv+wcEz/r29L/65uSv+ubkr/q2tI/6pqR/+s&#10;bEn/rm5L/7FxTv+zcU//sW9M/7FvTP+ycUv/s3JM/7V0Tv+3dlD/uHdR/7JyTP+yckz/tnZQ/7l5&#10;U/+5eVP/unpU/7h4Uv+2dlD/tnZQ/7V1T/+2dlL/t3dT/7d3U/+zc1D/sXFO/7JyT/+0clD/tHJQ&#10;/7l0U/+3c1D/uXVS/7dzUP+2ck//tHJP/7VzUP+0ck//tHJP/7t5Vv/EgmD/v31b/7l3Vf+zcU//&#10;tXBP/7ZxUP+3clP/uXRV/7p1Vv+4c1T/t3JT/7x3WP+7eVf/u3lX/7t5Vv+2dFH/tnRR/7d2UP+8&#10;eFP/vnpV/7t6VP+5eFL/vHhV/7p2U/+6dlP/u3dU/797WP/Ae1r/v3pZ/7x2Vf+2b1H/tm9R/7dw&#10;Uv++dFf/vnRX/71zVv+9c1b/vnVV/751Vf/Ad1f/wnhb/795WP++eFf/u3VU/7lzUv+/eVj/wHlb&#10;/794Wv++d1n/vXZY/753W/++d1v/wHlb/8F6XP+/eFr/vndZ/7x1V/++d1n/v3ha/8B5W//Belz/&#10;wntd/8J7Xf/Belz/wHlb/8B5W//Belz/wntd/8N8Xv/Ce13/wntd/8F6XP+9dlj/wHlb/8R9X//H&#10;gGL/w35f/8B7XP+/fV3/v31d/8WDY//GhGT/wX9f/8OCYv/BgGD/wYJh/82Rbf/Wmnb/2597/96i&#10;ff/SlnL/x4hl/8CBXv/AgV7/xoZj/8WFYv/Dg2D/vn5b/719Wv/Bf1z/w4Fe/8aGYP/IimP/yI1j&#10;/8uQZv/Ij2L/yZBj/8qUaP/Ik2f/yJNp/8qVa//JlW3/y5dv/8uXb//JlW3/yJNp/8eSZv/HkWX/&#10;xpBk/8aQZP/Fj2P/xpBk/8aPZv/BimH/vodg/8CJYv/DjGP/xY5l/8KNY/+/imD/u4df/7+LY/+/&#10;i2P/vopi/8CLYf/CjWP/wo5m/8OPZ//Dj2f/v4tj/7yIYf+9iWL/vIhj/72JZP+8h2X/uoVj/7uG&#10;ZP+6iGX/uIZj/7iGY/+2hmL/s4Nf/7ODX/+1g2D/toRh/7aEYf+1g2L/tYNi/7WDYv+2hGP/t4Vk&#10;/7OBYP+0gmH/tYJj/7WCY/+2hWX/sIJh/7GDYv+vgmH/r4Jh/7CDYv+whGH/sIJg/7CCYP+0hmT/&#10;tIZk/7KBYP+ygWH/sH9f/69+Xv+xgGD/soFh/6+AYv+vgGT/r4Bk/61+Yv+sfWH/s4Fm/699Yv+v&#10;fF//r3xf/7B9YP+wfWD/rXpd/6p3Wv+td1v/rnhc/693XP+tdVr/sHdc/691Xf+wdl7/sXVb/69z&#10;Wf+ucFf/q25S/61wVP+ucVX/rnFV/61wVP+qbVH/q25S/6psU/+salL/r21T/7BuVP+ubFL/rWtR&#10;/6xqUP+salD/rm1R/65uUv+ublL/sHBV/7BwVf+xcVb/s3FX/7NxV/+zcVf/s3FX/7FvVf+ycFb/&#10;t3Vb/7h2XP+6eF7/uHdb/7d2Wv+5eFz/vHtf/7p5Xf+3dlr/uHdb/7d2Wv+4dlz/unhe/7p4YP+4&#10;dl7/unhg/7p4YP++fGT/xIJq/8F/Zf+9e2H/u3lf/7x7X/+9fGD/v35i/759Yf+5eV3/uXle/7x8&#10;Yf+3el7/tXhc/7l8YP+4e1//uHtf/7h7X/+3el3/t3pe/7d6Xv+1elz/tntd/7Z7Xf+3fF7/uH1f&#10;/7h9X/+2e13/tXpc/7J5XP+1fF//u4Bi/7p+Yv+4fGD/tnpg/7Z6YP+1eV//sHZe/691Xf+sdlz/&#10;qXZb/6h0XP+pdV3/p3Vc/6Z0Xf+mdF3/pHFc/6FuWf+hbVj/nmpU/5tpUv+calP/mmhR/wABAP8A&#10;AQD/AAEA/wABAP8AAQD/vKSC/7yigf+9o4L/v6WE/8asi//Hr43/x6+N/8avjf/JspD/yrOR/8q2&#10;lf/MtpH/yLKL/8uzjf/NtY//0beS/9m9lv/cwJn/3sCa/+jIof/nx6D/5cWe/+jIof/mxp3/58ee&#10;/+nJoP/rzKD/58ic/+bFmP/lxJf/58WY/+fFmP/lw5b/5cCT/+bBlf/lwJT/476S/+S/k//lwJP/&#10;5sGU/+XDlv/pyJX/68qX/+vKl//ox5L/5cSP/+XCjP/nxI7/6caQ/+bBjP/kvIn/47mH/+C0g//g&#10;sYP/37CC/+Cwgv/js4X/47OF/+Ozhf/lsoX/5LGE/+Guf//fq3v/3al5/9yodv/dqXf/3Kh2/92p&#10;d//apnT/2qZ0/9undf/apnT/26d1/9qmdP/VoW//2KNx/9eicP/Un23/159u/9ykc//Yo3H/1aBu&#10;/9Sfbf/SnWv/05tq/9Sca//QmGf/y5Ni/8uTYv/Pl2b/zJRj/86UZP/OlGT/ypBg/8qQYv/IjmD/&#10;xIpc/8OJW//Fil7/xotf/8aLX//Hil7/yYxg/8mMYP/Hil7/x41f/8qPY//IjmD/yI1h/8eMYP/F&#10;il7/xotf/8WIXP/ChFv/wIJZ/8CDV/+/glb/voFV/7+CVv+/glb/xodb/8aHW//Gh1v/xYZa/8WI&#10;W//Eh1r/xolc/8SKXP/Jj1//xYtb/8GHV//GiFX/yIpX/8mNWf/IjFj/yY1Z/8mNWf/HjVv/xoxc&#10;/8GHWf+/glb/voFV/76BVf+/glb/xIda/8eKXf/JjF3/wohY/7uBUf+5f1H/tntP/7V6Tv+3fFD/&#10;u4BU/7t+Uv+7flH/wIFV/8GCVv+7fFD/uHtO/7l8T/+7flL/u35S/7p9Uf+7fFH/untS/7p7Uv+7&#10;elL/uHlQ/7p7UP+9flP/vH1R/7t8UP+6e0//untP/7x9Uf/Bg1T/wYNU/72AUf+/glP/w4ZX/8KF&#10;Vv/AhFL/wYVT/8OGV//ChVb/wYRV/8KFVv/ChVb/wINW/72AU/+5fFD/uXxQ/7l8UP+5fFD/uXxQ&#10;/7p9Uf+5fFD/uXpP/7p7UP+8fVL/vX5T/71+Uv+6e0//untP/7t8UP+8fVH/uXpO/7h5Tf+6e0//&#10;u3xQ/7h5Tf+6e0//uXpO/7l8T/+7fFD/untQ/7x9Uf+6e1D/uXpP/7p7UP+2eU3/tnlN/7d5UP+6&#10;fFP/uXtS/7h6Uf+1d07/uHpR/7h5UP+1d07/t3lS/7l7VP+3eVL/uHpT/7Z4Uf+1dk3/tXZN/7Jz&#10;Sv+yc0r/snJM/7JyTP+yckz/snJM/7BwTP+wcEz/snJO/7JyTv+yck7/r29L/65uSv+tbUr/qmpH&#10;/6lpRv+ra0j/rW1K/7FxTv+zcU//sW9N/7BuS/+xb0z/snFL/7RzTf+0c03/tHNN/65uSP+ubkj/&#10;sXNM/7Z4Uf+3eVL/uHpV/7Z4U/+1d1L/tXVR/7R0UP+1dVH/tnZS/7d3U/+zc0//sHBN/7BwTf+0&#10;clD/t3NQ/7l1Uv+4dFH/uHRR/7ZyT/+1cU7/tHJP/7VzUP+1c1D/tHJQ/7h2VP+8elj/u3lX/7t5&#10;V/+4c1L/t3JR/7dyUf+4c1T/uHNU/7p1Vv+4c1T/t3JT/755Wv+8elj/vHpY/7t5Vv+3dVL/t3VS&#10;/7h2U/+6eFX/vXlW/7t5Vv+5d1T/u3dU/7p2U/+5dVL/u3dU/796Wf++eVj/vXhX/7hzVP+2b1H/&#10;t3BS/7hxU/+8clX/vHJV/7txVP+8clX/vnVV/71zVv++dVX/v3VY/754V/++eFf/u3VU/7pzVf/A&#10;eVv/v3ha/753Wf+/eFz/vXZa/753W/++d1v/vXZa/794XP++d1v/vXZa/7x1V/+6dVb/vXhZ/794&#10;Wv/Ce13/w31c/8R+Xf/CfFv/wXpc/8B5W//Belz/w3xe/8N8Xv/DfF7/wn1e/8B7XP+9eFn/v3pb&#10;/8J7Xf/Ef2D/w35f/8F8Xf++fFz/u3lZ/8KAYP/BgGD/u3pa/8KBYf/Eg2P/yIlo/9iceP/bn3v/&#10;3KB8/96iff/WmnX/yY1o/8CBXv/AgF3/xYVi/8SEYf/Dg2D/wIBd/8CAXf/DgV//woJe/8eHYf/J&#10;i2T/yYti/86Taf/PlGj/yZBj/8yTaP/Mlmr/zJVs/8uUa//JlGr/ypVr/8+acP/OmW//ypVr/8eR&#10;Zf/Fj2P/xpBi/8eRY//EjmD/xY9j/8eOY//Bh1//v4Vd/8KIYP/EimL/xY5l/8SPZf+/imD/uoZe&#10;/7+LY/+/i2P/vIhg/76KYv/AjGT/wIxk/8CMZf/AjGT/vopj/76KY/++imP/vIhh/76IZP++iGT/&#10;u4Vj/7qFY/+7hmT/uIZj/7eFYv+3h2P/tYVh/7SEYP+0hGD/tYVh/7aFZP+1hGP/soFh/7OCYv+2&#10;hWX/toVl/7SCYf+1gmP/t4Rl/7OCYv+2hWX/sYNi/7CDYv+vgmH/rYVi/7GEY/+xhWL/sIRh/7CC&#10;YP+yhGL/s4Vj/7CCYP+wgmH/soFh/7GAYP+zgmL/s4Ji/6+AYv+uf2P/r4Bk/61+Yv+sfWH/tIJn&#10;/7F/ZP+vfWL/r3xf/7B9YP+wfWD/rXpd/613W/+rdVn/rXVa/693XP+wd1z/sXhd/7J2Wv+xdVn/&#10;sXVZ/7BzV/+vclb/rXBU/6tvU/+tcVX/rXFV/6xwVP+obFL/qWtS/6psU/+sbFP/r21T/69tU/+u&#10;bFL/rWtR/61rUf+ta1H/rmxS/61tUv+ublP/r29U/69vVP+xcVb/snBW/7NxV/+ycFb/s3FX/7Fv&#10;Vf+zcVf/tnRa/7h2XP+4dlz/tnVZ/7d0Wf+4d1v/unld/7l4XP+1dFj/t3Za/7d3W/+3d1z/uHhf&#10;/7t5Yf+5d1//uXdf/7p4YP+6eGD/woBo/8KAZv+7eV//unhe/7p5Xf+8e1//v35i/759Yf+6eV3/&#10;unpe/719Yv+6el//uHhd/7l8YP+3el7/t3pd/7l5Xf+3el3/uHte/7d6Xv+1eFz/tXpc/7V6XP+3&#10;fF7/t3xe/7Z7Xf+2e13/tXpc/7B3Wv+yeVz/uHxg/7p+Yv+5fWH/tXlf/7V5X/+zeWH/sXdf/654&#10;Xv+qd1z/qndc/6l2W/+odl3/pnRb/6Z0Xf+lc1z/om9a/6JvWv+gbVj/nGpT/5xqU/+baVL/mWdQ&#10;/wABAP8AAQD/AAEA/wABAP8AAQD/v6WE/8WoiP/FqIj/xaiI/8etjP/IsI7/zbWT/8qzkf/JspD/&#10;y7SS/864k//Pt5H/zraQ/862kP/Pto7/2LyV/9/Dm//ixp7/5cmh/+jMpP/sz6X/7M+l/+nMov/q&#10;zaP/6cyi/+jLof/u0aX/8NGl/+vMnv/oyZv/5sWY/+jGmf/oxpn/58WY/+bBlP/pxJf/68aZ/+zH&#10;mv/nwpX/58OT/+fGk//y0Z7/9dSf//HQm//sy5b/68qU/+7Nl//tzJb/7MuV/+/Klf/owI3/47mH&#10;/+G1hP/gsYP/4LGD/+Ozhf/js4X/5LSG/+W1h//ktIb/4rKE/+Cwgv/drX3/36x9/9yqd//aqHX/&#10;2qZ0/9uoc//bqHP/26d1/9yndf/bpnT/3ql3/92ldP/YoG//2aFw/9mhcP/YoG//16Jw/9mkcv/U&#10;n23/055s/9Sfbf/Qmmv/0ppr/9Kaa//Ummz/0Zdn/9OZaf/Ummr/zpRk/8+SY//PkmP/zpFk/8+S&#10;Zf/LjmH/xYhb/8WIXP/KjWH/y45i/8yPY//Mj2P/y45i/8yPY//Kj2P/x4xg/8KJXP/Bi13/xI5g&#10;/8WPYf/HjmH/ypFm/8aLYf/Bhlz/wodb/8WHXv/BhFj/wINX/8CBVv+/gFX/w4RZ/8WGW//Hhlz/&#10;w4JY/8KDWP/Cg1f/xolc/8WLXf/LkWH/ypBg/8aMWv/Hi1f/xopU/8uPWf/MkFr/yo5Y/8qOWP/H&#10;i1f/w4lX/8OGV//Dhlf/w4ZZ/8OGV//Ii1z/yo5c/8yOW//KjFn/xIhW/8GEVf++gVT/t3pO/7Z7&#10;T/+7fVT/u31U/7p9Uf+8f1P/woVY/8KFWP+9gFH/t31N/7h+Tv+3fU//uHtO/7x9Uv+8fVL/vHtR&#10;/716UP+8eU//vHlP/7t7T/+7fFD/untP/7t8UP+8fk//vH9Q/72AUf+9gFH/v4JT/8CDVP/EhFT/&#10;yIhY/8eHV//EhVL/xIVS/8SGU//Dh1X/w4dV/8KGVP+9gFH/voFS/76BUv+7flH/untP/7x9Uf++&#10;f1T/u3xR/7t8Uf+5ek7/tndL/7V2Sv+6e0//vn9T/7t8UP+8fVH/v39T/719Uf+9fVH/uXlN/7d3&#10;S/+7e03/vHxO/7t7Tf++flD/vX1R/7t7T/+8fFD/vXxS/7x7Uf+3dkz/uXlN/7p7T/+8fVH/un1R&#10;/7d6Tv+5e1L/uHpR/7l7Uv+5e1L/unxT/7p7Uv+4elH/t3lQ/7h6Uf+3eVL/tnhR/7J0Tf+wdU3/&#10;rnNL/69xSv+xc0z/s3VO/7NzT/+vb0v/snJO/7NzT/+zc0//snBN/7BuS/+ta0j/rGpH/61rSP+r&#10;aUb/qmpH/61tSv+rakr/q2pK/69uTv+xcU7/sHBN/65uS/+wcEz/snBN/7JwTf+xb0z/rm1H/61t&#10;R/+tbUf/sHJL/7R2Uf+1d1L/tXdS/7Z4U/+2eFP/tHRQ/7JyT/+zc0//tHRQ/7d3U/+0dFD/snJO&#10;/69vS/+zcU7/uHRR/7p2Uf+7d1L/t3NQ/7JwTf+zcU7/tHJP/7Z0Uv+0dFH/snJP/7JwTv+zcU//&#10;t3VT/7t5V/+9eFf/uHNS/7dyUf+4c1L/uXRV/7l0Vf+2cVL/uHNS/795WP+/e1j/vXlW/715Vv+6&#10;dlP/uHZT/7t5V/+6eFb/uXdV/7t5Vv+7eVb/uHZT/7p2U/+4dFH/t3NQ/755WP++eVj/vnhX/7p1&#10;VP+7dFb/unNV/7xyVf+6b1D/um1P/7tvT/+9cVH/wnZW/8F1Vf/Bdlb/wHVV/713Vv++d1n/u3RW&#10;/7t0Vv/AeVv/v3hc/753W//AeF//vnZd/711XP++dl3/tm9T/7x1Wf/AeVv/wHlb/7x1V/++eFf/&#10;wXta/795WP/Be1r/w31c/8h/X//Felr/wndY/8J3WP/EeVr/w3lc/8N8Xv/DfF7/wXxb/8N+X/++&#10;fFz/vnxc/717W//Ef2D/w35f/8N+X/++fFr/u3lX/8CAXf/AgF3/unlZ/8KBYf/HiGf/0ZJx/9+j&#10;f//eon7/3KB7/92hfP/bnXj/zpBr/8KCXv/Egl//wX9c/799W//EgmD/woBe/8KAXf/DgV7/woBd&#10;/8SEXv/GhmD/yYti/9CTZ//Xmm7/05hs/9OYbP/Rlmz/z5Zr/82Uaf/LkWn/x5Bn/8uUa//QmXD/&#10;0Jlw/8iSZv/Fj2P/x5Fj/8mTZf/CjF7/x45h/8mQY//Ij2T/xIlh/8SJYf/Fi2P/x41l/8SNZP/A&#10;i2H/vYhe/7qJYP+6iWD/uYhg/7qJYf++imP/v4tm/8CMZ/++iGL/wYtl/8KMZv/CjGb/woxm/8KM&#10;Zv+/iWX/vIZi/7qFY/+8h2X/vIdl/7aEYf+4hmP/t4Vi/7eHY/+3hmX/t4Zl/7eGZv+3hmb/tINj&#10;/7SDY/+2hWX/t4Zm/7SDY/+2hWX/uolp/7eGZv+5iGj/tYdm/7GDYv+xhGP/soVk/7KGY/+1h2X/&#10;sIJg/7CCYP+xg2H/s4Vj/7GDYf+vgV//sIJh/7SDY/+zgmL/soFh/65/Yf+sfWH/r4Bk/65/Zf+t&#10;fmT/sYJm/6+AZP+ufGH/rXpd/7F+X/+zfl//rnla/655Wv+tdlj/r3ZZ/7J5XP+1elz/tXhc/7R3&#10;Wv+2dlr/sXFW/7JyV/+yclf/rXBU/6VrU/+nbVX/q3Vb/6xyWv+pb1f/qm5U/61vVv+ublX/rm5V&#10;/61tVP+sbFP/r29W/7BwV/+vb1b/r29W/6trUv+ubFT/rm5V/7FvVf+zcVf/sG5U/7FvVf+ycFb/&#10;s3FX/7RyWP+0clj/tXNZ/7l2XP+4dVv/tnNZ/7h1Wv+6d1z/uXhc/7p5Xf+yclb/s3NX/7Z5XP+7&#10;fmL/un1h/7p6X/+4eF//uXdf/7t5Yf+4dl7/tnRc/799Zf+7eWH/t3Vb/7h2XP+5eFz/vXxg/718&#10;YP+9fGD/u3lf/717Yf+8fGH/uXle/7t7X/++fmL/u3tf/7h4XP+4d1v/uHdb/7h3W/+3dlr/tnZa&#10;/7V1Wf+4e17/t3xe/7V6XP+1elz/tntd/7R5W/+vdln/tHtg/7h/ZP+4fmb/tXtj/7R6Yv+xd1//&#10;rnhe/7B6YP+td1v/qXdc/6l3XP+odlv/pnRZ/6Z0W/+kdVv/o3Nc/6NxWv+ebFX/m2lS/6BsVP+c&#10;aFD/mWVN/wABAP8AAQD/AAEA/wABAP8AAQD/xauK/8Wriv/Fq4r/waeG/8asi//IsI7/zbWT/821&#10;k//MtJL/zraU/9K6lv/SupT/0riT/9G3kv/RuJD/27+Y/+LGnv/jx5//48ef/+rOpv/u0af/6s6m&#10;/+jMpP/rz6f/6Myk/+jLof/sz6X/686i/+nKnv/pypz/6cqc/+bFmP/mxJf/58WY/+fClf/pxJf/&#10;6sWY/+nFlf/oxJT/6MSS/+jHlP/y0Zz/9tWf//HQmv/sy5X/8dCa/+/OmP/uzZf/68qU/+nEkP/n&#10;v4z/47mH/+C0hf/itof/5baI/+S1h//is4X/4rOF/+Kzhf/gsYP/3K1//9+vgf/ern7/26t7/9up&#10;dv/bqXb/26l0/9uoc//dqnX/3Kl0/9umcv/ZoW7/3aVy/9ykcf/ZoW7/2KBt/9Wdav/Un23/1qFv&#10;/9aicP/UoG7/1J9t/9Sfbf/Smmn/0Zlq/9OZa//Ul2j/0JNk/9aZav/VmGn/z5Jj/8+SY//Qk2T/&#10;0ZRn/8+SZf/JjF//xYhb/8aJXf/KjWH/yo1h/8uOYv/Mj2P/y45i/8eMYP/IjmD/xo5f/8ONXv/F&#10;j2D/xZFi/8OPYP/EjmD/xpBk/8aNYv/Ah1z/w4he/8SJX//Agln/wIJZ/7+BWP+9f1b/wIFW/8KD&#10;WP/DhFn/wYJX/8GCV//BhFf/xIda/8SKXP/Jj1//ypBg/8aMWv/Hi1f/xYlV/8qOWP/Mj1n/y45Y&#10;/8qNV//HiVb/xIZT/8WIWf/Eh1j/w4ZX/8SIVv/LjVr/y41a/8yPWf/KjFn/xohV/8OHVf/BhFX/&#10;uXxQ/7l8UP+6fFP/uXtS/7d6Tv+7flL/wYRX/8OGWf++gVL/uHtM/7x/UP+5fE//untP/7x9Uv+7&#10;elD/u3pQ/716UP+8eU//vXpQ/7p5T/+4eU7/uHlO/7p7UP+7flH/vYBT/76BVP+9gFH/vIBO/7+D&#10;Uf/Dg1P/xoZW/8WGU//Cg1D/woNQ/8SGU//GiFX/xYlX/8KGVP+5fUv/un1O/72AUf+6fE3/t3lK&#10;/7p7T/+9flL/vH1R/7x9Uf+6e0//uHlN/7Z3S/+6e0//vX5T/7p7UP+6e1D/vXxS/7t6UP+5eU3/&#10;unpO/7l5Tf+8fE7/vHxO/7t7Tf+8fk//vHxQ/7t7T/+7e0//vXxS/759U/+7e0//u3tP/7x8UP+8&#10;fVH/untP/7V4TP+2eU3/uHpR/7d5UP+3eVD/uXtS/7h6U/+4elP/uHpT/7h6U/+0dk//s3VO/7N1&#10;Tv+xdk7/snRN/7FzTP+ydE//snRP/69vS/+tbUr/rm5L/65uS/+wcE3/sW9M/7JwTf+ubEn/qmhF&#10;/6xqR/+pZ0X/q2lH/61tSv+rakr/qmpH/61tSv+xcU7/sHBN/7FxTv+ycE3/sW9M/7JwTf+ycE3/&#10;s3JM/7V0Tv+ubkj/rW9I/7FzTv+3eVT/tnhT/7V1Uf+0dFD/tHRQ/7JyTv+zc0//tHRQ/7V1Uf+3&#10;d1P/snJM/69vSf+ycUv/tnVP/7l4Uv+5eFL/tXNQ/7RyT/+0dFH/tXVS/7Z2U/+1dVL/tHJQ/7Bu&#10;TP+zcU//tnRS/7l3Vf+4c1L/tnJP/7dyUf+4c1L/unVU/7l0U/+3clH/u3VU/754V/++eFf/uXNS&#10;/7p1VP+5dFP/tXNR/7h2VP+5eVb/uHZU/7p4Vv+8elj/uHZU/7t2Vf+7d1T/vXdV/795WP+9d1b/&#10;vnhX/712WP+6c1X/vHJV/710VP+9clL/vHFR/71xUf++clL/wHVV/8B1Vf/Bdlf/wHdX/795WP++&#10;d1n/unNV/7t0Vv/Ce1//wXpe/793Xv++dl3/vnZd/752Xf++dl3/uHBX/7x1Wf/AeVv/wHlb/754&#10;V//Be1n/xH5c/8R+XP/Aelj/wnlW/8V8XP/EeVn/wXZW/8J3WP/Bdlb/wHZZ/8R6Xf/AeVv/vXhX&#10;/8R/YP/Afl7/unhY/7p4WP+7eVn/vXtb/8F/X//Bf13/v31b/8ODYP/Dg2D/wYFe/8eHZP/MjWr/&#10;1Jh0/9qge//aoHr/2596/9mdeP/TmHD/zpBp/8SEYP/CgF3/wX9c/799W//EgmD/w4Ff/8F/Xf/C&#10;gF7/v39b/8KCXv/EhF7/yYph/86QZ//SlWn/0ZRo/9GUaP/MkWf/y5Bm/8yTaP/Mk2j/ypFm/8qR&#10;Zv/NlGn/0Zht/82Uaf/Jk2f/ypRm/8qUZv/CjF7/xI5g/8iPYv/MkWf/xYpi/8OIYP/EiWH/xYtj&#10;/8eNZf/EjWT/v4pg/7iEXP+5hV7/uoZf/7yIYf+8iGP/vopl/7+JZf+/iWX/w41n/8ONZ/+/iWP/&#10;wYtl/8CKZP/Bi2X/woxo/8CLaf+7hmT/uYRi/7eFYv+5h2b/t4Vi/7aFZP+1hGP/tYRj/7WEZP+2&#10;hWX/toVl/7SDY/+1hGT/t4Zm/7WEZP+1hGT/toVl/7SDY/+zhWT/tYdm/7OFZP+yhWT/soZj/7SI&#10;Zf+0iGX/sIRh/66CX/+ugl//sIJg/66AX/+sfl3/r4Fg/7GDYv+wgmH/r4Jj/66BYv+sf2L/r4Jl&#10;/6+AZP+sfWH/r4Bk/65/Y/+sfWH/q3xe/7F+X/+wfV7/sHtc/696W/+sdVf/rHNW/692Wf+2eVz/&#10;tHda/7R0WP+1dVn/snJX/7R0Wf+ydVn/rHBW/6JoUP+ibFT/qXNZ/6p0Wv+pb1f/q29V/6puVP+o&#10;alH/q2tS/6xsU/+sbFP/r21V/69tVf+vbVX/r21V/6tpUf+ta1P/sG5U/7NxV/+xb1X/r21T/7Jw&#10;Vv+zcVf/snBW/7JwVv+ycFb/tXNZ/7d1W/+1c1n/s3BW/7d0Wf+6d1z/uXhc/7p5Xf+2dlr/s3ZZ&#10;/7Z5XP+6fWD/vn5j/7p6X/+3d17/uHZe/7t5Yf+5d1//tXNb/799Y/+8emD/uHZc/7d2Wv+6eV3/&#10;vn1h/718YP+5eFz/unhe/7p4Xv+7eV//t3dc/7d3XP+5eV7/uXld/7h4XP+4d1v/uXhc/7t5X/+4&#10;dlz/uHdb/7V1Wf+1eFv/tXhb/7R3Wv+0eVv/tHlb/7V6XP+zd1v/tHhc/7R6Yv+1e2P/s3lh/7F3&#10;X/+sdlz/rXdd/654Xv+qd1z/qHZb/6d1Wv+ndVr/p3Va/6VzWv+lc1r/pXNc/6NxWv+ebFX/m2lS&#10;/5xoUP+bZ0//n2lR/wABAP8AAQD/AAEA/wABAP8AAQD/ya+O/8iujf/ErIr/xauK/8qwj//Ls5H/&#10;y7OR/862lP/QuJb/0rqY/9S8mP/WvJn/1LqV/9S6lf/WvZX/4MSd/+TLov/ky6L/4Mee/+nQp//u&#10;1az/6dCn/+fOpf/mzaT/5s2k/+jMpP/qzaP/6s2j/+fKnv/qy5//68ye/+bFmP/kw5b/6sib/+bE&#10;l//pxJf/6MSU/+fDk//nw5H/6cWT/+rJlP/z0pz/99ag//HQmv/tzJb/9NOd/+7Nl//tzJb/7MmT&#10;/+S/i//lvYr/5LqK/+G3h//luYr/5bmK/+a3if/is4X/4LGD/+Cxg//gsYP/2qt9/9ysfv/drX3/&#10;2qp6/9qodf/dq3j/3at2/9qncv/eq3T/3apz/9umcv/YoG3/2aFu/9mhbv/aom//2KNv/9Oeav/R&#10;nmn/1KFs/9Wibf/Wo27/1aBs/9Wdav/Smmn/0pho/9GXZ//SlWb/z5Jj/9aZav/VmGn/z5Jj/9GU&#10;Zf/SlWj/0JZo/86RZP/JjF//yIte/8+SZf/Mj2P/yYxg/8eKXv/KjWH/xotf/8WKXv/Fi13/xo5f&#10;/8aQYf/KlGX/xpJi/7+LXP/BjV7/w49g/8ONYf/Ah1z/wole/8OIXv+9glj/v4FY/76AV/++gFf/&#10;v4JW/8GEWP/ChVn/wINX/8CDVv/ChVj/xIda/8OJWf/Fi1v/xYtb/8SKWP/FiVX/xohV/8mMVv/K&#10;jVf/y45Y/8uNWv/Ji1j/xYlX/8aJWv/FiFn/xIhW/8SIVv/Lj1v/y49Z/8yQWv/Lj1n/yIxY/8SK&#10;WP/Eh1j/uoBS/7t+Uv+6fVH/uXtS/7l6T/+6e1D/wIFV/8aHW/+/glP/uXxN/7x/UP+7fFD/vH1R&#10;/759U/+6eU//uHdN/7t6UP+9elD/vHtR/7p7Uv+3eE//uXpR/7p9Uf+6fVH/vYBT/76BVP++gVL/&#10;wIBQ/8GBUf/DhFH/xIVS/8SFUv/Cg1D/wYJP/8OFUv/GiFX/xYlX/8OHVf+5fUv/un1O/7p9Tv+3&#10;eUr/tnhJ/7d5Sv+7fU7/vX5S/71+Uv+6e0//uXpO/7l6Tv+6e1D/vX5T/7t6UP+6eU//u3pQ/7h3&#10;Tf+4d03/vHxQ/7x8UP++flL/u31O/7h5Tf+7fFD/u3xQ/7t7T/+8e1H/vn5S/8F+U/+7eE3/undM&#10;/7p3TP+7e0//uHlN/7d4Tf+1eEz/tnlN/7R2Tf+zdUz/t3lS/7N4UP+zeFD/tHlR/7d5Uv+zdU7/&#10;tnhR/7Z4Uf+2eFH/tHZP/7R2Uf+0dlH/s3NQ/65uS/+ra0j/rGxJ/6xsSf+tbUr/sG5M/7NxT/+y&#10;cE3/rWtI/61rSP+qaEb/rGpI/61tSv+qakf/qmpH/65uS/+xcU7/sXFO/7RyUP+ycE3/snBN/7Rw&#10;Tf+1cUz/tnVP/7t6VP+0dE7/r29J/7FxS/+3d1P/tXVR/7JyTv+yck7/tXNQ/7NzT/+0dFD/tnZQ&#10;/7Z2UP+5eVP/tnZQ/7R0Tv+ycUv/tnVP/7l4Uv+5eFL/s3NP/7V1Uv+2dlP/uHdX/7d1Vf+2dFT/&#10;tHJS/7JwUP+2cVL/t3JR/7p1VP+2cVD/tHBN/7ZyT/+3c1D/unVU/7p1VP+6dVT/vHZV/7x2Vf+8&#10;dlX/t3FQ/7x2Vf+5dFX/tnFS/7dyU/+6eFj/uXdV/7l3Vf+7eVf/vXhX/714V//Aeln/wnxb/754&#10;V/+8dlX/vXZY/712WP+6c1X/u3FU/7xzU/++dVX/v3RU/790VP++c1T/vnNU/790Vf+/dVj/wHdX&#10;/794Wv++d1n/u3RW/7x1V//DfGD/wntf/793Xv++dl3/v3de/793Xv++dl3/u3Na/7x1Wf++d1n/&#10;wHpZ/8R+XP/IgmD/y4Vh/8mDX//Delf/wXhV/8V6Wv/DeFj/wnZW/8N2WP++c1P/vnNT/8F4WP+/&#10;eVj/v3lY/8R/YP/CfV7/u3lZ/7t5Wf+5d1f/u3lZ/8B+Xv/CgF7/wX9c/8eHY//Kimf/yopn/82O&#10;a//MkGz/1Jh0/9Sadf/TmXP/1Zt1/9ebdv/PlGz/zI5n/8SEYP++fFn/wX9c/8B+XP/EgmD/xYNh&#10;/8OBX//CgF7/wIBd/8KCXv/Cgl7/xIZf/8mLZP/IimH/yIph/8uNZP/IjWP/xoth/8yRZ//NlGn/&#10;yI9k/8WMYf/HjmP/zJNo/8yTaP/KlGj/y5Vn/8mTZf/EjmD/xI5g/8WPYf/Kj2X/xYpi/8GGXv/B&#10;hl7/xIlh/8eNZf/Gj2b/wYph/7qEXv+5hV7/vYdh/7yGYv+7hWH/vIZi/7yGYv+/iWX/w41p/8CK&#10;Zv+8hmD/vYdh/72HYf/CjGb/xpBq/8OObP+2hGH/s4Fe/7eFZP+5h2b/toRj/7WEY/+1hGP/tYNi&#10;/7OAYf+0g2P/t4Zm/7OCYv+0g2P/tIZl/7OFZP+xg2L/sYNh/7CCYP+xg2H/tIZk/7KEYv+yhGL/&#10;s4Vj/7aKZ/+1iWT/s4dk/6+DYP+sgF3/roJf/61/Xv+ugF//sIJh/7CCYf+vgWD/r4Jj/6+CY/+u&#10;gWT/r4Jl/6+CZf+rfmH/roFk/66BZP+tgGH/rH1f/69+Xv+wfV7/sXxd/7B7XP+rdFb/rHNW/651&#10;WP+zeFr/r3RW/7BzVv+xdFj/sXRY/7N2Wv+ydFv/rnJY/6NpUf+ibFT/p3FX/6lzWf+ncVf/qG5W&#10;/6ltU/+maE//p2lQ/6xsU/+tbVT/rmxU/65sVP+ubFT/r21V/6tnUP+saU//sW5U/7RyWP+ycFb/&#10;r21T/7FvVf+zcVf/snBW/7BuVP+xb1X/tXNZ/7Z0Wv+0clj/sW5U/7VyV/+3dFn/uHVa/7p5Xf+5&#10;eV3/uHhc/7Z5XP+3el3/vHxh/7l5Xv+3dVv/uHZc/7h2XP+6eGD/uXdf/757Yf++e2H/u3hd/7h1&#10;Wv+6eV3/vn1h/7x7X/+3dVv/t3Vb/7Z0Wv+4dlz/t3de/7R0Wf+1dVr/tXVa/7h4Xf+2dlv/uHZc&#10;/7t5X/+6eF7/uXhc/7d2Wv+2d1j/tHdY/7R3Wv+0d1r/tHda/7V5Xf+0eFz/s3db/7F3X/+yeGD/&#10;sXdf/691Xf+sdl7/rXdd/6x2XP+qd1z/qHVa/6h1Wv+pdlv/pnRZ/6RyWf+kcln/o3Fa/6FvWP+e&#10;bFX/nmpU/5tnT/+caFD/oWtT/wABAP8AAQD/AAEA/wABAP8AAQD/yLCO/8mxj//Ir5D/yrKQ/9O7&#10;mf/Rt5b/zrST/9K4lf/Yvpv/172a/9e9mv/UupX/07mU/9a8l//fxp7/4smh/+TLov/oz6b/5s2k&#10;//LXrP/z2K3/89it/+zTqv/ozaL/5s2k/+rOpv/v0qj/8dSq/+3Qpv/tzqL/6Mmd/+fImv/qyZz/&#10;7s2g/+rImP/px5f/6MaW/+jHlP/mwpD/6cWT//LOnP/21aD/9tWf/+/OmP/uzZf/9NOd/+zLlf/t&#10;ypT/6seR/+bBjf/nv47/47uK/+K4iP/jt4j/47eI/+O3iP/htYb/4LGD/9+wgv/jtYT/3rB//9ys&#10;fP/ern7/3a18/9yqd//erHf/3Kp1/9mmb//dqnP/3apz/9yncf/co27/2KBt/9igbf/ZpHD/26Zy&#10;/9ilcP/XpG//1qRv/9Wibf/UoWz/0p1n/9Scaf/Vm2n/1Zln/9WYaf/Vl2j/05Zn/9aZav/VmGn/&#10;0JNk/9GXZ//TmWn/z5Vn/8eNX//GjF7/zJJk/9mfcf/Nk2X/xIpc/8WKXv/Gi1//x4xg/8aMXv/C&#10;ilv/x49g/8mUYv/NmGb/xJBg/7uHWP+/i1z/w41f/8ONYf/BiFv/w4hc/8SJXf+/hFj/vYJW/76D&#10;V//AhVn/wYZa/8OIXP/CiFr/wIZY/76EVP/Eh1j/xola/8WIWf/FiVf/xYlX/8WJV//GiFX/xYdU&#10;/8iKV//Ji1j/y41a/8yOW//Lj13/xYtZ/8WLW//GjFr/x41b/8iMWP/Pk13/0ZVf/9CVXf/RlV//&#10;z5Nd/8mNWf/Eilj/v4VV/72AU/+8f1P/vH9T/71+U/+9flP/w4RY/8yNYf/Bglb/vH5P/7x9Uf+7&#10;fFD/vXxS/8B/Vf++fVP/uHdP/7x7U/+8e1P/vn1V/7t8U/+5elH/u31U/7t9VP+5fFD/vYBT/7x/&#10;Uv++fk7/wYFR/8ODU//DhFH/wYNQ/8KEUf/EhlP/woRR/8OHVf/Dh1X/woZU/8SIVv/Ag1T/wYRV&#10;/71/UP+4ekv/u31O/7x+T/+8fVH/u3xQ/71+Uv+7fFH/untQ/7p7UP+7fFH/vX5T/7x9Uv+8fVT/&#10;u3pS/7l4UP+8e1H/vXxS/759U/++flL/uXpO/7l6Tv+9flL/vH1S/7x9Uv+/flT/wIBU/7x5Tv+t&#10;aj//qmc8/7BtQv+7e0//u3tP/7p7T/+5ek//s3ZK/7R2Tf+yd03/tHlR/7N4UP+zeFD/tHlR/7V5&#10;VP+ydE3/t3lS/7l7VP+3eVL/t3dR/7R0UP+0dFD/s3NQ/7JyT/+ubkv/rm5L/7BuTv+vbUv/r21L&#10;/7NxT/+zcU//sG5M/65sSv+vbUv/snBO/7BuTP+raUf/rGpI/7FvTf+zcU//s3FP/7RyT/+0cE3/&#10;tHBN/7JuS/+4dE//vHhT/8N/Wv+7elT/uHdR/7V1T/+1dVH/s3NP/7JwTf+xb0z/tHJP/7d2UP+3&#10;dlD/uXlT/7p6VP+6elT/vX5V/7p7Uv+0c0v/t3ZQ/7p5U/+1dU//snJO/7V1Uv+2dlP/uXhY/7Vz&#10;U/+0clL/uHNU/7dyU/+2cVL/uHNU/7p1VP+4dFH/tnJP/7dzUP+4dFH/uXVS/713Vf+/eVf/vXdW&#10;/7t1VP+7dVT/u3RW/794Wv+9dlj/u3RW/7dyU/+5dFX/u3ZV/7p1VP++eVj/v3pZ/795WP+/eVj/&#10;v3lY/8B2Wf/Adln/wHZZ/753Wf++d1n/u3VU/7hyUf+2cE//t3BS/7x1V/+8dVf/vnRX/71zVv+7&#10;dFb/vHJV/750V/+9dlj/vXZY/753Wf/Ce13/wntf/794XP/De2L/wnph/793Xv/Adl3/vHRb/71z&#10;WP/Adln/xHtb/8+GY//VjWf/149p/86GYP/FfFn/xHtY/8h9Xf/Dd1f/wnZW/8J2Vv+/dFT/vnNT&#10;/790VP/BeFj/yYNi/8WAX//GgWL/xYBh/8OBYf/Bf1//wH5e/8KAYP/Bf13/vn5b/8uLaP/Tk3D/&#10;0pJv/8+Qbf/Kjmr/z5Vw/9Sadf/OlG7/zZNt/9WZdP/QlW3/y41o/8WFYf++fFn/wH5b/8B+XP/D&#10;gV//y4ln/8mHZf/EhGH/woJf/8CCXf++gFv/voBb/8GDXP/GiGH/woRd/8aIYf/HjGT/yY5m/8yR&#10;af/Kj2f/xIlh/8OIXv/FimD/yI1j/8eOY//KkWb/yJJm/8iSZv/HkWX/xI5i/8SOYv/Jjmb/xYpi&#10;/8KHX//BhWD/wYVg/8OJY//DjGX/wotk/7+JY/+/iWP/v4lj/8CJY/+8hV//vIVf/7yFX/++iGT/&#10;wIpm/72HY/+9h2P/vYdh/7yGYP+/iWX/woxo/72LaP+3hWL/toRh/7eHY/+3hmX/tIJh/7WDYP+7&#10;iWj/t4Vk/7WDYv+2hGP/toVl/7KBYP+ygWD/soRi/7GDYf+vgV//r4Ff/7OCYf+1hGP/tYRj/7KB&#10;YP+yhGL/tohk/7mLZ/+2iGT/tohk/7SGYv+yhGD/s4Vj/7KEY/+0hmX/s4Vk/7GDYv+wgmH/sYNi&#10;/6+CY/+ugWL/roFk/6+CZf+tgGP/r4Jl/66BZP+sf2D/q35f/69+Xv+ufV3/r3xd/7F8Xf+teFn/&#10;r3ha/694Wv+wd1z/rXRZ/610Wf+xdVv/r3NZ/69zWf+vc1n/rHBW/6huVv+kblT/pnBW/6dxV/+o&#10;blb/qW9X/6tvVf+malD/p2lQ/65uVf+ublX/rWtT/69rVP+wbFX/sGxV/6tnUP+qZ03/r2xS/7Rx&#10;V/+zcVf/r21T/61rUf+zc1j/s3NY/7FvVf+ycVX/tnVZ/7RyWP+xcFT/sm9U/7ZzWP+2c1j/tXJX&#10;/7d2Wv+6eV3/uXld/7h4XP+5eV3/unpf/7d3XP+3dVv/unhe/7l2XP+6d13/undd/7p3Xf+9emD/&#10;vHlf/7l2XP+4dVr/vHle/7p5Xf+4dlz/uHZc/7d1W/+7eV//uHhd/7Z2W/+2dl3/s3Vc/7V3Xv+0&#10;dl3/tHRb/7R0Wf+3dVv/uHdb/7d3W/+5elv/t3hZ/7Z2Wv+1eFv/tHda/7R3W/+1eFz/tXld/7R4&#10;Xv+1eV//s3lh/7J4YP+wdl7/rHZe/6x2Xv+veWH/rHZe/6x2Xv+ueGD/p3FZ/6RwWP+lcVv/onBZ&#10;/55sVf+gblf/oGxW/51pUf+hbVX/oWtT/wABAP8AAQD/AAEA/wABAP8AAQD/w66P/8izlP/LtJT/&#10;zbaW/9S8mv/Tu5n/1bua/9a8m//XvZz/1bua/9a+mv/ZwZ3/17+Z/9rCnP/dxZ//48qi/+fOpf/p&#10;0qj/7das//Lbsf/y2q7/7dWp/+nRpf/p0aX/69Cl/+7TqP/v0qj/79Ko/+7Rpf/tzqL/58ic/+jJ&#10;m//ox5r/5sWY/+jGmf/px5f/6ceX/+vHl//oxJT/6cWV/+3Jl//y0Z7/786b/+zLmP/uzZr/786Z&#10;/+vKlf/syJT/6cWR/+XAjP/mvo3/5b2M/+W9jP/kuor/4riI/+C2hv/gtIX/37OE/+C0hf/itof/&#10;47WE/+K0g//gsH//3a18/92reP/dq3b/3Kp1/9+sdf/frHX/3Kly/9uocf/ZpG7/2qVv/9yncf/Z&#10;pHD/26Zy/9mmcf/ZpnH/2qdy/9eibv/VoGr/1Z1q/9Wbaf/TmWf/0pZk/9KWZP/Tlmf/0ZRl/9GX&#10;Z//TmWn/z5Vl/86UZP/OlGT/ypBi/8OJW//Fi13/0phq/9edb//HjV//xYtd/8uQZP/IjWH/x45h&#10;/8OKXf+4glT/zJZn/++5iv/ns4P/x5Nj/7uHV//Ailz/wYtd/8OKXf/Ei17/w4pd/8OIXP/Bhlr/&#10;wYdZ/8KIWv/Bh1n/wIZY/8KIWv/CiFj/wYdX/8GHV//Eilr/yIxa/8aKWP/Gilj/xopY/8aKWP/F&#10;i1n/xYlV/8SKWP/GjFr/xoxa/8eNW//Ijl7/xoxc/8WNXP/FjVr/xIxZ/8WMV//NlF//zpVg/86V&#10;YP/Tl2P/zpJe/8qOWv/MkmD/x41d/76EVv+8f1L/u35S/75/VP+/gFX/woNY/8eIXf/EhVn/wYJW&#10;/7+AVP+8fVL/v35U/8OCWP/FhFr/v35W/718VP+8e1P/vH1U/7l6Uf+3eE//untS/7t8Uf+5ek//&#10;vX5T/75/VP++f1P/wYNU/8OFVv/ChFX/wINU/76BUv++hFT/voRU/7+FVf+/hVX/vYNT/8GEVf/A&#10;g1b/voFU/7t+Uf+9flP/vn9U/71+U/+6e1D/untQ/7p7UP+5fFD/t3pO/7l6T/+6e1D/vX5T/75/&#10;VP+8fVL/u3xT/7x9VP+6e1D/untQ/7x9Uv+9flP/untS/7t8U/+7fFP/u3xR/71+U/+8fVH/vX5S&#10;/7p6Tv+vb0P/rGxA/7FxRf+6eU//u3xR/7t8Uf+3eE3/t3lQ/7Z4Uf+2eFH/t3lS/7d5Uv+3eVL/&#10;uXtW/7l7Vv+3d1P/tHRO/7V1T/+2dlD/tHRO/7R0UP+1dVH/tXVR/7R0UP+zcU//snBO/65sSv+v&#10;bUv/sW9N/7NxT/+ycE7/sG5M/6xqSP+ybUz/tG9O/7RvTv+0b07/s25N/7BuTP+zbk3/tG9O/7Rw&#10;Tf+0cE3/tXFO/7RwTf+3c1D/uXVQ/7l1UP+2dU//tHNN/7JxS/+wb0n/s3FO/7VzUP+0ck//tXRO&#10;/7h3Uf+3d1H/unpU/7t7Vf+6elT/uXlT/7d2UP+2dU//t3ZQ/7d2UP+0ck//tnRR/7Z0Uv+1c1P/&#10;tXNT/7VwUf+2b1H/t3BS/7hxU/+3cFL/tm9R/7lzUv+5c1L/uHJQ/7lzUf+5c1H/uXNR/7lzUf+7&#10;dVT/u3VU/7t1VP+4clH/vHZV/795WP++eFf/vHZV/7x2Vf+5c1L/uHJR/7t1VP+9d1b/vHZV/7x2&#10;Vf++eFf/v3lY/794Wv/Belz/v3ha/7x1V/+7dFb/u3RW/712WP+9dlj/vHVX/7pzV/+7dFj/vndb&#10;/7x1Wf+6c1f/vHJX/750Wf+/dVj/wHZZ/8B2Wf/CeFv/w3lc/8F3Wv/Eel//w3le/8F3XP/Adlv/&#10;wHZb/71zWP+8clX/v3VY/8N9XP/Efl3/w31c/8R+Xf/CfFv/wnxb/8F6XP/Bd1r/wndY/8J3V//A&#10;dVX/wXZW/8F2Vv/BeFj/x35e/8Z/Yf/FfmD/wn1e/8B+Xv/MiWz/yYhq/8qJaf/Xl3T/1pZz/9aW&#10;c//VlXL/y4xp/7+AXf/AgV7/yIxo/9SYdP/Okm7/yoto/8iKZf/MjGj/w4Nf/79/W//Egl//w4Fe&#10;/8F/XP/CgF7/yIZk/8eHZP/Hh2P/x4dk/8ODYP/BgV7/vn5b/71/Wv/Cgl7/woJe/8WFYf/BgVv/&#10;wIJb/8OFXv/Ehl//w4hg/8WKYv/HjGT/yI1j/86Vav/Plmv/zJNo/8aQZP/Gj2b/w4lh/7+FXf/F&#10;imL/xopl/8WJZP/GimX/w4di/8SKZP/DjGX/wotk/8WOZ//IkWr/wotk/8GKY/++hF7/vIVe/7qD&#10;Xf+9h2P/vohi/72HYf+8iGH/vIZg/76IZP+/iWX/wYtn/8CLaf++iWf/voln/7yKZ/+3hWL/toRj&#10;/7eFZP+3hWT/uYdm/7WEY/+0g2L/tINi/7OFY/+xg2H/r4Ff/6+BX/+wgmD/s4Jh/7SDYv+1hGP/&#10;tYRj/7KCXv+ygl7/uYll/7iKZv+2iGT/tYdj/7aIZP+2iGb/toVk/7KBYf+ygWH/s4Ji/7GAYP+y&#10;gWH/r4Jj/6+CY/+vgmP/rYBj/66BZP+ugWT/rYBj/6x/Yv+tgGP/rH9i/6t+X/+tfmD/rH1f/657&#10;Xv+ue17/rnhc/695Xf+seV7/rHle/6t4Xf+sdlz/q3Vb/691Xf+tc1v/q3FZ/6tvVf+qblT/qGxS&#10;/6ltU/+scFb/rXFV/6puUv+na1H/qGpR/6psU/+tbVT/qWlQ/61rU/+wblb/r21V/6tpUf+raVH/&#10;q2lR/6poUP+ra1L/rm5T/7BwVf+yclf/snJX/69vU/+ublL/snFV/7JxVf+zclb/s3JW/7h1Wv+1&#10;clf/s3BV/7NwVf+0clj/t3Za/7h3W/+5eV3/unpf/7t5X/+4dlz/tnNZ/7ZzWf+5dlz/uHVb/7Rx&#10;V/+2c1n/uHZc/7d1W/+4dlz/unhe/7x6YP+7eV//t3Vb/7Z0Wv+3dVv/uHhd/7d3XP+3d1z/tXhc&#10;/7V4XP+zdVz/sXNa/7FzWv+vcVj/snVZ/7V4XP+0d1v/tXVZ/7N2Wv+ydVn/s3Za/7F0WP+0d1v/&#10;tnld/7V5X/+1eV//snhg/7J4YP+weGH/r3lh/6x2Xv+qc17/rHNf/610YP+sc1//p3Bb/6hxXP+l&#10;cVv/o29Z/6BuV/+ebFX/nWtU/55sVf+hb1j/m2lS/wABAP8AAQD/AAEA/wABAP8AAQD/yLOU/824&#10;mf/Su5v/0rub/9W9m//Tu5n/0rqY/9i+nf/awJ//2b+e/9vBnv/awp7/3MSe/93Fn//exqD/48yj&#10;/+nSqP/u163/8dqw//Xdsf/z26//8Nis/+zUqP/t1an/7tOo/+/Uqf/w06n/8tWr//HUqP/v0KT/&#10;68yg/+vMnv/pypz/6Mea/+rIm//qyJv/7Mqa/+nHl//pxZX/68eX/+3Jmf/uypj/68eV/+vHlf/u&#10;ypj/7cmX/+vHlf/qxpL/6MSQ/+XAjP/kvo3/57+O/+jAj//ku43/4reK/+G2if/iuIj/5bmK/+i8&#10;jf/ovI3/5LiH/+S2hf/esH7/3Kx7/96sef/frXr/3at2/96tdf/frnb/3qt0/96rdP/Zpm//3Kdx&#10;/9yncf/Yo2//2aZx/9mmcf/ap3L/26hz/9eibv/Yn2r/1p5r/9Wbaf/TmWf/0pZk/9GVY//SlWb/&#10;0JNk/8+VZf/Qlmb/z5Vl/86UZP/OlGT/yI5e/8OJWf/IjmD/2J5w/9Wbbf/Eilz/xYpe/8uQZP/K&#10;kWT/ypFk/8OLXP+2gFH/3Kd1///WpP/qxZH/x5Jg/8CKW//Ailz/xYxf/8eMYP/Gi1//xIld/8SJ&#10;Xf/GjF7/x41f/8aMXv/DiVv/wYdX/8KIWP/DiVn/w4lZ/8OJWf/Hilv/yIxa/8iMWv/IjFr/yIpX&#10;/8eLV//GjFr/xYtZ/8aMWv/GjFr/xYtZ/8WLW//HjV3/xoxc/8WNXP/FjVz/w45a/8SPW//NmGL/&#10;z5Zh/86VYP/SlmL/zZFd/82RXf/QlmT/yI5e/8CGVv+9g1X/vYBU/76BVf++gVX/woNY/8OGWv/F&#10;iFz/xYhb/8KDWP+/gFX/w4JY/8iHXf/Ih13/xYRa/79+VP+7elL/untS/7h5UP+4eVD/u3xR/7x9&#10;Uv+6e1D/vH1S/75/VP/AgVX/woNX/8OFVv/ChVb/woVW/72DU/+9g1P/voRU/7+FVf++hFT/u4FR&#10;/7yCVP+9gFP/vYBT/7x/Uv+9gFT/vn9U/7x9Uv+5ek//untQ/7x9Uv+8fVL/untQ/7t8Uf+9flP/&#10;v4BV/71+U/+6e1D/u3xR/71+U/+5ek//uHlO/7t8U/++fVX/vHtT/7x9VP+7fFP/u3xT/71+U/+8&#10;fVH/vH1R/7x9Uf+8fVH/vH1R/71+Uv+8fVL/u3xR/7p7UP+1d07/tXdO/7Z4Uf+0dk//uHpT/7h6&#10;Vf+5e1b/unpW/7x8WP+0dFD/s3NP/7NzT/+yckz/tHRO/7V1Uf+2dlL/tnZS/7VzUP+0ck//tHJQ&#10;/7BuTP+xb03/snBO/7RyUP+zcU//sG5M/7BrSv+zbk3/tnFQ/7dyUf+2cVD/tG9O/7JtTP+ybUz/&#10;s29M/7RwTf+1cU7/t3NQ/7l1UP+6dlH/unZR/7p2Uf+4d1H/tXRO/7NyTP+wb0n/tHNN/7h3Uf+3&#10;dlD/uHdR/7p5U/+6elT/vn5Y/75+WP+9fFb/uXhS/7Z1T/+4dE//uHRP/7h0T/+1cU7/uXRT/7p1&#10;VP+4c1T/t3JT/7ZvUf+3cFL/t3BS/7dwUv+2b1H/s2xO/7RtT/+4clH/uXNS/7lzUf+5c1H/t3FP&#10;/7lzUv+7dVT/u3VU/7t1VP+5c1L/u3VU/713Vv++eFf/vXdW/7x2Vf+5c1L/uXNS/7x2Vf+/eVj/&#10;vXdW/7x2Vf+/eFr/wXpc/8F6XP/Ce13/v3ha/7x1V/+7dFb/vXZY/8F6XP/Ce13/wHZZ/71zWP++&#10;dFn/wXdc/791Wv+9c1j/vXNY/8B2W/+/dVj/v3VY/791WP/Bd1r/wXda/8B2Wf/CeF3/w3le/8J4&#10;Xf/Bd1z/wnhd/791WP+8clX/v3VY/794Wv/Be1r/w3xe/8R9X//Belz/w3xe/8B5W//CeFv/w3lc&#10;/8N4WP/DeFj/w3hY/8F4WP/Delr/xnxf/8V+YP/FfmD/w35f/8F+Yf/JiGr/z45w/9KRcf/VlnX/&#10;0ZJv/9GRbv/QkG3/xYVi/7l4WP+5eln/xodm/9WWdf/QkG3/y4to/8eHZP/HhWP/woBe/8B+W//F&#10;g2D/xIRg/8KCXv+/f1v/xoZi/8uLZ//NjWn/yYtm/8aIY/+/gVz/vn5b/8GBXv/BgV7/wIBc/8SE&#10;YP/Dg1//wIBc/8KCXP/GhmD/xohh/8eMZP/HjGT/yI1l/9GYbf/SmW7/zpVq/8qQaP/Jj2f/wohg&#10;/7+FXf/ChmH/woZh/8WJZP/Hi2b/xopl/8eNZ//Fjmf/xI1m/8aPaP/IkWr/wotk/8GKY//AhmD/&#10;vIVe/7qDXP++iGL/wYtl/7+JY/+/iWP/vIZi/7yGYv+9h2P/wYtn/8KMav/BjGr/wo1r/7+KaP+6&#10;hWP/t4Vi/7qIZ/+2hGP/t4Vk/7aFZP+0g2L/soJe/7KEYv+yhGD/r4Ff/7GDYf+zhWP/soRg/7OD&#10;X/+1hWH/tYVh/7ODX/+0hGD/uIhk/7iIZP+4iGT/t4dj/7mJZf+6imb/t4Zl/7SDYv+3hGX/tYRk&#10;/7GAYP+xgGD/r4Fg/7CCYf+vgmP/roFi/66BZP+vgmX/rYBj/66BZP+sgGP/rH9i/6t+Yf+vgGL/&#10;rn9h/61+YP+wfWD/rXpd/616Xf+te2D/q3le/6p4Xf+pdlv/qHVa/6t1W/+vdV3/rXNb/65yWP+v&#10;c1n/qW1T/6hsUv+rb1X/rHBW/6puVP+na1H/qGpR/6lrUv+pa1L/qGhP/6xqVP+xb1n/sG5Y/6tp&#10;Uf+qaFD/qmhQ/6poUP+paVD/rm5V/7FxVv+zc1j/sXFW/69vU/+vb1P/sXFV/7NyVv+0c1f/tnVZ&#10;/7p3XP+1clf/sW5T/7FuU/+1dFj/tnRa/7Z1Wf+2dlr/unld/7x6YP+7eV//tXJY/7ZzWf+6d13/&#10;uHVb/7RxV/+1clj/tnRa/7Z0Wv+1c1n/t3Vb/717Yf+6eF7/tnRa/7d1W/+7eV//uHhd/7Z2W/+1&#10;dVr/tnZb/7R3W/+ydVn/r3FY/7ByWf+vcVj/sXNa/7J1Wf+0d1v/tHdb/7R3W/+zdlr/tHdb/7N2&#10;Wv+0d1v/tHdb/7R4Xv+1eV//snhg/7J4YP+weGH/sXtj/7B4Yf+tdGD/rXRg/6xzX/+sc1//q3Je&#10;/6lyXv+ncFz/o29Z/6FvWP+gblf/oG5X/6FvWP+hb1j/m2lS/wABAP8AAQD/AAEA/wABAP8AAQD/&#10;x7SU/824mf/Pupv/1L2b/9fAoP/VvJ3/07qb/9e/nf/awqD/3cOi/97Eof/dxaH/38eh/+DGof/h&#10;x6L/48yj/+jRqP/v2K7/8dqw//Larv/x2a3/7taq/+zUqP/s1Kj/79Sp/+/Uqf/v1Kn/8dSo//HU&#10;qP/rzqL/6suf/+rLnf/rzJ7/68ye/+7Mn//ryZz/68mc/+jGmf/pxJf/6cWV/+vHl//tyZf/7siX&#10;/+zGlf/rxZT/6cOS/+jCkf/pxJD/6cOS/+S+jf/lvYz/5r6N/+a9j//iuYv/4LeJ/+K3iv/nvY3/&#10;6L6O/+m/j//pvY7/57uK/+G1hP/dr37/2617/92tfP/er3v/3614/+Cvd//gr3f/3ax0/9uqcv/c&#10;qXL/3qt0/9+sdf/YpW7/26hx/9mmb//ap3D/26Zy/9eibP/Wnmv/05to/9SaaP/SmGb/z5Vj/86U&#10;ZP/OlGT/zZNj/82TY//OlGT/z5Vl/8uRYf/Jj1//yI5e/8WLW//KkGD/1pxu/9CWaP/HjV//yo9j&#10;/8yRZf/NlGf/yZFi/8GJWv+5gVD/+cSQ///xvf/ly5j/x5Je/8OLWv/FjV7/xoxe/8eMYP/Gi1//&#10;xIld/8OIXP/Fi13/x41f/8aMXv/DiVn/wYdX/8GHV//CiFj/w4lZ/8WLW//Fi1n/x4tZ/8iMWv/H&#10;i1n/xopW/8mNWf/Ijlz/x41b/8aMXP/GjFz/xoxc/8SKWv/Fi1v/xoxc/8WNXP/Ej13/xI9b/8WQ&#10;XP/MlGH/zZVi/8qRXP/HjVv/yI5c/82TYf/PlWX/x41d/8GHWf+8glT/voFV/76BVf++gVX/wYRY&#10;/8KFWf/Dhlr/xIdb/8CDV/++f1T/woNY/8WGW//HiF3/woNY/79+VP+6e1D/uHlO/7l6T/+6e1D/&#10;vX5T/71+U/+9flP/vX5T/75/VP/Bglf/woNX/8KDV//ChVj/w4ZZ/76EVP+9g1P/vYNT/76EVP+9&#10;g1P/voFS/72AU/+8f1L/vH9S/7t+Uf+9gFP/voFV/7x9Uv+6e1D/vH1S/7x9Uv+8fVL/vH1S/759&#10;U/+/f1P/v35U/719Uf+7fFH/vH1S/71+U/+5ek//uHlO/7t8U/++fVX/untS/71+Vf++f1b/vH1U&#10;/7x9Uv+9flL/vH1R/7x9Uf++f1P/vn9T/75/U/+8fVL/u3xR/7h6Uf+1d07/t3lS/7Z4Uf+zdU7/&#10;tHZP/7Z4U/+3d1P/uHhU/7h4VP+0ck//tHJP/7VzUP+1dU//tnZS/7R0UP+0dFD/snJO/7BuS/+y&#10;cE7/s3FP/69tS/+ybUz/sW9N/7JwTv+zbk3/sWxL/7BrSv+ybUz/tnFQ/7dzUP+0cE3/s29M/7Ju&#10;S/+zb0z/tHBN/7VxTv+2ck//uHRP/7l1UP+6dlH/u3dS/7x4U/+9fFb/uXhS/7Z1T/+0c03/tnVP&#10;/7h3Uf+5eFL/uXhS/7t6VP+8e1X/vXxW/759V/+9fFb/u3pU/7l1UP+4dE//uXVQ/7dzUP+2ck//&#10;uHNS/7p1VP+5dFX/uHFT/7dwUv+2b1H/t3BS/7ZvUf+2b1H/tG1P/7RtT/+5c1L/uXNS/7dxUP+3&#10;cVD/unFR/7tyUv+8c1P/vHZV/754V/++dVX/u3VU/7x2Vf+8dlX/u3VU/7t1VP+7dVT/u3VU/713&#10;Vv+/eFr/vXZY/753Wf/AeVv/wXpc/8F6XP/Belz/v3ha/712WP+6c1X/vHVX/8B5W//AeVv/vnRZ&#10;/7xyV/+7cVb/vnRZ/750Wf++dFn/vXNY/8B2W//Adlv/vnRX/791WP/Adln/v3VY/791WP/CeFv/&#10;wnhb/791Wv/Bdlf/w3hb/790Vf++c1T/wHZZ/8B5W//DfF7/xX5g/8V+YP/Belz/wXpc/753Wf/C&#10;eFv/xHpd/8J4W//DeVz/w3pa/8N5XP/Eel3/xHpd/8N8Xv/Gf2P/xoFk/8eEZ//KiWv/0I9v/9OS&#10;cv/PkG//yYho/8aGY//GhmP/wYBg/7p5Wf+6eVn/woFh/9CPb//Qjm7/0I5s/8yKaP/KhWT/w4Ff&#10;/8B+XP/EhGD/xIRg/8SEYP/Dg1//xYVh/8qKZv/Nj2r/y41o/8aIY//AgFz/vn5b/8CAXf/BgV7/&#10;woBe/8WDYf/Fg2D/xIJf/8SDXf/FhV//yoxl/8yOZ//HjGT/xYpi/8yRaf/Ok2v/zpNr/8yRaf/N&#10;kmr/yY5m/8KHX//BhWD/wYVh/8SIZP/FiWX/xIpl/8mPaf/Gj2j/w4xl/8aPZv/FjmX/wYph/8CJ&#10;Yv+/iGH/wIZg/7yFXv+/iGH/w41n/8KMZv/AimT/vYdj/72GYP+9hmD/wYpk/7+JZ//Aimj/wItp&#10;/7+KaP+7hmT/uIZj/7qIZf+2hGP/t4Vk/7aGYv+1hWH/sIJe/7GDX/+xg1//soRg/7KEYP+1h2P/&#10;tIZi/7KEYP+1h2P/tIZi/7WFYf+0hGD/tYVf/7eFYP+3h2H/uIZh/7yKZf+9i2j/uIZj/7eFZP+4&#10;hWb/tINj/7GAYP+wf1//roBf/7CCYf+vgWD/sINk/7KFZv+yhWb/rYBh/66BZP+sgGP/rYBj/6x/&#10;Yv+vgmX/rX5i/6x9X/+tfmD/qntd/6p7Xf+te2D/qXpe/6p4Xf+pd1z/qHVa/6t1W/+rdVv/r3Vd&#10;/69zWf+wcln/rG5V/6lrUv+qbVH/rG5V/6xuVf+pa1L/qGpR/6psU/+qbFP/qWhS/6ppU/+vbVf/&#10;sW9Z/6tpU/+qaFD/q2lR/6lnT/+pZ0//rGxT/69vVP+zc1j/sXFW/69vU/+wcFT/sXFV/7JxVf+0&#10;c1f/t3Vb/7ZzWf+0cVf/sm9V/7JvVf+1dFj/t3Vb/7RzV/+0c1f/t3Za/7p5Xf+8e1//tHFW/7Vy&#10;V/+5dlz/uXZc/7VyV/+zclb/tnRa/7Z0Wv+0clj/tXNZ/7d1W/+3dVv/tHJY/7NzWP+4dlz/t3Vb&#10;/7Z0Wv+1c1n/tXVa/7Z2W/+ydVn/sXRY/7J1Wf+ydVn/snRb/7FzWv+0dl3/tXhc/7R3W/+zdlr/&#10;s3Za/7N2Wv+zdVz/sXVb/7N3Xf+zeWH/s3lh/7F3X/+weGH/snpj/7F5Yv+udWH/rHNf/6tyXv+p&#10;cFz/qXBc/6lyXf+ncFz/pHBb/55sVf+ebFX/oW9Y/6NxWv+gblf/mmhR/wABAP8AAQD/AAEA/wAB&#10;AP8AAQD/zLmZ/9C7nP/RvJ3/1cGg/9nCov/XwKD/2L+g/9nBn//bw6H/4Mal/+DGo//iyKX/48mk&#10;/+LIo//kyqX/586m/+nSqf/u163/8dqw//DYrP/w2Kz/7taq/+zUpv/r06X/8NWo//LXqv/x1qn/&#10;8NOn//HUqP/rzqL/58qe/+nNnv/tzqD/79Ci/+7NoP/qyJv/6sib/+rFmP/qxZj/6MSU/+vFlv/u&#10;yJf/7siX/+nDkv/nwZD/5sCP/+bAj//owpH/6cOS/+W/jv/mvY//5byO/+W8jv/juoz/4rmL/+W8&#10;jv/rwJP/68GR/+rAkP/ovo7/6LyL/+C0g//dr37/3K58/96uff/fsHz/4LF9/+Sze//gr3f/3Ktz&#10;/9uqcv/isXn/4rF5/+Cvd//bqnL/36x1/9uocf/Zpm//2aRu/9eibP/Wnmv/0ppn/9OZZ//Qlmb/&#10;z5Vl/8+VZf/PlWX/zpRm/82TZf/OlGb/zZNl/8qQYv/JjF3/x41d/8aMXP/NkGH/0pho/8ySZP/M&#10;kmT/zpRm/82SZv/Ok2f/yZFi/7+HVv+7g1L//9ej//33w//jzJj/ypVh/8WNXP/Ijl7/xoxe/8aM&#10;Xv/HjV//xYpe/8SJXf/Fi13/xYtd/8WLXf/DiVv/wIZW/7+FV//Ahlj/w4lZ/8aMXP/Eilr/xIpY&#10;/8iMWv/Fi1n/xoxa/8qQXv/KkF7/yY9f/8aMXP/GjFz/xoxc/8SKWv/GjFz/xoxc/8aOXf/Gjl3/&#10;yJBf/8mRXv/Kkl//zJRh/8mPXf/Fi1n/x41b/82TY//Nk2P/x41d/8GHWf+8glT/vYJW/7uAVP+8&#10;gVX/wINX/8GEWP/BhFj/wINX/76BVf++gVX/wINX/8OEWf/DhFn/wIFW/75/VP+7fFH/uHlO/7t8&#10;Uf+9flP/v4BV/75/VP+/gFX/vX5T/71+U/++f1T/voFV/7+CVv/BhFf/w4ZZ/8CDVv+8glT/voFU&#10;/8CDVP/Ag1T/wYRV/8CDVP+6fU7/u35R/7t+Uf+8f1L/vH9S/7t+Uv+8fVL/vX5T/71+U/+9fFL/&#10;vn1T/79/U/+/f1P/vn5S/719Uf+9fVH/vn9T/71+U/+7fFH/u3xR/7x9Uv+8fVT/untS/8CBWP/B&#10;gln/vn9U/7t8UP+9flL/vH1R/7t8UP+9flL/vH1R/71+Uv+7flL/un1R/7h6Uf+1d07/t3lS/7Z4&#10;Uf+zdU7/tHZR/7V1Uf+0dFD/tXVR/7Z0Uf+1c1D/tXNQ/7d1Uv+4dlP/uHZT/7VzUP+0ck//snBO&#10;/6xqSP+wbkz/sW9N/65sSv+va0j/rmxJ/7NvTP+xbEv/r2pJ/7BrSv+0bkz/tW9N/7dxT/+0bkz/&#10;s21L/7VvTf+2cE7/tnBO/7hyTv+4ck7/unZR/7p2Uf+6dk//uXhQ/7x7U//Dglr/vn1V/7p5Uf+3&#10;dlD/uHdR/7l4Uv+6eVP/uXhS/7p5U/+6eVP/unlT/7t6VP++elX/vXlU/7p2Uf+6dFD/uXNR/7hy&#10;UP+2cE7/uHJR/7x2Vf+6c1X/uHFT/7hxU/+2b1H/t3BS/7dwUv+2b1H/tm9R/7dxUP+5c1L/uHJQ&#10;/7dxUP+3cVD/u3JS/7tyUv+8c1P/v3VY/8F3Wv/Adln/vHVX/7x2Vf+7dVT/uXNS/7lzUv+8dlX/&#10;vHZV/713Vv++d1n/vHVX/712WP+/eFr/v3ha/794Wv+/eFr/v3ha/7x1V/+3cFL/unNV/712WP++&#10;dFf/vXNY/7xyV/+5b1T/u3FW/750Wf++dFn/vXNY/791Wv+/dVr/vnRX/791WP/Bd1r/v3VY/791&#10;WP/CeFv/wnhb/750V//AdVb/wXZX/75zVP+/dFX/wndY/8N5XP/DfF7/xH1f/8N8Xv/Ce13/wHlb&#10;/754V//CeFv/xXte/8N5XP/CeFv/xHpd/8V7Xv/Fe17/wntf/8V+Yv/KhWj/yYZp/82Kbf/NjG7/&#10;z45u/82MbP/JiGj/woFh/718XP+/fl7/woFh/79+Xv+8e1v/wYBg/8mHZ//OiWr/0Its/86JaP/K&#10;hWT/xoFg/8KAXv/Dg1//w4Nf/8SGYf/ChF//wYNe/8aIY//LjWj/yYtm/8SGYf/Cgl7/wIBd/8CA&#10;Xf/CgF7/wX9d/8OBX//Ggl//yIRh/8aFX//FhV//0JBq/86Qaf/FimL/w4hg/8SGX//IimP/zY9o&#10;/8yRaf/Rlm7/z5Rs/8aKZf/BhWH/wYVh/8GFYf/ChmL/xoxn/8iOaf/Fjmf/w4xl/8aPZv/Gj2b/&#10;w4xj/8OMY//DjGP/wYdf/7+FX/++h2D/wotk/8GKY//AiWP/wIlj/76HYf+9hmD/v4hi/76GY/+/&#10;iWf/vohm/76JZ/+8h2X/uIZj/7iGY/+2hGH/toZi/7aGYv+1h2P/soRg/7KEYP+yhGD/tIZi/7SG&#10;Yv+1h2P/tIZi/7SGYv+3iWX/tYhh/7eHYf+2hmD/t4Vg/7iGYf+4hmH/t4Vg/7yKZf+9i2b/uYdi&#10;/7qIZf+2hWT/tINj/7OCYv+xgGD/roBf/7CCYf+tf17/sIJh/7WHZv+1h2b/r4Jj/62AYf+sf2L/&#10;rYBj/62AY/+vgmX/rH9i/61+Yv+sfWH/qntf/6t8YP+rfGD/qntf/6t5Xv+qeF3/qndc/6t1W/+q&#10;dFr/rXNb/7B0Wv+vcVj/rnBX/6xuVf+qbVH/rm5V/6xuVf+pa1L/qGpR/6xuVf+qbFP/qWhS/6tq&#10;VP+ta1X/r21X/6xqUv+raVH/q2lR/6poUP+pZ0//q2tS/61tVP+yclf/snJX/7FxVf+xcVb/sHBV&#10;/7BwVf+0clj/tnRa/7JwVv+zcVf/tHFX/7RxV/+1dFj/tnVZ/7NyVv+0c1f/tXRY/7h3W/+9fGD/&#10;tnNY/7VyV/+3dFn/t3RZ/7ZzWP+0c1f/t3Vb/7d1W/+1c1n/tXNZ/7RyWP+3dVv/tXNZ/7JyV/+2&#10;dFr/t3Vb/7d1W/+2dFr/tnRa/7R0Wf+ydVn/snVZ/7J1Wf+zd1v/snZc/7FzWv+0dl3/tnld/7N2&#10;Wv+ydVn/snRb/7N1XP+xdVv/sXVb/7B2Xv+yeGD/snhg/7J4YP+yeGD/snpj/7B4Yf+wdmD/rXNf&#10;/6txXf+ob1v/p25a/6hxXP+ncFz/o29a/51rVP+da1T/oG5X/59vWP+eblf/m2lS/wABAP8AAQD/&#10;AAEA/wABAP8AAQD/zr6c/9fEo//fzKv/4Myr/93GpP/dxqT/3cak/9/Hpf/hyaf/4cml/+LIpf/l&#10;y6b/6M6p/+TLo//ky6P/79au/+7VrP/u163/7taq/+3Vp//u1qj/8dmr/+3Vp//v16n/79ep//PY&#10;q//02az/7dKl/+7Tpv/u06b/6s+i/+zRpP/sz6P/7s+j/+vKnf/qyJv/6sib/+nEl//pxZX/68WW&#10;/+vFlP/vx5T/7MSR/+jAjf/lvYr/57+M/+vDkP/sxJH/7cWU/+fBkP/mwI//58GS/+W8jv/mvY//&#10;68KU//LJm//txJb/7MKS/+/Flf/swpD/5bmI/96ygf/Zrnv/27B9/+Cyfv/hs3//47Z//+O0fv/b&#10;rHb/26x2/+GyfP/ktX//5bZ+/+Kze//drnb/4a51/9uob//ap3D/2qdw/9Wgav/Xn2z/1Z1q/9Ob&#10;aP/PlWX/zpRk/8+VZf/PlWX/0ZRl/9GUZ//Qk2b/zI9i/8uOYf/OkWL/zZBh/8aJWv/Ii1z/z5Jj&#10;/8+VZf/PlWX/z5Vl/8+VZf/Lk2T/yZFg/72FVP/CjVn//+Cq//Xptf/muYL/0Zpi/8aMWv/Ijlz/&#10;yYxd/8uOYf/JjF//yo1h/8eMYP/Gi1//xIpc/8KIWv/DiVv/xYtd/8GHWf+/hVf/woha/8eKW//H&#10;ilv/yY1b/8iMWv/IjFr/y5Ff/86UZP/LkWH/yY9h/8eNX//IjmD/x41d/8SKWv/Ijl7/ypBe/8iQ&#10;Xf/Lk2L/y5Ni/8mRYP/Hj17/x41f/8aMXv/IjmD/yI5g/8ySZP/Jj2H/xIpc/76EVv+7gFT/u4BU&#10;/7yBVf+7gFT/un9T/7uAVP/AhVn/vYJW/7yBVf+9glb/u4BU/7+EWP/BhFj/u35S/7x/U/+6e1D/&#10;t3hN/75/U/+/gFT/v4BU/71+Uv+9gFT/vYBU/7x/U/+4fVH/u4BU/7uAVP+9glb/wIVZ/7+CVv+8&#10;f1P/wIFV/8aIWf/Fh1j/xohZ/8SGV/+9f1D/u31O/7p8Tf+9flL/uXxP/7t8UP+9flP/vX5T/79+&#10;VP++fVP/wX5U/8WBVP/EfU//wHlL/757Tv/DgFP/woJW/8KCVv+9flP/vH1S/7x9Uv+8fVL/u3xR&#10;/8OEWf/DhFn/v4BV/7t8UP++f1P/v4BU/7+AVP+9flL/vH1R/7t8Uf+7fFH/u35S/7p8U/+3eVD/&#10;tnhR/7d5Uv+zdU7/snRP/7NzT/+0ck//t3NQ/7dzUP+5dVL/uXVS/7p2U/+4dlP/uXdV/7VzUf+0&#10;clD/s3FP/7JwTv+zcU//sW9N/61rSP+sakf/rWtI/7FvTP+wbEn/tHBN/7dxUP+2cE7/t25L/7hv&#10;TP+0bkz/s21L/7dxT/+5c1H/unRQ/7x2Uv+9eFH/vHdQ/7x3Tv+9elD/u3hO/7t6UP/Fhlv/w4RZ&#10;/7t8Uf+6eU//vHtR/718VP+9fFT/v3tU/7p2Uf+3c07/t3NO/7lzT/+7dVH/v3lV/8B4Uv+8c1D/&#10;t25L/7duS/+3bkv/t25O/7pxUf+7clL/unNV/7dwUv+3cVD/uHFT/7ZwT/+2cE//uHJR/7t1U/+7&#10;dVP/vXdV/7t1U/+5c1H/uHJR/7hvT/+7cVT/wXda/8B2Wf+/eFr/vndZ/753Wf+6c1X/uHJR/7lz&#10;Uv+9d1b/vnhX/754V/+7dFb/u3RW/7x1V/+8dVn/unNX/750Wf/Bd1r/v3VY/71zVv+6cFP/unBT&#10;/7txVP+8clX/vXNW/71zVv+6cFP/u3FU/791WP/Adln/wXda/712Wv+8dVn/u3RY/791Wv/Adlv/&#10;wnhd/8F3XP/DeVz/xHpd/8B1Vv+8cVL/wHVW/8J3WP/Bdln/wndY/8N4Wf/CeFv/wXhY/713Vv/A&#10;elj/wnxa/795V//CeVb/yoFh/8V8XP/Bd1r/xXtg/8J7X//De2L/xHxj/8aAZv/Nim//0I1y/8yJ&#10;bv/PjnD/yYhq/8KAYP/Bf1//vnxa/7t5V//Afl7/yIZm/8KAYP+/fV3/woBg/8aBYv/JhGX/yYRl&#10;/8eAYv/GgWL/xYNh/8aEYv/Bgl//wIRg/8CEX/+/g17/vIBb/8GDXP/IimP/xohh/8KCXP/Cglz/&#10;xIRe/8SDXf++fFn/vnxZ/758Wf/BfVr/wX9c/8KBW//Hh2H/z49p/8qMZf/DhV7/vX9Y/7x+V//C&#10;hF3/yoxl/8yOZ//UlG7/0ZNu/8iIZP/BgmH/woNi/8CDZP+/g2H/x4xq/8WKaP/AiWP/wIpk/8SP&#10;Zf/Ej2P/x5Fl/8yWav/OlGz/yY9n/8OJYf+9hl//vYNe/7yCXf/AhmH/w4lk/8OJZP/DiWT/wohj&#10;/7+HZP/Cimf/wYtp/72IZv+3gmD/t4Vi/7eHY/+xg1//sYNf/7KEYP+0hmL/tohk/7WHY/+zhl//&#10;tIdg/7iIYv+0hF7/sYRd/7OGXf+1iF//t4ph/7yNY/+9jGP/v45l/8GQZ/+9jGP/vIti/7+OZf/A&#10;j2f/uopi/7aGYv+zhWH/s4Vj/7KFZP+ugWD/roFg/6+BYP+1hGT/toVk/7qIZ/+5h2b/soFh/7B/&#10;X/+sf2D/rH9g/6+CZf+xhGf/roFk/66BZP+tgGP/rH1h/6t8YP+ufGH/rXtg/6x5Xv+reF3/rnhe&#10;/613Xf+sclr/rHBW/7ByWf+zc1r/snJX/7NzWP+ycFb/sW9V/65sUv+sbFP/rGxT/61tVP+tbVT/&#10;qWhS/6loUv+raVP/rGpS/6tpUf+salL/rWtT/6tpUf+raU//rGpQ/6pqT/+xcVb/sXFW/7JyV/+1&#10;dVr/snJX/7FxVv+zcVf/tXNZ/7NxV/+zcVf/tHJY/7NxV/+zclb/s3JW/7NyVv+3dFf/tnNW/7d0&#10;V/+/fF//uHVY/7ZzVv+3dFn/tnNY/7ZzWP+2c1n/uXZc/7l2XP+6d13/uXZc/7ZzWf+6d13/unhe&#10;/7VzWf+zcVf/tnRa/7d1W/+2dFr/tXNZ/7FxVv+ydVn/s3Za/7F1Wf+vc1f/s3db/7J2Wv+2eV3/&#10;tXhc/7BzV/+xc1r/snZc/7J2XP+xdVv/sXVb/7F1W/+zd13/s3db/7R4Xv+zd13/snZc/7R2Xf+z&#10;d1//r3Nb/61xWf+rcV3/qW9b/6lwXP+ncFv/om5Y/55sVf+ebFX/nmxV/6BuV/+da1T/nGpT/wAB&#10;AP8AAQD/AAEA/wABAP8AAQD/1MSi/9nJp//i0Kz/4s+u/97Kqf/cyKf/3sel/9/Ipv/mzqr/5c2p&#10;/+PLpf/ozqn/5syn/+TLo//mzaX/79au/+zTqv/q06n/6tOp/+7Wqv/x2av/8dmr/+7WqP/v16n/&#10;79ep//HZq//y16r/69Cj/+3Spf/t0qX/69Cj//DTp//v0qb/79Ck/+vKnf/ryZz/6sib/+nEl//t&#10;yZn/78ma/+zGlf/txZL/6MCN/+W9iv/lvYr/57+M/+vDkP/rw5L/68OS/+rElf/pw5T/68WW/+rE&#10;l//qxJX/7siZ//LJm//sxJP/8MaW//PJmf/uwpH/47eG/9+0gf/csX7/3bJ9/+O1gf/jtYH/4bN/&#10;/9+wev/drnr/37B6/+W2gP/ltoD/4rN7/+Cxef/fsHj/4bB1/9qrc//dqnH/26hx/9KdZ//Tnmr/&#10;1Z1q/9Scaf/PlWP/z5Vj/9CWZP/QlmT/1Jdo/9GUZf/NkGH/yYxf/8iLXv/LjmH/yI5g/8aMXP/K&#10;kGD/0JZm/9KYaP/TmWn/05lp/9CWZv/MlGX/yJBh/8CLWf/Ik1///8uX//XHk//apW//yZRe/8aM&#10;Wv/GjFz/x4pb/8mMX//KjWH/yYxg/8mMYP/Gi1//xIld/8OJW//FiFv/yIte/8SHWv/ChVj/xYhb&#10;/8aJWv/Hilv/yIxa/8qOXP/Lj13/0JRi/8+VZf/Fi13/xIpc/8WKXv/HjV//xIpc/8KIWP/Fi1v/&#10;x41b/8qQXv/Nk2P/zZNj/8eNXf/Eilz/xIpc/8SKXP/IjWH/x41f/8aMXv/Ch1v/wIVZ/76DV/+8&#10;gVX/u4BU/7yBVf+7gFT/un9T/7p/Vf+8gVf/u4BW/71/Vv+/glb/v4FY/8OGWv/BhFj/vH9T/72A&#10;VP+7flL/un1R/7+CVf++gVT/vYBT/7x/Uv+7flH/un9T/7p/U/+6f1P/un9T/7p/U/+6f1P/vYJW&#10;/8CDV/++gVT/woNX/8eJWv/HiVr/x4la/8aIWf++gFH/vH5P/7t8UP+8fVH/un1R/7p7UP+9flP/&#10;vn9U/75/VP+/flT/v3xS/716T//AfE//v3tO/8B9Uv/DgFX/wYFV/8GBVf++f1P/vn9T/72AVP+8&#10;f1P/un1R/72AVP++f1T/vX5T/7x9Uf++f1P/vn9T/8CAVP+9fVH/vXxS/718Uv+6e1D/untQ/7p7&#10;UP+3eE//t3hP/7d3Uf+2dlD/s3NP/7VzUP+2dFH/t3NQ/7ZyT/+4dFH/uHRR/7ZyT/+2cVD/tHJQ&#10;/7NxT/+0clD/s3FP/7NxT/+zcU//sG5M/61rSP+sakf/rWtI/7BuS/+ybkv/tXBP/7hyUf+1b03/&#10;tW9N/7ZwTv+2cE7/tW9N/7dxT/+4ck7/uXNP/8F5U//CfFj/wHtU/714Uf+8eFH/vHhR/7p5T//C&#10;g1j/w4RZ/7x9Uv+8e1H/u3pQ/716UP+/e1T/wn5X/7t3UP+4dE3/uXNP/7lzT/+8dlL/v3dR/8B4&#10;Uv+9dFH/uG9M/7tyUv+7clL/tG5N/7VvTv+3cVD/uXNS/7dxUP+3cVD/t3FQ/7ZwT/+1b07/u3VU&#10;/7t1U/+6dlP/vXlW/795WP+8dlX/u3VU/7dwUv+8clX/wHZZ/7t0Vv+8dVf/vHVX/712WP+8dVf/&#10;uHNS/7t1VP/Aelj/wHpZ/754V/+8dlX/vHVX/712WP+9dlr/vHVZ/791Wv+/dVj/vHJV/7pwU/+8&#10;clX/unBT/7pwU/+8clf/vnRZ/750Wf+7cVb/vHJX/791Wv/Adlv/v3hc/794XP+9dlr/vHVZ/753&#10;W//Adlv/xHpf/8F3Wv+/dVj/xHla/8J3WP+/dFX/wndY/8R5Wv/DeFv/w3hZ/8N4Wf++dFf/vnRX&#10;/751Vf+/eVj/wnxb/8F7Wv/Ee1v/x35e/8d+Xv/Fe17/wntf/8J6Yf/EfmT/xX9m/8WCaP/Ni3H/&#10;zo1x/8uIbf/IhWr/wX5h/716Xf++fFz/vXtb/7t5Wf/Bf1//x4Vl/8SCYv/Bf1//xYNj/8aEZP/G&#10;gWD/xoFi/8aBYv/GgWL/xIJi/8aGY//AgV7/wYVh/8GFYP++gl3/v4Ne/8mLZP/Ji2T/xoZg/8GB&#10;W//Cglz/yYhi/8mIYv/Bf1z/wH5b/8B+W/+8elf/vnxZ/79+WP/Ih2H/zYxm/8mJY//Hh2H/wIBa&#10;/719V/++flj/xYVf/8mJY//NjWf/y4tn/8eHZP/DgmL/wYBg/8KDZP/Cg2L/xIhm/8CFY/++hF//&#10;v4hh/8GMYP/CjWH/y5Vn/9KccP/Mlmr/yY9n/8WLY//AhmD/voRf/7yCXf++hF//wohj/8SKZf/B&#10;h2L/vIJd/72FYv/Bi2n/w41r/76JZ/+2gV//t4Vi/7aGYv+wgl7/sIJe/7GDX/+0iGP/tohk/7WI&#10;Yf+0h2D/s4Zf/7OGXf+vgln/sYRb/7SHXv+1iF7/uIlf/7uMYv/BkGX/wpFm/8OSZ/+/jmP/wZBl&#10;/7+OY/+9jmT/uoth/7SHYP+zh2L/s4dk/7KHZP+thWL/rYVi/6+CYf+4h2b/u4pp/72Lav+6iGf/&#10;r31c/7B/X/+vgWD/rH9g/62BZP+ugmX/roFk/62AY/+uf2P/rn9j/65/Y/+te2D/rXpf/6x5Xv+r&#10;eF3/rXdd/691Xf+tc1v/rHJa/65yWP+vcVj/rXBU/65xVf+wcFX/sHBV/61tUv+tbVT/rW1U/65u&#10;Vf+sbFP/qWhS/6loUv+qaVP/qmhQ/6xqUv+salL/q2lR/6tpUf+qak//qWlQ/6hoT/+qbVH/q25S&#10;/7FxVv+zc1j/s3NY/7NxV/+xb1X/snBW/7FvV/+ycFb/tHJY/7VzWf+0c1f/tHNX/7RzV/+2c1b/&#10;tXJV/7VyVf+7eFv/vnte/7l2Wf+2c1b/tHFW/7RxV/+0cVf/tXJY/7NwVv+4dVv/uHVb/7VyWP+5&#10;dlz/u3lf/7Z0Wv+ycFb/tHJY/7d1W/+2dFr/tHJY/7FxVv+zc1j/sXRY/7B0WP+tcVX/snZa/7J2&#10;Wv+zdlr/sXRY/69xWP+xdVv/s3dd/7F1W/+udF7/r3Vf/7B0Wv+xdVv/tHdb/7R3W/+0dl3/snRb&#10;/7J0W/+xdV3/r3Nb/65yWv+rcVv/p29Y/6duWv+mb1r/o29Z/6BuV/+gblf/nWtU/51rVP+da1T/&#10;m2lS/wABAP8AAQD/AAEA/wABAP8AAQD/2syp/97Oqv/g0Kz/4NCs/93Kqf/cyKf/3Min/93Jpv/q&#10;1K//6NKr/+XNp//nz6n/5s+m/+PMo//lzqX/6dKp/+nSqP/p0qj/6tOp//Larv/x2a3/7tao/+3V&#10;p//v16n/79ep/+/Xqf/t1af/7NGk/+3Spf/r0KP/7tGl//LVqf/y06f/79Ck/+3Mn//syp3/6sib&#10;/+rFmP/vyZr/8Mqb/+vFlv/owI//5LyJ/+S8if/nv4z/5r6L/+nBjv/qwpH/5sCP/+rElf/rx5f/&#10;78ub//DMnP/tyZn/8Mqb/+/JmP/rw5L/8ceV//LIlv/swI//4reE/+G2g//ftIH/37R//+O1gf/j&#10;tYH/3rB8/92ve//hs3//5riE/+m8hf/kt37/37J5/9+xdv/gr3T/365z/9yrcP/hsHX/4K10/9Kf&#10;aP/SnWn/05to/9Scaf/Rl2X/1Zll/9SYZP/Vl2T/1ppo/9CTZP/KjV7/yIte/8aMXv/HjV//x41f&#10;/8uTZP/QmGf/0Zlo/9Sca//VnWz/05tq/9CYaf/Olmf/xo5f/8SMW//JlGL/4658/9ync//Ik1//&#10;w4pV/8eNW//Ii1z/xYhZ/8qLX//LjGH/yotg/8mMYP/JjGD/xYpe/8eKXv/FiFv/x4pd/8OGWf/E&#10;hlf/xohZ/8aIWf/Kilr/yopa/8iMWv/OkmD/0JRi/9CTZP/Bh1n/wYdZ/8OIXP/Eilz/w4lb/8SH&#10;WP/EiFb/xopY/8yQXv/OkmD/zpFi/8iLXP/BhFf/w4Za/8SHW//DiFz/xYhc/7+EWP+6f1P/vIFV&#10;/7yBVf+7gFT/vIFV/7yBVf+8gVX/u4BW/7l+VP+5flT/un9V/7x+Vf+9f1b/woRb/8WHXv/Bg1r/&#10;unxT/7x+Vf+6fVH/u35S/7qAUv+6gFL/uH5Q/7d9T/+2fE7/uH1R/7mAU/+6gVT/uYBT/7h/Uv+2&#10;fVD/un9T/76EVv/Ag1b/w4ZZ/8aIWf/HiVr/x4la/8aIWf+/gVL/vX5S/71+Uv+8fVL/un1R/7l8&#10;UP++f1T/vX5T/7x9Uv+9flP/u3pQ/7h1S/+9ek//wH1S/75+Uv+/f1P/vHxQ/7t8UP+8fVH/vYBT&#10;/7+CVf+8f1L/uHtO/7d6Tf+5ek7/u3xQ/71+Uv++flL/vX1R/75+Uv+9ek//vntR/7x7Uf+6eU//&#10;uHlO/7h5Tv+3eE//t3hP/7l5U/+3d1H/tHNN/7Z1T/+5dVD/t3NO/7dzTv+3c07/t3FP/7NvTP+0&#10;b07/tG9Q/7VwUf+2cVL/tG9Q/7RvTv+ycE7/sG5M/61rSP+ta0j/rGpH/7FtSv+zb0z/tXBP/7Zw&#10;T/+0bkz/tW9N/7VvTf+1b03/t3FP/7dxTf+2cEz/tnBM/8B4Uv/CfFj/v3lV/7x3UP+9eFH/vnpT&#10;/7x7U/+9flX/v4BX/7x7Uf+9fFL/vntR/7x5T/+/elH/wn1W/714Uf+7dk//vHdQ/7x2Uv+8dlL/&#10;vnZQ/792U/+7clL/unFR/751Vf+8dlX/tnBP/7VvTv+2cE//uHJR/7hyUf+3cVD/t3FQ/7ZwT/+1&#10;b07/u3VU/7hzUv+5dFP/vXhX/754V/+7dVT/vHVX/7t0Vv+8clX/v3VY/7t0Vv+6c1X/unNV/7x1&#10;V/+9dlj/uHNS/7x2Vf/Be1n/wXtZ/754V/++eFf/vHVX/7x1V/++dFn/vXNY/71zWP+7cVT/u3BR&#10;/7twUf/AdVb/vXNW/7txVP+8clf/vXNY/750Wf+8cln/vHJX/750Wf+8dVn/vHVZ/8B4X/++d1v/&#10;vndb/794XP/Bd1z/w3le/8B2Wf+7cFH/wHVW/8B1Vv+/dFX/wndY/8N4Wf/Bdlf/wndY/8V6W/+9&#10;c1b/vXNW/71zVv+/eFr/wntd/8F6XP/Ee1v/xHtb/8V7Xv/FfmD/xX5i/8d/Zv/KhGr/yYZs/8aE&#10;av/Ni3H/zIpw/8aFaf+9el//uXZZ/755XP/CfWD/wXxf/8B7Xv++e17/w4Fh/8WDY//Fg2P/yYdl&#10;/8iGZP/FgF//x4Jh/8eCY//Bf1//woBg/8WEZP/AgV7/xIVi/8SGYf/Bg17/yIpj/8+Rav/MjGb/&#10;xYVf/8OCXP/Eg13/yolj/8uKZP/CgF3/xIJf/8SCX//Aflv/wH9Z/8B/Wf/HhmD/yIdh/8eGYP/I&#10;h2H/xIRe/8CAWv++flj/xIRe/8iHYf/Jh2T/yohl/8mHZf/Hhmb/wYBg/8GAYP/DgmL/v4Bf/72B&#10;Xf+8gFv/voRc/76IXP/Bi13/zZdp/9SecP/GkGL/xo1i/8qQaP/HjWf/xoxn/8GHYv+9g17/v4Vg&#10;/8SKZf++h2H/uIFb/7mBXv+9h2X/w41r/8GLaf+3gmD/toRh/7eFYv+zg1//sYNf/7OFYf+3iWX/&#10;uYxl/7aJYv+zhl3/tYVd/7SHXv+yhVv/s4Zc/7WIXv+4iV//uYpg/7yNYf/BkmT/xJRm/8WVZ//D&#10;k2X/w5Nl/7+QYv+9jmL/tolf/7SJX/+0iGH/s4lj/7OIZf+whWL/rYVi/6yEYf+zhWP/u4pp/72M&#10;a/+6iGf/rXta/7B/X/+xg2L/rH9g/6yAY/+sgGP/rYBj/6t+Yf+sfWH/r4Bk/7F/ZP+tel//rHle&#10;/6t4Xf+qd1z/q3Vb/6t1W/+sdlz/r3Vd/6xyWv+rb1X/qW1R/6hsUP+vclb/rnFV/6xuVf+sblX/&#10;rW9W/61vVv+sa1X/qmlT/6ppU/+ralT/qWlQ/61tVP+ra1L/pWdO/6ZoT/+naVD/pmhP/6VnTv+n&#10;aVD/qmxT/69vVv+vb1b/s3FZ/7JwWP+vbVX/r21V/65uVf+vb1b/s3NY/7Z0Wv+0c1f/s3JW/7Rz&#10;V/+1clX/tHFU/7NwU/+3dFf/wX5h/757Xv+3dFf/s3BV/7NwVv+0cFn/s29Y/69rVP+0cFn/tnJb&#10;/7RwWf+2c1n/t3Vb/7RyWP+xb1X/snBW/7VzWf+1c1n/s3FX/7FvVf+xcVj/sHJZ/7F0WP+vclb/&#10;sXRY/7J1Wf+xdFj/sHNX/7ByWf+xdVv/sXVb/61zXf+tc13/rnRe/7ByWf+zdVz/tXhc/7R3W/+2&#10;eF//snRb/7F1W/+tc13/rHJc/61zXf+tc13/qXFa/6VuWf+mb1r/pHBa/55sVf+ebFX/nGpT/5lp&#10;Uv+dbVb/l2dR/wABAP8AAQD/AAEA/wABAP8AAQD/4tKu/+fXs//l1bH/5dav/+PRrf/j0a3/5NKu&#10;/+PPrP/m0q//6dWy/+bQq//lz6j/59Gq/+fRqv/o0qv/7dew/+3Xrv/u2K//79mw/+3Yrf/t2K3/&#10;7tms/+7ZrP/s16r/7tms//LdsP/z26//8Nis/+/Uqf/w1aj/7tGl/+7Rpf/w0aP/8dKk/+7Mn//s&#10;ypr/7Mqa/+7Kmv/syJj/7MaX/+rElf/pw5L/6cOS/+fBkP/owpH/5b+O/+jCkf/rxZT/5cGP/+7K&#10;mP/x0J3/9NOg//XUof/vzpv/9NCc//DMmP/vx5T/78eU/+7Ekv/qvo3/4bWE/+Gzgv/hs4H/5LaE&#10;/+W3hf/lt4X/4bN//+Gzf//ktoL/5biB/+W4gf/pvIP/6ryB/+W3fP/crnL/3a1v/+Ozdf/puH3/&#10;5rN6/9qncP/Xomz/1J9p/9WcZ//Ql2L/0Zhj/9ebZ//Ummj/05ln/82TY//Jj2H/x49g/8aOX//G&#10;jl//yZFi/9GZav/Tm2z/0ppp/9CYZ//Smmv/0Zlq/86WZ//Lk2T/x49g/8KMXf/CjF3/xpBh/8SO&#10;X//Ailv/v4la/8iOYP/GjF7/xYhb/8eKXf/Jil//xYZb/8SHW//Hil7/xold/8WIXP/FiFv/x4pd&#10;/8WHWP/Ehlf/xYdY/8eHV//JiVn/yIxa/8aKWP/Lj13/0JRi/8qNXv/Ahlb/wYdX/8OJWf/Eilr/&#10;yItc/8iMWv/IjFr/yYtY/86PXP/Ojl7/yIxa/8WIWf/ChVb/wINW/72CVv/Ch1v/wIVZ/7yBVf+8&#10;gVX/vIFV/7yBVf+7gFT/u4BU/76DV/+/hFj/vIFX/7uAVv+9glj/un9V/7x+Vf+/gVj/woVZ/8OF&#10;XP/Bg1r/voBX/8CCWf+8gVf/uH1R/7h9Uf+4fVH/uH9S/7h/Uv+4f1L/uoFU/72EV/+7glf/uoFW&#10;/7qBVv+3flH/uH1R/7h9Uf+4flD/wIZY/8OJWf/Bh1f/wohY/8KIWv+5f1H/tnxO/7d6Tv+7flL/&#10;vYBU/7yBVf++gVX/vH9T/7t+Uv+7flL/u3xR/7p7T/+9flL/vX5S/71+Uv+/gFX/vH1S/7t8UP+8&#10;fVH/vH9S/7t+Uf+8fVH/u3xQ/7t8UP+6e0//vH1R/8KDV/+/gFT/vn5S/7x8UP+8fFD/vX1R/79/&#10;U/+6eU//uHdN/7l4Tv+4d03/u3pS/7t6Uv+6eVP/unZR/7p2Uf+3c07/tnJN/7dzTv+5c0//t3FN&#10;/7dxT/+5dVL/u3dU/7l1Uv+4dFH/tHJP/7hzUv+3clH/s29M/7RwTf+zb0z/sm5J/7NtSf+3cU3/&#10;uHJO/7dxTf+2cEz/tnBO/7RuSv+0bkr/t3FN/7ZwTP+0bkr/tG5K/7t1Uf+7dVH/uXNP/7p2Uf+7&#10;d1L/u3pU/718Vv+8e1P/v3tU/798Uv/DflX/xH9W/8J9VP++eVD/vnlQ/714Uf+9eFH/vnpV/8B6&#10;Vv+7dVP/uXNR/7lzUf+3cVD/t3FQ/7t1VP+8dVf/u3VU/7pzVf+3cFL/uHJR/7pzVf+4clH/unNV&#10;/7hyUf+3cVD/u3VU/7x2Vf+5dFP/u3ZV/7p1VP+4clH/uXNS/7pzVf+5c1L/u3VU/7t1VP+7dFb/&#10;vHVX/7x1V/+9dlj/vHZV/7x2Vf+/dlb/wHdX/792Vv+/dFT/wHVW/8F2V//AdVj/vnNW/7twU/+5&#10;blH/um9S/7twU/+/dFf/v3RX/790V/+9cVn/vHBY/7xyWf+8cln/vXNa/71zWv++dFv/vnRb/793&#10;Xv+/d17/wXdc/8F3XP/CeF3/w3hb/8J3WP/Ddlj/wnVX/8BzVf+/clT/wHNV/790Vf+/dFX/wHVW&#10;/8N4Wf/Eel3/w3le/8J4Xf+/dVr/wHZb/8B2W//Adlv/w3le/8V7YP/EfV//zodp/9WQcf/bmHv/&#10;1ZR2/82McP/Hhmr/wYBk/716X/+7eFv/v3pd/8F8X//Dfl//xYBh/8iDZP/Ef17/x4Jh/8eFY//K&#10;iGb/z41r/8qIZv/GhGL/x4Jh/8eCYf/FgF//xoFg/8aEYv/EgmD/xIRh/8SEYf/Cgl//xIRg/8aG&#10;Yv/EhGD/v39b/8KAXf/DgV7/w4Ff/8SCYP/Bf13/w4Ff/8OBX/++fFr/v31b/8SCX//Fg2D/w4Fe&#10;/8KAXf/Fg2D/xYNg/8KCXv/Dg1//xoZi/8eHY//JiWX/yYll/8iIZP/JiWb/xIRh/8CAXf++flv/&#10;v4Fc/8GDXv+/hFz/vYJa/7+GW//FjF//z5Zp/9GYa//FjGH/wIdc/8WLY//Qlm7/0Zdv/8qQav+/&#10;iGH/uoNc/7yFXv+8hV//vYZg/7qEYP+6hGD/vYdj/8GLZ/+9h2P/vIZi/76IZP+2gl3/uIRf/7eF&#10;YP+4hmH/vIpl/7iIYv+5iWP/uIhg/7iIYP+3h1//todd/7eIXv+4iV//uotf/76PY//DlWT/x5dn&#10;/8SWZf/ClGP/wpRj/8KTZf/AkWP/todb/7eKYf+xhlz/r4Nc/7KIYv+xhmP/rYVi/6yEYf+ugWD/&#10;r4Jh/7OFZP+yhGP/sYNi/6+CY/+tgGH/roFi/6t/Yv+sgGP/rYFk/66BZP+sf2L/rH1h/6t8YP+u&#10;fGH/rXtg/616X/+reF3/q3hd/6x5Xv+td13/rHRZ/610Wf+sc1j/q3JX/6tyV/+vc1f/rHBW/6pu&#10;VP+oblj/q3Fb/6xwWP+malL/pmpS/6drU/+pbVX/qWtS/6hqUf+naVD/pmhP/6dpUP+naVD/p2lQ&#10;/6VnTv+lZ07/rGxT/65uU/+ubFT/sG5W/7FvVf+ycFj/snBY/69vVv+vb1T/snBW/7RyWP+2dFr/&#10;tHNX/7VyV/+1clf/tHFW/7FuU/+ycVX/uXhc/79+Yv+6eV3/snFV/7NxV/+zcVn/t3Nc/7RwWf+z&#10;b1j/tHBZ/7RwWf+1clj/tXJY/7VzWf+1c1n/snBW/7NxV/+zcVf/s3FX/7BwVf+xcVb/snJZ/7Bz&#10;V/+ucVX/sHNX/7BzV/+xdFj/sHRY/69zWf+scFb/rHBW/69zWf+wdFr/sXNa/7FzWv+wcln/s3Vc&#10;/7N3Xf+0eF7/sXVb/691Xf+qdFz/qXNb/6lzW/+ncVn/p3FZ/6ZwWP+jb1f/oW1X/51rVP+aalP/&#10;mWlS/5dnUf+VZ1D/lGZP/wABAP8AAQD/AAEA/wABAP8AAQD/5dWx/+ratv/p2bX/59ix/+DQrP/h&#10;0a3/5tSw/+XTr//q2LT/7tq3/+fTsP/k0an/59Ss/+fUrP/o1a3/6NWt/+nWrP/u2K//8Nqx/+/a&#10;r//v2q//79qv/+3Yq//t2Kv/8dyv//Tfsv/y2q7/7taq/+/Uqf/w1aj/7tGl/+3Rov/x0qT/8dKk&#10;/+3Lm//sypr/6siY/+zKmv/syJj/68eX/+nFlf/owpH/6cOS/+nDkv/rxZT/6MKR/+vFlP/qxpT/&#10;58OR//TTnv/416L/9NSh//XUn//x0Jr/8tGb//DNl//vx5P/7saS/+zCkP/ovIv/4bWE/+Gzgv/g&#10;soH/4rSC/+O1g//jtYH/4bN//+O1gf/nuoP/5rmC/+a5gP/pu4D/6bt//+S2ev/esHT/4LBy/+a2&#10;eP/su4D/5LN4/9qnbv/Wo2z/1J9p/9GcZv/TmmX/0Zhj/9SbZv/UnGn/0Zdl/8uTYv/JkWL/x49g&#10;/8iQYf/JkWL/z5do/9Scbf/Smmv/z5dm/8yUZf/Pl2j/zpZn/8yUZf/JkWL/xo5f/8ONXv/DjV7/&#10;vYdY/7qEVf+8hlf/wYhb/8eMYP/Gi1//xYhc/8eIXf/HiF3/woNY/8OEWf/GiV3/xYhc/8OGWv/C&#10;hVj/xYhb/8SGV//DhVb/xYdY/8WJV//FiVf/xopY/8WJV//Ijlz/y5Ff/8WLW/+/hVX/wIZW/8SK&#10;Wv/IjFr/y49d/8yQXv/Mjlv/zI1a/8+QXf/Pj1//x4dX/8CDVP+/glX/v4JV/72DVf+/hFj/vIFV&#10;/7h9Uf+7gFT/u4BU/7uAVP+6f1P/un9T/76DV/++g1f/vIFX/7yBV/+9glj/u4BW/7uAVv/Ag1f/&#10;wINX/8GDWv/Bg1r/woRb/8CFW/+9glj/uX5U/7p/U/+4fVH/uYBT/7qBVP+4f1T/u4JX/7uCV/+7&#10;glf/u4JX/7qBVv+3flH/uH9S/7d+Uf+4flD/v4VX/8SKWv/CiFj/wYdX/7+FV/+5f1H/tnxO/7V7&#10;Tf+4fVH/u4BU/7yBVf+8gVX/uH1R/7h9Uf+4fVH/u35S/7x9Uf+8fVH/vX5S/75/U/++f1T/vH1S&#10;/7p7T/+6e0//vH1R/71+Uv+8fVH/vH1R/7t8UP+6e0//vH1R/8GBVf/AgFT/vX1R/719Uf+7e03/&#10;unpO/719Uf+4eEz/uHhM/7l4Tv+5eE7/vntR/797VP+8eFH/unZR/7p2Uf+4ck7/t3FN/7hyTv+5&#10;c0//uHJO/7lzT/+8dlL/vXlW/7x4Vf+6dlP/uHRR/7p2U/+3c1D/tHBN/7NvTP+1b0v/t3FN/7Vv&#10;S/+4ck7/u3VR/7t1Uf+5c0//t3FN/7RuSv+zbUn/tnBM/7ZwTP+1b0v/tG5K/7p0UP+6dFD/uXVQ&#10;/7t3Uv+7d1L/vXlU/7x7Vf++elP/wH1T/8J/Vf/Ef1b/xH9W/8N+Vf/CfVT/vnlQ/755Uv+/eVX/&#10;wHpW/795Vf+5c1H/uHJQ/7hyUf+4b0//unFR/7t1VP+9d1b/u3VU/7dxUP+3cFL/uHFT/7x1V/+4&#10;clH/unNV/7t1VP+4clH/u3RW/7x1V/+5c1L/u3VU/7hyUf+2cE//t3FQ/7lzUv+5c1L/vnVV/7t1&#10;VP+8dVf/vXZY/7x1V/+8dVf/vHVX/713Vv/Ad1f/v3RU/790VP+9clP/v3RV/790Vf+/dFX/vXJT&#10;/7pvUv+5blH/uW5R/7twU/+9clX/v3RX/8B1WP++clr/vXFZ/71xWf+7cVj/vnRb/71zWv++dFv/&#10;wHZd/8B4X//Bd1z/wXdc/8F3XP/DeFv/wnda/8F2V//GeVv/xXha/8F0Vv++cVP/vXBS/75xU/+/&#10;dFX/v3RV/8F2V//DeV7/wnhd/8F3XP+9c1r/vXNa/7txWP+/dFf/w3hb/8V7YP/EfV//0Its/9iW&#10;dv/cm3v/15Z4/8iHaf/BgGT/vHtf/7x5XP+9el3/wHtc/8N+X//EfV//w3xe/8eBYP/GgWD/yoVk&#10;/82IZ//Pimn/0I5r/8yKaP/JhGP/xoFg/8iDYv/KhWT/yYRj/8iDYv/EgmD/xoRi/8WFYv/BgV7/&#10;woJe/8SEYP/FhWH/wIBc/8OBX//DgV//wX9d/8KAXv/CgF7/w4Ff/8KAXv+7eVf/u3lX/8KAXv/E&#10;gmD/w4Fe/8OBXv/Egl//xYNg/8KAXf/Dg1//xoZi/8eHY//IiGT/yopm/8mJZf/JiWX/xIRg/75+&#10;W/+8fFj/vn5a/76AW//Aglv/v4Fa/8GGXP/IjWH/z5Zp/8yTZv/BiF3/vINY/8CGXv/KkGj/y5Fp&#10;/8WLY/++hF7/u4Fb/7qDXP+8hV7/v4hh/72GYP+6hGD/vYdj/8GLZ//BimT/wIlj/8CJY/+5g1//&#10;u4Vh/7iEX/+5hWD/vIpl/7qIY/+5iGD/t4Ze/7eHX/+4iV//todd/7aFXP+5iF3/vY1f/8KSZP/G&#10;lmX/x5dm/8OTYv/CkmL/xJRk/8KSYv+/kGL/todb/7WIXv+yhVz/r4Nc/7SIY/+yiGL/roNg/6yE&#10;Yf+ogF3/roFg/6+EZP+xhGX/sYRl/66BYv+sf2D/rYFk/6yAY/+qgWP/rYFk/62BZP+sf2L/q35h&#10;/6p7X/+ufGH/rnxh/658Yf+seV7/qndc/654XP+reF3/rHRZ/610Wf+sc1j/q3JX/6tyV/+rclf/&#10;qnBY/6puVP+qcFr/rHJc/6txW/+na1P/pmpS/6drU/+pbVX/qWtS/6hqUf+naVD/p2lQ/6dpUP+m&#10;aE//pmhP/6ZoT/+maE//rGxT/6xsU/+salL/rmxU/7BuVP+zcVn/tHJY/7FvV/+ublP/sW9V/7Nx&#10;V/+2dFr/tHNX/7VyV/+2c1j/tXJX/7FwVP+xcFT/tXRY/7x7X/+5eV7/s3FX/7FvVf+zcVn/tnRc&#10;/7RyWv+zcVn/tHBZ/7NxV/+1clj/tHFX/7VzWf+2dFr/snBW/7NxV/+zcVf/snBW/7BuVP+wcFX/&#10;sXFW/7FxVv+ublP/rnFV/69yVv+xdFj/sXVZ/7B0Wv+vc1n/rnJY/6xwVv+ucFf/r3FY/69xWP+u&#10;cFf/r3NZ/7F1W/+ydlz/r3Vd/61zW/+oclr/qHJa/6hyWv+mcFj/pnBY/6ZwWP+jb1f/om5W/51r&#10;VP+ZaVL/mWlT/5ZoUf+WaFH/mGpT/wABAP8AAQD/AAEA/wABAP8AAQD/6924/+3fuv/n2bT/5dew&#10;/+HRrf/j06//6dez/+vZtf/x37v/8d+7/+nXsf/n1Kz/6tev/+/ctP/u27P/6dau/+zZr//v3LL/&#10;8tyz//Ldsv/y3bL/8Nuw/+3Yrf/w27D/896x//besv/x2a3/8NWq/+7Tpv/u06b/7tKj//DUpf/z&#10;1Kb/79Ci/+3Lm//sypr/7Mqa/+7MnP/px5f/7MiY/+zImP/oxJL/6cWT/+zGlf/pxZP/68eV/+vH&#10;k//pxZH/6smU//vbqP/83af/9tii//fYov/2157/8tKZ/+3Kkv/qxZD/6sKO/+e+iv/nu4r/4raF&#10;/+Cygf/fsYD/4bOB/+K0gv/hs3//4bN//+O2f//pvIX/6byD/+m8gf/rvYH/6Lp+/+W3ef/ktnj/&#10;47N1/+a2eP/ot3z/4a90/9ypcP/ZpWz/1aBq/9KdZ//SnWf/1Jtm/9adaP/VnWr/0Jhn/8yXZf/M&#10;lGX/x5Fi/8iSY//Pl2j/0Zts/9ObbP/Pl2j/zJRl/8mTZP/MlGX/zpZn/8qUZf/GkGH/w41e/8WP&#10;YP/Ejl//vYdY/7mDVP+/iVv/wolc/8WKXv/Fil7/xold/8aJXf/HiF3/w4RZ/8SFWv/FiFz/xYhc&#10;/8SHW//Dhln/xIda/8KFVv/Ehlf/xohZ/8aJWv/DiVf/xIpa/8WLW//Ijl7/yI5e/8OJWf/Bh1f/&#10;wYdX/8aMXP/GjFr/y5Ff/9GTYP/OkF3/y41a/9CRXv/Li1v/xoZW/8GEVf/BhFf/wINW/76DV/+9&#10;glb/vYJW/7uAVP+8gVX/u4BU/72AVP+8f1P/vYBU/76BVf++gVX/voFV/72CVv+9glb/u4BU/7uA&#10;VP++g1f/vYJW/8CDV//ChFv/xYpg/8SJX//AhVv/vYJY/7uAVv+6f1P/vYJY/72CWP+6f1X/u4BW&#10;/7uAVv+8gVf/u4BW/7p/Vf+4fVH/un9T/7p/U/+4flD/voRW/8WLW//CiFj/v4VV/7yCVP+4flD/&#10;uH5Q/7d9T/+5f1H/uoBS/72CVv+6gVT/t35R/7d+Uf+4fVH/un9T/7x/U/+8f1P/u35S/75/VP++&#10;f1T/vH1S/7l6Tv+6e0//vn9T/75/U/+9flL/vX5S/7t8UP+8fVH/vX5S/8GBU/+/f1H/vHxO/719&#10;T/+6fE3/tnhJ/7d5Sv+4eEz/uHhM/7l5Tf+7eE7/vXpQ/798Uv+8eFH/unZR/7t3Uv+3c07/t3FN&#10;/7lzT/+5c0//uHJO/7t1Uf+8dlL/u3VR/7l1Uv+3c1D/tnJP/7dzUP+1cU7/s21L/7NtSf+1b0v/&#10;t3FN/7ZwTP+6ckz/wHhS/8F5U/+7dVH/uHJO/7ZwTP+2cEz/t3FN/7dxTf+2cEz/tW9L/7lzT/+6&#10;dlH/u3dQ/715Uv+9eVL/vnpT/797VP/AfVP/xYJY/8aDWf/EgVf/xYBX/8WAWf/FgFn/wHtU/8B6&#10;Vv+9d1P/uXNR/7VvTf+2cE7/u3JS/7tyUv+4b0//u3JS/751Vf++eFf/uXNS/7RuTf+1b07/t3BS&#10;/7x1V/+4cVP/unNV/7x1V/+7dFb/u3RW/7x1V/+6c1X/u3VU/7lzUv+3cVD/uHJR/7t1VP+9d1b/&#10;vXdW/7x2Vf+9d1b/vXZY/7t0Vv+6c1X/vXZY/8F3Wv+/dVj/vnNU/71yU/+7cFH/vHFS/71yU/+9&#10;clP/vXJT/7twUf+5bk//uWxO/7tuUP+9cFT/vXBU/8BzV//AdFz/wHRc/79zW/+8cFj/vXNa/7xy&#10;Wf+/dVz/wnhf/8J4Xf/Adlv/vnRZ/8F2Wf/Bdln/v3RX/75xVf/Ed1v/xnlb/8N2WP+/clT/vnFT&#10;/8B1Vv/Cd1j/w3hZ/8F2V//Bd1z/wXdc/8F2Wf+/c1v/v3Nb/71xWf/EeGD/xXlh/8V7YP/Gf2P/&#10;0o1u/96cfP/gn3//2Jd3/8SDZf/AfWD/v3xf/8B7Xv/Ae17/wn1e/8eCY//Efl3/wXta/8R+Xf/H&#10;gWD/y4Vk/86JaP/Pimn/0o1s/8+Kaf/KhWT/xoFg/8mEY//Pimn/yoVk/8iDYv/HhWP/yYdl/8aG&#10;Y//Dg2D/xoZj/8eHY//Kimb/yYll/8WDYf/DgV//woBe/8SCYP/Fg2P/xYNh/8OBYf+7eVn/u3lX&#10;/8B+XP/CgF7/wX9d/8KAXv/Egl//x4Vi/8OBXv/Cgl7/x4dj/8iIZP/Kimb/zIxo/8qKZv/Hh2P/&#10;w4Nf/8CAXP++flr/v39b/7x8WP+9f1j/wYNc/8WHXv/LkGb/zpNp/8mOZP/AhVv/voNZ/8GHX//C&#10;iGD/wohg/8CGXv++hFz/voRc/7+FXf/AhmD/wohi/72GYP+6g13/vIVf/7+IYv/Ci2X/wotl/8CJ&#10;Y/+7hF7/uoRg/7eBXf+4hF3/vopj/76KY/+5iGD/toVd/7iHXv+4h17/t4Zd/7SDWP+7i13/vY1f&#10;/8KSYv/Hl2b/w5Ni/8KSYf/CkmH/xZVk/8SUZP/AkGL/uopc/7WGXP+yhVv/tIde/7WJYv+zh2L/&#10;sIVi/6yEYf+of1//q4Bg/62CYv+xhGX/soVm/7CDZP+ugWT/rYFk/6mAYv+pgGL/qYBi/6uCZP+s&#10;gGP/qn5h/6l8X/+sfWH/q3xg/658Yf+sel//q3VZ/6x2Wv+udlv/rHRZ/610Wf+sc1j/qnFW/6xw&#10;VP+tcVX/rHBW/6puVP+rcVv/rXNd/6txW/+mbFb/pmpS/6drU/+pbVX/qW1V/6hqUf+naVD/p2lQ&#10;/6dpUP+maE//pmhP/6hoT/+paVD/rGxT/6trUv+salL/rWtT/69tU/+0clj/tHJY/7BuVP+vbVP/&#10;r21T/7BuVP+1c1n/tXRY/7ZzWP+3dFn/tHNX/7FwVP+wb1P/s3JW/7h4Xf+8fGH/tnZb/69vVP+z&#10;cVf/tnRc/7VzW/+zcVn/s3FZ/7JwWP+0cVf/s3BW/7RxV/+1c1n/s3FX/7JwVv+ycFb/snBW/7Fv&#10;Vf+xb1X/sW9V/7BwVf+ublP/rXBU/69yVv+xdFj/sXRY/7ByWf+wcln/rnBX/6xuVf+qblT/q29V&#10;/6tvVf+rb1X/rHBW/69zWf+vdV3/r3Vd/691Xf+ncVn/qHJa/6hyWv+mcFj/pnBY/6ZwWP+lb1f/&#10;o29X/51rVP+ZaVL/mWlT/5hqU/+db1j/n3Fa/wABAP8AAQD/AAEA/wABAP8AAQD/6ty3/+vduP/m&#10;2LP/4tSv/+LSrv/l1bH/6Nmy/+/dt//z4bv/7923/+nXsf/n1a//6tiy/+/dt//v3bf/6tev/+/c&#10;sv/x3rT/8tyz//Pes//z3rP/8Nuw/+7Xrf/w2a//89yy//Xdsf/w2Kz/8NWq/+7Tpv/v0qb/7dGi&#10;/+7So//01af/79Ci/+vLnP/sypr/7cub/+7MnP/oxpb/6ceX/+zKmv/rx5X/6cWT/+rGlP/pxZP/&#10;68eT/+nFkf/lxI//7cyX//7fqf/936n/+t2l//jbo//11p3/78+U/+nJjv/qxY7/6sOM/+e+iv/l&#10;u4n/47eG/9+zgv/gsoH/5LaE/+W3g//jtYH/47Z//+O2f//mvIL/676D/+3Ahf/rv4L/6Lx9/+e5&#10;e//nuXv/47N1/+a2eP/ltHn/4a90/96rcv/bp27/1J9p/9CbZf/RnGb/0Zxm/9Sfa//Un2v/zJdl&#10;/8yXZf/LlWb/yJJj/8uVZv/Smmv/05ts/9GZav/Pl2j/zpZn/8qSY//NlGf/zZdp/8qUZf/FkWH/&#10;w49f/8SQYP/Cjl7/vIhY/72HWf/Ailz/wolc/8OKXf/Ch1v/w4he/8eJYP/ChFv/w4RZ/8eIXf/F&#10;hlv/w4Za/8OGWv/ChVn/w4ZZ/8KFWP/ChVb/xIdY/8SKWv/DiVn/xIpa/8aMXP/HjV3/xIpa/8GH&#10;V//CiFj/w4lZ/8eNW//Jj13/zZNh/9CUYP/Nj1z/yoxZ/8mJWf/IiFj/xIZX/8CDVP/Ag1b/wYRY&#10;/8CFWf+8gVX/vYJY/7yBV/+8gVX/vYBU/76BVf+9gFT/vYBU/72AVP+9gFT/vYBU/76BVf+9glb/&#10;vYJW/8CFWf++g1f/vIFV/72CVv/Bhlr/xoth/8WKYP/AhVv/voNZ/7uAVv+5flT/vIFX/72CWP+7&#10;gFb/u4BW/72CWP+/hFr/vYJY/7yBVf+6f1P/un9T/7p/U/+8glT/v4VX/8KIWP+/hVX/uoBQ/7l/&#10;Uf+4flD/uX9R/7l/Uf+6gFL/u4BU/7qBVP+5gFP/t35R/7d+Uf+4f1L/un9T/7p/U/+7flL/u35S&#10;/75/VP++f1T/vH1S/7p7T/+8fVH/wIFV/75/U/+8fVH/vX5S/7x9Uf+8fVH/vX5S/79/Uf+8fE7/&#10;u3tN/7t9Tv+7fU7/t3lK/7d5Sv+6fE3/u3tP/7t7T/+6eU//vHlP/7x7Uf+7d1D/uHdP/7p2Uf+3&#10;c07/t3NO/7p0UP+6dFD/u3VR/7x2Uv+7dVH/uHJO/7hyTv+2cEz/tW9N/7RwS/+zbUv/s21J/7Js&#10;SP+0bkr/tW9L/7ZwTP+7c03/wXlT/8F5Uf++dlD/vXVP/711T/++dlD/u3VR/7lzT/+3cU3/tW9L&#10;/7lzT/+6dk//vHhR/797VP++elP/vnpT/8B8Vf/AfFX/w39Y/8SAWf/Cflf/wn5X/8J+V//Df1r/&#10;wXtX/7t1Uf+5c1H/uG9M/7ZtTf+4b0//unFR/7twUP+7cFD/u3JS/792Vv+/dlb/unFR/7RuTf+1&#10;b07/tm9R/7hxU/+4cVP/unNV/71zVv+8clX/u3FU/7pzVf+6c1X/unNV/7lzUv+5c1L/uXNS/7x2&#10;Vf+/eVj/v3lY/7x2Vf+8dlX/unNV/7dwUv+6c1X/v3VY/750V/+9clP/u3BR/7twUf+5bk//u3BR&#10;/7xxUv+9clP/vnNU/7xxUv+8b1H/u25Q/7tuUP+9cFT/vnFV/8F0WP/CdVv/wnVb/75yWv+8cFj/&#10;vXNa/71zWv+/dVz/wnhf/8J4Xf/Adlv/vHJX/75zVv++c1b/vHFU/7xxVP/Ddlr/xHdb/8V4XP/E&#10;d1v/v3RV/8J3WP/EeVr/xHla/8J3WP/Bdln/wXZZ/8F2Wf/Dd1//w3df/8V5Yf/Kfmb/yn5m/8yC&#10;Z//MhWn/0o1u/9uZef/dm3v/0I5u/716Xf+8d1r/v3pd/8B7Xv/Ae1z/xH9g/8qDZf/Efl3/v3lY&#10;/8B6Wf/CfFv/xH5d/8eCYf/JhGP/zolo/8uGZf/Ig2L/xYBf/8eCYf/NiGf/y4Zl/8mEY//IhmT/&#10;yohm/8eHZP/EhGH/x4dk/8eHZP/Li2j/zIpo/8aEYv/EgmD/xYNh/8aEZP/HhWX/xoRk/8OBYf/A&#10;e1z/wHta/799W//Dfl3/wn1c/8N+Xf/CgF3/yIZj/8SEYP/Cgl7/x4dh/8qKZP/Li2f/yYtm/8aI&#10;Y//FhWH/w4Nf/8KCX//Cgl//v39b/7x8WP++flj/xoZg/8iKY//IimP/x4lg/8SGX//Bhl7/v4Rc&#10;/8KHX//Bhl7/wYZe/8KHX//Bhl7/wIVd/8CFXf+/hV3/voRe/76EXv+8gl3/uoNd/72GYP+/iGL/&#10;wIlj/76HYf+6g13/uoRg/7iCXP+6hF7/vopj/72JYv+6hl//toVd/7eGXf+3hl3/t4Zd/7aFWv+7&#10;i13/vo5e/8OTYv/FlmL/wpNf/8KTX//Ekl3/x5Vi/8eVYv/EkWL/u4td/7OEWP+0hVv/uIhg/7aJ&#10;YP+zhWH/sYVg/7CEYf+sg2P/qH9f/6yBYf+ug2P/r4Jl/7CDZv+vgmX/rIBj/6mAYv+pgGL/p4Bj&#10;/6qBY/+of1//qH9f/6uAYP+rfl//q3xe/6x9X/+ue17/qnda/6x2Wv+tdVr/rHRZ/610Wf+wdFj/&#10;rXFV/61xVf+tcVX/q29V/6puVP+oblj/q3Fb/6xyXP+oblj/pmpS/6ZqUv+malL/p2tT/6dpUP+m&#10;aE//pmpS/6ZoT/+oaE//qWlQ/6lpUP+sbFP/rGxT/6trUv+paVD/rGxT/69tVf+xb1X/snBW/61r&#10;Uf+ubFL/r21T/65sUv+zcVf/s3FX/7NyVv+0c1f/s3JW/7BvU/+ubVH/sXFW/7h4Xf++fmP/uHhd&#10;/69vVP+wcFX/s3Na/7NzWv+ycFj/snBW/7JwWP+zcVf/sW9V/7FvVf+0clj/sW9V/7BuVP+xb1X/&#10;sW9V/7FvVf+xb1X/sG5U/69vVP+vb1T/rnFV/69yVv+wc1f/sXRY/7F0WP+xc1r/r3FY/6xuVf+q&#10;bFP/qm5U/6tvVf+rb1X/rHJc/6xyXP+sdF3/rXNb/652X/+oclr/qHJa/6dwW/+lbln/pG1Y/6Rt&#10;WP+lbln/o29Z/51rVP+baVL/mWlT/5hqU/+fcVr/p3li/wABAP8AAQD/AAEA/wABAP8AAQD/6Nq3&#10;/+3fvP/k1rP/4NKv/97Qq//k1LD/59ez/+zdtv/y4Lr/6tiy/+jWsP/p17H/6tiy/+3btf/s2rT/&#10;8N21//HetP/w3bP/8N2z//TftP/y3bL/79iu/+vUqv/u163/9t6y//jgtP/33K//8NWo/+3Spf/v&#10;0qb/7dGi/+bKm//rzJ7/8dKk//DPov/vz6D/7s6f/+3Lm//px5f/6smW/+7Nmv/rx5X/6cWT/+jH&#10;kv/rypX/7MuW/+TDjf/pyJL/8dKc//7hqf/946r//N+l//zeov/x0Zb/68uO/+vJjP/mwoj/5r+G&#10;/+fAif/nv4v/5r2J/+C1gv/ftIH/5beF/+a5gv/nuoP/5buB/+e6f//vw4b/7cSG//DHh//rwoD/&#10;6r59/+i8ff/ounz/47N1/+Gxc//erG//2ads/92pcP/Wo2z/0p1n/86ZZf/Pmmb/zpln/9Sfbf/U&#10;n23/y5dl/82ZZ//NmGb/yZRi/8yXZf/Smmn/0ppp/9GZav/QmGn/z5do/82UZ//LlWf/yZNl/8iU&#10;Zf/HlGX/xJRk/8CQYP+9jV3/u4hZ/76KWv/Dj2D/xI5g/8KJXv/BiF3/w4he/8SGXf++gFf/xode&#10;/8uMYf/Hhlz/woNY/8KDWP/Bglf/w4RY/8SFWf/Cg1f/wYRX/8WIWf/DiVn/xYtb/8aMXP/GjFz/&#10;w4tY/8WLWf/Fi1n/xoxa/8WNWv/MkFz/05dj/86SXv/LjVr/yIpX/8SEVP/AglP/wIFV/76BVf+/&#10;glb/vH5V/7t9VP+/gVj/voBX/75/Vv++f1b/v4BV/7x9Uv+8fVL/wYJX/8CBVv++f1T/vX5T/7x/&#10;U//Ag1f/wYRY/8OIXP/DiVv/wIVZ/7+EWP/DiFz/xYxh/8OKX/++hVr/u4JX/7yDWP+3fFD/tntP&#10;/7x/U/++gVX/vX5T/7+AVf/EhVr/v4JW/72AVP+9gFT/voFV/8CDV//Eh1v/w4ZZ/8GEVf+/glX/&#10;vYBT/7h+UP+2fE7/uH5Q/7uAVP+7gFT/un9T/7mAU/+6gVT/uoFU/7mAU/+4f1T/uH9U/7uAVv+8&#10;gVf/voBX/75/VP/AgVb/vn9U/8CAVP/AgFT/vn5S/7x9Uf+8fVH/vX5S/7t8UP+7e0//vX1R/7x8&#10;UP+8fE7/u3tN/7h6S/+8fk//unxN/7t9Tv+9f1D/vHxO/7t7T/+9ek//vXpQ/757Uf+6d03/t3ZO&#10;/7l1Tv+3c0z/t3NM/7dzTP+7dk//u3ZP/7t1Uf+7dVH/uXNP/7dxTf+2cEz/tW9L/7NtSf+ybUb/&#10;tG9I/7RvSP+0b0j/tG9I/7hwSP+9dU//vnZQ/752UP/AeFL/wHhS/793Uf/AeFL/wXlT/752UP+7&#10;c03/u3NN/7x2Uv+6dU7/u3ZP/714Uf+8eFH/vnpT/8B8Vf++fVX/vXxU/718VP++fVX/u3pU/7p5&#10;U/+4d1H/unZR/7ZwTP+4b0z/unBN/7pvT/+2a0v/uGtN/7tvT/+5bU3/vXNQ/8B2U/+7cU7/u3FO&#10;/710VP+9dFT/t25O/7ZvUf+6c1X/unNV/7xyVf+7cVT/t21Q/7dtUP+4cVP/unNV/7t0Vv+6dVb/&#10;vXhZ/714Wf++eVr/vnlY/754V/+5c1L/t25O/7duTv+7cVT/vHFS/7twUf+8b1H/vXBS/71wUv+7&#10;blD/um5O/7xvUf+9clP/u3BR/71wUv+9cFL/vG9R/75vUf/Cc1X/wnNV/8JzVf/Cclf/w3Na/75x&#10;V/+7b1f/vXFZ/7xyWf++dFv/wHZd/8F3XP/Adlv/vXNY/71zWP+9clX/vXJV/71xWf+/c1v/wXVd&#10;/8Z6Yv/HfF//wHZb/8F3XP/Adln/vnRX/8N4Wf/Cd1j/wXZZ/8B1WP/Cd1r/xXhc/8l8YP/OgWf/&#10;zYJl/9GHbP/Rim7/zIdo/8+Nbf/Rj2//xINj/7h1WP+3clP/unVW/714Wf/Ce13/xn9h/8V/Xv++&#10;d1n/vHVX/7x1V/+7dFb/v3ha/8Z/Yf/GgWL/xoFi/8iDYv/HgmH/xoFg/8WAX//KhWT/y4Vk/8iD&#10;Yv/JhGP/yIZk/8eFY//HhWP/xYNh/8WDYf/HhWP/x4Jh/8iDYv/Ig2L/yoVk/8mEY//Ig2L/xoFi&#10;/8aBYv+/eFr/v3lY/8R+Xf/Ff17/wHxZ/797WP+7eVb/woFb/8eHYf/DhV7/x4li/8mLZP/IimP/&#10;xohh/8WHYv/FhWL/w4Ng/8GBXv/Cgl//w4Nf/8ODX//Hh2P/zY1p/8mJY//ChF//wYNe/7+BXP+9&#10;glr/wIVd/8KHX//DhV7/w4Ve/8eJYP/HiWL/wYNc/7t9Vv+9f1j/vIFZ/76CXf++gl3/u39a/72B&#10;Xf+7f1v/uoBb/7l/Wv+0fVf/u4Re/7qEXv+3gVv/vIZg/7mFXf+4hFz/uIRc/7SDWv+1hFn/toVa&#10;/7qKXP+7i1v/vo5d/8KTX//DlF7/wJFb/8WUXP/Ek1v/wpFZ/8SSXf/DkVz/v41a/7ODVf+0g1j/&#10;uoth/72OZP+ugVj/rYFc/7CEX/+wiGX/rINj/6yBYf+ugWT/q35f/62AY/+xhGX/roNj/6d+Xv+k&#10;fVz/pX5d/6N/X/+ngF//qYJh/6h/X/+qfV7/rH1f/698X/+tel3/rnhc/693XP+udVr/sHRY/7J1&#10;Wf+zdln/sHNX/69yVv+vclb/rHBU/6puVP+la1P/q29V/7J2XP+uclj/qGxS/6lrUv+naVD/pWdO&#10;/6ZlT/+paFL/pmVP/6hoT/+raVH/qmhQ/6hoT/+sbFP/qmxT/6lpUP+paVD/q2tS/6xsU/+ublX/&#10;sHBV/6xsUf+tbVL/rGxR/69tU/+ycFb/snBW/7FwVP+zcFX/tHNX/7JxVf+wb1P/rW1S/65uU/+y&#10;dVn/tnld/65xVf+ucVX/r3JW/7F0WP+vclb/rXBU/61wVP+vblL/sG9T/7BvU/+wb1P/r25S/69u&#10;Uv+vblL/sXBU/7BvU/+xcFT/s3JW/7JxVf+wcFT/r29T/69vU/+rblL/qWxQ/69yVv+ydVn/sHNX&#10;/65wV/+sblX/rnBX/61xWf+tcVn/rXFZ/6txW/+udF7/rHRd/6hwWf+pcVr/qXNb/6RtWP+ia1b/&#10;o2xX/6RtWP+lbln/pW5Z/5tpUv+WZlD/l2dR/5dpUv+dcFn/p3pl/wABAP8AAQD/AAEA/wABAP8A&#10;AQD/6926/+nbuP/i1LH/49Wy/+jYtP/q2rb/69u3/+7fuP/x4rv/6Naw/+fVr//r2bP/7Nq0/+za&#10;tP/t27X/8uC4//Phuf/y37X/9eK3//Thtv/037T/8Nuw//DYrP/v2K7/9d2x//jgtP/y2qz/8dap&#10;//LXqv/y16j/7NCh/+bKm//szZ//8tOl//LRpP/tzJ//7s6f//DOnv/wzp7/6smW/+zLmP/uzZr/&#10;7s2a/+/Omf/z0p3/8M+a/+vLmP/x0pz/99ii//ncpP/73KP//N2k//ran//tzZL/7MmP/+rGjP/l&#10;wYf/5L2E/+S9hP/owYr/6L+J/+S7h//juIX/5LmE/+e8hf/swYr/7sSK/+rChf/vxoj/78eJ/+/I&#10;h//txIT/7MCB/+m9fv/ktnr/3a1v/9ysbv/aqG3/2KVs/9unbv/WoWv/0Jtl/9ObaP/UnGn/05tq&#10;/9efbv/Yo3H/055s/9OebP/Un23/0Jtp/9CYZ//Tm2r/05tq/9GZaP/QmGn/zpZn/9CXav/OmGr/&#10;ypRm/8mVZv/Gk2T/wpJi/8CQX/++jl3/wI1e/8SQYP/EkGH/xY9h/8SLXv/Dil3/xYpg/8eJYP/G&#10;h17/yYpf/8uKYP/Kil7/x4db/8eHW//Ghlr/xodb/8WGWv/Cg1f/wYJW/8WIW//HjV3/yY9f/8iO&#10;Xv/Fi1v/w4lZ/8WLW//EjFn/xY1a/8ePXP/PlWP/0phm/8+VY//KkF7/x4tZ/7+CU/+9f1D/v4BU&#10;/8GCV//BhFj/v4FY/75/Vv+9flX/vn9W/759Vf+/flb/wYBW/79+VP+/flT/woNY/8GCV//Cg1j/&#10;vn9U/75/VP/BhFj/wYRX/7+EWP/Ch1v/wYZa/72EV//Dil3/wIdc/72EWf+6hFj/uYNX/7uCV/+4&#10;f1T/t3xQ/76BVf/EhVr/vn9U/759U//AgVb/vn9U/7t+Uv+7fVT/vH9T/7+CVv/Eh1v/w4ZZ/7+C&#10;Vf++gVT/vH9S/7p/U/+3fFD/un9T/7uAVP+9glb/vIFV/7uAVP+8gVX/voVY/72EWf+7glf/uH9U&#10;/7p/Vf+7gFb/vH5V/7t+Uv/AgVb/v4BV/79/U/++flL/vX1R/75+Uv++flL/vH1R/75+Uv++flL/&#10;vn5S/7t7T/+6e0//u31O/7t9Tv+9gFH/un1O/7p9Tv+9flL/vX1R/7t7T/+8fFD/v3xS/716UP+4&#10;dUv/tnJL/7l1Tv+5dU7/t3NM/7dzTP+5dE3/uHNM/7hzTP+6dFD/uHJO/7dxTf+4c0z/t3JL/7Rv&#10;SP+0b0j/tG9I/7ZxSP+3ckn/t3JL/7hzTP+8dlL/u3VR/7lzT/+5cUv/vXVP/752UP++dE//vXNO&#10;/791UP+/dVD/w3tV/8J6VP+8dlL/vHdQ/8F8Vf/AfFX/wHxV/759Vf+/flb/vHtT/79+Vv+/f1n/&#10;uHdR/7l4Uv+3dlD/tnJN/7hwSv+5cE3/vXJS/71yUv+4bEz/uWxO/7tuUP+7b0//vnJS/8B0Uv+7&#10;cU7/u3BQ/75zU/+9clL/uW9S/7lvUv+7cVT/vHJV/750V/+8clX/unBT/7lvUv+6c1f/unNX/7hz&#10;Vv+8d1j/v31d/717W/+5d1f/vHdY/795WP+7dVT/uW9S/7ZsT/+7cFH/vHFS/7xxUv+9cFT/vG9R&#10;/75xU/+7cFH/vHFS/71yU/+8cVL/u3BR/71wUv+8b1H/vG9R/71uUP+/cFL/wHFT/8FyVP/Cc1X/&#10;w3NY/8BzV/+9cVn/vXFZ/750W/+9dVz/v3de/794XP+8dVn/vXZa/8B5Xf/Bd1z/wHZd/8B2Xf/B&#10;d17/wXde/8N5YP/Fe2L/xHpf/8F3XP++dFf/vHJV/8N4Wf/Cd1j/wXZX/8F2Wf+/clb/xHdb/8p9&#10;Yf/Og2b/z4Rn/8+Fav/MhWn/yoVo/86JbP/HhGf/wH1g/714W/+7dln/vHVX/753Wf/EfV//x4Fg&#10;/8aAX//CfFv/wHlb/712WP+8dVf/v3pb/8N+X//GgWL/xoFi/8eCYf/Ig2L/zolo/86JaP/JhGP/&#10;x4Jh/8iDYv/JhGX/x4Vj/8eFY//HhWP/yIZk/8iDYv/KhWT/yINi/8mDYv/LhWT/y4Vk/8uFZP/G&#10;gWL/xYBh/8Z/Yf/AeVv/wXta/8R+Xf/Ff17/wHpY/7x4Vf+7elT/woFb/8uMY//HiWD/wIJZ/8SG&#10;Xf/IimP/xIZf/8iIYv/Hh2P/xIJg/8F/Xf/CgF3/xIJf/8SEYP/Hh2P/zIxo/8WFYf+9f1r/v4Fc&#10;/71/WP/Bg1z/x4li/8iKY//DhV7/xYVf/8iIYv/IiGL/woJc/7+BWv/Bg1z/woRd/8OHYv/BhWD/&#10;u39a/7yAW/+8gFz/u39b/7qAW/+6gFv/vIVe/72GX/+9iF7/volf/7mEWv+6hl7/u4hd/7OCV/+0&#10;hFb/v49f/8KSYv+4iFf/vY5a/8OUXv/HlFv/x5Rb/8iVXP/IlV7/xpNc/8eUXf/Fkl3/wIxa/7WC&#10;Vf+2g1j/vIti/8KRaP+1hV3/sYRd/7SGYv+0h2b/sINi/66DY/+vgmP/rYBh/62AYf+vhGT/r4Rk&#10;/6mAYP+ngF//qIFg/6mCYf+ogWD/qIFg/6h/X/+qfV7/rH9g/61+YP+sel//rHle/613Xf+tc1v/&#10;q3FZ/7B0WP+ydlr/r3NX/7F0V/+vclb/rXFV/6xwVP+obFL/q29V/69zWf+rb1X/qWtS/6xuVf+p&#10;a1L/qGhP/6hoT/+qaVP/p2ZQ/6tpUf+raVH/qGhP/6trUv+naVD/qGpR/6dpUP+jZUz/pWdO/6tr&#10;Uv+sbFH/rm5T/7BwVf+vb1T/rW1S/65sUv+xb1X/s3JW/7FwVP+xcFT/tnVZ/7Z1Wf+yclb/r29T&#10;/61tUv+vclb/tHdb/7BzV/+ucVX/sHNX/7N2Wv+zc1j/sHBV/7BwVP+wb1P/snFV/7JxVf+wb1P/&#10;sXBU/7FwVP+vblL/sG9T/7BvU/+xcVX/snJW/7FxVf+ublL/sHBV/69yVv+pbFD/qWxQ/69yVv+w&#10;c1f/sHJZ/7ByWf+vcVj/r29W/6tvV/+qblb/qW1V/6ZsVv+ocFn/qnJb/6lxWv+ocVz/qXJd/6Rt&#10;WP+jbFf/o2xX/6NsV/+kbVj/pG1Y/55qVf+ZZlH/l2dR/5hpVf+gcV3/rYBp/wABAP8AAQD/AAEA&#10;/wABAP8AAQD/6926/+XXtP/i1LH/5ti1/+3du//u3rr/7Ny4//Dhuv/x4rv/6Naw/+fVr//v3bX/&#10;7921/+/dtf/z4bn/9+W9//Tiuv/z4rf/+ei9//flt//z4bP/79qt/+3Yq//w2Kz/89uv//Xdsf/x&#10;2av/8tqs//Tcrv/z2Kv/7NGi/+vPoP/u0qP/8tOl//HQo//tzJ//78+g//LSo//z0aH/7MuY/+vK&#10;l//sy5j/7s2a//HQm//11J//8tGc/+/PnP/21qP/+Nil//bXof/21Z//+Neh//PTmv/ryJD/6cWL&#10;/+bCiP/mv4b/47yD/+a/hv/qw4r/5b6H/+e+iP/mvYf/5ruG/+zBiv/vxYv/78eM/+vFh//uxoj/&#10;78eJ//DJiP/txoX/8MSF/+m9fv/fsXX/2qps/92rcP/dqnH/2qdu/9ekbf/Un2n/z5pm/9KaZ//V&#10;nWz/1Z1s/9igb//apXP/1qFv/9Kda//Tnmz/0Jtp/8+XZP/UnGn/1Jxp/9Kaaf/Smmn/z5do/8+Z&#10;av/Nl2n/ypRm/8iUZf/EkWL/xJFi/8SSX//CkF3/wo5e/8aQYf/Fj2D/xI5g/8aNYP/FjF//xotf&#10;/8iKYf/IiV7/yYpf/8mIXv/Kil7/yYld/8mJW//IiFz/xIVZ/8OEWP/DhFj/woNX/8WIW//Mj2L/&#10;zZNj/8mPX//GjFz/xo5d/8SMW//BiVj/w4ta/8eNXf/Nk2P/0Zdn/8uRX//Mj2D/xIdY/71+Uv+7&#10;fFD/vn9U/8GCV//Cg1r/w4Rb/8KDWv++f1b/vn9W/79+Vv/Af1f/wH9V/8GAWP/BgFb/woFX/7+A&#10;Vf/Cg1j/v4BV/7t8Uf++gVX/wINW/7yBVf+/hln/vYRX/7qBVP/Ah1r/vINY/7eBVf+5g1f/u4Rb&#10;/7eAV/+4f1T/u4BW/8CDV//EhVr/v35U/7x7Uf/AgVb/vX5T/7p9Uf+7fVT/uXxQ/72AVP/Dhlr/&#10;w4RY/76BVP+9gFP/vH9T/7uAVP+6f1P/u4BU/7p/U/+9glb/vIFV/7h9Uf+7gFT/voNZ/72CWP+8&#10;gVf/uH9U/7l+VP+6f1X/uH1R/7t+Uv+/gFX/vX5T/75+Uv+9fVH/vX1R/79/U//BgVX/vX1P/719&#10;Uf+/f1P/vn9T/7t8UP+8fVH/vYBR/72AUf/BhFf/v4JV/7x/Uv+7fFD/vHxQ/7t6UP++e1H/vntR&#10;/7t4Tv+3dEr/tHFH/7p2T/+6d03/uHVL/7l0S/+5dE3/uHNM/7l0Tf+4c0z/uHNM/7hzTP+4c0z/&#10;t3JL/7ZxSv+0b0b/s25F/7dySf+4c0r/t3JL/7hzTP+7dVH/unRQ/7dxTf+2bkj/unJM/7x0TP+6&#10;ckz/u3FM/750T//AdlH/xXtW/8N7Vf/BeVP/vXdT/795Vf/Cfln/vHtT/718VP+/flb/vXxW/79+&#10;WP/Af1n/uHdR/7l4Uv+6dlH/tXFM/7lwTf+8c1D/v3RU/75zU/+4bEz/uWxO/7tuUP+8cFD/vnJS&#10;/75yUv+7cU7/um9P/7twUP+7cFD/unBT/7pwU/+6cFP/vHJV/8B2Wf+9c1b/u3FU/71zVv+8dVn/&#10;unNX/7dyVf+6dVj/vHlc/716Xf+4dVj/t3VV/753Wf++dFf/u3FU/7htTv+7cFH/vXJV/75xVf++&#10;cVX/vG9T/71yU/+8cVL/vHFS/7xxUv+7cFP/u3BT/71yVf+9cFL/vG9R/7ltTf+7bE3/vG1O/8Fy&#10;U//Fdlf/xHVX/8F0WP+9cVn/vHBY/750W/++dFv/vHRb/7x0W/+6cln/u3Na/793Xv/Bel7/wXde&#10;/8B2Xf/CeF//wXde/8F3Xv/DeWD/xXtg/8F3XP++dFf/vnRX/8J3WP/Cd1j/wHVW/8F2Wf/Ac1f/&#10;xnld/8t+Yv/Og2b/zYJl/8uBZv/IfmP/xn9j/8uEaP/Gf2P/wn1g/8J7X//AeV3/vXZY/794Wv/H&#10;gGL/x4Fg/8aAX//Efl3/w3xe/8B5W//Ae1z/wn1e/8R/YP/GgWL/xoFg/8aBYP/Ig2L/0o1s/9SP&#10;bv/GgWD/w35f/8eCY//KhWb/yYRj/8qFZP/LhmX/zolo/8uGZf/PiWj/zIZl/8iCYf/LhWT/y4Vk&#10;/8mDYv/DfF7/w3xe/8J7Xf/Belz/w31c/8V/Xv/Ff17/wHpY/797WP++fVf/x4dh/9CTZ//LjmL/&#10;wYRY/8OFXP/JimH/x4dh/8iIYv/GhmL/w4Fe/8KAXf/Fg2D/w4Nf/8SEYP/GhmD/yopk/8aGYP+9&#10;f1j/wIBa/8CAWv/Hh2H/yopk/8qKZP/EhF7/woJc/8SEXv/FhV//woJc/8GDXP/ChF3/xIZf/8OI&#10;YP/Ch1//un5Z/7yAW/++gl3/vYFd/7t/W/+6gFv/vIVe/72GXf/AiWD/wo1j/76JXf/Ai1//wY1e&#10;/7qHWP+9ilv/yphl/8mXZP+5h1L/vo1V/8WUXP/Gk1r/y5de/8uXXv/Kl2D/ypVf/8aTXP/Bjln/&#10;wIxa/7mFVv+3hFn/vYpf/8CPZv+4h1//s4Nd/7SEYP+yhGP/r4Fg/66DY/+vgmP/r4Rk/66DY/+t&#10;gmL/roNj/6mAYP+pgGD/qoNi/62EZP+of1//p35e/6p/X/+rfl//rH9g/61+Yv+sel//q3le/6t4&#10;Xf+rdVv/qXNZ/69zV/+xdVn/r3RW/690Vv+tcVX/rHBU/6xwVP+pbVH/q29T/65xVf+qbVH/p2pO&#10;/61tVP+ublX/q2tS/6lpUP+paVD/qGhP/6dnTv+nZ07/qWlQ/6xsU/+maE//qGpR/6dpUP+iZEv/&#10;o2VM/6VnTv+oaE3/qWlO/69vVP+wcFX/rW1S/6lpTv+ubFL/sW9V/69uUv+vblL/snFV/7RzV/+z&#10;c1f/sHBU/61tUv+wcFX/s3Za/7J1Wf+vb1T/sHBV/7NzWP+yclf/sHBU/69vU/+ycVX/snFV/7Jx&#10;Vf+wb1P/snFV/7FwVP+vblL/rm5S/69vVP+wcFX/sHBV/7BwVf+tcFT/rnFV/69yVv+sblX/rG5V&#10;/69xWP+vcVj/r3FY/7ByWf+xcVj/r29W/6tvV/+qblb/pmxY/6VrV/+lbFj/q3Je/6xzX/+ocVz/&#10;qHFc/6ZvWv+mb1r/pG1Y/6JrVv+ia1f/o2xY/59rVv+aZ1L/lmZS/5doVP+dblr/r4Jr/wABAP8A&#10;AQD/AAEA/wABAP8AAQD/59m2/+PVsv/k1bT/6Ni3/+rauP/q2rj/7Ny4//Hiu//x4rv/6dex/+fY&#10;r//y47r/8OG4//Pku//36L//+OnA//Pkuf/z5Ln/+ei8//bktv/v3a//7dir/+vWqf/t1an/8Nis&#10;//Pbr//03K7/+eGz//besP/x2av/7dKj/+/Upf/z16j/8dWm/+3OoP/uz6D/8dGi//HRov/w0KH/&#10;8NCf/+3NnP/qyZb/68qX/+/Omf/z06D/8tKf/+/PnP/11aL/9dSf//PSnf/x0Jv/8s6a/+7Llf/o&#10;w47/5sGM/+W+h//jvIP/5L2E/+zFjP/sxYz/5L2E/+i/h//ov4f/576G/+/Ejf/tw4n/6sKH/+rE&#10;hv/sxIb/7saI//DKi//uxoj/8MeJ/+m9gP/dr3P/2qlu/9+tcv/frHP/26du/9Ogaf/Tnmr/z5pm&#10;/8+XZP/Smmn/1Z1s/9mhcP/ZpHL/1J9t/8yXZf/NmGb/ypVj/8+XZP/Tm2j/05to/9Wdav/Xn27/&#10;1Jxr/8+Zav/Jk2T/yZNk/8aSYv/EkGD/xZFh/8WPYP/Fj2D/wIpb/8WNXv/FjV7/xYxf/8qPY//G&#10;i1//xYpe/8aJXf/Cg1j/xIVa/8iIXP/IiFz/xoZY/8iIWv/EhVn/vn9T/7+AVP/EhVn/xIVa/8mK&#10;Xv/LjmH/zJJk/8qQYP/IkF//ypJh/8SMW/+8hFP/wohY/8WLW//JjF3/0ZRl/8iLXP/GiVr/v4FS&#10;/71+Uv+7fFH/vH1S/7+AVf/Cg1j/xode/8WGXf/AgVj/wIFY/7+AV//Af1f/v35W/8B/V//BgFj/&#10;v4BX/71+Vf+/gFf/vn9U/7d6Tv+8f1P/vIFV/7yBVf+9hFf/uYBT/7mAU/+5gFP/t4FV/7eBVf+4&#10;glb/vIVc/7eAV/+2fFT/u4BW/7+BWP+/gFX/vH1S/7t6UP/FhFr/wIFW/7t8Uf+9flP/vH1S/7+A&#10;Vf/EhVn/woNX/75/U/+7flL/vH9T/72AVP+9gFT/vH9T/7x/U/+9gFT/vYBU/7l7Uv+7fVT/vX9W&#10;/7l+VP+6f1X/u4BW/7p/Vf+7gFT/u4BU/7p/U/+8f1P/u3xR/75/U/+/f1P/wIBU/8CAVP/Dg1f/&#10;vn5Q/7t7Tf+9fU//voBR/71/UP+9gFH/voFS/72AUf/ChVj/woVY/72AU/+5ek//unlP/716UP+9&#10;elD/vHdO/7t2Tf+5dEv/tXBH/7p1TP+8d07/u3ZN/7p1TP+7dk3/uXRL/7x3Tv+4c0z/unJK/7py&#10;Sv+3b0f/uXFJ/7hxR/+1bkT/tG1D/7hxR/+4c0z/t3JL/7dyS/+4ck7/uHJO/7dxTf+1cEn/unJK&#10;/711Tf+9dU3/u3NN/7tzTf++dlD/wXlT/8J5Vv/AeFL/vHZS/7hyTv+8eFP/uXhS/7t6Uv+9fFb/&#10;vXxW/79+WP+/flj/unZR/7p2Uf+5dVD/tW9L/7pxTv+9dFH/v3RU/71yUv+5bE7/uWxO/7lsTv+7&#10;cFD/u3BQ/7twUP+6b0//uW5O/7pvT/+7cFH/u3BR/7twUf+6cFP/vXNW/8F3Wv+8clX/vXNW/8F3&#10;Wv++d1n/unNX/7dyVf+2cVT/tnNW/7t4W/+5dln/uHNW/753W//Adlv/vXJV/7luUf+7blL/wHNX&#10;/8BzV/+/clb/vHFU/7twU/+7cFP/unBV/7huU/+7cVb/u3FW/790V/++c1T/vG9R/7ltTf+4aUr/&#10;uWpJ/8BxUP/HeFn/wXRW/79yVP+8cVT/um5W/71xWf+6cFf/uG5V/7txWP+8cln/u3FY/71zWv/B&#10;d17/v3Nb/79zW//Dd1//wHZd/8B2Xf/Bd1z/w3le/8F3XP/Adlv/wHZZ/8F3Wv/Adln/v3RV/8J3&#10;Wv/Ge17/y35i/82AZP/NgGT/yH1g/8Z7Xv/HfF//xXtg/8l/ZP/Jf2T/xn9j/8N8YP/Bel7/vndb&#10;/8B5W//HgGL/x4Fg/8R+Xf/DfVz/w3xe/8R9X//HgGL/xX5g/8Z/Yf/Ff17/x4Fg/8aAX//HgWD/&#10;z4lo/9CJa//Ce13/wXpc/8eAYv/MhWf/y4Vk/8+JaP/Qimn/z4lo/8+JaP/Qimn/zYdm/8V/Xv/J&#10;g2L/y4Vk/8qDZf/AeVv/wHlb/794Wv/AeVv/xX5g/8Z/Yf/GgF//wXxb/8F/XP/FhF7/z5Bn/9OW&#10;av/Pkmb/yo1h/8aJXf/IimH/yYlj/8eHYf/Dg1//w4Nf/8aGYv/Kimb/xIRe/8aGYP/IiGL/yopk&#10;/8uLZf/FhV//woJc/8OEW//KimT/zIxm/8uLZf/Dg1//woJe/8CAXP/Cgl7/wYFb/8CCW/+/gVr/&#10;wYNc/8CFXf+9glr/un9X/76CXf+/g17/vYFc/7t/W/+4flj/u4Fb/7uEW/++h17/xpFl/8eTZP/G&#10;kmP/xZFh/8aSYP/Om2b/1KFs/8uYYf+6h1D/vYpR/8OQV//HlF3/yZZf/8qXYP/Ml2H/y5Zg/8WQ&#10;Wv/Ai1f/vopY/7qHWv+7iF3/vIle/7uKYf+2hVz/rn5W/7CAWv+vgV//roBf/6+BYP+vhGT/r4Rk&#10;/6+EZP+of1//qH9f/6h/X/+pgGD/q4Ji/62BZP+pfWD/qHxf/6t+Yf+tgGP/rX5i/6t8Yv+rfGL/&#10;rHph/6x6Yf+tel//qndc/6xzWP+tdFf/rnVY/7F2WP+rcFL/qW1R/6ltUf+pbVH/q25S/69yVv+t&#10;bVL/qGhN/6pqT/+ubFL/rGxT/6dnTv+oaE//qGhP/6VlTP+lZUz/pmhP/6dpUP+naVD/qGpR/6dp&#10;UP+kZk3/pGZN/6RmTf+jZUz/o2VM/6hrT/+rblL/qmpP/6dnTP+qak//rGxR/69uUv+ubVH/qmlN&#10;/61tUv+xcVb/sHBV/6xsUf+ublP/snJX/7R0Wf+tbVL/rGxR/61tUv+vb1T/rm5S/6xsUP+yclb/&#10;snFV/7FwVP+vblL/r25S/69uUv+vbVP/rW1S/61vVv+ucFf/rG5V/61vVv+vcVj/rW9W/6xuVf+x&#10;cVj/sXFY/7BwV/+wcFf/r29W/7FxWP+vb1b/r29W/6xwWP+tcVn/q3Fb/6pwXP+lbFj/qXBc/610&#10;YP+ocVz/p3Bb/6dwW/+mb1r/o2xX/6JrV/+ia1f/omtX/6BsV/+ZZlH/k2NP/5VmUv+bbVb/roJp&#10;/wABAP8AAQD/AAEA/wABAP8AAQD/6du4/+bYtf/p2rn/69y7//Dgvv/v373/79+9//TkwP/v37v/&#10;6Nmy/+vctf/u4Ln/8OK7//Tmv//77sT/+ezC//XovP/15rv/9OW6//DesP/v3a//79qt/+3Yq//t&#10;2Kv/7dir/+/arf/037L/+OO2//jis//y2qz/7dWn//HWqf/z2Kn/9Nip/+3Rov/w0aP/8tOl//LT&#10;pP/y06T/9dan//XXpf/szJv/7c2c//XVpP/62qn/9tal//TUo//11aT/89Kf//DPmv/vy5f/68eT&#10;/+rFkf/nwo7/57+L/+O7h//jvIX/47yF/+W+h//pwon/6cKJ/+jBiP/rwor/6sGJ/+zDi//txYr/&#10;7MSJ/+zEif/uyIr/8MqM/+/Ljf/vyYv/7MSH/+W4ff/dr3T/1aZu/9eka//XpGv/26hx/9ajbP/U&#10;n2v/z5pm/82YZP/Qm2n/0p1r/9Wgbv/XoXL/1aFx/8+ba//Ll2f/zJdl/86ZZ//Pmmb/0ppn/9ae&#10;a//Xn2z/1p5r/9Sca//QmGf/zJRj/8mRYP/IkF//zZNj/82TY//Jj2H/xIpc/8GHWf/EiV3/xYpe&#10;/8OIXP/DiF7/w4he/8SGXf/ChVn/xIdb/8WIXP/Eh1r/xYhb/8WGWv/Cg1f/wYJX/8GCV//Bglf/&#10;xIVa/8mMYP/LjmL/zJJk/8qSY//JkWL/x49e/8KKWf+9hVT/wIZW/8aMXP/OkWL/z5Jj/8+SY//F&#10;iFn/wIJT/71+Uv+9flP/v4BV/8CBVv/Bglf/w4RZ/8SFWv+/gVj/vH5V/76AV//Agln/wIFY/8GC&#10;Wf/Bgln/woNa/8KEW//Bg1r/wIJZ/7+BWP++gFf/un9V/7p/Vf+8g1b/uoFU/7qBVP+8g1j/t35T&#10;/7h/VP+4f1T/uoBY/7qAWP+6gFj/vYJY/7yBV/++gFf/vX9W/75/VP+9flP/v4BV/8GCV//BhFj/&#10;xIdb/8WGWv/Eh1r/xodb/7+CVf+8f1L/vYBU/7x/U/+/glb/voFV/7+CVv++gVX/vYBU/76BVf+/&#10;gFX/wIFW/8CBVv/BhFj/wYRY/72CVv/BhFj/voFU/76BVP++f1P/vn9T/71+Uv/AgVX/wYJW/7+A&#10;VP/AgVX/vn9T/75/U//AgFT/v4BU/8CBVf+/gFT/vYBT/7t+Uf+9gFP/v4BU/7x9Uf+7e0//unpO&#10;/7t7T/+9ek//vXpQ/7x5Tv+8d07/unVM/7p2Sf+6dkn/u3ZN/714T/+8d07/vXhP/793T/+4cEj/&#10;tm5G/7lxSf+4cEj/uXFJ/7txSv+4cEj/tm5G/7pySv+8dEz/vnZQ/7t1Uf+5c0//uXNP/7lzT/+2&#10;cEz/t3FN/7lzT/+6dFD/unRQ/7p0UP+7dVH/vHZS/713U/++eFb/u3VT/7lzT/+9d1P/unZR/7l1&#10;UP+6dlH/wHpY/8J8WP++eFb/t3FP/7VvTf+0bkz/tm1K/7tyUv+7cFD/u3BR/7twUf+7cFH/u3BR&#10;/7pvUP+7cFH/u3FU/7xyVf+8cVL/uW9S/7txVP+7cVT/u3FW/7pwVf+6cFX/u3FW/7xyV/++dFn/&#10;wHZZ/8F3Wv+9dlj/vXZY/7t2Wf+6dVj/vXhb/714W/++d1v/wHld/8V7YP/Bdln/vHFU/7pvUv++&#10;cVX/wXRY/8F0WP+8cVL/uW5P/7luUf+7cFP/v3RX/75zVv/AdVj/xnte/8V4XP/Ed1v/wXRW/75x&#10;U/+5bE7/u25Q/7xvUf+/clT/v3RX/75zVv+9clX/vHFU/7xwWP+7b1f/vHBY/79zW//AdFz/wHRc&#10;/8N3X//Ddlz/v3JW/8BzV//Cd1r/wndY/8N4Wf/Cd1j/wXZX/8J4W//Eel3/w3lc/8J4W//Bd1r/&#10;wHZb/8V7YP/IfWD/yn9i/8l+Yf/IfWD/w3hb/8B1WP/Fe2D/zoRp/8yCZ//Jf2T/yX9k/8J6Yf++&#10;d1v/u3RY/712Wv/Gf2P/x4Bi/8R9X//Belz/wHlb/8J7Xf/DfF7/xX5g/8eAYv/IgWP/yIJh/8iC&#10;Yf/HgWD/yIJh/8uFZP/MhmX/yYNi/8aAX//HgWD/x4Fg/8yGZf/LhWT/zIZl/8uFZP/LhWT/zIZl&#10;/8aAX//Ef17/xoFi/8yFZ//FfmD/wntd/8J7Xf+/eFr/w3xe/8Z/Yf/JhGP/xYNh/8KCXv/FhWH/&#10;zY9o/82SaP/PlGr/yY5k/8OIXv/Ji2T/zI5n/8mJY//FhWH/xIZh/8iKZf/IimX/xIZh/8WHYv/I&#10;imX/y4tn/8uLZf/JiWP/xIRe/8KCXP/GhmD/z49p/9KSbP/GhmD/xoZi/8eHY//FhWH/woJe/7+B&#10;XP+/gVz/wIRf/8CEX/+/g17/wYVg/8GFYP++gl3/vYFd/7p+Wv+6gFv/u4Fb/7mCW/+9hl3/xpBk&#10;/8iUZf/JlWb/xpJg/8eUX//ap3D/5rF7/92mbv/DjFT/vYpT/8GOV//EkVr/x5Rd/8mWYf/Kl2L/&#10;zJlk/8eUX//Cj1r/vopY/7qHWv+7i13/vItg/76NYv+6iWD/tINa/7GBWf+2hmL/uIdm/7KEY/+w&#10;gmH/sYNi/66DY/+tgmL/rIFh/6uCZP+qgWP/qYBi/6uCZP+pfWD/qn5h/6p+Yf+rfWP/qnxi/6d5&#10;X/+pemD/rH1j/6p7Yf+reWD/qnhd/6h1Wv+pdlv/q3hd/6t1W/+oclj/q3FZ/6txWf+qblT/qmxT&#10;/69xWP+xcVj/rGxT/6trUv+ra1L/rW1U/6dpUP+naVD/p2lQ/6VnTv+jZUz/pGZN/6RoTv+naVD/&#10;p2lQ/6dpUP+kZk3/rG5V/6dpUP+kZk3/pGZN/6hqUf+sbFH/rW1S/65uU/+sbFH/rWxQ/69uUv+v&#10;blL/rm1R/65tUf+vblL/r29U/6xsUf+tbVL/r29U/7R0Wf+vb1T/rGxR/61rUf+wblT/r21T/65s&#10;Uv+xb1X/sG5U/7BuVv+wblb/rmxU/65sVP+ubFT/rGxT/65uVf+tbFb/rWxW/6puVv+qblb/r25Y&#10;/65tV/+vblj/rm1X/61sVv+tbVT/rW1U/69vVv+sblX/rG5V/6tvV/+qcFr/q3Fb/6huWP+mblf/&#10;qXFa/6lxWv+lbln/pG1Y/6RtWP+kbVj/o2xX/6NsWP+jbFj/omtX/59rVv+aZ1L/lWVR/5JkTf+Y&#10;alP/r4Nq/wABAP8AAQD/AAEA/wABAP8AAQD/6926/+rbuv/t3r3/7t++//Hhv//x4b//79+9//Hh&#10;vf/v37v/6922/+zet//v4br/7+O7//frwf/778X/+ezC//Pmuv/05br/8uS3/+/dr//w3rD/792v&#10;/+/arf/t2Kv/7dir//LdsP/34rX/9+K1//bgsf/x2av/7tao//HZq//z2Kv/8teo//LWp//y1qf/&#10;89eo//TYqP/z16f/99mn//PVo//tzZz/7s6d//PTov/316b/99em//bWpf/31qP/786b/+vHk//q&#10;xZH/5cCM/+S/i//nv4z/5r6K/+S8iP/lvof/5L2G/+W+h//owYj/6MGI/+nCif/qwYn/6sGJ/+3F&#10;iv/txYr/68OI/+vEif/vyYv/78mL//DKjP/wyI3/6L6E/+W4f//drnb/16Rr/9ajav/YpW7/2qdw&#10;/9ilbv/VoGz/055q/9CbZ//Qm2n/055s/9Wgbv/Tn2//059v/8+ba//Ll2X/zJdl/86ZZf/NmGT/&#10;0Zlm/9Wdav/Wnmv/1Z1q/9KaZ//Smmn/zZVk/8qSX//Nk2P/0pho/9OZaf/Nk2X/w4ZZ/76BVf/C&#10;h1v/xIld/8GDWv/Agln/woRb/8SGXf/DiFz/w4hc/8WIXP/Eh1r/xYhb/8OGWf/Ag1f/v4JW/8CD&#10;V//Ag1f/woVZ/8eKXv/IjWH/zZJm/8uTZP/Hj2D/woxd/8CLWf/BiVj/w4lZ/8iOXv/OkWL/zpFi&#10;/9CTZP/GiFn/v4FS/71+Uv+8fVL/v4BV/8GCV//AgVb/wYJX/8OEWf+/gVj/vX9W/7+BWP/Agln/&#10;wIJZ/8CCWf/Agln/wIJZ/8OFXP/Bg1r/wYNa/8CCWf++gFf/uH1T/7Z7Uf+4f1T/uoFU/7yDVv+6&#10;gVT/t35T/7h/VP+4f1T/uoFW/7uAWP+9glj/voNZ/7yBV/+6f1X/vH5V/72AVP++f1T/v4BV/7+A&#10;Vf/Bglf/xIVZ/8WGWv/Gh1v/x4la/8KDV//AgVX/v4JV/72AVP+/glb/v4JW/8GEWP+9gFT/vYBU&#10;/7+AVf/AgVb/wIFW/8GCV//Cg1j/woNY/7+CVv/Ag1f/voFU/8CBVf+/gFT/v4BU/75/U//Bglb/&#10;wIFV/75/U/+/gFT/wIFV/8GCVv/Bglb/wYJW/8GCVv++f1P/vYBT/72AU/+8f1L/vX5S/7t8UP+7&#10;e0//u3tP/7x8UP+9ek//vXpQ/757UP++ek3/u3dK/7p2Sf+6dkn/u3ZN/7x3Tv+8d07/v3hO/7x0&#10;TP+4cEj/t29H/7lxSf+5cUn/uXFJ/7pwSf+4cEj/t29H/7tzTf+7c03/vXVP/7p0UP+4ck7/uHJO&#10;/7hyTv+3cU3/uHJO/7lzT/+7dVH/u3ZP/7t2T/+7dVH/u3VR/7t1Uf+9d1X/u3VT/7t1U/++eFb/&#10;unRS/7dxTf+3cU//unRS/7t1U/+5cE3/uG9M/7VsTP+1bEz/t25O/7lvUv+6b1D/u3BR/7twUf+7&#10;cFH/u3BR/7pvUP+6cFP/unBT/7txVP+7cVT/unBT/7xyVf+8clf/vHJX/7pwVf+7cVb/vHJX/7tx&#10;Vv+/dVr/wnhd/8J4W/++d1n/vndZ/7p1Vv+7dln/vXZa/712Wv+8dVn/vndb/8Z7Xv+/dFf/vHFU&#10;/7tuUv+/clb/wXRY/8BzVf+7cFH/um9S/7twU/+/dFf/wXZZ/8F2Wf/Cd1r/xnte/8d6Xv/Ie1//&#10;w3ZY/75xU/+8b1H/vXBS/7lsTv+4a0//vXJV/75zVv+/dFf/wHVY/790V/+9clX/wHRc/8R4YP/E&#10;eGD/xHdd/8V4Xv/Ac1f/v3JW/8BzV//CdVf/wndY/8J3WP/Cd1j/wndY/8R5Wv/Fe17/w3lc/8J4&#10;Xf/CeF3/wnhd/8V7YP/GfF//x3xf/8V6Xf/HfF//w3hb/8F2Wf/Eel//zIJn/8l/ZP/Jf2T/yX9m&#10;/8N5YP+9dlr/vHVZ/753W//EfWH/xX5i/8N8YP/Bel7/wXpe/8J7X//Belz/xH1f/8eAYv/Gf2H/&#10;xX9e/8eBYP/IgmH/yIJh/8yGZf/PiWj/y4Vk/8aAX//HgWD/yYNi/82HZv/LhWT/yYNi/8eBYP/F&#10;f17/yIJh/8aBYv/Ef2D/xH9g/8iDZP/FfmD/w3xe/8F6XP+9dlj/v3ha/8V+YP/KhWT/xYNh/8CA&#10;XP/GhmL/zI5p/8WKYv/HjGT/xIlh/8OIYP/Ji2T/y41m/8mJY//Hh2P/xohj/8eJZP/Gh2T/xIZh&#10;/8WHYv/IimX/yopm/8mJZf/IiGL/x4Zg/8SEXv/FhV//zIxm/9SUbv/IiGL/x4dj/8iIZP/IiGT/&#10;woRf/7+BXP+/gVz/v4Ne/8GFYP+/g17/v4Ne/8GFYf+9gV3/vIBc/7h8WP+7f1v/uoBb/7qAWv+8&#10;hVz/w4xj/8OPYP/FkWL/xJBe/8qVX//dqHL/7bZ+/+y1ff/MlV3/wotT/8KPWP/EkVz/xpNe/8aT&#10;Xv/Fkl3/ypZk/8iUYv/CkF3/u4lW/7mJW/+9jV//v49h/7+OY/+8i2D/toVc/7KBWP+5iWP/uopm&#10;/7aFZP+wgmH/sYNi/7CDZP+ug2P/rIFh/6uCZP+qgWP/qYBi/6uCZP+rf2L/rYFk/6yAY/+rfWP/&#10;qnxi/6h6YP+pemD/rX1m/6l6YP+oeV//p3he/6d1Wv+odlv/rHle/6l2W/+oclj/qXNZ/6txWf+o&#10;bFL/qGpR/7ByWf+ycln/q2tS/6lpUP+paVD/q2tS/6dpUP+naVD/qGpR/6VpT/+iZkz/o2dN/6Jm&#10;Sv+kaEz/pWlN/6dpUP+lZ07/rG5V/6dpUP+maE//pmhP/6hqUf+sbFP/rW1S/65uU/+qak//q2tP&#10;/65uUv+ublL/q2tP/6pqTv+ra0//r29U/6xsUf+sbFH/rm5T/7NzWP+wcFX/rW1S/61tUv+vb1b/&#10;rm5V/69tVf+wblb/rWtT/61rU/+wblb/rmxU/65sVP+ta1P/rGxT/6xsU/+sa1X/rWxW/6ltVf+t&#10;bFb/r25Y/65tV/+tbFb/rWxW/6xrVf+ra1L/q2tS/6psU/+pa1L/qm5W/6huWP+nbVf/p21X/6Zs&#10;Vv+mblf/qXFa/6lxWv+jbFf/o2xX/6NsV/+jbFf/omtW/6RtWf+jbFj/oWpW/55qVf+aZ1L/l2RR&#10;/5FjTP+UZk//qHxj/wABAP8AAQD/AAEA/wABAP8AAQD/6926/+zeu//t3r3/7d69//XnxP/z5cL/&#10;8+XC//Lkv//w4r3/7+G6//DkvP/y5r7/9urC//3xyf/98cf/+u7E//TpvP/z5rr/8+W4//Lhtf/z&#10;4LX/9OK0//Hes//u2az/8dyv//fitf/25Lb/9eCz//Pesf/x2av/8dmr//HZq//z2Kv/8teo//TZ&#10;qv/12qv/9dqr//XZqf/z16f/89el//LUov/tzZz/7Myb//LSof/01KP/99aj//fWo//y0Z7/6MSS&#10;/+fCjv/nwo7/57+M/+a+i//owIz/5r6K/+a+iv/mv4j/6MGK/+jBiv/owYr/58CH/+rDiv/ux47/&#10;8MmQ//DJjv/txov/6sOI/+3Hif/uyIr/68WH/+vDhv/qwIb/5bh//+Gyev/VpnD/0qFp/9ekbf/c&#10;qXL/26hx/9mmcf/Xom7/16Ju/9eicP/VoG7/1J9t/9agcf/Snm7/z5tr/8yYZv/Ml2X/zpll/86Z&#10;Zf/NmGT/z5dk/9Wdav/VnWr/1Z1q/9aea//VnWr/05to/8+XZP/Vm2v/2qBw/9Wba//LkWH/wYdZ&#10;/7+EWP/Ch1v/xIld/8KEW//Agln/w4Vc/8WIXP/EiV3/wodb/8KHW//Ch1v/xYhc/8KFWf/Ag1f/&#10;v4JW/7+BWP/Agln/wYNa/8SGXf/HjGD/zpNn/86VaP/IkGH/xo5f/8ePYP/JkWD/yY9f/8mPX//N&#10;kGH/zZBh/82QYf/FiFn/v4JT/75/U/+7fFD/vX5T/8CBVv/AgVb/wIFW/8OEWf/EhVr/wYNa/8GD&#10;Wv/Bg1r/wYNa/8KEW/++g1n/wIJZ/8OFXP/Bg1r/wIJZ/8CCWf/Bg1r/un9V/7h9U/+4f1T/uoFU&#10;/7mDVf+3gVP/t35T/7h/VP+8gVf/voNZ/72CWP++g1n/vYJY/7uAVP+6f1X/u4BU/72AVP+/glb/&#10;v4JW/76BVf/Bglb/xIVZ/8WGWv/Fh1j/xohZ/8KEVf/Bglb/wIFV/72AU/+/glb/vYJW/7+EWP+9&#10;gFT/voFU/8CBVv/Bglb/woNY/8OEWf/DhFn/w4RZ/8CBVv/AgVb/v4BU/7+AVP+9flL/vn9T/7+A&#10;VP/AgVX/vn9T/71+Uv+/gFT/wYJW/8GCVv/Bglb/wYNU/8KEVf++f1P/vn9T/7+AVP++f1P/vn9T&#10;/71+Uv+6e0//vHxQ/719Uf+8fFD/u3tP/716T/+9ek//undM/7p2Sf+8eEv/vXhP/7x3Tv+8d07/&#10;vXhR/7p1Tv+4ck7/tnBM/7hwSv+5cUv/uXFL/7lxS/+5cUv/t29J/711T/+9dU//vXVP/7hyTv+3&#10;cU3/uXNP/7lzT/+6dFD/u3VR/7t1Uf+8dlL/u3ZP/7x3UP+8d1D/u3VR/7p0UP+7dVP/unRS/7t1&#10;U/+/eVf/unRS/7hvTP+5cE3/vHNQ/7hvTP+1bEz/uG1N/7VsTP+5bk7/uW5P/7pvUP+7cFH/vHFS&#10;/71yU/+8cVL/uW5P/7ZsT/+2bE//t21Q/7txVP+7cVT/unBT/7xyVf+8cVT/unBV/7lvVP+6cFX/&#10;vXNY/7xyV/+/dVr/w3le/8J4W/++d1n/vndZ/7x1V/+6c1f/vHVZ/7lyVv+4cVX/vXNY/8F2Wf+/&#10;dFf/vnFV/71wUv+/clT/vnFT/7xvUf+/dFX/wXZX/8J3Wv/Cd1r/wHVY/790V//Cd1r/xnte/8d8&#10;X//Hel7/w3Za/79yVv+/clb/v3RX/7pvUv+3a1P/um5W/71yVf/AdVj/wXZZ/8B1WP+/dFf/wXZZ&#10;/8F1Xf/AdFz/wnVb/8V4Xv/CdVv/wHNX/8R0Wf/BdFj/wnVX/8BzVf+/dFX/xHla/8d8Xf/HfF3/&#10;xHpf/8J4Xf/CeF3/w3le/8l/ZP/IfmP/xXtg/8N5Xv/Fe2D/w3le/8F3XP/DeV7/xnxj/8Z8Y//K&#10;gGf/zIJp/8R6X//DfGD/xn9j/8iBZf/Hf2b/w35h/8N+Yf/EfWH/xX5i/8R9Yf/Ce13/xH1f/8eA&#10;Yv/Gf2H/xH1f/8eAYv/IgmH/yYNi/86IZv/Ri2n/yoRi/8V/Xf/HgWD/yYNi/82HZv/LhGb/xn9h&#10;/8R9X//DfF7/xoBf/8iBY//FgGH/xoFi/8eCY//DfF7/w3xg/8J7Xf/AeVv/wHlb/8V/Xv/Ig2L/&#10;w4Ff/8KAXv/Hh2P/zIxo/8eJYv/Ehl//xohh/8mLZP/KjGX/yYtk/8mJY//IiGT/x4dj/8aHZP/G&#10;h2T/xIVi/8GCX//Gh2T/yopn/8mJZf/IhmP/yIZj/8aGYP/GhmD/yYlj/82NZ//KjGf/xohj/8aI&#10;Y//HiWT/xIVi/72BXf+9gV3/v4Nf/8SIZP/AhGD/v4Nf/8CEYP+/gF3/vX5b/7Z6Vv+6flr/uoBb&#10;/7qAWv+6g1z/vYZd/8CLX//Dj2D/w49f/8uWYv/WoWv/5ax1/+yzfP/Nll7/wo1X/8aRW//Fkl3/&#10;wo9a/76KWP+9iVf/xJJf/8SRYv+/jF3/uodY/7mJW/+/j2H/wJBi/7+PYf+8i2D/tYRZ/7GAV/+7&#10;imL/voxn/7mJZf+zgmH/sYNi/7KEY/+wg2T/roNj/6uCZP+pgGL/qYBi/6uCZP+pgGL/q4Jk/66C&#10;Zf+qfmP/qnxi/6p8Yv+qfGL/q3xi/6d4Xv+neF7/pndb/6Z3W/+oeV3/q3le/6h2W/+mdFn/pnNY&#10;/6hyWP+la1P/p2tR/69zW/+vc1v/qmlT/6hoT/+ra1L/qWtS/6dpUP+malD/qGxS/6VpT/+jZ03/&#10;pGhM/6NnS/+kaEz/pmlN/6dqTv+maE//qWtS/6hqUf+oalH/p2lQ/6dpUP+sbFP/rm5T/65uU/+s&#10;bFH/q2tP/6xsUP+ublL/rGxQ/6trT/+qak//rm5T/65uU/+ublP/rm5V/65uVf+vb1b/r29W/65u&#10;Vf+ublX/rm5V/69tVf+wblb/rWtT/6xqUv+vbVX/sG5W/65sVP+ubFT/rGxT/6xsU/+sbFP/q2pU&#10;/6ppU/+ubVf/sG9Z/65tV/+ralT/rGtV/61sVv+sbFP/qGpR/6hqUf+qbFP/qm5U/6huWP+mbFb/&#10;pGpU/6RsVf+mblf/qnJb/6pyW/+jbVX/o2xX/6JrVv+ia1b/oWpV/6RtWP+lbln/omtX/59rVv+a&#10;Z1L/l2RR/5JiTv+PYUr/mm1W/wABAP8AAQD/AAEA/wABAP8AAQD/59q3/+ncuv/u377/7d69//Xn&#10;xP/z5cL/9OjC//Tmwf/u4rz/7+O7//DkvP/16cH/+e3F//zzyv/98cf/++/F//fsv//16Lz/9OW6&#10;//Tjt//z4rf/9OK0//Hes//t263/8N6w//flt//35bf/9OK0//Pesf/w2qv/8tqs//Pbrf/y2qz/&#10;8dmp//Xaq//226z/9tus//Taqf/02Kj/89el//LUov/tzZz/68ua/+3NnP/y0Z7/9NOg//PSn//v&#10;y5n/5sKQ/+XAjP/owI3/6cGO/+nBjf/owIz/57+L/+e/i//lvof/6cKL/+nCi//pwov/6MGI/+vE&#10;i//wyZD/88yT//LLkP/ux4z/7MWK/+/HjP/txYr/57+E/+W7gf/jtn//4LF7/92sdP/Uo2v/1KFs&#10;/9ilcP/ap3L/2qdy/9qncv/Yo2//16Ju/9ijcf/Un23/055s/9SgcP/RnW3/z5lq/8uWZP/Ml2X/&#10;z5pm/82YZP/LlmL/zZVi/9Oeav/Un2v/1aBs/9Wgav/WnWj/1p1o/9WcZ//aoG7/3KJw/9OZaf/K&#10;kGD/w4lb/8OIXP/Fil7/xIld/8GDWv/Agln/woRb/8WIXP/Eh1v/w4Za/8OGWv/FiFz/xYhc/8KF&#10;Wf/Ag1f/wIFY/8GCWf/Cg1r/woRb/8OFXP/EiV3/y5Bk/86VaP/JkWL/yJBh/8mRYv/Lk2T/ypBi&#10;/8iOXv/GjFz/x4pb/8WIWf/Dhlf/v4JT/7+AVP+8fVH/vX5T/8CBVv/Bglf/wIFW/8GCV//Fhlv/&#10;w4Rb/8KDWv/ChFv/woRb/8GGXP++g1n/vYJY/8KEW//Agln/v4FY/8CCWf/Bg1r/voBX/7uAVv+5&#10;gFP/uYNV/7mDVf+3gVP/t35R/7d+U/+8gVf/voNZ/7+BWP+/gVj/voFV/7+CVv+9gFT/vIFV/7uA&#10;VP+/glb/wINX/8CDVv/BhFf/w4ZZ/8SGV//Ehlf/w4VW/8KEVf/ChFX/wIFV/76BVP+/glX/vYNV&#10;/76EVv+9gFP/v4JV/8CBVv/AgVX/wIFW/8OCWP/Dglj/woFX/8CBVv/AgVb/wIFV/7+AVP+8fVH/&#10;vn9T/8CBVf/Bglb/v4BU/7+AVP+/gFT/wYJW/8GCVv/Bg1T/wYNU/8KEVf+/gFT/vn9T/7+AVP+/&#10;gFT/vn9T/71+Uv+7fFD/vX1R/719Uf+9fVH/vHxQ/716T/+9ek//uXZL/7t2Tf+8d07/vXhP/7x3&#10;Tv+6dU7/u3ZP/7l0Tf+4ck7/t3FN/7ZwTP+3cU3/uHBK/7hwSv+4cEr/tm5I/711T//AeFL/wXlT&#10;/7p0UP+4ck7/u3VR/7p0Uv+7dVH/vXdT/7x2Uv+8dlL/vHdQ/7t2T/+6dU7/u3VR/7p0Uv+6dFL/&#10;uXNR/7hyUP++dVL/vHNQ/7hvTP+6cU7/vHJP/7dtSv+2a0v/tmtL/7luT/+6b1D/uW5P/7twUf+8&#10;cVL/vXJT/71yU/+7cVT/t21Q/7dtUP+1a07/tmxP/7pwU/+6cFP/unBT/7txVP+7cFH/uW9S/7pw&#10;Vf+7cVb/vXNY/71zWP+9c1j/vndb/712WP++d1n/vXZY/7x1V/+6c1f/uXJW/7hxVf+2b1P/vHJX&#10;/75zVP++c1T/vnNU/71wUv+9cFL/vG9R/7ptT//AdVb/xHla/8Z7Xv/DeFv/vXJV/71yVf/AdVj/&#10;xXpd/8J3Wv/AdVj/vnNW/790V/++clr/vXFZ/7puVv+6blb/vHBY/79zW//AdVj/v3RX/790V/+/&#10;dFf/wHVY/79zW/+9cVn/vnJa/8V4Xv/Ed13/w3Zc/8V1Wv/Ac1f/wHNV/71wUv+9cFL/xHla/8d8&#10;Xf/HfF3/xnte/8J4Xf/Bd1z/wnhd/8h+Y//Jf2T/xXtg/8R6X//DfGD/xHpf/8N5Xv/DeV7/xXti&#10;/8d9ZP/Mgmn/zoRp/8l/ZP/Jgmb/zYZq/86Ha//Hf2b/wnxi/8J8Yv/Gf2P/yIFl/8Z/Y//EfWH/&#10;w3xg/8V+YP/FfmD/xX5g/8aBYv/Ig2L/yYRj/8uHZP/NiWb/yIRh/8V/Xf/GgF//yIJh/8yGZf/M&#10;hWf/xn9h/8N8Xv/DfF7/xn9h/8eAYv/GgWL/yINk/8eCZf/EfV//xH1h/8V+YP/FfmD/w3xe/8aA&#10;X//GgWD/w35d/8R/Xv/IhmT/yohl/8ODX//Cgl7/xohh/8yMZv/NjWf/y4tl/8eHYf/HiWT/xohj&#10;/8WGY//FhmP/xIVi/8OEYf/GhmP/x4dk/8mJZf/Jh2T/yohl/8qKZv/IiGT/x4dj/8aGYv/KjGf/&#10;yIpl/8SIZP/Dh2L/v4Nf/72BXf++gl7/v4Nf/8SIZP/AhGD/v4Nf/7+DX/++f1z/vX5b/7d7V/+7&#10;f1v/u4Fc/7qAWv+6g1z/vIVc/8ONYf/HkWP/w41e/8aRX//Lk2D/1Jtm/9yjbv/NlF//x5Jc/8iT&#10;Xf/Hkl7/xJBe/7yIVv+5hVX/v4tb/8GOX/++i1z/uIhY/7mJW/+/j2H/wpJk/8KSZP+7i13/toVa&#10;/7KBWP+6iWH/vIpl/7uJZv+1hGP/s4Ji/7OFZP+xhGX/roNj/62BZP+pgGL/qYBi/6qBY/+nfmD/&#10;qYBi/6qBY/+pfWL/qX1i/6p8Yv+qfGL/qHpg/6Z4Xv+oe17/p3pd/6h5Xf+pel7/qHld/6h2W/+m&#10;dFn/pnNY/6lzWf+nbVX/qW1T/6xyXP+vc1v/pmpS/6VpUf+pbVX/qm5W/6ZqUP+malD/qGxS/6Zq&#10;UP+kaE7/pWlP/6RoTv+jZ0v/pWdO/6VnTv+jZUz/p2lQ/6hqUf+naVD/pWdO/6ZoT/+sbFP/r29W&#10;/69vVv+tbVL/rGxR/6trT/+sbFD/rW1S/61tUv+qak//rGxR/6psU/+sblX/qmxT/6trUv+vb1b/&#10;sHBX/65uVf+tbVT/rW1U/61tVP+wblb/sG5W/65sVP+ubFT/sW9X/7FvV/+vbVX/q2tS/6xsU/+t&#10;bVT/qWlQ/6lpUP+tbFb/rm1X/61sVv+ralT/rGtV/61tVP+sbFP/qWtS/6hqUf+qbFP/q29V/6dt&#10;V/+mbFb/pWtV/6RsVf+mblf/qHBZ/6hyWv+jbVX/omtW/6JrVv+halX/oWpV/6NsV/+lblr/omtX&#10;/55qVf+cZ1X/mGVS/5NjT/+NXkr/lGZP/wABAP8AAQD/AAEA/wABAP8AAQD/6968/+rdu//r3rv/&#10;7eC9//Llwv/16cP/9+vF//Lmvv/s4Lj/7uK6//Hlvf/37sX/+O/G//nwx//99Mn//PPI//nuwf/z&#10;6Lv/8OO2/+/htP/047j/8N+0//Ddsv/u27D/8t+0//Xit//35bf/9+K1//Tfsv/v2ar/8tqs//Xd&#10;rf/23q7/+OCw//berv/03Kz/9duq//Taqf/23Kn/8NSi/+/Rn//ry5r/68ua/+zLmP/rypf/7MuY&#10;/+/Lmf/vyZj/6sWR/+jAjP/owIz/6sKO/+vEjf/mv4j/5r+I/+a/iP/jvIX/6MGK/+nCif/qw4r/&#10;6sOK/+zFjP/ux47/8MmO/+/HjP/pwYb/68OI//PJj//muYD/37J5/9qrc//ap3D/26hx/9ajbP/S&#10;n2r/1qNu/9qmdP/YpHL/2KRy/9undf/ZpXP/1aFv/9Sgbv/Xo3P/2KR0/9Wic//Ommr/zppq/86Z&#10;Z//Smmf/z5dk/8uTYP/Lkl3/zJNe/9GcZv/WoWv/2aRu/9miav/VnGX/zpVe/8+WX//coGz/15tn&#10;/8+VZf/KkGD/xoxe/8eNX//EiV3/wYZa/8CDV//Cg1j/xYZb/8iJXv/HiF3/xIVa/8SFWv/DhFn/&#10;woFX/8KBV//Dglr/xINb/8WEXP/CgVv/xINd/8CBWP/Gh17/yo1h/82QZP/Jj2H/xoxe/8aMXv/F&#10;i13/xotf/8iLXv/GiVz/xIda/8KFWP/BhFf/v4JV/8GCVv++f1P/vn9U/7+AVf/CgVf/woFX/8SB&#10;V//IhVv/w4JY/8KBV//DhFn/woVZ/7yBVf+7gFT/vYJW/8CFW//Agln/wYNa/8KEW//Bg1r/voNZ&#10;/7+EWv+6gVT/vINW/7yDVv+6gVT/uH9S/7d+U/+7gFb/vIFX/72AVP+9flP/v4BV/8KDWP/AgVb/&#10;voFV/72AU/+/glX/wYdZ/8KFWP/Dhlf/w4ZX/8OFVv/DhVb/woRV/8aGVv/DhVb/v4FS/8CDVv++&#10;hFb/vYNV/76DV/+8gVX/voFV/7+AVf++f1T/vHtR/79+VP/BgFb/wYBW/8KCVv/Cglb/v4BU/71+&#10;Uv+9flL/voBR/8GDVP/DhVb/w4VW/8GDVP/AglP/v4FS/8CAUv/BgVP/wIBS/8CAVP+/gFT/vH1S&#10;/7t8Uf/Bglf/v4BV/71+Uv+9f1D/vHxO/7x8Tv+9fVH/v39T/8B9Uv+7eE3/tnNJ/7t2Tf+7dk3/&#10;unVM/7p1TP+3ckv/uHNM/7x0TP+7c03/vnZQ/7lzT/+4ck7/tG5K/7NtSf+2bkj/t29J/7lvSv/E&#10;elX/yIBa/8F5U/+5c0//v3lV/754Vv+3cU//unRQ/7lzT/+4ck7/v3lV/7ZwTP+2cEz/unRQ/7hy&#10;UP+5c1H/uXNR/710Uf+9dFH/vXNQ/7txTP+7cU7/u3FO/7pwTf+6cE3/tGlJ/7ZrS/+6b0//vHFS&#10;/7twUf++c1T/vnNU/7xxUv+6cFP/unBT/7pwU/+6cFP/uW9S/7ZsT/+2bE//u3FU/7tyUv+7cVT/&#10;unBT/7t0Vv/AeV3/v3hc/7t0WP+6c1f/unNX/7hxU/+9dlj/vXZY/753Wf+9dlj/t3BS/7dwUv+3&#10;bVD/t21Q/75zVP++c1T/v3JU/79yVP+4a03/s2ZI/7lsTv/Ddlj/xXha/8N2WP++c1T/vHFS/7lu&#10;T/+5bFD/vG9T/79yWP+4bFT/uW1V/75yWv+8cFj/um5W/7lvVv+8cln/wHZd/8F2Wf+/dFf/vnRZ&#10;/71zWP++dFn/v3Vc/791XP+/c1z/vnJb/8J2X//Edl//xHdd/8d3Xv/Gdlv/v3JU/7tuUP+8b1H/&#10;xXpb/8l+X//HfF//wnda/750W/++dFv/wnhf/8d9ZP/HfWT/wntf/8J7X//DfGD/wnph/8J6Yf/D&#10;e2L/wnph/8J6Yf/Hf2b/yIFl/8mCZv/LhGj/zodr/86Ha/+/eV//vXdd/8J8Yv/IgWX/yIFl/8Z/&#10;Y//Jf2T/wnhd/794XP/AeV3/w3xg/8qFZv/Qi2z/zolo/8qFZP/Lh2T/yIRh/8WBXv/Dfl3/xoBf&#10;/8Z/Yf/HgGL/x4Bi/8R9X//DfGD/w3xg/8V+Yv/FfmL/yIFl/8mCZv/Gf2P/x4Bi/8iBY//IgmH/&#10;xoFg/8aBYP/GgF//wn1c/8V/Xv/IgmH/xX9e/8J9XP/Cflv/yYVi/9COa//SkG3/y4tn/8iIZP/I&#10;iWb/w4Rh/8WGY//Ki2j/xYZj/8SFYv/EhGH/w4Ng/8WDYP/Egl//yIZj/86Maf/Hh2P/wIBc/8KC&#10;Xv/MjGn/zI1q/8iJZv/ChmL/voJe/7qAW/+6gFv/vYNe/8SIZP/AhGD/v4Bd/8GCX/+/gF3/vX5b&#10;/71+W/+9g17/uoBb/7iBWv+7hF3/v4hf/8KLYv/DjGP/wYhd/7yDVv+/h1j/w4ta/8OLWP/JkV7/&#10;zZVi/82VYv/NlWT/yZFi/8GIW/+3flH/t4FV/7yGWv+7hlr/uoda/7uLXf+/j2H/w5Nl/8SUZv+8&#10;i2D/t4Zb/7eDW/+8iGH/u4di/7mEYv+1g2L/sH5d/7SDY/+2hWX/roFi/62AY/+rf2L/qYBi/6mA&#10;Yv+lfmH/pX1j/6V+Yf+lfF7/p35g/6t/Yv+pfWD/qHte/6d6Xf+pfF//qHte/6l6Xv+pel7/qXdc&#10;/6h2W/+pdlv/p3RZ/6hyWP+pb1f/qW1T/6txW/+vc1v/pmpS/6ZqUv+la1X/pWtX/6VrVf+kalT/&#10;pWtV/6drUf+maE//pmhP/6ZoT/+jZUz/o2VM/6JkS/+kZEv/qGhP/6lpUP+nZlD/pWRO/6NiTP+m&#10;ZU//p2lQ/6psU/+qbFP/qWtS/6ptUf+tcFT/rXBU/6tuUv+malD/p2tR/6ltU/+qblT/qW1T/6dp&#10;UP+qbFP/r29W/65uVf+sbFP/rW1U/69tU/+wblT/rmxS/6poTv+oZkz/sG5W/7BuVv+ubFT/q2lR&#10;/61rU/+ubFT/q2lR/6tpUf+ta1X/rmxW/61rVf+paFL/rWxW/65uVf+sbFP/qWtS/6hqUf+sblX/&#10;rW9W/6dtV/+nbVf/p21X/6VrVf+mblf/pm5X/6RuVv+ibFT/oWpV/6FqVf+jalb/omlV/6FoVf+j&#10;alf/omtX/59nVv+aZVP/l2JQ/5ViUf+QXUz/jVxL/wABAP8AAQD/AAEA/wABAP8AAQD/8OPB/+3g&#10;vv/r3rv/7eC9//Pmw//26cb/+e3H//TrxP/t5L3/8Oe+//fuxf/478b/+O/G//rzyf/+9cz//PXJ&#10;//jtwP/y57r/8OO2//Lkt//x4rf/8+K3//Pit//z4rf/9OO4//bjuP/25Lb/9uG0//Ter//v2ar/&#10;9Nyu//berv/54bH/+uSz//jgsP/336//9t6u//jerf/33az/8tam//LTpP/w0J//786b/+vKl//r&#10;ypf/78uZ//DKmf/tx5b/5sGN/+rCjv/uxpL/7saS/+zFjv/nwIn/58CJ/+jBiv/lvof/58CJ/+nC&#10;if/txo3/7MWM/+zFjP/txo3/7seO/+/HjP/owIX/6sCG//DDiv/esXj/2qtz/9qnbv/Wo2z/16Js&#10;/9ahbf/Vom3/1aFv/9aicP/VoXH/1aFx/9mldf/apnb/2KR0/9ejc//ap3j/2qd4/9ekdf/PnG3/&#10;0p5u/9OebP/VnWr/z5dk/8uSXf/NlF//z5Zh/9KdZ//ZpG7/26Zw/9KdZ//Qm2X/z5Zf/9GYYf/Y&#10;n2r/0Jdi/8iQXf/Hj17/x41f/8eNX//DiFz/v4RY/8KDWP/Cg1j/w4RZ/8qLX//Jil7/x4db/8eG&#10;XP/FhFr/xYJY/8WCWP/Fglj/x4Nc/8eCW//FgFn/xIBZ/8N/WP/Hhlz/yotg/86PY//OkWT/yI5g&#10;/8eNX//DiFz/xYhc/8WIXP/ChVn/wYJW/8GCVv/Cg1f/woNX/8OEWf/Cg1j/wYJX/8CBVv/AgVb/&#10;wYBW/759U//FhFr/wYBW/8B/Vf/Cg1j/xIVa/7+CVv+8gVX/v4RY/76DV/+/gVj/wIJZ/8GDWv/A&#10;gln/vYJY/76DWf+8gVX/uoFU/76FWP+9hFf/uYBT/7uCV/+8gVf/vIFX/76AV/+/gFX/wIFW/7+A&#10;Vf+/gFT/v4BU/76BVP/Ag1T/wIZW/7+FV/+/hVX/wYRV/8CDVP+/gVL/vn5Q/8WDU//Bg1T/v4FS&#10;/8GEVf+9g1X/vYNV/72CVv+8gVX/vYBU/7+CVv/AgVb/vn9U/8B/Vf/Af1X/wIBU/8CAVP/Bglb/&#10;vn9T/71+Uv/Bglb/wIFV/8CCU//DhVb/xIZX/8OFVv/CglT/wIBS/8GBU//FglX/w4BT/8CAVP/A&#10;gFT/vn9U/71+U//Bglf/wIFW/75/U//AgFL/wIBS/8B9UP/BflH/wX5T/8B9Uv+9ek//t3JJ/7p1&#10;TP+9eE//vnlS/7x3UP+4c0z/unRQ/8B4Uv++dlD/vnZQ/7tzTf+4ck7/tW9L/7dvSf+5cUv/u3NN&#10;/752UP/De1X/xX1X/795Vf+3cU3/uXNP/7p0UP+3cU//t3FP/7dxTf+5c0//wHpW/7p0UP+6dFD/&#10;vHZS/751Uv+9dFH/vHNQ/750Uf+/dVD/vnRP/7xyTf+8ck//vHJP/7txTv+7cU7/uG1N/7htTf+6&#10;b1D/u3BR/7twUf+9clP/u3FU/7pwU/+6cFX/unBV/7pwVf+7cVT/unBT/7dtUP+2bE//uG9P/7hv&#10;T/+4b0//t21Q/7pzVf/CeFv/vXZa/7pzV/+5clb/vHVZ/712Wv+9dlr/vndb/8B5Xf/AeVv/vHVX&#10;/7pzVf+3cFL/unBT/8B3V/+/dFT/vHFR/71yUv+8cFD/vnFT/8BzVf/BdFb/wHNV/8F0Vv+/clT/&#10;vXBS/71wUv+7blD/vG9T/7xwWP+2alL/uGxU/7xyWf+8cln/u3FY/750W/+9dVz/wXdc/8B2W/+9&#10;c1j/v3Va/750Wf+/dVz/wHZd/8B2Xf/AdF3/wHRd/8B0Xf/DdV7/xXhe/8h7Yf/Ddlr/xHdb/8J3&#10;Wv/Cd1r/xnte/8h9YP/HfWL/wXde/7xyWf+8cln/wXde/8Z8Y//HfWL/xH1h/8J7X//DfGD/xHxj&#10;/8N7Yv/Be2H/v3lf/752Xf/AeF//yIBn/8uDav/Ohm3/zYVs/8mBaP+6dFr/uXNZ/8B7Xv/IgWX/&#10;yIFl/8qAZf/Jf2T/w3le/8F6Xv/DfF7/xX5g/86Haf/Qi2r/zolo/8mHZP/Jh2T/xIJf/8F/XP/C&#10;fVz/w35d/8WAYf/Ig2T/yoNl/8Z/Yf/DfGD/wntf/8V+Yv/Gf2P/xn9j/8Z/Y//IgWX/y4Rm/8yF&#10;Z//HgmH/xYBf/8WAX//CfFv/xX9e/8uFZP/MhmX/yIJh/8R+Xf/DfVz/yYVi/9KOa//Ni2j/y4lm&#10;/8WFYf/IiWb/xodk/8WGY//Jimf/xodk/8WHYv/EhmH/x4dj/8WFYf/Dg1//yYll/8+Pa//Hh2P/&#10;wIBc/79/W//IiGX/yopn/8eIZf+/g1//u39b/7t/W/+7gVz/voRf/8SIZP/BhWH/w4Rh/8WGY//A&#10;gV7/v4Bd/76CXv+8gl3/uH5Y/7Z/WP+8hV7/vodg/7yFXv++hFz/vYNb/7h/VP+9hFf/wopb/8OL&#10;XP/Hj17/y5Ni/82VZP/PlWX/ypBi/8OIXP+6gVT/vYRZ/8CHXP+9h1v/u4dY/7qHWv++jmD/v49h&#10;/76OYP+6iV7/t4Zb/7mFXf+9iWL/u4di/7aBX/+2hGH/r31c/7SDY/+5iGj/sYRl/66CZf+tgWT/&#10;qoFl/6mAZP+mfmT/pn5k/6Z/Yv+kfWD/p35g/6p+Yf+pfF//qHte/6l8X/+pel7/p3hc/6h5Xf+p&#10;dln/p3Va/6h1Wv+pdlv/q3Vb/6t1W/+pb1f/qW9X/6tvVf+qcFr/pGpU/6RqVP+la1X/pWtX/6Vr&#10;V/+la1f/pWtV/6NpU/+laVH/pGhQ/6NnT/+iZk7/o2dP/6VkTv+lZUz/pmRM/6lnUf+oZlD/o2JM&#10;/6NiTP+iZk7/pWlR/6hqUf+pa1L/qWtS/6psU/+sblX/rG5V/6lrUv+malD/pWlP/6ZqUP+obFL/&#10;qGxS/6lrUv+tbVT/rW1S/6xsUf+qak//r21T/7JwVv+vbVP/rGpQ/6poTv+nZUv/rmxS/69tVf+u&#10;bFT/rWtT/65sVP+tbVT/qGhP/6dnTv+ralT/rm1X/6xrVf+paFL/rGtV/6xrVf+paVD/qmxT/6ps&#10;U/+oalH/pGpU/6VrVf+mbFb/pmxW/6dtV/+ja1T/pGxV/6RsVf+lbVb/pW1W/6RrV/+jalb/oWhU&#10;/6BnVP+gZ1T/oGdU/51lVP+ZYVD/lWBO/5ZhUf+TYE//kl9O/wABAP8AAQD/AAEA/wABAP8AAQD/&#10;8ujF/+3jwP/s4r7/7OK+//Ppxf/27Mj/+O7K//Xsxf/w58D/9ezF//zzzP/48Mn/9+/I//v0yv/9&#10;9sz/+/TI//fsv//y57r/8OO2//Xnuv/05br/8+S5//bluv/15Ln/9eS5//Xit//14LP/9N+y//Xf&#10;sP/w2qv/9t6u//ffr//65LP/+uSz//jisf/44LD/+OCw//nhsf/33az/8tam//HSo//x0aD/7s2a&#10;/+zLmP/vy5n/8c2b//LMm//wyJf/57+M/+3Fkf/xyZX/7saS/+nCi//lvof/576I/+jBiv/mv4j/&#10;6MGK/+vEjf/wyZD/8MmQ/+3Gjf/sxYz/6sOK/+7Fjf/swYr/7L+I/+a5gv/XqHL/1qVt/9inb//U&#10;oWr/1J9p/9ahbf/ZpHD/1aFv/9Ofbf/UoHD/1aJ1/9ileP/ap3r/2qd6/9mmef/bq3v/26t7/9Wl&#10;df/Rnm//1KJv/9aicP/Un2v/zJRh/8mQW//OlWD/zplj/9Wibf/XpG//1aJt/8yZZP/PmmT/0Jtl&#10;/9adaP/Um2b/y5Ng/8aOW//FjVz/xIxd/8SKXP/Bhlr/wYRY/8OEWf/Cg1j/woNY/8mIXv/JiV3/&#10;x4db/8iIXP/Hh1v/x4RZ/8aDWf/Hgln/xoFY/8R/Vv/FgFf/x4JZ/8eCWf/LiF7/z4xi/9GRZf/P&#10;kGT/y45h/8eKXv/ChVn/w4RZ/8WGW//FhFr/v35U/8KBV//EhVr/xYZb/8SHW//ChVn/wYRY/8CD&#10;V/+/gFX/wIFW/7+AVf/FhFr/woFX/79+VP/Bglf/w4RZ/8GDWv/Ag1f/wIVZ/72CVv+9f1b/v4FY&#10;/72CWP+9glj/vIFX/72CWP+7gFT/u4BU/76DV/+8gVX/u4BW/76DWf+9glj/vIFX/8GDWv/Bg1r/&#10;wIFW/75/VP+/gFT/wIFV/8CCU//BhFX/wYRV/8CDVP/BhFX/wINU/8CCU/+9f1D/vHxO/8CAUv/B&#10;gVP/v4FS/8GDVP+/glX/v4JV/7+CVv+7gFT/vYBU/7+CVv/Cg1j/woNY/8CBVv+/flT/wIBU/75/&#10;U/+/gFT/vn9T/72AU//ChVj/wINU/8CCU//Dg1P/xIRU/8SGV//Dg1X/woJU/8OAU//EgVT/w4BV&#10;/8OAVf/BgVX/wYBW/8GCV//AgVb/wIFV/7+AVP/AgFT/xYJV/8F+Uf/Ce03/wHxP/8F9UP/BfVD/&#10;vnlQ/7l0S/++eVL/wn1W/7x2Uv+6dFD/v3dR/8B4Uv+9dU//vnZQ/752UP+5c0//uXFL/7pyTP+9&#10;dU//vnZQ/8F5U//CelT/v3lV/713U/+1b0v/tnBM/7dxTf+3cU//t3FP/7hyUP+5c0//vHZS/7x2&#10;Uv+/eVX/vHZS/793Uf+9dU//vHJN/7xyTf++dE//vXNO/71xTf+9c1D/vXNQ/7xyT/+7cFD/um9P&#10;/7pvUP+5b1L/unBT/71zWP+8clf/unBV/7lvVP+4blP/uG5T/7huU/+7cVb/u3FU/7lvUv+1a07/&#10;t25O/7ZtTf+3bk7/uW9S/7pwU/++dFf/uXJW/7txVv+6cFX/vHJX/750Wf+/dVr/vndb/794XP/A&#10;eV3/v3hc/7t0Vv+4cVP/unNV/8F4WP++dVX/u3BQ/7twUP+9clP/xXha/8V4Wv/Ac1X/vnFT/8Bz&#10;Vf/Ac1X/vXBS/8BzVf++cVP/vXBS/7twU/+3a1P/uG5V/7pwV/+6cln/u3Na/793Xv/AeV3/vndb&#10;/712Wv+7dFj/vHVZ/750Wf+9c1r/vnRb/75zXP+/c1z/wHRd/75yW//Aclv/xHdd/8d6YP/EeGD/&#10;yX5h/8yBZP/LgGP/wnhd/8N5YP/Fe2L/wXde/750W//Adl3/wnhf/8Z8Y//IfmP/w3xg/8B5Xf/D&#10;fGD/x39m/8d/Zv/CfGL/wHhf/752Xf/BeWD/yIBn/8yCaf/PhWz/y4Nq/8J6Yf+2cFb/uXNZ/8F8&#10;X//Jgmb/yYJm/8Z/Yf/GfF//xHpd/8Z8X//HgGL/yIJh/8yGZf/NiWb/zIhl/8uJZv/JiGL/xoRh&#10;/8SCX//DgV//xH9e/8WAX//JhGX/xoFi/8R9X//EfWH/xH1h/8mCZv/Jgmb/xX5i/8R9Yf/IgWX/&#10;zIVp/8+Iav/HgmP/xH9g/8B7XP++d1n/xn9h/86Haf/OiGf/zYdm/8aAX//GgF7/zYdl/9GNav/L&#10;h2T/yYdk/8SCX//IiWb/x4hl/8aHZP/Gimb/wYVg/8WHYv/Fh2L/yIpl/8eHY//EhGD/zIxo/9OT&#10;b//JiWP/xIRg/8KCXv/Hh2P/x4dj/8eHY//Bgl//vn9c/7yAXP++gl7/voJe/8WGY//Gh2T/xYZj&#10;/8aHZP/AgV7/wIFe/8KEX/+8glz/uH5Y/7iBWv+/iGH/wYpj/7uEXf+6gFr/uX9Z/7V7U/+9hFn/&#10;xIte/8aNYP/FjV7/xIxd/8aOXf/MlGX/zZJm/8WKXv/Bhlr/wolc/8KJXP+9h1n/uoRW/7iFWP+8&#10;iVz/uopc/7qJXv+6iV7/uIde/7mFXf+9iWL/uIZh/7OBXv+zgmH/rn1c/7CCYf+1iGn/sYZm/66C&#10;Zf+sg2f/q4Np/6iAZv+mfmT/p39l/6Z/Yv+lfmH/p35g/6h8X/+oe17/qHte/6t8YP+oeV3/pXZa&#10;/6p3Wv+odVj/qHVY/6d1Wv+pdlv/qXZb/6t1W/+pc1n/q3FZ/6lvV/+oblb/pGpS/6RqVP+kbFX/&#10;pWtX/6RqVv+la1f/pWtX/6FnU/+jZ0//o2dP/6FlTf+hZU3/o2dP/6ZlT/+mZU//pWNN/6dlT/+o&#10;ZlD/pGNN/6RjTf+kaFD/pGhQ/6VpUf+pa1L/qW1T/6psU/+qbFP/qWtS/6ZoT/+maE//pWlP/6Ro&#10;Tv+malD/p2lQ/61tUv+tbVL/qmpP/61rUf+sa0//rmxS/7BuVP+vbVP/rGpQ/6tpT/+qaE7/rmxS&#10;/7BuVv+wblb/rmxU/6xsU/+sbFP/qGhP/6ZlT/+na1P/q29X/6puVv+qaVP/qmlT/6lpUP+oaE//&#10;qmxT/6puVv+kalT/oGZQ/6NpU/+ja1T/pWtV/6ZuV/+ialP/o2tU/6RsVf+la1X/pmxW/6RqVP+i&#10;aFT/oWdT/59mU/+dZFH/nmVS/55mVf+ZYVD/ll5N/5ZhT/+UYU7/lWJR/wABAP8AAQD/AAEA/wAB&#10;AP8AAQD/9OrH//Loxf/w5sP/8ujF//Ppxf/37cn/+e/L//Xrx//z6cX/9u7J//ryzf/378j/+PDJ&#10;//z0zf/+983/+fLI//Pqv//06bz/9ei8//Xnuv/z5bj/8+W4//PluP/15Lj/9OO3//Tjt//147X/&#10;9N6v//Pdrv/x26z/9N6v//njtP/85rf/++W2//bgr//24K//+OCw//berv/z2Kn/7dGi/+zNnv/r&#10;y5z/7MuY/+/Om//yzpz/8MqZ//DKmf/xyZj/78eU/+3Fkv/uxJL/7MOP/+e+iv/luof/5bqH/+W6&#10;h//rwI3/6L+L/+nAjP/uxZH/8suU//PKlP/rxI3/5r2F/+a9hf/mu4T/5biB/+CzfP/VpnD/0KFr&#10;/9Sja//Wo27/2KNv/9umdP/dqHb/1qBx/9Keb//UoXT/2KV4/9qpfv/aqnz/26t9/+Cwgv/gsID/&#10;2at6/9Ghcf/Pn27/1KJv/9Cea//PnGf/yJNf/8eSXv/KlWH/y5dl/9Ccav/Pm2n/yJRi/8SQXv/N&#10;mGb/0Jtp/9Sfa//Smmf/y5Ni/8ePXv/Di1z/wYla/8OIXP/Bhlr/wYZc/8SGXf/Fh17/x4lg/8mK&#10;X//IiV7/xIVa/8SFWv/HiF3/x4hd/8WGW//DhFn/w4JY/8KBV//IhVv/y4he/8qHXf/KiV//z49j&#10;/9KTZ//NjmL/xodb/8KDV/++f1T/xoVb/8qJX//Kh13/x4Ra/8mGXP/KiV//y4xh/8SHW//Ag1f/&#10;wINX/7+CVv+9gFT/v4JW/7+CVv/Cg1j/wYJX/7+AVf/Bglf/w4RZ/8OFXP/ChFv/wYNa/7yBVf+8&#10;gVX/voNX/7+EWv+8gVf/vYJY/72CWP+6gVT/wolc/8WKXv+9hFf/uoFU/7yDWP+8g1j/vINY/76D&#10;Wf+/hFr/voBX/76BVf/AgVb/wIFW/8CBVf/AglP/woRV/8KEVf/ChFX/xYdY/8GDVP++f1P/v4FS&#10;/8KDV//Bglb/wIFV/75/U/+/gFT/vn9U/75/VP++gVX/v4JW/72AVP+9gFT/v4JW/8CBVv/AgVX/&#10;wYJW/72AUf++gVL/voFS/76BUv+/glP/wYNU/8KEVf/BgVH/woJS/8ODU//EglL/w4FR/8KCVP/D&#10;gFP/wn9S/8OAVf/DgFX/wYFV/8GBVf/Dg1f/w4NX/8GBVf/BflP/wH1S/757UP+8eEv/vXlM/8B7&#10;Uv/Ig1r/yoVc/7x3UP++eVL/vHZS/7t1Uf+7dVH/v3ZT/710Uf+9dFH/vnVS/752UP+/d1H/vnZQ&#10;/7lzT/+7dVH/vnZQ/795Vf+9d1P/vHZS/7t1Uf+5c0//u3VR/7t1Uf+6dFL/unRS/7p0Uv+4clD/&#10;uHJO/7p0UP+8dlL/u3VR/7pyTP+7cUz/vHJP/7xyT/+8ck//u3FO/7huS/++dFH/vnNT/7twUP+6&#10;b0//uG1O/7htTv+4bU7/vXJV/8B1WP+7cFP/um9S/7pvUv+5blH/uW5R/7dtUv+6cFX/unBT/7lv&#10;Uv+5bk//u3BQ/7pvT/+6b0//u3BQ/7htTv+3bVD/unBV/7txVv+6cFX/vHJX/71zWP+9c1j/vnRZ&#10;/791Wv+8dVn/vHVX/7x1V/+7dFb/vXNW/750V/+9c1b/vHFU/7luUf+6b1L/vHFU/71yVf++cVX/&#10;vnFV/75xVf+/clb/vXBU/71wVP+8b1P/u3BT/75zVv+8cVT/um9S/7lvVP+/dVr/w3xg/8V+Yv/F&#10;gGH/xX5i/8J7X/+9dlr/vHVZ/71zWv+9c1r/vXNa/71yW/+/c1z/wHRd/8B0Xf++clv/vnJb/75y&#10;W//EeGD/yHxk/8l9Zf/Kfmb/wXVd/79zW//BdV3/xHhg/8V5Yf/Dd1//wnda/8V7YP/Jf2T/xHpd&#10;/8F6XP/DfGD/xH1h/8V+Yv/JgWj/wXlg/8J6Yf/FfWT/zIJp/8yEa//NhWz/yoJp/8F5YP++eF7/&#10;vnhe/8aBZP/Nhmr/x4Bi/8F6XP/Ce13/wntd/8R9X//MhmX/0Ytq/82HZf/LhWP/yoZj/86KZf/S&#10;jmn/zYxm/9CPaf/Wkm//zolo/8eBYP/EfV//xX5g/8J7Xf/EfV//y4Rm/9GKbP/PiGz/xn9j/8N8&#10;YP/EfWH/xn9j/82Gav/MhWn/xX5i/794XP++d1n/xH1f/82GaP/Qimn/zYdm/8aBYP/HgmH/yIZk&#10;/8iGZP/GhGL/xYNh/8ODYP/FhmP/xodk/8SIZP/Gimb/xodk/8OEYf/Bgl//wYJf/8WGY//EhmH/&#10;y41o/9KSbv/NjWf/zI5n/8eJYv/GiGP/xohj/8aIY//EhWL/wIFe/75/XP++f17/v4Bf/8WFYv/H&#10;h2T/x4dk/8aGY/+/gF3/v4Bd/7+DX/+9g13/uX9Z/7uEW//Ci2L/w4xj/7+IX/+5glv/tnxU/7uB&#10;Wf+/iV3/xI5i/8aQYv/BjV7/vIhY/7mDVP/DjV7/x5Fj/8WPYf+/iVv/u4VX/7uFV/+9h1n/u4dY&#10;/7iDV/+4hVr/uodc/7mIX/+4h17/uIde/7iHX/+2hmD/tYVh/7KBYP+vgV//rH5d/6+CYf+vhmb/&#10;r4Zm/6mCZf+lgGX/poFm/6WAZf+kf2T/pH9k/6R8Yv+mfV//qHxf/6h8X/+pfF//qHte/6p7Yf+n&#10;eF7/pXZa/6d4XP+pd1z/qXdc/6h2W/+odlv/p3RZ/6ZzWP+ndFn/pnBW/6NtU/+kblT/pG5W/6Js&#10;VP+haVL/oGhR/6NpVf+jaVX/pGpU/6JoVP+fZU//n2VR/6BmUv+eZFD/oGZS/6BmUv+iZVD/omZO&#10;/6FlTf+iZk7/o2dP/6BkTP+hZU3/omZO/6FlTf+maE//qGpR/6lrUv+qbFP/qGhP/6hoT/+ra1L/&#10;q2tS/6trUv+paU7/q2lP/6tpT/+salD/qmlN/61rUf+ta1H/q2lP/6tpT/+ta1H/rWtT/6tpUf+r&#10;aVH/rGpS/65sVP+vbVX/rGxT/6hoT/+maE//pmpS/6ZqUv+malL/qW1V/6drU/+paVD/rGxT/6lp&#10;UP+mZk3/qWhS/6ZqUv+jaVP/omhU/6NqVv+ja1T/pGxV/6NrVP+ja1T/o2tU/6RsVf+gZ1P/oGdT&#10;/6BnU/+gZ1P/oGdT/59mU/+eZVL/nGVR/5tjUv+XYlD/lmFP/5RhTv+TYE3/j19L/wABAP8AAQD/&#10;AAEA/wABAP8AAQD/9uzJ//Ppxv/y6MX/8+nG//Tsx//47sr/+fHM//XtyP/y6sX/9u7J//vzzv/4&#10;88v/+PPL//v2zv/9+M7/+vPJ//fuw//17MH/9+y///Tnuv/157r/9ee6//Xnuv/25bn/9uW5//bl&#10;uf/35bf/9d+w//Ter//z3a7/9N6v//jis//85rf//Oa3//fhsP/34bD/+OCw//ffr//z2Kn/7NCh&#10;/+vMnf/uzJz/786b//PPnf/xzZv/78mY//DKmf/xyZj/78eW/+3Dkf/swpD/6sCO/+W6h//juIX/&#10;5LmG/+S4h//ovIv/6b6L/+q/jP/uxZH/8smV//PKlP/txI7/5LuD/+i9hv/kuYL/37J7/9uud//W&#10;p3H/06Ru/9WkbP/XpG//26Zy/96pd//cp3X/0p5u/9Gdbv/UoXT/16Z7/9uqf//bqn//3q+B/+Kz&#10;hf/gsoH/2Kp5/9Gjcv/RoXD/z59u/8uZZv/LmGP/yJVg/8iTX//JlGD/ypZk/82ZZ//Klmb/xZFh&#10;/8KMXf/JlGL/0Zxq/9efbv/UnGv/zJRj/8aOXf/AiFn/wYdZ/8aLX//DiFz/wYZc/8KHXf/IimH/&#10;yoxj/8qNYf/FiFz/woVZ/8GEWP/FiFz/xIdb/8SHW//Dhlr/woNY/8KDWP/Hhlz/yYhe/8eGXP/K&#10;il7/zo5i/9CRZf/Ki1//w4RY/8GCV//Dglj/xoVb/8iFW//Gg1n/xoNZ/8mGXP/JiF7/yYpf/8OG&#10;Wv+/glb/wINX/7+CVv+9gFT/v4JW/7+CVv/Cg1j/woNY/8CBVv/Bglf/woVZ/8SGXf/Bg1r/v4FY&#10;/72CVv+8gVf/vYJY/76DWf+8gVf/vINY/7yDWP+9hFf/xo1g/8eMYP+/hFj/u4BU/7yDVv+9hFf/&#10;vINY/7yBV/+8gVf/vX9W/8CDV/++f1T/wIFW/8ODV//CglT/w4NV/8KCVP/Dg1X/xIRW/8CCU/++&#10;gFH/v4FS/8KCVP/BgVX/v4BU/71+Uv++f1P/v4BV/75/VP++gVX/voFV/72AVP+9gFT/wINX/8GE&#10;V//Dhln/wYRX/76BUv++gVL/v4JT/76BUv++gVL/wYRV/8SEVP/DgVH/xIJQ/8WDUf/DgVH/wX9P&#10;/8SCUv/FgVL/w4FR/8WCVf/DgFP/w4BT/8OAU//Dg1X/w4NV/8KCVP/Cf1T/wX5T/798Uf+9eUz/&#10;vXlM/796Uf/Ef1b/xYBX/7x3UP+9eFH/u3VR/7t1Uf++dlD/vXRR/7xzUP+9dFH/vXRR/752UP/B&#10;eVP/v3dR/7lzT/+8dlL/v3lV/8B4Uv+7dVH/vXdT/7t1Uf+6dFD/vXdT/7t1Uf+8dlL/u3VR/7lz&#10;Uf+4ck7/uXNP/7t1Uf+8dlL/unRQ/7xzUP+6cU7/vHJP/750Uf+/dVL/vXNQ/7pwTf+8cVH/vHFR&#10;/7twUP+6b0//uG1O/7VqS/+1akv/u3BT/75zVv+6b1L/uW5R/7pvUv+5blH/um9S/7pvUv+7cVT/&#10;unBT/7pwU/+7cFD/u3BQ/7pvT/+6b0//vHFR/7luT/+3bVD/unBT/7xyVf+7cVb/vXNY/71zWP+9&#10;c1j/vHJX/750Wf+8clf/vnRX/791WP++dFf/vXNW/7xyV/+8cVT/vHFU/7pvUv+5bVX/um5W/7pu&#10;Vv++cVf/v3JY/75xV/+/clb/vnFV/75xVf+8b1P/vG9T/75zVv+7cFP/uW5R/7pwVf/Bd1z/w3xg&#10;/8Z/Yf/LhGb/yoNl/8Z/Yf/Bd1z/v3Va/7xyWf+8cln/vHJZ/75zXP/Dd2D/w3dg/8N3YP/EeGH/&#10;wnZf/79zXP/BdV3/w3df/8V5Yf/IfGT/xHhg/8B0XP/BdV3/xXlh/8Z6Yv/Dd1//wXZZ/8V6Xf/I&#10;fmP/xnxf/8V7Xv/DfGD/xH1h/8R9Yf/FfWT/wXlg/8F5YP/EfGP/y4Fo/8uDav/MhGv/yoJp/8R8&#10;Y//De2L/wnph/8aBZP/Oh2v/yoNl/8J7Xf/Belz/wntd/8Z/Yf/OiGf/0oxr/86IZv/Lh2L/zIhj&#10;/86KZf/VkWz/z45o/9STbf/bl3T/0Ytp/8eBYP/EfV//wntd/8J4W//Fe17/zoRn/9SKbf/TiWz/&#10;yoBl/8V7YP/Ce1//xH1h/82Gav/Oh2v/xX5i/794XP++d1v/xn9h/82GaP/MhmX/y4Vk/8iDYv/G&#10;hGL/x4Vj/8eFY//GhGL/xoRi/8WFYv/GhmP/x4dk/8aHZP/IiWb/yoto/8SFYv/AgV7/w4Rh/8SG&#10;Yf/ChF//yopm/82NZ//KimT/yYlj/8SGX//ChF//xYdi/8iKZf/HiGX/wYJf/8KCX//Cgl//xIRh&#10;/8WDYf/GhGL/xYVi/8SEYf/AgF3/vX5b/75/XP++gl3/u4FZ/8CGXv/EjWT/xI1k/8KLYv+7hFv/&#10;tX5V/7uEW//Ail7/w45i/8eTZP/FkWL/wY1e/7qGV//AjF3/xpJj/8SQYf+/iVv/uIJW/7V/U/+4&#10;glb/uYRY/7iDV/+4g1f/uYVd/7aFXP+zgln/tIRc/7eHX/+3h2P/soRg/7CCYP+vg2D/roFg/6yE&#10;Yf+thGT/rodm/6aBZP+kf2T/pH9k/6WAZf+kf2T/pYBl/6iAZv+ugmX/rIBj/6t+Yf+pfF//p3hc&#10;/6l6YP+oeV//pndd/6Z3W/+oeV3/qXpe/6Z3W/+ldlr/pHVZ/6Z0Wf+ndFn/pHFW/6JvVP+lb1X/&#10;pG5W/6JsUv+galL/oGhR/6JoUv+iaFL/o2lT/6JoUv+fZU//n2VR/6FnU/+gZlL/n2VR/55kUP+g&#10;ZlL/omhU/6JlUP+hZU3/omZO/6BkTP+hZU3/omZO/6FlTf+kZk3/pWdO/6hqUf+ra1L/qGhP/6lp&#10;UP+sbFP/rGpS/6xqUP+raU//q2lP/6ppTf+sa0//qmlN/61rUf+salD/q2lP/6tpT/+salL/q2lR&#10;/6tpUf+salL/q2lR/6poUP+ta1P/rm5V/6trUv+malL/pmpS/6VpUf+laVH/pmpS/6ZqUv+paVD/&#10;rGxT/6trUv+nZ07/qGhP/6VpUf+iaFL/omhU/6FqVf+halX/omxU/6JqU/+ja1T/o2tU/6JqU/+f&#10;ZlL/oWhU/6FoVP+fZlL/oGdT/55lUv+dZFH/nGNQ/5tkUP+ZYk7/lWFM/5NgS/+SX0r/kF1K/wAB&#10;AP8AAQD/AAEA/wABAP8AAQD/9e3J//Lqxv/y6sb/8+vH//XtyP/48Mv/+vLN//fvyv/07Mf/9+/K&#10;//v20P/59Mz/+fTM//z3z//9+tH/+vXL//bvw//37sP/+O3A//Xou//057r/9ee6//Xnuv/26Lv/&#10;+Oa2//nnt//75rf/9+Kz//XfsP/03q//9N6v//jis//75bb//Oa3//jisf/34bD/+OCw//jgsP/y&#10;16j/7dGi/+vMnf/uzJz/786b//LOnP/xy5r/78mY//LKmf/xyZj/78eW/+zCkP/qvo3/6r6N/+e7&#10;iv/nuYj/57mI/+a4h//ouon/6ryL/+q/jP/uw5D/8caT//HGkf/swYz/5bqD/+e8hf/luIH/37J7&#10;/92wef/aq3X/1aZw/9Sja//YpXD/26d1/+Cref/Xo3H/z5tr/8+cb//UoXT/2Kd8/9qrf//crX//&#10;4bKE/+S1h//er4H/16l4/9Gjcv/RoXD/z51q/8qYZf/Kl2L/ypVh/8mUYP/JlGL/zJdl/8yYaP/I&#10;kmP/xY9g/8KMXf/Fj2D/0Jpr/9mhcP/Wnm3/0Zlq/8aOX/+/h1j/w4lb/8qPY//IjWH/w4hc/8GG&#10;XP/FimD/x4xg/8iNYf/EiV3/wodb/7+EWP/Bh1n/wYZa/8KHW/+/hFj/voNX/8GEWP/HiF3/yIle&#10;/8GCV//Gh1v/y4xg/8uMYP/DhFj/vX5S/75/VP/FhFr/xYRa/8F+VP/Cf1X/xYJY/8iFW//GhVv/&#10;woNY/8GEWP+/glb/wINX/7+CVv++gVX/wINX/8CDV//Bglf/woNY/7+CVv+/glb/wINX/8KEW/++&#10;gFf/vX9W/72CWP+8gVf/vIFX/72CWP+9hFn/vYRZ/72EV/+/hln/xotf/8KIWv+9g1X/uoBS/72C&#10;Vv+9glb/vYJW/7uAVP+5flT/voBX/8CCWf+9flP/wYBW/8ODV//DgFP/xIFU/8J/Uv/DgFP/woJU&#10;/79/Uf+/f1H/wYFT/8KCVP/CglT/wIBS/75+Uv++f1P/wIFV/7+AVf++f1T/voFV/76BVf/Ag1f/&#10;wYRY/8GEV//FiFv/woVY/7+CU/+9g1P/vYNT/7uBUf+9gFH/wYRV/8WFVf/EglD/xIJQ/8SCUP/E&#10;glD/woBO/8WDUf/Fg1P/xIJS/8eDVP/EgFH/wn9S/8J/Uv/FglX/xYJV/8SBVP/Cf1T/wX5T/798&#10;Uf+/e07/vXhP/755UP+9eE//vXhP/7x3UP+9eFH/vnZQ/752UP+9dFH/unFO/7lwTf+6cU7/uXBN&#10;/7tzTf/AeFL/vnZQ/7tzTf++dlD/xHxW/8B4Uv++dlD/wHhS/7x2Uv+6dFD/vHZS/7t1Uf+/eVX/&#10;unRQ/7dxTf+4ck7/vHZS/7x2Uv+7dVH/unRS/751Uv+8c1D/vHNQ/791Uv/AdlP/vXNQ/7txTv+7&#10;cFD/um9P/7pvT/+6b0//t2xN/7NoSf+1ak3/t2xP/7luUf+6bVH/um1R/7tuUv+6b1L/um9S/7pv&#10;Uv+7cVT/unBT/7pxUf++c1P/vHFR/7pvT/+7cFD/u3BQ/7pvUP+5bk//u3FU/7xyVf+6c1f/u3RY&#10;/7x1Wf+7dFj/vHJX/750Wf+9c1b/v3VY/8B2Wf/AdVb/v3RV/7xxVP+8cVT/vHBY/7tvV/+5bVX/&#10;uW1V/7tuVP/AcFf/w3Na/8JyWf/Dc1j/w3NY/8NzWP+8b1P/vG9T/75xVf+5blH/uG1Q/7xxVP+/&#10;dVr/v3VY/8V7Xv/OhGf/y4Fk/8Z8X//Adlv/v3Va/7xyWf+8cFj/vnJa/8N3YP/GemL/xHhh/8R4&#10;Yf/FeWL/xHhh/79zXP++clr/vHBY/8B0XP/GemL/yHxk/8R4YP/Dd1//xHhg/8Z6Yv/Dd1//wXZZ&#10;/8V6Xf/IfWD/x31g/8Z8X//EfWH/xH1h/8J7X/++d1v/v3de/8F5YP/EfGP/yYFo/8iAZ//JgWj/&#10;yoJp/8d/Zv/BeWD/v3de/8B5Xf/LhGj/zIVn/8V+YP/Ce13/wntd/8eAYv/Nh2b/z4lo/82JZv/N&#10;iWT/zopl/82MZv/Tkmz/z45o/9OSbP/YlHH/0Ytq/8eBYP/EfV//w3lc/8J4W//Fe17/yoBj/9CG&#10;af/Rh2r/yoBj/8d9Yv/Eel//w3xg/8yFaf/Oh2v/w3xg/794XP+/eFz/y4Rm/82GaP/IgWP/yINi&#10;/8aEYv/GhGL/xoRi/8eFY//HhWP/x4Vj/8mHZf/GhmP/yIhl/8eHZP/JiWb/y4xp/8WGY//AgV7/&#10;w4Rh/8KCXv/EhGD/x4dj/8iIYv/FhV//woJe/8KCXv++gFv/xIZh/8mLZv/KjGf/xIRh/8SEYf/F&#10;hWL/xoRi/8SCYP/EgmL/xIJi/8ODYP/BgV7/vX1a/7x9Wv+8gFv/vIJa/8GHX//EjWT/xY5l/8OM&#10;Y/+7hFv/sntS/7uEW//Ail7/wYxg/8aSY//Kl2r/x5Rn/7+MX//AjF3/xZFi/8OOYv+/il7/t4BX&#10;/7J7Uv+0fVT/t4BX/7eCWP+3glj/t4Nb/7SAWP+wf1f/sYFZ/7WFXf+1h2P/soRg/7CCYP+xhWL/&#10;sINi/6mBXv+of1//rodm/6aBZP+kf2L/pH9k/6WAZf+lgGX/qoJo/6+GaP+3im3/tIdq/6+AZP+q&#10;e1//pndb/6l6YP+oeV//p3he/6V3Xf+meVz/qHte/6Z5XP+hdFf/pHVb/6R1W/+lc1j/pHFW/6Nw&#10;Vf+kcFj/pG5U/6JsUv+ialP/ompT/6NpU/+iaFL/omhS/6JoUv+eZE7/nmRO/6FnU/+gZ1P/nmVS&#10;/5xjUP+hZlT/omdV/6BmUv+hZE//oWRP/59jS/+gZEz/omZO/6JmTv+iZk7/omRL/6dnTv+nZ07/&#10;p2dO/6hoT/+ta1P/q2lR/6tpT/+raU//q2lP/6ppTf+qaU3/qGdL/6xqUP+raU//q2lP/6tpT/+q&#10;aFD/qGZO/6tpUf+ta1P/q2lR/6hmTv+raVH/rm5V/6xsU/+malL/pGhQ/6JmTv+kaFD/pGhQ/6Vp&#10;Uf+paVD/qWlQ/6lpUP+oaE//qGhP/6VpUf+kaFD/oWdR/6BpVP+faFP/n2hT/6FpUv+ja1T/o2tU&#10;/6JqU/+gZ1P/omlV/6JpVf+gZ1P/oGdT/51kUf+dZFH/nGNQ/5liTv+WYk3/lGBL/5NgS/+RXkn/&#10;kF1K/wABAP8AAQD/AAEA/wABAP8AAQD/9u7K//TsyP/17cn/9u7K//XtyP/378r/+vLN//buyf/1&#10;7cj/+PPN//z30f/69tD/+/fR//371f/+/Nb/+fTK//fwxv/37sP/9+y///Xou//36r3/9ei7//bo&#10;u//56Lr/+ei6//nnt//65bb/+OO0//fhsv/03q//9d+w//jis//34bL/+OKz//fhsP/24K//+OCw&#10;//jgsP/z2aj/7dGh/+zNnv/uzJz/7cub//DMmv/vyZj/78mY//LKmf/wyJf/78eW/+3Dk//rv47/&#10;67+O/+i8i//ouon/5riH/+S2hf/nuYj/6buK/+u9jP/vwY//8cOR/+2/i//pu4f/4LWA/+S3gP/j&#10;tn//4bR9/92wef/brHb/1qdx/9Sja//YpXD/26d1/92pd//WonL/z5tr/86bbv/Pn3H/1qV6/9us&#10;gP/fsIL/4bKE/+Kzhf/dr37/2Kp5/9Kicf/Qnmv/ypZk/8uWYv/Ml2P/zZVi/8qSX//KkmH/zZVk&#10;/8uVZv/IkmP/xpBh/8ONXv/IkmP/0pxt/9qic//bo3T/0ppr/8aOX//Eilz/yJBh/9OZa//Sl2v/&#10;zJFl/8OIXP/Fil7/x4xg/8qPY//IjWH/xYpe/8SKXP/CiFr/xIte/8KJXP/AhVn/wYZa/8KHW//H&#10;il7/xYhc/8KDV//IiV3/yYpe/8aHW//Ag1b/voFU/8CDVv/Fhlv/w4RZ/8B/Vf/CgVf/w4JY/8eG&#10;XP/Cg1j/v4BV/8CDV//Ag1f/wINX/7+CVv/Ag1f/wYRY/8CDV/+/glb/v4JW/7+CVv++gVX/v4JW&#10;/8CDV/+8gVf/u4BW/76DWf+8gVf/u4BW/7uCV/+9hFn/voVY/76FWP++g1f/wYdZ/76EVv+6gFL/&#10;uoBS/7+CVv+9g1X/voNX/72CVv+7gFT/wINX/8GEWP++f1T/wYJX/8ODV//BflH/wX5R/8J/Uv/C&#10;f1L/w4BT/8J/Uv/BgVP/woJU/8GBU//BgVP/woJU/8CAVP/Bglb/woNX/8GCVv++f1T/vn9U/76B&#10;Vf/Ag1f/wYRY/8KFWP/Eh1r/v4VX/76EVP++hFT/vYNT/7uBUf++gVL/wYRV/8ODU//EglD/xYFQ&#10;/8SCUP/FgVD/xIJQ/8WDUf/EglD/xYNR/8WBUP/FgVL/xIBR/8N/UP/GglP/xYJV/8WCVf/BflH/&#10;v3xR/797Tv+/e07/v3tO/797Tv+/eE7/vXZM/8B4UP/AeFD/v3dR/711T/++dE//vHNQ/7xyT/+7&#10;cU7/unBN/7xyTf/AdlH/v3VQ/752UP++dlD/wXlT/8B4Uv++dlD/wHhS/8B4Uv+7dVH/vXdT/7x2&#10;Uv/Aelb/vHZS/7hyTv+6ckz/v3dR/710Uf+9dFH/uXNR/710VP+8c1P/vXRU/8B1Vf/AdlP/vnNT&#10;/7xzU/+7cFD/u3BQ/7xxUf+7cFH/t2xN/7RpSv+4bU7/uW5R/7lsTv+5bFD/um1P/7tuUP+9cFL/&#10;vXBS/7pvUP+7cFH/um9P/7hvT/++c1P/vXJS/7twUP+8cVH/vXJS/7twUP+7cFD/u3FU/7txVP+8&#10;clX/unNX/7x1Wf+9dlr/vXZa/750Wf+9c1j/wHVW/8J3WP/AdVb/vnNW/7xxVP+7b1f/vHBY/7pw&#10;V/+6blb/um5W/7puVv/AcFf/w3Na/8JyWf/Dc1j/w3NY/8JyV/+/b1T/v29U/7xvU/+5bFD/uWxQ&#10;/7twU/+/dFf/wXZX/8d9YP/PhGX/wnhb/7twUf+5blH/vHFU/7puVv+7b1f/v3Nb/8V5Yf/Ed13/&#10;wnVb/8F0Wv/BdFr/xHdd/8F1Xf+/c1v/vHBY/8B0XP/FeWH/x3tj/8d7Y//EeGD/xXlh/8d7Y//D&#10;eFv/w3hb/8Z7Xv/JfmH/x31g/8l/Yv/FfmL/xH1h/8J7X/+/eFz/wHld/8R8Y//JgWj/y4Nq/8mB&#10;aP/JgWj/y4Nq/8mBaP/Fe2L/v3Vc/712Wv/IgWX/y4Ro/8qDZf/FfmD/wntd/8Z/Yf/Nh2b/zolo&#10;/82LaP/Ni2j/zIpn/82LaP/SkG3/0I5r/9GPbP/UkG3/zYhn/8R+Xf/DfF7/w3xe/8V7Xv/HfWD/&#10;yoBj/82DZv/LgWT/yoBj/8qAY//EfWH/xH1h/8yFaf/LhGj/wXpe/753W//BfF//zIVn/8qFZv/H&#10;gmP/x4Jj/8SCYv/Fg2P/xoRk/8eFY//HhWP/yIZk/8mHZf/IiGX/yIhl/8mJZv/JiWb/yIhl/8aG&#10;Y//DhGH/w4Rh/8CAXP/FhV//xYVf/8SDXf/FhF7/wIBa/8CAXP++gFv/xIZh/8mLZv/MjGj/x4dj&#10;/8SEYf/DgV//xIJg/8aBYP/EgmD/xYNh/8SEYf/EhGH/woJf/71+W/+7f1r/u4BY/7+FXf/DiWH/&#10;x41l/8KLYv+6g1r/r3hP/7eAV/+/iV3/v4pe/8KOX//Kl2r/ypdq/8OQY/+9il//w45i/8KNYf/A&#10;i2H/t4BX/7J7Uv+0fVT/uIFY/7qDWv+2gVf/tYBW/7J+V/+xgFj/sYBY/7ODW/+zhl//s4Vh/7KE&#10;Yv+yhmP/sYRj/6iAXf+of1//r4hn/6yFaP+ogWT/p4Bj/6d/Zf+mfmT/qYBi/7KGaf+4i27/t4hs&#10;/7CBZf+rfGD/p3hc/6l6YP+pemD/qHlf/6V3Xf+kd1r/p3lf/6V3Xf+hc1n/pHZc/6N0Wv+kcln/&#10;pHBY/6RwWP+lb1f/o21V/6FpUv+ialP/o2tU/6VpT/+iaFL/omhS/6NpU/+fZU//n2VR/6BnU/+g&#10;Z1T/nWRR/5xjUP+eZVL/n2ZT/59kUv+fZVH/oWRP/55hTP+eYkr/oGRM/6JmTv+lZE7/pWVM/6ho&#10;T/+oaE//qGhP/6hoT/+salL/q2lR/6tpUf+salD/rGpQ/6xqUP+qaE7/qGZM/6tpT/+raU//qGZM&#10;/6tpUf+pZ0//qWdP/6tpUf+ta1P/q2lR/6hmTv+nZ07/qWlQ/6RoUP+iZk7/oWVN/6FlTf+kaFD/&#10;o2dP/6RoUP+oaE//p2dO/6hoT/+oaE//qGhP/6ZoT/+iaFL/oWdR/59oU/+dZlH/n2hT/6FoVP+i&#10;alP/oWhU/6BoUf+fZlL/oWhU/6BpVP+faFP/nmdS/51kUP+dZFH/nWRR/5dgTP+WX0v/k19K/5Jf&#10;Sv+SX0r/kF1K/wABAP8AAQD/AAEA/wABAP8AAQD/+O/O//fvy//28Mz/9O7K//PuyP/28cv/+fTO&#10;//r1z//69tD//frX//383f/6+tj//Pvc//7+3P/9/dv/+fbN//Tvxf/z7MD/8uq8//brvf/678H/&#10;+u/B//nsv//06Lj/9uW3//jnuf/35bX/+OSy//Xhr//04K7/+eOy//njsv/z3az/9d+u//Xfrv/1&#10;3a3/9t6u//jgsP/126r/8tam/+3On//ty5v/8c+f//PPnf/yzJv/8MqZ//HJmP/sxJP/68OS/+7E&#10;lP/twZL/6r6N/+q8i//ouon/5riH/+a2hv/nt4f/5raG/+q6iv/tvYz/6bmI/+W1hP/hsYD/3q59&#10;/96xev/fsnv/4rV8/+S1ff/aq3P/16hw/9albf/Sn2r/1KFs/9Sgbv/UoG7/059v/9Gecf/OnnD/&#10;06N1/9ytf//fsIL/3a6A/9yuff/gsID/26t7/9GfbP/LlmT/zZVi/9CWZP/TlWL/0ZJf/8iKV//I&#10;jFr/ypBe/9Kaaf/KlGX/xpBh/8WPYP/Jk2T/0Jpr/9mhcv/XnW//zJJk/8aMXv/IjmD/2J5w/9qg&#10;cP/Vm2v/0JZm/8mPYf/IjmD/yY9h/8mPX//Jj1//xYtd/8WLXf/CiFr/xIxd/8SMXf/DiVv/woha&#10;/8OJW//Ii17/xolc/8WHWP/KjF3/yIld/8KFWP++gVT/voFU/8KFWP/Eh1v/woNY/7+AVf/FhFr/&#10;xoVb/7+AVf+/gFX/v4BV/8CDV//ChVn/wINX/76BVf/Ag1f/voFV/76BVf/Ag1f/v4JW/76BVf+9&#10;gFT/wINX/8GEWP++g1n/vIFV/76DV/+8gVX/vYJW/72EV/++hVj/v4ZZ/76GV/+8glT/vYNV/72A&#10;U/+7flH/vYBT/7+CVf+/glX/wINW/8GCVv+/gFT/woNY/8CBVv/AgVb/woNY/8KDWP/CglT/xYJV&#10;/8mCVP/Ff07/xoBP/82HVv/Nh1b/y4RW/8F+Uf/AgFL/xIRY/8ODV//Bglb/woNX/8OEWP/Fhlv/&#10;woNX/7+AVP/BhFf/woVY/8KFVv++hFT/vYNT/72DU/+9g1P/voRU/8GHV/+/hVX/wIRS/8ODU//F&#10;g1H/xYFQ/8WBUP/GglH/yIRT/8WDUf/EglD/xoJR/8SBTP/HgU3/yIJP/8uFUv/Igk//yYNS/8mC&#10;VP/BflH/v3xP/8B5S//AeUv/w3xO/8N6Tf/Ad0r/vXZK/8F4T//CeFH/wHZR/791UP++dFH/v3VS&#10;/71zUP+6cE3/u3FM/71zTv+/dVD/xHpV/8N5VP/AdlH/wXdS/8J5Vv/AeFL/u3NN/7pyTP+8d1D/&#10;vHdQ/7l0Tf+/eVX/wnpU/711T/+7cUz/u3FM/7txTP+9c1D/vXNQ/7xxUf+7clL/vnVV/792Vv+/&#10;dlb/wHdX/710VP+6cVH/u3JS/7xzU/+7cVT/vHJV/7luT/+6b1D/u3BR/7luT/+4a03/s2ZI/7ts&#10;Tf/AcVL/vHBQ/7puTv+6b0//tWpK/7NqSv+2a0v/u3BQ/7twUP++clL/vnJS/7xwUP+7cFD/u3BR&#10;/7pwU/+6c1X/unNX/7pzV/++d1v/vndb/750Wf+8clf/vnNW/8N2Wv/BdFb/vnFV/7xvU/+6b1L/&#10;um5W/7pwV/+6cFf/u29X/7tvWP++blX/w3Na/8V0Wf/GdVr/xXRX/8FwU/+8a07/v25R/75uU/+8&#10;bFH/u2tQ/71wVP/FeFz/x3xd/8p/Yv/GeV3/u25S/7hrT/+4aE//umpR/7xsU//AcFf/xHRb/8d3&#10;Xv/Dc1r/wnJZ/7trUv+9bVT/wXRa/8R3Xf/Dd1//wXVd/8B0XP/Dd1//w3df/8N3X//Ed13/yXxi&#10;/8Z5X//GeV3/yHtf/8h7X//Fel3/x3xf/8uBZv/EfWH/wntf/8N8YP/EfWH/xX5i/8iBZf/FfWT/&#10;xHxj/8N7Yv/GfGP/yH5l/8qAZ//IfGT/v3Nb/75yWv/HfWL/y4Fm/82DaP/LgWb/wntf/8V+YP/R&#10;imz/045v/9OTcP/RkW7/zIxp/8yMaf/MjGn/zY1q/9GPbP/KhWT/xoFg/8N9XP++eFf/xH1f/8iC&#10;Yf/LhWT/zohn/8uFZP/LhWT/y4Rm/8qDZf/Gf2H/xoFk/8qFaP/KhGr/xYBj/8B6YP/Ce1//zodr&#10;/8+IbP/MhWn/yoNn/8R/YP/CgGD/xIJi/8eFZf/GhGT/xIJi/8WDY//KiGj/yYho/8uKav/JiGj/&#10;woJf/8ODYP/EhGH/w4Ng/8KCXv/Cglz/wH9Z/8KBW//CgVv/v39Z/8KCXv++flr/wYNe/8yMaP/Q&#10;kGz/yYll/8SEYP/Bf1z/v31b/8eCYf/Ig2L/xoRi/8aEYv/IiGX/xYVi/7+AXf+9f1r/u4BY/7+E&#10;XP/AhV3/xo1i/82Uaf++hVr/rXRJ/7aAVP+/iV3/vohc/8CLX//CjWH/wY1e/7+KXv+/il7/w45k&#10;/8SNZP/AiWD/uIFa/7N8Vf+2f1j/vIVe/7iBWP+1flX/tH9V/7N/WP+ygVn/sYBY/7KCWv+yhV7/&#10;tIdg/7OHYv+xhWD/rIFe/6iAXf+ogF3/p35e/6yDZf+rgmT/qYBi/6mAYv+ofF//qn5h/7CDZv+3&#10;hWr/toRp/7B+Y/+rfGL/qHlf/6R2XP+meF7/qHpg/6d5X/+meF7/pnhe/6V3Xf+hc1n/pHZc/6V2&#10;XP+ndVz/pHJZ/6JuVv+gbFT/oWtT/6BqUv+ha1P/o2tU/6BoUf+cZk7/nmZP/59nUP+eZk//nWRQ&#10;/55lUf+eZVL/oGdU/51kUf+dZFH/n2RS/59kUv+fZFL/n2RS/5xfTP+cX0r/n2JN/6JlUP+jZlH/&#10;pWRO/6VkTv+sa1X/rm5V/6trUv+paVD/q2lR/6poUP+pZ0//q2lP/61rUf+raU//qGZM/6poTv+q&#10;aFD/q2lR/6poUP+pZ0//pmRM/6hmTv+qaFD/q2lR/6lnT/+nZ07/qGhP/6RmTf+hZU3/n2NL/6Fl&#10;Tf+kaFD/pmpS/6ZlT/+kY03/o2JM/6RkS/+oZk7/p2dO/6hoT/+lZ07/oWdR/59pUf+cZk7/n2lR&#10;/6FpUv+gaFH/oWdR/6BmUv+eZVH/nmVR/55lUf+eZVL/nmdT/55lUv+ZYk7/l15L/5VeSv+TX0r/&#10;kl5J/5NgS/+UYUz/kV5L/wABAP8AAQD/AAEA/wABAP8AAQD/9/HN//bwzP/28Mz/9vHL//PuyP/4&#10;883/+vbQ//r20f/7+Nf///zd//793//8+93//Pvd//793//+/tz/+/nT//bxx//y67//8+u9//nu&#10;wf/37L7/9+y+//jrvv/36r3/9uW3//rpu//45rb/9eOx//Xhr//04K7/9eGv//Xhr//24K//9uCv&#10;//HZqf/w2Kj/9Nys//vgsf/226z/8tam//LTpP/vzZ3/8dCd//PPnf/uypj/78mY/+7Il//txZT/&#10;68OS/+7ElP/swJH/6LyN/+e5iP/muIf/6LqJ/+m5iP/mtoX/57WC/+m3hP/ruYb/57WC/+GxgP/e&#10;rn3/3a18/96ve//crXf/4rN9/+a3f//YqXH/2KVs/9WkbP/Vom3/1KFs/9Ofbf/QnGr/1KBw/9ai&#10;cv/UoXT/1qN2/9ysfv/ern7/26t7/9ysfP/isH3/26l2/9Ofbf/JkV7/ypJf/8+VY//Lj13/zo9c&#10;/8iJVv/Hi1n/z5Vj/9+ndv/Tnmz/xpBh/8ONXv/EjmD/0Zhr/9Sbbv/MkWX/wodb/8SJXf/PlWf/&#10;46l7/9+ldf/SmGj/y5Fh/8mPX//KkGD/zpRk/82TY//Ijl7/wohY/8SKWv/Fi13/xoxe/8mPYf/I&#10;jmD/xIpc/8KIWv/FiFv/xIda/8aIWf/Fh1j/woNX/76BVP+9gFP/wINX/8GEWP++gVX/vX5T/8CB&#10;Vv/IiV7/y4xh/8CBVv++f1T/vn9U/8GCV//Dhlr/woVZ/8GCV//ChVn/v4BX/7+BWP+/gVj/voFV&#10;/8GCV/+/glb/wINX/8GEWP/BhFj/wINX/72CVv+8gVX/voNX/7+GWf+/hln/wIVZ/8CGWP+/hVf/&#10;wINW/7+CU/++gVT/vYBT/8CDVv/BhFf/wYJW/8GCVv++f1P/wIFV/75/U//AgVX/wYJX/8KDV//B&#10;gVP/w4NV/8iFWP/Jhln/x4FQ/8V+UP/FflD/xX5Q/8WCVf/Ghlr/xoZa/8GCVv/Bglb/w4RY/8SF&#10;Wf/EhVn/w4RY/8KEVf/BhFX/wYRV/8GEVf/Ag1T/voRU/76EVP+7gVH/voRU/8SKWv/ChVb/wIRS&#10;/8ODU//GhFL/xIJQ/8SAT//GglH/x4NS/8eDUv/IhFP/yIRT/8SBTP/Igk7/yoRR/8qEUf/GgE3/&#10;yYNS/8qEU//BflH/vntO/8B6Sf/Be0r/xH5N/8R8TP/CeUz/wHdK/8F6UP/CeFH/vXVP/7xyTf+9&#10;c1D/vXNQ/7xyT/+3bUj/uW9K/7xyTf/AdlH/wnhT/8J4U//AdlH/v3VS/8N5VP/DeVT/v3VQ/7x0&#10;TP+9dU3/vHdQ/7x3UP/Aelb/w3tV/791UP+9c07/vXFN/7xwTP+/c1H/wHRS/75zU/+9clL/v3ZW&#10;/751Vf+9dFT/vXRU/7tyUv+8c1P/vHNT/71yUv+9clP/vXJT/7twUf+7cFH/uG1O/7lsTv+4bEz/&#10;uWpL/7xtTv+/cFH/umtM/7ltTf+6bk7/tmtL/7htTf+8cVH/u3BQ/7tvT/+8cFD/vXFR/7xwUP+8&#10;cFD/um9Q/7pvUP+8clX/uHFV/7ZvU/+9dlr/v3Va/71zWP++c1b/v3RX/8BzV/+9cFT/u25S/7ls&#10;UP+1ak3/t2tT/7huVf+6cFf/vXFZ/71xWf+7blT/wnJZ/8V1Wv/EdFn/w3JV/7xrTv+3Zkn/uWhL&#10;/71uUP+7bE7/umtN/7tuUv/Ac1f/wHNX/790V//CdVv/vnFX/75uVf+8bFP/wXFY/8FxWP/BcVj/&#10;wnJZ/8NyV//CcVb/xHJa/8BwV/++blX/v3JY/8R3Xf/Dd1//wXVd/8B0XP/BdFr/wXRa/8J1W//F&#10;eF7/yHtf/8d3XP/IeF3/yHtf/8Z5Xf/Ed1v/yHtf/8uAYf/Fe2D/wXdc/794XP+/eFz/xH1h/8iA&#10;Z//De2L/vXVc/7x0W/++c1z/wndg/8l/Zv/MgGj/xnpi/8N3X//CeF//wXde/8V7YP/Jf2T/xH1h&#10;/8R9Yf/IgWP/zIVn/9CObP/Skm//0ZFu/8yNav/IiGX/yopn/82Nav/LiWb/yYdk/8WDYf/CfVz/&#10;xH9e/8R/Xv/HgmH/yIJh/8eBYP/LhGb/yoNl/8WAYf/Ef2D/xH9g/8SCYv/Jhmn/yINm/8N+Yf/C&#10;e1//y4Ro/8yFaf/Jgmb/yoNn/8R/Yv/FgGP/xoFk/8iDZv/DgGP/wX5h/8SBZP/Ih2f/xYRk/8OC&#10;Yv/FhGT/woFh/8ODYP/FhWL/xIRh/8SDXf/HhmD/w4Jc/8B/Wf/Dglz/xINd/8KCXP/AgFz/w4Nf&#10;/8uLZ//Pj2v/yopm/8aGYv/AgFz/wX9c/8eFY//IhmT/xIJg/8KCX//FhWL/xIRh/75/XP+8fln/&#10;u31Y/7yBWf++g1v/y5Bm/9OYbv/LkGb/uoFW/8CHXP/Ij2T/wYtf/8GLX//Ai1//uoVZ/7eCVv++&#10;h17/wYph/8GKY/++h2D/tX5X/7B5Uv+1flf/vodg/7iBWP+1gFb/tIBY/7OCWv+ygVj/rn9V/6+A&#10;Vv+vgln/soVe/7GFXv+tgVz/roJf/62AX/+sf17/qn9f/66CZf+sgGP/qn1g/6p9YP+pe2H/pnhe&#10;/6l6Xv+tfmL/q3xi/6p7Yf+tfmT/p3lf/6F1Wv+jd1z/pnpf/6h7Xv+kd1r/pHda/6V3Xf+idFr/&#10;p3lf/6h5X/+kdVv/pnRd/6FvWP+iblj/o2xX/6JrVv+ibFT/oGpS/59pUf+eaFD/nmVR/59mUv+f&#10;ZlL/n2ZS/59kUv+eY1H/oGVT/59kUv+fZFL/oGVT/59kUv+hZlT/pGdU/51gTf+fYk3/omVQ/6Fk&#10;T/+hZE//oWRP/6FjTv+mZU//rGtV/6tqVP+ra1L/qWlQ/6hoT/+mZk3/qGhP/6xqUv+qaFD/qWdP&#10;/6poUP+raVH/q2lR/6ZkTP+oZk7/qGZO/6hmTv+oZk7/pmRM/6RkS/+jY0r/oWNK/6VpUf+iZk7/&#10;n2NL/6BkTP+nZlD/q2pU/6loUv+lY03/o2FL/6NhS/+kZEv/pWVM/6ZmTf+iZEv/nmJI/59nUP+d&#10;ZU7/nGRN/55mT/+hZ1H/n2VP/51jT/+ZYEz/m2JO/5tkUP+cZVH/nGVR/51mUv+ZYk7/ll9L/5Nf&#10;Sv+SXkn/kl5J/5NgS/+PXEn/jFxI/wABAP8AAQD/AAEA/wABAP8AAQD/+PLO//nzz//588//+fPP&#10;//fzzv/59dD//PjT//v42f/8+9z///7g//v+4f/8+93//v3f//7/4P/+/9//+vjS//bxx//y68H/&#10;8+q///rvwv/57sH/9+y+//fsvv/4677/9em5//jsvP/56Lr/+Oa0//bksv/04rD/9+Ox//Xhr//3&#10;4bD/9uCv//DYqP/x2an/89ur//vgsf/33K3/89eo//PUpf/w0KH/8tCg//PSn//vy5n/78mY//DK&#10;mf/tx5b/7cWU/+3Dk//qwJD/57uM/+W5iv/muIf/6buK/+q6if/ltYT/5bWE/+i2g//otoP/5LJ/&#10;/+Kwff/frXr/26l2/92rdv/isHv/6rmB/+y7g//gr3f/26py/9inb//Vom3/1aFv/9Sgbv/RnW3/&#10;1qBx/9ejc//VoXL/0p9y/9qneP/cqXr/2qh1/9updv/bqXb/16Nx/9Ofbf/Kkl//ypBe/8+VY//Q&#10;lGL/y49d/86SYP/Nk2H/2J5s/+mxgP/Xn27/yJBh/8WNXv/GjWD/0Jdq/9CVaf/Fil7/xIdb/8mM&#10;YP/QlWn/4ad5/9acbv/Nk2P/y5Fh/8uRX//Nk2H/0Zdl/9GXZf/Ijl7/xIpa/8aJWv/LjmH/x41f&#10;/8qQYv/KkGL/yY9h/8aMXv/GiVz/xYhb/8WGWv/Cg1f/v4BU/8GCVv/Bglf/wINX/8CDV/+9flP/&#10;u3xR/8GCV//Ki2D/zI1i/8KDWP+/gFX/v4BV/8OEWf/Fhlv/w4RZ/8KDWv/Cg1r/v4BX/8CBWP/A&#10;gVj/wIFW/8SFWv/Fhlv/woNY/8KDWP/ChVn/wINX/7yBVf++g1n/v4ZZ/76FWP+6gVT/vIFV/7+E&#10;WP/BhFf/wYRX/8CDVP/Ag1T/v4JV/7+CVf+/glX/wINW/8GCVv+9flL/v4BU/7+AVP/EhVn/xYZa&#10;/8OEWP/AgVX/woRV/8SEVv/IiFr/x4RX/8J/Uv/BflP/w4BV/8ODV//Ghlr/woNX/8CBVf/DhFj/&#10;xYZa/8WGWv/Ehlf/woRV/8KEVf/ChlT/v4NR/8OGV//Dhlf/woVW/8GEVf+/glP/wYRV/8WIWf/B&#10;hFX/wINU/8KCUv/EhFT/xoRU/8SCUP/FgVD/x4NS/8eDUv/JhVT/y4dW/8aDTv/IhVD/yoRR/8qE&#10;Uf/HgU7/yoRT/8aCU//BfU7/vntO/8B6Sf/CfEv/wnxL/8F5Sf/BeEv/v3hM/8B4UP+9dU//u3NN&#10;/71zTv+7cU7/uG5L/7huS/+4bkn/v3VQ/8J4U//CeFP/wHZR/791UP+/dVD/vnRR/8J4U//CeFP/&#10;wXdS/8B2T/+7c0v/u3NL/7x0TP+/d1H/wHhS/791Uv+/dVL/wHRS/79zUf+/c1H/v3NT/71yUv++&#10;c1P/vnVV/751Vf+9dFT/vXRU/7xzU/+7clL/um9P/7luTv+7cFD/vnNT/7xxUv+7blD/uGtN/7ts&#10;Tf+6a0z/vG1O/79wUf++b1D/umtK/75vUP+5bU3/t2tL/7luTv+7cFD/u3BQ/71wUv++cVP/wXJT&#10;/8BxUv++clL/vXBS/7xxUv++c1T/u3FU/7txVP++dFf/vnRX/75zVv/AdVj/wnda/79yVv+8b1P/&#10;um1R/7lsUP+3bE//uW5R/7puVv+7b1f/u29X/7ltVf+5bFL/vXBU/8V1Wv/Ac1f/v3BS/7lqTP+2&#10;Z0n/t2hK/75vUf/AcVP/vG9R/7ptUf+7cFP/um5W/7hsVP+9cVn/wXRa/8J1W//BdFr/w3Na/8Jy&#10;Wf++blX/wHBX/71tUv/CcVb/w3Na/8JyWf/BcVj/wXRa/8R3Xf/FeF7/xXlh/8R3Xf/Ed13/wnVb&#10;/8R0W//JeV7/ynpf/8p6X//Ke13/yXle/8Z2W//EdFn/xXhc/8l8YP/HfF//wnhd/8F3XP/CeF3/&#10;wntf/8R8Y//BeWD/vXVc/7x0W/++dl7/xXpj/8uAaf/PhWz/zYFp/8d9ZP/CeF//wXde/8F6Xv/D&#10;fGD/yYJm/8iBZf/DfF7/xH1f/82IZ//Rj23/0pJv/9CQbf/Kimf/yIhl/8qKZ//MjGj/y4tn/8eH&#10;Y//FhWH/xYNh/8KAXv/DgV//xH9e/8WAX//HgmH/xYBh/8N+X//EgmL/w4Fh/8OBYf/OjGz/zYhp&#10;/8WAYf/DfF7/yoNl/8mCZv/Gf2P/yYJm/8R/Yv/HgmX/yINm/8eCZf/GgWT/xIFk/8WCZf/Ih2n/&#10;xYRk/8OCYv/FhGT/xINj/8WEZP/IhmT/yYdl/8SCX//FhF7/w4Jc/8KBW//Dglz/xYVf/8WFYf/D&#10;g1//wIBc/8ODX//Kimb/zIxo/8mJZf/EhGH/w4Ng/8mJZv/IiGX/wYFe/75+W//Dg2D/woFh/7x9&#10;Wv+9f1r/vX9a/76AWf/Bg1r/y5Bm/9SZbf/Rlmr/w4hc/8GIXf/HjmP/w4pf/8CKXv/Bi1//vIZa&#10;/7iBWP+6g1r/vode/8GKY//AiWL/u4Rd/7J7VP+zfFX/u4Rd/7aBV/+0gFj/s4JZ/7KDWf+uf1X/&#10;rn9V/66BV/+vgln/r4JZ/7OGX/+whF//sIRh/6yAXf+sf17/q4Bg/7CDZv+vgmX/rH9i/6x+ZP+r&#10;fWP/qHpg/6l6YP+qe2H/qXpg/6p8Yv+ugGb/pnpf/6N3XP+keF3/p3tg/6Z6Xf+jdln/o3ZZ/6J0&#10;Wv+idFr/pXdd/6Z4Xv+iclv/pHRd/59vWP+hb1j/om5Y/59rVf+ha1P/n2hT/6FqVf+faFP/n2ZS&#10;/55lUf+fZlL/oWdT/55jUf+fYk3/oGNO/6FkT/+iZVD/omVQ/6JlUv+iZVL/o2ZT/51gS/+dY0//&#10;omVQ/6BjTv+hZE//oWRP/6FjTv+kY03/pmVP/6tpU/+ra1L/qWlQ/6lpUP+lZUz/o2NK/6dnTv+p&#10;Z0//qmhQ/6poUP+qaFD/rGhR/6hkT/+pZ0//qGZO/6hmTv+oZk7/pmRM/6VlTP+iYUv/n2NL/6Nn&#10;T/+hZU3/omFL/6RjTf+nZU//qWdR/6lnUf+nZU//qGZQ/6VjTf+kY03/pWRO/6hoT/+kZk3/n2NL&#10;/6BmUP+fZ1D/nWNN/55kTv+fZVH/nmRQ/5xjT/+ZYk3/m2RQ/5tkUP+bZFD/mGRP/5llUP+ZZVD/&#10;l2NO/5JeSf+OW0b/jltG/5BdSv+LW0f/i1tH/wABAP8AAQD/AAEA/wABAP8AAQD/+fTU//r11f/7&#10;9tb/+vbR//n10P/59tX//Pna//z73f/8/OD//P/k//v+4//5/N//+/7h////4f/9/+P/9vTO//Pw&#10;xf/z7sT/8uu///rvwv/678L/9+y+//fsvv/2673/9uq6//jsvP/76rz/+um7//rpu//45rb/9+W1&#10;//fis//24bL/8tyr//HZqf/x2an/89ur//ner//33K3/89eo//HVpv/z06T/9NKi//PSn//vzpv/&#10;7sqY//DMmv/tx5b/7MaX/+rBk//nv47/572N/+i8jf/muov/6ryL/+i6iP/mtoX/5raF/+i2g//n&#10;tYL/4rB9/+GvfP/frXr/2aVz/96qeP/otoH/7byE/+28hP/ks3v/3q11/9qncP/Vom3/16Nx/9ai&#10;cP/SnG3/1qBx/9agcf/Snm7/zppq/9aicv/YpHL/2aVz/9ejcf/QnGr/0p5s/9OebP/MlGH/ypJf&#10;/9CWZP/TmWf/zJJg/9OZZ//WnGr/4qh2/+uzgv/UnGv/xo5f/8WNXv/KkWT/0JVp/8qPY//Dhlr/&#10;yYxg/8uOYv/Qk2f/2J1x/8ySZP/Ijl7/zZVi/9CXYv/TmmX/1p1o/9SaaP/Ijlz/xoxa/8iLXP/N&#10;kGH/y45h/8qQYv/Jj2H/zJJk/82QY//LjmH/yotf/8aHW//Cg1f/wIFV/8OEWf/Bglf/v4BV/8CB&#10;Vv+/gFf/v4BX/8OEW//HiF//x4hf/8GCWf/AgVj/wIFY/8OEW//Fhl3/w4Rb/8OEW//Bgln/vn9W&#10;/8CBWP/AgVj/wYJZ/8WGW//IiV7/wYJX/8GCV//Cg1j/voBX/7uAVv+/hFr/wIdc/76FWv+2fVD/&#10;uH1R/72CVv/Ag1b/wYRX/8CDVP/Ag1T/wINW/76BVP++gVT/wINW/8GCVv+/gFT/wIFV/8KDV//J&#10;il7/yotf/8OGWf+/glX/wYRX/8KDV//DhFj/xoZa/8aGWv/Ghlr/xoZa/8GCVv/Bglb/wIFV/8CB&#10;Vf/Fhlr/xodb/8WHWP/DhVb/woJS/8ODU//Hh1f/woJS/8WJV//Gilj/xYVV/8OFVv/DhVb/woVW&#10;/8KFVv/BhFX/wYNU/8GDVP/EhFT/x4VV/8SCUv/EglD/yIRT/8eDUv/Hg1L/y4dW/8iEU//IhFP/&#10;x4NS/8iEU//GglP/x4NU/8N/UP++e07/vXpN/716Tf/DfE7/wHlL/751SP++dUj/wHlN/8B4UP+5&#10;cUv/u3NN/752UP+7cU7/uG5L/7dtSP+6ckz/xHxW/8Z+WP/De1X/wHhS/710Uf/AdlP/v3VS/8F3&#10;Uv/AdlH/wHZR/8F3Uv+9c07/uW9K/7lxS/+9c1D/vXNQ/750Uf++dFH/wHZT/8B0VP++clL/vHBQ&#10;/7twUP+9clL/u3JS/751Uv++dVX/vXRU/710VP+7cFD/uW5O/7ZrS/+8cFD/v3NT/7xvUf+8bU//&#10;u2xO/7xtTv+7bE3/vm9Q/8FyU/++b07/vG1M/8FyUf+4bEz/tGhI/7hsTP+5bU3/vHBQ/79yVP/E&#10;dVf/w3RV/8FyU/+/c1P/v3NT/79yVP+/dFX/vXJT/75zVP+9clP/vnNU/790Vf/Bdlf/wnda/8Bz&#10;V/++cVX/u25S/7tuUv+8cVT/vXJV/71yVf+4bVD/uG1Q/7dsT/+5bFD/vnFV/8F0WP+/clT/vG9R&#10;/7hrTf+4a03/uWxO/79yVP/Ddlj/wHNX/7pvUv+5bVX/uW1V/7drU/+7b1j/vnJb/8N1Xv/CdVv/&#10;vG9V/75uVf+7a1L/vm5V/8BwV//Ccln/wXFY/8JyWf/Ccln/w3Zc/8R3Xf/HemD/yHxk/8d6YP/J&#10;fGL/xnZb/8R0Wf/IeF3/yHhd/8t6X//Me2D/y3pf/8d2W//Cclf/xHRZ/8l5Xv/HfF//xXpd/8Z7&#10;Xv/HfWL/x31i/8V7Yv/CeF//wnhf/8N5YP/FemP/x31k/8uAaf/PhWz/z4Vs/8qAZ//Bel7/wntf&#10;/8N8YP/Bel7/yoNl/8qDZf/EfV//wntd/8yGZf/Qi2r/0Y9s/9KQbf/Pj2v/yopm/8iIZP/LjWj/&#10;yoxn/8iKZf/JiWX/yIhk/8SEYP/BgV7/wX9d/8aBYP/HgmH/xH9e/8B+Xv/GhGT/xINj/8SDY//S&#10;kHD/z41t/8aBYv/FfmD/yIFj/8iBY//IgWX/yIFl/8V+Yv/Lg2r/yoRq/8mDaf/KhWj/yYZp/8iF&#10;aP/Hhmj/x4Zm/8WEZP/Hhmb/x4Zm/8eGZv/LiWf/zIpo/8WDYf/DgV7/woBd/8CAXP/Dg1//x4dj&#10;/8iIZP/Dg1//vHxY/7p6Vv/Dg1//zY1p/8qKZ//FhWL/xIRh/8yMaf/Kimf/woJf/8B/X//Dg2D/&#10;wH9f/7x8Wf/Cgl7/wIJb/8GDXP/ChFv/yoxj/86TZ//PlGj/xotf/7+GW//BiF3/wIdc/8GIXf/B&#10;i1//vYZd/7iBWP+3gFf/vYNb/8GHYf/Fi2X/wotk/7iBWv+0fVT/t4BX/7aBV/+1gVn/tINa/7KD&#10;Wf+sf1X/rH9W/7GEW/+vgln/sYRd/7SHYP+0hmL/sYVi/66CX/+sf17/q4Bg/6+CZf+wgmj/r4Fn&#10;/66AZv+sfmT/rH1j/6t9Y/+qfGL/qnxi/61/Zf+tf2X/pnpf/6V8YP+lfGD/pHtf/6Z6Xf+jd1r/&#10;oXVY/59zWP+idlv/o3Vd/6N1Xf+ecFj/oHJa/6FxWv+fb1j/oG5X/5xoUv+galL/oGlU/6JrVv+g&#10;aVT/nmVR/51kUP+fZVH/oGZS/6BjTv+fYk3/nmFM/6BjTv+iZVD/omVQ/6JlUP+hZE//oGNO/51g&#10;S/+cYk7/nWNP/59iTf+hZE//oWRP/6BkTP+iYUv/o2NK/6lnT/+oaE//qWlQ/6dnTv+lZUz/n2FI&#10;/6NjSv+mZk3/qmhQ/6lnT/+oZE3/q2dQ/6pmUf+rZ1D/qGZO/6ZkTP+mZEz/pmVP/6dmUP+lZE7/&#10;oGRM/6FlTf+gZEz/omFL/6VjTf+lY03/pGJM/6VjTf+nZU//qmhS/6ZlT/+kY03/pWRO/6tqVP+n&#10;a1P/o2dP/6BmUP+gZlD/nmRQ/59lUf+dY0//nWRQ/51kUP+bZFD/nGVR/5liTv+YZE//lmJN/5Zi&#10;Tf+YZVD/lmNO/5BdSP+MWUT/iVlD/4tbR/+MXEj/iltH/wABAP8AAQD/AAEA/wABAP8AAQD/+vfY&#10;//v32v/799r/+vfY//r32P/6+dv/+/rc//r63v/8/+L//f/n//z+5v/5/N//+/7h//7/4P/+/+D/&#10;+PXS//Xyyf/18Mb/9e7E//rxxv/48ML/9u7A//fsvv/16rz/9eq8//bsu//57b3/+Oy8//vqvP/6&#10;6bv/9OKy//bhsv/24bL/8duq//DYqP/03Kz/99yt//jdrv/z2Kn/89eo//PXp//21qf/89Ok//DO&#10;nv/vzZ3/7MiY/+zImP/sxpf/68WW/+zDlf/qwZP/6b+P/+i+jv/pvYz/6b2M/+m7iv/nt4b/47OC&#10;/+Kygf/ltYT/4LB//+Guf//grX7/3ap7/9+sff/ksn//5rSB/+i2g//jsXz/4K55/9updP/Zp3L/&#10;2ad0/9aicP/UoHD/1aFx/9Kebv/NmWn/zZlp/9SgcP/WonL/0p5s/9Cbaf/Qm2n/0Zxq/82YZv/K&#10;lWP/y5Zk/82YZv/MlGP/zZVk/9Kaaf/Wnm3/2aFw/9+neP/RmWr/xY1e/8aMXv/LkGT/yo9j/8WK&#10;Xv/AhVn/xIld/8aMXv/HjGD/ypBi/8WNXv/Gjl//zZVk/9aea//Xom7/3aVy/9efbP/Lk2D/ypJh&#10;/8uTYv/Nk2P/yY9f/8mPYf/KkGL/zpRm/8qQYv/KkGL/y5Bk/8OGWv/Ag1f/wIJZ/8GDWv/Bg1r/&#10;woNa/8GCWf/Cg1r/woNa/8GCWf+/gFf/v4BX/7+AV//Bgln/wYJZ/8GCWf/Bgln/woNa/8KDWv/C&#10;g1r/woNa/8OEW//EhVr/w4RZ/8CBVv/Ag1f/wYRY/8CDV//BhFj/voNX/7+EWv+7glf/u4JX/7yD&#10;WP+6gVb/vIFX/72CVv+/glX/wINW/8GCVv+/glX/woVY/8SHWv/Eh1r/w4ZZ/8GEWP/Cg1j/woNX&#10;/8OEWP/IiV3/x4pd/8OGWf/Bh1n/w4hc/8GGWv/BhFj/w4Za/8SFWv/Gh1v/xYZa/8CBVf+/gFT/&#10;wIBU/79/U//Cglb/xIRW/8KCVP/ChFX/w4NT/8SEVP/Ghlb/xYVV/8WFVf/EhFT/xYVX/8ODVf/B&#10;g1T/wIJT/8OFVv/Ehlf/woNX/8KEVf/CglT/xIJS/8SCUv/FgVD/xIBP/8WBUP/GglH/xoNO/8iC&#10;T//KhFH/yIJP/8WBUv/Cf1L/wX5R/8B9UP/AfVL/v3xR/716UP++eVD/vHdO/7t2Tf+8d07/w35X&#10;/8iDXP/Gflj/wnpU/8B4Uv+9c07/vnRP/750T//CelT/xX1X/8J8WP/CfFj/wXtX/754Vv+9d1X/&#10;v3lX/793Uf++dlD/v3VQ/8B2U/+/dVL/v3NR/8B0Uv+8cVH/vHFR/71yUv+7cFD/vXJS/790VP+8&#10;cVH/um9P/7luTv+7cU7/u3BQ/71yUv+9clL/u3BQ/7twUP+8cVH/vHBQ/7puTv+8cFD/vW5Q/7xt&#10;T/+8bU//vG1P/71uUP++b1H/wHFS/71wUv+5bE7/um1P/7tuUP+9cFL/vG9R/7xvUf+7blD/v3BS&#10;/8FyVP/Cc1X/wHFT/71uUP+/cFL/vnFT/8BzVf++cVP/v3JW/71yU/+6b1D/vnNW/8B1WP/Bdln/&#10;wXZZ/790V//AdVj/vnJa/7twU/++c1b/wHVY/790V/+1ak3/t2xP/7ptUf+8b1P/wHNX/8BzV/+/&#10;clb/u25S/7tuUv+8b1P/v3JW/8F0WP/AdFz/vXFZ/7ltVf+3a1T/uW1W/7tvWP/Bc1z/wnJb/8Jy&#10;W/+/b1j/uGhR/7VoTv+4a1H/v3JY/8h7Yf/FeF7/wXRa/8F0Wv++cVf/xHdd/8N3X//FeWH/x3tj&#10;/8Z6Yv/He2P/xnld/8V4XP/Ed1v/w3Za/8d3Xv/KemH/y3ti/8l5YP/Gdl3/x3de/8d6YP/EeGD/&#10;w3hb/8V7YP/Jf2T/zoRp/8+EZ//Mgmn/yHxk/8R4YP/FeWH/xnpi/8V5Yf/JfWX/zYFp/82Baf/I&#10;fmP/xn9j/8Z/Y//FfmL/yYJm/8iBZf/IgWP/yoNl/8eAYv/KhWT/z4pp/9KQbf/Rj23/0JBt/8qK&#10;Z//IiWb/y4xp/8yNav/LjGn/yIhl/8aGY//IiGX/x4Vj/8iDZP/HgmP/xYBh/8R/YP/IhWj/x4Rn&#10;/8WCZf/PjG//zoxs/8eCY//Dfl//xoFi/8iDZP/MhWf/yoNn/8WAY//HgmX/x4Jl/8aDZv/IhWj/&#10;yIdn/8mIaP/Gh2b/xYZn/8SFZv/AgWL/w4Rl/8mIaP/KiWn/yolp/8iIZf/Hh2T/w4Ng/8GBXv/D&#10;g2D/x4dk/8eHZP/Cgl//unpX/7d3VP++flv/yopn/8mJZv/FhWL/xYVi/8mIaP/KiWn/xoVl/8OC&#10;Yv/BgGD/wH9f/71+Xf/DhGH/xYdi/8aIYf/Bhl7/wYZe/8OIXv/DiF7/wIVb/8CGXv/Bh1//w4lh&#10;/8KIYP/EimL/voRc/7d9Vf+2f1j/vIVe/72GX//AiWD/woti/8CJYP+9hl3/uINZ/7aCWv+1gVn/&#10;s4JZ/7WEW/+yg1n/sYJY/7ODW/+0hF7/tIRe/7SEYP+yhGD/sIJg/62AX/+qf1//pHtd/6t/ZP+q&#10;fmX/q39m/6p+Zf+qfmX/qHxj/6h8Yf+qfmH/q35h/66BZP+tgGP/qHxf/6l9Yv+pfWL/p3tg/6d7&#10;YP+mel//onZb/6F1Wv+idlv/pHZc/6J0Wv+gclj/onNZ/59wVv+icFf/nmxT/5xoUP+galL/omlV&#10;/6BoUf+hZ1P/oGZS/55kUP+hZE//omZO/6NiTP+hYEr/nmJK/6BkTP+hZU3/oGRM/59iTf+fYk3/&#10;nWNP/5xiTv+dY03/nGJM/5thS/+fY0v/oGRM/59jS/+dYUn/oWNK/6RkS/+iZEv/pGRL/6RkS/+k&#10;Zk3/pGZN/6NjSv+jY0r/pGJK/6hmTv+pZ0//rWlS/6xoUf+pZU7/p2VP/6VjTf+kYkz/pWRO/6dm&#10;UP+laVH/oWVN/59jS/+fYk3/nmBL/59hTP+kY03/oWNO/6FgSv+kY03/pGNN/6FlTf+hZU3/pGhQ&#10;/6VpUf+jZ0//oWVN/6JlUP+hZE//oWRP/6FkT/+eY1H/nmNR/5phTv+ZYE3/mGFN/5liTv+YYU3/&#10;lV5K/5NfSv+UYEv/kV5J/5FeSf+RXkv/kV5L/49cSf+LW0f/ilpG/wABAP8AAQD/AAEA/wABAP8A&#10;AQD//Pjb//z73//7+9//+vre//r52//6+t7/+/vf//r94v/8/+T//v/q//7/6v/5/N//+/7h//7/&#10;4P/+/d7/+PXS//Xyyf/18Mb/9/DG//fwxP/48ML/+vLE//jwwf/07L3/9uu9//ftvP/78cD/+++/&#10;//ntvf/66bv/9OKy//bhsv/24bL/8tyr//DYqP/13a3/99yt//fcrf/02ar/9Nip//baqv/21qf/&#10;8tKj//DOnv/wzp7/7sqa/+zImP/pxZX/68WW/+vFlv/rwpT/6sKR/+rAkP/swI//67+O/+m7iv/l&#10;t4X/5raF/+W1hP/mtoX/4bGB/+Guf//grX7/3qt8/96rfP/grX7/4rB9/+Cue//grnv/3K15/9yq&#10;df/bqXb/2qh1/9WjcP/UoXL/1KFy/82aa//Jlmf/y5hp/9SgcP/WonL/0p5u/82YZv/Ml2X/0Jtp&#10;/8+Zav/LlWb/y5Vm/8uVZv/Jk2T/zJdl/9Obav/Tm2r/05tq/9GZav/KkGL/xoxe/8SKXP/IjmD/&#10;x41f/8aJXP/Dhln/w4lb/8WLXf/IjmD/yJBh/8ePYP/GkV//zZhm/9ijb//ZpHD/26Nw/9aea//O&#10;lmP/y5Ni/8qSYf/Lk2L/ypBg/8qQYP/Nk2P/0Zdp/82TZf/KkGL/yI5g/7+EWP+/hFj/woRb/8KE&#10;W//DhVz/xYZd/8KDWP/DhFn/woNa/8CBWP/AgVj/wYJZ/7+AV//Cg1r/wYJZ/8GCWf/Bgln/wYJZ&#10;/8KDWv/Bgln/woNa/8WGW//Jil//xYhc/8KFWP/BhFj/w4Za/8GEWP+/hFj/wIVZ/8CHXP+9hFn/&#10;vINY/7uCV/+7glf/v4Ra/8CFWf/Ag1f/wYRX/8KDV//Ag1b/w4ZZ/8KIWv/Bh1n/wYZa/8GEWP/A&#10;g1b/wYJW/8SFWf/IiV3/yIte/8WIW//Eilz/w4hc/8OIXP/AhVn/woVZ/8KFWf/EhVr/xIVZ/8GC&#10;Vv/Cglb/woJW/8CAVP/Cglb/w4NV/8GBU//Dg1X/xoRU/8aEVP/Ihlb/xoRU/8WDU//Fg1P/xIRW&#10;/8ODVf/BgVP/wYFT/8SEVv/EhFb/w4NV/8ODVf/Dg1X/w4NV/8eDVP/FgVD/xX9M/8eBTv/Igk//&#10;yIJO/8aATf/HgU7/x4FQ/8WBUv/DgFP/wH1Q/8B9Uv/AfVP/vntR/7x5T/+8d07/u3ZP/7x3UP+/&#10;d0//xn5W/8uGX//JgVv/xHxW/8F5U/++dE//v3VQ/750T//CelT/wHpW/8B6Vv/Be1f/wXtX/795&#10;Vf+/eVf/wHpY/8B3VP+/dlP/wHZT/791Uv/AdFL/wXVT/8J2VP++clL/vnJS/71yUv+7cFD/u3BQ&#10;/71yUv+8cVH/u3BQ/7xxUf+7cU7/vHJP/750Uf+7cU7/u3FO/7xyT/++c1P/v3NT/71xUf+8cFD/&#10;u2xO/7prTf+6a03/vG1P/71uUP++b1H/v3BS/7tuUP+3akz/uWxO/7tuUP+/clT/vnFT/75xU/+9&#10;blD/vm9R/8BxU//AcVP/v3BS/75vUf+/cFL/vnFT/8BzV/+/clT/wHNX/8BzV/++cVX/vnNW/790&#10;V//AdVj/v3RX/790V//AdVj/v3RX/71yVf/AdVj/wnda/8B1WP+5bk//um9Q/75xVf+/clb/wHNX&#10;/79yVv+9cFT/u25S/7ptUf+8b1P/vXBU/75xV/+8cFj/uW1V/7drVP+5bVb/um5X/71vWP/Dc1z/&#10;wnJb/8FxWv+/b1j/umpT/7hqU/+6bVP/v3JY/8V4Xv/FeF7/w3Zc/8F0Wv/BdFr/w3df/8N3X//E&#10;eGD/xXlh/8Z6Yv/He2P/yH1g/8d8X//GeV3/xHdd/8d3Xv/JeWD/yXlg/8h4X//JeWD/yHth/8h7&#10;Yf/EeGD/xHhg/8V7YP/Kf2L/y4Bj/82CZf/NgmX/yn5m/8R3Xf/Ddlz/w3df/8R4YP/JfWX/zoJq&#10;/9CEbP/KgGX/xn9j/8R9Yf/FfmL/yYJm/8mCZv/Kg2f/yoNl/8eAYv/JhGP/yoVk/8uGZf/OjGr/&#10;zY1q/8mJZv/IiWb/y4xp/82Oa//Oj2z/yopn/8eHZP/JiWb/yIZk/8iDZP/HgmP/xoFi/8aBZP/H&#10;hGf/x4Rn/8J/Yv/IhWj/zIls/8aEZP/FgGH/x4Jj/8mEZf/NiGn/y4Zp/8iDZv/HgmX/xH9i/8OA&#10;Y//HhWX/yIdn/8mIaP/JiGj/yIdp/8SDZf+6e1z/wIFi/8iHaf/KiWv/yYho/8qJaf/IiWj/xIVk&#10;/75/Xv/Cg2L/xodm/8eIZ//BgGD/uXlW/7Z2U/+7e1j/yIhl/8eHZP/Dg2D/xINj/8WDY//KiGj/&#10;yIdn/8SDY//CgWH/woFh/7+AX//FhmP/x4lk/8WJZP/Ch1//w4hg/8GGXv++g1v/vIFZ/8GHX//D&#10;iGD/w4hg/8KIYP/CiGD/vYNd/7d9V/+6gFr/vIVe/7qDXP+8hV7/v4hf/7+IX/+9hl3/uINZ/7WB&#10;Wf+0gFj/soFY/7OCWv+xgVn/sYFZ/7KCWv+0hF7/s4Nd/7ODX/+zhWH/sIJg/62AX/+qf1//pnpd&#10;/6p+Y/+rf2b/q39m/6p+Zf+qfmX/qHxh/6d7YP+rf2L/qn5h/6x/Yv+sfmT/qnxi/6p8Yv+ne2D/&#10;pnpf/6d7YP+mel//oXVa/6J0Wv+gclj/oXNZ/6J0Wv+gclj/onNZ/59wVv+hb1b/nGpR/5tnT/+f&#10;aVH/omlV/6BoUf+hZ1P/oGZQ/6BkTP+gZEz/pmVP/6RjTf+hYUj/oWFI/6BkTP+gZEz/oGRM/55k&#10;Tv+fZU//nmRQ/51jTf+dY03/m2FL/5thS/+dYUn/nmJK/59jS/+cYEj/oGJJ/6NjSv+kZEv/pGRL&#10;/6VlTP+oaE//qGhP/6VlTP+jY0r/o2FJ/6VjS/+oZk7/rWlS/6xoUf+lY0v/p2VP/6VjTf+jYkz/&#10;pGNN/6NnT/+jZ0//oGRM/6FlTf+gZEz/nWFJ/6BfSf+iYUv/omFL/6FgSv+hZU3/omZO/6NnT/+i&#10;Zk7/pGhQ/6RoUP+iZk7/n2NL/6FjTv+hY07/oWRP/6FkUf+eY1H/nmNR/5tiT/+XXkv/ll9L/5Zf&#10;S/+WX0v/ll9L/5NfSv+TX0r/kV1I/5FeSf+QXUr/j1xJ/49cSf+OW0j/iVlF/wABAP8AAQD/AAEA&#10;/wABAP8AAQD/+vre//z84P/8/OL/+/vh//r63v/5/OH/+/7j//v+4//+/+r//v/q//3/5//5/N//&#10;/P/i//7/4P/9/N3/9vTO//Txxv/078X/9O/F//bvw//278P/+vPF//v0xv/27r//9+/A//fvvv/8&#10;8sH/+vC///bquv/357b/8+Gv//Tgrv/44rH/9d+u//DYqP/226z/9Nqp//HXpv/02qn/9Nio//XZ&#10;qf/11ab/78+g/+3Lm//xzZ3/8Myc/+7Kmv/rx5f/68WW/+zGlf/txZT/7MST/+zCkv/rv47/6r6N&#10;/+m7iv/lt4X/57eG/+e3hv/nt4f/4bGB/9ysfP/cqXz/3qt+/9qnev/cqXr/4K1+/9yqd//Xp3b/&#10;2Kh3/9mqdv/bqXb/2KZz/9GfbP/PnWr/0J1u/8yZav/LmGn/zJlq/9Kebv/VoXH/059v/8+ba//N&#10;l2j/0Jpr/9Caa//PmWr/y5Vm/8iSY//HkWL/z5lq/9GbbP/Pl2j/y5Nk/8ySZP/Jj2H/xYtd/8SK&#10;XP/IjmD/x41f/8WLXf/GjF7/w4lb/8aMXv/JkWL/yJBh/8aRX//Ik2H/zZhm/9mkcP/VoGz/1aBs&#10;/9Oeav/Ml2P/y5Ni/8qSYf/JkWD/yZFg/8mRYP/LkWH/z5dm/82TZf/Jj2H/xYtd/7+EWP/AhVn/&#10;w4Za/8KFWf/Dhlr/xIVa/8KDWP/Cg1j/wIFW/7+AVf/Cg1j/xIVa/8CBVv/Cg1r/woNY/8OEWf/C&#10;gVf/woFX/8OCWP/Af1X/woFX/8WGWv/Hil3/x4pd/8SKXP/DiVv/wYdZ/7+EWP+/hFj/wIVZ/7+G&#10;W/+9hFn/vYNb/7qAWP+8g1j/wIdc/8KHXf+/hFj/woVZ/8KFWP/Dhln/wYdZ/8GHWf+/hFj/voNX&#10;/76DV//Ag1b/wYRX/8GEV//FiFv/xola/8aJXP/Eilz/woha/8OIXP/Dhlr/woVZ/8GEWP/ChVn/&#10;w4RZ/8OCWP/FhFr/xYRa/8GAVv/Cglb/w4NX/79/U//CglT/xIRW/8SEVv/Ghlj/xIRW/8ODVf/D&#10;g1X/w4NV/8ODVf/CglT/woJU/8SEVv/CglT/woJU/8KCVP/EhFb/yIRV/8eDVP/GglP/yIJP/8iC&#10;T//Igk//yoRR/8R+S//Efkv/xX9O/8aAT//DgFP/wH1S/798Uf+/fFL/vnlS/714Uf+7dk//u3ZP&#10;/793Uf+/d1H/w3tV/8mBW//FfVf/wHhS/752UP++dE//wXdS/7tzS/+8dlL/vHZS/713U//Aelb/&#10;wXtX/8F7V//Be1f/wHpW/8F4Vf/Ad1T/wnhV/791Uv+/c1H/wnZU/8V2Vf/BclH/vnJS/75yUv+9&#10;clL/u3BQ/7xxUf+/dFT/vnNT/790VP+9c1D/vnRR/8B2U/+8ck//vXNQ/750Uf/AdFT/wHVV/75y&#10;Uv+6bU//vG1P/7xtT/+5akz/u2xO/71uUP+9blD/vm9R/7ptT/+3akz/uWxQ/7ptUf+/clb/v3JU&#10;/8BxU/+/cFL/vm9R/8BxU/++b1H/vm9R/75vUf/AcFX/w3NY/8NzWP+/clb/wHNX/8BzV//Ac1f/&#10;vXJV/75zVv/AdVj/v3RX/75zVv+8cVT/vXJV/75xVf+/clb/wXRY/790Vf+7cFH/vG9R/79yVP/A&#10;cFX/wnJX/8BwVf++blP/vGxR/7ptUf+8b1X/vG9V/7xvVf+7blT/uGpT/7dpUv+7bVb/u21W/7xu&#10;V//BcVj/wHBX/71tVP+9bVb/v29Y/71tVv+9b1j/wHJb/8J1W//CdVv/v3JY/7xvVf/AdFz/wXVd&#10;/8F1Xf/Adl3/v3Vc/8B2Xf/DeWD/x3tj/8Z6Yv/EeGD/xXhe/8F0Wv/EdFv/w3Na/8Z2Xf/FeF7/&#10;yHth/8p9Y//GemL/xHhg/8N3X//Fel3/wHVY/8V6Xf/Mf2P/y35k/8N2XP/Ddlz/wXVd/8N3X//K&#10;fmb/zIBo/8+Da//Jf2b/wXde/793Xv/AeF//wntf/8aBZP/Kg2f/x4Jl/8qDZf/Ig2T/wn1e/8B7&#10;XP/Fg2H/yIZk/8WFYv/IiWb/y4xp/8yMaf/Ojmv/yYlm/8SEYf/HhWP/x4Vl/8eCY//HgmP/xoFk&#10;/8WAY//GgWT/xoFk/798X//Cf2L/yIVo/8WCZf/EgWT/xoNm/8qFaP/KhWj/yoVo/8iDZv/HgmX/&#10;wH1g/8KAYP/HhWX/x4Zm/8iHZ//Ih2f/x4Zo/8OCZP+9fF7/v35g/8SDZf/Gh2j/xYZn/8mKaf/J&#10;imn/xIVk/71+Xf/BgmH/xodm/8iJaP/Af1//t3ZW/7h3V/+9fFz/yopn/8eHZP/CgWH/xIJi/8SC&#10;Yv/HhWX/xoRk/8OCYv/CgWH/w4Ji/8CBXv/EhWL/xopl/8WJZP/DiGD/wodf/8CFXf++g1v/voNb&#10;/8KGYf/BhWD/vYFc/7+DXv++gl3/u39a/7d9V/+6gFv/u4Re/7uEXv+6g1z/u4Rd/7yFXv+8hV7/&#10;t4Fb/7J+V/+zf1j/s39Y/7KBWf+0g1v/tINb/7GBWf+wgFr/sIBc/7CAXP+1hGP/r4Fg/66AX/+o&#10;fV3/qHxf/6h/Y/+rf2T/qX9m/6p+Y/+pfWL/qX1i/6h8Yf+qfmP/qX1i/6h8Yf+rfWP/rH5k/6p8&#10;Yv+oemL/p3lh/6h6Yv+ld1//o3Vd/6N1Xf+gclr/oXNb/6R2Xv+jdFr/onNZ/6JwV/+ebFP/nWtS&#10;/5xoUP+faVH/oWlS/6BoUf+hZ1H/oWdR/6BkTP+hZU3/pGZN/6VlTP+hYUj/oGJJ/6BkTP+fY0v/&#10;nWNN/55kTv+eZE7/nmRO/51jTf+cYkz/m2FL/5xiTP+dYUn/nmJK/59jS/+dYUn/oGRM/6RkS/+k&#10;ZEv/pGRL/6ZmTf+oaE//qGhP/6dnTv+iYkn/omJJ/6VjS/+lY0v/qmhQ/6tpUf+lY0v/p2VP/6Rj&#10;Tf+jYkz/omZO/6FlTf+fY0v/n2NL/6FlTf+gZEz/nmJK/55iSv+fY0v/nmJK/59jS/+fY0v/oGRM&#10;/6RoUP+jZ0//omZO/6JmTv+hZU3/omFL/6BiTf+gYk3/n2JN/59iT/+dYlD/nGFP/5tgTv+ZYE3/&#10;l15L/5VeSv+VXkr/ll9L/5NfSv+SXkn/kV1I/5FcSv+QW0n/jVpH/41aR/+NWkf/jFlG/wABAP8A&#10;AQD/AAEA/wABAP8AAQD/+/vf//394//9/eP/+/vh//j73v/5/OH/+/7j//3/5//+/+r//v/q//3/&#10;5//5/N//+/7h//7/4P/8+9z/9vTO//Xyyf/28cf/9vHH//fzxv/49Mf/+PTF//v0xv/588P/+vTE&#10;//r0xP/988L/+O69//bot//25rX/9OKw//fjsf/44rH/9uCv//TcrP/126r/8Nal//DWpf/12an/&#10;89en//bXqP/01KX/782d/+3Lm//uzJz/8c2d/+/Lm//syJj/68WU/+3Hlv/vx5b/7saV/+zCkv/q&#10;vo3/6LyL/+a4h//nuYj/6LqI/+i4iP/mtob/4LCA/96rfP/cqXz/3ap9/9mmef/ap3j/3ap7/9qq&#10;ef/Xp3b/2Kh3/9qrd//dq3b/2ady/9Kgbf/PnWr/zpts/8uYaf/MmWr/zZpr/9Gdbf/VoXH/1aFx&#10;/9Kebv/Ll2f/ypZm/82XaP/Klmf/yZNl/8eRY//HkWP/zZdo/86WZ//JkWL/yJBh/8qSY//Jj2H/&#10;xoxe/8WLXf/IjmD/yY9h/8iOYP/IjmD/xIxd/8WNXv/Hj2D/w41e/8aRX//KlWP/z5pm/9mkcP/U&#10;n2v/1J9r/9CbZ//LlmT/ypVj/8uTYv/Gjl3/x49e/8uTYv/PlWf/y5Fh/8qQYv/GjF7/woha/7+E&#10;WP/Bhlr/woVZ/8GEWP/EhVr/xIVa/8KDWP/Bglf/v4BV/8CBVv/EhVr/x4hd/8KDWP/Bglf/w4RZ&#10;/8eGXP/FhFr/xoZa/8aGWv/Cglb/xoZa/8eJWv/Hilv/xoxc/8aMXP/Fi13/wYdZ/8GGWv/AhVn/&#10;v4RY/7+GW/++hVr/vIJa/7eAV/+8hVz/wYhd/8GIXf/AhVn/wIVZ/8GGWv/Ch1v/wYZa/7+GWf++&#10;hVj/vYRX/72CVv+/hVf/wYRX/8GEV//BhFf/woVW/8iLXv/Ii17/xolc/8WIW//Dhlr/woVZ/8KF&#10;Wf/BhFj/xIVa/8KDWP/DhFn/xYRa/8GAVv/AgFT/wIBU/8CAVP/CglT/xYVX/8WFV//Ghlj/yIha&#10;/8aGWP/FhVf/xYVX/8aEVP/GhFT/xYNT/8eFVf/GhFT/xIFU/8ODVf/HhFf/yYZZ/8eDVP/Hg1T/&#10;yoZX/8eDUv/Igk//yoRR/8N9Sv/Ff0z/x4FQ/8iBU//DgFP/wH1S/757UP+/fFL/wHtU/714Uf+7&#10;dk//vHZS/8F5U//AeFL/wnpU/8F5U/++dlD/vXVP/791UP/DeVL/xnxV/8B4UP+6dFD/unRQ/7x2&#10;Uv/Aelb/wnxY/8N9Wf/CfFj/v3lV/8F4Vf+/dlP/wHVV/791Uv/AdFT/wnZU/8R1VP/BclH/vnJQ&#10;/75yUv++c1P/vXJS/790VP/Cd1f/w3hY/8F3VP++dFH/vnRP/8F1Uf/AdFD/wHRQ/8F1U//BdVX/&#10;wXVV/71xUf+7blD/vm9R/75vUf+8bU//vG1P/75vUf+9blD/vm9R/71tUv+3ak7/uWxQ/7ptUf+/&#10;clb/wnJX/8BwVf/AcFX/v3BS/8BxU/+9blD/vW5Q/79wUv/Dc1j/xnZb/8R0Wf+9cFT/vG9T/7xv&#10;Vf+8b1X/vXFZ/79zW//AdVj/wXZZ/75zVv+7cFP/vHFU/71wVP++cVX/wXRY/8J1V/+/clT/vG9R&#10;/7xvUf+/b1T/v29U/79vVP++blP/vW1S/75uVf++blX/vm5V/7xuV/+8blf/u21W/7lrVP+8blf/&#10;u21W/7ptU/+9bVT/umpR/7hoT/+5aVD/wHBX/79vWP/AcFn/wHJb/79yWP+/clj/u29X/7puVv+/&#10;c1v/wHRc/8F1Xf/Adl3/vHJZ/7pwV/+/dVz/wXde/8B0XP/Dd1//xXlh/79yWP+/clj/vnFX/8N2&#10;XP/HemD/yXxi/8p9Y//Ie2H/xnlf/8F0Wv+9cFb/um1T/79yWP/GeV//yn1j/8V4Xv/EeGD/xXlh&#10;/8Z6Yv/Kfmb/y39n/8yCaf/GfGP/vXVc/7x0W/+9dVz/v3de/8R/Yv/IgWX/yINm/8iDZP/FgGH/&#10;vnla/714Wf/DgWH/x4Vj/8aFZf/IiGX/yIlm/8aGY//JiWb/yopn/8WDYf/GhGT/yIZm/8mEZf/I&#10;g2b/x4Jl/8WAY//GgWT/xoFk/8B9YP/BfmH/xoNm/8WCZf/DgGP/xYJl/8iDZv/HgmX/x4Jl/8J/&#10;Yv/DgGP/xIFk/8WDY//Ihmb/yIZm/8eFZf/EgWT/xIFk/8SBZP/Af2H/wH9h/8OCZP/FhGb/w4Rl&#10;/8aHaP/Jimv/xodo/8CBYv/BgmH/xodm/8iJaP+9fFz/t3ZW/7l4WP+/fl7/yolp/8eGZv/Bf1//&#10;woBg/8WDY//Fg2P/w4Fh/8KAYP+/fl7/w4Ji/8OCYv/BhWH/xYll/8KGYv+9gVz/voJd/7+DXv/B&#10;hWD/wYVg/8CEX/+7f1v/uHxY/7t/W/+6flr/t3tX/7d7V/+6gFv/vIVf/7qDXf+4gVv/uYJc/7uE&#10;Xv+6g13/tH5a/7B8V/+yfln/sn5Z/7GAWP+1g17/tYNe/7OBXP+wgFr/r39b/69/W/+zgmH/roBf&#10;/6t+X/+ofV3/qn5h/6V8YP+of2P/qYBk/6d+Yv+nfmL/qX1i/6l9Yv+qfmP/qHxh/6d7YP+pfWL/&#10;roBm/6x+ZP+qfGT/qHpi/6h4Yf+mdl//pXVe/6R0Xf+iclv/oXNb/6R0Xf+jdFr/oHFX/6FvVv+e&#10;bFP/n2tT/51pUf+galL/oGpS/6BoUf+eZk//n2VP/51jTf+dY03/omRL/6JkS/+eYEf/n2FI/6Jk&#10;S/+gZEz/nGJM/5xiTP+dY03/nmRQ/51jTf+bYUv/mmBK/55iSv+dYUn/nGBI/59jS/+eYkr/n2NL&#10;/6BkTP+iYUv/o2JM/6ZlT/+nZ07/pmZN/6ZmTf+jYkz/omJJ/6NjSv+kYkr/qmhQ/61rU/+oZk7/&#10;pWNL/6RjTf+jYkz/omZO/6BkTP+eYkr/n2NL/6NnT/+iZEv/oGJJ/6BiSf+gYkn/nmJK/55iSv+c&#10;Ykz/nWNN/6BmUP+iZk7/oWVN/6JmTv+hZU3/omRP/6FjTv+fYk3/nmFM/51gTf+cYU//ml9N/5lg&#10;Tf+XXkv/l15L/5ZfS/+XYEz/ll9L/5VeSv+UXUn/k1xI/5JeSf+QW0n/jllH/45ZR/+NWEb/jFlG&#10;/wABAP8AAQD/AAEA/wABAP8AAQD//P7m//3/5//+/+r/+vzk//n83//6/eL//P/k//3/5//9/+f/&#10;/f/n//z/5P/6+9z//Pvd//383v/7+9n/+PXS//j0zv/39Mv/+fbN//z40v/9+9X//fvU//781f/9&#10;+s///PnM//v3x//68L3/+e27//nruv/357b/9eOx//jksv/34bD/9uCu//jerf/126r/8Nal//LW&#10;pv/02Kj/9del//TWpP/11aT/8M+c/+7Nmv/tzJf/786b//HNmf/vy5n/6cWR/+7Gk//vx5T/7sSS&#10;/+rAjv/rv47/5bmI/+O1hP/ouon/6rqK/+m5if/ksYL/3ap9/+Gtfv/fq3z/36t8/9yoeP/bp3f/&#10;16Vy/9Sib//WpHH/2ad0/9qoc//frHf/3Kl0/9ahbf/SnWn/055s/8yXZf/Mlmf/0Jpr/9Ofb//W&#10;oHL/1qBy/9Gbbf/KlGb/yZNl/8qUZv/KlGb/yZNl/8iSZP/KlGb/zZRn/8qRZP/Ij2L/yZBj/8qS&#10;Y//Gjl//w4tc/8aOX//JkWL/yJBh/8iQYf/JkWL/yI9i/8eOYf/GkGL/xY9h/8WRYf/NmWn/0p5u&#10;/9eicP/WoW//1Z1s/9Kaaf/Lk2L/y5Ni/8qSYf/AiFf/yY9f/9uhcf/TmWv/xoxe/8eNX//Eilz/&#10;wYRX/8CDVv/ChVj/wIFV/8OEWP/IiFz/xoZa/8ODV//Dg1f/xIRY/8OEWP/Gh1v/yYpe/8SFWv/B&#10;glf/xYRa/8qHXP/Jhlv/yoda/8qHWv/Kh1r/yYdX/8iIWP/JjVv/yI5e/8aMXP/EjFv/wopb/8OJ&#10;W//Ch1v/v4RY/72EWf+/hlv/uYNX/7iCVv+6hFj/vohc/7+JXf+9h1v/wIda/8GIW//BiFv/wIda&#10;/8CHWv/Ah1r/wIda/7qBVP++hFb/v4VX/7+FV/+6gFL/vIJU/8mMX//JjF3/xolc/8WIW//Hil3/&#10;xIpc/8OIXP/AhVn/woRb/8KDWv/AgVj/vn9W/8B/Vf++fVP/vn1T/8OCWP/JiV3/xoZa/8KCVv/F&#10;hVf/yopc/8iIWv/IiFr/x4VV/8eDUv/Hg1L/x4NS/8qGV//Hg1T/xoJT/8eDVP/GglP/yoZX/82J&#10;Wv/Lh1j/zIZV/8yGVf/OiFX/zIZT/8qEUf/MhlP/y4VS/8eBUP/HgFL/xX5Q/8N/Uv/Ef1b/wXxV&#10;/7x2Uv+6dFD/vXdT/7x2Uv+/d1H/vnZQ/750T/+7cUz/vHJN/8J4Uf/LgVr/y4Nb/8iAWP+9eFH/&#10;u3ZP/8N9Wf/KhGD/xoBc/8R8Vv/DeVT/v3VS/7twUP+8cVH/vXJS/8B0VP/AdFT/wXVT/8F1U//B&#10;clH/vXFP/75yUP++clD/wXVV/8F2Vv/Cd1f/xntb/8F1U/+6bkr/vW9L/8FzT//Fd1P/wXVR/8F1&#10;Uf/Dd1X/wXVV/79zU//AdFT/v3BR/75vUP+/blD/wnFU/7xrTv+9bE//vm5T/71tVP+5aVD/uWxS&#10;/7tuVP+8b1X/vnFX/8F0WP/Ddlr/vXBS/7ptT/+zZkj/uGtN/79yVv/AcFX/wHBV/8JyV/+8bFP/&#10;u2tS/7ptU/+5bFL/vnFX/8J1W//CdVv/xXhe/79yWP+8b1X/vG9V/7xvU/+9cFT/w3Za/8R3W//A&#10;c1f/vG1P/75vUf/CcVT/wnFU/8NvU//Db1X/xXRZ/8JwWP+/bVX/wW9X/79vWP+/b1j/v29Y/8Fx&#10;Wv+/b1j/v29Y/8BwV/++bFT/umhQ/7hmTv+7aVH/wW9X/8BuVv/Ablb/wnBY/8BwV/++cVf/vXFZ&#10;/790V/+9clX/wHZb/8N5Xv/CeF//vXVc/7x0W/+/d17/vnZd/8B2Xf/CeF//xXlh/8F1Xf/CdVv/&#10;wXRa/8J1W//Ie2H/y35k/8x/Zf/KemH/xnZd/71tVP+4aE//u2tS/8BwV//Ed13/yXxi/8Z6Yv/E&#10;eGD/w3df/8V7Yv/KgGf/zIJp/8uBaP/GfGP/x31k/8N8YP/Bel7/v3hc/8F6Xv/Jgmb/zIdq/8aB&#10;Yv/BfF3/unhY/7t5Wf/HhWX/zYtr/8yLa//Gh2b/xIVk/8GAYP/Hhmb/yolp/8aEZP/HgmP/yoVm&#10;/82Iaf/OiWr/yoVm/8iDZP/GgWT/x4Jl/8aBZP/GgGb/x4Fn/8eBZ//DfmH/w35h/8qFaP/HgmX/&#10;xYBj/8F8Xf/Afl7/xoRk/8mHZ//Ig2T/x4Jl/8R/Yv/BeWD/w35h/8aBZP/Lhmn/zYhr/8aDZv/E&#10;gWT/w4Bj/8OCZP/JiGr/yIdp/8OCZP/BgGL/xYRm/8WEZv+9fFz/u3pa/7x7W//CgWH/yopn/8mH&#10;Zf/HgmH/yINi/8Z/Yf/EfV//xX5g/8N+X//BfF3/wH5e/8KBYf/Cg2L/xIVk/8OEY/+5eln/uHlY&#10;/7t8W/+8fVz/wYBg/79+Xv+8e1v/wYBg/8KBYf+/fl7/t3hX/7Z6WP+6f13/u4Be/7d/XP+2flv/&#10;uYFe/7qCX/+2flv/sXtZ/7B7Wf+xfFr/r31a/7B+Wf+3hWD/toRf/7aEX/+yglz/sIBc/69/W/+y&#10;gWD/sH9f/6x+Xf+rfl//roFk/6h8Yf+nfmL/qH9j/6h/Y/+lfGD/p35i/6R7Xf+qgWX/qH9j/6V8&#10;YP+pgGT/q39k/6t/ZP+sfmT/qXth/6l6YP+md13/pndd/6V2XP+kcln/o3Ra/6JzWf+kcln/onBX&#10;/6FtVf+caFD/oWtT/6JpVf+jalb/pGtX/51kUP+bYk7/nmRO/51jTf+dY03/oGRK/6FjSv+dX0b/&#10;n2FI/6JkS/+hZU3/nmJK/5xgSP+VW0X/mF5I/55kTv+aYEr/mV9L/55hTP+cX0r/ml1I/59iTf+j&#10;ZlH/nWBL/51fSv+gX0n/o2JM/6dmUP+oZlD/pGNN/6ZlT/+iZk7/oWVN/59jS/+fY0v/o2JM/6tr&#10;Uv+sbFP/pGRL/6RmTf+iZEv/o2dN/6JmTP+fY0n/n2NJ/6FjSv+gYkn/oGJJ/6FjSv+gYkn/n2FI&#10;/6JmTP+eYkj/nmJI/51jTf+eZE7/n2NL/59jS/+hZU3/n2FM/5xfSv+dYEv/nWBL/5pgTP+ZXkz/&#10;mV5M/5deS/+VXEn/kllG/5RbSP+aYU7/l15L/5ZdSv+VXEn/lFtI/5VeSv+SW0f/kFlF/45ZR/+N&#10;WEb/iVZD/wABAP8AAQD/AAEA/wABAP8AAQD//f/n//7/6v/8/ub/+fzh//n83//5/N//+v3g//z/&#10;5P/8/+L//f/n//v+4//6+dv/+vna//r52v/7+Nf/9vPQ//Xxy//59c//+vfU//z82v/9/dv//PzY&#10;//781v/9+9T//fvS//36zf/3777/+Oy6//nruv/66rn/+Oa0//nls//347H/9uCu//Xbqv/02qn/&#10;8NSi//HVo//12af/99mn//bYpv/21qX/9NOe//HQm//tzJf/7cqU/+/Ll//wzJj/7ciU/+7Gk//s&#10;xJH/6sCO/+m9jP/qvo3/57uK/+a3if/ouYv/67uL/+q6jP/lsoX/3ap9/+Kuf//fq3v/3Kh4/92p&#10;d//bp3X/16Nx/9Ceaf/XpXD/2qhz/9qoc//frHX/26hx/9aha//Tnmr/0p1r/82YZv/OmWf/0Jpr&#10;/8+ba//Pm2v/zZlp/8qWZv/JlWX/ypZn/82Xaf/Nl2n/zZdp/8qUZv/LlWf/yZBj/8WMX//GjWD/&#10;yZBj/8mQY//GjWD/woxe/8ONX//Fj2D/x49g/8ePYP/JkGP/ypFk/8eOYf/FjF//xI5g/8eRY//P&#10;m2z/z5tr/9Gcav/SnWv/0ppp/9GZaP/Lk2L/yZFg/8mRYP/BiVj/1Ztr/+2zg//XnW//xYhb/8SH&#10;Wv/ChVj/wYRX/8SFWf/DhFj/woNX/8KDV//Hh1v/xIRY/8KCVv/BgVX/wYJW/8CBVf/Cg1j/x4hd&#10;/8SFWv/DhFn/xoVb/8qHXf/HhFn/x4RZ/8mGWf/MiVz/zYtb/8mJWf/JjF3/xYtb/8OJWf/DiVn/&#10;voZX/8CIWf+/hln/vINW/7yDWP+9hFn/t4FV/7mDV/+6hFj/vYdb/72HW/+/iV3/voVY/76FWP/A&#10;h1r/u4VX/7qEVv+/hln/v4ZZ/7h/Uv+9glb/v4RY/8KIWv+9g1X/voRW/8aJXP/Fhlr/wYJW/8KD&#10;V//FiFv/xYhb/8SJXf/Ch1v/woVZ/8GCV//Bglf/woNY/8ODV//BgVX/wIBU/8aGWv/IiV3/xIVZ&#10;/8GCVv/ChFX/xYVX/8WFV//HhVX/xYNT/8eFU//GhFL/xYFQ/8eDUv/FgVL/x4NU/8uHWP/IhFX/&#10;y4dY/8uIW//NiVr/zopb/8+LXP/NiVr/yIRV/8aCUf/IhFP/yYVU/8WBUv/HgFL/yIFT/8aCVf/C&#10;fVT/u3ZP/7dxTf+5c0//vXdT/713U/+8dlL/vXVP/7xyTf+7cUz/wHZR/8d9Vv/Ng1z/yoJa/8Z+&#10;Vv++eVL/vXhR/8R+Wv/MhmL/yYFb/793Uf+/dVL/v3VS/7twUP+7cFD/u3BQ/71yUv+/dFT/wHZT&#10;/8J2VP+/c1H/vHBO/7xwTv++clD/wXVT/8B1Vf/Cd1f/wndX/79zUf+8cE7/vHBM/8FzT//DdVH/&#10;wHJO/7tvTf+/c1P/wHRU/8B0VP/BdVX/v3BR/7tsTv+9bE//v25R/7xrTv+7ak3/u2tQ/7trUP+7&#10;a1L/u2tS/7trUv+7a1L/u25U/79yVv/Ac1f/vXBS/7htTv+2aUv/um1P/75xVf+9bVL/vW1S/71t&#10;Uv+9bVT/um1T/7hrUf+5bFL/vnFX/8F0Wv+/clj/w3Zc/8F0Wv+/clb/vG9V/7xvVf++cVf/wXRa&#10;/79yVv+9cFT/vGxR/71tUv/CcVT/xHBU/8VxV//Gclj/xnVa/8FvV//Bb1f/wnJZ/79vWP+/b1j/&#10;v29Y/79vWP++blX/vW1U/8BwV/+/bVX/wG5W/79tVf/Db1f/wm5W/79rU/+9bFH/vm1S/71tUv+7&#10;blL/u3BT/75zVv++dFn/wnhd/8N5Xv/BeWD/v3de/752Xf++dl3/vXVd/8B1Xv/Cd2D/wHVe/8B0&#10;Xf/Dd1//xHhg/8N3X//He2P/y35k/8h7Yf/Hd17/xnRc/79tVf+6alH/wHBX/8J1W//HemD/yX1l&#10;/8V6Y//Bd17/vHRb/793Xv/De2L/yIBn/8iBZf/EfWH/yIFl/8uEaP/Jgmb/wntf/8R9Yf/LhGj/&#10;zIdq/8SBZP/Cf2L/w4Bj/8SBZP/HhWX/yYhq/8mIaP/Hhmb/w4Rj/8KBYf/Hhmb/yYho/8WEZP/F&#10;g2P/x4Vl/86Jav/OiWr/x4Jj/796W/+/el3/xH9i/8iDZv/HgmX/xX5i/8J7X//Bel7/xX5i/8yF&#10;Z//MhWf/x4Bi/8J9Xv/DgWH/x4Vl/8qIaP/Lhmn/xoFk/8d/Zv++dl3/wHhf/8V9ZP/Nhmr/0Ilt&#10;/8uGaf/FgGP/w35h/8B9YP/IhWj/yIVo/8OAY//AfWD/xIFk/8aDZv/DgmT/wYBg/718XP+9fFz/&#10;xYNj/8mHZf/JhGP/xoFg/8V/Xv/CfFv/wntd/8J9Xv/Ae1z/u3lZ/7t6Wv/BgmP/w4Rl/8OEZf+7&#10;fF3/untc/7p7XP+6e1z/u3pc/7d2WP+6eVv/wH9f/8OCYv+6e1r/t3hX/7d7Wf+7gF7/vIFf/7V9&#10;Wv+ze1j/t39c/7d/XP+2fV//s3xd/696Wv+ueVf/r31a/7F/XP+zgVz/soBb/7OBXP+vf1v/rn1c&#10;/659XP+vgWD/r4Fg/6t+X/+rfl//q39i/6R7X/+nfmL/pn5k/6mAZP+lfGD/pHtf/6V8YP+pgGT/&#10;qH9j/6V8YP+nfmL/qYBk/6t/ZP+pfWD/qHte/6h5Xf+qeF3/qHld/6V2XP+fcFb/oHFX/6BxV/+i&#10;c1n/pHJZ/6FvVv+hbVf/oWtT/6FqVf+ia1b/oGdT/5xjT/+bYk7/nWRQ/5xkTf+aYEr/n2NJ/5xi&#10;TP+XXUf/mF5I/5thS/+bYU3/mV9L/5lfS/+WXEj/mV9L/51jT/+bYU3/mF5K/5pdSP+bXkn/ml1I&#10;/55hTP+kZ1L/oGNO/51gS/+dYEv/oGJN/6BiTf+jYkz/omFL/6FlTf+hZU3/n2NL/59jS/+eYkr/&#10;oF9J/6ZlT/+sbFP/omRL/6BiSf+gYkn/o2dN/6RoTv+fY0n/n2NJ/6BiSf+gYkn/oGJJ/6FjSv+g&#10;Ykn/nmJI/55iSP+XX0j/mmBK/5thS/+aYEr/oGRM/6BkTP+gY07/oGNO/5xfSv+aYEz/nmRQ/5xi&#10;Tv+WXUn/lVxI/5ZdSv+WXUr/kllG/5NaR/+WX0v/ll9L/5VeSv+VXkr/k1xI/5BZRf+QWUX/j1dG&#10;/41YRv+OWUf/ilVD/wABAP8AAQD/AAEA/wABAP8AAQD//f/n//7/6v/7/eX/+Pve//v+4f/6/eD/&#10;+v3g//r94P/8/+L//f/l//v+4f/499j/+PfY//r31v/699b/9vPQ//bz0P/699T/+vrY//383f/+&#10;/+D//v3e//z82v/8/Nj//f7W//v80v/28L7/9eu6//Xruv/26rr/9+e2//jmtP/55bP/9uCv//Ta&#10;qf/y2KX/8dWj//PXpf/42qj/+Nqo//XXpf/z0p3/9NOe//LRnP/wzJj/7MmT/+3KlP/wy5b/78qV&#10;//DIlf/txZL/6b+N/+i8i//luYj/5bmK/+a3if/puoz/67uN/+W1h//ir4L/3ap9/+Kufv/irn7/&#10;4Kp7/96qeP/ap3L/1aJt/9Geaf/ZpnH/26hz/9uocf/eq3T/2qdw/9ahbf/Un2v/0p1r/9Cbaf/P&#10;m2n/zppq/8yYaP/Klmb/yZVl/8iUZP/Klmb/zJho/8yYaP/Qmmz/0Jps/8uVZ//NlGf/ypFk/8WM&#10;X//HjmH/ypFk/8iSZP/GkGL/wo5f/8GNXv/Dj2D/xY9h/8WPYf/JkGP/zJNm/8qRZP/HjmH/xY9h&#10;/8iSZP/PmWv/0Jpr/8yWZ//NlWT/zJRj/82VZP/Nk2P/ypBg/8eNXf/CiFj/2J5u/+mvf//Ummr/&#10;xIda/8OGWf/BhFf/w4ZZ/8aHW//Fhlr/xIVZ/8KDV//Jil7/xYZa/8KCVv/AgVX/wYJW/8KDWP/C&#10;g1j/xIVa/8WGXf/Gh17/xode/8iHXf/Dglj/xoZa/8iIXP/Kilz/yYlb/8aIWf/Hilv/xYhZ/8KI&#10;WP/DiVv/vYNV/7+FV/+/hFj/voNX/72EWf+7glf/uoFW/72EWf++hVr/vYRZ/72EWf/CiV7/wIda&#10;/7+GWf/BiFv/v4ZZ/7uFV/+/hln/voVY/7p/U/+8gVX/voNX/8KIWv+/hVf/woVZ/8OGWv/Cg1f/&#10;vn9T/8GCVv/Eh1r/xYhb/8WIW//Dhln/wINX/8KDV//Cg1f/xIVZ/8eHW//Dg1f/wYFV/8KDV//E&#10;hVn/w4RY/8KDV//ChFX/wYNU/8KEVf/EhFT/w4NT/8eFU//HhVP/w4FP/8WDUf/FgVL/yYdX/8+N&#10;Xf/Ihlb/yIZW/8mGWf/LiFv/zYpd/82KXf/Kh1r/x4NU/8SCUP/Fg1H/xoRU/8WBUv/EgVT/xYJX&#10;/8WAV/+9eFH/u3ZP/7p1Tv+7dVH/v3lV/713U/+8dlL/u3NN/71zTv++dE//xHpV/82DXP/KgFn/&#10;x39X/8N+V//CfVb/wHpW/8J8WP/Ff1v/w31b/751Uv+/dVL/wXZW/75zU/+8cVH/u3BQ/75zU//A&#10;dVX/wHZT/8F3VP+/dVD/vHJN/71zUP+/dVL/vnRR/750Uf+/dFT/v3RU/71zUP+/c1H/vnJQ/79z&#10;Uf/Cc1L/vXFP/7puTP+7b0//um5O/7xwUP+/c1P/u29P/7dqTP+6a03/vG1P/7tsTv+7bE7/u2tQ&#10;/7trUP+7a1L/umpR/7pqUf+6alH/vGxT/7xvU/+9cFT/vXBU/7luT/+4bVD/vXBU/71wVP+9bVL/&#10;vGxR/7trUP++blP/um1T/7lsUv+6bVP/vXBW/79yVv/Cclf/xHRZ/8N2Wv/Ddlr/vXBU/7tvV/++&#10;clr/vnJa/71wVP+9cFT/vm5T/8BwVf/Ec1b/xXFV/8NyV//Ec1j/wXBV/8BvVP/Ccln/wnJZ/7pq&#10;Uf+6alH/u2tS/7pqUf+7a1L/vm5V/8BwV/++bFT/wnBY/8NxWf/DcVn/wm5U/75tUv/Ab1T/wG9U&#10;/75uU/+6bVH/um9S/75zVv/DeWD/x31k/8Z8Y//BeWD/wHhf/793Xv+9dVz/vHRc/75zXP/Bdl//&#10;wXZf/8R5Yv/DeWD/w3lg/8J4X//Fe2L/x3tj/8h7Yf/Hd1z/yHdc/8NzWP/Ccln/xHRb/8N2XP/F&#10;eWH/x3xl/8J6Yv+9dVz/vHRb/793Xv/AeF//xH1h/8V+Yv/FfmL/yoNl/86Haf/MhWf/xX5i/8Z/&#10;Y//Ig2b/yINm/8KAYP/GhWX/1ZR0/9aVdf/Ihmb/xoVl/8eGZv/JiGr/x4Zm/8SDY//DhGP/xoVl&#10;/8aFZf/GhGT/xoRk/86Jav/Pimv/xoFi/7pzVf+8dVn/wntf/8aBZP/Kg2f/xX5i/8B5Xf/CeF3/&#10;yX9i/82DZv/Kg2X/xn9h/8N+X//GgWL/x4Rn/8iFaP/LhWv/x4Fn/8V/Zf+/d1//v3de/8d/Zv/M&#10;hGv/zIVp/8eCZf/GgWT/w35h/8B9YP/Jhmn/xoNm/8B9YP+/fF//xIFk/8iFaP/Gg2b/w4Ji/79+&#10;Xv+8e1v/wH5e/8iGZP/KhWT/xH9e/8R+Xf/Be1r/wXta/8F8W//Ae1r/unhY/7l4WP/AgWL/woNk&#10;/8CAZP+6fWD/wIBk/79/Y//AgGT/vH1e/7h3Wf+5eFr/vXxe/7+AYf+4eVr/tHdY/7Z5Wv+5gGL/&#10;uoFj/7V8Xv+zfF3/tXxe/7R7Xf+1fF7/t4Bh/7F8XP+teFj/sHtb/7N+Xv+xf1z/r31a/699XP+t&#10;fFv/rn1d/6x+Xf+ugF//roFi/6p/X/+pfWD/qHxf/6V8YP+lfWP/pn5l/6h/Y/+ke1//o3pe/6R7&#10;X/+ke1//o3pe/6R7X/+nfmL/p35g/6d+YP+ofF//qXxf/6h5Xf+qe1//qHld/6JzV/+eb1X/n3BW&#10;/6JzWf+jc1z/nm5X/6BuV/+hb1j/oGxW/6JrVv+fa1X/nWZR/5pjTv+YYUz/nGNP/5xjT/+XX0j/&#10;mmJL/5xiTP+YXkj/l15K/5deSv+WXUn/lVxJ/5deS/+ZYE3/mmFO/5xiTv+aYEz/mV9L/5heSv+b&#10;Xkn/ml1I/51gS/+hZE//nmFM/5xfSv+dYEv/nmFM/55hTP+iYUv/omFL/6VkTv+hZU3/n2JN/59i&#10;Tf+dYUn/oF9J/6NiTP+oaE//omJJ/51fRv+fYUj/oWNK/6FlS/+fY0n/oGJJ/6FjSv+hY0r/oWNK&#10;/6FjSv+hY0r/nGJM/5pgSv+WXkf/mF5I/5thTf+ZX0v/nmRQ/55kUP+fYk3/n2JN/5thTf+aYEz/&#10;nGNP/5tiTv+VXEj/lFtH/5ZdSf+XYEz/lV5K/5RdSf+VXkr/lV5K/5RdSf+UXUn/kVlI/45WRf+P&#10;V0b/j1dG/41YRv+NWEb/ilVD/wABAP8AAQD/AAEA/wABAP8AAQD//v/q//7/6v/9/+f/+v3i//n8&#10;3//6/eD//P/i//3/5f/9/+X//P/i//v+4f/5+Nn/9/fV//j11P/289D/+PXU//n20//6+tj//Pvc&#10;//793//9/+P////h//z93f/+/tz//v/b//r70f/177//8+m4//TouP/56Lr/9uW3//bksv/45LL/&#10;9d+u//Tdq//126r/9Nqp//TYpv/22qj/+Nqo//TWpP/wz5z/8tGe//LOnP/vy5n/7sqY//DLl//v&#10;ypb/7MeT/+nBjv/rw5D/57+O/+i+jv/luYr/5bmK/+O3iP/mt4n/5baI/+Kzhf/eroD/3a1//+Kv&#10;gv/grX7/4a19/96qeP/apnb/1aFv/9Sgbv/YpHL/2KRy/9yodv/ZpnH/2qZ0/9eicP/Tn23/0Jxq&#10;/9Ccav/Pm2v/zppq/86aaP/MmGb/yJZj/8iWY//KlmT/ypZk/8qWZP/Qmmv/0Jpr/82Xaf/Mk2b/&#10;yZBj/8mQY//GkGT/x5Fl/8mTZf/FkWL/wo5f/8KOX//Cjl//xZFi/8eRY//JkWL/ypJj/86WZ//L&#10;k2T/yJBh/8mTZP/Mlmf/z5lq/8uVZv/Lk2T/ypJh/8uTYv/Lk2L/y5Fh/8uRYf/Jj1//ypBi/8+V&#10;Z//KkGL/w4lb/8OJW//FiFv/xolc/8WGWv/Fhlr/x4hd/8iJXv/LjGH/x4hd/8CDV//BhFj/w4Za&#10;/8OGWv/Bg1r/wodd/8CFW/+/hFr/wIVb/8SHW//EhVr/yIld/8mKXv/Fhlr/xIVZ/8OEWP/Fhlr/&#10;w4ZZ/8CGWP++g1f/v4RY/7+EWP+/hFj/wYZa/7+EWP+8gVX/vYJY/72EWf++hVr/vYRZ/8GIXf/C&#10;iV7/wole/8OKX//BiF3/wYhb/7+GWf+/hln/v4ZZ/7uAVP+9glb/v4RY/8CFWf+/hFj/v4RY/72C&#10;Vv/BhFf/w4ZZ/8OGWf/GiVz/w4ZX/8GEV//BhFf/voFU/7+CVf/ChFX/w4VW/8WHWP/Ehlf/woRV&#10;/8GDVP/AglP/woRV/8GDVP/CglT/w4NV/8ODVf/FhVf/xoRU/8ODU//Dg1P/xYNT/8eFVf/Ghlb/&#10;yIhY/8qKWv/Ghlb/xYVX/8aGWP/Jhln/yIVY/8eEV//HhFf/xoRU/8ODVf/Bg1T/woJU/8CAUv/D&#10;g1f/wYFV/8WCWP/BflT/vnlQ/755UP/CfVb/wXxV/8B4UP/AeFD/vnRN/750Tf/CeFH/xXtU/8Z8&#10;Vf/Gflb/w3tT/8B7VP/CfFj/wXtX/754Vv++eFb/v3lX/795WP/BeFj/wnlZ/8F3Wv+/dVj/vnVV&#10;/8B1Vf/AdVX/vnNT/791Uv+9c1D/vXNQ/710Uf+/dlP/vHNQ/7lwTf+4b0z/unBN/71zUP/AdlP/&#10;vXJS/79zU//AdFT/wHRU/71wUv+6bU//uG1O/7dsTf+7cFD/vHFR/7ZrS/+5bE7/uWxO/7lsTv+7&#10;blD/vW5Q/7xsUf+6ak//u2tS/7pqUf+8bFP/vW1U/7xsU/+7blL/vG9T/7ptUf+8b1P/v3JW/7pt&#10;T/+9blD/vm9R/71uUP+8b1P/u25S/7xvU/++cVX/vG9T/71wVP++cVX/vnFV/71wVP++cVX/v3RX&#10;/7xxVP++c1b/v3RX/8BzV/++cVX/vm5T/8BwVf/CcVb/wXBV/8BwVf+/b1T/umpR/7lsUv+8b1X/&#10;u25U/7pqUf+7a1L/u2tS/7pqUf+5aVD/vW1U/75uVf+7a1L/vW1U/75uVf++blX/vm5V/8BwV//B&#10;cVj/w3Na/79yWP++clr/wXVd/8R4YP/Adl3/w3lg/793Xv++dl3/v3de/793Xv+9dVz/vXVc/711&#10;XP/DeWD/xnxj/8R5Yv/Bdl//wHVe/750W/+/dVz/xXlh/8h7Yf/Hd1z/x3dc/8h4X//Hd17/vXBW&#10;/7tvV/+9cVn/wXde/8J6Yf/BeWD/wnph/8N8YP+/el3/vnlc/8J7X//HgGL/zIVn/82GaP/MhWf/&#10;x4Bi/8aBYv/KhWb/yIZm/8OBYf/Li2j/6amG/+2tiv/JiWb/xoZj/8qKZ//Mi2v/y4pq/8aFZf/B&#10;gGD/x4Zm/8uKav/KiWn/yIZm/82IZ//Qi2z/yIFj/712WP/AeV3/xH1h/8iBZf/Kg2f/yIFl/8N8&#10;YP/Bel7/w3xg/8Z/Y//IgWX/xX5i/8F7Yf++e2D/vXpf/757YP/Gg2j/xX9m/8J8Y/++eF7/vnhe&#10;/8V9ZP/HgWf/w31j/8N+Yf/GgWT/xYBj/8WDY//KiGj/yIZm/8B+Xv+/fV3/xYJl/8eEZ//Cf2L/&#10;wH1g/8F/X//Afl7/wH5e/8iDYv/JhGP/wn1c/8R+Xf/Dfl3/wXxb/8J9XP/BfF3/vnxc/7x7W/+/&#10;gGH/v4Bh/7d6W/+3el3/wINm/8OGaf/Eh2r/wINk/7t8Xf+5elv/unpe/7t+Yf+3el3/tHda/7N4&#10;Wv+4f2L/t4Bi/7J7Xf+ye13/tH1f/7R9X/+1fmD/tX5g/7J7Xf+velv/sHtc/7F8Xf+wfV7/r3xd&#10;/698Xf+qe13/q35f/62AYf+ugWL/rYBh/6uAYP+pfWD/pnpd/6V8YP+lfGD/pHtf/6V8YP+ke1//&#10;onld/6d7YP+ofGH/pnpf/6N6Xv+of2P/pHtf/6h/Y/+of2P/pXxg/6d7YP+mel//pHZc/6ByWP+f&#10;cVf/n3FX/59xWf+fcVn/nm5X/51tVv+dbVb/nmxV/6FvWP+calP/mGVQ/5pmUP+ZYk7/mmNO/5xj&#10;T/+XXkr/l15K/5lfS/+WXUn/m2JO/5phTv+WX0v/ll9L/5ZfS/+ZYE3/mWBN/5pgTP+aYEz/m2FN&#10;/5thTf+aYEz/mV9L/5lfS/+ZX0v/mV9L/5pgTP+cYk7/n2JN/55iSv+eYkr/nmJK/6JhS/+kY03/&#10;pWRO/6JhS/+hYEr/oWBK/6RjTf+jY0r/oWFI/6BgR/+gYEf/o2NK/6JiSf+hYUj/oWFI/6NiTP+g&#10;ZEz/nWFJ/59jS/+fY0v/nGJM/5xiTP+bYU3/m2FN/5thTf+aYEz/m2FN/5xiTv+cYk7/mmBM/5pg&#10;TP+ZX0v/mF5K/5hfS/+VXEj/lVxI/5ZdSf+XYEz/l2BM/5RdSf+RWUj/k1tK/5JdS/+QW0n/jllH&#10;/41YSP+OWUn/jFdH/4tWRv+JVET/h1RD/wABAP8AAQD/AAEA/wABAP8AAQD//v/q//7/6v/9/+f/&#10;/P7m//v+4//7/uP//P/i//3/5//7/uP/+/7h//r94P/5+Nn/+vfW//j11P/289D/+fbV//v41//9&#10;/N7//v3f//3/5f/9/+X//f/l//7/4P/+/tz//v7a//r4z//z7b3/8ui3//TouP/56Lr/+ei6//nn&#10;t//55bP/9uCv//XerP/126r/89mo//TYpv/22qj/+Nqo//XXpf/wz5z/8dCd//LOnP/vy5n/7sqY&#10;/+/JmP/uyZX/6sWR/+jAjf/owI3/57+O/+m/jf/juYn/5LiH/+O3iP/mt4n/5reJ/+Kzhf/gsIL/&#10;3q6A/+Cwgv/grX7/3qt8/+Gtff/bp3X/1qJw/9aicv/YpHT/16Jw/9uldv/Yo3H/16Jw/9Wgbv/U&#10;n23/z5tp/9Gdbf/RnW3/zppq/82ZZ//MmGb/ypZk/8qXYv/Kl2L/ypZk/8yYZv/VoG7/0Zts/8yU&#10;Zf/KkWT/ypFk/8mQY//GkGT/x5Fl/8iTZ//EkGH/wo5f/8KOX//GkmP/x5Nk/8iSY//JkWL/ypJj&#10;/8+VZf/Lk2T/yJBh/8mRYv/Olmf/zJZn/8yWZ//Olmf/y5Ni/8uTYv/MlGP/z5Vl/9CWZv/Nk2P/&#10;yY9f/8mPYf/HjV//xIpc/8OJW//Fi13/yIte/8WIXP/Eh1v/xYhc/8mMYP/JjGD/w4Za/8OGWv/E&#10;h1v/xIdb/8SGXf/Bhlz/wYZc/8CFW//AhVv/wodd/8SHW//Dhlr/yIld/8qLX//IiV3/xIVZ/8KD&#10;V//Eh1r/xYhc/8KHW//AhVn/wYZa/7+EWP+/hFj/v4RY/7+EWP++g1f/voNX/7+EWP+/hFr/vYRZ&#10;/8KJXv/Bh1//wYdf/8KJXv/BiF3/wIdc/76FWP++hVj/voVY/7yDVv+9glb/wYZa/8KHW/+/hFj/&#10;voNX/7+EWP/Fi13/xYtd/8KIWP/GiVr/xIdY/8GEVf/Ag1T/voFS/8GDVP/ChFX/woRV/8OFVv/F&#10;h1j/xYdY/8KEVf/AglP/woRV/8KCVP/BgVP/w4NV/8ODVf/EhFb/xYNT/8WDU//Dg1P/xIRU/8WF&#10;Vf/Ghlb/x4dX/8iIWP/Ghlb/xYVX/8SEVv/Jhln/yYZZ/8WCVf/HhFf/xYVX/8ODVf/CglT/woJU&#10;/8GBU//Dg1f/xoNY/8eEWv/Cf1X/wHtS/8B7Uv/CfVT/v3pR/8B4UP/Adk//u3FK/71zTP/CeFH/&#10;xXtU/8R6U//FfVX/wXlT/8B4Uv/Aelb/wXtX/795V//Aelj/wnxb/8N9XP/Be1r/wHlb/8B2Wf/A&#10;dln/wHVV/8F2Vv/Bdlb/v3RU/75zU/++c1P/vnVS/792U//Ad1T/vHNQ/7lwTf+3bkv/tm1K/7xy&#10;T/++dFH/vXJS/75yUv/AdFT/wXVV/8BzVf++c1P/v3RU/790VP/Cd1f/v3RU/7htTf+4bU3/u25Q&#10;/7lsTv+6bU//vGxR/7trUP+7a1D/u2tS/7pqUf+8bFP/vW1U/7xsU/+7blT/vG9T/7xvU/+/clb/&#10;wXRY/7xvUf+7blD/vG9R/7xvUf+8b1H/vG9T/71wVP+/clb/vG9T/75xVf/Ac1f/v3JW/7xvU/+9&#10;clX/v3RX/75zVv+9clX/vXJV/8BzV/+/clb/wHBV/8JyV/+/b1T/v29U/8BwVf+/b1T/uWxS/7pt&#10;U/+7blT/uWxS/7trUv+8bFH/u2tS/7xsU/+8bFP/vGxT/7trUv+7a1T/vW1U/71tVv+8bFP/vW1U&#10;/7xsU/+8bFP/wHBX/79yWP/AdFz/w3df/8Z6Yv/Adl3/wHZd/711Xf+9dV3/vnZe/791XP+/dVz/&#10;wXde/8J4X//GfGP/yH5l/8N5YP/AdV7/vnRb/7xyWf++dFv/xXlh/8d7Y//Gdlv/xnZb/8h4Xf/E&#10;d13/vnFX/7puVv+7b1f/v3Vc/8F5YP/De2L/xn9j/8Z/Y//Ae17/v3pd/8J9YP/HgmP/zIdo/8yH&#10;aP/NiGn/yINk/8iDZv/LiGv/yYdn/8OCYv/Limr/3Jx5/9+ffP/JiWb/x4dk/8yMaf/Limr/y4pq&#10;/8iHZ//BgGD/yIdn/8uKav/KiWn/yYdl/8uGZf/PiGr/xn9h/712WP/Bel7/xn9j/8iBZf/IgGf/&#10;yIBn/8R9Yf/DfGD/xH1h/8V+Yv/Jgmb/yIFl/8F7Yf++eF7/u3hd/716X//Cf2T/wXti/795YP+8&#10;dl3/vXdd/8N9Y//KhGr/wXth/8B7Xv/CfWD/xH9i/8aEZP/Ni2v/yoho/8OBYf/Afl7/xYNj/8aD&#10;Zv/AfWD/wH1g/8KAYP/Bf1//woBg/8iGZv/KhWT/wn1c/8WAX//GgWD/xH9g/8R/Xv/CfV7/v31d&#10;/799Xf/Af2H/vX5f/7l6W/+4e17/vH9i/8CDZv/Dhmn/wINm/7l8X/+2eVz/tnlc/7h7Xv+2eVz/&#10;s3db/7R4XP+5gGX/t4Bi/7J7Xf+ye13/sntd/7V+YP+1fmD/tX5g/7J7Xf+we1z/sXxd/7F8Xf+w&#10;fWD/r3xf/657Xv+pelz/qn1e/62AYf+ugWL/roFi/6x/YP+pfF//pnpd/6V8YP+ke1//pHtf/6Z8&#10;Y/+jel7/o3pe/6R7X/+ke1//o3pe/6J5Xf+je2H/onpg/6R8Yv+lfWP/onpg/6R7X/+mel//onZb&#10;/6B0Wf+hc1n/oXNZ/6ByWv+db1f/nm5X/51tVv+cbFX/nWtU/51rVP+aZ1L/l2RP/5xoU/+bZFD/&#10;mWJN/5lgTP+WXUn/mV9L/5lfS/+XXkr/mWBM/5deS/+VXkr/ll9L/5ZfS/+ZYE3/mmFO/5pgTP+Z&#10;X0v/mV9L/5lfS/+bYU3/mV9L/5pgTP+aYEz/mF5K/5lfS/+aYEz/nF9K/5tfR/+bX0f/oF9J/6Jh&#10;S/+kY03/pGNN/6NiTP+iYUv/omFL/6FjSv+iYkn/oWFI/6FhSP+hYUj/pGJK/6NhSf+iYEj/oWFI&#10;/6NiTP+gZEz/nmJK/6BkTP+gZEz/nWNP/5xiTP+bYU3/mmBM/5pgTP+aYEz/mmBM/5thTf+cYk7/&#10;mmBM/5pgTP+ZX0v/l15K/5deSv+VXEj/lVxJ/5VeSv+VXkr/lV5K/5NbSv+RWUj/k1tK/5FcSv+Q&#10;W0n/jllH/49aSv+OWUn/jFdH/4xXR/+JVET/hlNC/wABAP8AAQD/AAEA/wABAP8AAQD//f/n//3/&#10;5//9/+f//f/n//3/5f/9/+X/+/7h//3/5//7/uP/+/7h//n83//4+Nb/+vfW//n21f/49dT/+vfW&#10;//z73P/9/t///P/i//3/5//9/+f//f/n////4f/9/t7//f3X//r3yv/z67r/8+m4//TouP/56Lr/&#10;/Ou9//vpuf/25LL/9eGv//Tdq//y26n/8dem//TYqP/02Kb/9tim//XXpf/x0J3/8M+c//HNm//u&#10;ypj/7sqY/+7Il//tx5b/68WU/+rCkf/nv4z/68OS/+vDkP/kuoj/57uK/+S4h//mt4n/5reJ/+a3&#10;if/ltoj/4LCC/+Ozhf/fr4H/36x9/+Kufv/cqHb/2KRy/9ikdP/YpHT/16Fy/9iic//XoXL/1J5v&#10;/9WfcP/Vn3D/zppq/8+ba//RnW3/zppq/8uXZf/Ll2X/ypZk/8uXZf/Ll2X/y5Zk/9Cbaf/apXP/&#10;1Jxr/8mRYv/JkWL/zJNm/8mQY//HjmH/x5Fl/8iSZv/Dj2D/wo5f/8OPYP/JlWb/ypRm/8uTZP/K&#10;kGL/zJJk/82TY//LkWH/yJBh/8iQYf/Lk2T/zpZn/8+XaP/Olmf/y5Ni/8qSYf/NlWT/0pho/9KY&#10;aP/OlGT/y5Fh/8qQYP/Jj1//yI5g/8WLXf/HjV//xoxe/8WIXP/FiFz/xYhc/8eKXv/Dhlr/wYRY&#10;/8WIXP/GiV3/xYhc/8WHXv/Ch13/wIVd/8CFXf/Ch13/xIlf/8SHW//ChVj/xYhb/8uMYP/Jil7/&#10;w4RY/8KDV//Eh1r/xYhc/8OIXP/Ch1v/wYZa/7+EWP+/hFj/wYRY/8GEWP/BhFj/v4RY/7+EWP/A&#10;hVn/voNZ/8GIXf/Ahl7/v4Vd/8KIYP/CiV7/v4Zb/7yDVv+8g1b/vYRX/7yDVv+9hFf/wolc/8OI&#10;XP++g1f/v4RY/8KHW//IjmD/xoxe/8OJWf/FiFn/xYhZ/8KFVv/Ag1T/v4JT/8GDVP/ChFX/w4VW&#10;/8OFVv/Ehlf/xYdY/8OFVv/Bg1T/woJU/8KCVP/AgFL/xYJV/8eEV//EhFb/w4NV/8WDU//Fg1P/&#10;xYVV/8WFVf/FhVX/xYVV/8eHV//GhFT/w4NV/8KCVP/Jhln/yoda/8iFWP/HhFf/yYZZ/8WFV//D&#10;g1X/woJU/8SBVP/IhVr/yYZb/8iFWv/BflP/wHtS/8B7Uv/DflX/v3pR/712TP+/dU7/unBJ/7tx&#10;Sv/CeFH/xnxV/8V7VP/Fe1T/wnpU/8F5U/+/eVX/wHpW/8B6WP/CfFv/xH5d/8V/Xv/Ce13/v3ha&#10;/8B2Wf/Bdlf/wHVV/8F2Vv/DeFj/wHVV/790VP+/dFT/wHVV/8B3V//Ad1f/vXRU/7lwTf+4b0z/&#10;t25L/7xyT/+8ck//vXFR/79zU//BdVX/wXVV/8J2Vv/DeFj/xXpa/8h9Xf/Kf1//wXZW/7pvT/+6&#10;b0//vG9R/7lsTv+5bE7/u2tQ/7pqT/+9bVL/vGxT/7trUv+9bVT/wHBX/75uVf+9bVT/vm5T/75x&#10;Vf/Ac1f/wXRY/71wUv+7blD/vXBS/7xvUf+8b1H/vXBS/8BzV/++cVX/vG9T/79yVv/BdFj/v3JW&#10;/7xvU/+8cVT/v3RV/790V/+8cVT/u3BT/79yVv+/clb/w3NY/8BwVf++blP/v29U/79vVP++cVX/&#10;vnFX/71wVv+8b1X/vW1U/75uVf+9bVL/vGxT/75uVf++blX/u2lR/7hmTv+/bVf/wG5Y/71tVv+8&#10;bFX/umpT/7lpUv+4alP/um1T/7xwWP++clr/w3df/8R5Yv++c1z/vnNc/711Xf++dl7/wHVe/8B2&#10;Xf/CeF//w3df/8Z6Yv/JfWX/yX1l/8N5YP/AdV7/vXNa/7txWP+/dVz/xnpi/8d7Y//Ed1v/wXRY&#10;/8R3W//FeF7/wXRa/7xvVf+8cFj/wHRc/8N5YP/DfGD/xn9j/8Z/Y//Ce1//wn1g/8R/Yv/HgmX/&#10;zIdq/82Iaf/OiWz/yYRl/8eEZ//LiGv/yYZp/8WEZP/Ih2f/yYho/8uKav/Hhmb/yIhl/8yKaP/K&#10;iGj/y4lp/8mIaP/CgWH/x4Zm/8iHZ//Jh2f/yYdl/82Iaf/Nhmj/w3xe/7x1Wf/Bel7/yIBn/8iA&#10;Z//FfWT/w3ti/8N7Yv/EfGP/w3ti/8R8Y//IgGf/yYFo/8F7Yf++eF7/v3lf/8N9Y//CfGL/v3lf&#10;/754Xv+8dlz/vXdd/8J8Yv/HgWf/wXth/8F7Yf+/el3/wXxf/8aDZv/KiGj/yIZm/8SCYv/CgGD/&#10;xIJi/8WDY/+/fF//wH1g/8KAYP/Bf1//w4Fh/8qIaP/OiWr/xH9g/8WAYf/HgmP/xoFi/8eCY//E&#10;f2D/wX9f/8B+Xv/Af1//vH1e/7p7XP+4e17/uXxf/7t+Yf+9gGP/vYBj/7p9YP+3el3/tnlc/7Z5&#10;XP+1eFz/snZa/7R4XP+3f2T/t39k/7V+YP+ye13/sntd/7R9X/+1fmD/tn9h/7J7Xf+velv/sn1e&#10;/657Xv+vfF//sH1g/6t8Xv+pelz/q3xe/6x/YP+vgmP/r4Jj/6x/YP+pfF//pXlc/6R7X/+ieV3/&#10;onld/6N5YP+jel7/o3pe/6R7X/+ke1//pHph/6J4X/+heWD/oXlg/6B7Yf+hfGL/oHhe/6N6Xv+i&#10;eV3/o3dc/6F1Wv+kdlz/onRa/6FzW/+eblf/nW1W/5xsVf+aalP/mWlS/5tpUv+YZk//lmNO/5pm&#10;Uf+cZVH/mGFM/5deSv+ZX0v/mV9L/5lfS/+ZX0v/l15K/5ZdSf+WXUr/l15L/5deS/+aYU7/nGFP&#10;/5pgTP+ZX0v/llxI/5heSv+bYU3/mmBM/5pgTP+bYU3/mF5K/5ZcSP+aYEz/m15J/5peRv+aXkb/&#10;oF9J/6JhS/+jYkz/o2NK/6JhS/+iYUv/n2NL/6BiSf+gYkn/omJJ/6JiSf+iYEj/pGJK/6NhSf+i&#10;YEj/oWBK/59jS/+gZEz/n2NL/55kTv+dY03/nWNP/51jTf+bYU3/mmBM/5ZdSf+YX0v/l15K/5de&#10;Sv+ZYEz/mmBM/5pgTP+ZX0v/l15K/5deSv+VXEj/lFtI/5VeSv+UXUn/k1tK/5RbSv+SWkn/lFxL&#10;/5NbSv+QW0n/j1pI/45ZSf+NWEj/i1ZG/4tWRv+HVEP/hlNC/wABAP8AAQD/AAEA/wABAP8AAQD/&#10;/f/n//3/5//8/ub//P/k//3/5f/9/+X/+v3g//3/5f/8/+T/+/7h//z73f/49dT/+fbV//n21f/4&#10;9dT/+vfW//383v/8/+L//f/j//3/5//9/+f//f/l//7/4P/9/t7//PzW//n2yf/07Lv/9Oq5//To&#10;uP/06Lj/+um7//rpu//45rT/9OCu//ffr//13qz/9Nqp//LYpf/z16X/9Nak//TWpP/x0J3/8M+c&#10;/+vKl//rx5X/78uZ/+3Hlv/rxZT/68WU/+fBkP/owpH/8MiV//DIlf/lu4n/5bmI/+S4h//muIf/&#10;57iK/+e4iv/mt4n/4rKE/+Ozhf/gsIL/3a19/9+sff/dq3j/2qZ0/9mlc//Xo3H/1qJy/9ehcv/Y&#10;onP/1Z9w/9ehcv/Vn3D/zZlp/82Zaf/RnW3/zppq/8uWZP/LlmT/ypVj/82YZv/Ml2X/y5Zk/86Z&#10;Z//bo3L/1Jxr/8mRYP/JkWL/y5Nk/8qRZP/Ij2L/yZBj/8eRY//Dj2D/wo5f/8SQYf/LlWf/zZRn&#10;/8mQY//MkmT/zJJk/8uRYf/Nk2X/x49g/8iQYf/Lk2T/zJRl/86WZ//MlGX/ypJj/8uRYf/PlWX/&#10;0JZm/9CWZv/OlGT/z5Vl/82TY//LkWH/z5Vn/8qQYv/HjV//xoxe/8OIXP/FiFz/xYhc/8SGXf/A&#10;g1f/wINX/8SHW//FiFz/xIdb/8WHXv/DhVz/woRb/8SGXf/HiWD/yYxg/8WIXP/Eh1r/xodb/8iJ&#10;Xf/Gh1v/wYJW/8KDV//EhVr/xYhc/8KHW//Bhlr/wYZa/7+EWP/BhFj/w4Za/8GEWP/BhFj/wINX&#10;/7+EWP/AhVn/v4Ra/8CHXP+/hlv/v4Zb/8GIXf/CiV7/voVa/7yDVv+9hFf/vYRX/7yDVv++hVj/&#10;wolc/7+GWf/AhVn/wIVZ/8OIXP/Fi13/w4lb/8GHV//BhFX/w4ZX/8KFVv/Bg1T/wIJT/8GDVP/B&#10;g1T/woRV/8KEVf/DhVb/wYJW/8GDVP/ChFX/w4NV/8SEVv/FglX/x4RX/8iFWP/IhVj/xYJV/8KC&#10;VP/CglT/xYVX/8iGVv/GhFT/x4VV/8eFVf/CglT/w4BT/8J/Uv/HhFf/zIlc/8qHWv/IhVj/yIVY&#10;/8mGWf/DgFP/w4BT/8WCVf/Kh1r/yYZZ/8eEV//BfVD/v3tO/797Tv/CfVT/vnlQ/7t2Tf+8dUv/&#10;unJK/7x0TP/CeFH/x31W/8V9Vf/EfFT/w3tT/8F5Uf/AeFL/vXdT/8B6WP/Aelj/w31c/8N9XP/B&#10;elz/wHlb/8F3Wv/Bdlb/wHVW/8B1Vf/Cd1f/wXZW/75zU/+/dFT/wHVV/8J3V//AdVX/vnVV/751&#10;Vf+8c1P/vHFR/71zUP+9c1D/v3NT/8F1Vf/Cdlb/wHRU/8B0VP/Cd1f/xHlZ/8Z7W//Jfl7/xHlZ&#10;/790VP+9cVH/u25Q/7ptT/+9blD/vGxR/7trUP+/b1T/vm5V/75uVf/AcFf/wnJZ/8FxWP+9bVT/&#10;vW1U/75uU/+9cFT/vG9T/7tuUv+6bVH/u3BR/7twUf+6b1D/vHFS/790Vf+7cFP/u3BT/75zVv++&#10;c1T/vnFT/7twUf+7cFH/vXJT/790V/+7cFP/um9Q/71wVP/Ac1f/wHBV/79vVP++blX/vG9T/7xv&#10;Vf+/clj/w3Zc/79yWP++cVf/wXFY/8BwV/+9bVT/u2tS/75uVf+/bVX/umhS/7dlT//Ablj/wW9Z&#10;/79vWP+7a1T/t2lS/7dpUv+5a1T/u21W/71xWf++clr/wHRd/8B1Xv+8cVr/u3Nb/7x0XP/Bdl//&#10;wndg/8N5YP/He2P/wXVd/8R4YP/IfGT/xnpi/8B1Xv++c1z/vnNc/7x0XP/Bd17/xnxj/8V5Yf/D&#10;dlz/wXRa/8F0Wv/Ed13/xHdd/75xV/+/clj/w3df/8d8X//HfWL/xH1h/8B5Xf+/eFz/xH9i/8aB&#10;ZP/Gg2b/y4hr/8uIa//Jhmn/xYJl/8aDZv/Jhmn/yIVo/8aFZ//Hhmj/w4Ji/8KBYf/Fg2P/yIZm&#10;/8qIaP/Jh2X/yYdl/8mHZ//HhWX/xoRk/8WDY//GhGT/x4Vl/9SPcP/PiGr/wHlb/7lyVv++d1v/&#10;xHxj/8d/Zv/De2L/wHhf/752Xf/CemH/wHhf/8B4X//De2L/yIBn/8J6Yf+9d13/v3lf/8V/Zf/G&#10;gGb/wH1i/716X/++e2D/vXpf/8F7Yf/DfWP/wXth/8J8Yv/CfGL/v3xh/8SBZP/FgmX/wn9i/798&#10;X//Cf2L/xIFk/8iDZv/Ae17/wHte/8F+Yf+/fV3/woBg/8qIaP/Ni2v/w4Fh/8F8Xf/CfV7/xoFi&#10;/8aBYv/Dfl//v31d/799Xf/BgGL/v35g/7l6W/+2eVr/un1g/7t+Yf+6fWD/un9h/7p/Yf+8f2L/&#10;uHte/7V4W/+0d1v/s3db/7N3W/+2fWL/tn5j/7Z+Y/+ye13/sXpc/7J7Xf+1fmD/tn9h/7J7Xf+v&#10;elv/snxg/657Xv+vfF//rX5g/6t8Xv+pfF3/qn1e/61+YP+xgmT/sYJk/6x/YP+pfF//pnlc/6J5&#10;Xf+heFz/oXhc/6F3Xv+heWD/o3lg/6N5YP+kemH/p31k/6J6Yf+geF//nnlf/596YP+ge2H/onph&#10;/6J4X/+ieV3/o3dc/6R2XP+ld13/o3Vd/6BxV/+cbFX/nGxV/51rVP+calP/mWdQ/5poUf+YZk//&#10;lmNO/5hkT/+aY07/l2BL/5deSv+ZX0v/mV9L/5heSv+ZX0v/mF5K/5heSv+YXUv/mF1L/5hdS/+b&#10;YE7/nGFP/5tgTv+aYEz/llxI/5VcSP+YX0v/mWBM/5lgTP+ZX0v/mF5K/5heSv+aYEz/m15J/5pd&#10;SP+bX0f/oWBK/6JhS/+jYkz/omJJ/59fRv+eYEf/n2FI/59jS/+hY0r/oWNK/6JiSf+jY0r/o2NK&#10;/6JiSf+iYkn/omFL/55iSv+eYkr/nGJM/5xiTP+cYkz/nmRO/51jTf+aYEr/mF9L/5deSv+YX0v/&#10;l15K/5ZdSv+XXkv/ll1K/5lfS/+WXUn/ll1J/5deSv+UXUn/lF1J/5RdSf+UXUn/k1tK/5VcS/+V&#10;XEv/lV1M/5NbSv+SWkn/j1pI/41YRv+LVkb/i1ZG/4pVRf+IVUT/h1RD/wABAP8AAQD/AAEA/wAB&#10;AP8AAQD//f/n//z/5P/7/uP/+/7h//r94P/6/eD/+v3g//v+4f/5/N//+/rc//n42f/289D/+PXU&#10;//n21f/59tX/+fnX//383v/9/+P//f/j//3/5f/9/+X//f/j//7/4P/9/tz/+/nS//bywv/z67r/&#10;8+m4//Xpuf/457n/9ua1//zsu//76bf/9+Ox//Xfrv/34K7/8tup//PZqP/126j/9tqo//PXpf/z&#10;06L/8M+c/+zLmP/tyZf/7cmX/+vFlP/pw5L/7MaX/+vFlP/sxpX/88uY/+/Hk//ku4f/3rOA/92y&#10;f//ktoX/57mI/+m6jP/mt4n/4bKE/+S0hv/gsIL/26t9/9updv/cqnf/2ad0/9imc//Uom//16Nx&#10;/9aicv/VoW//1aFv/9ikcv/Tn23/yphl/8yaZ//XpXL/2aVz/8uWZP/KlWP/y5Ni/8+XZv/Smmv/&#10;zJRl/8uTZP/RmWr/zpRk/8mRYv/JkWL/yZFi/8uQZP/HjmH/yZBj/8iPYv/EjmD/xI5g/8aQYv/L&#10;lWf/ypFk/8mQY//NlGf/zJNm/8mPYf/EjF3/x49g/8qRZP/NlGf/0Zhr/9KXa//PlGj/ypJj/82T&#10;Y//PlWX/0JZm/86UZP/QlmT/0pho/9KYaP/Qlmb/z5Vl/82TY//IjmD/woha/8KFWf/BhFj/xIZd&#10;/8KEW//Bg1r/w4Vc/8OFXP/ChFv/xIZd/8eJYP/HiWD/x4lg/8mLYv/KjWH/y45i/8aJXP/Ki1//&#10;zY5i/8iJXf/Fhlr/xIRY/8SEWP/EhVn/w4Za/8WIXP/EiV3/w4hc/8GEWP/BhFj/xIdb/8WGW//B&#10;hFj/wINX/8KEW//Bhlz/wIVb/8CHXP+/hlv/wYhd/8KJXv/CiV7/wIdc/72EWf+8g1j/vYRZ/7yD&#10;WP++hVr/v4Zb/8CFW/++g1n/wINX/8WIXP/Eh1r/woVY/8OGV//ChVb/wYVT/8ODU//Dg1P/woJS&#10;/8CCU//Bg1T/woRV/8GEV//Bglb/vn9T/8CBVf/DhVb/woJU/8KCVP/EglL/woBQ/8OBUf/Dg1X/&#10;v39R/8CAUv/Dg1X/yYZZ/8eEV//Cf1L/x4RX/8mGWf/DgFP/w4BT/8eAUv/HgFL/yIFT/8qDVf/I&#10;hFf/xYFU/8F9UP+/e07/xH1P/8iBU//MhVf/y4RW/8V+UP/Bekz/vHhL/715TP/DflX/wX5U/8J9&#10;Vv+9eFH/vXhR/755Uv/Ae1T/w35X/8N+V//EfFT/xH1T/8J7Uf/AeFD/wXlR/7x2Uv+8dlL/wXtZ&#10;/8B6WP+/eVj/wnlZ/8B1Vf+9clL/vnNT/75zU/+9clL/vHFR/71yUv/Bdlb/wXZW/8J3V//Bdlb/&#10;vXJS/790VP/AdVX/vnNT/75yUv++clL/wnZW/8N0Vf/CdVf/wnVX/8F0Vv/DeFn/xHlZ/8d8Xf/H&#10;fF3/xXha/8J1V/+9cFL/um1P/7trUP/AcFX/vm5T/7trUP+9bVL/um1T/7dqUP+2aU//uGtR/71t&#10;VP+7a1L/uWlQ/7pqUf+9bVT/u25U/7drU/+yZ0r/tmtO/7RqTf+6cFP/vHJV/7pwU/+4bU7/uW5P&#10;/7xxUv+9clP/v3RV/75zVP+8cVL/u3BR/790V/+8cVT/vXBU/79yVv/Ac1f/wHBX/71tVP+6bVP/&#10;t2pQ/7hrUf+/clj/xHdd/79yWP++cVf/wHBX/75uVf+6alH/umpR/79tVf/Ablb/v2tT/7pmTv/A&#10;a1b/wG5Y/71tVv+6alP/uWtU/7psVf+8blf/vXBW/71wVv/BdV3/wHRc/750W/+4cFj/u3Nb/711&#10;Xf/BeWH/w3lg/8V5Yf/He2P/w3Zc/8F0Wv/Ddlz/w3df/8B1Xv+8dF7/vnZg/8B4Yv/AeGL/w3tj&#10;/8J3YP/BdV3/vnJa/75yWv/FeWH/xHhg/8J1W//BdFr/xHdb/8Z5Xf/LfmL/yX5h/71zWP+7dFj/&#10;xH1h/8aBZP/Ig2b/yoVo/8aBZP/Ig2b/yoVm/8eFZf/HhWX/x4Rn/8uKbP/NjG7/xoVn/8SBZP/I&#10;g2b/yoVm/8qFZv/NiWb/zIhl/8qIZf/OjGr/xIJg/8F/X//CgGD/w4Fh/9KQcP/Oi27/w35h/7t2&#10;Wf+9eFv/xX1k/8d/Zv/BeWD/wXlg/752Xf/BeWD/wXde/8B2Xf/Fe2D/yYJm/8N8YP++d1v/vHda&#10;/8F8X//HhGf/w4Bl/8F+Y//Cf2T/wX5j/8B6YP+9d13/vXdd/8F+Y//Cf2T/wH1i/757Xv/Cf2L/&#10;wn9i/755XP+/el3/yINm/8uGaf/FfmL/wntf/8N8YP/AeV3/vnlc/8aBZP/FgmX/wX5h/7ZzVv+5&#10;dln/wn1e/8R/YP/CfV7/unVW/7l3V//AfWD/v35g/7p5W/+2dlr/un1g/8CDZv/ChWj/v4Rm/72C&#10;ZP+8gWP/uH1f/7N4Wv+zd1v/tXld/7N3W/+2el7/un5i/7h/Yv+1fF//s3pd/7J5XP+1fF//tHte&#10;/7B4Xf+weF3/snxg/7F+Yf+ue17/rHtb/618XP+tf17/roBf/7GAYP+2h2n/uIlr/7KDZf+tfmL/&#10;qntf/6Z6Xf+jd1r/oXha/6J5Xf+ieV3/o3th/6F3Xv+ieF//oXde/6B4X/+geF//n3de/6B7Yf+h&#10;fGL/oHth/6B3W/+keF3/p3tg/6Z4Xv+md13/pXZc/6RyWf+ebFP/nmxT/55sU/+calP/mWdQ/5Zk&#10;Tf+WYkz/l2NO/5llUP+cZVH/mWJN/5deSv+ZX0v/l11H/5ddR/+ZXUX/mV1F/55hTP+fYk3/m11I&#10;/5tcSv+cXUv/m15L/5xfTP+ZXkz/llxI/5deSv+XXkr/mGBJ/5pgTP+aYEz/mV9L/5lfS/+bXkn/&#10;nF9K/5teSf+aXUj/m15J/59jS/+gZEz/n2NL/5xgSP+dYUn/nGJM/51jTf+hZU3/oGRM/6BiSf+i&#10;Ykn/omJJ/6JiSf+fY0v/n2NL/5xgSP+bYUv/m2FL/51jTf+cZE3/nGRN/5piS/+XYUn/l2BL/5hh&#10;TP+bYk7/mWBN/5deS/+VXEn/lVxJ/5ZdSv+WXUn/ll1J/5ZdSv+UXUn/lF1J/5RdSf+TXEj/kVlI&#10;/5BYR/+QV0b/kFhH/5JaSf+SWkn/jVhG/4hTQf+HVEH/h1RB/4ZTQP+HVEP/iFVE/wABAP8AAQD/&#10;AAEA/wABAP8AAQD//P/k//r94P/8/+L/+/7h//z93v/7/N3/+v3g//r94P/8+93/+/rc//n42f/4&#10;9dT/+fbV//r31v/59tX/+/rb//793//9/+P//f/j//z/4v/9/t///v/g//793v/8/Nj/+ffO//by&#10;w//167r/8ee2//Xpuf/76rz/+uq5//zsu//97bz/+ee1//bir//y3Kr/8Nmn/+/YpP/126j/9typ&#10;//XZp//116X/89Oi//LRnv/xzZv/58OR/+fBkv/pw5T/6cOU/+7Il//zy5r/9MyZ//HHlf/mu4j/&#10;37SB/92vff/ktoX/57iK/+m6jP/ouY3/4bKG/+Gwhf/hsIX/3Kx+/9ioeP/YqHf/1qZ1/9endv/Q&#10;oG//1qN0/9ajdP/Vo3D/1qZ1/9endv/RoXD/zJxr/9Cgb//YqHf/2ad0/8qWZP/HkmD/x5Fi/86W&#10;Z//Tmm3/0ZZq/9KXa//Rlmr/zZNl/8uQZP/KkGL/yo9j/8qPY//IjWH/y5Bk/8iPYv/Ei17/xYxf&#10;/8aQYv/Mk2b/xo1g/8iPZP/Lkmf/yZBj/8eOYf/FjF//x45h/8qRZP/QlWn/2J1x/9KXa//Nkmb/&#10;ypBi/8ySZP/PlWX/0Zdn/86UZP/Vm2n/1pxs/9OZaf/Qlmb/zZNl/86UZv/Qlmj/zpFl/8mMYP/H&#10;il7/xIZd/8OFXP/IiWD/yYph/8aHXv/Fhl3/woNa/8aHXv/JimH/yotg/8uMYf/Mj2P/zI9i/82O&#10;Yv/NjmL/zY5i/8qLX//IiFz/yYld/8mJXf/Gh1v/xIVZ/8mMX//NkGP/x4pd/8SHWv/ChVn/xYhc&#10;/8mMYP/Dhlr/wIJZ/8GDWv/DiF7/wodd/8OIXv/Ah1z/wole/8CHXP/Ah1z/wYhd/72EWf/Ah1z/&#10;wole/76FWv/Ah1z/xYpg/8SJX//DhVz/woVZ/8SHW//Cg1f/wINW/8SHWP/Iilv/xoZW/8SEVP/E&#10;hFT/xYVV/8OFVv/ChFX/w4RY/8KDV//Bglb/v4BU/7+AVP/Cglb/woJU/8GBU//AgFL/w4FR/8KC&#10;VP/IiFr/xYVX/8OAU//HhFn/yodc/8iEV//Hg1b/y4da/8uHWv/IhFf/x4NW/8WBVP/EgFP/w39S&#10;/8iBVf/Jglb/xoJV/8WBVP/BfVD/wX1Q/8SAU//JhVj/yoNV/8R9T//Df1L/wHtS/8B7Uv/FgFn/&#10;xIBZ/8B8Vf+9eVT/vXlU/797Vv+/e1T/wHxV/8N+V//CfVT/vnlQ/8F6UP/FfVX/xH9Y/7x2Uv+7&#10;dVH/vHZS/754Vv+/eVf/wnlW/8B2U/+9c1D/vnRR/75zU/++c1P/vXJS/75zU//DeFj/wndX/8F2&#10;Vv+/dFT/uW5O/75zU/+/dFT/um9P/71xUf++clL/wHNV/79yVP/BdFb/wnVX/8J3WP/Fel3/xXpd&#10;/8V6Xf/AdVj/wXRY/8V4XP+/clb/vW1S/71tUv++blP/vm5T/7xsUf+6bVH/uGtR/7VoTv+3alD/&#10;uGtR/7lsUv+4a1H/t2pQ/7hrUf+7blT/vXBW/7puVv+2alL/tWtQ/7dtUv+7cVT/vHJV/7dtUP+2&#10;bE//unBT/71yU/+/dFX/v3RV/790Vf++c1T/vXJT/71yVf+8cVT/wXRa/8F0Wv/Ddlz/v3JY/7xv&#10;Vf+4a1H/tmhR/7lrVP/Aclv/wnRd/75wWf+8blf/umxV/7hrUf+3Z07/uGhP/7trUv/Eclr/xXFZ&#10;/75qUv+/alX/v21X/7xsVf+8bFX/vG5X/75wWf/Aclv/vnFX/7lsUv/Dd1//xnpi/8J4X/+8dFz/&#10;vHRc/752Xv/AeGD/wXde/75yWv/AdFz/xHdd/8N2XP/Ddlz/xXli/8V6Y//AeGL/w3tl/8Z/af/G&#10;f2n/xHxm/752YP++c1z/vHJZ/8F3Xv/NgWn/y39n/8d7Y//Ed13/xHdb/8NzWP/Hel7/x3xf/790&#10;V/+7dFj/xH1h/8uEaP/Kg2f/xX5i/755XP/CfWD/y4Zp/8mEZf/GhGT/xoRk/9CNcP/RjnH/xIFk&#10;/8B6YP/FgGP/y4Ro/8yFZ//LhmX/zolo/8uJZ//SkG7/xYNh/8B+Xv+7eVn/vHlc/8iGZv/Qjm7/&#10;y4lp/8WAYf/HgmP/zodr/8uEaP/De2L/yIBn/8V7Yv/DeWD/wHZd/8J4X//IfmX/zIJn/8qDZ//G&#10;f2P/wXxf/796Xf/HgmX/xoBm/8V/Zf/GgGb/yYNq/8N9ZP+8dl3/v3lf/8V/Zf/Gg2j/xYJn/8WC&#10;Zf/Ig2b/xoFk/8N+Yf/Ef2L/y4Zp/8yFaf/Jgmb/xX5i/8B5Xf+/eFz/wHte/8R/Yv/EgWb/w4Bl&#10;/7VyVf+zcFP/u3ZZ/8F8X//Ef2L/vXhb/796Xf/BfmH/wYBi/7p5Xf+1dFj/unpe/8KCZv/Hh2v/&#10;yItu/8SHav+8f2L/tnlc/7J1WP+0d1r/tnld/7V4XP+zd1v/uX1h/7p/Yf+5fmD/uX5g/7Z7Xf+1&#10;fF//tXxf/7J6X/+vd1z/sHpe/698X/+vfF3/r35e/61/Xv+ugF//roBf/7CCYf+7jWz/uolp/7GC&#10;ZP+vgGL/rYBh/6h8X/+leVz/o3pc/6R7X/+ieV3/pHtf/6N5YP+gdl3/oHZd/6F3Xv+ieF//onph&#10;/6R8Y/+je2L/oHhe/551Wf+fdlr/o3dc/6R2XP+ld13/p3he/6R1W/+dblT/oW9W/55sVf+baVL/&#10;m2dR/5llUP+YZE//lmJN/5tkUP+dZlH/nWRQ/5deSv+WXEj/mF5K/5heSv+aXUj/m15J/59hTP+f&#10;YUz/m11I/5pbSf+cXUv/nF1L/5teS/+ZXkz/l1xK/5ZdSf+XXkr/l15K/5lgTP+ZX0v/mF5K/5le&#10;TP+bXkv/nWBN/51gS/+aXUj/m15J/6BkTP+hZU3/n2NL/5xgRv+cYEb/nWNN/55kTv+fY0v/nV9G&#10;/5xeRf+fYUj/oGJJ/59hSP+cYkz/m2FL/5heSP+YXkj/m2FL/51jTf+aYEj/mGBJ/5hgSf+VXkn/&#10;ll9K/5dgS/+WX0v/mWBN/5deS/+VXEn/lVxJ/5deS/+ZYE3/l15L/5deS/+SW0f/kVpG/5NcSP+Q&#10;WEf/kFhH/5JaSf+SWkn/klpJ/5FZSP+RWUj/j1dG/4pVQ/+HVEH/h1RB/4dUQf+FUj//hlVE/wAB&#10;AP8AAQD/AAEA/wABAP8AAQD/+v3g//r94P/9/+P//P/i//r94P/7/N3/+v3g//v83f/8+93/+vnb&#10;//r32P/59tX/+vfW//r31v/59tX/+/rb//793//+/+D//v/g//z/4v/9/t///v/g//7+3P/7+dP/&#10;+fbJ//fzxP/167r/8ee2//Pnt//66rn/+uq5//vruv/66rf/+um1//fjrv/y3aj/79ik/+/YpP/z&#10;2ab/9typ//XZp//z1aH/8tKf//DPnP/rypf/6cWT/+3Hlv/sxpf/6cOU/+/JmP/40J//9c2a/+/F&#10;k//htYT/47WD/+Gzgf/itIP/4rOF/+Kzhf/ltor/3q+D/9qrgf/cq4D/2ql+/9eoev/Yqnn/2at6&#10;/9ioeP/SonL/1KR0/9CgcP/SonH/16d2/9amdf/SonH/zp5t/9Ojcv/YqHf/06Ny/8yYZv/Hk2P/&#10;xpBh/8yTZv/Um27/0pdt/9OYbv/PlGr/zZJm/8qPY//IjWH/y5Bk/82SZv/Nkmb/ypFk/82UZ//F&#10;jF//wYtd/8WPYf/JkGP/xItg/8OKX//FjGH/xYxh/8SLYP/FjF//xo1g/8aNYP/JkGP/0Jdq/82S&#10;Zv/LkGT/yY9h/8qQYv/OlGT/0pho/82VZP/UnGn/1Ztr/9OZaf/Rl2f/ypBi/8qQYv/MkWX/y45i&#10;/8mMYP/JjGD/x4hd/8WGW//Ki2D/yYph/8WGXf/Cg1r/wYJZ/8OEW//Gh17/x4hd/8uMYf/MjWH/&#10;yYxf/8yPYv/JjF//yIle/8WGW//EhVn/yYld/8mJXf/Fhlr/w4RY/8qLX//MjWH/xIVZ/8SFWf/E&#10;hVn/w4ZZ/8WIXP/Dhlr/wIVZ/8CFW//Bhlz/voNZ/7yBV/++g1n/v4Zb/72EV/+9hFf/v4ZZ/76F&#10;Wv/BiF3/w4pf/7+GW//Ah1z/wodd/8KHXf/Ch13/woVZ/8CDV//Bglb/v4JV/8KEVf/Fh1j/xIRU&#10;/8SCUv/EglL/woJU/8ODVf/EhFj/xIRY/8KCVv/Dg1f/woJW/8ODV//Cglb/wYFV/8GBU//AgFL/&#10;w4NV/8SEVv/FhVf/xYVX/8J/VP/BflP/x4NW/8iDWv/GgVj/x4JZ/8aBWP/Hgln/x4JZ/8WAV//H&#10;gFT/x4BU/8eAVP/Gf1P/x4BU/8eAVP/BfVD/v3tO/8N/Uv/JhVj/yoNX/8SAU//DflX/wn1W/8R/&#10;WP/GgFz/w31Z/715VP+9eVT/v3tW/756Vf/Cflf/xIBZ/8aBWv/Ae1L/vXhP/8J7Uf/FfVX/xH9Y&#10;/8B4Uv+9dU//vnZQ/793Uf/BeVP/wXlT/8B2Uf+/dVD/wHZT/791Uv+/dVL/vnNT/75zU//Bdlb/&#10;wHVV/790VP++c1P/u3BQ/71yUv+7cFD/uW5O/75xU//Ac1X/wHNV/7xvUf+/clb/v3RX/790V//C&#10;d1r/wHRc/79zW/+8cFj/wXRa/8N2XP++cVf/vGxT/7trUv+9bVL/vGxR/7pqT/+4a0//tmlN/7Zq&#10;Uv+7b1f/uGxU/7ltVf+5bVX/um5W/79zW/+9cVn/vnJa/79zW/+9c1r/u3FY/7txVv+8dVf/u3RW&#10;/7dwUv+6cFP/u3FU/71zVv++dFf/vnRX/75zVP+8cVL/vHFS/7pvUv+6b1L/um5W/75xV//CdVv/&#10;wXNc/8JyW/+6alP/umpT/71tVv++cFn/u21W/7lrVP+6bFX/umxV/7hqU/+0Zk//uGhR/7xsVf/F&#10;c13/xHJc/79qVf+4ZlD/uWdR/7pqU/+9bVb/vG5X/75wWf++cFn/u21W/7dpUv+8cFn/w3dg/8F2&#10;X/+/d1//v3df/752Xv+9dV3/v3Rd/75yW/+9cVr/vXFa/8ByW//DdV7/xXli/8R5Yv+8dF7/vHVf&#10;/8F6ZP/HgGr/xn5o/8B4Yv+5cVn/vHJZ/8B2Xf/Jf2b/yoBn/8h8ZP/EeGD/vXBU/71wVP/Ac1f/&#10;wHVY/750Wf+9dlr/xH1h/8yFaf/Kg2f/xH1h/794XP/DfGD/x4Jl/8mEZf/KhWb/yoho/86Lbv/L&#10;iGv/w35h/7p0Wv/AeF//yIFl/8qDZ//IgWP/yINi/8uGZf/SjW7/zYhp/8F/X/+7eFv/uXZZ/8SD&#10;Y//PjW3/zYtr/8iGZv/Pimv/1ZBx/86Haf/DfGD/yIBn/8N7Yv/GfGP/w3lg/8Z8Y//JgWj/zIRr&#10;/8yEa//Lg2r/xX1k/795X//Ff2X/xX9l/8J8Yv/AemH/x4Fo/8eBaP/Be2L/wnxj/8aAZv/Kh2z/&#10;yods/8SBZP/Ig2b/xoFk/8WAY//Ig2b/zIdq/8qFaP/Kg2f/xX5i/711XP+9dVz/wnph/8aAZv/J&#10;g2n/w4Bl/7x5Xv++eF7/vnhe/8B6YP/CfGL/v3lf/8F7Yf/EfmT/wX5j/7t4Xf+ycVX/unld/8GA&#10;ZP/GhWn/zo5y/8eHa/+/f2P/snJW/65uUv+wc1f/snVZ/7F0WP+0d1v/tXhc/7R3Wv+1elz/uXxf&#10;/7N4Wv+zeFr/t3xe/7N6Xf+udlv/r3dc/7B6Xv+vfF//rn1d/6x+Xf+0hmX/s4Vk/7KEY/+6jGv/&#10;uIpp/7GDYv+wgmH/roNj/6V8Xv+ke13/oXha/592Wv+fdlr/oXde/6J4X/+gdl3/oHZd/6J4X/+j&#10;eWD/o3lg/6R6Yf+jeWD/oXhc/551Wf+gd1v/onZb/6N3XP+kdlz/pHZc/59xV/+dblT/nm5X/5xq&#10;U/+baVL/m2dR/5llUP+bZFD/l2BM/5hhTP+dZFD/nmVR/5lgTP+VXEj/llxI/5ZcSP+aXUj/nF9K&#10;/51fSv+bXEr/m1xK/5taSP+bWkj/mVpI/51gTf+aX03/mF5K/5RbR/+VXEj/ll1J/5lgTP+aX03/&#10;mF1L/5hdS/+VWkj/m15L/5teS/+aXUj/nF9K/55iSv+eYkr/nmBH/55iSP+eYkj/nWNN/5xiTP+a&#10;XkT/mFxC/5ldQ/+bX0X/nmJI/5xgRv+cYEb/nGBG/5xiTP+aYEr/m2FL/55iSP+aXkT/l19I/5df&#10;SP+WX0r/l2BL/5dgS/+VXkr/ll1K/5ZdSv+VXEn/k1pH/5NaR/+UW0j/lVxJ/5deS/+UXUn/kltH&#10;/5JbR/+QWEf/kFhH/5JaSf+SWkn/kFhH/5BYR/+MV0X/ilVD/4xXRf+JVkP/hlNA/4VVQf+EVED/&#10;g1M//wABAP8AAQD/AAEA/wABAP8AAQD/+fzf//v+4f/8/+L//P/i//r94P/8/d7/+/zd//z73f/8&#10;+93/+fja//n21//699b/+/jX//r31v/699b/+vna//383f/+/d///f7f//7/4P/+/+D//v3e//z8&#10;2P/49s3/+PTF//jxw//06bv/9Oi4//Tmtf/357b/+Oi3//rqt//76rb/++q2//nkr//z3qn/8Nml&#10;//DZpf/z2ab/992q//XbqP/z1aH/7tCc/+/Omf/rypX/7sqY//HNm//tx5b/68WU/+/JmP/3z57/&#10;88ua/+zCkP/fs4L/47WE/+a4h//isoT/3q6A/9yrgP/isYb/3K2D/9ipf//Wp33/16h8/9qrff/a&#10;rHv/2618/9iqef/YqHf/1qZ1/9Kicf/SonH/1ad1/9Kkcv/RoXD/0KBv/9Kicf/SonH/z59u/8yZ&#10;av/IlGT/xpJj/8mTZf/VnHH/0plu/9KXb//Nkmj/zZJo/8qPY//Kj2P/ypFk/86WZ//Pl2j/zpZn&#10;/9Caa//Jk2T/w41f/8SOYP/JkGP/xo1i/8OKX//Dil//w4pf/8OKX//FjGH/xo1g/8WMX//GjWD/&#10;ypFk/8mQY//HjmH/x49g/8iQYf/Lk2T/zZVk/82VZP/RmWj/z5dm/8+XZv/QmGn/ypBi/8iNYf/H&#10;jGD/xIld/8WIXP/GiV3/yYpf/8qLYP/Ki2D/yIle/8aHXv/Bgln/woNa/8WGXf/DhFv/w4RZ/8eK&#10;Xv/Ii17/yYxf/82QY//JjF//xold/8SHW//Fhlv/yYpf/8qLX//Gh1v/xIVZ/8mKXv/Ki1//w4VW&#10;/8aIWf/IiV3/xYZa/8KFWf/AhVn/wYZa/8CFW/++g1n/vIFX/7p/Vf+9glb/voNX/7yDVv+8g1b/&#10;voVY/8CHXP/CiV7/wole/7+GW/+/hlv/v4Ra/8GGXP/DiFz/w4Za/7+CVv/BhFf/wINU/8KEVf/F&#10;hVX/w4NT/8SCUv/EglL/xYJV/8WCVf/HhFn/xoNY/8WCV//HhFn/x4RZ/8iFWv/Fglf/xIFU/8SB&#10;VP/CglT/xYVX/8WFV//Dg1X/xIRW/8OAVf/BflP/xYBX/8eCWf/HgFb/x4BW/8V+VP/Gf1X/xYBX&#10;/8iBV//Jglj/yYJY/8eAVv/FflT/x4BU/8eAVv/Gf1X/xX5S/8WAV//JhFv/yoNZ/8R/Vv/Ae1T/&#10;wHpW/8J8WP/DfVn/wHpW/715Vv+/e1b/wn5Z/797Vv/FgFn/yYRd/8mEXf++eVL/vXVN/8J6Uv/F&#10;fVX/xHxU/8F5U/+/d1H/wXlT/8F5U//DeVT/wXdS/8J4U//AdlH/wXdS/8F3VP/AdlP/v3RU/750&#10;Uf+9c1D/vXNQ/750Uf+/dFT/vXJS/7xxUf+6b0//vHFR/79yVP+/clT/vXBS/7pvUv+9clX/vnJa&#10;/7tvV/+7cVj/u29X/7xwWP+8cFn/v3Nc/79yWP+7blT/vGxT/7hoT/+8bFH/vGxR/7trUP+4a0//&#10;t2pO/7luUf++clr/uW5R/7ltVf+6blb/vXFZ/8R4YP+/c1v/vXFa/75yWv+/dVz/vnRb/753W/+/&#10;eFz/vHVX/7pzVf+3cFL/unBT/7xyVf+9c1b/vHJV/7pwU/+6cFP/u3BR/7pvUv+5bVX/uGxU/71w&#10;Vv/Bc1z/w3Nc/8R0Xf+9bVb/v29Y/8BwWf+8blf/t2lT/7ZoUf+4alP/u21W/7ttV/+2aFL/uGhR&#10;/7xsVf/Eclz/xHJc/79tV/+4ZlD/uGZQ/7pqU//AcFn/u21W/7ttVv+7bVb/uGpT/7ZqU/+5bVb/&#10;vnNc/790Xf/AeGD/wHhg/7x0XP+8dFz/v3Rd/790Xf+9cVr/uGxV/7tvWP/AdF3/xXli/793Yf+4&#10;cFr/tm9Z/7pzXf/DfGb/x39p/8N7Zf+8dFz/vnZd/8B4X//FfWT/yYFo/8qAZ//IfGT/vXJV/71w&#10;VP+7cFP/u3BT/750Wf/EfWH/y4Ro/86Ha//Kg2f/w3xg/8F6Xv/DfGD/w3xg/8mEZf/Pimv/0Yxt&#10;/8qIaP/Ig2b/xYBj/795X/+/d17/xX1k/8qDZ//IgWX/x4Bi/8eAYv/Nhmj/0ott/8eCY//Ae17/&#10;vXpd/8WEZP/KiWn/yYho/8qIZv/PjWv/045t/8qFZv/Ce1//w3xg/8F5YP/EfGP/xHxj/8d/Zv/K&#10;gmn/zIRr/8iAZ//IgGf/w3ti/8J6Yf/Hf2b/x39n/8F5Yf+6clr/wXti/8mDav/Ff2b/xH5l/8eB&#10;Z//LhWv/x4Rp/8OAY//KhWj/x4Rn/8aDZv/IhWj/y4Zp/8aAZv/EfmT/wXth/7x0W/++dl3/x39m&#10;/8mDaf/KhGr/xH5k/795X//DfWP/w31j/8J8Yv/BeWD/wXlg/8J6Yf/DfWP/wnxi/7h1Wv+yb1X/&#10;u3lf/7x6YP++fGL/xoRq/8SDZ/++fWH/sG9T/6pqT/+xcVb/sXFW/7JyV/+0d1v/sHNX/69yVv+0&#10;d1r/t3pd/7J1WP+ydVj/t3pd/7V6XP+vdln/sHhd/7B6Xv+ue17/q3xe/659Xf+8jm3/t4lo/7GD&#10;Yv+0hmX/tIZl/7CCYf+wg2L/r4Rk/6Z9X/+jelz/oHdb/510WP+edFv/oHZd/6J4X/+idl3/o3Zf&#10;/6Z6Yf+memH/o3de/6Z6Yf+ieF//oXhc/6B3W/+heFz/oXhc/6J5Xf+hdVr/n3NY/5puU/+ecFj/&#10;nW1W/5hoUv+baFP/mmZR/5llUP+cZVH/m2JP/5lgTP+dZFD/nmVR/5phTv+VXEn/lVxJ/5dcSv+V&#10;Wkj/m15L/5pdSv+ZWkj/nV5M/55dS/+bWkj/mllH/51gTf+cX0z/mF5K/5RaRv+TWkb/ll1K/5de&#10;S/+aX03/mV5M/5dcSv+UWUf/mF1L/5pdSv+bXkv/nF9K/5xgSP+cYEj/m19F/5xgRv+eYkj/nmRO&#10;/51jTf+aXkT/m19F/5xgRP+bX0P/m2JH/5pgSP+aYEj/m2FJ/51jTf+bYUv/nGJM/55iSP+bX0X/&#10;mGBJ/5hgSf+ZYk3/mmNO/5liTf+VXkr/ll1K/5ZdSv+VXEn/lFtI/5FYRf+RWEX/lFtI/5deS/+Y&#10;X07/lVxJ/5RbSP+SWkn/kFhH/49aSP+OWUf/jFdF/4xXRf+IU0H/hlNA/4tYQ/+MWUb/hFRA/4VV&#10;Qf+FVUH/gVE9/wABAP8AAQD/AAEA/wABAP8AAQD/+/7j//v+4//7/uP/+v3g//r94P/5/N//+/zd&#10;//v63P/7+tz/+vnb//j32P/699j/+/jZ//z52v/699b/+fjZ//z73P/8+93//fze//7/4P/+/+D/&#10;/v7c//j40v/698z/+fXG//fwwv/16rz/9em5//Lmtv/15bT/+uq5//rquf/76rb/++q2//jisP/y&#10;3Kr/8dqo//Lbqf/23Kn/+d+s//fdqv/02aT/8NKe/+7Om//vzpn/7MuW/+7Klv/pxJD/68WU//HJ&#10;mP/xyZb/78eU/+zCkP/jt4b/4bWE/96wf//crH7/3Kx+/9urff/erYL/2qt//9ipff/Zqn7/1qd7&#10;/9epeP/Yqnj/2at5/9qqef/aqnn/2Kh3/9amdf/VpXT/z59v/8+fb//QoHD/1KFy/9Geb//PnG3/&#10;zpts/8uYaf/JlWb/yZVm/8yYaf/RnHD/z5lt/8yWav/GkGT/ypFk/8qRZP/Mk2b/yJJj/8uVZv/Q&#10;mmv/z5lq/8yWZ//Mlmf/ypRm/8iSZP/HkWP/xpBi/8eOYf/Ij2L/x45h/8SLXv/Ei17/xpBi/8WP&#10;Yf/Fj2H/y5Vn/82Xaf/KlGX/yJJj/8uTZP/JkWL/yZFi/8qSY//MlGP/zZVk/8yUZf/MlGX/yo9j&#10;/8eMYP/Gi1//w4he/8WKYP/OkWX/0JNn/8yPY//Eh1v/xIdb/8WIXP/DhVz/woRb/8OFXP/DhVz/&#10;wodb/8SJXf/DiFz/xYpe/8ePYP/Hj2D/xoxe/8WLXf/HjV//xoxe/8eNX//Ii17/x4pb/8iLXP/H&#10;ilv/x4pb/8mMXf/KjV7/yIte/8KIWv/Ch1v/wolc/7+GWf++hVj/wIVZ/7+EWP+8gVX/vYJW/7+E&#10;WP+/hFj/voVY/8GIW//Dil3/wYhb/7+EWP/AhVn/wodb/8OIXP/Ch1v/wIda/8KHW//HjV//xoxc&#10;/8WIWf/Hh1f/xYVV/8iGVv/GhFT/yIRV/8uEVv/Kg1X/yYJU/8mCVP/Kg1X/yoNV/8qDVf/FflD/&#10;x4BS/8iBU//JglT/zIVX/8mCVP/EgVT/xIFU/8aCVf/IhFf/x4NW/8aBWP/Hgln/yoNZ/8eAVv/H&#10;f1f/yYFZ/8qCWv/Kglr/yIFX/8Z/Vf/FflT/xn9V/8WBVP/Hg1b/xoFY/8aBWP/JhFv/xoFa/8N+&#10;V/+9d1P/vHZS/713U/+9d1P/wHpW/8J8WP/Eflr/xH5a/8WAWf/Hf1f/x39X/8iAWP/CeFH/v3VQ&#10;/793Uf/De1X/xHxW/8N7Vf/De1X/wXlT/8F5U//CeFX/wnhV/8J4Vf/Bd1T/wHZT/8B1Vf/AdVX/&#10;wHVV/790VP++c1P/vXJS/8F2Vv/Cd1f/v3RU/7twUP+9clL/wndY/75zVP+5blH/um1R/7xvU/+/&#10;clj/vHFU/7luUf+4bVD/u3BT/75zVv+/c1v/wnVb/79yWP+9bVT/umpR/7pqUf+7a1L/u2tQ/79v&#10;VP+8b1P/uWxQ/7ZrTv+6b1L/um9S/7pvUv+6b1L/um5W/7hsVP+4bFT/uGxU/7drU/+zaVD/vXNa&#10;/8V7YP/Fe2D/v3hc/7pzV/+3bVL/uG5T/7dtUv+4blP/vHFU/71yVf+9clX/vHFU/7xxVP+7cFP/&#10;vG9V/7xvVf+8b1X/vm5V/8FxWP/FdV7/xXVe/8BwWf++bVj/t2ZR/7dmUf+3aVP/vm1Y/79uWf+7&#10;alX/uGdS/7loU/+8alX/v21X/79tV/+/b1j/wHBZ/8JyW//CdF3/uWtU/7hqU/+3alb/t2pW/7hs&#10;Vf+8cFn/vXJd/71yXf+8cVz/uXFb/7tzXf+/d1//v3df/711Xf+7c1v/vnNe/8B1YP/DeGP/xXpl&#10;/711X/+4cFr/tW1X/7hwWP/BeWH/x39n/8V9ZP+7dFj/tW5S/7hxVf/AeV3/0Ilt/82Gav/FfmL/&#10;wXdc/8F3Xv++dFv/u3FW/7tzWv/DfGD/yYJm/8uEaP/FfWT/wHld/794XP/Ae17/x4Jl/82Ia//N&#10;im3/y4hr/8aDZv/HhGf/x4Rn/8eEZ//DfWP/w31j/8F7Yf/CemH/xHxj/8N8YP/DfGD/y4Ro/8uE&#10;aP/FfmL/yIFl/8qFZv/Mh2j/xYNj/8B+Xv/GgWL/xoFi/8J9YP+/eFz/v3de/8F5YP/Hf2b/xoBm&#10;/8aAZv/Jg2n/x39m/711Xf+9dV3/v3df/8N7Y//Gfmb/w3tj/8J6Yv++dl7/wXti/8V/Zf/CfGL/&#10;wnxi/8WCZ//EgWb/vHle/8B9YP/IhWj/zYpt/8yJbP/HhGf/xYJn/8J/ZP+9el//u3hd/754Xv/C&#10;fWD/x4Jl/8aBZP/BfmH/vXpd/7d0Wf+6d1z/v3xh/8F7Yf+9d13/u3Vb/795X/+9d17/uXZc/7h1&#10;W/+2dFr/unhg/7l3X/+1c1v/s3FZ/7t5X/+7eV//tXNZ/7BuVP+1c1n/t3Vb/7p4Xv+3d1z/s3NY&#10;/7JyV/+ydVn/t3pe/7N2Wv+0d1v/tnlc/7Z7Xf+1fGH/tHxh/7B6Xv+reFv/rXpd/6+AYv++kXL/&#10;s4Vk/61/Xv+ugF//q31c/66AX/+yhGP/uItq/6+DZv+heFr/nnVZ/6F5X/+jeWD/oHZd/6B2Xf+j&#10;dl//o3de/6N3Xv+jd17/onZd/6Z6Yf+idl3/nnRb/6F3Xv+gdl3/n3Vc/591XP+edFv/nHJZ/5pw&#10;V/+ecln/nG5X/5hqU/+YaFL/mmdS/5pnUv+aZlH/mWVP/5hhTP+XYEv/mGFM/5dgTP+UXUn/lV5K&#10;/5deS/+WXUr/mF1L/5dcSv+WXEj/m15J/5teSf+aXUj/mFtG/5pdSP+YXkr/mF5K/5RbR/+VXEj/&#10;ll1J/5lfS/+YXUv/mV5M/5hdS/+XXEr/mV5M/5leTP+aX03/mV9L/5heSv+YXkj/m2FL/5thS/+c&#10;Ykz/nmRO/59lT/+bX0X/m19F/5pgSP+cYkr/m2FJ/5thSf+cYkr/nGJK/5heSP+dY03/nWNN/5he&#10;SP+aYEr/nGJM/5xiTv+ZYEz/mWBM/5tiTv+XXkv/lVxJ/5RbSP+VXEn/ll1K/5NaR/+SWUb/k1pH&#10;/5RbSP+WXUr/ll1K/5RbSP+RWkb/jVhG/4xXRf+KV0T/jFlG/4xZRv+GVkL/hFRA/4dXQ/+HV0P/&#10;hVVB/4RUQP+DUz//glI+/wABAP8AAQD/AAEA/wABAP8AAQD/+/7j//v+4//8/+T/+fzh//r94P/5&#10;/N//+/zd//z73f/7+tz/+vnb//n42f/699j/+/jZ//v41//699b/+/jX//r62P/7+9n/+/vZ//38&#10;3f/9/dv/+/vX//n30P/7+M3/+/fI//fwwv/16rz/9em5//XltP/05LP/+Oi3//nntf/76bf/+ui2&#10;//TerP/y3Kr/8tup//Tdq//13qz/+OGt//nfrP/53qn/9Nai/+7Om//tzJf/786Z/+7Klv/sx5P/&#10;7smV//HJmP/wyJX/7cWS/+zCkP/luYj/4bWE/92vfv/bq3v/3a1//9+vgf/isYb/26p//9eofP/a&#10;q3//2ap8/9mref/Zq3n/2at3/9useP/brHj/2Kl1/9Slcf/SonH/zZ1t/8ycbP/Onm7/1aJz/9Og&#10;cf/Om27/zZpt/8mWaf/Jlmn/ypdq/82Zav/Pmm7/zplt/8mUaP/GkGL/yJJk/8uVZ//Mlmf/zJZn&#10;/8yXZf/Qm2n/0Zxq/82XaP/Mlmf/y5Vn/8mTZf/IkmT/yZNl/8qRZP/JkGP/yZBj/8GLXf/Bi13/&#10;xY9h/8OPYP/FkWL/zZlq/9CabP/Mlmf/y5Vm/86WZ//KkmP/yJBh/8iQYf/KkGL/ypBi/8qQYv/J&#10;j2H/yo9j/8iNYf/Gi1//w4he/8aLYf/NkGT/z5Jm/8yPY//DhFn/woVZ/8SHW//Eh1v/woVZ/8OG&#10;Wv/Dhlr/w4hc/8SJXf/DiFz/xIte/8OKXf/EjF3/xIxd/8SMXf/GjF7/xoxe/8aMXv/Fi13/xoxe&#10;/8mPX//JjF3/yItc/8iOXv/HjV3/xYtd/8GHWf/BiVr/wYhb/8CHWv/Ah1r/wIda/7yDVv+7gFT/&#10;uYBT/7qBVP+7g1T/v4ZZ/8OKXf/Cilv/voRW/72CVv+/hFj/w4hc/8SJXf/Bhlr/wIda/8GGWv/H&#10;jV//x41d/8WIWf/EiFb/xIRU/8eFVf/Fg1P/x4NU/8uEVv/JglT/yoNV/8uEVv/Kg1X/yoNV/8mC&#10;VP/EfU//yIFT/8mCVP/JglT/y4RW/8mCVP/IgVP/x4BS/8aCVf/IhFf/x4NW/8aCVf/GgVj/x4JZ&#10;/8aBWP/JgVn/yoJa/8uDW//Kglr/yYJY/8eAVv/FflT/xX5U/8WBVP/GgVj/xoFY/8aBWP/JhFv/&#10;x4Jb/8R/WP/Aelb/vHZS/7t1Uf+7dVH/wHpW/8R+Wv/Ff1v/w31Z/8N7Vf/CelL/w3tV/8Z8V//C&#10;eFP/v3VQ/793Uf/CelT/xHxW/8N7Vf/De1X/wXlT/792U//CeFX/w3lW/8J4Vf/Bd1T/wHVV/790&#10;VP/AdVX/v3RU/8F2Vv/DeFj/v3RU/8B1Vf/Bdlb/v3RU/71yUv+/dFT/wXZX/71wUv+5bFD/vG9T&#10;/8F0WP+/clj/um1R/7hrT/+5bFD/vG9T/75xVf++cVX/wXRa/79yWP+6bVP/u2tS/7trUv+7a1L/&#10;uGhP/7hrT/+8b1P/um1R/7dqTv+5blH/u3BT/7xxVP+7cFP/uGxU/7drU/+3a1P/uGxU/7VrUv+w&#10;Zk3/vnRb/8d9Yv/Eel//wHZb/7txVv+1a1D/tWtQ/7htUP+6b1L/u3BT/71yVf+9clX/vHFU/7xx&#10;VP+8b1P/vG9V/7xvVf+6alH/u2tS/8BwV//FdV7/w3Nc/79vWP+6aVT/tmVQ/7NlT/+2aFL/vm1Y&#10;/75tWP+6aVT/t2ZR/7ZlUP+3ZVD/uGZR/7lpUv+9bVb/wXNc/8R2X//EdmD/uGtX/7VoVP+0Z1P/&#10;tmlV/7puV/+8cFn/vHFa/7pvWv+3bFf/tm5Y/7lxW/+/d2H/wHhg/793X/+/d1//wXlj/8R8Zv/A&#10;eGL/wXlj/711X/+5cVv/t29X/7lxWf/HfWT/y4Fo/8V7YP+ya03/rGVH/69oSv++d1n/0Yps/8mC&#10;Zv/Bel7/vndb/8V7Yv/DeWD/vXNY/7lxWP/AeV3/yIFl/8mCZv/CemH/vndb/752Xf/Ce1//zIdq&#10;/82Ia//NiGv/xoNm/8OAY//FgmX/yoVo/8qFaP/EfmT/wXth/713Xf+/d17/wXlg/8F5YP/De2L/&#10;yoJp/8uDav/IgWX/yYJm/8uGaf/Ig2T/w35f/8B7XP/Dfl//xYBj/8B7Xv/BeWD/wXlg/8J6Yf/J&#10;gWj/x4Fn/8aAZv/EfmT/wXlg/7lxWf+7c1v/vnZe/8J6Yv/FfWX/xX1l/8V9Zf/BeWH/xX1k/8qE&#10;av/GgGb/wH1i/8WCZ//BfmP/uHVa/8B9Yv/IhWr/yIdr/8WEZv/Dgmb/woFl/8GAZP+/fGH/vHle&#10;/796Xf/CfWD/yINm/8eCZf/BfmH/vHlc/7VyV/+1clf/undc/795X/+7dVv/unRa/713Xf+8dl3/&#10;uHVb/7l2XP+4dl7/unhg/7t5Yf+5d1//tHJa/7p3Xf+7eV//t3Vb/7VzWf+3dVv/t3Vb/7t5X/+3&#10;d1z/tHRZ/7NzWP+ydVn/tnld/7J1Wf+zdlr/tHhc/7V8Yf+0e2D/s3tg/654XP+qd1r/rnte/7GC&#10;ZP+9kHH/soRj/6x+Xf+sfl3/q31c/61/Xv+0hmX/wpRz/7iMb/+mel3/nnVZ/6J4X/+kemH/oXde&#10;/591Xf+jdl//oXRd/6N3Xv+memH/onZd/6V5YP+jd17/o3de/6J4X/+gdl3/nnRc/51zWv+dc1r/&#10;nHJZ/5xyWf+fcVr/nW9Y/5lrVP+XZ1H/mmdS/5pnUv+ZZlH/mGRO/5ZiTP+UYEr/lWFL/5VhTP+V&#10;Xkr/lV5K/5VeSv+XXkv/ll1K/5dcSv+WXEj/llxI/5pdSP+aXUj/mFtG/5VbR/+WXEj/mF5K/5Vc&#10;SP+WXUn/ll1J/5ZdSf+YXkr/mV9L/5hdS/+YXUv/mF1L/5leTP+ZXkz/mmBM/5lfS/+aYEr/m2FL&#10;/5thS/+bYUv/nGJM/51jTf+aYEr/ml5E/5thSf+cYkr/mmBI/5thSf+dY0v/nWNL/5pgSv+bYUv/&#10;mmBK/5ZcSP+ZX0v/m2FN/5xiTv+YX0v/mF9L/5hfS/+XXkv/lVxJ/5RZR/+VXEn/mF1L/5JZRv+R&#10;WEX/kllG/5NaR/+VXEn/ll1K/5NaR/+PWET/jVhG/4xXRf+KV0T/jFlG/4lZRf+GVkL/g1M//4ZW&#10;Qv+GVkL/hFRA/4RUQP+EVED/glI+/wABAP8AAQD/AAEA/wABAP8AAQD/+v3i//r94v/8/+T/+fzh&#10;//n83//5/N//+/zd//383v/7+tz/+/rc//n42v/59tX/+vfW//v41//59tX/+/jV//v41//7+NX/&#10;+vfU//v71//8+db/+/nT//n30P/8+c7/+/fI//fwwv/167r/9Oi4//bmtf/15bT/9uSy//jmtP/6&#10;6Lb/+ua0//Lcq//y3Kv/9Nys//TcrP/2363/9+Cu//nfrP/84K7/9tik/+3Pm//qypf/8dCb//DP&#10;mv/uypb/8MuX/+/Hlv/txZT/68OQ/+vBj//ovIv/4bWE/92vfv/fr3//47OF/+e3if/ltYf/26p/&#10;/9ipff/brH7/3K1//9ute//crXn/26x4/9ytd//brHb/16hy/9OkcP/Pn27/zJxr/8qaav/PnG3/&#10;1aJ1/9Ogc//Om27/zJls/8iVaP/Jlmn/y5hr/8uYa//MmW7/zplt/8qVaf/IkmT/ypRm/8yWZ//P&#10;mWr/0Jtp/82YZv/OmWf/0Zxq/82XaP/LlWb/y5Vm/8qUZf/KkWT/zZRn/8yTZv/JkGP/ypFk/8KM&#10;Xv/Ailz/wo1h/8OPYP/Hk2T/0Jxt/9CabP/Mlmf/z5do/8+XaP/KkmP/yJBh/8iOYP/HjV//yIte&#10;/8eKXf/GiV3/zI9j/8qNYf/Gi1//w4he/8WKYP/Ji2L/zI9j/8qNYf/Dhlr/w4Za/8SHW//Dhlr/&#10;wYRY/8OGWv/Ch1v/xIld/8OIXP/DiFz/xIte/8GIW//Cilv/xY1e/8WNXv/EjF3/xIxd/8aMXv/G&#10;jFz/x41d/8qQYP/Ijl7/yI5e/8qQYP/Ijl7/xYtb/8CIWf+/h1j/wIhZ/8CHWv/Dil3/wIda/7mA&#10;U/+5gFP/uYBT/7d+Uf+5gFP/wIhZ/8SMXf/BiVr/vIJU/72DVf/Ahlj/w4hc/8OIXP/Bhlr/wIVZ&#10;/8CFWf/Fi13/xYtb/8SKWv/FiFn/xIZX/8OFVv/CglT/xYJV/8uEVv/Kg1X/y4RW/82EV//Mg1b/&#10;y4JV/8mAU//EfU//yoNV/8yFV//Kg1X/yYJU/8mCVP/JglT/yIFT/8eAUv/GglX/x4NW/8WBVP/E&#10;f1b/xYBX/8WAV//Ig1z/yYRd/8qFXv/Ig1z/x4JZ/8aBWP/DflX/wHtS/8SAU//Ef1b/xYBX/8aB&#10;WP/Hglv/x4Jb/8SAWf/DfVn/vXdT/7x2Uv+8dlL/wXtX/8R+Wv/Ff1v/w3tV/752UP/AdlH/wnhT&#10;/8R6Vf/DeVT/wHZR/8F3Uv/CelT/w3tV/8N7Vf/Delf/wHdU/792U//BeFX/xHtY/8J3V//Bdlb/&#10;wHVV/790VP/AdVX/v3RU/8N4WP/Jfl7/wndX/790VP+/dFT/wHVV/8F2Vv/Bdlb/wXVV/7xvUf+5&#10;bE7/wHNX/8l8YP++cVX/uGtP/7dqTv+5bFD/u25S/7tuUv+6bVH/vXBU/75xV/+7blT/u25U/71t&#10;VP+8bFH/t2dO/7RnS/+7blL/u25S/7hrT/+5bFD/vG9T/75zVv+9clX/uW1V/7puVv+7b1f/um5W&#10;/7drU/+1aVH/vnRb/8Z8Y//DeWD/vnRZ/7pwVf+1a1D/tmtO/7luUf+8cVT/um9S/7twU/+7cFP/&#10;u3BT/7xvU/+7blL/vm5V/71tVP+3Z07/uWlQ/8BwV//BdFr/vG5X/7hqU/+3aVL/s2VP/7JkTv+2&#10;aFL/u21X/7xrWP+5aFX/tmVQ/7VkT/+1Y07/s2JN/7hnUv+5a1T/wHJb/8J1Yf/BdGD/uWxY/7dq&#10;Vv+0Z1P/t2tU/7tvWP+8cFn/vHBZ/7dsVf+1alX/tm5Y/7lxW/+9dV//v3lg/8J8Y//De2P/w3tl&#10;/8R8Zv++dmD/vXVf/7x0Xv+5cVn/uHBY/791XP/LgWj/zoRp/8R6Xf+wZkn/pmA//6tkRv++d1n/&#10;z4hq/8N8YP+8dVn/vHRb/8Z8Y//EfGP/vXVc/7lxWP++d1v/xH1h/8iBZf/CemH/vnZd/752Xf/C&#10;e1//y4Zp/8uGaf/KhWj/w4Bj/8B9YP/GgWT/y4Zp/8uGaf/FfWT/wnph/793Xv/AeF//wHhf/8F5&#10;YP/FfWT/zIRr/8yFaf/Jgmb/yYJm/8iDZv/Ef2L/wHte/8F8X//FgGP/yYJm/8N8YP/De2L/w3ti&#10;/8R8Y//IgGf/yIBn/8J6Yf++eF7/vXVc/7pyWv+9dV3/wHhg/8N7Y//De2P/w3tj/8N7Y//EfGP/&#10;yoJp/8+Hbv/Mh2r/w4Bl/8SBZv/Af2P/unld/8GAZP/Hhmr/xYRo/79+Yv+/fmL/v35i/8B/Y/++&#10;e2D/vHle/796Xf/CfWD/xoFk/8eCZf/BfmH/u3hb/7d0Wf+2c1j/unRa/713Xv+7dVz/u3Vc/7x2&#10;Xf+9d17/vHlf/7x5X/+6dl//u3lh/7x6Yv+7eWH/unZf/7p3Xf+8eV//u3lf/7p4Xv+3dVv/t3Vb&#10;/7x6YP+3d1z/tHRZ/7V1Wv+zdlr/tnhf/7J1Wf+ydlr/tHhc/7V8Yf+ze2D/sHhd/613W/+qd1r/&#10;r3xf/7OEZv+4iWv/sINk/6x+Xf+rfVz/rH5d/69+Xv+5iGj/yJp5/8OWd/+qfmH/nnJX/6B2Xf+k&#10;emH/oXdf/6F0Xf+gc1z/oHNc/6N2X/+leWD/pHZe/6R2Xv+ld1//pXlg/6V4Yf+hd17/n3Vd/51z&#10;Wv+ccln/nHJa/51zWv+fcVr/nW9Y/5lrVP+WZlD/mWZR/5pnUv+ZZlH/mGRO/5djTv+VYUz/lWFM&#10;/5ZiTf+UYEv/k19K/5JeSf+XXkv/lFtI/5RbSP+VW0f/lVtH/5ZcSP+YXkr/lVtH/5RaRv+WXEj/&#10;ll1J/5RbR/+VXEj/l15K/5deSv+YXkr/mmBM/5lfS/+YXkr/l1xK/5hdS/+YXUv/mmBM/5pgTP+a&#10;YEz/mmBM/5thS/+bYUv/mmBK/5thS/+YXkj/mmBK/55iSP+bYUn/mmBI/5pgSP+dY0v/n2VN/5th&#10;S/+aYEr/mF5I/5ZcSP+ZX0v/m2FN/51jT/+YX0v/l15K/5hfS/+XXkr/ll1J/5RaRv+VWkj/lVpI&#10;/5FYRf+QV0T/k1pH/5NaR/+VXEn/l15L/5JbR/+PV0b/jllH/41YRv+KV0T/jFlG/4lZRf+GVkL/&#10;hFRA/4ZWQv+FVUH/g1M//4NTP/+DUz//glI+/wABAP8AAQD/AAEA/wABAP8AAQD/+fzf//r94P/6&#10;/eL/+v3g//n83//6/eD/+v3g//v83f/8+93//Pvd//n42f/59tX/+vfW//r31v/59tP/+vfU//r3&#10;1P/39c//9fPN//v50//8+tT/+/nS//v4zf/698r/+PTF//jxw//27Lv/9ee2//bmtf/15bT/9OKw&#10;//bksv/66Lb/+ua0//PdrP/24K//9d2t//TcrP/03av/9+Cu//rgrf/7363/99mn/+7QnP/qypf/&#10;9NOe//XUn//xzZn/7sqW/+jAj//lvYz/6b+P/+m/j//ovIv/4bWE/96wf//isoL/6bmL/+q6jP/m&#10;toj/3q6A/9+vgf/droD/2618/96uff/fsHz/3a54/9usdv/brHb/1qdx/9Gibv/Onm3/zZ1s/8ub&#10;a//PnG3/0Z5v/86bbv/Ll2j/ypZn/8iVaP/Jlmn/zJhp/8qXav/Ll2j/y5do/8iUZf/Jk2X/ypRl&#10;/8yWZ//NlWT/y5Ni/8qVY//NlWT/ypVj/8uVZv/Jk2T/yZNk/8yTZv/Mk2b/zZRn/8yTZv/JkGP/&#10;zJNo/8eRZf/DjWH/xI9j/8aRZf/Klmf/y5do/8eRY//GkGL/zZRn/86VaP/KkmP/yY9h/8eNX//I&#10;i17/yYpf/8iJXv/HiF3/yYpf/8mMYP/Ji2L/xYde/8WKYP/IimH/yYti/8mMYP/JjGD/x4pe/8aJ&#10;Xf/Eh1v/wYRY/8KFWf/Bhlr/wodb/8OIXP/CiVz/xYxf/8KKW//Di1z/xIxd/8WNXv/Cilv/w4tc&#10;/8WNXv/Gjl3/xo5d/8ePXv/Gjl3/x49e/8ePXv/IkF//xY1c/8GJWv/BiVr/wYla/8CIWf/Cilv/&#10;v4dY/7mBUv+8hFX/v4dY/76GV/+8hFX/wYla/8WLXf/CiFr/wIZW/8GEV//ChVj/xIda/8KFWf/A&#10;hVn/wYZa/8GGWv/Eilz/xIpc/8OJWf/Hilv/xYhZ/8SGV//CglT/w4NV/8eEV//Kg1X/yoNV/8qB&#10;VP/NhFf/zINW/8mAU//HgFL/yoNV/82GWP/JglT/x4BS/8eAUv/JglT/yYJU/8eAUv/HgFL/yIFT&#10;/8WBVP/DflX/xH9W/8J9VP/Ef1j/yYRd/8uGX//KhV7/yINc/8aBWP/CfVT/v3pR/8WAV//FgFf/&#10;w35V/8J9Vv/Dflf/w39Y/8N9Wf/CfFj/vXdT/8N9Wf/Eflr/xH5a/8R+Wv/Eflr/xHxW/8J6VP/C&#10;eFP/wnhT/8R6V//Fe1j/wHZT/792U//CeVb/wXhV/8J5Vv/Delf/wXhV/792U//Ad1T/wnlZ/8F4&#10;WP+/dlb/v3ZW/792Vv+/dlb/wXhY/8Z7W//IfV3/wnlZ/710VP++c1P/v3RU/8F2Vv/Bdlb/wXVV&#10;/7tuUP+4a03/wHNV/8p9Yf+/clb/u25S/7lsUP+6a03/vW1S/75uU/+6bVH/uWxQ/7ptU/+8b1X/&#10;vXBW/7xvVf+6bVH/tWhM/7RnTf+6bVP/vG9T/7ptUf+4a0//uGtP/71wVP+9clX/um9S/71xWf+9&#10;cVn/um5W/7hsVP+3a1P/u29X/75yWv/BdV3/v3Nb/7twU/+4bVD/uG1Q/7xxVP+9clX/uW5R/7pt&#10;U/+6blb/vXBW/7xvVf+8bFP/u2tS/7pqUf+3Z07/umpR/75xV/+9cFb/uGpT/7RmT/+zZ1D/smVR&#10;/7NmUv+3alb/vG5Y/71vW/+6aVb/t2ZT/7dmUf+3ZlH/t2ZR/71sV/+7bVf/vnFd/8BzX/+8b1v/&#10;t2xX/7dsV/+2a1T/um5X/71xWf+8cFn/u29Y/7drVP+0aVT/uW5Z/7hwWv+5cVv/u3Re/8B6Yf/D&#10;e2P/vXVf/793Yf+6clz/uHBa/7hwWv+4cFj/vXVd/8Z8Y//Ng2j/zIJl/8F3Wv+xaEj/pVw8/59Y&#10;Ov+waUv/yoNl/8B5Xf+4cVX/uXFY/8F5YP/CemH/vXVc/711XP/Bel7/xX5i/8Z/Y//FfmL/wXpe&#10;/8F6Xv/DfGD/zIdq/8qFaP/FgGP/w35h/8N+Yf/HgmX/zYhr/8+Kbf/IgGf/wXlg/8B4X//CemH/&#10;v3de/8B4X//EfGP/yIFl/8qDZ//Kg2f/yoNn/8R9Yf/AeV3/vnlc/8B7Xv/Gf2P/yYFo/8V9ZP/D&#10;e2L/wnph/8N7Yv/Hf2b/xX1k/8F5YP+/d17/vXVc/7pyWv+6dFv/vXde/8J8Y//AemH/wHhg/8B4&#10;YP/De2L/yoJp/8yGbP/Lhmn/xoNm/8SDZ//CgWX/vXxg/8KCZv/GhWn/woFl/718YP++fWH/vntg&#10;/798Yf+7eF3/undc/7x5XP/CfWD/xYBj/8WAY//AfWD/u3hd/7x5Xv++e2D/v3lf/754Xv+7dVv/&#10;vXde/754X/++eF//wHph/716YP+5dlz/undd/7x6Yv+9e2P/vHhh/7p3Xf+8eV//u3lf/7h2XP+2&#10;dFr/tnRa/7p4Xv+1dVr/tHRb/7d3Xv+2eF//tXde/7F1W/+zd13/sXdf/7V8Yf+yel//r3dc/654&#10;XP+seVz/sH1g/7eEZ/+zhGb/sIFj/66AX/+ufV3/rH5d/659Xf+xg2L/xph3/86hhP+sf2L/nXFW&#10;/6F1XP+leWD/pHdg/6F0Xf+gdFv/oXVc/6N2X/+kdl7/oHRb/6FzW/+hdF3/o3Zf/6N2X/+gdl7/&#10;oHZe/550XP+dc1v/nXNb/6BzXP+db1j/m21W/5hqU/+WZlD/lmZQ/5toU/+aZ1L/mGVQ/5dkT/+V&#10;Yk3/lGFM/5RhTP+TYEv/kl5J/5FdSP+TXEj/k1pH/5NaR/+SWUX/lFpG/5VbR/+WXEj/l1xK/5Va&#10;SP+VXEn/l15L/5RbR/+VXEj/ll1J/5VcSP+VXEj/mV9L/5pgTP+ZXkz/lVpI/5VaSP+YXUv/mV9L&#10;/5heSv+YXkr/mV9L/5pgTP+cYk7/m2FN/5thTf+aYEr/mmBK/5pgSv+cYkz/nGJM/5hgSf+aYkv/&#10;nGRN/5xiTP+aYEr/mF5I/5lfS/+bYU3/nWNP/51kUP+XXkr/l15K/5lgTP+ZYEz/l15K/5RbR/+T&#10;Wkb/k1pH/5JZRv+RWEX/k1pH/5JbR/+TXEj/k1xI/5BYR/+NWEb/jVhG/41YRv+JVkP/ildE/4lW&#10;Q/+GVkL/hlZC/4ZWQv+EVED/glI+/4NTP/+DUz//glI+/wABAP8AAQD/AAEA/wABAP8AAQD/+fzf&#10;//n83//5/N//+/7h//v+4//9/+X//f/l//r94P/7+tz/+vna//j32P/699b/+fbV//j10v/49dL/&#10;+vbR//n10P/59c//9vTO//z61P/9+9X/+/nS//v4zf/8+Mv/+PTF//jxw//47r3/9+m4//fntv/z&#10;47L/8+Gv//bksv/55bP/+eWz//bgr//1367/9Nys//berv/03av/+eKw//3jsv/84K7/89el/+7Q&#10;nP/u0Jz/9taj//XUn//ox5L/5sKO/+W9jP/ht4f/5LqK/+q+j//muov/4bOC/+Cygf/ltYf/6rqM&#10;/+26jf/mtoj/4rKE/+S0hv/ktIb/3a19/+GxgP/drnr/2ap2/9qrdf/ZqnT/1qdx/9GibP/Nnmr/&#10;z6Bs/9Cea//NmWf/ypZm/8yYaf/MmGn/yJRl/8eSZv/JlWb/yJRl/8qUZv/KlGb/yZNl/8yTZv/M&#10;lGX/y5Nk/86UZv/KkmH/yJBf/8iQX//Hj17/yZFg/8+VZf/OlGb/zJJk/82TZf/Nkmb/yI9i/8eO&#10;Y//KkGj/yJFo/8qTav/FjmX/xpFn/8iTZ//KlWn/x5Nk/8WPYf/Fj2H/yI9i/8eOYf/EiV3/xYpe&#10;/8mMYP/IiV7/yIdd/8iHXf/IiV7/x4hd/8eKXv/Hil7/w4he/8SJX//FimD/xYpg/8WKYP/JjmT/&#10;xotf/8SHW//Dhlr/v4JW/72AVP+/glb/wYZa/8KIWv/Cilv/xIxd/8SMXf/EjF3/w4tc/8OLXP/D&#10;i1z/xIxd/8SMXf/Gjl//xY1c/8aOXf/Hj17/xZBe/8SPXf/JkWD/x49e/8OLWv/EjF3/xIxd/8KK&#10;W//CiFr/wYdZ/76EVv/Ahlj/xIpc/8KIWv+/hVf/xIpc/8KIWv/Bh1f/wIZW/8OGV//ChVb/w4ZX&#10;/8KFWP/BhFj/xYhc/8OIXP/EiV3/xYpe/8OJW//Ii17/xolc/8WGWv/EhFj/xYVX/8eEV//JglT/&#10;yYJU/8mAU//KgVT/yoFU/8h/Uv/Kg1X/zodZ/82GWP/JglT/yIFT/8mCVP/JglT/yIFT/8R+Tf/G&#10;gE//yIFT/8N8Tv/BfVD/w39S/8B7Uv/AfFX/xoJb/8qGX//Khl//0I1j/82JYv/MiV//y4Zd/8N+&#10;V//FgFn/w35X/795Vf/Aelb/wHpW/8F7V//BfFX/xH9Y/8V/W//GgFz/w31Z/8J8WP/FfFn/xHtY&#10;/8V8Wf/Delf/wXhV/8V7WP/GfFn/wHZT/791Uv/BeFX/wHdU/751Uv/Ad1T/wHdU/791Uv+/dlP/&#10;wHdU/8N6V//Aeln/wHpZ/8B6Wf/Ff17/x4Fg/8R+Xf/Efl3/xH1f/8F3Wv+9c1b/u3FU/71yU/+9&#10;clP/vnFT/7tuUP+zZkj/um1P/8h7Xf/JfF7/yntd/8BxU/+6a03/u2xO/7hpS/+5aU7/uWlO/7tr&#10;UP/AcFf/w3Na/7ptU/+8b1X/tGdN/7VoTv+6bVP/vG9V/7tuVP+4a0//tmlN/7trUv+6bVH/u25S&#10;/79yWP/BdFr/u25U/7tuVP+8b1X/uWxS/7ZpT/+5bFL/u25U/7hsVP+6b1L/vXJV/79yVv+9clX/&#10;vnFX/7xvVf+8b1X/vm5V/75uVf++bFT/u2lR/7tpUf/Ablb/vm5V/8FxWP+8b1X/tmlP/7ZqU/+0&#10;aFH/s2ZS/7ZpVf+8b1v/wHNh/79xXf++bVr/v25b/8NyX//BcF3/w3Jd/8NyXf+8b1v/u25a/7ds&#10;V/+zaFP/tGlU/7dsV/+6b1j/vXJb/8N3X/++clv/vHBZ/7tvWP+6bVn/um9a/7luWf+3b1f/uXFZ&#10;/752Xv/AeF//u3Na/7pyWv+1b1b/s2xW/7ZuWP+8dF7/w3tj/8qCaf/SiG//wnhd/6ddQP+yaEv/&#10;qF8//5VMLP+eVDf/x31g/8J7X/+6cln/u3Na/8N7Yv/Hf2b/w3ti/8F5YP/Lg2r/y4Ro/8R9Yf/J&#10;gmb/yIFl/8N8YP/Jgmb/zolq/8yHav/GgWL/xoFi/8eCZf/Ig2b/zIdq/8+IbP/FfWT/v3de/8F5&#10;YP/Ff2X/wHpg/754Xv+9dVz/v3hc/8J7X//AeV3/v3hc/8N7Yv/AeF//wHhf/8J6Yf/De2L/w3ti&#10;/8N5YP/Bd17/v3Vc/8J4X//HfWT/yoBn/8V7YP/BeWD/vXVc/7dvVv+3cVj/wHph/8V/Zv+7dVz/&#10;tG5V/7lxWf/De2L/xX9l/8aAZv/DgGX/xIFm/8GAZP+/fmL/vHxg/8WFaf/FhWn/v39j/7p5Xf+6&#10;eV3/vntg/798Yf+8dlz/t3FX/7h1Wv+/fF//xYJl/8F+Y/+7eF3/vHZc/8J8Yv/Ff2X/wnxi/795&#10;YP++eF//v3lg/754X/+5dlz/uXZc/715Yv+3dVv/s3FX/7JwWP+6eGD/unhg/7Z0Wv+2dFr/t3Vb&#10;/7Z0Wv+0clj/tHJY/7RyWP+0dFn/tHRZ/7h4Xf+3eWD/sHJZ/7B0Wv+zd13/sHdc/7R7YP+weF3/&#10;rnZb/654XP+xe1//tH5i/7J/Yv+zgGH/sn9g/6t6Wv+qeVn/rn1d/6x+Xf+rfVz/wJN0/9apjP+w&#10;g2b/nW9V/6ByWv+hdVz/o3de/6d7Yv+keF3/qHxj/6p8ZP+meGD/oXVc/59zWv+gdFv/oHZe/591&#10;Xf+fclv/n3Jb/6F0Xf+gc1z/nG9Y/5tuV/+bblf/m21W/5lrVP+YaFL/k2NN/5hlUP+aZ1L/mWZR&#10;/5ViT/+RXkv/kl9M/5JfTP+QXUr/kV5L/49cR/+RWkb/k1xI/5NaR/+RWEX/lFpG/5ZcSP+VW0f/&#10;lFlH/5VaSP+VXEn/k1pH/5NaR/+WXUr/ll1J/5NaRv+UW0f/ll1J/5pfTf+ZXkz/lFlH/5FWRP+U&#10;WUf/mF1L/5dcSv+YXUv/ml9N/51iUP+dYlD/nGFP/5xhT/+fYk3/nWFJ/5heSP+YXkj/mF5I/5tf&#10;Rf+cYkz/m2FL/5thS/+YXkj/mmBK/5thS/+cYkz/nmRO/51jTf+aYEr/mGBJ/5hgSf+YYEn/mGBJ&#10;/5dfSP+TWkb/kllF/5NaR/+OV0P/kFlF/5JaSf+SWkn/klpJ/5FZSP+QWEf/j1dG/41YRv+NWEb/&#10;jFlG/4lWQ/+JVkP/jFlG/4VUQ/+BUT3/gVA//4NSQf+CUUD/gFE9/wABAP8AAQD/AAEA/wABAP8A&#10;AQD/+v3g//r94P/6/eD//f/j//3/5f/9/+X//f/l//v+4f/7/N3/+/rc//r52v/699b/+fbV//n2&#10;1f/59tX/+/jX//r31v/699T/+vfU//392//++9j//PrU//z5zv/8+Mv/+PTF//rzxf/68L//9+m4&#10;//fntv/05LP/9uSy//rotv/76bf/+eWz//rks//34bD/9Nys//bfrf/13qz/9+Cu//zisf/7363/&#10;9Nim//DSnv/x05//+9uo//XUn//qyZT/58OR/+rCkf/juYn/4LSF/+a6i//mt4n/3q+B/+Ozhf/n&#10;t4n/67uN/+u7jf/nt4n/47OF/+Ozhf/js4X/4rKC/+Ozgv/gsH//3q97/9qrd//XqHT/1aZy/9Sl&#10;cf/Qnmn/0qBr/9ShbP/NmWf/ypZk/8+Zav/Qmmv/ypRm/8uVZ//KlGb/yZNl/8uVZv/QmGn/zpZn&#10;/86UZv/MkmT/zZNl/9CWaP/OlGT/yY9f/8mRYP/Gjl3/ypJh/8+VZf/OlGT/zpRk/86UZv/KkGL/&#10;yI9i/8iPYv/Jj2f/ypBo/8uUa//MlWz/yZNn/8aRZf/Dj2D/wIxd/8SOYP/GkGL/x45h/8eOYf/H&#10;jGD/zI9j/8yPY//Ki1//yYld/8mIXv/JiF7/yYpf/8qLYP/Hil7/x4pe/8WKYP/Gi2H/xItg/8aL&#10;Yf/Kj2P/x4xg/8SJXf/Hil7/xYhb/8SHWv/Eh1r/xIpc/8WLXf/EjF3/w4tc/8WNXP/Hj17/x49e&#10;/8aOX//Gjl//yJBh/8WNXv/FjV7/woxd/8KMXf/JlGL/x5Jg/8aOXf/JkWD/yJBf/8WNXP/HjV3/&#10;xoxc/8KIWP/Ahlb/wIZY/8CGWP/DiVv/xoxe/8SKXP/CiFr/xIpc/8KIWv+/hVX/woVW/8OGV//C&#10;hVb/xYhb/8aJXP/Ag1b/w4Za/8aJXf/EiV3/xYpe/8WIXP/Ii17/xYhb/8SFWf/Gh1v/y4tf/8uE&#10;Vv/Kg1X/yoNV/8eDVv/Jglb/x4NW/8eDVv/GglX/yYVY/8uEVv/EgVT/yIFT/8V+UP/EfU//xX5Q&#10;/8F7Sv/Efk3/xH5N/8N8Tv/EfU//wX1Q/797Tv+/fFL/xIFX/8iEXf/IhF3/y4dg/8yIYf/MiGH/&#10;yoZf/8J9Vv/Be1f/wHpW/7p0UP+6dFD/vnlS/8J9Vv/Ef1j/xoFa/8eCW//Igl7/wXtX/795Vf/D&#10;elf/xXxZ/8R7WP+/dlP/vnRR/8J4Vf/DeVb/v3VS/7xzUP/Ad1T/wHdX/751Uv+/dVL/vXNQ/8B2&#10;U//Ee1j/xn1a/8eBX//Ff13/w31b/8N9W//Nh2X/y4Vk/8V/Xv/LhWT/yoNl/8R9X//AeVv/vndZ&#10;/7xyVf+5b1L/um9Q/7ptT/+1aEr/vG9R/8t+YP/RhGb/zYBi/8d4Wf+7bE7/uWpM/7hpS/+6ak//&#10;uGhN/7trUv/AcFf/w3Na/71wVv+8b1X/tmlP/7VoTv+4a1H/uGtR/7ptU/+6ak//t2dM/7hoTf+4&#10;aE3/umpP/75uU//Dc1r/vm5V/71tVP/AcFf/vGxT/7dqUP+7a1L/uWxS/7ptU/+9cFT/vnNW/71x&#10;Wf+6bVP/vnFX/8F0Wv+/clj/xHRb/8RyWv/DcVn/wG5W/8FvV//Bb1f/vW1U/75uVf+8b1X/t2tU&#10;/7ltVv+3a1T/uGtX/7lsWP+7blr/vnFd/79xXf+6bFj/vm1a/79uW/++bVr/wXBb/8V0X//Ac1//&#10;vG9b/7VqVf+yZ1L/tGlU/7ZrVv+4bFX/vHBZ/8N3YP/Dd2D/xXli/8V5Yv+/c1z/vG9b/7tuWv+4&#10;bVb/uW9W/8F3Xv/Fe2L/wnph/793Xv+8dFz/uHBY/7lxW//De2X/w3tj/8uBaP/WjHP/wnda/5hN&#10;Lv+cUTL/m1Aw/5BHJ/+cUjX/xXte/8N5Xv/CeF//wHhf/8d/Zv/IgGf/xoBm/8qEav/SinH/z4du&#10;/8R8Y//CemH/wXlg/8N8YP/Jgmb/zYZq/8uGaf/Ig2b/x4Jl/8uGaf/KhWj/x4Jl/8N9Y/++eF7/&#10;vHZc/754Xv/JgWj/x39m/8B4X/+2b1P/uHFV/750Wf/CeF3/xXtg/7x0W/+7c1r/v3de/8B4X/+8&#10;dFz/vnNc/71yW/++c1z/vnNc/8B2Xf/GfGP/y4Fo/82Dav/Jf2T/wHld/7x0W/++dl3/wXlg/8N7&#10;Yv/EfGP/vHRb/7pyWf/EfmT/xH5k/8J8Yv/BfmP/w4Bl/8B/Y/+/fmL/wIBk/8+Pc//EhGj/vn5i&#10;/7x7X/+8e1//v3xf/798X/+9eFv/uHVY/7p3XP/AfWL/xIFm/8J8Yv++eF7/wHpg/8N9Y//EfGP/&#10;wXth/754Xv+8dl3/vnhf/713Xv+5dV7/uXVe/7t3YP+6dl//s3FX/69tVf+3dVv/uHZe/7BuVv+x&#10;b1X/tnRa/7VzWf+zcVf/s3FX/7R0Wf+4eF3/t3dc/7h4X/+3eWD/s3Vc/7F1W/+ydlz/rnVa/7F3&#10;X/+vd1z/snpf/7F7X/+yfGD/sn9i/7OAY/+zgGP/sn9i/657Xv+rfF7/rn9h/6h7Xv+kd1r/t4pt&#10;/9uukf+5i3H/mmxS/5puVf+hdVz/oHRb/6N3Xv+mel//qX1i/6p+Zf+memH/oXVc/51zWv+dc1r/&#10;oXdf/6J4YP+gdl7/n3Vd/550XP+dc1v/m3FZ/5lvV/+abVb/nG9Y/5xuV/+YalP/lGRO/5dnUf+a&#10;alT/mGhS/5NjTf+QYEz/kWFN/5NgTf+PXEn/j1xH/5BdSP+QXEf/lF1J/5RdSf+RWET/k1pG/5JY&#10;RP+SWET/klhE/5dcSv+ZXkz/l1xK/5RbSP+WXUr/ll1J/5NaRv+TWkb/k1pG/5VcSf+VXEn/lFlH&#10;/5NYSP+VWkr/l1xK/5dcSv+UWUf/mV5M/5pfTf+YXUv/nWJQ/55hTv+hZE//n2NL/5tfR/+aXkb/&#10;nGBI/51jTf+eZE7/nmRO/5heSP+WXEj/mV9L/5pgTP+YXkr/nGJO/5thS/+YXkj/mF5I/5ZeR/+W&#10;Xkf/ll5H/5VdRv+SWUX/kllF/5FaRv+NVkL/jlZF/49XRv+PV0b/k1pJ/5JZSP+PV0b/jlZF/41Y&#10;Rv+NWEb/jFlG/4xZRv+KV0T/hlZC/4NSQf+BUD//glFA/4RTQv+BUD//gFE//wABAP8AAQD/AAEA&#10;/wABAP8AAQD/+/7h//z/4v/8/+L//f/l//3/5//9/+f//f/l//r94P/7/N3/+/rc//n42f/59tX/&#10;+fbV//n21f/699b//frb//v41//699b/+vrY//392//9+tf/+/nS//v4zf/49Mf/+PHD//fwwv/6&#10;8L//9em5//Tks//05LP/+ee1//rotv/66Lb/+eWz//nls//547L/99+v//berv/13qz/9N2r//je&#10;rf/43Kr/9tim/+zOmv/x0Z7/+Nil//LRnP/uypb/6MSS/+a+jf/iuIj/3rKD/+C0hf/is4X/3a6C&#10;/9+vgf/gsIL/5raI/+e3if/ltYf/47OF/+Cwgv/drX//3a19/9ure//isoH/57eG/9qqef/Pn27/&#10;0qJx/9WldP/SoGv/1KFs/9Kfav/Qm2n/zZhm/8yXZf/LlWb/x5Fi/8qUZf/KlGX/y5Vm/9CYZ//T&#10;m2r/0JZm/86UZP/KkGD/ypBg/86UZv/PlWX/y5Fh/8mRYP/Ijl7/yZFg/8uRYf/LkWH/yY9f/8qQ&#10;YP/Jj1//yJBh/8iQYf/GjWL/yI9k/82Uaf/PmW3/yJJk/8ONX//Bi1z/wIpb/8KMXf/HjmH/x45h&#10;/8qPY//Kj2P/zZBk/82OYv/Ki1//y4tf/8mJXf/IiFz/yIle/8mKX//Hil7/x4pe/8iNY//FjGH/&#10;wole/8WMX//GjWD/xotf/8eNX//NkGP/yYxf/8eKXf/GiVr/w4lb/8SKWv/Eilr/wopZ/8SMW//G&#10;jl3/xo5d/8WNXP/Hj2D/yZFi/8WNXv/Fj2D/xY9g/8ONXv/HkWL/yJBf/8WNXP/FjVz/w4ta/8SK&#10;Wv/Eilr/wYdX/8KFVv/ChVb/w4ZX/8OGV//Eh1r/xolc/8aJXP/Hil3/xolc/8SHWv/ChVb/xIdY&#10;/8OGV//Dhlf/xYhb/8WIW//BhFf/w4Za/8WIXP/Eh1v/w4Za/8SHW//FiFv/xIda/8SFWf/Fhlr/&#10;yYld/8mCVP/Hg1b/yIRX/8aCVf/IgVX/x4NW/8iEV//FgVT/x4NW/8eEWf/DgFX/x4BS/8R9T//D&#10;fE7/xH1P/8R+Tf/Efk3/xX5Q/8R9T//EfU//wHxP/797Tv++e1H/wn9V/8SBV//EgFn/xIBZ/8WB&#10;Wv/FgVz/xYFc/8J8WP+/eVX/wHpW/795Vf/BeVP/xHxU/8WAWf/KhVz/zIdg/8uGX//GgVr/v3lV&#10;/7x2Uv/Be1n/w31b/8N6V/+/dlP/v3VS/8B2U/+/dVL/vXRR/7xzUP++dVX/wHdX/8J5Wf/Cd1f/&#10;u3BQ/7xxUf/CeFX/xn1a/8qBXv/IgmD/x4Ff/8aAXv/Jg2H/xoBf/8F7Wv/GfV3/xnxf/8Z8X//F&#10;e17/vnRX/7lvUv+1a07/tGlK/7htTv+1akv/uWxO/8N2WP/LfmD/yHxc/8d4Wf+8bU//uWpM/7pp&#10;TP+8a1D/uGdM/7ZkTP+6alH/vW1U/8BwV/+9cFb/um1T/7lsUv+5bFL/tmlP/7dqUP+5aU7/uWhN&#10;/7ppTv+6aU7/u2pP/8BvVP/Bb1f/wG5W/79tVf/Bb1f/v21V/7pqUf+6alH/umpR/7hrUf+6bVP/&#10;um1T/7ptU/+4a1H/v3JY/8J1W/++cVf/wHBZ/79vWP+/b1j/vmxW/7pqUf+6alH/uWlQ/7pqUf+7&#10;blT/uWtU/7xuV/+8cFn/uWxY/7dqVv+3alb/vG9b/7psVv+1Z1P/uGdU/7ppVv+9bFf/vm1Y/79u&#10;Wf/CdWH/vnFd/7ZrVv+yZ1L/smdS/7RnU/+0aFH/tmpT/7tvWP++clv/v3Nc/8N3YP/AdF3/wHRd&#10;/79zXP+6blb/u29X/8N3X//DeWD/w3lg/752Xf++dl3/u3Nb/7tzXf/BeWP/w3tj/8yCaf/XjXT/&#10;wnda/5dMLf+TSCj/n1Q0/6JXN/+vZEX/0Ydq/8l/ZP/Bel7/wHhf/754Xv+/eV//wnxi/8qEav/R&#10;i3H/z4lv/8V9ZP+/d17/v3de/8N7Yv/IgGf/yIBn/8R8Y//CfWD/wXxf/8R/Yv/HgmX/xX9l/754&#10;Xv+3cVf/tGxT/7x0W//Kgmn/yIBn/8J4Xf+6cFX/u3FW/8J3Wv/Ge17/wHZb/7lvVv+5b1b/wXZf&#10;/8J3YP+8cVr/vXJb/7xxWv+6b1j/vnNc/8Z7ZP/IfmX/zYNq/8+FbP/LgWb/x31i/8N8YP/FfmL/&#10;yIFl/8iBZf/Hf2b/v3de/7x0W//Ff2X/w31j/8B6YP++e2D/xIFm/8OAZf/EgWT/xoNo/8eHa/++&#10;fmL/uXld/759Yf/Af2H/wX5h/798X/++e17/vHlc/7x5Xv/AfWL/xIFm/8B9Yv++eF7/wXth/8V/&#10;Zf/Be2H/vHZc/7t1W/+7dVz/uXZc/7l2XP+0cFn/tHBZ/7l1Xv+7d2D/tHJY/7FvV/+1c1n/tXNZ&#10;/7BuVP+wblT/s3FX/7VzWf+2dFr/tnRa/7V1XP+4eF//tnZd/7R0W/+0dl3/t3lg/7N3Xf+xdVv/&#10;r3Vd/7F3X/+yel//tH5i/7J8YP+vfF//rnxh/657Xv+sel//rXtg/6x6X/+ufGH/rX5i/6l6YP+i&#10;dFr/roFk/9uvkv/Clnv/mm5T/5drUv+ccln/nHJZ/591XP+idl3/qHxj/6h8Y/+leWD/oXVc/51z&#10;Wv+ccln/oXdf/591Xf+edFz/nnRc/550XP+bclz/m3Jc/5hvWf+Zb1f/nG9Y/5ttVv+WaFH/k2NN&#10;/5ZmUP+ZaVP/l2dR/5RkUP+SYk7/kWFN/49fS/+OW0j/jltI/5BdSP+SW0f/lF1J/5NcSP+SWUX/&#10;k1pG/5BXQ/+PVUH/kVdD/5NYRv+UWUf/lVpI/5RZR/+XXkv/l15K/5RbR/+TWkb/kltG/5FaRv+S&#10;W0f/lFtK/5JZSP+TWkn/lFtK/5dcSv+VWkj/mF1L/5hdS/+VWkj/m2FN/5thTf+fZVH/nGJM/5he&#10;SP+aXkb/nWFJ/59jS/+fY0v/nmJK/5ZcSP+UWkb/llxI/5lfS/+YXkr/mmBM/5lfS/+WXUn/lVxI&#10;/5VcSP+WXUn/lV1G/5NdRf+SW0b/kVpF/5BZRf+MVEP/jVVE/45WRf+NVUT/kFdG/5FYR/+OVUT/&#10;i1NC/4tWRP+LVkT/iVZD/4hVQv+FVUH/hVVB/4NTP/+CUUD/g1JB/4NSQf+CUUD/glNB/wABAP8A&#10;AQD/AAEA/wABAP8AAQD//P/k//3/5f/9/+f//f/l//3/5f/9/+X//f/n//z/4v/5/N//+vnb//j3&#10;2P/59tX/+PXU//n21f/7+Nn//frb//v62//7+tv//Pvc//392//8+tT/+/jP//v3yv/388b/+PHD&#10;//jwwv/57sD/9+q9//Xktv/047X/+Oa0//jmtP/25LL/+OSy//nls//65LP/+eOy//njsv/13a3/&#10;8tup//fdrP/12af/79Gf/+zMm//w0J//9NOe/+/Omf/rx5P/6MOP/+O5if/ht4f/4LSF/+C0hf/e&#10;soX/37OG/+Gyhv/drIH/4rGG/+SziP/isoT/3Kx+/96ugP/drX//2Kh6/9mpe//uvpD/9saY/9ys&#10;fv/OnnD/1aJ1/9uoef/apnT/0p5s/9Gcav/RnGr/0Jtp/9Kda//SnG3/y5Vm/8mTZP/Mlmf/zpln&#10;/9Cbaf/Smmn/zZVk/8uTYv/PlWX/zZNj/86UZP/OlGT/y5Fh/8iQX//JkWD/yZFg/8eNXf/HjV3/&#10;x41d/8mPX//Jj1//yI5g/8ePYP/JkGP/zZRn/8yTaP/Ij2L/xo1g/8ONX//Ejl//xpBh/8qSY//H&#10;j2D/yI5g/8mPYf/KkGL/zI9i/8mMXf/KjF3/y41e/8iJXf/Fhlr/y4xg/8qLX//Ki1//yYxg/8iN&#10;Yf/Gi2H/xoth/8aLX//Gi1//x4xg/8eNX//OkWL/zI9g/8aJWv/Eh1j/xola/8mMXf/GjFz/xIpa&#10;/8eNXf/GjFz/xYtb/8SKWv/Ijl7/yJBh/8aOX//Gjl//x49g/8WNXv/FjV7/xYtd/8SKWv/Eilr/&#10;wYdX/8SHWP/Eh1j/xIdY/8KFVv/Eh1j/xYhZ/8OGV//GiVz/x41f/8WLXf/Eilz/w4lb/8KIWP/D&#10;iVn/wYdX/8CGVv/Bh1n/wYdZ/8OGWf/Eh1r/xolc/8WIW//ChVn/wYRX/8KFWP/FiFv/xIda/8WG&#10;Wv/DhVb/xYVX/8uEVv/JhVj/yYVY/8mFWP/EgFP/xoJV/8iEV//Lh1r/yoZZ/8eDVv/Hg1b/yIRX&#10;/8eDVv/EgFP/xIBT/8d+Uf/HflH/yH9S/8Z/U//EfVH/w3xQ/8R9Uf/FflL/w35V/8N+Vf/DflX/&#10;wHtU/8B6Vv/CfFj/wXtX/8B6Vv/CelT/xHxW/8V9Vf/FfVX/xn9V/8uGXf/Qi2L/zolg/8mEXf/C&#10;fVb/vXdT/8B6Vv/Eflz/wnxa/8J5Vv/BeFX/w3pX/8F4Vf/BeFX/xHtY/8R7WP+/eVj/wXta/8V8&#10;XP/Ee1v/w3pa/8V8Wf/JgF3/yoFe/8iCYP/IgmD/xoBe/8R+Xf/Aeln/wXhY/8B3V/+/dFT/v3RV&#10;/8B1Vf/Bdlf/vXJT/7htTv+3bE3/uW5P/75xU/+8b1H/uWxO/7ZpS/+5bE7/vG1P/7xtT/+8bU//&#10;u2pN/7xrTv++bVL/umlO/7hnTP+3ZU3/t2dO/7pqUf+5aVD/umpR/75uVf+8bFP/umpR/7trUv+7&#10;ak//u2pP/7ppTv+6aU7/vGtQ/75tUv+/bVX/wG5W/8BuVv/CcFj/wG5W/75sVP+9bVT/vW1U/7tr&#10;Uv+4a1H/t2lS/7dqUP+5bFL/vnFX/7psVf+2aFH/t2lS/7lrVf+6bFb/uGpT/7ZoUf+0Zk//t2dO&#10;/75uVf/AcFf/vW1W/79vWP/Bc1z/vG5X/7hqVP+5bFj/vG5Y/7lrVf+0Zk//tmZP/7hoUf+7a1T/&#10;tmZP/7ZmT/+9b1j/vXFa/7puV/+zZ1D/s2dQ/7RoUf+3a1T/uGxV/7tvV/+8cFn/um5X/7tvWP+5&#10;bVb/vHBZ/8B0XP/Dd1//wXVd/750W/++dFv/unJZ/7dvV/+5cVn/u3Nd/7x2Xf++eF//w3ti/8iA&#10;Z//PiGz/vHVX/65lRf+8cVH/xHlZ/8p/X//GfV3/1oxv/9yVef/Oh2v/w3ti/7pyWv+7c1v/v3df&#10;/8N9ZP/EfmX/wHph/7p0W/+5cVn/vHRc/8N7Y//IgGf/wXlg/7pyWf+6cln/vXVc/8J6Yf/EfGP/&#10;w3ti/8J6Yf+8dFv/unJZ/711XP/Jf2b/xXti/790V//AdVj/xnte/8h9YP/HfF//u3BT/7hsVP+6&#10;blf/w3dg/8h8Zf++c1z/vnNc/8B1Xv/IgGj/yYFp/8mBaf/Gfmb/w3tj/8N7Yv/EfGP/xHxj/8Z/&#10;Y//Kg2f/zIVp/8eCZf/CfWD/vHZc/7lzWf/CfGL/wn9k/7x5Xv++eF7/xH5k/8V/Zf/GgGb/xoNo&#10;/8B/Y/+9fGD/vn1h/8B/Y//BgGT/wX5h/798Yf++e2D/vHle/757YP/BfmP/x4Rp/8SBZv+/fGH/&#10;v3xh/798Yv+8eV//uHVb/7l2XP+7eF7/undd/7l2XP+1clj/tXJY/7l2XP++e2H/v3xi/7x5X/+7&#10;eF7/u3he/7h1W/+1clj/tnJb/7l1Xv+6eGD/uXdf/7Z2Xf+2dl3/s3Na/7FxWP+wcln/tnhf/7R2&#10;Xf+vc1n/r3NZ/7N5Yf+wemD/rntg/698Yf+sel//rHpf/6t5Xv+qeF3/rHpf/657YP+vfWL/r31i&#10;/6t8Yv+oemD/p3tg/9ivk//dtJj/qoJo/5NrUv+ZcFr/mnFb/5pxW/+fdV3/onhf/6V5YP+kd2D/&#10;oXVc/6BzXP+ecVr/oXRd/6F0Xf+ecVr/nHJa/51zW/+cclr/mnFd/5hvW/+ab1z/m25X/5ptVv+Y&#10;alP/lmZQ/5VlT/+WZlD/l2dR/5VlUf+RYU3/kWFN/5BdSv+PXEn/j1xJ/5BbSf+QWUX/kltH/5Rb&#10;SP+UW0j/kllF/5BXQ/+PVkP/kllG/5FYRf+RWEX/k1pH/5RbSP+TWkf/l15L/5deSv+VXEn/ll1K&#10;/5RbSP+TXEj/lVxJ/5JbR/+UW0j/k1pH/5VcSP+VXEj/lVxI/5NaRv+XXkr/mmJL/5xiTP+dY03/&#10;nWNN/5xiTP+aYEr/mF5I/59lUf+fZVH/m15J/5pdSP+WXEj/mV9L/5lfS/+ZX0v/l15K/5VcSP+W&#10;XUn/lVxI/5ZdSf+XYEv/lV5J/5JbRv+QWUT/kFlF/41YRv+LVkT/i1ZE/4xXRf+MVEP/jVVE/49X&#10;Rv+KUkH/iVFA/4hTQf+HVEH/iFVC/4VVQf+GVkL/hVVB/4NSQf+BUD//g1JB/4NSQf+BUkD/glNB&#10;/wABAP8AAQD/AAEA/wABAP8AAQD//f/n//3/5//9/+f//f/l//3/5f/9/+X//f/n//z/4v/7/N3/&#10;+fja//j32P/59tX/+fbV//j10v/5+Nn//Pvc//383v/8+93///7g//392//7+dP/+vfM//j0x//2&#10;8sX/+PHD//jwwv/47cD/9+q9//Xnuv/15Lb/+Oa2//jmtv/35bX/9eGv//fjsf/45LL/+eOy//nj&#10;sv/23q7/9duq//PZqP/w0qD/7c+d/+zMm//x0J3/8M+a/+/Lmf/uyZX/6cSQ/+O7iP/gtob/37WF&#10;/9+1hf/fs4b/37OG/+C0h//drIH/26p//92sgf/isoT/3q6A/96ugP/bq33/1aV3/9qrff/yw5X/&#10;+Mia/9urff/Pn3H/1KR2/9uoe//Xo3P/z5tr/9Kda//RnGr/0Jtp/9OebP/XonD/051u/86ZZ//Q&#10;m2n/0Jtp/9CYZ//NlWT/zZVi/8+XZP/Rl2X/0JZm/8+VZf/Nk2P/yI5e/8iQX//IkF//x49e/8WN&#10;XP/GjFz/xoxc/8aMXP/Jj1//yI5g/8aOX//Mk2b/zpVq/8qRZv/FjF//woxe/8GLXf/Ejl//yZNk&#10;/82VZP/IkF//xoxc/8eNXf/NkGH/zI9g/8yPYP/LjV7/yoxd/8eJWv/GiFn/yo1e/8iLXv/Ii17/&#10;yYxg/8qNYf/Gi1//xotf/8WKXv/EiV3/x4xg/8aMXv/KjV7/yo1e/8aJWv/FiFn/xola/8iLXP/I&#10;i1z/xola/8eNXf/HjV3/xoxc/8WLW//HjV3/xo5d/8WNXv/FjV7/xY1e/8WNXv/GjF7/xIpc/8aJ&#10;XP/GiVr/xola/8WIWf/Eh1j/xYlX/8iIWP/Hh1f/x4la/8WIWf/GjF7/x41f/8aMXv/DiVv/w4lZ&#10;/8OJWf/DiVn/wYdX/8GHV//DiVv/woVW/8SHWv/Hil3/x4pd/8WIW//Dhln/w4ZZ/8KFWP/Eh1r/&#10;xIda/8WGWv/Fh1j/xoZY/8yFV//Khln/yoZZ/8qGWf/Hg1b/x4NW/8qGWf/MiFv/yoZZ/8eDVv/I&#10;hFf/yIRX/8aCVf/Df1L/xn9T/8eAVP/Gf1P/x4BU/8eAVP/FflL/w3xQ/8V+Uv/Gf1P/x4BU/8Z/&#10;Vf/EfVP/w3tT/8J6VP/De1X/wnpU/8J6VP/De1X/xHxW/8Z+Vv/FflT/xn9V/8uGXf/Qi2L/zIde&#10;/8WAWf/Aelb/v3lV/8F7V//DfVv/wXtZ/8F7Wf/Be1n/w31b/8F7Wf/DfVv/w31b/8J8Wv/Aelj/&#10;wnxa/8V/Xf/JgF3/x35b/8h/XP/NhGH/zINg/8eBX//IgmD/xX9d/8F7Wv++dVX/vnVV/790VP+9&#10;cFL/vG9R/79wUv+9cFL/vXBS/7tuUP+6bU//vG9R/8BzVf+/clT/vW5Q/7hpS/+6a03/umtN/7lq&#10;TP+7bE7/umlM/7ppTP+8a07/u2pP/7loTf+3Zkv/uGZO/7ZmTf+1ZUz/t2dO/7xsU/+9bVT/vW1U&#10;/75tUv+7ak//umlO/7hnTP+6Zkz/vGtQ/7tpUf+/bVX/v21V/8BuVv/Ablb/v21V/79tVf/AcFf/&#10;wXFa/7xsVf+3aVL/tmhR/7dqUP+6bVP/vnFX/7psVf+2aFH/uGpT/7lrVf+6bFb/umxW/7hqU/+4&#10;aFH/umpT/8NzWv++blX/umpT/7xsVf/Cclv/vG5Y/7lrVf+6bFb/vG5Y/7ttVv+5a1T/u2tU/7tr&#10;VP+6alP/tmZP/7ZmT/++cFn/v3Nc/7xwWf+2alP/tWlS/7drVP+7b1j/vHBZ/7xwWP+8cFj/u29X&#10;/7puV/+3a1T/uGxV/7tvV//BdV3/vnJa/7txWP+7cVj/vHFa/7ZuVv+3b1f/u3Nd/713Xv/BeWH/&#10;wnph/8J6Yf/Gf2P/unNV/7ZwT//LgmL/zYRk/86FZf/GfF//zIVn/9SNcf/Ph27/w3ti/7lxWf+7&#10;c1v/v3df/8N7Y//CfGP/t3FY/7NrU/+5cVn/vnZe/8N7Y//Kgmn/w3lg/7xyWf+8cln/vXVc/8F5&#10;YP+/d17/v3de/8B4X/+/d17/xHxj/8V9ZP/GfGP/wHRc/7xxVP++c1b/wnda/8l+Yf/He2P/vnJa&#10;/7ltVf+7b1j/w3dg/8d7ZP/Cd2D/wXZf/8F3Xv/IgGj/yIBo/8iAaP/FfWX/v3df/752Xv+9dV3/&#10;vXVc/793Xv/Ce1//xn9j/8aBZP/CfWD/vXhb/7p0Wv/Be2H/w31j/798Yf/Be2H/w31j/8N9Y//E&#10;fmT/xX9l/757YP+/fGH/v35i/8GAYv/CgWP/v35g/757YP+9el//vHle/716X//Cf2T/xoNo/8J/&#10;ZP+9el//vXpf/8B9Y/++e2H/vHlf/7x5X/+8eV//vHlf/7t4Xv+5dlz/uXZc/7x2Xf+9emD/wHph&#10;/754Xv++eF//vnhf/7lzWv+zcFb/tXJY/7l2XP+6eF7/uHZc/7h2Xv+0dFv/sXFY/7FxWP+xcVj/&#10;tHZd/7R2Xf+wcln/r3NZ/7J4YP+wemD/rnhe/6x5Xv+qeF3/qXdc/6l3XP+sel//rntg/657YP+y&#10;f2T/rntg/6t5YP+neF7/onRa/9ivk//iuZ3/rYVr/5JqUf+acVv/mnFb/5pxW/+gdl7/oHZe/550&#10;XP+hdF3/oHNc/6BzXP+hdF3/n3Jb/6J0Xf+hc1z/nnFa/59yW/+ccV7/m3Bd/5hvW/+ab1z/mG1a&#10;/5ptWP+YaVX/l2lS/5dnUf+WZlD/lmZQ/5RkUP+SYk7/kmJO/5FeS/+QXUr/j1pI/45ZR/+QWUX/&#10;kVpG/5JZRv+UW0j/kllG/5JZRv+SWUb/k1pH/5FYRf+QV0T/k1pH/5NaR/+SWUb/lFtI/5RbSP+V&#10;XEn/lVxJ/5JbR/+TXEj/k1xI/5JbR/+SW0f/kltH/5VcSP+WXUn/lV1G/5RcRf+VXUb/lV1G/5df&#10;SP+aYkv/nmRO/51jTf+YXkj/mmBM/6BmUv+hZ1P/mV9L/5ZcSP+YXkr/mV9L/5pgTP+WXUn/ll1J&#10;/5VcSP+WX0v/lV5K/5VeSv+WX0r/lF1I/5JbRv+RWkX/j1hE/41ZRP+MV0X/jFdF/4tWRP+LVkT/&#10;jVVE/45WRf+KUkH/hVA+/4dSQP+HVEH/h1RB/4VVQf+GVUT/hVRD/4RTQv+CUUD/g1JB/4JTQf9/&#10;UD7/flE+/wABAP8AAQD/AAEA/wABAP8AAQD//f/n//3/5//9/+f//f/n//z/5P/9/+X//f/l//z/&#10;4v/6+9z/+fjZ//n42f/699b/9/fV//n21f/5+Nn//v3f//z/4v/9/t/////h//z82v/599D/9/TJ&#10;//fzxv/58sb/+fLG//nxw//37L//9ei7//bou//457n/9uW3//jmtv/35bX/9uGy//Xhr//55bP/&#10;++W0//rks//34K7/9duq/+/Vov/u0J7/7M6c/+3NnP/x0J3/68qX/+3Jl//tyJT/6MOP/+O7iP/f&#10;t4b/4LaG/+C2hv/es4b/3rKF/+C0h//er4P/2ah9/9moff/ir4L/3q6A/9ysfv/aqnz/1qZ4/9yt&#10;f//uv5H/7r6Q/9enef/Pn3H/1KR2/9qnev/WonL/zppq/9KebP/RnGr/0Jtp/9Sfbf/Yo3H/16Jw&#10;/9Sfbf/Tnmz/05tq/9CYZ//Lk2L/zZVi/9ObaP/SmGb/05lp/9GXZ//Nk2P/xoxc/8ePXv/IkGH/&#10;xY1e/8aOXf/Gjl3/xoxc/8aMXP/HjV//x49g/8iQYf/NlGf/zZRp/8eOY//Ei2D/woxg/8GLXf/E&#10;jmD/y5Vm/9CYZ//IkF//xIpa/8WLW//KkGD/zI9g/8yPYP/KjV7/yIte/8aJWv/Ii1z/yYxf/8aJ&#10;XP/Ii17/yYxf/8mMYP/JjGD/yYxg/8OIXP/EiV3/x41f/8iLXv/Ii1z/yYxd/8iKW//FiFn/xola&#10;/8eKW//Hilv/x4pb/8mMXf/KjV7/yItc/8WLW//HjV3/xoxc/8SMW//EjF3/xIxb/8aMXv/Fi13/&#10;w4lb/8WIW//HiVr/yoxd/8aIWf/GiFn/yYlZ/8qKWv/Hh1f/x4la/8iKW//GjFz/xoxc/8WLXf/C&#10;iFr/wohY/8KIWP/DiVn/w4lZ/8WIWf/Hilv/xIdY/8WIWf/Hilv/x4pd/8WIW//FiFv/w4lb/8GH&#10;Wf/Dhln/xIda/8SFWf/Fh1j/xoZY/8qGWf/Lh1r/yoZZ/8qGWf/JhVj/yYVY/8yIW//NiVz/yoZZ&#10;/8eDVv/Hg1b/x4NW/8WBVP/BfVD/xn9T/8Z/Vf/FflT/xn9V/8eAVv/HgFb/xn1S/8Z9Uv/If1T/&#10;yYBV/8d+Vf/Ee1L/xHpT/8R6Vf/EelX/w3lU/8R6Vf/EelX/xHpT/8V9Vf/FflT/xH9W/8qFXP/N&#10;iF//x4Jb/8N+V/+9d1P/v3lV/8F7Wf/Be1n/wnxa/8N9W//DfVv/w31b/8N9W//GgF7/xH5c/8N9&#10;W//Be1n/wXtZ/8N9W//JgF3/yYBd/8mAXf/Mg2D/yYFb/8eBX//HgV//xX9d/8F7Wv+6cVH/vXJT&#10;/75xU/+/cFL/vm9R/71uUP+9blD/vm9R/75vUf+9blD/vG1P/79wUv+/cFL/vm9R/7tsTv+6a03/&#10;uWpM/7hpS/+5akz/uGdK/7dmSf+6aUz/v2tR/7xoTv+3Zkv/uGdM/7dnTv+2Zk3/tmZN/7pqUf+9&#10;bVT/vW1U/75tUv+8a1D/uWhN/7dmS/+4ZEr/uGZO/7hmTv+8alL/vGpS/79tVf+8bFP/u2tU/7tr&#10;VP/AcFn/w3Nc/71tVv+4alP/uGtR/7lsUv+7blT/v3JY/7xuV/+5a1T/uWtU/7psVv+6bFb/u21W&#10;/7xsVf+7a1T/vW1U/8JyWf+7aVH/uGZQ/7pqU/+9bVb/uWtV/7lrVf+8blj/vnBa/75wWv+8blj/&#10;vG5X/79vWP+5aVL/umpT/7trVP/Bc1z/wXNc/7xwWf+5bVb/uGxV/7ltVv++clv/v3Nc/7xwWP+8&#10;cFj/u29X/7puVv+5bVX/uW1V/7ltVf+/c1v/vHBY/7pwV/+6b1j/vHFa/7lxWf+6clr/vHRe/752&#10;Xv/CemL/w3ti/8B4X//Bel7/vHVX/795WP/Mg2P/y4Ji/8qBYf/Ce13/wntf/8Z/Y//GgGb/wHpg&#10;/7lxWf+9dV3/wXlh/8V9Zf/BeWH/tm5W/7JqUv+6clr/wndg/8d9ZP/KgGf/wnhf/71zWv+9c1r/&#10;wHZd/8J6Yf++dl3/vHRb/711XP/CemH/yoJp/8mBaP/GfGP/v3Nb/7tvV/+8cFj/wHRc/8d7Y//H&#10;e2P/wHRc/71xWv+/c1z/xHhh/8d8Zf/IfWb/xnxj/8B4X//IgGj/yoJq/8mBaf/Gfmb/wHhg/711&#10;Xf+6clr/unJZ/7x0W/++d1v/wXxf/8R/Yv/BfF//vnlc/713Xf/Be2H/xH5k/8R+ZP/CfGL/wXth&#10;/8F7Yf/CfGL/wnxi/716X//AfWL/wYBi/8KBY//Af2H/u3pc/7h1Wv+6d1z/undc/716X//DgGX/&#10;xYJn/757YP+2c1j/uHVa/8B9Y/+9emD/wHph/757Yf+7eF7/u3he/7x5X/+9emD/v3lg/754X/+8&#10;dl3/vHZc/713Xf++eF//vXde/7dxWP+zbVT/tXJY/7p3Xf+4dlz/t3Vb/7Z0Wv+0clr/sW9X/7Fv&#10;V/+xcVj/tXVc/7R2Xf+ydFv/s3Vc/7J4YP+yeGD/rXdd/6t4Xf+pdlv/p3Vc/6d1XP+reF3/rHle&#10;/7B6YP+zfWP/rXpf/6p4Xf+ldlz/nnBW/9Srj//ov6P/sYlw/5NrUv+Yclv/mHJd/5hyXf+edWH/&#10;nXRg/5xyWv+dc1v/nnRc/550XP+jdl//nnFa/6J0Xf+hc1z/n3Fa/6BzXP+fcl3/nHFe/5luW/+Z&#10;blv/mG1a/5ptWP+YaVX/l2lS/5hoUv+XZ1H/lWVP/5NjT/+SYk7/k2BN/5FeS/+QXUr/jllH/41Y&#10;Rv+QWUX/kVpG/5FYRf+TWkf/kllG/5JZRv+TWkf/kltH/5JZRv+RWEX/kllG/5NaR/+SWUb/k1pH&#10;/5NaR/+UW0j/lFtI/5JbR/+TXEj/kltH/5FaRv+SW0f/kVpF/5RbR/+WXkf/ll5H/5VdRv+TW0T/&#10;k1pG/5ZeR/+ZYUr/nGNP/5tiTv+XXkr/mF9L/6BmUv+hZ1P/mV9L/5ZcSP+YXkr/mmBM/5lgTP+W&#10;XUn/lFtH/5NcSP+WX0v/lV5K/5VeSv+VXkn/k1xH/5NcR/+SW0b/kVpG/49bRv+NWEb/jFdF/4pV&#10;Q/+MV0X/ilVD/4pVQ/+IU0H/hlE//4dUQf+HVEH/hVVB/4ZWQv+HVkX/hFVD/4RVQ/+CU0H/glNB&#10;/4JTQf9+Tz3/flE+/wABAP8AAQD/AAEA/wABAP8AAQD//f/n//7/6v/+/+r//P7m//z/5P/9/+P/&#10;/f/j//v+4f/6+9z/+vna//r52v/5+df/+PjW//n42f/6+dr///7g//3/4//9/+X//f/l//r61v/2&#10;9Mv/9vLF//byxf/58sb/+vPH//rxxv/37L//9ei8//fqvf/36bz/9uW3//nnt//45rb/9uGy//fj&#10;sf/65rT//ee2//vltP/647H/8tup//DWo//w0qD/7c+d/+3NnP/x0J3/7s2a/+vHlf/ow4//5sGN&#10;/+K6h//ft4T/4rqJ/+G3h//es4b/3bKF/+G1iP/gsYX/26p//9qnev/dqn3/3Kl8/9mmef/YqHr/&#10;2al7/9ysfv/hsoT/36+B/9Cgcv/NnW//0qJ0/9ileP/YpHT/0Z1t/9KebP/QnGr/z5tp/9Wgbv/X&#10;onD/16Jw/9Wgbv/YoG//1Z1s/9GZaP/MlGH/0Zlm/9acav/TmWf/1Jpo/9GXZ//OlGT/xY1c/8eP&#10;YP/Hj2D/xY1e/8ePYP/IkGH/x49g/8iQYf/Gjl//yZFi/8yTZv/NlGf/zJNm/8aNYv/DjWH/xI5i&#10;/8GLXf/EjmD/y5Vm/8yXZf/IkF//xIxb/8WLW//Jj1//yo1e/8mMXf/JjF//x4pd/8aMXv/IjmD/&#10;xoxe/8KIWv/GjF7/yYxg/8mMYP/JjGD/yYxg/8WIXP/Hil7/y45i/8uOYf/Ii17/yoxd/8qMXf/G&#10;iFn/yIld/8aJXP/GiVz/yYxf/8yPYv/JjF//x4pb/8aMXP/HjV3/xoxc/8WLW//EjFv/xIpa/8aM&#10;XP/Fi1v/w4ZZ/8WGWv/Gh1v/yIld/8aIWf/GiFn/x4la/8eJWv/Fh1j/xohZ/8qMXf/GjFz/xYtd&#10;/8SKWv/CiFr/wohY/8CGVv/Eilr/yItc/8eKW//JjF3/x4pb/8WIWf/Hilv/xola/8aJWv/Eilr/&#10;w4lb/8KIWv/FiFv/xIda/8OEWP/Ghlr/xoZa/8mFWP/Khln/yoZZ/8mFWP/JhVj/yYVY/82JXP/N&#10;iVz/yoZZ/8aCVf/FgVT/xYFU/8SAU//FflL/xn9T/8V+VP/FflT/xX5U/8eAVv/IgVf/yH9W/8d+&#10;Vf/JgFX/yH9W/8d+Vf/Ee1L/xHlS/8R4VP/FeVX/xXlV/8Z6Vv/Fe1b/wnhT/8V7VP/Gf1X/xn9V&#10;/8mCWP/JgVn/xHxU/8N7Vf/BeVP/v3lX/8B6WP/Be1n/w31b/8R+XP/DfVv/wXtZ/8N/XP/EgF3/&#10;xYFe/8WBXv/Be1n/v3lY/754Vv/CfFr/yYBd/8mAXf/JgVv/x39Z/8eBX//Eflz/xH5d/8R7W/+8&#10;cVH/vXJT/75xU//BclT/wXJU/75vUP++b1D/vG1P/7xtT/+7bE7/t2hK/7tsTv+8bU//vG1P/7ts&#10;Tv+4aUv/uGlL/7lqTP+4aUv/t2ZJ/7ZlSP+5aEv/wGxQ/71pTf+6Zkz/umlO/71sUf+6alH/t2dO&#10;/7hoT/+7a1L/u2lR/7tpUf+7ak//umlO/7dmS/+1Y0v/tGJK/7ZkTP+5Z0//umpR/7xsU/+7a1L/&#10;tmhR/7dpUv+7bVb/wHJb/7ttVv+5a1T/u25U/7xvVf+8b1X/vXBW/71vWP+8blf/uWtU/7ttV/+4&#10;alT/t2lS/7pqU/+9bVb/wG5W/8BuVv+3ZU3/tWVO/7hoUf+4aFH/tWdR/7lrVf+8blj/vXBc/7xv&#10;W/+8blj/vG5X/7xuV/+7a1T/wnJb/8NzXP/Aclv/vW9Y/7psVf+4bFX/uW1W/7tvWP+/c1z/w3df&#10;/7xwWP+7cVj/u3FY/7xyWf+9c1r/vXFZ/71xWf++clr/u29X/7txWP+7cFn/vXJb/75zXP+9dV3/&#10;vXVd/711Xf+/d1//w3ti/8F5YP/AeF//wXpe/8V+YP/If1//xXxc/8R9X//Ce13/wXpe/754Xv++&#10;eF7/vXde/7p0W/+/d1//w3tj/8Z+Zv+9dV3/t29X/7dvV/+/dVz/xnxj/8h+Zf/HfWT/wHRc/7xw&#10;WP+/c1v/wXVd/8d9ZP/CemH/v3de/711XP/De2L/yIBn/8V9ZP/GfGP/wHZd/7xwWP+9cVn/wXVd&#10;/8R4YP/FeWH/wXVd/8B0Xf/FeWL/xntk/8p/aP/LgWj/yH5l/8J6Yf/JgWj/zIRr/8uDav/Kf2j/&#10;x3xl/8J3YP+/dVz/wHZd/752Xf+/el3/wXxf/8J9YP++eVz/vXdd/8B6YP/CfGL/xoBm/8eBZ//D&#10;fWP/v3lf/8F7Yf/Be2H/wXth/798X//Cf2L/wn9i/8KBY/++fV//t3Za/7RzV/+3dFn/uHVa/716&#10;X//EgWb/xYJn/7h1Wv+wbVL/tHFW/754X/+7dVz/vnhf/716YP+5dlz/tnNZ/7x5X//AfWP/wXti&#10;/713Xv+6dFv/uXNZ/7t1XP+8dl3/vHZd/7RuVf+wbVP/tHFX/7p3Xf+2dFr/tXNZ/7RyWP+zcVn/&#10;sG5W/69tVf+wcFf/tXVc/7Z2Xf+0d1v/tXhc/7V5Xf+yeGD/rXdd/6x2XP+odFz/p3Nb/6ZyWv+o&#10;dVr/qHVa/6x2XP+wemD/rXpf/6l2W/+lc1r/nG1R/9OnjP/vxqr/uY92/5VtVP+XcVr/mHJd/5hy&#10;Xf+bdWD/m3Je/5xzX/+cc1//nnNg/590Yf+ec2D/nnFa/59xWv+fcVr/n3Fa/6N1Xv+hdF3/nXJf&#10;/5pvXP+Zblv/mG1a/5ptWP+ZbFf/l2hU/5doVP+YaFL/k2NN/5NjTf+UYU7/k2BN/5FeS/+RXEr/&#10;j1pI/5BZRf+RWkb/kFlF/49YRP+RWkb/kVpG/5FaRv+RWkb/kVpG/5FZSP+QWEf/k1pJ/5RbSv+T&#10;Wkn/k1pH/5RbSP+VXEn/lVxJ/5NaR/+UW0j/kVhF/5FYRf+SWUb/kllF/5NaRv+UXEX/lFxF/5Vd&#10;Rv+UW0f/lVxI/5ZdSf+XXkr/mF9L/5lgTP+XXkr/mWBM/55lUv+dZFH/mmFO/5VcSP+WXUn/mF9L&#10;/5xjT/+WXUn/kltG/5NcSP+VXkr/lV5K/5VeSf+VXkn/lF1I/5JbRv+TXEf/k1xI/49bRv+NWUT/&#10;ildE/4hVQv+KV0T/iFNB/4dSQP+KVUP/h1RB/4dUQf+EVED/hFRA/4RVQ/+FVkT/hVZE/4RVQ/+D&#10;VEL/glNB/4FSQP9/UD7/flE+/wABAP8AAQD/AAEA/wABAP8AAQD//P/q//7/6v/+/+r//f/n//3/&#10;4//9/+P/+/7h//3+3//7/N3/+/rc//v63P/5+Nn/+/rb//v62//7+tv//v/g////4f/9/+P//f7f&#10;//j2z//288j/9vLF//byxf/278P/+/LH//vyx//06bz/8+i7//Xou//5677/+ei6//fltf/z4bH/&#10;9eGv//jisf/44rH/9uCv//fhr//85bP/9d6s//DWo//u0qD/8tSi//TWpP/w0J//7s2a/+rJlv/o&#10;xJL/472M/+K6h//dtYL/3bWE/9y0g//ctIP/4beH/+O3iP/hsoT/3Kx+/9uoe//ap3r/3al5/9ai&#10;cv/ToHH/1aNw/9ure//YqHj/0qJy/86ecP/Lm23/zptu/9qnev/hrX3/059t/9Ccav/Pm2n/zppo&#10;/9Ofbf/UoWz/1aJt/9ahbf/Xn2z/1Z1q/9eeaf/VmWX/15tn/9iaZ//Ymmf/1ppo/9OXZf/OlGT/&#10;zpRk/8ePYP/EjF3/xI5g/8aSY//IlGX/ypZn/8aSY//EjmD/yJJk/8uVZ//KlGb/xpBk/8ONYf/D&#10;jWH/xY9j/7+LXP/Dj2D/yJRl/8eTYf/FkF7/xo5d/8WNXP/HjV3/xoxc/8aMXP/Fi13/xYtd/8aM&#10;Xv/Jj2H/xoxe/8OJW//Eilz/xYhc/8eIXf/IiV7/yYpf/8uMYf/LjGH/yotg/8yNYf/Ki1//yIld&#10;/8WGWv/Fh1j/yYpe/8iJXf/Jil7/yotf/8yPYv/LjmH/yItc/8iLXP/Ii1z/xoxc/8aMXP/GjFz/&#10;xYtb/8iLXP/Hil3/w4RY/8WGWv/IiFz/yYld/8iIWv/Kilz/yYlb/8aEVP/HhVX/yIha/8uNXv/H&#10;ilv/xIpc/8SKXP/Eilz/wYdZ/8CGWP/FiFv/yotf/8qMXf/Iilv/y41e/8qMXf/HiVr/xohZ/8aJ&#10;Wv/Hilv/xYhZ/8SHWP/Eh1r/w4RY/8aGWv/Kh1z/yIVa/8mFWP/Khln/yYVY/8iEV//JhVj/yYVY&#10;/82JXP/JhVj/xIBT/8V+Uv/IgVX/x4BU/8iBVf/HgFT/x4BU/8SAU//Gf1P/x4BW/8mCWP/HgFb/&#10;xXxT/8Z9VP/GfVT/wnlQ/8R7Uv/Ge1T/wndQ/8J0UP+/cU3/wHFQ/8l9W//He1f/wnhT/8J4U//E&#10;elP/xnxV/8h+V//Gelb/w3dT/8Z6Vv/Fe1j/xnxZ/8Z8Wf/Ee1j/w3pX/8J8Wv+/eVf/vHhV/797&#10;WP/CgF3/vnxZ/8J+W/+/eVj/unRS/7t1VP/BeFX/xn1a/8h/XP/If1z/xXxZ/8Z9Wv/GfVr/yH9f&#10;/8Z7W//AdFT/wXRW/8R1V//IeVv/xndY/8FyU//Cc1T/wHFT/7lqTP+1Zkj/tGRJ/7pqT/+6a03/&#10;uWpM/7hpS/+4aUv/t2hK/7VoSv+5akz/uWpM/7prTf+7ak3/u2pN/7xrTv+8a07/vm1Q/8BvVP+8&#10;bFH/uWlQ/7dnTv+3Z07/tGRL/7dnTv+7aVH/vGpS/7trUv+3Z07/t2VN/7pqUf+6alH/u2tS/7hr&#10;Uf+2aU//s2VO/7BkTf+5bVb/vHBZ/71vWP+9b1j/vG9V/7xvVf+6bVP/uGtR/7tuVP+8blf/uWtU&#10;/7VnUf+zZU//tmZP/7lnUf++bFT/v21V/75sVP+4Zk7/uGZO/7hoUf+3Z1D/tGZQ/7dpU/+4alT/&#10;tmlV/7RnU/+2aFL/uGpU/7lrVP+7bVb/wnJb/8JyW/+8blf/uGpU/7ZoUv+3aVP/t2pW/71xWv/A&#10;dF3/wnZf/7lvVv+3b1b/unJZ/750W//Bd17/xXti/8V7Yv+/dVz/u3FY/7xyWf+7cVj/vXJb/790&#10;Xf/AdV7/vnNc/7tzW/+8dFz/wXlh/8F5YP++dl3/wntf/8Z/Y//FfmD/xn9h/8eAYv/CfWD/vHlc&#10;/716X/+9el//vntg/754X//AeGD/w3tj/8d8Zf+6b1j/tmtU/7twWf/Bdl//xntk/8l9Zv/IfGT/&#10;w3df/8d6YP/He2P/w3df/8Z8Y//De2L/w3ti/8F5YP/DfWP/xX1k/8J6Yf+/d17/v3Vc/8R4YP/I&#10;fGT/xXlh/8N3X/+/c1z/uW1W/75xXf/FemX/x3xl/8Z+Zv/IgGf/xHxj/8N7Yv/Hf2b/x39m/8h+&#10;Zf/Jf2b/yX1l/8Z6Yv/FeWH/x31k/8R9Yf/Ef2L/wH1g/798X/+8eV7/v3lf/795X//Be2H/yIBn&#10;/8mBaP/De2L/wXlg/8J6Yf/DfmH/xH9i/8R/Yv/CfWD/w35h/8R/Yv/CfWD/v3pd/714W/++eF7/&#10;v3lf/8J9YP/GgWT/wn1g/7t1W/+0blT/uXNZ/7p0Wv+3cVf/uHJZ/7p0W/+2c1n/tXJY/7p3Xf+7&#10;dVz/u3Vc/7t1XP+7c1v/tW1V/7NrUv+1bVT/uXFY/7VvVv+vbFL/sW9V/7RyWP+ycFb/sW9V/7Nx&#10;V/+xb1X/r21T/69tU/+xb1f/s3Na/7JyV/+wc1f/sXRY/7N6X/+yeV7/rnhe/654Xv+odFz/p3Nb&#10;/6ZyWv+odFz/qHVa/6l2W/+seV7/q3hd/6l2W/+kclf/mGlP/9Gliv/xyKz/vJJ5/5ZtV/+Yclv/&#10;mHRe/5h0Xv+admD/mnRf/5lzXv+Zc17/nnVh/551Yf+ec2D/n3Jd/55vW/+idF3/o3Ve/6N2X/+i&#10;dWD/nXJf/5twXf+ab17/mG1c/5htXP+YbVr/lGdS/5NmUf+XaFT/mGhS/5pnUv+caFP/lGBL/5Jb&#10;R/+TXEj/kFlF/5BZRf+SW0f/kFlF/45XQ/+RWkb/kltH/5FaRv+QWUX/kVpG/5JaSf+QWEf/klpJ&#10;/5JaSf+SWkn/klpJ/5NbSv+SWUb/lVxJ/5ZdSv+WXUr/kllG/5BXRP+RWET/kllF/5NZRf+TWUX/&#10;lFpG/5ZcSP+WXEj/llxI/5VbR/+WXEj/mV9L/5lgTP+bYk7/mWBM/5xjT/+bYk7/mF9L/5deSv+V&#10;XEj/lVxI/5deSv+VXkn/k1xH/5BZRf+WX0r/ll9K/5ZdSf+WXUn/lFxF/5JZRf+UW0f/k1xH/41Z&#10;RP+NWUT/jVlE/4pXQv+JVUD/h1M+/4hUP/+HVEH/iFVC/4dUQf+DUz//g1RC/4NUQv+BUkD/flE+&#10;/4BTQP+AU0D/gVJA/4FSQP9+UT7/flBA/wABAP8AAQD/AAEA/wABAP8AAQD//P/q//z/6v/+/+r/&#10;/f/n//3/4//9/+P//P3e//z93v/7/N3//Pvd//z73f/6+dr/+vna//v62//9/N7//P/i//7/4P/+&#10;/+D//fzd//f1zv/18sX/9fHE//fwxP/17sL/+/LH//vyx//06bz/9eq9//jrvv/57L//+um7//jn&#10;uf/04rD/9+Ox//fhsP/34a//9t+t//nisP/75LL/9typ//DWo//v06H/89Wj//PVo//tzZz/68qX&#10;/+bFkv/mwpD/4buK/+K6h//dtYL/3bWC/921hP/bs4L/3rSE/+G1hv/fsIL/3q6A/9qqfP/Zpnn/&#10;16R1/9Ofb//QnGr/0J5r/9imc//Uom//zZpr/8qXaP/Kl2j/z5xt/+Gtff/msoD/059t/8yYZv/L&#10;l2X/zJpn/9Cea//Qnmn/1KJt/9ajbv/VoGz/0p1n/9SbZv/Yn2r/1p5r/9SaaP/Rl2X/z5Vl/82T&#10;Y//KkGD/0Zdn/8qSY//Fj2H/x5Fj/8OPYP/Hk2T/zJhp/8eTZP/HkWP/yJJk/8qRZP/Mk2b/yI9i&#10;/8aNYv/EjmL/xpBi/8SOYP/GkGL/xpJi/8eRYv/FkF7/xI9d/8WNXP/Fi1v/xIpc/8WLXf/Eilz/&#10;xYtd/8aMXv/HjV//xoxe/8SKXP/Eilz/xIdb/8eIXf/Fhlv/yIle/8yNYv/Ki2D/yIle/8uMYf/J&#10;il7/xYZa/8KDV//Fhlr/yYpe/8mKXv/Jil7/yYpe/8mMX//Mj2L/yo1e/8iLXP/Hilv/xYtb/8aM&#10;XP/HjV//yIte/8iLXv/Jil7/w4RY/8SFWf/IiFz/yope/8mJW//Li13/zIxe/8iIWv/IiFr/yYlb&#10;/8uNXv/Ii1z/xIpc/8OJW//CiFr/wYdZ/8KIWv/GiVz/yIld/8aHW//Fhlr/xohZ/8OFVv/Fh1j/&#10;xohZ/8SHWP/GiVr/xYhZ/8WHWP/EhVn/woJW/8iFWv/NiVz/zIhb/8mFWP/JhVj/yoZZ/8qGWf/I&#10;hFf/yoZZ/82JXP/Khln/x4BU/8V+Uv/IgVX/yYJW/8mAU//If1L/yH9S/8eDVv/HgFT/xn9V/8iB&#10;V//HgFb/wntR/8N6Uf/Ee1L/wnlQ/8V6U//FelP/wnRQ/8FzT//Ack7/w3VR/8d7V//He1f/w3lU&#10;/8V7Vv/GfFf/xnxX/8V5Vf/BdVH/vnJQ/8J2VP/EeFb/xnpY/8d9Wv/GfFn/xHtY/8B6WP+9d1X/&#10;u3dU/715Vv/Df1z/vHhV/7t2Vf++eFf/vHZV/7x2Vf/BeFj/x35b/8V8Wf/Ee1j/xXxZ/8Z9Wv/E&#10;e1j/w3hY/8N4WP/Cdlb/wnVX/8N2WP/FeFr/xnlb/8V4Wv/FeFr/xXha/7ptT/+zZkj/tWhM/7ht&#10;UP+3akz/tGlK/7hrTf+3akz/s2ZI/7VoSv+3akz/u2xO/7xtT/+7bE7/vGtO/7xrTv+7ak3/vGtQ&#10;/71sUf+9bVT/u2tS/7hoT/+1ZUz/s2NM/7ZmTf+6alH/u2tS/7xsU/+5aVD/umpR/71tVP+8bFP/&#10;vGxR/7hrUf+1aE7/smVL/7BkTf+5bVb/vnJb/75wWf+6bFX/uGpT/7dqUP+0Z03/smVL/7dqUP+4&#10;alP/t2lS/7VnUf+0Zk//s2VO/7dnUP++blX/vm5V/8BwV/+8bFP/uWlS/7dpUv+3aVL/tWhU/7ls&#10;WP+6bVn/uGtX/65hTf+xY03/tWdR/7VnUf+8blj/wHJc/7xuWP+4alT/tGZQ/7NlT/+0ZlD/t2lT&#10;/7ptWf+9cFz/vXFa/7RpUv+0aVL/tGlS/7ZrVP+6b1j/v3Rd/8J4X//Bd17/vXNa/7xyWf+8cln/&#10;vHJZ/791XP/Bdl//vHRc/7pyWv+6clr/vXVd/8B4YP+/d17/wXlg/8N7Yv/EfWH/yIFl/8eCZf/G&#10;gWT/wH1g/8B9Yv/AfWL/v3xh/754X//AeGD/xX1l/8F5Yf+yalL/smpS/7lxWf/CemL/xn5m/8h9&#10;Zv/JfWb/xnpi/8h8ZP/IfGT/wXVd/791XP/BeWD/x39m/8N7Yv/Be2H/w3ti/8J6Yf+7c1r/uG5V&#10;/71zWv/IfGT/yHxk/8N3YP++clv/um5X/7lsWP/AdV7/xHli/793X//CemH/xHxj/8N9Y/++dl3/&#10;u3Na/750W//Bd17/xnpi/8V5Yf/JfWX/zIJn/8aBZP/FgGP/wn9i/8F+Yf+8eV7/v3lf/754Xv++&#10;eF//xHxj/8R+ZP/AemD/wXth/8J8Yv/CfWD/wXxf/796Xf+7dln/vnlc/796Xf/Ae17/w35h/8V/&#10;Zf/AemD/v3lf/8J8Yv/EfmT/wXxf/754Xv+9d13/vXdd/7x2XP+6dFr/tXJX/7h1W/+6d13/undd&#10;/7h1W/+yb1X/t3FY/7t1XP+6dFv/smxT/69pUP+ybFP/tnBW/7lzWv+0cVf/tHFX/7RyWP+wblT/&#10;rWtR/7FvVf+xb1X/sG5U/7BuVv+zcVn/s3Na/6xuVf+oalH/qW1T/7B3XP+td13/rnhe/657YP+o&#10;dFz/pXFZ/6ZyWv+nc1v/pHBY/6d0Wf+qd1z/q3hd/6h2W/+mdFv/mGlP/86ih//yya3/vpR7/5Nq&#10;VP+Zc1z/m3Vg/5h0Xv+Zc17/mnRf/5p0X/+adF//n3Zi/592Yv+ec2D/nHFe/5tuWf+ecVz/oHNc&#10;/6J1YP+dcl//nHFe/5pvXP+ab17/mG1c/5htXP+YbVz/kWZT/5JlUP+UZ1L/lGZP/5lmUf+aZlH/&#10;lWFM/5RdSf+RWkb/j1hE/49YRP+SW0f/kFlF/45XQ/+QWUX/j1hE/45XQ/+JUj7/jFVB/5FZSP+O&#10;VkX/kFhH/5FZSP+SWkn/klpJ/5RcS/+RWEX/lFtI/5ZdSv+YXUv/k1hG/5NZRf+UWkb/k1lF/5FX&#10;Q/+RV0P/k1lF/5ZcSP+UWkb/lFpG/5NZRf+SWUX/lVxI/5hfS/+WX0r/ll9K/5dgS/+VXkn/lV5J&#10;/5hhTP+VXkn/k1pG/5RbR/+UW0f/lFtH/5RbR/+bYk7/m2JO/5deSv+XXkr/lFtH/5FYRP+UXUj/&#10;kltG/41ZRP+NWUT/jVlE/4tYQ/+HVD//hlM+/4dUP/+HVEH/h1RB/4dUQf+EVED/g1RC/4JTQf+A&#10;UT//flE+/4FUQf+DVUX/gVND/4BSQv9/UUH/flBA/wABAP8AAQD/AAEA/wABAP8AAQD//v/q//z/&#10;6v/+/+r//f/n//3/5f/9/+X//P/i//r94P/7/N3//P3e//z93v/7+tz/+vna//r52v/8+93//v/g&#10;//7/4P/+/+D//fzd//f1zv/49cr/+vXL//j0x//58sb//PPI//zzyP/16r3/9+y///rvwv/77sH/&#10;++q8//jnuf/04rD/+eWz//fhr//13qz/9N2r//jhrf/74a7/+N6r//bcqf/u0qD/9Nak//TWpP/w&#10;0J//7s2a/+rGlP/lwY//4buK/+O7iP/huYb/4bmG/921hP/csoL/3rSE/+G1hv/ktYf/4bKE/9qq&#10;fP/Wpnj/1aJz/9Geb//Snmz/059t/9ejcf/Snmz/zZlp/8yZav/MmGj/1aFx/+Kufv/hrHr/0Zxq&#10;/8uXZf/IlGL/zJpn/9Cea//SoG3/0aJu/9akb//Rn2r/0J1o/8+cZ//Tnmr/0Jtn/82YZv/MlGP/&#10;zJRl/86WZ//QmGn/0Zlq/8uVZv/Jk2X/ypRm/8WQZP/JlGj/z5pu/86Yav/Jk2X/yI9i/8eOYf/O&#10;k2f/zZJm/8yRZf/KkWT/ypFk/82UZ//KlGb/y5Vm/8qVY//HkmD/yJBh/8aOX//Eilz/w4lb/8iL&#10;Xv/JjF//y45h/8eNX//HjV//yI5g/8iOYP/JjF//xIda/8eIXf/Ki2D/y4xh/82OY//Hil7/w4Za&#10;/8eKXv/LjmH/xolc/8OGWf/Hil3/yIte/8eKXf/Hil3/yIte/8iLXv/KjV7/yItc/8KIWP/Ijl7/&#10;xoxc/8aMXP/HjV//x4pd/8WIW//FiFz/xYZb/8iJXv/Jil//zI1h/8uMYP/MjWH/zI5f/8qMXf/H&#10;iVr/yIpb/8uNXv/Hilv/xIpc/8SKXP/Eilz/w4hc/8qNYf/LjmH/yIld/8eHW//JiV3/yYld/8WH&#10;WP/HiVr/yIpb/8aIWf/Iilv/yIpb/8eHW//Ghlr/yIVa/8uHWv/Oil3/zYlc/8qGWf/Nhlj/y4da&#10;/8uHWv/JhVj/y4da/82GWv/Oh13/zodd/8qDV//IgVX/yoFW/8qAU//KgFP/yoFU/8uEWP/IgVX/&#10;yIFX/8iBV//Hf1f/yH5X/8Z8Vf/GfFX/xHpT/8V6U//FelP/wnRO/8FzTf/Bc0//wnZS/8Z6Vv/H&#10;e1f/xXtU/8V7VP/IfVb/yX1Z/8V5Vf/CdlL/wnRQ/8JzUv/Dd1X/w3dV/8V7WP/GfFn/xnxZ/8V8&#10;Wf/Aelj/v3lX/795V/+/e1j/u3ZV/7p1VP+9d1b/vHZV/712WP/CfFv/x4Fg/8V8XP/CeVn/wnlW&#10;/8V6Wv/Felr/xXpa/8R4WP/BdFb/vnFT/7xvUf++c1T/xXpb/8d8Xf/EeVr/yH1e/790Vf+8cVT/&#10;vnNW/7pvUv+1akv/s2hJ/7NoSf+0aUr/smdI/7dsTf+4a03/uGtN/7pqT/+6ak//u2pP/7loTf+4&#10;Z0z/vGtQ/7pqUf+6alH/umpT/7lpUv+2Zk//s2JN/7ZlUP+6alP/wHBX/75xV/+5bFL/um1T/7tu&#10;VP+7blL/v29U/79yWP+5bFL/tmlP/7ZoUf+6bFX/wHJb/7ttVv+yZE3/s2NM/7dnTv+5aVD/tGdN&#10;/7lsUv+6bFX/uGpT/7NnUP+0aFH/tGhR/7hqU/++cVf/v3JY/79yWP++cFn/uGpT/7drVP+7blr/&#10;vnFd/7xvW/+6bVn/tmlV/7BjT/+yZVH/tWdR/7ZoUf+9b1j/wHJb/79xW/+4a1f/tmlV/7RnU/+z&#10;ZlL/tmhS/7lrVf+8blj/vXBc/7drVP+3a1T/uG1W/7ZrVP+6b1j/vXJb/790Xf+/dF3/unBX/7tx&#10;WP+7cVj/uG5V/7x0W//CemH/wHhf/711Xf+8dFz/vXVd/793X//BeWD/wnph/8J6Yf+/el3/wHte&#10;/8R/Yv/Gg2b/w4Bl/8F+Y/+9el//u3Vc/7tzW/+/d1//xX1l/8V9Zf+2blb/uXFZ/7x0XP/FfWX/&#10;y4Nr/8Z+Zv/Ge2T/xHhh/8Z6Yv/He2P/v3Nb/750W//CemH/w3tj/793Xv+9dV3/wnpi/8F5Yf+6&#10;clr/uG5V/7luV//CeF//yHxk/8N3YP/Cdl//wnZf/75yW//Dd1//wXde/750W/+9dVz/w3ti/8N7&#10;Yv+7dVv/unJZ/7tzWv+9dVz/wHZd/8J4X//IfmX/xn9j/8J9YP/CfWD/w4Bj/8SBZP/AfWL/wnxi&#10;/795X/+8dl3/v3lg/7t1XP+2cFb/wHpg/8J8Yv++eF7/vHVZ/712Wv+6c1f/uHFV/7t1W//Be2H/&#10;xH5k/8aAZv/Be2H/wXth/8aAZv/JgWj/wnph/8B4X//AemD/vHZc/7t4Xf+7eF7/undc/7h3W/+6&#10;eV3/vHtf/7l4XP+yb1T/tHFX/7p3Xf+6d13/s3BW/69sUv+yb1X/tXJY/7h1Wv+3dFn/sm9V/7Fu&#10;VP+vbVP/r21V/7VzW/+2dFz/tHJa/7NzWv+0dFv/tnZd/69xWP+obFL/qGxS/6lzWf+pcVb/rXdd&#10;/698Yf+odVr/p3RZ/6VxWf+jcVj/oW9W/6RwWP+mdFv/qXde/6h2Xf+kdVv/mGlP/82hhv/0yrH/&#10;vpR7/5JpU/+bcl7/m3Vg/5lzXv+Ycl3/mHJb/5pxXf+bclz/n3Zg/510YP+cc13/nHFe/5pvXP+c&#10;cV7/nHFe/5twXf+dcl//nnNg/510Yv+ab17/mG1c/5luXf+Zbl3/lGlW/5BlUv+VaFH/lmhR/5pn&#10;Uv+XZE//lGBL/5NfSv+PW0b/j1tG/5BcR/+RXUj/j1tG/45XQ/+OV0P/j1hE/49YRP+OVUL/j1ZD&#10;/5FZSP+PV0b/ilVD/4xXRf+PWkj/kVlI/5JbR/+RWEX/kVhF/5RZR/+VWkj/lVpI/5VaSP+XWkf/&#10;l1pH/5FWRP+RVkT/lFlH/5VcSf+VXEn/lFtI/5NaR/+SW0f/lV5J/5ZfS/+WX0v/mGFN/5tkUP+W&#10;X0v/lV5K/5hhTP+XYEv/l15K/5ZdSf+UW0f/lFtH/5ZdSf+ZYEz/m2JO/5deSv+VXkn/l2BL/5Ve&#10;Sf+WX0v/kltH/45aRf+NWUT/ilZB/4lWQf+GUz7/hlM+/4ZTPv+HVEH/iFVC/4dUQf+EVED/hFNC&#10;/4RTQv+DVEL/glNB/4FUQf+DVkP/g1VF/4JURP+AUkL/flBA/wABAP8AAQD/AAEA/wABAP8AAQD/&#10;/P/p//7/6v/+/+r//f/n//z/5P/9/+X//P/i//r94P/7/N3//P3e//z93v/7+tz/+vna//r52v/7&#10;+tz///7g//z/4v/9/t//+/rb//r40v/8+dD//PfN//n0yv/58sb/+vHG//jvxP/16r3/+O3A//3y&#10;xf/77sH/+Ou+//Xktv/z4a//9eGv//Tdq//y26f/8dqm//bcqf/23Kn/9typ//fbqf/y1KL/8tSi&#10;//PTov/wz5z/6ciV/+nFk//mwI//472M/+O7iv/ju4r/4bmI/962hf/csoL/3rSE/+G3h//htYj/&#10;4bKG/9ipe//Vpnj/1KR2/9Ogcf/Rnm//0qBt/9Whb//Snm7/zppq/86aav/Pm2v/1qJy/92neP/X&#10;oXL/zZdo/8eTYf/EkF7/zZto/9Cea//SonH/1aV0/9Kicf/PoGz/0J5p/8+dav/Nm2j/zJhm/8qW&#10;Zv/LlWb/y5Vn/82Xaf/Rm23/zZdo/82XaP/Nl2n/zZdp/8WRYv/Hkmb/ypVp/86Yav/KkWT/xYxf&#10;/8eMYP/OkWX/zZJm/86TZ//QlWn/z5Ro/82UZ//Lk2T/zpZn/82VZP/Lk2L/ypJh/8mPYf/Fi13/&#10;xIda/8WIW//Ki1//yYxf/8mMXf/KkGD/ypBg/8uRYf/Mj2D/xYhZ/8aHW//Ki2D/y4xh/8yNYv/G&#10;iV3/xYhc/8eKXv/NkGP/yYxf/8iLXv/Mj2L/yYxf/8iLXv/JjF//yYxf/8eKXf/Hilv/w4lZ/8KI&#10;WP/KkGD/xIpa/8WLW//GjF7/xolc/8SHW//Eh1v/xYZb/8WGW//IiV7/zI1i/8uMYP/Ki1//yYpe&#10;/8mKXv/IiV3/yotf/8qLX//GiVz/xIpc/8SKXP/Fi13/xIpc/8uOYv/LjmL/yIld/8mJXf/Kil7/&#10;yYld/8mJW//KjF3/yoxd/8iKW//KjF3/yIpb/8aGWv/Jhlv/y4da/8uHWv/MiFv/y4da/8yFV//P&#10;iFr/z4ha/82GWP/MhVn/zYZa/8yFWf/Nhlz/zYZc/8mCWP/HgFT/yoFW/8qAU//LgVT/y4FU/8qD&#10;V//HgFb/xX5U/8d9Vv/HfVj/y4Fc/8l/Wv/HfVb/yH1W/8V6U//DeFH/wndQ/8F2T//Bdk//w3hR&#10;/8R6U//Jf1j/x31W/8N5Uv/HfVb/x31Y/8R4VP/CdlL/wHRQ/8F1Uf/EeFT/w3dT/8N3U//DeVT/&#10;xXtW/8V8Wf/Delf/wXtZ/8B6WP++eFf/vHZV/7x2Vf+8dVf/unNV/7x1V//AeVv/wntd/794Wv/A&#10;d1f/wHdX/8J3V//Cd1f/w3hY/8F2V//Bdlf/u3BR/7VqTf+7cVb/w3le/8B2W/+9c1j/v3Va/7tw&#10;U/+8cVT/wHVY/7pvUv+xZkn/sGVG/7RpSv+6b1D/uG1O/7luT/+0aUr/tWhM/7VoTP+4aE3/uWlO&#10;/7hnTP+4Zk7/u2lR/7pqUf+6alP/u2tU/7loU/+5aFP/t2ZR/7hnUv+7a1T/vW9Y/7ttVv+2aU//&#10;t2pQ/7dqUP+4a1H/vW1U/8BwV/+7a1L/uGhP/7dnUP+7a1T/wXFa/7psVf+wYkv/sWFK/7ZmTf+6&#10;alH/tmlP/7ptU/+9b1j/uWtU/7RoUf+1aVL/t2tU/7puV/+/c1z/v3Nc/7xwWf+5bVb/tWhU/7Zp&#10;Vf+8b1v/wXRg/71wXP+4a1f/tGdT/7RnU/+3aVL/tmhR/7dpUv+9b1j/vnBZ/8ByW/+6bVn/uGtX&#10;/7ZpVf+0ZlD/tWdR/7hqVP+8blj/wXNd/7ptWf+5bFj/uWxY/7ZrVv+8cVz/vnNe/71yXf++c1z/&#10;t2xV/7VrUv+za1L/smpR/7x0W//De2L/w3tj/793X/+/d1//wHhg/793X//BeWD/wnph/8F5YP++&#10;eF7/v3pd/8J8Yv/EgWb/w4Bl/8J8Yv+9d17/t3FY/7dvV/++dl7/xX1l/8V9ZP+8dFv/v3de/754&#10;Xv/EfmX/y4Nr/8F5Yf+9clv/vHBZ/79zXP/BdV3/vnJa/75zXP/AeGD/v3df/7tzW/+4cFj/vnZe&#10;/752Xv+9clv/um9Y/7pvWP/Fe2L/yX1l/8N3YP/EeGD/xXlh/8R4YP/FeWH/v3Vc/7txWP+6cln/&#10;wXlg/8J6Yf/AemD/v3de/752Xf++dl3/vnZd/8N5YP/DeWD/v3de/7t1W/++eF7/wX5h/8SBZP/C&#10;f2T/xH5k/8N9Y/+8dlz/u3Vc/7VvVv+0blX/v3lg/8F7Yf+8dFv/unNX/712Wv+8dVn/uHBX/7x0&#10;W//Be2L/wnxj/8J8Y/+/eWD/wXti/8mDaf/Lg2r/wHhf/711XP++eF7/unRa/7h1Wv+7eV//vHpg&#10;/7x6YP+7eV//t3Za/7RyWP+xb1X/s3FX/7l2XP+5dlz/tHFX/7NwVv+0cVf/tXJY/7p3XP+4dVr/&#10;sW5U/61qUP+ua1H/r21V/7Z0XP+2dFz/tHJa/7R0W/+ycln/tHZd/7J0W/+qblT/p2tR/6dxV/+m&#10;blP/qnJX/693XP+rdVv/qHVa/6VxWf+hb1b/oW9W/6JwV/+kcln/p3Vc/6JzWf+fcFb/mGpQ/82h&#10;hv/4zLP/wJZ9/5RqUv+Zblv/m3Je/5xzX/+acVv/mXBa/5lwWv+acVv/nXRe/5lwWv+Xblj/mXBa&#10;/5lwXP+bcl7/mnFd/5lwXP+cc1//nnVj/551Y/+ZcF7/l25c/5duXP+YbVz/lmtY/5NoVf+XalP/&#10;l2lS/5hoUv+WY07/k2BL/5JfSv+PXEf/kF1I/49cR/+QXEf/j1tG/4pWQf+LVED/jVZC/5BZRf+R&#10;WEX/kFdE/5BYR/+QWEf/i1NC/4tWRP+OWUf/kVpG/5BZRf+TWkf/kFdE/5FYRf+UWUf/lVpI/5Va&#10;SP+TWEb/kldF/5JXRf+TWEb/k1pH/5RbSP+UXUn/lF1J/5NcSP+RXUj/kV1I/5FdSP+VXkr/mWJO&#10;/51mUv+YYU3/ll9L/5ZfSv+WX0r/mGFM/5lgTP+UW0f/k1pG/5deSv+YX0v/lV5J/5NcR/+SW0b/&#10;ll9L/5ZfS/+TX0r/j1tG/41ZRP+KVkH/iVVA/4dUP/+GUz7/h1Q//4ZTPv+IVUL/iVZD/4ZTQP+D&#10;UD3/glI+/4NTP/+EVED/g1RC/4FSQP+BVEH/gVRB/4BSQv+BU0P/flBA/wABAP8AAQD/AAEA/wAB&#10;AP8AAQD//P/q//z/6v/+/+r//v/q//z/5P/9/+X//P/k//v+4f/7/N3/+v3g//v83f/8+93/+/rc&#10;//r52//7+tz//v3f//793//8+93/+/rb//v41f/8+dD/+/bM//jzyf/278P/9+7D//Xqvf/06bz/&#10;+e7B//3yxf/88cP/9uq6//Xktv/z4a//8d2r//fgrv/03an/8til//HXpP/126j/9Nmk//DVoP/w&#10;0qD/8NCf/+3NnP/sy5j/5MOQ/+bCkP/mwI//5L6N/+W9jP/lvYz/4rqJ/+C2hv/ds4P/3LGE/+G1&#10;iP/fs4b/2q6B/9Soe//Spnf/0aJ0/8yebf/PoXD/0KBw/82db//Pn3H/zZ1v/82db//RnnH/0p9y&#10;/9Gecf/MmGj/xZFh/8GNXf/Cjl7/0J1u/9Shcv/Wo3T/16d3/9amdv/To3L/zp5t/8qaaf/JmWn/&#10;ypdo/8uYa//LmGv/z5ts/8+bbP/NmWr/y5do/8uXZ//LlWb/ypRl/8eRY//HkWP/xpBi/8qRZP/R&#10;lmr/0Zdp/9KYav/IjmD/yI5g/82SZv/PlGj/z5Ro/8yRZf/Jj2H/x49g/8mRYv/IkGH/ypBi/8iO&#10;YP/Eilz/xolc/8qLX//Jil7/y4xg/8mMX//LjmH/zI9i/82QY//JjF3/xolc/8mKXv/Hil3/xolc&#10;/8aJXP/FiFz/xYhc/8aJXf/JjF//zI9i/8yPYv/NkGP/yYxf/8mMX//LjmH/yIte/8iLXv/GjF7/&#10;xIpc/8WLXf/IjmD/xIpc/8OJW//Eilz/w4lb/8WKXv/EiV3/xYpe/8SJXf/EiV3/w4hc/8SJXf/F&#10;il7/xold/8WLXf/DiVv/xIpc/8WLXf/Fi13/xYtd/8WLXf/Eilz/xIpc/8iLXv/Ki1//yotf/8qL&#10;X//Li1//yotf/8eJWv/HiVr/yopc/8mJW//Kilz/y4td/8qKXP/LiFv/zYpf/86KXf/Nhlj/yYVY&#10;/8yFV//PiFr/zYlc/86FWP/Nhlr/zYZa/8uEWP/Kg1n/yoNZ/8qDWf/Kg1n/yIFX/8h/VP/If1T/&#10;yH9U/8h/Vv/HflX/xXpT/8N4Uf/Ge1T/zIBc/8yBWv/Jflf/xnxV/8Z8Vf/Jf1j/yH5X/8qAWf/I&#10;flf/w3lS/8Z8Vf/Kglr/x39X/8F5Uf/CelT/w3tV/8J6VP+/d1H/wHZR/8l/Wv/Mgl3/yX9a/8h+&#10;Wf/EelX/xXtW/8d/Wf/Hflv/xXxZ/8F7Wv+/eVj/vHZV/7x1V/+4c1T/uHNU/7l0Vf+8d1j/vHVX&#10;/712WP/AeVv/wXpc/8F3Wv/Bd1r/wXZX/790V/+3bE//tmtO/7NpTv+7cVb/wXdc/7txVv+7cVb/&#10;wXdc/8B1WP+6b1L/u3BT/7pvUv+3bE//uG1Q/7xxVP/EeVr/v3RV/7luUf+zaEv/s2dP/7ZpT/+2&#10;aU//tGdN/7dnTv+5aVD/uWlQ/71tVP+9bVb/vGxV/7ppVP+7alX/u2pV/7ppVP+4alP/uWtU/7tt&#10;Vv+0aFD/smVL/7RnTf+0Z03/t2pQ/7pqU/+5aVL/tWVO/7RjTv+4Z1L/vWxX/7tqVf+2ZVD/tGNO&#10;/7VlTv+3Z1D/t2lS/7psVf+9b1j/vG5X/7VoVP+2aVX/t2pW/7ptWf/Ac1//vXBc/7dqVv+0Z1P/&#10;s2ZS/7VoVP+5bFj/vXBc/71wXP+6bVn/t2tU/7psVf+9b1j/vW9Y/75wWf+5a1T/tWdQ/7VnUP++&#10;cFr/vnBa/7hqVP+zZU//s2VP/7hqVP++cFr/wHJc/7tuWv+3alb/uGtX/7pvWv/Cd2L/wndi/75z&#10;Xv+8dF7/uXFZ/7dsVf+yZ1D/tWpT/75zXP/Cd2D/wndg/8J3YP/EeWL/wnpi/793X//BeWH/wXlg&#10;/8F7Yf/CfGL/w31j/8N9Y//CfGL/wnxi/8F7Yv+9d17/tW9W/7hwWP/AeGD/xX1l/8F5Yf+7c1v/&#10;uXFZ/7x0W//Jf2b/yH5l/8B2Xf+6blb/um5X/8J2X/+/dF3/vnNc/8R5Yv/AeGD/vXVd/7pyWv+3&#10;b1f/vHRc/8B4YP/Bdl//vHFa/7xwWf/Dd2D/yX1l/8R4Yf/Dd1//wXde/8J4X//BeWD/vXVc/7dv&#10;Vv+5cVj/vnhe/8B6YP/Be2H/wXth/8B6YP/CfGL/wHhf/8B4X/+/d17/t3FX/7VvVf+3dFn/wH1i&#10;/8OAZf+9el//v3lf/8J8Yv+/eV//vHZc/7p0Wv+6dFr/v3lf/795X/++dl3/v3de/8F5YP+/eV//&#10;vnhe/7x2XP/AemH/wXti/716YP+5dlz/vHlf/8N9ZP/Be2L/tW9W/7NtVP+3cVj/uHJZ/7VyWP+3&#10;dVv/unhe/7p4YP+4dl7/tHJa/7NxWf+ycln/tHRb/7FxWP+xcVj/s3Na/7R0W/+0clr/snBY/7Jv&#10;Vf+4dVv/tXJY/7JuV/+wblb/sW9X/7JyWf+ycln/rnBX/61vVv+tb1b/qWtS/6psU/+tb1b/q29V&#10;/69zWf+rb1X/qnBY/6xyWv+nbVX/pWtT/6dxWf+kcFr/pHBa/6ZyXP+ndV7/qnhh/6Z2X/+ecFj/&#10;lGZO/8ufhv/4zLP/wph//5dtVf+YbVr/m3Bd/55zYP+dc1v/m3Jc/5pxW/+acVv/m3Jc/5lzXP+U&#10;blf/lG5X/5dxXP+Ycl3/mXNe/5lzXv+adF//m3Vi/5t1Yv+Yb13/mW5d/5htWv+YbVr/mGtW/5dq&#10;Vf+YaVX/lmdT/5hoUv+WY07/kV5J/5FeSf+RXUj/kVxK/49bRv+PW0b/kFxH/41YRv+OV0P/j1hE&#10;/49YRP+OV0P/jldD/5FZSP+RWUj/j1dG/4xXRf+OWUf/jllH/5BZRf+TW0r/kFhH/5FZSP+TWkn/&#10;k1pJ/5JZRv+RWEX/kFdE/5FYRf+SWUb/k1pH/5JbR/+TXEj/k1xI/5NcSP+RXUj/kltH/5NcSP+U&#10;XUn/m2RQ/5tkUP+YYU3/ll9L/5RdSf+UXUj/ll9K/5pjTv+WX0r/lFtH/5VeSf+VXkr/lV5K/5Jb&#10;R/+QXEf/kFxH/45bRv+OW0j/jFlE/4xXRf+MWEP/i1ZE/4tWRP+JVUD/jFdF/4dTPv+GU0D/hlNA&#10;/4VSP/+DUD3/glI+/4JSPv+DUz//glM//39QPv99UD3/flE+/35RPv+CVET/f1FB/wABAP8AAQD/&#10;AAEA/wABAP8AAQD//P/q//z/6v/8/+r//v/q//3/5f/9/+X//P/i//n83//7/uH/+v3g//r94P/8&#10;+93/+/rc//r52v/6+dr/+/rb//v62//7+tv/+/rb//z51v/9+tH/+/bM//byxf/38MT/9e2///Pr&#10;vf/06bz/+e7B//3yxf/98sT/9ei7//Tjtf/y4K7/89+s//jhrf/03an/8dek//HYov/026X/9dql&#10;//DVoP/w0p7/8dGg/+3NnP/rypf/58OR/+bCkP/nwZL/58GS/+W/kP/mvY//47qM/+C3if/es4b/&#10;3LGE/96yhf/csIP/2Kx//9Soe//Spnf/z6N0/8ygb//QonH/zZ9u/8ucbv/On3H/zZ5y/86dcv/O&#10;nXL/zp1y/82abf/Klmf/xZFh/8SQYP/Hk2P/1KBw/9Wic//VonP/1KR0/9amdf/VpXT/zp5t/8mZ&#10;aP/JmWn/yZlp/82abf/RnnH/0Z5z/8+bbP/MmGn/y5do/8qWZ//KlGb/yJJj/8mTZP/IkmP/yJBh&#10;/8uTZP/do3X/4qh6/9qgcv/HjV//xoxe/8uQZP/MkWX/ypFk/8mQY//JkGP/yI9i/8ePYP/JkWL/&#10;ypBi/8aMXv/FiFv/x4pd/8uMYP/Ki1//y4xg/8iLXv/Hil3/y45h/8uOYf/Ii17/x4pd/8iLXv/I&#10;i17/x4pd/8aJXP/FiFv/xIda/8WIW//Ii17/yotf/8uOYf/NkGP/zpFi/8yPYv/LjmH/yYxf/8iL&#10;Xv/Ii17/xYtd/8WLXf/GjF7/w4lb/8GHWf/Eilz/xoxe/8eNX//EiV3/xIld/8WKXv/EiV3/w4hc&#10;/8SJXf/EiV3/xIld/8WKXv/Eilz/xIpc/8WLXf/Fi13/xYtd/8aMXv/Hil3/xYhb/8eKXf/Jil7/&#10;yotf/8mKXv/Jil7/yotf/8iKW//IiFr/yopc/8qKXP/JiVv/yYlb/8qKXP/IiFr/zIlc/82KXf/K&#10;h1r/yIVY/8yFV//Oh1n/y4da/8yFV//Nhlr/zYZa/8uEWP/Jglb/yYJY/8eCWf/Kg1n/yIFX/8iB&#10;V//JgFf/yH9W/8h/Vv/Jflf/xntU/8N4Uf/GeFL/y31Z/8x+Wv/IfVb/xntU/8Z8Vf/KgFn/yX9Y&#10;/82DXP/OhF3/yX9Y/8Z+Vv/IgFj/x39X/8J6Uv/EfFb/xH5a/8R+Wv/EfFb/xX1X/8+HYf/QiGL/&#10;y4Nd/8mBW//Fe1b/w3tV/8iAWv/If1z/xXxZ/8N6Wv+/eVj/vHVX/7x1V/+5dFX/unVW/7x3Wv+8&#10;d1r/vnla/755Wv/Belz/wntd/8N5XP/DeVz/wXda/790Vf+1ak3/s2hL/7VqTf+4blP/vHJX/7tx&#10;Vv+9c1j/xnte/8J3Wv+7cFP/um1R/7xvU/+7cFP/vXJV/8F2Wf/HfF//wXZZ/7pvUv+0aFD/tmpS&#10;/7hsVP+4a1H/tGdN/7RnTf+4aE//umpR/75uVf+9bVb/vW1W/7trVP+6aVT/uWhT/7VnUf+2aFL/&#10;uWtU/7lrVP+zZ1D/r2JI/7JlS/+zZkz/t2pQ/7xsVf+6alP/tGNO/7JhTP+3ZlH/u2pV/7tqVf+3&#10;ZlH/tGNO/7VkT/+0Zk//uGpT/7psVf+8blf/umxV/7VnUf+0Z1P/tmlV/7ptWf/Ac1//vG9b/7dq&#10;Vv+1aFT/tWhU/7ZpVf+6bVn/vHFc/71yW/+6b1r/t2tU/7drVP+8blf/vnBZ/8FzXP+5a1T/s2VO&#10;/7NlTv++cFr/v3Fb/7lrVf+1Z1H/tmVQ/7ppVP++cFr/vnBa/7lsWP+4a1f/um1Z/71wXP/AdWD/&#10;vnNe/7xxXP+9cl3/vHFa/7xxWv+7cFn/u3BZ/75zXP+/dF3/vnNc/8B1YP/Cd2L/wXZf/7x0XP++&#10;dl7/v3df/8J6Yf/EfmT/xX9l/8N9Y//CfGP/wnxj/754X/+5c1r/tW9W/8B4Yv/EfGb/xn5o/793&#10;X/+2blb/s2tT/7xxWv/GfGP/wXde/71xWf+4bFT/vXFa/8V5Yv/Bdl//v3Rd/8N7Y//BeWH/vHRc&#10;/7tzW/+4cFj/v3df/8J6Yv/EeWL/vXJb/7twWf/Bdl//yX1m/8J4X/+/dVz/vXNa/711XP/AeF//&#10;vnZd/7ZwVv+3cVf/vnhe/8B6YP/CfGL/w31j/8N9Y//Ff2X/vXdd/7t1W/+9d13/unRa/7VvVf+7&#10;dVv/wHpg/798Yf+4dVr/vHZc/8B6YP/AemD/v3lf/795X/++eF7/wHpg/8F5YP/AeF//wXlg/8N7&#10;Yv/BeWD/vXdd/7t1W/++eF//wXti/795YP+8dl3/wHph/8B9Y/+7eF7/s21U/7FuVP+3cVj/uHJZ&#10;/7RxV/+0cVf/sW9V/7JwWP+2dFz/uHZe/7V1XP+5eWD/uXlg/7NzWv+xcVj/tHRb/7Z2Xf+4dl7/&#10;s3FZ/7BuVP+0cFn/tnJb/7NvWP+ycFj/s3FZ/7NzWv+xcVj/rG5V/6xuVf+sblX/qGpR/6psU/+u&#10;cFf/sHJZ/7FzWv+uclj/q29V/6puVP+jaVH/o2tU/6ZwWP+ncVn/pXFb/6ZyXP+ndV7/qHZf/6V1&#10;Xv+cblb/kWNL/82hiP/2yrH/w5Z//5ptVv+bbln/nXBb/5xxXv+dc1v/nHJa/5pxW/+acVv/mXNc&#10;/5lzXP+Ublf/lG5X/5ZyXP+VcVv/lnJc/5ZyXP+adF//mXNe/5lzYP+ZcFz/mW5b/5luW/+ab1z/&#10;mWxX/5dqVf+YaVX/l2hU/5dnU/+VYk//kV5L/5JfTP+SXUv/kFtJ/45ZR/+PW0b/kFxH/45aRf+M&#10;WEP/jFhD/4pWQf+MV0X/jldD/5BZRf+RWkb/j1hE/4xYQ/+OWkX/jVhG/4xYQ/+TW0r/kVlI/5FZ&#10;SP+SWkn/klpJ/5JaSf+RWkb/jldD/5BZRf+RWkb/kVpG/5FaRv+SW0f/kltH/5JbR/+RWkb/kVpG&#10;/5JbR/+VXkn/mmNO/5pjTv+YYU3/ll9K/5VeSf+UXUj/lV5J/5hhTP+YYUz/ll1J/5VeSv+WX0v/&#10;lF1J/5NcSP+SXkn/j1pI/4xZRv+MWUb/jFlG/4xXRf+NWUT/jFdF/4xXRf+LVkT/ilVD/4dSQP+G&#10;UT//hVI//4ZTQP+EUT7/glI+/4JSPv+CUj7/gFE9/4BRP/+AUT//flE+/35RPv+BU0P/fE4+/wAB&#10;AP8AAQD/AAEA/wABAP8AAQD//P/q//z/6v/8/+r//v/q//3/5//9/+X/+/7h//n83//8/+L/+v3g&#10;//r94P/8+93/+/rc//n42f/5+Nn/+PfY//n51//6+dr//frb//361//8+dD/+vXL//byxf/58sb/&#10;9e2///Prvf/26sD/+O3A//3yxf/+88X/9+q9//Tjtf/w3qz/9OCt//vksP/03an/8dii//HYov/0&#10;2aT/9Nmi//PVn//z1aH/89Og/+7Nmv/qyZb/58OR/+bCkP/pw5T/68WW/+rElf/pwJL/5byO/+G4&#10;iv/es4b/3LCD/9ywg//ZrYD/1qp9/9Soe//Spnf/zqJz/82hcP/NoXD/y51s/8mabP/NnnL/zp9z&#10;/82ecv/NnnL/zZxx/8qZbv/Jlmn/xpJi/8eTY//NmWn/1aFx/9Wic//UoXL/0KBw/9WldP/To3L/&#10;zZ1s/8mZaP/ImGj/zJlq/86bbv/VonX/0p90/8+bbP/MmGn/ypZn/8qWZ//Jk2X/yJJj/8yWZ//M&#10;lGX/ypJj/9CYaf/orn7/8beH/+Gnd//GjF7/xYtd/8iNYf/Ij2L/x45h/8mQY//OlWj/zpVo/8yU&#10;Zf/QmGn/z5Vn/8eNX//FiFv/xolc/8uMYf/MjWL/y45i/8eKXv/GiV3/yYxg/8mMYP/JjGD/x4pd&#10;/8eKXf/Ii17/x4pd/8eKXf/GiVz/xIda/8WIW//Hil3/yYpe/8mMXf/NkGH/0ZRl/82QYf/KjV7/&#10;yYxd/8eKXf/Ii17/xoxe/8SKXP/Fi13/xIpc/8OJW//Eilz/xoxe/8iOYP/DiVv/w4lb/8SJXf/D&#10;iFz/w4hc/8SJXf/EiV3/w4hc/8WKXv/Eilz/w4lb/8SKXP/Eilz/xola/8iLXP/Ii1z/xYhZ/8WI&#10;Wf/Hil3/yYpe/8mKXv/KjF3/y41e/8uNXv/JiVv/zIpa/82LW//JiVv/yIha/8mJW//JiVv/yYlb&#10;/8qKXP/Kh1r/yIVY/8yFV//Nhlj/y4da/8iEV//JhVj/y4da/8yFWf/Jglb/yoNZ/8iDWv/Ig1r/&#10;yIFX/8iBV//HgFb/x35V/8h/Vv/Jflf/yH1W/8d5U//GeFL/x3lT/8l7V//HfFX/x3xV/8Z8Vf/I&#10;flf/yX9Y/8uBWv/PhV7/zoRd/8Z+Vv/Gflj/x39Z/8R+Wv/LhWH/y4Vh/8mDX//HgV3/x4Fd/9CI&#10;Yv/Ph2H/yoJc/8d/Wf/EfFb/w3tV/8d/Wf/If1z/xXxZ/8R7WP/BeFj/vXZY/7x1V/+6dVb/vXhb&#10;/796Xf++eVz/wHtc/8B7XP/Belz/wHlb/8F6XP/Fe17/w3lc/8B1Vv+1akv/s2hJ/7dsT/+3bVL/&#10;uW9U/7txVv++dFn/xnte/8J3Wv+7cFP/uWxQ/7xvU/++c1b/wXZZ/8V6Xf/IfWD/wXZZ/7puVv+2&#10;alL/um5W/7xwWP+7blT/tmlP/7VoTv+0Z03/uWxS/7tuVP+5a1T/uWtU/7lrVP+3aVP/t2ZR/7Jk&#10;Tv+1Z1H/uWtU/7hqU/+0Zk//r2JI/7NmTP+0Z03/uGtR/7ttVv+6alP/tWRP/7NiTf+1ZE//umlU&#10;/71sV/+4Z1L/tWRP/7ZlUP+1Z1H/uWtV/7psVv+5a1X/tmhS/7RmUP+zZU//tWdR/7psVv+9cFz/&#10;um1Z/7ZpVf+0Z1P/tWhU/7lsWP+7cFv/u3Bb/7twWf+6b1j/tWpT/7VpUv+4bFX/vG5X/8ByW/+5&#10;a1T/tGZP/7VnUP/Ab1r/wXBb/75tWP+6aVT/uWhT/7ttV/+/cVv/vG5Y/7hrV/+5bFj/vXBc/7xv&#10;W/+9cl3/uW5Z/7luWf+9cl3/vXJb/790Xf/Bdl//w3dg/8B0Xf+9cVr/u29Y/8BzX/++c17/vHFa&#10;/7xxWv+7c1v/vXVd/8F5Yf/DfWP/wnxi/8F7Yf/De2P/wXlh/711Xf+4cFj/uHBa/8V9Z//Gfmj/&#10;xX1n/752YP+za1X/tmtU/75zXP/EeGH/vnJa/7ltVv+4bFX/v3Nc/8J3YP/AdV7/wXZf/8V9Zf/B&#10;eWH/vHRc/7x0Xv+5cVn/v3df/8V9Zf/De2P/vXVd/71yW//Bdl//xXpj/8B2Xf+9c1r/u3BZ/7py&#10;Wf+/d17/vnhe/7lzWf+5c1n/u3hd/8F7Yf/DfWP/wnxi/8J8Yv/Ff2X/vHZc/7dxV/+9d13/vHZc&#10;/7ZwVv+7dVv/v3lf/754Xv+0cVb/u3Vb/8B6YP/AemD/wHpg/754Xv+/eV//wXlg/8B4X//AeF//&#10;wnph/8N7Yv/AeF//u3Vb/7lzWf+8dl3/wHph/754X/+9d17/wHph/8B9Y/+6d13/sW5U/7RxV/+4&#10;dVv/uHVb/7RxV/+zcFb/rmxU/61rU/+4dl7/u3lh/7l5YP+/f2b/v39m/7d3Xv+zc1r/tXVc/7d3&#10;Xv+4dl7/tXNb/7FvV/+xb1f/snBY/7FvV/+zcVn/tHJa/7VzW/+ycln/rnBX/65wV/+ucFf/qmxT&#10;/6psU/+tb1b/r3FY/7FzWv+wcln/rW9W/6ZqUP+hZ1H/o2tU/6ZuV/+oclr/pHBa/6VxW/+mdF3/&#10;pXNc/6NzXf+bbVb/kWNL/8+jiv/wxq3/vJJ6/5ptVv+cb1r/nXBb/55xXP+ccV7/m3FZ/5lwWv+a&#10;cVv/mXNc/5hyW/+Ublf/lHBY/5ZyXP+VcVv/lHBa/5VxW/+YdF7/mHJd/5hyXf+ZcFz/mW5b/5pv&#10;XP+dcFv/mWxX/5hpVf+YaVX/mGlV/5VlUf+VYk//kl9M/5RfTf+SXUv/jllH/49XRv+PW0b/j1tG&#10;/49bRv+MWEP/iVVA/4lVQP+MV0X/jVlE/41ZRP+QWUX/jVlE/4xYQ/+OWkX/jFhD/4tWRP+QW0n/&#10;kVlI/45ZR/+PWkj/kVxK/5FcSv+PW0b/ilZB/41ZRP+PW0b/jlpF/5FaRv+RWkb/kVpG/5JbR/+Q&#10;WUX/kVpF/5JbRv+VXkn/mWJN/5hhTP+YX0v/ll9K/5dgS/+XXkr/ll1J/5deSv+YX0v/lVxI/5Vc&#10;Sf+WX0v/lF1J/5RdSf+TX0r/jllH/4pXRP+MWUb/jFlG/45ZR/+NWUT/jFdF/4xYQ/+MV0X/ilVD&#10;/4pVQ/+HUkD/hVI//4dUQf+GU0D/hlNA/4NTP/+CUj7/gFA8/4BRP/+BUkD/gFNA/39RQf9/UUH/&#10;e009/wABAP8AAQD/AAEA/wABAP8AAQD//P/q//z/6v/8/+r//v/q//3/5//8/+T/+/7j//n83//7&#10;/uH/+/7h//v+4f/8+93/+/rc//r52v/5+Nn/+vna//r52v/7+tv//Pvc//772P/8+dD/+PPJ//by&#10;xf/688f/9+7D//Lpvv/z6r//+O/E//vzxf/99sj/+/PE//Pnt//t3az/8eCs//vksP/z3Kj/8tmj&#10;//TZpP/y16D/9deh//XXof/01qL/9dWi/+zLmP/qyZb/5sKQ/+fDk//rxZb/68WW/+3Elv/qwZP/&#10;5byO/+G5iP/es4b/26+C/9ywg//aq3//2Kl9/9eoev/XqHr/0KFz/9Chc//PoHL/y5xu/8aabf/I&#10;nG//yZxy/8uccv/NnnT/zJ1x/8mYbf/Kl2r/x5Nj/8mVZf/Pm2v/1aJz/9Wic//ToHH/0aFx/9Wl&#10;dP/RoXD/zpts/8mWZ//Kl2j/zJlq/9Kfcv/Xo3T/059w/8yYaf/Ll2j/y5do/8qWZ//KlGb/zJZn&#10;/9Odbv/Pl2j/ypJh/9WdbP/vt4b/87uK/+Opef/GjFz/xIxd/8eOYf/GjWD/x45h/86Yav/TnW//&#10;1Z9x/9mhcv/epnf/151v/8+VZ//FiFv/xold/8mMYP/KjWH/yo1h/8eMYP/Gi1//xIld/8aLX//H&#10;jGD/yYxg/8eKXf/Ii17/x4pd/8iLXv/Ii17/xYhb/8WIW//Ii17/yYxf/82QYf/OkWL/0ZRl/86S&#10;YP/Lj13/y49d/8iLXP/JjF3/yItc/8aJWv/HjV3/zZNj/8qQYP/Eilr/xIpc/8eNX//CiFr/w4lb&#10;/8WKXv/Fil7/wodb/8OIXP/Fi13/xIpc/8aMXv/Eilz/w4lb/8OJW//Hilv/xola/8iLXP/LjV7/&#10;x4la/8eJWv/Iilv/x4pb/8iKW//Mjl//zY9g/8yOX//Ni1v/zYtb/86MXP/Ni1v/yYlb/8uLXf/L&#10;i13/yYlb/8yJXP/Kh1r/yoda/8mFWP/Khln/y4da/8qGWf/Khln/zYZa/8yFWf/LhFj/zIVZ/8yF&#10;W//Kg1n/yIFX/8iBV//HgFb/xn5W/8l/WP/KgFn/y4BZ/8V6U//FelP/xHlS/8V6U//GfFX/yX9Y&#10;/8d9Vv/HfVb/yH5X/8qAWf/LgVr/yH5X/8Z8V//Gflj/x39Z/8uFYf/alHD/0oxo/8uFYf/Igl7/&#10;x4Fd/8mBW//JgVv/xX1X/8V9V//Eflr/xH5a/8Z+WP/If1z/xn1a/8R7WP/BeFj/wHdX/712WP+8&#10;dVf/vXhb/8B7Xv+/elv/v3pb/8B7XP+9eFn/vndZ/8B5W//Eel3/w3lc/8B1Vv+1akv/t2xN/7tw&#10;Uf+6b1L/um9S/71yVf++c1b/wnda/8F2V/+7cFH/um9Q/75zVP/Bdln/w3hb/8h7X//He2P/wXRa&#10;/7hrUf+1aVH/vXFa/79zW/+8cFj/t2tT/7drU/+2aU//t2pQ/7dqUP+2aFH/tmhR/7dpUv+2aFL/&#10;tWdR/7FjTf+1Z1H/uWtU/7hqU/+2aFH/tGdN/7ZpT/+2aU//uGpT/7psVf+0Zk//smRO/7FjTf+z&#10;ZU//uWtV/7ttV/+1Z1H/tmVQ/7dpU/+4alT/umxW/7psVv+3aVP/tGZQ/7JkTv+zZU//t2lT/7xu&#10;WP+8blj/t2lT/7RmUP+zZlL/tWhU/7lsWP+7cFv/tmtW/7VqVf+2a1T/sWZP/7RoUf+3a1T/um5X&#10;/7xuV/+4alP/tGZQ/7dpU/+/bln/wXBb/8BvWv+9bFf/u21X/79xW//Aclz/vG9b/7tuWv+8b1v/&#10;vnFd/7ptWf+4a1f/t2pW/7lsWP/Cdl//wnZf/8B0Xf/AdF3/xXli/8B0Xf+6blf/uW1W/71xWv+8&#10;cFn/uW5X/7twWf+6clr/vHRc/793X//BeWH/vnZe/7x0XP+/d1//vXVd/711Xf+8dFz/vHRe/8N7&#10;Zf/EfGb/xHxm/752YP+0bFb/vHFc/8Z7ZP/EeWL/vnJb/7ltVv+5bVb/vXJb/75zXP+/dF3/xHli&#10;/8R8Zv/Bdl//vHRe/7x0XP+6clz/vnZg/8R8Zv/De2P/wHhg/752Xv/AeGD/v3Rd/7twWf+6b1j/&#10;u3BZ/711Xf/AeF//wHpg/7x2XP+4dVr/undc/8F7Yf/CfGP/vHZd/7t1XP/Be2H/vXdd/7p0Wv++&#10;eF7/v3lf/7t2Wf+8d1r/v3lf/713Xf+2cFb/u3Vb/8B6YP/AemD/u3Vc/7hwWP+5c1r/vHZc/7t1&#10;W/+9d13/wXth/754Xv+7dVv/t3FX/7dxV/++eF7/wHpg/713Xf+7eF7/vXpg/8B9Y/+8emD/tHJY&#10;/7Z0Wv+5dlz/uHVb/7h1W/+4dF3/s29Y/7FtVv+4dl7/unhg/758ZP+/f2b/vX1k/7h4X/+2dl3/&#10;tHRb/7V1XP+1dVz/tXNb/7JwWP+vbVX/sG5W/7BuVv+0clr/tXNb/7VzW/+ycln/snJZ/7NzWv+w&#10;cln/rW9W/6lrUv+pa1L/qGpR/69xWP+wcln/rW9W/6drU/+gZlD/pGpU/6ZuV/+ocVz/o29Z/6Nv&#10;Wf+kclv/pXNc/6NzXf+cblf/k2VN/9Gnjv/vxaz/t411/5RqUv+ab1z/nHFe/5xxXv+ccV7/mW5b&#10;/5hvW/+bcl7/l3Fc/5ZwW/+Tb1n/k29Z/5ZyXP+Wclz/lHBa/5dxXP+Zc17/mXNe/5lzXv+acV3/&#10;mW5b/5luW/+cb1r/mWxX/5doVP+YaVX/mWlV/5ZmUv+XZFH/k2BN/5RfTf+TXkz/j1dG/49XRv+P&#10;W0b/jlpF/45aRf+MWEP/iFVA/4lWQf+MWEP/ilZB/4pWQf+NWUT/jVlE/4xYQ/+NWUT/jVlE/4xY&#10;Q/+QW0n/jllH/41YRv+NWEb/kl1L/5BdSP+LWEP/iVZB/41ZRP+PW0b/jlpF/5FaRv+RWkb/kFlF&#10;/5JbR/+SW0f/k1xH/5JbRv+VXEj/l15K/5deSv+VXEj/l15K/5lgTP+YX0v/l15K/5deSv+TWkb/&#10;k1pH/5NaR/+XXkv/lV5K/5VeSv+SXUv/jllH/4xZRv+MWUb/jFlG/49aSP+OWUf/jFdF/4xYQ/+N&#10;WEb/jFhD/41YRv+KVUP/hlNA/4lWQ/+JVkP/hVVB/4NTP/+CUj7/f1A+/39QPv9+UT7/f1FB/35Q&#10;QP9+UED/eU4+/wABAP8AAQD/AAEA/wABAP8AAQD//P/q//z/6v/8/+r//v/q//z+5v/8/+T//P/k&#10;//v+4f/7/uH/+/7h//r94P/6+dv/+vnb//r52v/6+dr/+fjZ//r52v/8+9z//Pza//v50v/698z/&#10;9/PG//nyxv/278P/9+7D//Ttwf/+983//PfN//r1y////9j//v/V/+7mt//n2aj/8eCs//rjrf/x&#10;2qT/8dig//PYof/22KL/89Wf//bYov/316T/89Kd/+zLmP/ox5T/5MCO/+nDkv/tx5b/68KU/+vC&#10;lP/nv47/4bmI/+C2hv/etIT/3LCB/92xgv/brH7/2Kl7/9eoev/WqHf/06V0/9Cicf/SpHP/0qN1&#10;/8aabf/GmW//x5pw/8ibcf/Km3H/yptx/8iXbP/Glmj/xpNk/8mVZf/Ommr/1KBw/9Ogcf/QnW7/&#10;z5xt/9Cdbv/QnW7/zJlq/8yYaP/Pm2z/0Z1u/9aic//WonP/zJhp/8qUZv/GkGL/zZdp/8+Za//L&#10;lWb/z5lq/9igcf/RmWj/zZVk/9aebf/nr37/6bGA/9qicf/KkmP/zJRl/8uTZP/GjWD/ypFk/9Kc&#10;bv/apHb/26V2/92neP/gqnv/26N0/9ObbP/Eilz/x4pe/8mMYP/GiV3/yYxg/8aLX//HjGD/yo9j&#10;/8yRZf/MkWX/yI1h/8iOYP/HjV//yYxf/8eKXf/Ii17/xolc/8eKXf/JjF//yItc/82QYf/QlGL/&#10;zZNh/86SXv/Okl7/zJBc/8yPWf/Mj1n/zI5b/8uNWv/Nj1z/0pZk/9KWZP/HjV3/xYtb/8aMXP/E&#10;jFv/wopZ/8WNXv/EjF3/wopb/8OLXP/HjV//x41f/8WLXf/Ii17/xola/8aIWf/Iilv/yopc/8qK&#10;XP/KjF3/zI5f/8uNXv/HiVr/x4pb/8qOXP/Kjlz/zo5e/8uLW//IiFj/yIhY/8+NXf/Ni1v/y4td&#10;/8yMXv/NjV//y4hb/8yJXP/PiFr/zodZ/8qDV//LhFj/zodb/82GWv/Oh1v/zIVZ/8qDV//Nhlr/&#10;zodb/8uEWv/Jglj/x4BW/8iBV//IgFj/yIBY/8yDWv/Lgln/yn9X/8d8VP/Ge1P/xHtS/8h/Vv/L&#10;gln/zYRb/9CHXv/Mg1r/xXxT/8Z9VP/FelP/w3hR/8R6Vf/De1X/xX1X/9aQbv/hm3f/15Fv/8yG&#10;Yv/Gflj/w3lU/8F3Uv/CeFP/w3tV/8R8Vv/GgFz/xoBc/713U//FfVf/wnlW/710Uf/CeVb/wnlZ&#10;/792Vv+9c1b/vHVX/753W/+/eFr/vXZY/753Wf++d1n/vndZ/8J4W//Ad1f/v3RU/71yUv++clL/&#10;wHVV/8J2Vv+9clP/um9S/7dsT/+6b1L/wHVY/8J3WP/EeVr/xHla/8R5Wv/DeFv/w3df/8N3X/+9&#10;b1j/tmhR/7RmUP+3aVL/vnBZ/79yWP+6blb/tmpS/7ltVf+3bVT/sWdO/7BkTf+0aFH/tWlS/7hq&#10;VP+2aFL/tGZQ/7FjTf+2aFL/umxW/7hqU/+4alP/u21W/7ttVv+4alP/t2lS/7VoVP+wY0//rF9L&#10;/6xfS/+0Z1P/um1Z/7xuWP+2ZVD/tmVQ/7tqVf/BcFv/v3Fb/7ZoUv+yZE7/s2VP/7FjTf+yZE7/&#10;tmhS/7ttV/++cFr/t2lT/7NlT/+wY0//smVR/7RpVP+1alX/sGhS/61lT/+za1X/sGhS/7ZrVv++&#10;clv/v3Nc/7xwWf+8blf/vnBa/7psVv+6aVT/umlW/79uWf/Dcl3/wnFc/8ByXP/Bc13/vnFd/8N2&#10;Yv/Ac1//u25a/7dqVv+2aVX/tGdT/7hsVf/BdV3/wXVd/79zW//Dd1//xnpi/8F1Xf+7b1j/um5X&#10;/7xwWf+8cFn/u3BZ/8J3YP/JgWn/xn5m/8N7Y/+9dV3/uXFZ/7hwWP+6clr/um9Y/7pvWP+9dV3/&#10;vnZe/8B4Yv/AeGL/w3tl/711X/+4bVj/vXJd/8Z7Zv/Ge2T/v3Rd/75zXv/AdWD/vHFc/71yXf/A&#10;dWD/xXpl/75zXv+6b1j/vHFa/7x0XP+7c13/vHRe/712YP+/eWD/vnhf/752Xv++dl7/u3Nb/7hw&#10;WP+4cFj/u3Nb/793X/++eF//v3lf/8B9Yv+8eV7/vHle/757Yf+8dl3/uXNa/7x0XP/BeWH/v3de&#10;/793Xv/CemH/yIFl/8B5Xf++eVz/wHte/754Xv+6dFr/t3FX/7p0W/+7dVz/t3FY/7JsU/+0blX/&#10;unRa/7p0Wv+5c1n/vXVc/7dxV/+2cFb/tnBW/7p0Wv/EfmT/wnxi/7x2XP+8eV//u3lf/7x6YP+9&#10;e2P/uHhf/7Z0XP+7eWH/vnxk/7t3YP+6dl//uXVe/7ZyXf+vbVf/r21X/7RyXP+7e2L/uXlg/7h4&#10;X/+zc1r/rGxT/6xsU/+vb1b/snJZ/7JyWf+vblj/r21X/69tV/+vbVf/r21V/7BuVv+tb1b/rnBX&#10;/7ByWf+wcln/qmxT/6hqUf+naVD/p2lQ/61tVP+sbFP/rW1U/6VnTv+fZU//o2lT/6dvWP+mclz/&#10;pHBa/6JwWf+kcVz/pHRd/59xWv+abFT/mGxR/+G4nP/lvaP/o3ti/4xjTf+Talb/k2pW/5ZtWf+Z&#10;cFz/mG9b/5hvW/+bcl7/l3Fc/5RuWf+Ubln/k21Y/5hyXf+XcVz/lnBb/5ZwW/+Ycl3/mXNe/5p0&#10;X/+bcl7/mW5b/5dsWf+abVj/mWxX/5hpVf+YalP/mWlV/5dnU/+ZZlP/lWBO/5VdTP+TW0r/k1tK&#10;/5JaSf+PV0b/ilVD/4pXRP+MWUT/iVZB/4pXQv+JVkH/iVVA/41WQf+NVkH/kFlE/5JbRv+QWUT/&#10;kFlF/49bRv+OWkX/jFhD/45XQ/+KVkH/jVlE/41YRv+NWUT/jFhD/41ZRP+SW0f/j1hE/49YRP+R&#10;Wkb/kllG/5NcSP+VXkn/lF1I/5NcR/+UXUj/k1xH/5RdSP+TXEf/lF1J/5NcSP+UW0j/mWBN/5lg&#10;TP+TWkf/kllG/5NaR/+TXEj/lV5K/5NeTP+VYE7/kF1K/4xZRv+JVkP/ildE/45bSP+OWUf/jFdF&#10;/4pWQf+KVUP/i1ZE/4xYQ/+JVUD/hVI9/4ZTPv+HVD//hFRA/4JSPv+DUz//gFE//35PPf98Tj7/&#10;flBA/3pPP/96Tz//eU4+/wABAP8AAQD/AAEA/wABAP8AAQD//P/q//z/6v/8/+r//v/q//z+5v/8&#10;/+T//f/l//z/5P/6/eD/+/7h//r94P/6+dv/+fjZ//r52v/6+dr/+fjZ//n51//9+tn//vva//v4&#10;z//69cv/9/PG//fwxP/07cH/8uu///Ttw//+/NX//PfN//jzyf/+/9v/+vzU/+rgr//n2aj/8eCs&#10;//bfqf/x2KL/8NWg//PVof/116H/89Wf//XVov/y0Zz/8M+a/+zLmP/rx5X/5cGP/+jCkf/rw5L/&#10;57+O/+W9jP/ju4r/4LiH/+G3h//etIT/3LCB/9isff/Zqnz/2ap8/9anef/So3X/y5xu/8ydb//Q&#10;oXP/0qN1/8ebbv/EmGv/xZhu/8eacP/JmnD/x5hs/8WWaP/ElGT/xZJj/8iVZv/Ommr/zppq/9Gd&#10;bf/Pm2v/zZlp/82Zaf/Ommr/zppq/9Gbbf/YonT/2KJ0/9iic//Rm23/xI5g/8WPYf/EjmD/yJJk&#10;/86Yav/Mlmf/0Jpr/9qic//Tm2z/z5do/9GbbP/Unm//1qBx/8yWZ//KkmP/zpZn/8+XaP/JkWL/&#10;yJBh/9aeb//gqnv/4ax6/+Ksff/fqXr/2aFy/9CYaf/Dil3/x4xg/8qNYf/GiV3/xIld/8GGWv/F&#10;il7/xotf/8aLX//IjWH/x41f/8aMXv/HjV//y45h/8eKXf/Dhln/xIVZ/8qLX//Mj2L/x4pb/8SK&#10;WP/Jj13/z5Nf/9GVX//RlV//z5Rc/9GUW//RlFv/0ZRd/9WWYP/VlmH/15hj/9eZZv/Nk2H/ypBe&#10;/8ePXP/IkF//xIxb/8aOXf/Gjl3/wopb/8OLXP/Hj2D/xoxe/8SKWv/NkGH/y41e/8iKW//Kilz/&#10;zIxe/8qKXP/Iilv/yIpb/8qMXf/GiVr/yItc/8mNW//Hi1n/yopa/8qKWv/JiVn/yIhY/8mJWf/J&#10;iVn/zIxe/82NX//NjV//xYJV/8mGWf/PiFr/z4ha/8uEWP/Kg1f/zIVZ/8yFWf/Oh1v/yYJW/8Z/&#10;U//LhFj/y4RY/8qBWP/If1b/xn9V/8Z+Vv/JgVn/yoJa/8h+V//HfVb/xXxT/8R7Uv/Ee1L/w3pR&#10;/8h/Vv/Ui2L/0olg/9CHXv/Lgln/xn1U/8Z7U//FelL/xHlS/8N3U/+9c07/v3VS/8+FYv/hmHX/&#10;1Ito/8h+W//AdlP/vnRR/791Uv/CeFP/wXlT/8N7Vf/FfVf/wnxY/8B6Vv/EfFb/wXlT/792U//D&#10;eVb/w3hY/790VP+8clX/u3FU/7lyVv+7dFb/u3RW/7t0Vv+7dFb/wXda/8N5XP/Bdlb/v3RU/790&#10;VP/EeVn/wndX/75zU/+5blH/s2hL/7NoS/+4bVD/wHVY/8N4Wf/Felv/xXpb/8d8Xf/Bdln/vHBY&#10;/7puVv+1aVL/tGZQ/7VnUf+2aFL/u21W/7tvWP+0aFH/sWdO/7huVf+0bFP/r2dP/69kTf+0aFH/&#10;tWlS/7dpU/+0ZlD/s2VP/7RmUP+4alP/vGxV/7pqU/+6alP/vW1W/79vWP+7bVb/uWtU/7ZoUv+u&#10;YU3/rF9L/7BjT/+2aVX/vG5Y/75wWv+3ZlH/tGZQ/7dpU/++cFr/uGtX/7BjT/+wY0//sGNP/61g&#10;TP+wY0//s2ZS/7dqVv++cFr/uWtV/7RmUP+vYUv/sWRQ/7VoVP+zaFP/r2RP/7JnUv+0aVT/smdS&#10;/7drVP+/c1z/v3Nc/75wWf+7bVb/u21X/7lrVf+2aFL/uGpW/79xXf/DdV//v3Fb/79xW/++cV3/&#10;vXBc/8N2Yv/Ac1//uGtX/7ZpVf+3alb/tmpT/7puV//AdFz/wXVd/8V5Yf/He2P/xHhg/8N3X/+/&#10;c1z/wHRd/8B0XP/FeWH/w3lg/8uBaP/Ohm3/w3ti/793Xv+6clr/uXFZ/7dvV/+2blb/uW5X/7x0&#10;XP/Bdl//vHRe/8B4Yv/BeWP/w3tl/7x0Xv+0aVT/um9a/8J3Yv/FfWf/v3dh/752YP/AeGL/vHRe&#10;/7x0Xv/AeGL/xXpj/7twWf+5blf/um9Y/7x0XP+8dFz/vHRc/713Xv++eF//vXde/7x2Xf+7c1v/&#10;uXFZ/7lxWf+6clr/u3Nb/795YP++eF//vXde/8B6YP/Be2H/wXth/8F7Yf+/d1//u3Nb/7x0XP+/&#10;d1//u3Na/7x0W/+8dFv/xH1h/794XP+8d1r/v3lf/795X/+9el//uHVa/7p3Xf+8dl3/unRb/7dx&#10;WP+2cFb/vHZc/7t1W/+6dFr/unVY/7dxV/+2cFb/uXNZ/7t1W//CfGL/wHpg/754Xv+/fGL/undd&#10;/7h2XP+9e2P/u3lh/7VzW/+ycFj/s3FZ/7dzXP+4dF3/uXVe/7VxXP+raVP/rmxW/7RyXP+0dFv/&#10;tXVc/7V1XP+wcFf/p2dO/6trUv+wcFf/tHRb/7R0W/+xcFr/r25Y/6xqVP+qaVP/rGtV/6lpUP+p&#10;a1L/qGxS/6tvVf+rcVv/pWtV/6RqVP+kaFD/pWlR/6xsU/+ra1L/qGpR/6NnT/+dY03/o2tU/6hy&#10;Wv+lcVv/o3Fa/6JvWv+gcFr/pXVf/59xWv+YbFP/n3NY/+G6nf/etpz/nXVb/4tjSv+ZcFr/mG9b&#10;/5hvW/+Yb1v/l25a/5lwXP+cc1//mXNe/5dxXP+WcFv/lnBb/5lzXv+XcVz/lG5Z/5RuWf+ZcFz/&#10;mnFd/5tyXv+bcl7/mG9b/5VqV/+XbFn/mm1Y/5ZpVP+XaFT/mWlV/5hoVP+caVb/lWBO/5BbSf+S&#10;Wkn/lV1M/5JaSf+QWEf/jllH/4xXRf+LWEP/ildC/4pXQv+LWEP/jFhD/45XQ/+OV0P/kFlF/49Y&#10;Q/+NVkH/j1hD/5BZRf+RWkb/jldD/5BXRP+PVkP/jVRB/45VQv+QV0T/kFdE/5FYRf+UW0j/kVhF&#10;/5FYRf+RWkb/kVpG/5JbR/+SW0b/kltG/5NcR/+TXEf/kltG/5FaRv+SW0f/lF1J/5RdSf+TWkf/&#10;l15L/5phTv+UW0j/lFtI/5VcSf+VXkr/ll9L/5JeSf+RXkv/jVpH/41aR/+KV0T/iVZD/4xZRv+M&#10;WUb/jFlG/4hVQv+FUj//hVI//4ZTQP+HVD//h1Q//4dUP/+HVD//glI8/4NTP/+DUz//f1A+/31Q&#10;Pf97Tjv/eU4+/3pPP/96Tz//eE09/wABAP8AAQD/AAEA/wABAP8AAQD//P/q//z/6v/8/+r//v/q&#10;//3/5//8/+T//P/k//r94P/6/eD/+/7h//r94P/7+tz/+vnb//r52v/6+dr/+fjZ//r62P/9+tn/&#10;/frX//v4z//69cv/+PTH//fwxP/07cH/8erA//XuxP/+/9v/+/jP//r3zv/+/9//8/bL/+nesP/u&#10;4K//+Oez//jhrf/v1aL/8dWj//XXo//01qL/9taj//bWo//y0Zz/8M+a/+zLmP/qxpT/58KO/+fB&#10;kP/nv47/5b2K/+a+jf/mvo3/5LyL/+e9jf/ftYX/3bGC/9isff/aq33/26x+/9mqfP/UpXf/yZ1u&#10;/8qeb//NoXL/z6N0/8qeb//JnW7/yJxv/8qbb//LnHD/yZpu/8mZa//MmWr/ypdo/82Zaf/Snm7/&#10;zppq/9Gdbf/Snm7/zZdo/8uVZv/Nl2j/0pxt/9ehcv/apHX/16Fz/9Gbbf/LlWf/xpBi/8eRY//H&#10;kWP/x5Fi/8mTZP/Nl2j/0Jpr/9WfcP/Rm2z/zZdo/8+Za//OmGr/yZNl/8WPYf/JkWL/0Jhp/9CY&#10;af/Hj2D/xIxb/8+XZv/YoG//36d2/9qkdf/TnW7/y5Vm/8iPYv/FjF//x4xg/8iNYf/JjGD/x4pe&#10;/76DV/++hFb/xYtd/8SKXP/Fi13/yY9h/8iOYP/HjV//x4pd/8iLXv/FiFv/xodb/8yNYf/NkGH/&#10;yo1e/8iOXP/NkV3/0pZg/9KXX//Wm2P/1Zpg/9mdYf/Zm2D/15lg/9eaYf/YmWP/1plj/9ibZf/Q&#10;lGD/z5Nf/8uSXf/Kkl//xo5b/8WQXP/Ej13/wYxa/8WNXP/Gjl3/xoxc/8SKWv/NkGH/zY9g/8eJ&#10;Wv/KjF3/zI5f/8uNXv/KjF3/yItc/8iLXP/Hilv/xoxc/8mPXf/IjFr/yY1b/8+PX//NjV3/yopa&#10;/8qKWv/Kilr/zY1d/9COXv/OjmD/x4RX/8yFV//PiFr/0Ida/86HW//Mg1b/yoNX/8qDV//MhVn/&#10;yYJW/8mCVv/Lglf/yYBV/8mAV//If1b/x35V/8h/Vv/Jf1j/yX9Y/8h+V//FfVX/w3xS/8R9U//E&#10;fVP/wntR/8d+Vf/SiWD/z4Zd/82EW//JgFf/xntT/8Z7U//Ge1P/xXpT/8V5Vf/BdVP/wnZU/8l9&#10;W//Th2X/zoJg/8l9W//Dd1X/w3dT/8N5VP/Fe1b/xHpV/8J4U/+/d1H/v3dR/8J6VP/De1X/vnVS&#10;/791Uv/CeFX/wXZW/790VP+9c1b/vXNW/71zVv+6c1X/vHVX/750V/++dFf/wHZZ/8J3WP/AdVX/&#10;wXZW/8V6Wv/Ge1v/wXZW/71yU/+3bE//s2hL/7drU/+6blb/vnNW/8J3Wv/DeFv/w3hb/7xyV/+4&#10;bFT/tWlS/7RoUf+zZlL/s2ZS/7NmUv+0Z1P/uGxV/7drVP+vZE3/r2dO/7RsU/+1bVX/sGhQ/65j&#10;TP+yZk//tWlS/7dpU/+2aFH/t2lT/7pqU/+6alP/umpT/7dnUP+3Z1D/umpT/8BwWf/AcFn/vW1W&#10;/7lpUv+1ZE//tWdR/7psVv+5a1X/vnBa/75wWv+1Z1H/smRO/7RmUP+6bVn/t2pW/65jTv+wZVD/&#10;smdS/6xhTP+wY0//tGdT/7dqVv+8blj/uGpU/7NlT/+2aFL/vG5Y/7xuWP+3a1T/smVR/7RoUf+1&#10;aVL/s2dQ/7lrVP/Aclv/vW9Y/7psVf+4alP/uWtV/7hrV/+3alb/uGtX/7xvXf/Ac1//vXBc/8Bz&#10;X/+9cFz/u25a/8J1Yf+/c1z/u29Y/7tvWP+6blf/vHFa/8B1Xv++dFv/v3Vc/8N5YP/DeWD/wXZf&#10;/8F2X//Cdl//xXli/8V7Yv/KgGf/yH5l/8V9ZP/De2L/v3df/7x0XP+3b1f/tm5W/7ZuVv+4cFj/&#10;vnZe/8R5Yv/BeWH/uHBa/7RsVv+4cFr/vnZg/7x0Xv+0bFb/uXFb/8B4Yv/Ee2j/vHVh/7pzX/+6&#10;c13/vHVf/752YP/CemL/w3tj/7pyWf+5cVj/u3Na/711XP+9dVz/vnZe/795YP+/eWD/wHph/8J8&#10;Y/+/eWD/unJa/7hyWf+5clz/unNd/794Yv+/eWD/vXde/795X//De2L/wnph/8B4X//BeWD/vnZd&#10;/8B2Xf/Adl3/u3FY/7lxWP+6cln/wXpe/712Wv+6dFr/u3Vb/7x5Xv++e2D/u3hd/7p3Xf+6d1z/&#10;u3Vb/7dxV/+7dVv/v3pd/796Xf/BfF//v3pd/7x2XP++eF7/v3lf/754Xv/Be2H/v3lg/795YP+9&#10;emD/undd/7d1W/+6eF7/unhg/7VzW/+xb1f/sW1W/7RwWf+0cFn/uHRd/7p2Yf+zcVv/t3Vf/7V0&#10;Xv+zc1r/tHRb/7NzWv+ublX/qGhP/65uVf+ycln/tnZd/7l3X/+6eGL/t3Zg/7FwWv+tbVT/rG5V&#10;/6psU/+qblT/qG5Y/6xyXP+sclz/pmxW/6drU/+jZ0//o2dP/6dmUP+jZ0//o2dP/6BmUP+gaFH/&#10;pm5X/6p0XP+kclv/o3Bb/6FxW/+fb1n/n3Fa/5ttVv+RZE3/n3Vc/+G4nP/VrJD/n3Vc/5FnTv+b&#10;cVn/m3Je/5twXf+ZcFz/mXBc/5tyXv+bcl7/mXNe/5lzXv+WcFv/lnBb/5hyXf+Ycl3/lnBb/5Zw&#10;W/+ZcFz/mnFd/5pxXf+ZcFz/mXBc/5htWv+YbVr/mm1Y/5VoU/+VZlL/lmdT/5dnU/+XZFH/kl9M&#10;/5BbSf+QW0v/kVxM/5JaSf+PV0b/jVhG/4xXRf+MV0X/iVZD/4dUQf+KV0T/jFdF/4pWQf+OV0P/&#10;jldD/41WQv+NVkL/jldD/49YRP+QWUX/kVhF/5FYRf+RWEX/kFdE/5JXRf+SV0X/k1hG/5JXRf+T&#10;WEb/j1ZD/5FYRf+RWkb/kVpG/5JbR/+RXUf/kFxG/5BcRv+QXEb/kltH/5NcSP+SW0f/k1xI/5Nc&#10;SP+TXEj/lV5K/5RdSf+UXUn/lF1J/5NcSP+SXkn/k19K/5JfSv+QXUj/j1xJ/5FeS/+MXEj/iVlF&#10;/4lZRf+JWUX/iFhE/4dXQ/+HVEH/hVI//4NTP/+FUj//h1Q//4ZWQP+FVT//hVU//4ZWQP+CUj7/&#10;fU46/4FSQP9+UT7/e047/3tQQP97UED/eE08/wABAP8AAQD/AAEA/wABAP8AAQD//P/q//z/6v/8&#10;/+r//v/q//3/5//9/+X/+/7j//n83//7/uH/+/7h//r94P/8+93/+/rc//r52v/6+dr/+vna//v7&#10;2f/9+tn/+/jV//j1yv/69cv/+PTH//fwxP/07cH/8uu///fwxv/+/9n/+vfO//360f/+/9//8PHH&#10;/+bbrf/x5bX//uq4//berv/u1KP/7NCe//TWpP/01qT/9taj//XVov/x0Jv/8dCb//HNmf/syJT/&#10;58KO/+e/jP/huYb/4bmG/+W9iv/owI3/6MCN/+rAkP/ftYX/26+A/9isff/Wqnv/16t8/9Wpev/P&#10;o3T/y59w/8ufcP/MoHH/0KR1/8mdbv/MnW//zJ1v/8ydb//KnGv/yZtq/8mbav/ImGr/yZZp/8qX&#10;av/QnG3/zJhp/82Xaf/Nl2n/yZNl/8uVZv/PmWr/16Fy/92neP/TnW//ypZn/8qWZ//Mlmr/ypRo&#10;/8uVZ//LlWf/ypRm/8uVZ//OmGr/0Ztt/8+Za//Nl2n/ypRm/8mTZf/OmGr/yJJk/8WPYf/Lk2T/&#10;0Zlo/9CWZv/IkF//yZFg/8qSYf/IkF//xY1c/8mTZP/Lk2T/ypJj/8qRZP/JkGP/y5Bk/8qPY//J&#10;jF//yIte/8eKXf/Hil3/y45h/8eNX//Fi13/xoxe/8mPYf/HjV//w4hc/8mMYP/Hil7/xYhc/8mM&#10;YP/KjV7/zJBe/9OXY//YnGb/1Zlj/9KXX//VmF//1plg/9ibYv/XmmH/05Zd/9OWXf/VmF//1Zhh&#10;/9WZY//QlF7/z5Nf/9CUYP/OlWD/zJNe/8iQXf/Gjlv/xY1c/8SMW//EjFv/xYtb/8SKWv/GjFz/&#10;yYxd/8aJWv/Ii1z/yYxd/8eKW//Hilv/yYxd/8aMXP/GjFz/x41d/8qNXv/JjVv/yopa/82NXf/K&#10;ilr/yYlZ/8qKWv/Li1v/zYtb/8iGVv/Ihlb/zopb/82JWv/OiFf/zIVX/8yDVv/KgVT/yoNX/8yD&#10;WP/KgVb/zINY/9CHXP/Lglf/yH9U/8mAVf/JgFf/yH9W/8h/Vv/If1b/xXtU/8R6U//Fe1T/xXtU&#10;/8Z8Vf/Fe1T/w3lU/8R6U//LgFn/zIFa/8l+Vv/HfFX/xnhS/8Z4Uv/HeVP/xnhU/8l7V//Je1f/&#10;ynxY/8Z6WP/FeVf/xHhU/8Z6Vv/FeVX/xnxX/8Z8V//GfFf/xnxX/8R6Vf/CeVb/wnhV/8J4Vf/E&#10;elf/wnhV/791Uv/AdlP/vnVS/791Uv++dVX/wHdX/8B3V/+/dVj/v3VY/791WP++dFf/vnRX/7tw&#10;Uf++c1T/v3RV/75zVP+9clP/uW5P/7pvUP+4bVD/t2tT/7drU/+2alL/tmpS/7puVv+6blb/tmpS&#10;/7NnT/+zZ0//sWVN/7RoUf+2alP/um5X/7tvWP+3a1T/tmpT/7JnUP+xZk//tmtU/7VtVf+1bVX/&#10;tGlS/7BkTf+zZ1D/tmpT/7hqU/+5a1T/uGpT/7ZoUf+5aVL/t2ZR/7RjTv+zY0z/t2dQ/7lpUv+4&#10;aFH/uGhR/7lpUv+3ZlH/uWhT/7hnUv+2ZVD/uGpU/7hqVP+yZVH/sGNP/7NmUv+5bFj/uGtX/7Vq&#10;Vf+4a1f/t2pW/7JlUf+0Z1P/uGtX/7lsWP+5bFj/t2pW/7RnU/+8blj/v3Fb/7psVv+4alT/umxW&#10;/7lrVf+2aFL/uGpU/8FwW/+/bln/uWtV/7dpU/+4alT/uWxY/71wXP+7blr/u25a/7tuWv+6bVn/&#10;t2pW/7ZpVf+2aVX/uGtX/71xWv+/c1z/u29Y/7ZrVP+4blX/vHJZ/8F3Xv/DeWD/wnhf/8B1Xv+8&#10;cVr/wHVe/8R4Yf/AdF3/vnJb/75yW/++c1z/vXJb/7pvWP+3b1f/unJa/7pyWv+2blb/tm5Y/7lx&#10;Wf+9dV3/xHxm/8R8Zv/AeGL/uHBa/7FpU/+1bVf/vHRe/7pyXP+1bVf/u3Nd/794Yv+7dF7/uHFb&#10;/7dwWv+3cFr/t3Ba/7NsVv+6clr/wHhg/8B4X/++dl3/vHRb/7dvVv+5cVj/vHRb/793Xv+/d17/&#10;wHhf/8V9Zf/Gfmb/vXVd/7lxWf+6clz/vHVf/8B6Yf+9d17/vHRc/793Xv++dl3/wHZd/8J4X//B&#10;d17/wXde/8J6Yf/De2L/u3Na/7lxWP+7c1r/wHhf/753W/+8dFv/vHRb/752Xf+/eV//vXdd/7p3&#10;XP+6d1z/tXJX/7VyV/+9d13/wXth/8F7Yf++eF7/u3Vb/7x2XP/Be2H/wXth/7t1W/+7dVv/v3lf&#10;/795X/+6dFv/tnBW/7VyWP+1clj/tXJY/7RxV/+1clj/t3Nc/7ZyW/+0clr/uHZe/7t5Yf+5d1//&#10;uHhf/7d3Xv+2dl3/tXNb/7JwWP+ubFT/sW9X/7VzW/+2dFz/tnRc/7VzW/+0dFv/tHNd/7Z2Xf+w&#10;cln/rG5V/6xuVf+sblX/qG5Y/6huWP+sblX/qW1V/6ZqUv+jZ0//pWRO/6tqVP+sa1X/p2tT/6Np&#10;U/+hZ1H/oWlS/6NtVf+da1T/nmxV/55uV/+fb1n/m21W/5ZpVP+OYUz/n3Jb/+W5oP/QpIv/oHNc&#10;/5ZpUv+XbFn/mm9c/5pvXP+ab1z/mnFd/5lwXP+XcVz/lnBb/5RwWv+Tb1n/lHBa/5ZwW/+Ubln/&#10;l25a/5lwXP+ZcFz/mG9b/5ZtWf+ZcFz/mXBc/5pvXP+Zblv/mG1a/5dqVf+WaVb/l2hW/5ZnVf+V&#10;ZFP/kWBP/5JfTP+OW0j/jFlG/49cSf+NWkf/ildE/4lWQ/+HVEH/iVZD/4xZRv+JVkP/iVZD/4tW&#10;RP+LVkT/ilVD/4hTQf+IU0H/iFNB/4pVQ/+LVkT/jVVE/41VRP+NVEH/kVhF/5RZR/+UWUf/lFlH&#10;/5JXRf+QVUX/j1RE/5BXRv+QWEf/kFhH/49aSP+PW0b/j1tG/5BcR/+SW0f/kltG/5NaRv+TWkb/&#10;kVhF/5BZRf+PW0b/kFxH/5BcR/+OWkX/jFlE/4xZRP+MWUT/jFlE/45bRv+RXkn/kl9M/5BdSv+N&#10;Wkf/jFlG/4xZRv+JWUX/h1dD/4RUQP+EVED/hFRA/4VVQf+EVD7/hVU//4VVP/+DUz//glI+/4JS&#10;Pv9+Tzv/fk87/4BTQP99UD3/eU49/3lOPf96Tz7/eE08/wABAP8AAQD/AAEA/wABAP8AAQD//P/q&#10;//z/6v/+/+r//f/n//3/5//9/+X/+/7j//r94P/8/+L/+/7j//r94P/8+93//Pvd//v62//6+dr/&#10;+vna//362f/9+tn/+vfU//j1yv/69cv/+PTH//fwxP/17sL/8+zA//fwxP/+/9f/+vXL//36z//+&#10;/9n/8e7B/+vgsv/25bf//+u5//berv/w1ab/7dGh//HSo//z1aP/9Nak//TUof/x0Jv/8tGc//LO&#10;mv/syJT/58KO/+e/jP/ju4j/4bmG/+G5hv/nv4z/78eU/+3Dkf/etIT/2rCA/9isff/VqXr/0qZ3&#10;/8+jdP/Po3T/0qZ3/9Ckdf/Po3T/zqJz/8icbf/Ln3D/0aJ0/9Chc//Nn27/ypxr/8mbav/Hl2n/&#10;xpZo/8iVav/Jlmv/y5Zq/8qUaP/Jk2X/yZNl/8uVZv/Qmmv/16Nz/9ikdf/Pm2z/ypZn/8uWav/Q&#10;mm7/0Jps/8+Za//Qmmz/zphq/82Xaf/PmWv/0Jps/86Yav/KlGb/yZNl/8iSZv/Nl2n/zpVo/82U&#10;Z//RmWr/1Z1s/9GZaP/NlWT/zJRj/8qSYf/IkF//xo5d/8yUZf/MlGX/zJNm/8yTZv/JkGP/y5Bk&#10;/8eMYP/Ii17/x4pd/8eKXf/GjFz/yI5g/8mPYf/HjV//xotf/8iNYf/Gi1//w4hc/8WKXv/Fil7/&#10;xIld/8eNX//Nk2P/z5Vj/9icaP/anWf/2Jtl/9eaY//Ym2L/2Zxj/9eaYf/Ym2L/1plg/9OWXf/V&#10;mGH/0pdf/9KWYP/RlV//zpVe/86VYP/Ql2L/zZRf/8iQXf/Hj1z/x41b/8aMXP/HjV3/yI5e/8aM&#10;XP/Ijl7/x41d/8aJWv/Ii1z/yYxd/8iLXP/Hilv/x41d/8eNXf/Ijl7/yo1e/8uPXf/Kjlz/yYlZ&#10;/8uLW//Kilr/yopa/8qKWv/Li1v/yYpX/8iGVv/Jh1X/z4tc/82JWv/Nh1b/y4RW/8uCVf/KgVT/&#10;zIJV/8yCVf/MglX/zYNW/8+FWP/Kg1f/yYJW/8mCVv/KgVb/yoFY/8h/Vv/If1b/xn1U/8V7VP/G&#10;fFX/xnxV/8h+V//HfFX/xntU/8d8Vf/Mflj/zX9Z/8x+WP/KfFb/xXdR/8Z4Uv/Ielb/yHpW/8p7&#10;Wv/LfFv/zH1c/8t8W//Ke1r/yHpW/8l7V//Gelb/xnpW/8Z6Vv/EelX/w3lU/8N5Vv/Eelf/wnhV&#10;/8J4Vf/DeVb/wnhV/8B2U//CeFX/wHZT/8B2U//Cd1f/w3hY/8F4WP/Ad1f/wHZZ/791WP+/dVj/&#10;vXNW/7ZsT/+7cFP/vXJT/71yU/+7cFH/um9Q/71yVf+5blH/t2xP/7drU/+2aU//t2pQ/7tuVP+7&#10;b1f/uGxU/7VpUf+1aVH/tmxT/7dsVf+6b1j/v3Rd/8B2Xf+6cFf/tmxT/7JoT/+yaE//t21U/7dt&#10;VP+2a1T/smdQ/7RoUf+3a1T/uGpT/7lrVP+5a1T/tmhR/7VnUP+4alT/tmhS/7RmUP+0ZlD/tWdR&#10;/7ZlUP+yYUz/s2JN/7dmUf+3ZlH/tmVQ/7RjTv+1Z1H/t2lT/7RnVf+uYU3/rmNO/7VqVf+7cFv/&#10;t2xX/7VqVf+5bFj/uGtX/7NmUv+2aVX/uWxY/7ptWf+5bFj/uW1W/7drVP+8blf/vnBZ/7ttVv+5&#10;a1X/u21X/7psVv+6bFb/u21X/75wWv+8blj/umxW/7psVv+4a1f/um1Z/7tuWv+8b1v/vXBc/7xv&#10;W/+5bFj/tGdT/7RnU/+1aVL/uW1W/71xWv+8cFn/tmtU/7RpUv+3bFX/vHJZ/8J4X//Ge2T/wndg&#10;/8B1Xv+9clv/v3Rf/8J1Yf+8b1v/um5X/7tvWP++clv/vXJb/7luV/+5blf/uHBY/7hwWP+4cFr/&#10;uHBY/7pyWv/AdV7/wnpi/8R5Yv++dl7/uXFZ/7hwWP+6clr/vHRc/7lzWv+3cVj/vXde/8B6Yf+7&#10;dF7/uXJc/7t0Xv+7dF7/tm9Z/7NtVP+6clr/wHhf/8F5YP+/d17/unJZ/7NrUv+5cVj/vXVc/793&#10;Xv+9dVz/vHRb/793Xv/De2P/vXVd/7hwWP+5cVn/vXde/795YP++eF7/vXVc/793Xv+8dFv/vHRb&#10;/752Xf++dl3/wHhf/8N7Yv/De2L/vXVc/7x0W/+/d17/wnhf/8J4X/++dl3/vHRb/711XP+6dFr/&#10;unRa/7t1W/+7eF3/tXJX/7VyV/+8dlz/wHpg/8B6YP+9d13/unRa/7x2XP/CfGL/wHpg/7x0W/+8&#10;dFv/vnZd/711XP+6cln/t3FX/7lzWv+0cVf/tHFX/7ZzWf+3dVv/uHZc/7Z0XP+2dFz/uHZe/7l5&#10;YP+3d17/uXlg/7d3Xv+5d1//uHZe/7NxWf+va1T/s29Y/7p2X/+4dl7/s3FZ/61rVf+sa1X/rm1X&#10;/69zW/+vc1v/rXFZ/6tvV/+rb1f/q29X/6puVv+qblb/qm5W/6tqVP+nZlD/pmVP/6tqVP+sa1X/&#10;qW1V/6ZqUv+hZ1H/oGhR/6JsVP+da1L/nmxV/55uV/+gcFr/nG5X/5hpVf+OYUz/oXRd/+W4of/I&#10;m4T/nW9Y/5JlUP+Ya1b/m25Z/5luW/+ab1z/mXBc/5lwXv+WcFv/lW9c/5NvWf+VcVv/lXFb/5Ru&#10;Wf+Ubln/l25a/5hvW/+Yb13/lm1b/5ZtWf+Yb1v/l25a/5pvXP+bcF3/mm1Y/5dqV/+WaVb/l2hW&#10;/5ZnVf+WZVT/lGNS/5NgT/+OW0j/jFlG/45bSP+OW0j/jVpH/4pXRP+HVEP/i1hH/4pXRP+KV0T/&#10;iVZD/4xXRf+LVkT/ilVD/4hVQv+HVEH/h1RD/4hVRP+KV0T/jFdF/4xXRf+NVUT/kFhH/5JZSP+T&#10;Wkf/k1hI/5FWRv+PVkX/j1ZF/5BXRv+QWEf/jVhG/41YRv+OWkX/j1tG/41ZRP+PWET/k1pH/5Rb&#10;SP+SWUb/kllG/49YRP+OWkX/j1xH/49cR/+LWEP/ildC/4tYQ/+KV0L/i1hD/4xZRP+PXEf/kF1K&#10;/45bSP+MWUb/ildE/4xZRv+MWUb/iVZD/4dUQf+HVEH/hFRA/4RUQP+EVED/hFQ+/4NTP/+DUz//&#10;gVE9/4FRPf9+Tzv/fk87/4BTQP99UD3/eU49/3hNPP95Tj3/eU4+/wABAP8AAQD/AAEA/wABAP8A&#10;AQD//P/q//z/6v/+/+r//P7m//3/5//9/+X//P/k//r94P/7/uH/+/7h//n83//7+tz/+/rc//v6&#10;2//6+dr/+vna//362f/8+dj/+vfU//r3zP/79sz/+PTH//fwxP/278P/9O3B//fwxP/9+s3/9/DE&#10;//jxw//9/Mz/9Om7/+7isv/557f//Oi2//TcrP/y16j/79Oj//HSo//y1KL/89Wj//PTov/y0Zz/&#10;8dCb//HNmf/rxZT/476K/+W9iv/iuof/37eE/+G5hv/nv4z/8MiV/+3Fkv/gtob/27GB/9mvf//W&#10;qnv/0qZ3/82hcv/No3P/2a9//9iufv/SqHj/zKJy/8aaa//Ln3D/1KV3/9GidP/QoXP/zp9x/82e&#10;cP/JmWv/xpVq/8aTaP/HlGn/yJNn/8iTZ//Hk2T/x5Nk/8uXaP/QnG3/1qJz/9Whcv/KlWn/ypVp&#10;/8qVaf/SnHD/0p5v/9Gdbv/TnW//z5lr/86Yav/OmGr/z5lr/9CXav/NlGf/y5Vn/8mTZf/Ql2r/&#10;zpVo/86VaP/UnG3/1Jxr/9CYZ//NlWT/zZVk/8qSYf/JkWD/yJBf/8uTZP/Lk2T/ypFk/8mQY//K&#10;kGL/y5Bk/8eNX//Fi13/xIpc/8SKXP/Fi13/yY9h/8mPYf/HjGD/x4xg/8eMYP/Gi1//w4hc/8WK&#10;Xv/Fil7/xoxe/8iOYP/PlWP/0phm/9mdaf/anWf/2Jtl/9aZYv/XmmP/15pj/9aZYv/XmmP/1pli&#10;/9WYYf/Sl1//0ZZe/9KXX//Ql2D/z5Zf/8+WX//RmGP/zJNe/8uPW//Ijlz/x41b/8WLW//HjV3/&#10;yI5e/8eNXf/Jj1//xoxc/8iLXP/JjF3/yo1e/8mMXf/Ii1z/x41d/8iOXv/Jj13/y49d/8uPXf/K&#10;jlz/yIxa/8uLW//Kilr/y4tb/8qKWv/Li1v/yIlW/8eIVf/LiVf/zopb/8yIWf/MhlX/zIVX/86F&#10;WP/Mg1b/zYNW/82DVv/MglX/zIJV/8+FWP/LglX/yYJW/8mCVv/JgFX/yoFY/8d+Vf/HflX/x35V&#10;/8d+Vf/HfFT/yX5W/8yBWv/Jflf/zH5Y/86AWv/OgFr/zX9Z/8p8Vv/KfFb/xnhS/8h4Vf/IeFX/&#10;yXlW/8p7Wv/LfFv/zH1c/81+Xf/MfVz/y31Z/8h6Vv/Ielb/xXlV/8V5Vf/CdlL/wHRQ/8J4Vf/F&#10;e1j/w3lW/8J4Vf/CeFX/wXdU/8B2U//EeFb/wXVT/790VP/Cd1f/xXpa/8N4WP/CeVn/wHZZ/8F3&#10;Wv+9dlj/vXNY/7lvVP+8cVT/vnNW/71yVf+8cVT/vnNW/75zVv+6b1L/uGxU/7dqUP+2aU//uGtR&#10;/7tuVP+8cFj/um5W/7ltVf+7b1f/vXNa/750W/+9c1r/wXde/8B2Xf+4blX/tWtS/7JoT/+yaE//&#10;tWtS/7ZsU/+zaVD/s2dQ/7drU/+5a1T/t2lS/7ZoUf+2aFH/tGZP/7VnUP+4alT/t2lT/7hqVP+5&#10;a1X/uGpU/7NlT/+sXkj/sF9K/7dmUf+2ZVD/smFM/7FgS/+0ZlD/tmhS/7JlU/+sYUz/sGVQ/7Zu&#10;WP+6b1r/s2hT/7FkUP+xZFD/smVR/7JlUf+2aVX/uWxY/7tuWv+5bFj/um5X/7ltVv+6blf/umxV&#10;/7hqU/+1aFT/t2pW/7hrV/+6bVn/u25a/7ptWf+6bVn/uWxY/7hrV/+3alb/t2pW/7hrV/+6bVn/&#10;u25a/71wXP+6bVn/s2ZS/7RoUf+1aVL/uW1W/7twWf+4bVb/tWpT/7VqU/+3bFX/u3BZ/790Xf/A&#10;dV7/v3Rd/75zXP+9cl3/wHNf/8BzX/+6bVn/tmlV/7puV/++clv/v3Nc/7twWf+6b1j/um9Y/7xx&#10;Wv++c1z/vnNc/8B1Xv/Bdl//v3Rd/7xxWv+6clr/u3Nb/7tzW/+7c1v/unRb/7lzWv+6dFv/vnhf&#10;/8B6Yf+6dFv/uXFZ/711Xf++eF//tW9W/7dvV/+7c1r/vHRb/7x0W/+9dVz/uXFY/7JqUf+4cFf/&#10;vnZd/8B4X/+7c1r/uHBX/7hwV/+7c1r/u3Na/7hwWP+5cVn/vXde/754X/+8dlz/vXVc/711XP+6&#10;cln/uXFY/7pyWf+8dFv/vHRb/752Xf/AeF//vnZd/752Xf/BeWD/wXde/8F3Xv+/dVz/u3Na/7lx&#10;WP+1bVT/t3FX/7t1W/+8eV7/uHVa/7d0Wf+6dFr/vHZd/7x2Xf+7dVz/unRa/713Xf/Be2H/wHpg&#10;/711XP+/d17/vXVc/7x0W/+6cln/unRa/7p0Wv+4cln/tHFX/7h1W/+3dVv/uHZe/7Z2Xf+1dVz/&#10;s3Na/7NzWv+0dFv/tnZd/7R0W/+5d1//uXdf/7VzW/+xbVb/tnJb/7t3YP+6dl//s3FZ/6poUP+n&#10;ZlD/qmlT/6xwWP+uclr/rXFZ/6xwWP+pbVX/pmpS/6VpUf+ralT/rWxW/6xrVf+qaFL/p2VP/6tp&#10;U/+tbFb/rWxW/6drU/+jaVP/o2tU/6JsVP+gbFT/nmxV/6FvWP+gcFr/nG5X/5ZnU/+RYk7/q3xo&#10;/9+xmv+8jnf/mmtX/5RlUf+ZbFf/m25Z/5luW/+Zblv/mG9b/5pxX/+Yb1v/kmxZ/5JsV/+UcFr/&#10;lXFb/5ZwW/+Ubln/l25a/5duWv+Xblz/l25c/5duXP+WbVn/l2xZ/5luW/+bcF3/m25Z/5dqV/+W&#10;Z1X/lmdV/5ZnVf+VZFP/k2JR/5BfTv+OW0j/jltI/49cSf+OW0j/jltI/4pXRP+IVUT/iVZF/4lW&#10;Rf+KV0T/ildE/4pVQ/+LVkT/iVZD/4hVRP+GU0L/hlNC/4hVRP+MWUj/jFlG/4xXRf+MV0X/j1dG&#10;/49XRv+QV0b/kFdG/5BXRv+PVkX/j1ZF/45WRf+PV0b/jVhG/45ZR/+OWkX/kFxH/49YRP+PWET/&#10;k1pH/5VcSf+SWUb/k1pH/45aRf+PW0b/j1xH/49cR/+LWEP/ildC/4pXQv+KV0L/i1hD/4xZRP+P&#10;XEf/j1xJ/4xZRv+MWUb/jVpH/4pXRP+KV0T/iVZD/4hVQv+IVUL/hVVB/4RUQP+EVED/glI+/4JS&#10;Pv+CUj7/glI+/4BRPf9+Tzv/fk87/4BTQP99UD3/ek8+/3hNPP95Tj3/eU4+/wABAP8AAQD/AAEA&#10;/wABAP8AAQD//P/q//z/6v/+/+r//f/n//3/5//9/+X//P/k//v+4//6/eD/+v3g//r94P/7+tz/&#10;/Pvd//v63P/7+tv/+vna//362f/7+Nf/+vfU//r3zv/79sz/+fTK//fwxP/38MT/9u/D//fwxP/8&#10;9Mb/8+u9//Tpu//777//9OO1//Lisf/65rT/+eOy//Pbq//y16j/8dWl//HVpf/w0qD/8NKg//LS&#10;of/wz5z/786b/+3Jl//mwI//4LqJ/+C6if/ft4b/3raF/+O7iP/owI3/7saT/+zEkf/huYj/3bOD&#10;/9qwgP/XrX3/06d4/8yicv/Qpnb/4LaG/9+1hf/Yrn7/zKJy/8SZbP/KnnH/zqJ1/86fcf/So3X/&#10;1aZ4/9Skdv/Lmm//xZRp/8aTaP/Gk2j/x5Jm/8mUaP/IlGX/xZFi/8qWZ//QnG3/055y/9Kdcf/H&#10;kmb/x5Jm/8qVaf/QnG3/0p5v/9Sgcf/Tn3D/0Jps/8+Za//PmWv/z5lr/9KZbP/Ql2r/0Jdq/8+W&#10;af/SmWz/z5do/86WZ//VnW7/0Zlo/8uWZP/KlWP/y5Zk/8iTYf/HkmD/xpFf/8mRYv/JkWL/yZBj&#10;/8iNYf/Jj2H/ypBi/8mPYf/GjF7/xYtd/8SKXP/Eilz/y5Bk/8qPY//Gi1//yo1h/8mMYP/Hil7/&#10;xold/8WKXv/Fil7/yI5g/8uRYf/QlmT/1Zll/9icaP/ZnWf/1ppk/9SXYf/VmGL/1plj/9WYYv/V&#10;mGL/1Zlj/9WZY//SlmD/0pZg/8+WX//RmGH/0Zhh/8+WX//Ql2L/y49b/8mNWf/Ijlz/x41b/8WL&#10;W//GjFz/yI5e/8iOXv/Ijl7/xoxc/8qNXv/Mj2D/yo1e/8qNXv/Ii1z/x41d/8mPX//KkF7/zJBe&#10;/8yQXv/Lj13/yY1b/8qOXP/JjF3/yIxa/8qKWv/Li1v/yYpX/8mKV//Ni1n/zIpa/8yIWf/Lh1j/&#10;zodZ/8+IWv/OhVj/zoVY/82DVv/MglX/zIJV/86EV//LgVT/yYJW/8iBVf/JgFX/yYBX/8Z9VP/F&#10;fFP/x35V/8l+Vv/HfFT/yX5W/86AWf/OgFr/z4Fb/8+BW//Pf1r/zX9Z/8h6VP/HeVP/x3lT/8l5&#10;Vv/JeVb/ynpX/8p8WP/Jeln/y3xb/8x9XP/MfVz/y3xb/8Z4VP/Ielb/yHpW/8h6Vv/CdFD/vnJQ&#10;/8J2VP/Fe1j/wnhV/8B2U//CeFX/wXVT/8F1U//EeFb/w3dX/8B0VP/Cd1f/xHla/8N4Wf/CeFv/&#10;wXda/8J4W/++d1v/vnRZ/7txVv+8clf/v3RX/75zVv++c1b/wHVY/71yVf+7cFP/um1T/7dqUP+2&#10;aU//uWxS/7psVf+7blT/uW1V/71xWf/Dd1//xXti/8N5YP++dFv/vnRb/7xyWf+xZ07/sWdO/7Jo&#10;T/+xZ07/smhP/7NnUP+wZEz/sGRM/7hrUf+4alP/s2VO/7FjTP+zZU7/tGZP/7VnUP+1Z1H/tWdR&#10;/7lrVf++cFr/umxW/7RmUP+vYUv/sGJM/7ZoUv+2ZVD/sGJM/7BiTP+0ZlD/tWhU/7NmVP+uY1D/&#10;sWlT/7dvWf+4bVj/rmNO/6teSv+pXEj/rF5I/7NlT/+1aFT/uWxY/7ptWf+6bVn/uWxY/7drVP+4&#10;bFX/tWlS/7JlUf+yZVH/s2ZS/7ZpVf+5bFr/uWxa/7lsWv+5bFr/uWxa/7dqVv+yZVH/tGdT/7Zp&#10;Vf+4a1f/um1Z/7tuWv+5bFj/tWhU/7hsVf+6blf/um5X/7luV/+4bVb/uW5X/7luV/+5blf/u3BZ&#10;/7twWf+6b1j/vHFc/7xxXP+9cFz/vXBc/8BzX/+5bFj/tGhR/7ltVv+9cVr/wnZf/75zXP+8cVr/&#10;vXJb/8B1Xv/Bdl//xHli/8Z7ZP/Bdl//uW5X/7JqUv+3b1f/vXVd/7x0XP+5c1r/uXNa/7hyWf+9&#10;d13/v3lf/754Xv+1b1b/tm5W/711Xf+/d1//uHBY/7pyWv+9dV3/uHBX/7dvVv+6cln/uXFY/7Jq&#10;Uf+3b1b/v3de/8F5YP+6cln/t29W/7RsU/+yalH/uXFY/7pyWf+6cln/vXVc/7t1W/+5c1n/unRa&#10;/7pyWf+3b1b/tW1U/7dvVv+5cVj/uHBX/7lxWP++dl3/wHhf/793Xv/AeF//v3de/791XP+7c1r/&#10;unJZ/7dvVv+zbVP/t3FX/7t1W/++e2D/vHle/7x2XP+4cln/uHJZ/7lzWv+5c1r/u3Vb/713Xf+/&#10;eV//vnhe/711XP/CemH/vnZd/7x0W/+7c1r/vXVc/7t1W/+5c1r/tHFX/7NxV/+zcVn/tHRb/7V1&#10;XP+zdVz/r3FY/6xuVf+ucFf/r3Nb/7NyXP+1dVz/uHZe/7RyWv+zb1j/uHRd/7t3YP+7d2D/tXNb&#10;/6xqUv+oaE//qWhS/6tvV/+tcVn/rG9a/6tuWf+oa1b/o2ZR/6NmUf+qaVP/rWxW/6xrVf+qaFL/&#10;pWNN/6poUv+sa1X/rm1X/6ltVf+la1X/pW1W/6JsVP+hbVX/nmxT/6FvWP+gcFr/nGxW/5NkUP+T&#10;ZFD/todz/9WnkP+ugGn/mWtU/5lrVP+abVj/m25Z/5pvXP+YbVr/mm9c/5tyXv+acV3/k21Y/5Js&#10;V/+TbVj/lG5Z/5ZwW/+Xblr/lm1Z/5ZtW/+Xblz/mG9d/5hvXf+Wa1j/lmtY/5ptWP+bbln/m25b&#10;/5dqV/+VZlT/lWZU/5VmVP+TZFL/kWBP/49eTf+PXEn/kF1K/5BdSv+OW0j/jVpH/4pXRP+IVUT/&#10;iVZF/4lWRf+JVkP/ildE/4hTQf+JVkP/iVZF/4dUQ/+GU0L/hFNC/4ZVRP+IV0b/ildE/4lWQ/+M&#10;V0X/jVhG/45WRf+NVUT/jlZF/5BXRv+OVkX/jVVE/45WRf+OWUf/j1pI/45ZR/+OWkX/kFxH/41Z&#10;RP+QWUX/kltH/5JbR/+SWUb/kltH/49bRv+PXEf/j1xH/45bRv+LWEP/i1hD/4xZRP+LWEP/i1hD&#10;/4xZRP+PXEf/jltI/4xZRv+MWUb/j1xJ/4xZRv+JVkP/iFVC/4hVQv+FVUH/hFRA/4RUQP+DUz//&#10;gVE9/4FRPf+CUj7/g1RA/35PO/98TTn/fU46/35RPv9+UT7/fFFA/3hNPP94TTz/eU4+/wABAP8A&#10;AQD/AAEA/wABAP8AAQD//P/p//7/6v/9/+f//f/n//3/5//9/+f//f/l//v+4f/6/eD/+/7h//r9&#10;4P/8/d7//f7f//383v/8+93/+fjZ//z52P/8+db/+vfU//v4z//7+M//+vXL//n0yv/58sb/+fLG&#10;//rxxv/37L//9Oe6//LluP/157r/9OKy//fis//14a//9d+u//Pbq//126r/8dem//DUov/z1aP/&#10;7tCe/+3Pnf/sy5j/5sWS/+XBj//nwZD/472M/+C4h//etoX/3raF/+O7iv/owI3/7MSR/+3Fkv/m&#10;vIr/37WF/9ywgf/VqXr/zKBx/86ic//csoL/8MaU/+m/jf/asoH/zqZ1/8Wcbv/HnnL/yp90/8WY&#10;bv/TpHj/1qd7/9Oid//MnG7/yJVo/8SRZP/EkWT/x5Rn/8uXaP/JlWb/xpJj/8mUaP/Ml2v/z5pw&#10;/8+acP/IkWj/yJNp/8yXbf/OmW3/1J9z/9ekef/VonX/z5ts/8+bbP/Qmmz/0Jps/9Odbv/Qm2n/&#10;0Jtp/9Cbaf/SnWv/0Zxq/9Kcbf/WoHH/0Zxq/8uXZf/MmGb/zJhm/8uWZP/IkmP/x5Fi/8uTZP/J&#10;kWL/yY9h/8mPYf/Jj2H/zJJk/8mPYf/HjV//x4xg/8aLX//HjGD/zZJo/8uQZv/Ji2L/yoxj/8qL&#10;Yv/JimH/yYxg/82QZP/IjmD/yY9f/8qSX//TmmX/155p/9eeZ//anmj/1Zlj/9SXYf/VmGL/1plj&#10;/9qcaf/WmGX/1Zll/9WZZf/SlmD/z5Zf/86VXv/TmmX/05pl/86VYP/PlmH/xYlV/8aMWv/KkF7/&#10;ypBg/8WLW//JkWL/ypJj/8aOX//Gjl//xoxe/8eNX//JjGD/zI9i/8qQYv/KkGL/ypBg/8uRYf/J&#10;j13/yI5c/8iOXP/KkGD/x41d/8mMXf/Ii1z/yItc/8mNW//KjFn/yotY/8qLWP/Ki1j/yopa/82L&#10;W//MiVz/y4hb/82GWP/OhVj/z4ZZ/86EV//OhFf/zYNW/8+FWP/NhFn/yYBV/8mAVf/Lglf/y4JX&#10;/8h/VP/HflP/yH9U/8h9Vf/Ge1P/yHpT/8x+V//Mflf/zH5X/8d5Uv/IelT/zH5Y/8l7V//Je1f/&#10;y31X/8x+WP/Nf1n/zoBa/8h6Vv/Fd1P/yHlY/8p7Wv/Jelv/yHla/8d4V//IeVj/yXtX/8l7V//G&#10;eFT/wnNS/8R1VP/Dd1X/wXVT/79zUf/Dd1X/yHlY/8Z3WP/IeVr/yHla/8h5W//Helz/x3pc/8J1&#10;V/++c1b/v3RX/791Wv/Adlv/vnRb/7txWP+5b1b/um5W/71xWf+8cVT/u3BT/7tuUv+6bVH/um1T&#10;/7pqUf+4aE//umpR/7pqUf+4a1H/tmlP/75yWv/GemL/yX1l/8V7Yv/Adl3/vnRb/7dtVP+vZUz/&#10;rWNK/69lTP+xZ07/smhP/65kS/+vY0v/tGhQ/7drU/+2alL/tGhQ/7ZqU/+3a1T/tGhR/7JkTf+w&#10;YEn/s2JN/7ppVP/Ab1r/uGdS/7NlT/+yZE7/tWdR/7ttV/+6bFb/uGpU/7RmUP+5a1X/uGtX/7Rp&#10;VP+xaVP/tGxW/7dvWf+1alX/q15K/7BiTP+xY03/s2JN/7hnUv+5a1X/uWtV/7lsWP+7blr/tmlV&#10;/7JnUv+yZ1L/r2RP/7BjT/+xZFD/tGdT/7dqVv+6bVv/uGtZ/7ptXf+5bFr/t2xZ/7JnVP+rYE3/&#10;rmNQ/7VoVP+5a1X/tmhS/7VnUf+1Z1H/uWtU/8N3YP/He2T/wHVe/7hwWv+4cFr/u3Nb/7x0XP+7&#10;c1v/vHRc/7twWf+2a1T/um1Z/7xvW/+7blr/vXFa/8B0Xf+7bVb/t2lS/7xvVf/Cdl//xnpj/8R4&#10;Yf/AdF3/wHRd/8B0Xf/Cdl//xHhh/8V6Y/+/dF3/sWlR/7FpUP+4cFf/vHRb/7p0Wv+0blT/tW9V&#10;/7lzWf+9d13/vXdd/7ZwVv+vZ07/u3Na/8N7Yv/BeWH/vXVd/793X/++dl7/uXFZ/7hwV/+6cln/&#10;tGxT/69nTv+5cVn/wHhg/8B4YP+9d13/vXVc/7dvVv+1bVT/vHRb/712Wv+8dVn/vnZd/7lzWf+y&#10;bFL/rmtR/7RuVf+6dFv/u3Vc/7p0W/+5c1r/uXNZ/7p0Wv/AemD/wnxi/8B6YP+8dlz/vHZc/711&#10;XP+9dVz/vHRb/7tzWv+7dVv/vXdd/7x5Xv+8eV7/vHlf/7t1XP+3cVj/uXFY/7x0W/+8dlz/vXhb&#10;/7ZzVv+zcFP/t3RX/755XP/CfWD/vndb/7hwV/+6cln/vXVd/7t1XP+6dFv/sm5X/69tVf+qaFD/&#10;q2tS/7J0W/+zdVz/snRb/6xwWP+na1P/sHRc/7J2Xv+ycVv/r25Y/7BuVv+wblb/tnRc/7t5X/+8&#10;emD/tnRa/69tVf+oaE//pmVP/6ppU/+ubVf/q25Z/6tuWf+palj/pmhT/6hqVf+qbVj/qm1Y/6ls&#10;V/+kZ1L/oGRM/6ZlT/+na1P/qWtS/6dpUP+naVD/qW1T/6puVP+mbFT/omxU/6BsVv+iblj/mmdS&#10;/5JiTv+aalT/v495/72Nd/+iclz/mWtU/5psVf+VaFH/l2pT/5lvV/+Yblb/mW9X/5tyXv+cc1//&#10;m3Je/5hvW/+Xblz/mG9b/5ZtWf+Xblr/mG1a/5pvXP+XbFn/mG1a/5luW/+Ya1b/mWpY/5tsWv+b&#10;bFr/mWpY/5doVv+WZ1X/lmdV/5NkUv+TZFD/kmNP/49fS/+MXEj/kV5L/49cSf+NWkf/jFlG/4lW&#10;Q/+IVUL/h1RB/4hVQv+HVEH/ilVD/4pVQ/+HVEH/hVI//4FQP/+EU0L/g1JB/4VUQ/+MW0r/h1dD&#10;/4NTP/+IVUL/jFdF/4tWRP+MVUH/jVZC/5BXRP+PVkX/jlZF/49XRv+PV0b/jllH/4tWRP+LVkT/&#10;jVlE/45aRf+QXEf/kV1I/5BcR/+MWEP/j1tG/5BcR/+OW0b/i1hD/4lZQ/+IWEL/i1hD/49cR/+O&#10;WkX/jFhD/4xYQ/+KV0L/i1hD/4xZRv+PXEn/j1xJ/41aR/+MWUb/jVpH/4paRv+JWEf/hldF/4RV&#10;Q/+AUT//gVJA/4FSQP+AUT3/gVI+/35PO/+AUT3/fU46/31QO/97UD3/e1A//3hPPf92TTv/dUs7&#10;/wABAP8AAQD/AAEA/wABAP8AAQD//P/p//7/6v/9/+f//f/n//3/5//9/+f//f/n//z/5P/6/eD/&#10;+/7h//v+4f/8/+L//f7f//793//8+93/+fjZ//v41//699T/+vfU//z40v/8+dD/+vXL//r1y//4&#10;88n/+vPH//rxxv/37L//8+a5//PluP/25bf/8+Gx//Xhr//34bD/9d+u//HaqP/23Kv/8Naj/+/V&#10;ov/z16X/79Gf/+zOnP/rypf/58aT/+XBj//mwpL/5b+Q/9+5iv/dt4b/3beG/+S8i//owI//7MST&#10;/+jAj//iuIj/47mJ/+G1hv/Spnf/y59w/9Ckdf/kuor/+M6e/+vDkv/dtYT/z6d2/8ifcf/JoHT/&#10;yZ5z/8aZb//So3n/06R4/8+ec//Om27/yZZp/8eTZP/JlWb/yJRl/8uXaP/Ll2j/xpJj/8iTZ//J&#10;lGr/yJNp/8qVa//MlWz/y5Rr/86Xbv/Ml23/0Zxy/9ekef/Vonf/zZlq/9Ccbf/UnnD/1J5v/9Wg&#10;bv/Tnmz/0Jxq/9Ccav/QnGr/0qBt/9akcf/UoXL/0J1u/86bbP/Om2z/zZlp/8qWZv/Jk2T/yJJj&#10;/8yTZv/KkWT/zJFl/8yRZf/LkGT/zJFl/8qPY//Kj2P/y5Bk/8iNYf/IjWH/zJFn/82PZv/IimH/&#10;yYph/8qLYv/IiV7/yIle/8aHW//JjF3/y5Ff/82TYf/RmGP/1Zxl/9eeZ//bn2n/15tl/9ibZf/Y&#10;m2X/2Jtl/92fbP/Zm2j/1Jhk/9OXY//Tl2P/zpVg/86VYP/RmGP/zpVg/8mQW//JkV7/wYdV/8aM&#10;Wv/KkF7/zZNj/8iOXv/Lk2L/zJRl/8ePYP/JkWL/yI1h/8WKXv/Fil7/yo9j/8qQYv/Jj2H/y5Ni&#10;/8uTYv/IkF//xY1a/8aMWv/KkGD/yI5e/8yPYP/Ii1z/yo1e/8uPXf/Kilr/yYlZ/8iIWP/Milr/&#10;zoxc/8+NXf/PjF//zYpd/86HWf/Phln/0Ild/9CHXP/OhVr/zoVa/9OGXP/Qh17/zINa/8uCWf/M&#10;g1r/y4JZ/8x/Vf/Mf1X/y35U/8V6Uv/EeVH/xXpS/8p8Vf/Je1T/ynxV/8h6U//HfFX/yH1W/8Z7&#10;VP/Ge1T/y39b/8l+V//OgFr/zoBa/8N3U//CdlT/w3dV/8R4Vv/Gelr/xnpa/8l6Wf/Jeln/y3tY&#10;/8p6V//JeVj/xXZV/8V2Vf/EdVT/wHRS/8FyUf/EdVT/xXZV/8Z3WP/HeFn/yHla/8p7XP/IeVv/&#10;xndZ/8JzVf+9cFT/vG9T/7xxVP/AdVj/vHJZ/7pwV/+3bVT/tmpS/7puVv+8cFj/u3BT/7luUf+6&#10;bVH/u25S/71tVP+7a1L/uWlQ/7ZpT/+1aE7/t2pQ/8B0XP/He2P/yX1l/8Z6Yv/BdV3/wHRc/7tv&#10;WP+0aVL/sGZN/65kS/+vZUz/sGZN/7BmTf+zZ0//uGxU/7hsVP+3a1P/u29X/8B0XP+8cFj/uGpT&#10;/7JkTf+wYEn/tWVO/7trVP+/bln/tmVQ/7ZlUP+3aVP/uGpU/7ttV/+6bFb/uGpU/7RmUP+7blr/&#10;vG9b/7ZrVv+waFL/r2dR/7NrVf+1alX/rmFN/7NlT/+2aFL/uGdS/7ppVP+8blj/um1Z/7hrV/+4&#10;a1f/smdS/69kT/+yZ1L/sGVQ/7BlUP+zZlL/uGtX/7ptWf+8b13/uGtZ/7hrWf+5bFz/t2xZ/7Jn&#10;VP+qX0z/s2hV/7lsWv+3aVP/s2VP/7ZlUP+0ZlD/umxW/8V4ZP/Hemb/vXJd/7hwWv+5cVv/u3Nb&#10;/7x0XP+7c1v/vXVd/7xxWv+1aFT/tmlV/7ptWf+6bVn/vHBZ/75yW/+8cFn/vHBZ/75yWv/EeGD/&#10;yHxl/8d7ZP+/c1z/um5X/7ltVv+8cFn/v3Rd/8F2X/+9clv/sWlQ/7RsU/+6dFr/vXdd/7RxVv+x&#10;blP/tnBW/7p0Wv+9d13/u3Vb/7VtVP+za1L/wHhf/8iAaP+/d1//u3Nb/793X/+/d1//uXFZ/7dv&#10;V/+7c1v/s2tT/69nT/+8dFz/wnpi/8B4YP+9dVz/vXVc/7hwV/+4cFf/vHRb/7x1Wf+6cln/u3Na&#10;/7lzWf+1b1X/tG5V/7RxV/+8eV//vXpg/713Xv+4cln/t3FX/7lzWf+9d13/vnhe/754Xv+8dlz/&#10;unRa/7t1W/+8dlz/vHZc/713Xf+/eV//vHle/7x5Xv+4dVr/unRa/7t1W/+7c1r/vXVc/752Xf+9&#10;d13/vXhb/7ZzVv+3dFf/uXZZ/7x5XP/Ae17/vXhb/7hwV/+3b1b/u3Nb/7t1XP+7dVz/s3BW/65s&#10;Uv+raVH/rWtT/7Z2W/+4eF//tnhf/7N1XP+tb1b/snZe/7N3X/+vcVj/sHBX/65uVf+xcVj/tXVc&#10;/7l3X/+4dl7/snBY/61tVP+ra1L/q2tS/65tV/+vblj/qmxX/6psV/+qbVr/q25b/6tuW/+pbFn/&#10;pWhT/6VoU/+hZ1P/oGZS/6VpUf+malL/pmhP/6RmTf+naVD/qmxT/6tvVf+pbVP/ompT/6BqUv+f&#10;a1X/mWZR/5dkT/+jc13/wZF7/7WFb/+hcVv/mmxV/5lrVP+TZ07/mGxT/5pwV/+acFj/mnBY/51z&#10;W/+dcl//m3Bd/5duWv+YbVr/lmtY/5ZrWP+YbVr/mm9c/5xxXv+XbFn/l2xZ/5htWv+abVr/mm1a&#10;/55vXf+eb13/mmtZ/5doVP+VZlT/lWZU/5NkUv+TZFL/kmNP/5BgTP+QYEz/kF1K/41aR/+MWUb/&#10;ildE/4lWQ/+JVkP/h1RB/4hVQv+HUkD/h1JA/4pVQ/+KVUP/hlNA/4RRQP+FVEP/g1JB/4VUQ/+I&#10;WET/hlZC/4VSP/+HVEH/jFhD/4xYQ/+NVkL/jVZC/5BXRP+OVUL/jldD/45WRf+MV0X/jFdF/4hV&#10;Qv+JVkP/ildE/45bSP+PXEn/jltG/45bRv+JVkH/jFlE/4xZRP+LWEP/ildC/4pXQv+LWEP/jFlE&#10;/5BdSP+LWEP/jFhD/4hVQP+LWEP/jltG/4xZRP+MXEj/i1tF/4xcRv+MXEb/jl5K/4xcSP+KW0f/&#10;iFlH/4RVQ/+BUkD/gVJA/4FSQP+BUkD/flE+/4BRP/9/Uj3/fE86/3xRPv96Tzz/eVA+/3pRP/95&#10;UD7/d009/wABAP8AAQD/AAEA/wABAP8AAQD//v/q//7/6v/+/+r//v/q//3/5//9/+f//f/n//3/&#10;5f/5/N//+fzf//v83f/9/t///fze//z73f/6+dr/+vna//z52P/59tP/+fbT//z50P/7+M3/+fTK&#10;//fzxv/688f/+vPH//buwP/16r3/9ei7//bou//45rb/9OCu//Hdq//x26r/8tyr//Taqf/z2ab/&#10;79Wi/+7Uof/12af/8tSi/+rMmP/pyJX/6smW/+TCkv/jv4//4r6O/+C6i//guov/4ryL/+bAj//n&#10;wZD/7cWU/+O7iv/gtob/6b+P/+a6i//QpHf/0aV4/9mtfv/muov/9cub/+jAj//ctIP/0Kh3/8if&#10;cf/Kn3T/yZxy/8aZb//Km3H/zJtw/82db//RnW7/ypZm/8yYaP/Klmb/yJRk/8qWZv/Jlmn/xpNm&#10;/8qVaf/Hkmj/xZBm/8eSaP/MlWz/zJVs/8uUa//HkGf/yJNp/8+acP/Qm2//ypZn/8+bbP/WoHH/&#10;16Jw/9Kdaf/Sn2r/0p9q/8+daP/PnWr/z59u/9GhcP/Pn2//zZ1t/82dbf/Kmmz/ypdq/8qWZ//H&#10;k2T/x5Fj/8mQY//JkGP/yo9j/8qPY//LkGT/zZJm/8qPY//LkGT/y5Bk/8eMYP/Gi1//zZBk/8qN&#10;Yf/HiF//yYph/8+OZP/OjWP/yYld/8aHW//KjF3/zpJg/9GTYP/SlmD/1ppk/9icZv/YnGb/15tl&#10;/9mcZv/Ym2X/1Zhi/9aYZf/Wmmb/z5Nf/8yQXP/KkF7/zZFd/8+VY//Lk2D/xY1a/8GJVv/Eilj/&#10;yI5c/8iOXP/Fi1n/yI5e/8mRYP/JkWL/yZFi/8iQYf/Pl2j/y5Bk/8SJXf/Fil7/yo9j/8iQYf/H&#10;j2D/yZFg/8ePXv/Gjl3/xo5b/8SKWP/HjV3/ypBg/82QYf/JjF3/z49f/86OXv/Kilr/yohY/8mH&#10;V//Ni1v/zYla/86KW//PjF//0otd/9CJW//Nhlr/0Ild/9GIXf/Phl3/zoNb/9CFXf/MgVr/yX5W&#10;/8p/V//Nglr/yX5W/8h9Vf/IfVX/yH1V/8N4UP/HeVL/ynxV/8p8Vf/Je1T/yXtU/8p8Vf/IfVX/&#10;yoBZ/8h+V//DeVL/x31W/8R6U//HfFX/yH1W/8N3U//Dd1P/xHhW/8R4Vv/IfFr/yn5c/81+Xf/I&#10;eVj/yXlW/8l5Vv/JeVj/xnZV/8R1VP/FdlX/xndY/8V2Vf/DdFX/xXZV/8V2V//Fdlf/xXZX/8Z3&#10;WP/Gd1n/wnNV/79vVP+8bFH/u2tQ/7xvU//Ac1f/u29X/7puVv+6blb/uW1V/7ltVf+7b1f/u3BT&#10;/7twU/+9cFT/vXBW/75uVf/AcFf/vGxT/7dnTv+1aE7/uGtR/8V4Xv/Ie2H/yHth/8Z6Yv/Dd1//&#10;wnZf/79zXP+8cFn/t2xV/7FmT/+uZEv/r2NM/7ZqUv+3a1P/um5W/7hsVP+3a1P/vHBY/8F1Xf+5&#10;bVX/tWlR/7NmTP+2Zk//u2tU/79vWP++bVj/tmVQ/7ZoUv+4alT/t2pY/7hrWf+1aFb/rWBO/61g&#10;Tv+5bFr/u25c/7RpVP+tYk3/q2BL/6xhTP+zaFP/smVR/7VnUf+3aVP/tGZQ/7ZoUv+5bFj/um1Z&#10;/7VqVf+0aVL/sGVQ/61lT/+vZ1H/r2dR/7NoU/+2a1b/vG9b/7lsWP+3alb/s2ZU/7NmVP+1aFj/&#10;tGlW/69kUf+tYk//tWpX/7tuXP+1Z1H/s2VP/7RjTv+yZE7/t2lT/7tuWv+9cFz/uG1Y/7hwWv+4&#10;cFj/s2tT/7VtVf+6clr/vHRc/7xxWv+2aVX/t2pW/7hrV/+6bVn/u29Y/7tvWP+/c1z/wnZf/79z&#10;XP++clv/xXli/8V5Yv+8cFn/tWlS/7VoVP+1alP/uW5X/7x0XP+4cFj/tGxT/7lzWf+7dVz/tXJX&#10;/7BtUv+xblP/tHFW/7t1W/+/d17/u3Na/7VtVP+1bVT/v3df/8B4Yv+za1X/s2tV/711X/+7c13/&#10;tm5Y/7ZuVv+6clr/uHBY/7dsVf+/dVz/x31k/8R5Yv+4cFf/t29W/7dvVv+4cFf/u3Na/7hwV/+x&#10;aVD/smpR/7x0W/+8dFv/vHZc/7t1W/+/eV//vXpf/7p3XP+0cVb/s3BV/7RxVv+1clf/sG1S/7Ru&#10;VP+zbVP/smxS/7ZwVv+5c1n/uXNZ/7t4Xf+7eF3/uHVa/7h1Wv+0blT/s21T/7lxWP+8dFv/vnZd&#10;/752Xf+8dlz/uHVY/7d2WP+6eVv/vn1f/7t6XP+7eFv/vHda/7NtU/+uaE7/t3FX/7t1XP+6dFv/&#10;sm9V/65rUf+vbVP/sW9V/7NzWP+3d1z/t3dc/7V3Xv+wc1f/s3Vc/7N1XP+ucFf/rG5V/65uVf+w&#10;cFf/s3Na/7JyWf+xcVj/rGxT/6lpUP+tbVT/rm5V/69uWP+vblj/qm1Y/6dqV/+rblv/rnFe/61w&#10;Xf+maVb/n2RS/6BlU/+eZFD/n2VR/6VrVf+kalT/o2dP/6JmTv+na1P/qmxT/6xuVf+malD/oWlS&#10;/6BoUf+caFL/mGVQ/5lmUf+peWP/wZF7/6h6Y/+cblf/mmxU/5psVP+YalL/nHBX/51xWP+acFj/&#10;mnBY/5xyWv+bclz/l25a/5dsWf+Wa1j/lGlW/5htWv+YbVr/mG1a/5duWv+Xblr/lWxY/5VsWP+W&#10;a1r/mG1c/5xvXP+cb1z/lmlW/5BjUP+OYU7/kmVS/5FkUf+QYU//kGFP/49gTv+PXk3/j1xL/4xZ&#10;SP+MWUb/jVpH/4pXRP+MV0X/i1ZE/4tWRP+IU0H/hlE//4hTQf+LVkT/iFVC/4VSP/+GU0L/hVRD&#10;/4NSQf+FVUH/h1dD/4dUQf+IVUD/jFhD/4pWQf+NVkL/jVZC/49YRP+NVkL/jVZC/41WQv+MWEP/&#10;jFdF/4pXRP+NWkf/iVlF/4tbR/+LW0f/iVlF/4tYQ/+MWUT/jFlE/4pXQv+LWEP/jFlE/4tYQ/+L&#10;WEP/jltG/4xZRP+LWEP/ildC/4dXQf+JWUP/jFxG/4paRv+LW0f/ilpG/4tdRv+MXUn/i1xI/4hZ&#10;Rf+IWUX/hldD/4RVQ/+BVEH/flE+/31QPf9+UT7/flE+/35RPv9+UT7/fE86/35TQP99UkH/e1JA&#10;/3xTQf96UT//d048/wABAP8AAQD/AAEA/wABAP8AAQD//v/q//7/6v/+/+r//f/n//3/5//9/+f/&#10;/f/l//3/5f/6/eD/+fzf//v83f/9/t///P3e//z73f/6+dr/+vna//v41//699T/+vfU//v4z//6&#10;98z/+fTK//fzxv/79Mj/+fLG//Xtv//37L//9+q9//rpu//557f/9+Ox//LerP/x26n/8tup//Td&#10;q//126j/8dek/+/Vov/22qj/9tim/+3Pnf/pyJX/6siY/+nHl//nxZj/58WY/+XDk//lw5P/7sqY&#10;/+/Ll//pxZP/5sGN/+O7iv/kvIv/7sSU/+i8jf/ZrYD/3LCD/92xhP/fs4T/6sCQ/+S6iv/etIT/&#10;1Kl8/8idcP/Im3H/yZxy/8macP/ElWn/xZRp/8qXav/Snm//0Zts/9GbbP/RnW3/ypZm/8mVZf/J&#10;lmn/yJVo/8qXbP/Ik2f/xZBm/8iTaf/Hkmj/x5Bn/8qTav/HkGf/x5Bn/8yVbP/OmGz/y5Vn/8yW&#10;Z//YoHH/2qVz/9WgbP/UoWz/1KFs/9Ceaf/Onm3/zp5t/86gbv/Nn27/zZ9u/82ecP/Lm23/ypps&#10;/8qXav/IlGX/xpBi/8iPYv/Ij2L/yI9i/8uQZP/LkGT/zZJm/8qPY//LkGT/zZBk/8mMYP/JjGD/&#10;zpFl/8yNYv/Ki2D/yotg/86NY//OjWP/zIxg/82NYf/PkWL/0pJi/9OUYf/Ul2H/15pk/9aZY//V&#10;mGL/1Jdh/9OWYP/TlWL/0JJf/9CUYP/VmWX/0JRg/8uRX//Jj13/ypBe/82TYf/KkF7/xoxa/8OJ&#10;V//GjFr/zJBe/8uPXf/Bh1X/xIpa/8iQX//Hj2D/x49g/8mRYv/MlGX/zJJk/8mPYf/FjV7/x49g&#10;/8ePYP/Gjl//xo5d/8WNXP/Gjlv/yZFe/8mPXf/Ijlz/yY9d/8uPXf/IjFr/y4tb/8uLW//Ni1v/&#10;zYtb/86KW//RjV7/0IpZ/8+JWP/Qiln/z4lY/8+GWf/LhFj/0Idc/9KJYP/Og1v/zYJa/9CFXv/M&#10;gVr/yH1W/8l+V//LgFj/y4BY/8h9Vf/Mflf/zoBZ/8Z4Uf/Je1T/zX9Y/8x+V//Nf1j/zX9Y/8p/&#10;V//GfVT/yX9Y/8l/WP/Fe1T/x31W/8V7VP/GfFX/y4BZ/8p+Wv/He1f/yX1Z/8h8Wv/IfFr/yn5c&#10;/8p+XP/Ielb/yHpW/8l5Vv/IeFf/xXVU/8Z2Vf/HeFf/x3hX/8d4V//Cdlb/w3dX/8J2Vv/BdVX/&#10;wXVV/8F1Vf/EdVf/wXJU/8BxU/+/cFL/wHBV/8JyV//Dc1j/vG9T/7ltVf+6blb/u29X/71xWf+9&#10;clX/vHFU/71wVP/BdFj/wnJX/75uVf+9bVT/vGxT/7pqUf+4a1H/uWxQ/8N2Wv/CdVv/w3Zc/8V4&#10;Xv/BdFr/uGpT/7hsVf+/c1v/vXFa/7ltVv+2alP/s2dQ/7ZqU/+4alP/uWxS/7VpUf+2alL/uGxU&#10;/7tvV/+0aFD/sWVN/7JlS/+4alP/v29Y/79uWf+7alX/sGJM/65gTP+tYE7/smVV/7RpVv+tYk//&#10;pltI/6teTP+5bFr/u25a/7VoVP+rYEv/q2BL/65jTv+3alb/tmlV/7RnU/+0ZlD/sGNP/7NmUv+4&#10;a1f/uW5Z/7htWP+2a1T/tWpV/7RsVv+za1X/tW1X/7pvWv+8cVz/u25a/7VoVP+1aFT/sWRS/7Bj&#10;Uf+yZ1T/s2hV/7NoVf+zalf/um9c/75zXv+1aFT/tGZQ/7NlT/+yZE7/uWtV/7tuWv+8b1v/um1Z&#10;/7twW/+4bVb/sGhQ/7FpUf+5cVn/unJa/7luV/+2aVX/uGtX/7lsWP+6bVn/u25a/7xwWf+/c1z/&#10;v3Nc/75yW/+8cFn/v3Nc/8J2X/+6blf/tWlS/7JnUv+yalL/tm5W/7pyWv+0blX/sWtS/7hyWf+y&#10;b1X/qWZM/6FfRf+oZUr/rmtQ/7VvVf++eF7/vHRb/7dvVv+3b1f/unJa/7dvWf+uZlD/t29Z/752&#10;YP+6clz/s2tT/7ZuVv+7c1r/vXNa/71zWv/Bd17/w3lg/8B2Xf+1a1L/smhP/7NrUv+5cVj/uXFY&#10;/7RsU/+waE//sWlQ/7tzWv+9dVz/vnZd/713Xf/Be2H/vntg/7p3XP+3dFn/t3RZ/7t4Xf+7eF3/&#10;sW5T/7JsUv+xa1H/sGpQ/7ZwVv+1b1X/tW9V/7h1Wv+6d1z/vXdd/7p0Wv+xa1H/sWtR/7dvVv+6&#10;cln/vXVc/7x3Wv+5dln/uHdZ/7l6W/+8fV7/vX5f/7t6XP+5eFr/vXpd/7p1WP+wa07/tG5U/7Zw&#10;Vv+xblP/rmtQ/65rUP+2c1j/t3Za/7NxV/+vb1T/r29U/61wVP+tcFT/sHNX/7J1Wf+1dVr/s3NY&#10;/7JyV/+yclf/snJZ/65wV/+vb1b/qWtS/6dpUP+pbVX/qW1V/6xwWP+tcVn/rG9a/6tuW/+qbVr/&#10;r3Jf/6xvXP+maVb/nmNR/55jUf+fZVH/oWdT/6ZsWP+oa1b/pGdS/6JmTv+laVH/rXFZ/69zW/+h&#10;Z1H/oGZQ/6BnU/+eZ1L/m2hT/5pqVP+tfWf/uYt0/6N1Xv+cblf/mmxU/5psVP+YalL/mW1U/5dt&#10;VP+XbVX/l25Y/5lwWv+bcl7/mG9b/5ZrWP+Valf/lWpX/5dsWf+XbFn/lWxY/5VsWP+Ubln/k21Y&#10;/5JsWf+Ra1j/lWxa/5duXP+ab17/lmta/45jUv+NYlH/j2RT/5NmU/+RZFH/kGFP/5FiUP+QX07/&#10;jVxL/45bSv+MWUb/jVhG/4tWRP+LVkT/ilVD/4ZRP/+HUkD/h1JA/4pVQ/+NWEb/iVZD/4VSP/+F&#10;Uj//hlNC/4RRPv+GU0D/iFVC/4hVQv+JVkH/iVVA/4pWQf+NWUT/j1hE/49YRP+NVkL/jFhD/4xX&#10;Rf+MV0X/jFdF/41aR/+PXEn/jVpH/4paRv+JWUX/h1dD/4hVQP+MWUT/i1hD/4pXQv+MWkP/jlxF&#10;/5BdSP+LWEP/jFlE/4paRP+LW0X/ilpE/4paRP+MXEb/jl5K/45eSv+PX0v/i1xI/4pbR/+LXEj/&#10;iltH/4hZRf+JWkb/iFlF/4VWQv+CVUL/glVC/35RPv96Tz7/flE+/3xRQP98UUD/e1A9/3tQPf96&#10;UT//elE//3pRP/93Tjz/dk07/wABAP8AAQD/AAEA/wABAP8AAQD//v/q//3/5//9/+f//f/n//3/&#10;5//9/+f//f/n//3/5f/8/ub/+fzf//n83//7/uH//Pzg//v63P/6+dv/+fjZ//v41//8+dj/+/jV&#10;//n2zf/59Mr/+fTK//j0x//688f/9u/B//buwP/2673/9uq6//jot//557X/9+Ox//Tgrf/y3Kr/&#10;8dup//Lbqf/23Kn/8Nal/+3Rn//v06H/8tSi/+7Qnv/px5f/58WY/+vJnP/syp3/7cue/+7On//y&#10;0qP/9tal//LRnP/nxpH/47+L/+G7iv/qwpH/6MCP/9yygv/esoP/3LCB/9quf//arn//3rKD/92x&#10;gv/Vq3v/y59w/8mdcP/MnXH/y5xw/8mYbf/Dkmf/v45j/8eUaf/Nmm3/ypdq/8yZbP/Om27/zptu&#10;/8+cb//Om27/y5hr/8eUaf/Gk2j/xpFl/8aRZf/Ik2f/yJJm/8qUaP/Lkmf/yZBj/8qRZP/Nkmb/&#10;yI5g/8iQYf/VnW7/2KBx/9ahb//VoG7/1KBu/9Sib//Vo3D/0KBv/9Cgb//OoG//zqBv/82fbv/N&#10;nW3/y5tt/8uYa//Ll2f/y5Vm/8mRYv/Hj2D/yY9h/8iOYP/IjmD/zJJk/8qQYv/IjWH/x4xg/8mM&#10;YP/JjGD/zZBk/82QZP/MjWL/y4xg/8uLX//JiV3/y4tf/86OYP/Iilv/yopa/8+PX//UlGT/1Zdk&#10;/9GTYP/RlWP/xoxa/8aMWv/Jj13/ypBe/8qQXv/Ijlz/yI5e/8mPX//Ijl7/y5Fh/8iOXv/Ijl7/&#10;yI5e/8iLXP/JjF3/zpFi/8qQYP/GjFz/x41d/8ePXv/IkF//yJBf/8mRYP/KkmH/yZFi/8mRYv/I&#10;kGH/yJBh/8mRYv/KkmH/xo5d/8ePXP/Jj13/ypBe/86QXf/PkF3/zY1d/82NXf/Ni1v/zIpa/86M&#10;XP/Pi1z/z4tc/9CKWf/Qiln/04tb/9GJWf/RiVn/0Ida/86EV//OhVr/0Idc/8yDWP/Lglf/y4JZ&#10;/8p/V//HflX/yH9W/8h/Vv/KgVj/yH9W/8p/V//LgFj/yX5W/8Z7U//IelT/ynxW/8x+WP/LfVf/&#10;yH1W/8yBWv/Iflf/x31W/8d9Vv/Fe1T/yH5X/8h+V//HfVb/x3tX/8yAXP/He1f/yX1Z/8l9Wf/D&#10;d1P/xnpW/8d7V//FeVX/w3VR/8J0UP/DdVH/xnhU/8l6Wf/IeVj/x3hX/8R4Vv/Dd1f/w3dX/8N3&#10;V//BdVX/wXVV/8F0Vv/BclT/v3BS/8JxVv/Dclf/xXVa/8JzVf+/b1T/vW1S/7tuUP+8b1H/vnFT&#10;/8BzV/+6bVH/u25S/71wVP/Cclf/vGxT/7lpUP+5aVD/umpR/7pqUf+3alD/uGtR/7ptU/+5bFL/&#10;tGdN/7JlS/+nWkD/pFc9/6xfRf+7blT/vHBZ/7puV/+2alP/s2ZS/7VoVP+3alb/tmpT/7NnUP+w&#10;ZEz/s2dP/7drU/+4bFT/t2lS/7RmT/+4alT/u21X/7psVv+2aFL/rV9L/6lcSv+qXUv/sGNR/7Jn&#10;VP+vZFH/q2BN/69kUf+4a1f/s2ZS/65hTf+rYEv/smVR/7dqVv+4a1f/uGtX/7NmUv+wY0//rF9L&#10;/61iTf+1alX/uHBa/7hwWv+1bVf/s2tV/65mUP+1alX/t2xX/7twW/++c17/um1Z/7dqVv+1aFT/&#10;sGNP/7RoUf+4bFX/vXJb/71yW/+7cFn/wHVe/8B1YP+6bVn/t2pW/7RnU/+0Z1P/u25a/8BzX//B&#10;dGD/vnFd/7htWP+1alP/tWpT/7dsVf+8cVr/vHFa/7dsVf+2a1b/uW5Z/7lsWP+4a1f/vXBc/8F0&#10;YP++cV3/vG9b/7lsWP+3a1T/um5X/75yW/+8cFn/u3BZ/7twWf+3b1n/u3Nb/7x2Xf+8dl3/zIZt&#10;/9qXfP/em4D/2pd8/8SDZ/+4d1v/rm1R/6ZlSf+yb1T/tW9V/7JsUv+3b1f/uHBY/7NrU/+za1X/&#10;vHRe/8B4YP+9dV3/uHBY/7lxWP+9c1r/vXNa/750W/+8cln/vnRb/7xyWf+yalH/sWlQ/7RsU/+7&#10;c1r/t29W/7RsU/+0bFP/tW1U/7tzWv+8dFv/vHVZ/712Wv+5clb/uHNW/7p1WP+4dVj/uXZZ/7t4&#10;W/+8eVz/vXhb/755XP+8d1r/tXJV/7VyVf+zbVP/r2lP/7NtU/+3cVf/u3Vb/7t1W/+zbVP/sWtR&#10;/7JsUv+ybVD/t3JV/7hzVv+4dVj/uXha/7t6Wv+9fFz/unlZ/7V1Uv+6elb/x4Vi/9COa//GhGL/&#10;tnRS/6ppSf+nZkj/sG9R/7JxVf+zcFX/tXJX/7BtUv+raE3/qmlN/61sUP+ublL/sHBV/7JxVf+1&#10;dFj/tXNZ/7RyWP+0clj/s3NY/7FxWP+wcFf/rnBX/6xuVf+pbVX/pWlR/6VpUf+pbFf/qW9b/6tx&#10;Xf+oblr/qW9b/6ZsWP+laFP/pGdS/6VoU/+jZlH/omVQ/6dqVf+kalb/oWdT/55kUP+gZlL/rXNf&#10;/7J4Yv+cY0//nGNP/51mUf+ealT/nmtW/59vWf+tfWf/s4Vu/6FzXP+Ya1T/mWxV/5hrVP+XalP/&#10;mGtU/5ZsVP+XbVX/l25a/5lwXP+bcl7/mG1a/5ZrWP+Valf/lmtY/5ZrWP+Talb/k2pW/5JsV/+R&#10;a1b/k21Y/5RuWf+SbFn/kmxZ/5RuW/+Vb1z/kWtY/49mVP+PZlT/jmVT/5JnVv+SZVL/kmNR/5Fi&#10;UP+NXEv/jVxL/49cS/+NWkn/i1hH/4lWRf+JVkX/h1RD/4dUQ/+IVUL/h1RB/4tYR/+KV0T/ildE&#10;/4dUQ/+HVEP/hlNA/4NQPf+FUj//h1RB/4RRPv+GU0D/iVZD/4lWQ/+IU0H/iFNB/4xZRv+MWUb/&#10;jFlG/4xZRv+MWUb/jVpH/49cSf+LW0f/iVlF/4lZRf+IWET/iVlD/4pXQv+LWEP/jFlE/4pXQv+J&#10;VkH/jltG/45bRv+MWUT/jFlE/4tYQ/+HV0H/hlZC/4lZRf+MXEj/j19L/5BgTP+PX0v/jmBJ/4pc&#10;Rf+MXkf/jF5H/4tbRf+JWUP/ilpE/4hYRP+DVEL/gVJA/4BRP/9+UT7/fVA9/31QPf98UUD/ek8+&#10;/3tQP/96UT//eE89/3dOPP91TDr/d048/wABAP8AAQD/AAEA/wABAP8AAQD//v/q//3/5//9/+f/&#10;/f/n//3/5//9/+f//f/n//3/5f/7/uP/+fzf//r94P/7/uH//Pzg//v63P/6+dr/+fjZ//n51//9&#10;+tn//PnY//r3zv/7+M//+/bM//r1y//688f/9/DC//jwwv/47r3/+Oy8//jot//45rT/9OOv//Xh&#10;rv/03qz/9N6s//bfrf/03an/8dek/+zSn//w1KL/8NKg/+3On//lxJf/5sSX/+nIm//x0KP/9tWo&#10;//bXqP/526n/+tyq//DPmv/lxI//47+L/+K9if/kvIv/4bmI/9qwgP/csIH/2q5//9aqff/Wqn3/&#10;2Kx//9uvgv/VqXz/yp5x/8+gdP/SoXb/zp1y/8mYbf/BkGX/w5Jn/86dcv/NnW//yJVo/8qXav/M&#10;nG7/z5xv/9Gecf/Om27/y5hr/8iVaP/HlGf/xpJj/8aSY//IlGX/yJRl/8qWZ//IkmT/yI9i/8mQ&#10;Y//Mk2b/yY9h/8qQYv/QmGn/0ppr/9Caa//Rm2z/1aFx/9Sib//Uom//1aJz/9Ojcv/RoXH/0KBw&#10;/9Ghcf/QoHD/zJlq/8qXav/MmGj/zJZn/8qSY//FjV7/xoxe/8mPYf/Jj2H/zJJk/8ySZP/KkGL/&#10;0JNn/9GUaP/Mj2P/zI9j/86PZP/MjWH/y4xg/8uLX//Kilz/yoxd/8yOX//LjV7/yoxd/82PYP/T&#10;k2P/0ZVj/8uPXf/LkV//x41b/8eNXf/KkGD/y5Ff/8ySYP/KkF7/yY9f/8qQYP/Ijl7/ypBg/8eN&#10;Xf/KjV7/zI9g/8mMXf/JjF3/zZBh/82QYf/Jj1//ypBg/8mRYP/JkWD/xpFf/8mRYP/JkWD/yJBf&#10;/8mRYP/JkWL/yZFi/8qSYf/KkmH/x49e/8qQXv/KkF7/y49b/86QXf/Rkl//z49f/9COXv/PjV3/&#10;zoxc/9COXv/PjV3/0Ixd/86KW//Nh1b/0IpZ/9GJWf/Ph1f/z4ZZ/86EV//Qh1z/0Idc/8yDWP/L&#10;glf/y4JZ/8uAWP/If1b/yoFY/8qBWP/KgVj/yH9W/8mAV//Kf1f/x3xU/8Z7VP/KfFb/yHpU/8p8&#10;WP/He1f/x3tX/8yAXP/Jf1r/yH5X/8d9Vv/Fe1T/yH5X/8l/WP/IfVb/xXpT/8l9Wf/He1f/x3tX&#10;/8t/W//Gelb/w3dT/8V5Vf/Gelb/wnZS/8J0UP/DdVH/yHlY/8l6Wf/IeVj/w3dV/8R4WP/Dd1f/&#10;w3dX/8N3V//Cdlb/wHNV/8JzVf/Cclf/wnJX/8NyV//Ec1j/x3ZZ/8RzVv++b1H/vW5Q/7xvUf+8&#10;b1H/v3JU/79yVP+6a03/umpP/75uU/+/b1T/u2tQ/7hoTf+4aE//uWlQ/7pqUf+4aE3/uGtP/7tu&#10;VP+7blT/t2pQ/7RnTf+vYkj/sWRK/7RnTf+5bFL/uWtU/7drVP+1aFT/smVR/7ZoUv+5a1X/uWtU&#10;/7ZoUf+xZU3/s2dP/7hrUf+6blf/u21W/7dpUv+2aFL/uGpU/7hqVP+6bFb/tWhU/7FkUP+xZFD/&#10;s2ZU/7RpVv+3bFn/t2xZ/7lsWP+1aFT/rmFN/6teSv+uYU3/s2ZS/7dqVv+2aVX/tmlV/7JlUf+t&#10;YEz/q2BL/65jTv+xaVP/tGxW/7ZuWP+0aVT/smdS/61iTf+1aFT/t2pW/7ptWf+7blr/t2pW/7dq&#10;Vv+2alP/tWlS/7puV/+7b1f/vnRb/750W/+7cFn/vnNc/790Xf+8cVz/uWxY/7VoVP+0Z1P/um1Z&#10;/8BzX/+/c1z/vHFa/7lsWP+2a1b/tmtU/7luV/++c1z/vXJb/7htVv+3bFX/um9Y/7ptWf+3alb/&#10;u25a/8BzX/+9cFz/um1Z/7hrV/+3alb/uGxV/7twWf+7cFn/vHFa/75zXP+8dFz/wXlh/8qEa//M&#10;hm3/1Y92/9SRdv/YlXr/46KG//O0k//ztJP/5aaF/7h3Wf+sa0//sm9U/7BqUP+za1P/uHBY/7hw&#10;WP+6clr/u3Nb/8B4YP/AeGD/uXFZ/7dvV/+8cln/vHJZ/7txWP+4blX/unBX/7txWP+0bFP/tW1U&#10;/7hwV/+7dVv/uXNZ/7ZwVv+6c1f/u3RY/7x1Wf++d1v/vXZa/7x1Wf+5clb/tnFU/7p1WP+4dVj/&#10;uXZZ/7p4WP+9e1v/u3lZ/717W/+5d1f/tHJS/7ZxVP+0blT/sWtR/7VtVP+5cVj/vHRb/7x0W/+8&#10;dFv/uHBX/7RuVP+xbE//tnFU/7h1WP+8eVz/unlZ/7t6Wv+7e1j/tnZT/7R0UP/BgVv/zo5o/9eY&#10;b//VlW//v39b/7JyTv+wcE3/yolp/718Xv+xcFL/sW5R/65rUP+tak//rm1R/7BvU/+xcFT/rm1R&#10;/65tUf+2dVn/t3Za/7RyWP+zcVf/tHRZ/7JyV/+vcVj/r3FY/65wV/+qblb/pGhQ/59lT/+gZlL/&#10;oWdT/6RqVv+oblr/pmxY/6VrV/+oa1b/p2pV/6dqVf+jZlH/oWRP/6dqVf+nalX/oWZU/51jT/+g&#10;ZlL/uX9r/8CGcv+bYk7/lVxI/5liTf+ealX/nGlU/6BwWv+peWP/qHpj/51vWP+XalP/mWxV/5dq&#10;U/+Ya1T/mWxV/5huVv+XbFn/l25a/5duWv+ab1z/mG1a/5htWv+Wa1j/lmtY/5dsWf+Talb/k2pW&#10;/5FrVv+QalX/k21Y/5JuWP+Qalf/j2lW/5FrWP+Ublv/kWtY/5FoVv+QZ1X/jmVT/5FmVf+TZlP/&#10;kWRR/5BhT/+LXEr/jVxL/4xbSv+MWUj/jFlI/4tYR/+LWEf/h1RD/4ZTQv+GU0L/h1RD/4hXRv+K&#10;V0T/jFlG/4tYR/+IVUL/h1RB/4RRPv+FUj//hlNA/4RRPv+FUj//iFVC/4hVQv+HVEP/h1RD/4xZ&#10;SP+MWUj/iVhH/4lYR/+IV0b/iFdG/4lZRf+LW0f/iVlF/4lZRf+IWET/jVpH/4tYQ/+LWEP/jFlE&#10;/4pXQv+KV0L/jFlE/45bRv+MWUT/jFlE/4tYQ/+IWEL/h1dD/4dXQ/+JWUX/jFxI/4xcSP+OXkr/&#10;kGBK/4xcRv+PX0n/jFxG/4tbRf+KWkT/iVlD/4dXQf+DUz//gFE//4BRP/+AUT//fVA9/31QPf98&#10;UUD/e1A//3lOPf96UT//eVA+/3dOPP92TTv/eE08/wABAP8AAQD/AAEA/wABAP8AAQD//v/q//3/&#10;5//9/+f//f/n//3/5//9/+f//f/l//3/5f/7/uP/+fzf//r94P/7/uH/+/vf//r52//5+Nn/+vna&#10;//r52v/9+tn//PnY//r40v/7+M//+/bM//r2yf/688f/+PHD//nxw//68L//+eu6//rquf/25rX/&#10;8+Ku//Tgrf/04K3/9uKv//bhrP/236v/8dek/+zSn//w1KL/8NGi/+rLnP/iwZT/4sGU/+rJnP/1&#10;1qj//t+w//vfr//7363//N6q/+3OmP/mxY//5cGN/+O+iv/etoX/169+/9Wre//YrH//2Kx//9Wp&#10;fP/Up33/1Kd9/9apf//Qo3n/zp91/9Wkef/Xpnv/z55z/8iXbP/CkWb/yJds/9infP/OnXL/xJRm&#10;/8WVZ//Kmmz/zJxu/8ycbv/Kmmz/yZZp/8iVaP/JlWb/yJRl/8eTZP/JlWb/yJRl/8eTZP/HkWP/&#10;xY9h/8iPYv/KkmP/yJBh/8yRZf/NlGf/zJNm/8iSZP/Nl2n/0p5u/9Kebv/Om2z/0J1u/9Wic//T&#10;oHH/0J1u/9Geb//ToHH/zJls/8uXaP/Klmb/y5Vm/8iQYf/Eilz/xYtb/86UZP/LkWH/zJJk/8yS&#10;ZP/Nk2X/0pVo/9SXav/OkWT/yYxf/8yNYf/MjWH/yotf/8uLXf/Li13/y41e/8yOX//Nj2D/zY1d&#10;/8yOX//OkmD/zJBe/8aMWv/GjFz/x41d/8aOXf/IkF//ypJh/8qQYP/KkGD/yY9f/8qQYP/Ijl7/&#10;x41f/8aMXv/Ijl7/zI9g/8mMXf/JjF3/zZBh/82QYf/KkGD/y5Fh/8mRYP/KkmH/xpFf/8eSYP/H&#10;kmD/xZBe/8eSYP/JkWL/yZFi/8qSYf/KkmH/yY9f/8qQXv/KkF7/zI5b/9CRXv/Sk2D/0pBg/9CO&#10;Xv/Qjl7/0I5e/9GPX//OjmD/z41d/8+LXP/NiVr/z4lY/8+JWP/Ohlb/zYRX/86EV//Qh1z/0Idc&#10;/86FWv/Mg1j/yoFW/8uAWP/Kf1f/y4JZ/8uCWf/Lgln/y4JZ/8uCWf/Kf1f/xXpS/8Z7VP/HfFX/&#10;x3tX/8d7V//Gelb/x3tX/8yAXP/Ifln/yH5X/8d9Vv/Fe1T/x31W/8l+V//Ge1T/xnhS/8p8WP/I&#10;elb/xnpW/8t/W//Kflr/w3dT/8R4VP/MgFz/yn5a/8R4VP/BdVH/yHlY/8h5WP/HeFf/xXZV/8Z6&#10;Wv/Dd1f/w3dX/8N2WP/Ddlj/wnNV/8FyVP/Dc1j/w3NY/8NyV//Dclf/x3ZZ/8NyVf+/blH/wHFT&#10;/79wUv++b1H/v3BS/79wUv+5akz/umpP/75uU//BcFX/vGtQ/7loTf+4Zk7/uWlQ/7pqUf+3Z0z/&#10;uGhN/7xvVf+/clj/vXBW/7ptU/+6bVH/um1T/7hrUf+3alD/t2lS/7ZqU/+1aFT/s2ZS/7ZoUv+5&#10;a1X/u21W/7hqU/+1Z1D/tmhR/7hqU/+7bVb/vG5X/7hqVP+0ZlD/tGZQ/7hqVP+8blj/u25a/7Zp&#10;Vf+2aVX/tWhU/7dqVv+8b1v/vXBc/7tuWv+xZFD/rF9L/6teSv+xZFD/tGdT/7ZpVf+0Z1P/tmlV&#10;/7NmUv+wY0//rmNO/7JnUv+vZ1H/smdS/7ZrVv+zaFP/sWRQ/61gTP+0Z1P/tmlV/7dqVv+2aVX/&#10;tGdT/7ZqU/+2alP/t2tU/71xWf+8cFj/vnJa/7xyWf+6cFf/u3BZ/71yW/+8cVz/tmtW/7RpVP+z&#10;aFP/uG1Y/7twWf+7cFn/uW5X/7lsWP+5bFj/uG1Y/7pvWP+9clv/vHFa/7pvWP+4bVb/uW5X/7lu&#10;V/+3alb/um1Z/71wXP+8b1v/um1Z/7lsWP+5bFj/uWxY/7pvWP+9clv/vXJb/790Xf/CemL/x39n&#10;/8yGbf/KhGv/x4Fo/7x5X/+9emD/y4ht/+Slhv/2t5b//seo/+Khgf+tbE7/rmtQ/65oTv+xaVH/&#10;t29X/7x0XP+/d1//unJa/752Xv/AeGD/uXFZ/7NrU/+5b1b/unBX/7lvVv+2bFP/uW9W/7lvVv+3&#10;b1b/uXFY/7t1W/+8d1r/unVY/7dyVf+6dVj/u3ZZ/712WP++d1n/vHVX/7hxU/+1blL/tG9S/7hz&#10;Vv+6dVb/unVW/7x3WP+9eFn/unhY/7l3V/+3dVX/tHJS/7ZxVP+5cVj/tW1U/7dvVv+6cln/vHRb&#10;/711XP++dl3/vHRb/7lzWf+0b1L/tnNW/7x5XP++fFz/unlZ/7p6V/+5eVX/tXVR/7d3Uf/LjGP/&#10;0pNo/9eYbf/cnXT/yIhi/7h4Uv+5eVX/15d0/8OCYv+wb0//rm1P/61sUP+vblL/snFV/7NyVv+y&#10;cVX/rGtP/6xrT/+3dlr/uXhc/7VzWf+ycFb/snJX/7FxVv+vcVj/sHJZ/65wV/+pbVX/pGhQ/59l&#10;T/+eZFD/nmRQ/59mUv+jalb/o2lV/6NpVf+nalX/p2pV/6dqVf+iZVD/oGNO/6dqVf+maVb/oGVT&#10;/5xhT/+fZVH/voVx/9WciP+nblr/k1xH/5VeSv+caFP/pXJd/6t4Y/+mdmD/oXFb/5xuV/+Za1T/&#10;mWpW/5dqVf+Ya1T/mm1Y/5xvWv+YbVr/l2xZ/5ZrWP+XbFn/l2xZ/5luW/+ZbFf/lmtY/5VqV/+S&#10;aVX/kWtW/5JsV/+PaVT/kmxX/5JsV/+PaVb/j2lW/5FrWP+Vb1z/kmxZ/5RrWf+RaFb/j2ZU/49k&#10;U/+TZlP/kGNQ/45fTf+KW0n/illI/4lYR/+NWkn/jFlI/4tYR/+JVkX/h1RD/4ZTQv+FUkH/hVRD&#10;/4dXQ/+HV0P/jFlG/4lWRf+HVEH/h1RB/4ZTQP+FUj//hlNA/4ZTQP+FUj//h1RB/4hVQv+HVEP/&#10;h1RD/4ZVRP+HVkX/h1ZF/4dWRf+FVEP/hlVE/4hYRP+KWkb/iVlF/4hYRP+IWET/ilpG/4xZRv+K&#10;V0T/jFlG/4tYQ/+KV0L/i1hD/45bRv+LWEP/i1hD/4tYQ/+KWkb/iFhE/4dXQ/+HV0P/iVlF/4pa&#10;Rv+MXEj/j19J/41dR/+PX0n/jFxG/4xZRP+LWEP/iVZB/4hVQP+DUz//glI+/4BRP/+AUT//fE88&#10;/31QPf9+UT7/e1A//3lOPf95Tj3/eE89/3dOPP93Tjz/d0w7/wABAP8AAQD/AAEA/wABAP8AAQD/&#10;/v/q//7/6v/9/+f//f/n//z/5P/9/+X//f/l//3/5f/7/uP/+v3g//r94P/7/uH/+/vf//r52//6&#10;+dv/+/rc//v62//6+dr/+/jX//r40v/7+M//+/bM//j0x//58sb/+vPF//jwwf/68L//+Oq5//fp&#10;uP/357T/8+Ku//Tgrf/24q3/9uKt//Xgq//03an/79ik/+3ToP/u0qD/7c6f/+bHmP/hwJP/4sGU&#10;/+vMnv/42av//ea0//vksv/7363/+N2o/+7Pmf/ox5H/58SO/+S/i//YsH//z6d2/9CleP/Spnn/&#10;2Kl9/9mqgP/XqH7/06R6/9GieP/NnnT/z6B2/9emff/Xpnv/z55z/8eWa//FlGn/yptv/9mqfv/O&#10;n3H/vo9j/8KRZv/Hl2n/y5tt/8qabP/Hl2n/xZJl/8eUZ//JlWb/yJRl/8mVZv/IlGX/x5Nk/8aQ&#10;Yv/GkGL/xpBi/8iPYv/Ij2L/xo1g/8mQY//Mk2b/yI9i/8aNYP/KlGb/0Jps/9CabP/Klmf/zJhp&#10;/9Gdbf/RnW3/zZlp/82Zaf/QnG3/zZlq/8uXaP/IkmT/yJJk/8aOX//DiVv/xoxe/9SabP/PlWX/&#10;ypBi/8qQYv/OlGb/z5Jl/9CTZv/OkWT/yIte/8iLXv/MjWH/y4xg/8qMXf/KjF3/zI5f/86QYf/M&#10;j2D/yo5c/8uPXf/HjVv/x41d/8aMXP/Di1r/xIxb/8WNXP/Gjl3/xo5d/8SKWv/GjFz/xoxc/8mP&#10;X//HjV3/xYtd/8WLXf/IjmD/yY9f/8qNXv/KjV7/zI9g/82QYf/KkGD/ypBg/8iQX//JkWD/yJBf&#10;/8eSYP/GkV//xpFf/8iSY//GkGH/yJBf/8qSYf/KkGD/yY9f/8qQXv/MkF7/y49d/8+QXf/SkGD/&#10;0pBg/9COXv/PjV3/zo5g/86OYP/Nj2D/zI5f/82NX//QjF3/0IpZ/86IV//OhVj/y4JV/82EV//Q&#10;h1z/zoVa/86FWv/Lgln/yX5W/8uAWP/Kf1f/zYJa/86DW//Mg1r/z4Zd/8+EXP/Kf1f/xntT/8Z7&#10;VP/IfVb/yn5a/8d7V//Gelb/xnpW/8l9Wf/He1f/yH1W/8Z7VP/Ge1T/yX5X/8t9V//IelT/yHpU&#10;/8h6VP/GeFL/xnhU/8p8WP/Mflr/xHZS/8J2Uv/RhWH/0oZi/8d7V//AdFD/x3hX/8V2Vf/EdVT/&#10;xXZV/8d7W//EeFj/w3dX/8N2WP/Gd1n/wnNV/8NzWP/EdFn/xXVa/8JxVv/CcVb/xXRZ/8NyVf+/&#10;blH/wnFU/8BxU/++b1H/vG1P/75tUP+7ak3/vGtO/8BvVP/BcFX/vGpS/7hmTv+5Z0//uWdP/7lp&#10;UP+3Z07/uGhP/7tuVP+/clj/wXRa/71wVv+7blT/u2tS/7lpUP+3alD/uGpT/7hqU/+4alT/tmhS&#10;/7ZoUv+4alT/u21X/7dpUv+1Z1D/tmhR/7dpUv+6bFX/umxW/7dpU/+zYk3/s2JN/7ZoUv+7bVb/&#10;u21W/7ZqU/+0aFH/tGdT/7hrV/+8b1v/um1Z/7ZpVf+uYU3/rF9L/7BjT/+zZlL/s2ZS/7RnU/+0&#10;Z1P/tmlV/7dqVv+0Z1P/tGlU/7RpVP+wZVD/rmNO/7RpVP+2aVX/smVR/61gTP+1Z1H/t2pW/7Vo&#10;VP+xZFD/smZP/7ZqU/+3a1T/t2tT/7xwWP+9cVn/vnJa/7xwWP+4blX/uW5X/71yW/+5bln/smdS&#10;/7JnUv+zaFP/t2xV/7htVv+4bVb/tWpT/7hrV/+7blr/um1Z/7tuWv+6b1j/u3BZ/71yW/+3bVT/&#10;tmtU/7ZrVP+2a1T/um5X/7xvW/+7blr/u25a/7tuWv+6bVn/uW5X/7pvWP++c1z/vXJb/711Xf/F&#10;fWX/w31k/754X/+3cFr/rWZQ/6hkTf+mYkv/qGRN/6VkSP+/fmL/+LeZ//7Hqf+6eVv/qGVK/6tl&#10;S/+xaVH/t29X/7x0XP++dl7/uHBY/7x0XP+/d1//t29X/7BoT/+3bVT/t21U/7ZsU/+4blX/uW9W&#10;/7huVf+1bVT/unRa/714W/+9eFv/tnNW/7ZxVP+3clX/uHNW/712WP++d1n/u3RW/7RvUP+wa07/&#10;sm1Q/7hzVP+8d1j/uXRV/7l0U/+6dVT/unVW/7VzU/+1c1P/tnFS/7dyVf+8dFv/uHBX/7lvVv+8&#10;cln/vXNa/7tzWv+8dFv/u3Vb/7t1W/+1clX/u3hb/798X/++fFz/vXtb/7p6Vv+3d1H/t3dR/7+A&#10;V//TlGn/0pNn/9SVaf/YmW7/x4lg/7l5U/+6fFf/y4xp/75/Xv+wb0//rm1P/69uUv+ycVX/tHNX&#10;/7NyVv+wb1P/rGtP/6xrT/+4d1v/uXhc/7RzV/+wb1P/rW1S/61wVP+ucVX/rnBX/6xuVf+malL/&#10;pWlR/6NnT/+hZ1H/oWdR/59lT/+hZ1P/oWdT/6BmUv+kZ1L/pGdS/6RnUv+hZE//oGNO/6RnUv+k&#10;Z1L/n2RS/5tgTv+cY0//vINv/+ivm//Ci3b/nGhS/5JeSf+ZZlH/sn9q/7iFcP+mdmD/nGxW/5ts&#10;WP+aa1f/mWpW/5doVP+Zalb/m2xY/5ptWP+abVj/mGtW/5dqVf+XalX/lmlU/5lsV/+Ya1b/l2pV&#10;/5FoVP+RaFT/lG5Z/5RuWf+PaVT/kWtW/5FrVv+Talj/k2pY/5VsWv+Xblz/lWxa/5RrWf+RaFb/&#10;kWZV/49kU/+TZlP/kGNQ/4xdS/+KW0n/iVhH/4hXRv+OW0r/jVpJ/4tYR/+IVUT/iFVE/4dUQ/+E&#10;U0L/hlVE/4ZWQv+HV0P/hlZC/4RUQP+GU0D/hlNA/4ZTQP+GU0D/h1RB/4hVQv+GU0D/h1RB/4hV&#10;Qv+IVUL/h1RD/4RTQv+EU0L/hVRD/4VUQ/+FVEP/hVVB/4dXQ/+JWUX/iFhE/4dXQ/+HV0P/ilpG&#10;/4xZRv+JVkP/jFlG/4xZRv+KV0L/i1hD/4xZRP+KV0L/i1hD/4xZRP+KWkb/iVlF/4hYRP+HV0P/&#10;h1dD/4hYRP+KWkb/jFxG/4xcRv+MXEb/jltG/4tYQ/+IVUD/iFVA/4hVQP+EVED/g1M//4FSQP+A&#10;UT//fk89/31QPf+AU0D/flE+/3lOPf95Tj3/eE08/3hNPP93TDv/dks6/wABAP8AAQD/AAEA/wAB&#10;AP8AAQD//v/q//3/5//9/+f//f/n//3/5//9/+X//P/k//z/4v/8/+T/+/7h//r94P/7/uH/+v3g&#10;//v63P/6+dv//Pvd//z73P/6+dr/+/jX//r40v/7+M//+PXK//j0x//79Mb/+PHD//jwwf/67rz/&#10;+Oy6//fpuP/25rP/8+St//fmsP/457H/9+Ou//Xgqf/x3KX/8Nmj//DXof/rz53/6MqY/+DCkP/n&#10;x5j/78+g//TVpv/626z//+W0//3jsP/32aX/7tCa/+zMk//syZH/5sGM/+G5hf/Zr33/z6V1/8qe&#10;b//Jmm7/z551/9Ggd//Uo3r/0J93/8qZcf/JmHD/0aB4/82cc//LmnH/yplw/8aVav/Hlmv/zZ1v&#10;/9anef/Km23/vY5g/76PYf/GlWr/xZRp/8iXbP/FlGn/xJFm/8aSY//HkWP/x5Fj/8uTZP/Lk2T/&#10;ypJj/8iQYf/JkWL/yZFi/8mRYv/IkGH/xY1e/8iPYv/Nk2X/y5Bk/8WMX//GjWD/ypFk/9CXav/Q&#10;l2r/0pls/9CXav/PmWv/z5lr/9CabP/Rm23/z5lr/86Yav/IkmT/yJJk/8aOX//Fi13/x41f/9Wb&#10;bf/Ummz/ypBi/8aMXv/OkWX/zpFl/86RZP/PkmX/y4xg/8yNYf/OkGH/zY9g/8qMXf/Kilr/yo5c&#10;/86SYP/Ijlz/xYtZ/8iMWP/Gjlv/xo5b/8iQX//JkWD/xo5f/8KKW//Di1z/xIxd/8KIWv/Fi1v/&#10;yo1e/8qQYP/HjV3/yI5g/8mPYf/Hj2D/ypBg/8iOXv/Mj2D/zpJg/8yQXv/MkF7/ypBe/8qQYP/J&#10;kWD/yJBf/8WPYP/HkWL/yZNk/8WRYf/GkGH/yJBf/8uRYf/LkWH/yo5c/86SYP/RkWH/0JBg/8+N&#10;Xf/Qjl7/0Y9f/8+NXf/MjF7/zIxe/8yMXv/Oj2P/zY5i/82NX//QjWD/zYZY/8yDVv/PhVj/zoRX&#10;/8+FWP/Mg1j/yoFW/82EW//KgVj/yH1V/8uAWP/Qglv/zoBZ/8x+V//OgFn/0oRd/8+BWv/IfVX/&#10;x3xU/8d8Vf/IfVb/yX9Y/8h+Wf/EelX/xHpV/8R4VP/Ielb/xXdR/8V3Uf/Mflf/zoBZ/86AWf/M&#10;flf/yHpU/8p8Vv/IelT/ynxY/8t7WP/Fd1P/wnRQ/79xTf/QhGL/0IRi/8d4V//Cc1L/yHlY/8d3&#10;Vv/Hd1b/y3ta/8t6XP/IeVr/xXZY/8R1V//Gdlv/xHRZ/8R0W//IeF//x3Vd/8FwVf/Ab1T/xnJY&#10;/8ZyVv/BbVH/vWlN/75tUP/BcFP/vm1Q/75tUP+9aU3/wGxQ/8FtU//CblT/vWlR/71pUf++alL/&#10;vWlR/7hmTv+5Z0//t2dQ/7RmT/+5bFL/wXFY/75uVf+6alH/umpR/7tpUf+7a1L/vGxT/75uVf+7&#10;bVb/uGpT/7ZoUv+3aVP/t2lT/7RmUP+zZU//tGZQ/7VnUf+6bFb/umlU/7ZlUP+wX0r/smFM/7Zm&#10;T/+7a1T/t2lS/7RmT/+yZE3/tGZP/7psVv+9cFz/t2pW/7FkUP+tYEz/sGNP/7VoVP+xY0z/rF5H&#10;/65gSf+yZE3/uGpU/7dqVv+0Z1P/tWhU/7ZpVf+uYU3/ql1J/6xfS/+7blr/um5X/7NnUP+2aFH/&#10;u21W/7psVf+2alP/tmpT/7ltVv+5bVb/uGxU/71xWf+/c1v/vnJa/71xWf+5bVX/vHBZ/8B0Xf+2&#10;a1b/sGVQ/69kT/+1alP/uW5X/7huVf+1a1L/smhP/7dsVf+5bln/um9a/7pvWv+4bVb/um9Y/7xx&#10;Wv+za1L/smhP/7NpUP+4bVb/uG1W/7pvWP+6b1j/um9Y/7pvWv+6b1r/u3Bb/7twWf+8dFz/u3Nb&#10;/7x0XP+8dl3/unRb/7JsU/+ybFP/s2xW/7hxW/+4dF3/s29Y/6RiSv+VVTr/snJW//a2mv/suZz/&#10;vHle/6ReRP+yalL/unJa/7pyWf+3b1f/uHBX/7lxWf+3cVj/rmhP/7BoUP+0bFP/smpR/7NrUv+7&#10;cVj/uW9U/7dtVP+5clb/vHVZ/714W/+4dVj/tHFU/7RxVP+2dFT/unVW/7hzVP+5dFX/unVW/7Z0&#10;VP+vbE//sm9S/7Z0VP+8d1j/vXdW/7lzUv+7dVT/uHNS/7dyU/+3clP/tnFU/7x0W/++dl3/unBX&#10;/7huVf+6cFf/unBX/7dvVv+2cFb/uXNZ/7h1Wv+7eFv/vXxe/79+Xv+6eVn/uHhV/7l5U/+3eE//&#10;uXpP/8GCVv/QkmP/0pRl/8+SY//LjGP/wYFb/7R0UP+xcFD/snFR/7JxU/+wb1H/r25Q/7JxU/+2&#10;dVf/tXRY/7FxVf+ublL/q2tP/6xsUP+2dlr/uHhc/7NzV/+wcFT/rm5S/61wU/+tcFT/p2pO/6dp&#10;UP+maE//p2lQ/6hqUf+jaVP/omhS/6JoUv+mbFb/pGpW/6VoU/+kZ1L/pWdS/6dmUv+mZVH/pWRQ&#10;/6NlUP+iZVD/nmNR/5phTv+XYEv/qXVf/9aiiv/mtJv/vYty/5tpUv+calP/sYFr/7CAav+jc13/&#10;mWlV/5doVP+WZ1P/lmdT/5doVP+Zalb/m21W/5ttVv+bbFj/mGlV/5hoVP+ZaVP/mmpU/5xsVv+Z&#10;a1T/mWtU/5JoUP+RaFT/k21Y/5RuWf+TbVj/kWtW/5NqVv+Talb/lWpX/5VqV/+Valn/lWpZ/5No&#10;V/+RZlX/kmdW/5ZpVv+SZVL/j2BO/4tcSv+LXEr/iltJ/4pbSf+NXEv/iVlF/4VVQf+GU0D/iFVC&#10;/4xZRv+IVUL/iVZD/4hVQv+HVEH/g1M//4RRPv+DUD3/hVI//4ZTQv+HVEH/iFVC/4dUQf+GU0D/&#10;h1RB/4dUQf+JVkP/h1RB/4NSQf+EU0L/g1JB/4ZWQv+IWET/h1dD/4hYRP+HV0P/h1dD/4hYRP+I&#10;WET/ilpG/4lZRf+IWET/i1tH/4lZRf+KV0T/i1hD/4tYQ/+KV0L/jFlE/45bRv+LWEP/jFlE/4hY&#10;RP+GVkL/hlZC/4lZRf+MXEj/jFxG/4xcRv+QXkf/jlxF/4tZQv+LWUL/i1lC/4pXQv+GVkD/hVVB&#10;/4FSPv+AUT3/fE88/3xPPP9+UT7/flE+/3tOO/97Tjv/ek06/3hNPP93TDn/dUo5/wABAP8AAQD/&#10;AAEA/wABAP8AAQD//v/q//3/5//9/+f//f/n//3/5f/9/+f//f/n//3/5f/8/+T/+/7h//r94P/7&#10;/uH//P3e//v63P/7+tz/+/rb//z73P/7+tv//PnY//v50//7+dL/+/jN//v3yv/49MX/+PHD//ry&#10;w//67rz/9+u5//bptf/25rP/9uaz//jpsv/867X/9+Ou//TfqP/z3Kb/8dqk//HYov/rz53/6sya&#10;/+TGlP/y0qP/+tqr//jaqP/526n//d+t//japv/uz5n/6MeR/+zJkf/sx5D/4r2G/+G5hf/bsX//&#10;0qZ3/8mdbv/Il2z/y5pv/8uacf/Mm3L/z552/86ddf/NnHT/zZx0/8eWbf/Hlm3/yplw/8aVav/J&#10;mG3/zZ1v/8ycbv/Glmj/v49h/8OTZf/Glmj/xpVq/8uab//Jlmv/xpNo/8eTZP/Jk2X/yZBj/8mR&#10;Yv/KkmP/zJJk/82TZf/Olmf/ypJj/8mRYv/Hj2D/x41f/8qQYv/Nk2X/zZNl/8aNYP/GjWD/xo1g&#10;/8mQY//Um27/1Zxv/9CXav/OlWj/0Jdq/9KZbP/Qmmz/z5lr/8+Waf/KkWT/yZBj/8iNYf/Fil7/&#10;xotf/9GWav/Vmm7/zJFl/8eMYP/NkGT/zpFl/8+SZf/Rkmb/zI1h/82OYv/OkGH/zpBh/82QYf/K&#10;jlz/ypBe/8uRX//Jj13/xY1a/8ePXP/Hj1z/yJBf/8qSYf/Jk2T/x5Fi/8WMX//CiVz/xIte/8WL&#10;Xf/IjmD/ypBi/8iOXv/Ijl7/y5Nk/8yUZf/JkWL/y5Ni/8ePXv/Jj1//z5Vj/9CUYv/Pk2H/zpJg&#10;/8uRYf/Nk2P/ypJh/8qSY//HkWL/yZNk/8eRYv/IkF//yY9f/8uRYf/QlGL/0ZFh/9OTY//SkmL/&#10;0ZFh/9COXv/SkGD/1JJi/82NX//OjmD/zo5g/82NYf/Oj2P/zY1h/82NYf/Oi17/yoNV/8qBVP/N&#10;g1b/z4VY/9CGWf/NhFn/zINY/82EWf/Lglf/yn1T/8l+Vv/Rg1z/zoBZ/8h6U//OgFn/0oRd/9CC&#10;W//Kf1f/yH1V/8d8Vf/Fe1T/xnxV/8Z8V//Fe1b/x3tX/8Z6Vv/Fd1P/xHZQ/8Z2Uf/LfVf/z4Fa&#10;/9CCXP/OgFr/ynxW/8p8Vv/HeVP/yXtX/8t7Vv/Fd1P/wnRQ/8ByTv/CdlT/xXlX/8N0U//DdFP/&#10;yXpZ/8h4V//IeFf/yXlY/8t7Wv/Id1n/wnNU/8R1V//Gd1n/xXVa/8R0Wf/JeWD/yHZe/8BvVP+/&#10;a1H/w29V/8RwVP/CbVH/wGxQ/8NvU//IdFj/xXFV/8JuUv/AbFD/wW1R/8JuUv/CblT/v2tR/71p&#10;Uf++alL/v2tT/7tpUf+6aFL/t2VP/7dnUP+6alP/vW1W/75uVf+4aE//u2lR/79tVf+8alL/umpR&#10;/8BwV//AcFn/t2pQ/7dpUv+4alP/uGpU/7ZoUv+3aVP/t2lT/7ZoUv+5a1X/u2pV/7ppVP+1ZE//&#10;tmZP/7lpUv+8bFX/tWVO/7FjTP+yZE3/tGZP/7ttVv+7blr/t2pW/7FkUP+xZFD/t2pW/7hrV/+s&#10;YEn/rGBJ/61gTP+yZVH/tGdT/7NmUv+wY0//smRO/7NmUv+sX0v/ql1J/61gTP+8b1v/vnJb/7Rn&#10;U/+2aFH/vG5X/75wWf+8blf/umxV/7ttVv+7bVb/umxV/71wVv/BdFr/wXRa/75wWf+6blf/vHBZ&#10;/71xWv+2a1b/sGVQ/69kTf+1alP/vHFa/7lvVv+2bFP/tWtS/7dsVf+6b1r/vHFc/7twWf+4bVb/&#10;uG1W/7luV/+3bVT/t21U/7ZrVP+3bFX/t2xV/7ZrVP+2a1T/uG1W/7twWf+7c1v/vHRe/7pyWv+5&#10;cVn/unRb/7tzW/+8dl3/u3Vc/7dxWP+4cln/vHRc/8F5Yf/EfmX/wHph/7BuVv+jYUn/o2FH/8+N&#10;c///x6z/15R5/6ViR/+uZk7/unJa/7pyWv+4cFj/uHBX/7tzWv+6dFv/tG5U/7NtU/+zbFD/smtP&#10;/7ZvU/+7dFb/uW9S/7huU/+7dFj/u3RY/7t2Wf+2c1b/sW5R/7RyUv+3dVX/unVW/7ZxUv+4c1T/&#10;unhY/7h2Vv+vbU3/sW9P/7NxUf+3clP/unVU/713Vv+9dlj/t3JT/7VwUf+0b1L/tXBT/7p0Wv+9&#10;dVz/uHBX/7VtVP+3b1b/tW5S/7RtUf+2c1b/tXJV/7Z1V/+7elz/vXxc/7l4WP+1dFT/tHRR/7l5&#10;U/+3eE//t3hN/7t8UP/Ki1//zI1h/8mKXv+/f1n/uXlV/7NyUv+wb1H/rGlM/69sT/+vblL/rm1P&#10;/7RzVf+2d1j/tndY/7NzV/+vb1P/rm5S/69vU/+1dVn/t3db/7R0WP+zc1f/r3JV/7F0V/+wc1b/&#10;qWxP/6dqTv+nak7/qGpR/6xuVf+oalH/pWlR/6RqVP+la1X/pGdS/6dqVf+oalX/pmhT/6ZlUf+m&#10;ZVH/pmVR/6BiTf+hZE//nmRQ/5ZfS/+TX0n/pnRd/8uZgv/Wpo//tIRt/5lpUv+bbVb/pHZf/6Jz&#10;X/+cbVn/mmtX/5hoVP+XZ1P/l2dT/5ZmUv+ZaVP/mWlT/5dpUv+Za1T/lmhR/5dnUf+aalT/nGxW&#10;/55uV/+eblf/nW9X/5ZsVP+RaFL/kWtU/49rVf+Pa1X/kWtW/5JsV/+QZ1P/kWhU/5VqV/+RZlX/&#10;kmdW/5FmVf+PZFP/lWhV/5RnVP+SZVL/jF1L/4xdS/+OX03/i1xK/4tcSv+LXEj/iVlF/4ZWQv+H&#10;VEH/iVZD/41aR/+IU0H/iFVC/4dUQf+JVkP/iFhE/4VVQf+AUDz/glI+/4VUQ/+FVUH/hFRA/4NT&#10;P/+EVED/hVVB/4dUQf+IVUL/hlNA/4VSP/+FUj//h1RB/41aR/+NWkf/iVlF/4dXQ/+GVkL/hVVB&#10;/4dXQ/+JWUX/ilpG/4hYRP+HV0P/jFxI/4hYRP+HV0P/iFhE/4tYQ/+MXEb/kl9K/5BdSP+LWEP/&#10;i1tF/4lZQ/+HV0P/hlZC/4paRv+LXEj/ilxF/49fSf+PX0n/jFxF/4lZQ/+MWkP/jFxF/4lZQ/+E&#10;Vj//glM//39SPf99UDv/ek8+/3lOPf99UD3/fVA9/3pNOv97Tjv/e047/3lMOf94TTz/d0w7/wAB&#10;AP8AAQD/AAEA/wABAP8AAQD//v/q//7/6v/9/+f//P7m//z/5P/8/+T//P/k//3/5f/8/+T/+v3g&#10;//r94P/8/d7/+/zd//z73f/7+tz/+/rb//z73P/7+tv/+fnX//v50//8+tT//PnO//v3yv/28sP/&#10;+PHD//ryw//47Lr/9em3//fqtv/56bb/9uaz//fntP/56LL/9eGs/+7ZpP/t1qL/79Wi//TYpv/s&#10;0J7/6MqY/+TGlP/21qX/+9uq//TUo//x0J3/8tGc/+3Ml//mw43/48CK/+fCi//jvof/3LV+/920&#10;gP/WrXn/0KRz/8qbbf/JmWv/y5pv/8uab//Il2z/z551/8+edf/KmXD/xJNq/8OSaf/Dkmn/w5Jp&#10;/8aVbP/JmG3/yplu/8mWa//Jlmn/xZJl/8aTZv/FkmX/xZJl/8uYbf/LmG3/y5Zq/8iTZ//Ikmb/&#10;yZBj/8iPYv/MkWX/ypBi/8ySZP/OlGb/ypBi/8qQYv/MkmT/zZNl/82TZf/MkmT/ypBi/8iOYP/H&#10;jGD/xotf/8qPY//TmGz/05hs/86UZv/NlGf/zpVo/8yTZv/Plmn/z5Zp/8mQY//FjF//yI1h/8qP&#10;Zf/FimD/w4he/8mOZP/Nkmr/yo9l/8qMY//KjWH/0JNn/9GSZ//Oj2P/y4xg/8qLX//NjmL/zY5i&#10;/8qNXv/Ijl7/y5Ff/8qSX//Kkl//yJBd/8SPW//Djlz/xpFf/8eRYv/CjF7/xY9h/8eOYf/Dil3/&#10;xYxf/8uQZP/Jj2H/xoxe/8OJW//FjV7/yJBh/8aQYf/HkWL/xY9g/8OOXP/EjFv/zJRh/8ySYP/K&#10;kF7/y49d/8qQYP/Nk2P/y5Ni/8mRYv/KkmP/y5Vm/8qSY//IkF//yY9f/8qOXP/QkV7/0pNg/9KQ&#10;Xv/SkF7/0Y9d/9KQXv/WlGT/1ZNj/8yMXv/OjmD/z49h/8+PYf/OjmL/zIxe/82KXf/PiFr/zYRX&#10;/86EV//Ng1b/04Za/9GHWv/PhVj/z4VY/8yDWP/Mg1j/y35U/8t+VP/PgVr/zoBZ/8l7VP/KfFX/&#10;0IJb/8uAWP/Kf1f/yn9X/8p/V//FelP/xHlS/8V7VP/Kflr/y39b/8p8WP/FdVD/yXlU/8x8V//M&#10;fFf/y3tW/8x+WP/KfFb/yHpU/8V3U//DdU//xHZS/8h6Vv/Fd1P/xXdT/8V3U//Dd1X/xnpY/8R4&#10;Vv/IeVj/xXZV/8NzUv/GdlP/yndX/8p6Wf/GdVf/wG9R/8JzVf/Fdlj/w3NY/8BwVf/FdFn/xHNY&#10;/7tnTf+5ZUv/v2pO/8JtUf/CbVH/wWxQ/8VwVP/Hc1f/w29T/7xoTP+9aU3/wW1R/8RwVP++bVL/&#10;u2pP/7tnT/+5ZU3/wGxU/8JuVv++bFb/uWdR/7pqU/+8bFX/wHBZ/79vWP+8alL/v21V/75sVP+4&#10;Zk7/t2VN/7pqUf+7a1L/uWlQ/7xsU/+8bFX/u2tU/7ttV//Aclz/u21X/7ZoUv+6bFb/uGpU/7dp&#10;U/+4aFH/umpT/7xsVf+/b1j/tmZN/7ZmTf+6alP/uGpT/7lrVP+4bFX/tmpT/7ZqU/+3a1T/vHBZ&#10;/7tvWP+sX0v/rWBM/7NmUv+3alb/tWhU/7BjT/+uYEr/smRO/7VnUf+wYkz/sWNN/7JmT/+5bFj/&#10;uGtX/7FkUP+0ZlD/umxW/79xW/++bVj/tmVQ/7RjTv+1ZE//tmVQ/7dpUv+6bFX/vW9Y/7tvWP+6&#10;blf/uW1W/7hsVf+1aFT/smVR/7BkTf+1alP/vnNc/7pwV/+2bFP/tWpT/7hsVf+7cFn/vXJb/7pv&#10;WP+xZk//sWZP/7VqU/+6cFf/uW9W/7dtVP+4bVb/uW5X/7FmT/+wZU7/tWpT/7dvV/+6clr/vHRc&#10;/7lxWf+1b1b/uXNa/7t1XP++eF//unRb/7hyWf+7c1v/vHRc/711Xf/CemL/vHZd/7JuV/+salL/&#10;omBI/7Z0Wv//v6X/7bSZ/7x5Xv+lXUX/sWlR/7JqUv+vZ0//s2tT/7dvVv+7dVv/u3Vb/7dyVf+1&#10;cFH/tnFS/7p1Vv+7dVT/tW5Q/7ZvUf+7dFj/uHFV/7ZxVP+2cVT/r21N/7RyUv+1c1P/tG9Q/7Nu&#10;T/+1cFH/tXNT/7Z0VP+vbU3/sG9P/7JwUP+0b1D/uHNS/7t2Vf+6dVb/tXBR/7NuUf+wbVD/r2xR&#10;/7RxVv+5c1n/tnFU/7hzVv+5clb/uHFV/7VwU/+2dFT/tHNT/7Z1Vf+8e1v/wH9f/7h3V/+xcFD/&#10;s3NQ/7R0Tv+xcUv/tXZN/7x9Uv/IiV7/x4hd/8OEW/+8fFj/tnRU/61qTf+saU7/qGVK/61qT/+v&#10;blL/rm1R/7FwUv+zclT/tndY/7h5Wv+yc1T/r29T/7BwVP+zc1f/sXRX/7NzV/+zdln/sXRX/7F0&#10;V/+tcFP/qm1Q/6RnS/+maU3/qGpR/6xuVf+qbFP/qWtS/6VpUf+gY07/n2JN/6BjTv+maFP/pmhT&#10;/6VkUP+kY0//pWRQ/59hTP+fYk3/nGJO/5RdSf+TX0n/p3Ve/8iWf/+7i3T/n3Fa/5ZoUf+cbVn/&#10;n3Fa/5prV/+VZlL/mGhU/5hoVP+aZ1T/mWZR/5dkT/+ZaVP/mmpU/5lrVP+cblf/mWtU/5lpU/+Z&#10;aVP/mWlS/51tVv+fcVn/n3FZ/5dtVP+SaVP/kGxU/45qUv+LZ0//jWlR/45qUv+MZlH/kGdT/5Nq&#10;Vv+TaFf/kWZT/5NmUf+TZlP/lGdU/5JlUv+SY1H/jF1L/45fTf+PYE7/iFtI/4hbSP+IW0j/h1hE&#10;/4dXQ/+HV0P/iFVC/4hVQv+EUT7/hFE+/4RUQP+GVkL/iFhE/4VVQf+BUkD/glNB/4VWRP+DVEL/&#10;gVI+/4NTP/+DUz//hFRA/4ZWQv+GVkL/hVI//4NQP/+CTz7/hlNC/4lWRf+JVkP/iVZD/4dUQf+F&#10;VUH/hFRA/4VVQf+HV0P/iFhE/4VUQ/+EVUP/h1hG/4VWQv+GV0P/iVlF/4tbRf+VZU//lmZQ/49f&#10;SP+KWkT/i1tF/4hYQv+GWEH/iFlF/4pbR/+LXEj/i1xI/4xeR/+KXEX/iVtE/4lbRP+HWUL/iFpD&#10;/4dZQv+DVkH/glVA/35TQP97UD3/eU47/3lOPf96Tz7/eU49/3lMOf95TDn/eEs4/3ZLOv93TDv/&#10;dks6/wABAP8AAQD/AAEA/wABAP8AAQD//P/q//z/6v/+/+r//f/n//z+5v/9/+f//f/l//z/5P/7&#10;/uP/+v3i//r94P/8/+L/+fzf//v63P/7+tz//Pvd//z73f/7+tv/+/rb//z51v/7+dP/+/jP//v3&#10;yv/388T/9/DC//fvwP/57bv/+Oy6//fpuP/46LX/+Oi1//zsuf/867f/9eGu/+7Xpf/t06L/7dOi&#10;//HVpf/tz53/58mX/+XHlf/01KP/8NCf/+XEkf/qxpT/6cWT/+O/i//Ys37/2LN+/+C4hP/bs3//&#10;1q56/9WseP/Qp3P/zaFw/8ufbv/InG3/zZ5w/8ydb//LnHD/0KF1/86dcv/Hlmv/xJNq/8OSaf/C&#10;k2n/xZRr/8mYb//LmnH/x5Zt/8eUaf/JlGj/yJNn/8eTZP/IkmT/ypRm/8qUZv/LlWf/z5lt/8mU&#10;aP/Hkmb/yJJm/8iSZv/IkmT/yZBj/8mQY//Nkmb/0JVp/9KYav/Rl2n/0JZm/82TY//LkWH/yI5e&#10;/8ePYP/IkGH/yI9i/8qPY//QlWn/0JVp/8+VZ//IjmD/w4lb/8iNYf/Nkmb/zJFl/8yRZf/LkGT/&#10;yo9j/8uNZP/IimH/yIph/8mLYv/MjmX/zI5l/8qMY//KjWH/z5Bl/86PZP/LjGH/y4xh/8uMYP/M&#10;jWH/zI9i/8iOYP/KkGD/zZNj/8qSYf/KkmH/ypJh/8qSYf/JkWD/yZFi/8mRYv/GjWD/yI9i/8iP&#10;Yv/GjWD/x45h/8mRYv/JkWL/yJBh/8ePYP/Hj2D/xo5f/8WPYP/Fj2D/xpJi/8iTYf/GkV//x5Je&#10;/8mRXv/Hj1z/yY9d/8qSYf/KkmH/ypJh/8qSYf/KkmH/ypJh/8mRYP/MkmD/y5Ff/8yQXv/RkWH/&#10;0JFe/9KQXv/SkF7/0Y9d/9OPXv/Tj2D/049g/9ORYf/OjmD/0pBg/9GRY//QjWD/zote/8+IWv/N&#10;hlj/z4ZZ/9CGWf/PhVj/z4VY/82DVv/OhFf/yoFW/8qBVv/Mg1j/0INZ/9CDWf/Nf1j/zoBZ/86A&#10;Wv/LgFj/yn9X/8p/V//LgFj/yn9X/8h9Vf/FelL/xXpS/8d8Vf/HfFX/xntU/8p8Vv/JeVT/y3tW&#10;/819WP/MfFf/xnZR/8l5VP/KfFb/y31X/8p8Vv/Je1f/xnhU/8l7V//FeVX/xHhU/8V5Vf/DeVb/&#10;wnhV/8J4Vf/Gelr/xHhW/8N0U//EdVT/yHhX/8FxUP/CclH/xXRW/8RzVf/Ec1X/w3JV/8NyVf/C&#10;cVT/wm5S/8BsUP/CblL/x3JW/8l0WP/Hclb/xG9T/8dyVf/GcVT/wm1R/7pmSv+8aEz/wW1R/8Fw&#10;U/+7ak//uGdM/7loTf+4Zk7/vmxU/8FvV//Ablb/vGpS/8FvV//DcVn/v21V/79tVf/DcVn/xHJa&#10;/8NxWf/Eclr/wW9X/7xqUv+4Zk7/uGZO/7xsU/++blX/vm5V/71vWP+7bVb/uGxV/7drVP+4bFX/&#10;tmpT/7ZqU/+3aVL/t2lS/7dpUv+4alP/uWtU/7lrVP+5a1T/uGpT/7dpUv+1Z1D/t2lS/7lrVP+3&#10;aVL/uGpU/7dqVv+1aFT/tWhU/7ptWf+8b1v/sWRQ/61gTP+vYUv/s2VP/7hqU/+3aVL/t2lS/7Vn&#10;UP+3aVL/tWdQ/65hTf+zZU//uGpU/79uWf+7alX/smFM/7BfSv+0Y07/tmVQ/7ZoUf+6bFX/vnBZ&#10;/75yW/+9cVr/u29Y/7hsVf+3a1T/t2tU/7ltVv+7b1j/u29Y/7pvWP+3bFX/tWpT/7VqU/+5bVb/&#10;u3BZ/7dsVf+wZU7/sWZP/7ZsU/+9c1r/u3FY/7huVf+4blX/vnRb/7lvVv+1alP/tWpT/7FpUf+y&#10;alL/tm5W/7VtVf+2blb/uXFZ/7t1XP+5c1r/tW9W/7dxWP+8dF7/u3Nd/7hwWv+3b1n/s2tV/7Fq&#10;VP+xbVb/qWdP/65sUv/mpov//r6j/9KSd/+gXkT/p2NM/65rUf+1b1b/t3FX/7ZwVv+6cln/t3JV&#10;/7VwU/+zbk//tG9Q/7p1Vv/BfFv/vnlY/7p1VP+5dFP/unVU/7dyUf+1cE//tnFQ/7ZxUP+3clH/&#10;s25P/7RvUP+1cFH/t3JT/7l0Vf+2cVL/tnFS/7VwT/+0b07/uHNS/7p1VP+5dFX/tHJS/7RyUv+0&#10;cVT/s3BT/7VyVf+1clX/tXBT/7VwU/+3clP/tnFS/7ZxUv+3dVX/t3VV/7d2Vv+8e1v/u3pa/7d2&#10;Vv+0c1P/tnVV/7R0UP+ydE3/uXtU/8OFXP/LjmL/wIJZ/7h6U/+1dVL/sG9P/6ppTf+paEz/qmlN&#10;/65tUf+ycVX/tXZX/7d2WP+1dFT/uHdX/7p5W/+1dFb/sG9R/7BwVP+xcVX/r29T/69vU/+ydVj/&#10;tHda/7BzVv+vclX/rG9S/6hrTv+nak7/qm1R/61vVv+qbFP/p2tT/6NnT/+dYEv/n2JN/6BjTv+h&#10;ZE//oGJN/6BiTf+iZE//pWdS/6RnUv+fZVH/mmBM/5deSv+tdmH/zpeC/9Cchv+gblf/mGVQ/5tr&#10;Vf+fb1n/nGlU/5toU/+aZ1L/mmdS/5pnUv+aZ1L/mmdS/5hlUP+YaFL/mWlT/5pqVP+YalP/l2lS&#10;/5VnUP+WaFH/lWdQ/5dqU/+bblf/mG5V/5dtVf+Ua1X/kWtU/45qUv+MaFL/jmpU/45qVP+OaFP/&#10;jWdU/4xmU/+PZlT/jmVT/5FmVf+TaFf/kWZV/5BjUP+OYU7/jF9M/4xfTP+LXkv/il1K/4lcSf+I&#10;W0b/h1hE/4dYRP+HWET/hVZC/4dYRP+GVkL/hVVB/4ZWQv+EU0L/hFVD/4ZXRf+FVkT/hFVD/4VW&#10;RP+IV0b/h1dD/4VVQf+FVUH/g1M//4NTP/+BUD//gVA//4VSQf+FUkH/h1RD/4dUQ/+HVEP/iVZF&#10;/4ZWQv+GVkL/hVVB/4ZWQv+GVkL/hFRA/4NUQP+FVkL/hldD/4dYRP+HWET/iVpG/5BgSv+aalT/&#10;lmZP/45eR/+MXEX/jFxF/41fSP+LXUb/iVtE/4daRf+JXEf/il1I/4pdSP+IW0b/iVxH/4hbRP+H&#10;WkX/hllE/4ZZRP+DVkH/fFE+/3pPPP96Tzz/eU47/3lOPf95Tj3/eE08/3dMO/94TTz/dks6/3ZL&#10;Ov92Szr/dks6/wABAP8AAQD/AAEA/wABAP8AAQD//P/q//z/6v/+/+r//f/n//z+5v/9/+f//f/n&#10;//3/5f/5/OH/+fzf//r94P/7/uH/+v3g//v83f/7/N3//Pvd//z73f/6+dr/+vna//z51v/7+dP/&#10;/PnQ//n2yf/388T/+PLC//jwwf/57bv/9+u5//Xntv/357T/9+e0//3suP/86LX/892r/+3Vpf/r&#10;0aD/7tKi/+/To//rzJ3/58mX/+nJmP/x0J3/5sWS/9+7if/lwY//5L6N/9y3g//VrXr/1a15/9uz&#10;f//VrXn/z6dz/9Cnc//Rp3X/zqJx/8ygb//JnW7/yp5v/8ydb//NnnD/06R4/9Chdf/GlWr/xJNo&#10;/8GQZ//CkWj/xpVs/8uacf/LmnH/xpVs/8aSav/HlGn/yJNn/8aSY//IkmT/ypRm/8qUZv/Nl2n/&#10;0Jps/82Xaf/Jk2f/x5Fl/8eRZf/Jk2f/yJJm/8qRZv/Ok2f/z5Ro/9GXaf/TmWv/z5Vl/8uRYf/L&#10;kWH/yI5e/8aOX//IkGH/yI9i/8aNYP/Nkmb/zpNn/82SZv/IjmD/xYtd/8aLX//LkGT/yI1h/8qP&#10;Y//OkWX/zI9j/8mMYP/Hil7/yYti/8qMY//MjmX/y41k/8qNYf/NjmP/z5Bl/8+QZf/MjWL/y4xh&#10;/8yNYv/LjmL/y45i/8eNX//KkGL/zpRk/8qSYf/JkWD/yZFg/8qSYf/Lk2L/zJRl/8qSY//Hj2D/&#10;yJBh/8eOYf/GjWD/x49g/8mRYv/IkGH/yY9h/8iOYP/Hj2D/xY1e/8aOX//Ejl//x5Fi/86ZZ//M&#10;l2X/xZBc/8ePXP/Gjlv/yY9d/8qQYP/KkGD/yZFg/8mRYP/KkmH/yZFg/8uTYv/Nk2P/zJJg/8yQ&#10;Xv/QkGD/z5Bd/9COXP/Qjlz/0Y9d/9KOXf/Sjl3/049g/9OPYP/RjV7/049g/9KOX//QjWD/0Ypc&#10;/9CJW//PiVj/zoZW/9CGV//Rh1r/0IZZ/8qAU//KgVb/y4JX/8qBVv/NgFb/0INZ/86BV//Je1T/&#10;zX9Y/86AWf/PgVr/yn9X/8p/V//LgFj/yn9X/8h9Vf/FelL/xXpS/8d8VP/HfFX/xXpT/8h6VP/J&#10;eVT/zHxX/8+AWf/PgFn/ynpV/8t9V//OgFr/z4Fb/8yBWv/Kflr/yX1Z/8t9Wf/FeVX/w3dT/8N3&#10;Vf/CeFX/wnhV/8F3VP/EeVn/xnpa/8N3V//Gd1j/yHlY/8FxUP/DclT/xHNV/8FwUv/Ab1H/wXBS&#10;/8NyVP/EcFT/wm5S/8JuUv/Eb1P/yXRY/8x3W//Ldlr/xnFU/8dyVf/GcVX/w25S/71pTf++ak7/&#10;wW1R/8FtU/+5aE3/uGdM/7poUP+6aFD/wG5W/8BuVv++bFT/vGpS/8BuVv/Bb1f/vGpS/7tpUf/E&#10;clr/xXNb/8RyWv/Eclr/w3FZ/75tUv+6aU7/u2pP/8FwVf/Dc1r/wXFY/7ptU/+3alD/tmpS/7hs&#10;Vf+4bFX/uGpT/7ZoUf+0ZE3/tWVO/7ZmT/+1Z1D/uWtU/7psVf+5a1T/t2lS/7NlTv+yZE3/tmhR&#10;/7dpU/+uYEn/sGJM/7NlT/+0Z1P/tmlV/7lsWP+6bVn/smVR/7FkUP+zZU//tWdQ/7pqU/+3Z1D/&#10;t2dQ/7RmT/+2aFH/t2lS/7VnUP+0ZlD/t2lT/7lrVf+4Z1L/smFM/7FgS/+1ZE//tmVQ/7ZoUf+6&#10;blf/vXFa/71xWv+7b1f/u29X/7puVv+5bVb/uW1W/7ltVv+7b1j/uW1W/7ltVv+1aVL/smdQ/7Rp&#10;Uv+3bFX/vHBZ/7dsVf+xZ07/s2lQ/7pwV//DeWD/v3Vc/7lvVv+4blX/vHJZ/7luV/+2a1T/tmtU&#10;/7FpUf+xaVH/tW1V/7ZuVv+3b1f/uXFZ/7hwWP+za1P/s2tT/7dvWf+6clz/uXFb/7RsVv+za1X/&#10;tW1X/7VuWP+0cFn/r21V/6lnT//IiG3/9Leb/+2wlP+ra1L/pGJK/6hmTv+wbVP/unRa/7p0Wv+5&#10;cVj/tG1R/69qS/+wa0z/sGtM/65sTP+4dlT/vnxa/7x6WP+4dFH/unZT/7h0Uf+1cU7/t3NQ/7hz&#10;Uv+2cVD/sm1M/7RvUP+1cFH/tnFS/7dyU/+2cVL/tXBR/7ZxUP+1cE//uHNS/7l0U/+1c1H/snBQ&#10;/7FvT/+wbk7/sG5O/7VzU/+zcVH/s25P/7NuT/+1cFH/s25P/7RvUP+4dlb/unhY/7d2Vv+3dlb/&#10;tHNV/7NyVP+zclT/tXRU/7R0Uf+zc0//uHhS/8aHXv/NjmX/v39Z/7V1T/+vbk7/rm1P/6xrT/+q&#10;aU3/rGtP/7FwVP+3dlr/uXha/7l4WP+1dFT/tnVV/7d2WP+1dFb/sG9R/65uUv+ublL/rm5S/6xv&#10;Uv+ydVj/snVY/6trT/+oa07/qm1Q/6trT/+pbFD/q25S/65wV/+qbFP/o2dP/6BkTP+fYk3/oGNO&#10;/6BjTv+gY07/n2FM/59hTP+jZVD/pWhT/6dqVf+gZlL/m2FN/5thTf+4gGn/2qKL/8+Zgf+XY03/&#10;lmJN/55rVv+fbFf/nWlU/5xoUv+caFP/mmZR/5pmUf+caFP/nGhT/5lmUf+aZ1L/lmZQ/5ZoUf+V&#10;aFP/lGdS/5BjTv+VaFP/lmlS/5VoUf+SaFD/lWtT/5huVv+WbVf/j2lS/41nUv+NZ1L/jWdS/41n&#10;Uv+OaFX/jWdU/4xmU/+MZlP/jGNR/49mVP+UaVj/kGVS/41gS/+OYU7/jF9M/4xfSv+MXUv/i1xK&#10;/4pbSf+JWkb/iVpG/4hZRf+HWET/hFVB/4ZXQ/+EVUH/hFVB/4ZWQv+CUz//hVZE/4hZR/+IV0b/&#10;h1ZF/4ZVRP+IV0b/iVlF/4VUQ/+EU0L/g1JB/4NSQf+BUD//glFA/4hVRP+GU0L/hVJB/4RRQP+H&#10;VEP/hlZC/4ZWQv+HV0P/hVVB/4ZWQv+GVkL/glM//4JTP/+DVED/hFVB/4hZRf+GV0P/iVpG/5Fh&#10;S/+ba1X/lWVO/4xcRf+NXUb/jV9H/45gSf+LXkf/h1pD/4daRf+GW0j/iV5L/4hdSv+GW0j/hltI&#10;/4RZRv+EWUb/gVZD/4JVQP9+U0D/fFE+/3lOO/95Tjv/eU47/3lOO/95Tjv/eE06/3dMOf94TTz/&#10;dks6/3VKOf90STj/dUo5/wABAP8AAQD/AAEA/wABAP8AAQD//P/q//7/6v/8/+r//P/n//3/5//9&#10;/+f//f/n//3/5//5/OH/+fzf//r94P/6/eD/+fzf//v83f/7/N3//P3e//394f/7+tz/+fjZ//36&#10;2f/7+dP/+/jP//v4zf/49MX/9/HB//fxv//57bv/9+u5//bptf/25rP/+Oez//7tuf/86Lb/8tyq&#10;//DVpv/u1KP/8dWl//HSo//qy5z/6cuZ/+rKmf/wz5z/58aT/9+7if/guon/37mI/9auff/VrXr/&#10;1a16/9mxfv/Tq3j/0ad1/9Gndf/PpXP/zaFw/8ufbv/InGv/x5ts/8qeb//Po3T/16h6/9Gidv/H&#10;mGz/xJNo/8GQZ//Dkmn/xZZs/8uacf/LmnH/yZhv/8eWbf/IlGz/yJVq/8aSY//HkWP/y5Vn/8uV&#10;Z//LlWf/zphq/8uVZ//Jk2f/xpBk/8aQZP/KlGj/yZNn/8yTaP/OlWj/0JVp/9OZa//Vm23/0pho&#10;/8+VZf/Nk2P/ypBg/8iQYf/Ij2L/yI9i/8eOYf/JkGP/yI9i/8qPY//Kj2P/x4xg/8eMYP/Kj2P/&#10;yI1h/8yRZf/Qk2f/zZBk/8iJXv/Jil//zI1i/8uOYv/NkGT/zI9j/8uOYv/NjmP/zY5j/86PZP/N&#10;jmP/zI1i/82OY//KjWH/yo1h/8qQYv/Nk2X/zpRm/82TY//KkGD/x49e/8iQX//Lk2L/zpZn/8uT&#10;ZP/JkWL/xY9g/8WPYP/KkmP/y5Nk/8iQYf/Gjl//ypBi/8uQZP/LkGT/yI1h/8iPYv/JkWL/ypRl&#10;/9Cbaf/Ml2X/yJBd/8ePXP/Ijlz/yY9f/8qQYP/Jj1//yJBf/8qSYf/KkmH/ypJh/8uTYv/Nk2P/&#10;zJJg/8yQXv/QkGD/0JBg/9COXv/OjFr/0I5c/9GNXP/Sjl3/1JBf/9OPYP/RjV7/0o5f/9KOX//S&#10;jl//0oxb/9GLWv/Ri1r/z4dX/8+HV//Rh1r/0Yda/82EWf/Lglf/y4JX/82AVv/NgFb/zYBW/8+A&#10;V//KfFX/zX9Y/8+BWv/Qglv/yn9X/8h9Vf/Kf1f/yn9X/8l+Vv/HfFT/x3xU/8h9Vf/Ge1P/xnhR&#10;/8V3UP/IeFP/zH1W/8+AWf/Rglv/zX5X/81/WP/Qglv/0oRe/82BXf/Lf1v/yX1Z/8t9Wf/GeFT/&#10;wXVT/8B0Uv/Dd1X/xHlZ/8N4WP/Gelr/xnpa/8Z6Wv/Gd1j/x3hZ/8FyU//Cc1T/w3RV/8FwUv/B&#10;cFL/wXBS/8RxU//DcFL/xG9T/8VwVP/GcVX/yHNX/8t2Wv/KdVn/xXBT/8VwVP/Hclb/xXBU/8Ft&#10;Uf/CblL/wm5S/8BsUv+9aU//u2lR/7tpUf++bFT/wnBY/8BuVv+7aVH/u2tS/71tVP+9bVT/uWlQ&#10;/7tpUf/CcFj/wW9X/8FvV//Fc1v/xHNY/8BvVP+7ak//vm1S/8FwVf/Dc1r/wnJZ/7hrUf+1aE7/&#10;tmlP/7hrUf+6bVP/uGtR/7dnTv+zY0z/s2NM/7ZmT/+3Z1D/umpT/7hqU/+4alP/tWdQ/7NjTP+1&#10;ZU7/uGdS/7dmUf+wX0r/r2FL/7NlT/+2aVX/t2tU/7ltVv+4bFX/s2dQ/7RmT/+1Z1D/uGhR/7ho&#10;Uf+0ZE3/s2NM/7FjTP+0Zk//uWtU/7lrVP+3alb/umxW/7psVv+1Z1H/s2VP/7JkTv+zZU//smRN&#10;/7RoUf+4bFX/uGxV/7drVP+5bVb/u29X/7tvV/+7b1j/uGxV/7RoUf+1aVL/um5X/7ltVv+0aFH/&#10;s2dQ/7ZqU/+5bVb/vHBZ/7lvVv+zaVD/tmxT/7lxWP/De2L/wXde/7txWP+4blX/unBX/7lvVv+3&#10;bVT/uG1W/7JqUv+waFD/s2tT/7dvV/+4cFf/uXFY/7ZuVv+za1P/tm5W/7dvV/+5cVv/vHRe/7lx&#10;Wf+5cVn/vXVd/7t1XP+4dF3/s3FZ/6tpUf+wcFf/1Zh8//e6nv/Ul3v/tXVa/6dlS/+talD/unRa&#10;/7t1W/+4cVX/tG1R/7FsTf+zbk//sGtK/6tpR/+1c1H/vXtY/8B+W/+7eVb/vHhV/7p2U/+4dFH/&#10;u3dU/7t3VP+3clH/sWxL/7FsTf+ybU7/sG5O/7JwUP+1cFH/s25P/7VwT/+1cE//tXNR/7RyUP+x&#10;b03/rmxK/65uS/+wbk7/r21N/7JwUP+wbk7/sG5O/7FvT/+zcVH/tHJS/7Z0VP+5d1f/uXhY/7Z1&#10;Vf+zclT/s3JU/7JxU/+wb1H/s3JU/7Z2U/+2dlL/unpW/8SEXv/KimT/unpU/7BwTP+vbk7/rWxO&#10;/6ppTf+qaU3/rGtP/7RzV/+6eVv/unlb/7l4WP+1dFT/tXRU/7RzVf+zclT/sG9R/65uUv+ublL/&#10;rGxQ/6tuUf+wcFT/q25R/6dnS/+lZUn/qmpO/61tUv+tbVL/rG5V/6lrUv+kZk3/oWVN/55iSv+h&#10;ZE//n2JN/59iTf+fYk3/nWBL/6FjTv+paFL/q2pU/6ZqUv+fZU//m2FN/51jTf+5gWr/05uE/8eP&#10;eP+eZ1L/n2hT/6FtV/+fa1X/mmZQ/5pjTv+cZVH/m2RQ/5xlUf+aZlH/mmZR/5lmUf+XZ1H/lWVR&#10;/5RlUf+VaFP/kGVS/49kUf+TaFX/kWZT/5BmTv+QZVL/lGpS/5dsWf+Talb/kGdT/49mUv+OZVH/&#10;jGZT/4xmU/+NZ1T/jWdU/41nVP+NZ1T/jmVT/49mVP+QZ1P/jmNQ/4tgTf+OYUz/jWBL/4xfSv+M&#10;XUv/iltJ/4laSP+JWkj/iVpI/4laRv+IWUX/hVZC/4dYRP+IWET/h1dD/4VVQf+CUj7/hlVE/4pZ&#10;SP+HVkX/hlVE/4ZVRP+IV0b/iVhH/4RTQv+CUUD/glFA/4RTQv+CUUD/hFNC/4tYR/+HVEP/hFFA&#10;/4RRQP+GU0L/hlVE/4dXQ/+HV0P/hVVB/4VVQf+GVkL/glM//4NUQP+EVUP/hFVD/4dYRP+GV0P/&#10;ilpG/5BgSv+WZlD/lGJL/45cRf+MXEX/jV9H/45gSP+MX0j/h1pD/4RZRv+FWkf/iF1K/4leS/+H&#10;XEn/hltI/4NYRf+AVUL/gFVC/4BTPv9+U0D/fFE+/3pPPP96Tzz/ek88/3lOO/95Tjv/eU47/3hN&#10;Ov93TDv/dks6/3VKOf90STj/dUo5/wABAP8AAQD/AAEA/wABAP8AAQD//P/q//z/6v/8/+r//v/q&#10;//3/5//9/+f//f/n//3/5f/7/uP/+fzf//r94P/7/N3/+/zd//r73P/5/N///f/j//3/5f/7+tz/&#10;+PfY//362f/7+dP/+ffQ//v4zf/49MX/9/HB//fxv//57bv/9+q2//fqtv/357T/9+ay//3ptv/5&#10;5bL/8Nqo//HXpv/x16b/8tam//HSo//szZ7/68ua/+vLmv/vzpv/7cmX/+G7jP/btYb/27KE/9Go&#10;ev/UrHv/06t6/9auff/Tq3r/06l5/9KoeP/No3H/zaFw/8ygb//Hm2r/w5do/8mdbv/Tp3j/1qp9&#10;/8+gdP/HmGz/xJVr/8GSaP/ElWv/xpdt/8qZcP/LmnH/y5px/8qZcP/JlW3/yZZr/8eSZv/GkmP/&#10;yZVm/8iSZP/HkWP/ypRm/8qUZv/Ikmb/x5Fl/8eRZf/KlGj/ypRo/8qUaP/OlWj/z5Zp/9Wdbv/W&#10;nm//0phq/9CWZv/OlGT/y5Nk/8qSY//HjmH/x45h/8eOYf/JkGP/xYxf/8WMX//Kj2P/yo9j/8iN&#10;Yf/Kj2P/y5Bk/8+SZv/Qk2f/zY5j/8iJXv/Jil//zY5j/82OY//Mj2P/zZBk/8yPY//NjmP/zI1i&#10;/8yNYv/NjmP/zo9k/86PZP/KjWH/yo1h/82QY//Qk2b/zpRm/82TY//KkGD/yI5e/8ePXv/KkmH/&#10;y5Ni/8qSY//JkWL/xpBh/8eRYv/Mlmf/zJZn/8iQYf/Hj2D/ypBi/8yRZf/MkWX/y5Bk/8yRZf/L&#10;k2T/z5do/9CYZ//MlGP/yZFe/8mPXf/KkF7/yY9d/8mPX//KkGD/yY9f/8uRYf/KkGD/y5Ff/82T&#10;Y//Nk2P/z5Jj/86RYv/QkGD/0ZFh/8+PX//PjV3/z41b/9COXP/Tj17/1JBf/9KOXf/RjVz/0o5f&#10;/9KOX//Sjl//0oxb/9GLWv/SjFv/0IpZ/8+HV//Phln/0Ida/9GIXf/OhVr/0INZ/82AVv/PgFf/&#10;z4BX/85/Vv/Mflf/zoBZ/9CCW//Rg1z/zH5X/8h6U//IfVX/yX5W/8l+Vv/Jflb/yX5W/8l+Vv/I&#10;elP/x3lS/8V3UP/HeVL/zX5X/86AWf/Qglv/zX9Y/86AWf/Qglv/04Vf/81/W//LfVn/ynxY/8p8&#10;WP/FdlX/w3RT/8JzUv/FeVf/yn5e/8h8XP/Gelr/yHxc/8R4WP/DdFX/wnNU/8JzVf/Fdlf/xXZX&#10;/8JzVP/FdFb/wXBS/8NwUv/Cb1H/xXBU/8VwVP/FcFT/x3JW/8l0WP/GcVX/w25S/8RvU//GcVX/&#10;xHBU/8JuUv/EcFT/w29T/8FtU//AbFT/wW1V/7xqUv+/bVX/wnBY/8BuVv+7a1L/vGxV/71tVv+8&#10;bFP/uWlQ/7trUv+8bFP/u2lR/79tVf/Eclr/wnFW/79tVf+/bVX/wnFW/8FwVf/BcVj/wXFY/7hr&#10;Uf+1aE7/tmlP/7hrUf+8bFP/uWlQ/7ZmTf+1Y0v/tWVO/7ZmT/+2Zk//uGhR/7pqU/+4alP/tmZP&#10;/7NjTP+3Z1D/uWhT/7dmUf+0Y07/tGNO/7VnUf+4a1f/uW1W/7ltVv+3a1T/s2dQ/7RmT/+2aFH/&#10;umpT/7ZmT/+yYkv/r19I/61fSP+wYkv/t2lS/7hsVf+5bVb/um5X/7tuWv+3alb/tWhU/7RoUf+z&#10;Z1D/s2dQ/7VpUv+3a1T/s2dQ/7JmT/+3a1T/um5W/7tvV/+6blf/t2tU/69jTP+vY0z/um1Z/7hr&#10;V/+1aFT/tGdT/7drVP+5bVb/u29Y/7tvWP+2bFP/tWtS/7VtVP+/d17/vHRb/7lxWP+3b1b/tGxT&#10;/7lvVv+6cFf/u3BZ/7dsVf+1alP/tm5W/7twWf+6cln/uXFY/7VtVP+3b1f/uXFZ/7lxWf+5cVn/&#10;vHRc/7x0XP+9dV3/vnZe/7x2Xf+6dFv/t3Nc/7BuVv+iYkn/tHZd/+Sni//6vaH/1Jd7/7BwVP+n&#10;ZUv/tHFW/7lzWf+2cVT/tm9R/7VwT/+3clH/sm1M/7FsS/+3dVL/vXtY/79+WP+9fFb/unlT/7d2&#10;UP+1c1D/uXdU/7d1Uv+xb03/q2lH/65pSv+raUn/rWtL/7BuTv+ycFD/sG5O/7BuTP+xb03/s3FP&#10;/7FvTf+vbUv/qmpH/6xsSf+wbkz/rmxK/7FvTf+xb03/snBO/7NxT/+3dVP/u3lX/7p4WP+3dlb/&#10;tnVV/7JxU/+wb1H/s3JW/7BvU/+sa0//r25Q/7V0VP+1dVL/t3dT/7t7V/++flr/tHRQ/65uS/+w&#10;b1H/rWxO/6dmSv+paEz/rWxO/7V0Vv+7elz/unlZ/7l4WP+1dFT/tHNT/7NyVP+xcFL/rm1R/6xs&#10;UP+sbFD/qm1Q/6tuUv+tbVL/qGhN/6RkSf+kZEn/qWlO/6pqT/+paVD/p2lQ/6RmTf+fY0v/oGRM&#10;/59jS/+hZU3/oGNO/59iTf+iZk7/oGRM/6VkTv+paFL/qWhS/6NnT/+dY03/nGJM/5xkTf+xeWL/&#10;wYly/7qCa/+ka1f/oGlU/6BpVP+eZ1L/mmNO/5liTf+bZFD/m2RQ/5tkUP+aZVP/mmVT/5hlUv+V&#10;ZVH/lWVR/5NkUP+VaFP/kWZT/5BlUv+RZlP/kGVS/49kUf+TaFX/k2hV/5RpVv+QZ1P/j2ZS/49m&#10;VP+OZVP/jmVT/45lU/+OZVP/jmVT/49mVP+QZ1X/jmVT/45lU/+NZFL/i2JO/4tgTf+OYUz/jWBL&#10;/4teS/+LXEr/iVpI/4laSP+KWUj/illI/4lZRf+IWUX/iFhE/4lZRf+KWkb/iFhE/4RUQP+EVED/&#10;iFhE/4lYR/+FVEP/hFNC/4VUQ/+HVkX/iFdG/4NSQf+BUD//g1JB/4VUQ/+EU0L/hFNC/4lWRf+H&#10;VEP/hVJB/4RRQP+GU0L/hVRD/4ZWQv+HV0P/hVVB/4RUQP+GVkL/g1M//4NUQP+EVUP/hFVD/4ZX&#10;Rf+HWET/ilpG/49fSf+SX0r/jlxF/41bRP+KWkP/i11F/41fR/+LXkf/iFtE/4VbQ/+FWkf/hltI&#10;/4hdSv+GW0j/hVpH/4FWQ/99Uj//glVA/4BTPv9/Uj3/fFE+/3tQPf97UD3/e1A9/3lOO/95Tjv/&#10;eU47/3hNOv92Szr/dks6/3VKOf90STj/dUo5/wABAP8AAQD/AAEA/wABAP8AAQD//P/q//z/6v/8&#10;/+r//v/q//7/6v/9/+f//P7m//3/5f/7/uP/+v3g//r94P/7/N3/+/zd//n62//6/eD//v/q//7/&#10;6v/2+dz/9vXW//v72f/++9j/+/nT//r3zP/49MX/9/HB//bwvv/7773/+Oy6//nsuP/66rf/9OOv&#10;//Xhrv/24K7/79im//HXpv/w1qX/8tam//PXp//z1aP/7c+d/+nJmP/uzJz/68eX/+G7jv/btYj/&#10;062A/86lef/OpXf/0ah6/9Kpe//Tqnz/0Kh3/9Gnd//Qpnb/zaNz/86ic//EmWz/wJVo/8ecb//Q&#10;pHf/1al8/8mdcP/Flmr/xJVr/8GRaf/Dk2v/xZVt/8KSav/Hl2//y5py/8ybcv/Il27/yJRs/8qX&#10;bP/Llmr/yJNn/8aQYv/CjF7/w41f/8qRZP/JkGP/zZRn/86VaP/GkGT/xI5i/8mTZ//LlWf/zphq&#10;/9Seb//YoHH/zZVk/8yUY//KlGX/yZNk/8WRYv/CjWH/w41h/8KMYP/GkGT/xYxh/8WMYf/Kj2X/&#10;yY5k/8aLYf/Gi1//zI9j/82QZP/PkGX/zY5j/8mKX//Ki2D/y4xh/8yNYv/MjWL/zo9j/86PY//N&#10;jmL/zo9j/8uMYf/Ki2D/0JFm/86PZP/MjWL/zY5j/8yNYv/Oj2P/zpFk/82QYf/KjV7/yY9f/8qQ&#10;YP/JkWD/yJBf/8iQX//Hj17/ypVj/8qVYf/Qm2f/z5pm/8iQX//KkmP/zpRm/8yRZf/NkGT/y5Bk&#10;/8qPY//Nk2X/zZVk/8uTYv/Gjl3/yZFg/8uRYf/KkGD/yY9f/8mPX//LkWH/zZNj/82VYv/Lk2D/&#10;0JZk/9CWZP/Nk2H/z5Jj/8+SY//Nj2D/0JBg/9GRYf/QkGD/0JFe/9GPXf/Rj13/0Y9d/9COXP/T&#10;j17/1JBh/9ONXP/Rilz/0otd/9KMW//Si13/z4lY/86GVv/OhVj/z4ZZ/9CHXP/ShVv/z4Rc/9CC&#10;W//PgFf/0H5W/85/Vv/Of1b/0YJZ/9SFXP/Qglv/ynxV/8l7VP/KfFb/yHpU/8t9V//LfVf/ynxW&#10;/8p8Vv/GeFL/x3lS/8h6U//Je1T/yHpT/8x+V//Rg1z/zH5X/8p8Vf/OgFn/0YNc/8p8Vv/Fd1P/&#10;ynxY/8p8WP/HeFf/yXpZ/8t8W//Nfl3/zn9g/8l9Xf/Gelr/yHtd/8N2WP+9cFL/u25Q/8R0Wf/F&#10;dlj/xXZY/8Z3Wf/FdFf/wnFU/8NvU//FcVX/xnFV/8NuUv+/ak7/xG9T/8hzV//GcVX/wGtP/75q&#10;Tv/CblL/wm5S/8FtUf/Db1X/xXFX/8NtVP+/a1P/wW1V/8FtVf/Ablb/wnBY/8FxWv+8blf/u21W&#10;/7psVf+8b1X/vnFX/79yWP+5aVD/uWlO/8BwVf/BcFX/vm1S/71sUf/Ec1j/xnVa/8FvV//Ablb/&#10;w3Na/7pqUf+4aE//uWlQ/7lpTv+6ak//vGtQ/7tqT/+4Zk7/uWdP/7hmTv+1Y0v/t2VP/7pqU/+6&#10;alP/tGRN/7VjTf+7aVP/vmxW/7xqVf+5aFP/uGdS/7ppVP+6bVn/uGtX/7dqVv+0Z1P/smRN/7Nl&#10;Tv+4alP/vm5V/7lpUv+0ZEv/rF5H/7FjTP+wZE3/tWlS/7RpUv+tYk3/r2RP/7ZrVv+6b1r/tmtU&#10;/7RpUv+yZ1D/t2xV/7hsVf+4bFX/tWlS/7JmT/+3aVL/um1T/7xvVf+3aVL/tGZP/7FkUP+zZlL/&#10;tWhW/7NmVP+1aFb/tGdV/7hrV/+6blf/uW1W/7hsVf+2a1T/smdQ/7FpUf+zbVT/smxT/7FrUv+w&#10;alH/sWtR/7VtVP+7c1r/vHRb/7huVf+4bVb/vXJb/7twWf+3bFX/t29W/7RsU/+8cln/vnRb/750&#10;W/+4blX/vHJZ/71zWv+6cln/t29W/7VtVP+1bVX/uHJZ/7h0Xf+pZ0//omFL/6xsU//prJD//cKk&#10;/+Klhv+3eFn/rGtL/7BvT/+0clL/uXRT/7l0U/+3clH/t3NQ/7l3VP+9fFb/vHtV/7t6VP+1dE7/&#10;rm5I/61tR/+vb0v/snJP/61tSv+nZ0T/pGJC/6tpSf+qaEj/q2lJ/7BuTv+xb03/r21L/6xqSP+u&#10;bEn/sG5L/65sSf+ubkr/q2tH/61sRv+0c03/tnVP/7t6VP++fVf/vXtY/7p4Vf+7e1f/unpX/7Nz&#10;UP+ycVH/s3JU/7BvUf+ubU//qWhM/6dmSv+oZUr/q2hL/7BuTv+ubEz/q2lJ/6xrS/+rakr/rGtL&#10;/7BvT/+tbE7/qWhK/6xrT/+xcFL/tHNV/7Z1V/+4d1f/tXRU/7p4WP+0clL/sW5R/7FwUv+vblL/&#10;qmlN/6ZmSv+nZ0v/p2pN/6tuUf+tcFT/pWhM/6FhRv+jY0j/pmZN/6ZmTf+mZk3/pWVM/6FjSv+i&#10;ZEv/o2VM/6BkTP+gZEz/oWVN/6NnT/+sa1X/q2pU/6ZlT/+lY03/o2FL/6JhS/+fY0v/nWNN/5lg&#10;TP+ka1f/rnVh/6tyXv+iaVX/n2ZS/51kUP+ZYEz/nGNP/55lUv+dZFH/nGNQ/5tkUP+YY1H/l2RR&#10;/5ZjUP+UZFD/lWVR/5RlUf+SZVD/lWhT/5VoU/+UZ1L/k2ZR/5BjTv+QY07/lGdS/5NoVf+QZVL/&#10;jmNS/41iUf+PZFP/jmNS/45jUv+NZFL/jWRS/4phT/+HYU7/iWNQ/4ljTv+KZFH/i2JQ/4phT/+M&#10;YVD/iVxJ/4hbSP+JWkj/iFlH/41cS/+MW0r/iVhH/4dWRf+GV0X/h1hG/4hZR/+HWEb/hVRD/4RT&#10;Qv+HVkX/jVpH/4pXRP+AUDz/glI+/4RUQP+EVUH/hFVB/4ZXRf+HVkX/h1ZF/4VUQ/+CUUD/hFFA&#10;/4ZTQv+GU0L/hlNC/4VSQf+HVEP/hFRA/4NTP/+HV0P/hlZC/4VVQf+FVUH/gVE9/4BRP/+CU0H/&#10;hVZE/4VWQv+IWUX/iFlF/4hYQv+JWUP/i1hD/4tZQv+IWEH/iVlC/4pcRf+IWkP/hFdA/4VYQf+C&#10;WED/glhA/4RZRv+EWUb/hVpH/4NYRf+BVEH/gFNA/35RPv9+UT7/ek8+/3lOPf97UD//fFE+/3hN&#10;Ov94TTr/eE06/3hNPP92Szr/dks6/3VKOf91Sjn/eE08/wABAP8AAQD/AAEA/wABAP8AAQD//P/q&#10;//z/6v/8/+r//v/q//3/5//9/+f//P7m//3/5f/7/uP/+/zd//3+3//8/d7/+/zd//v83f/7/uH/&#10;/v/q//7/6v/299j/9fXT//z82v/9+tf//PrU//z50P/49MX/9vLC//r0xP/88r//+u68//rtuf/8&#10;7Ln/9OOv//TerP/w2qj/7dak//HXpv/x16T/89el//XZp//y1KL/7M6c/+fHlv/uzJz/6cWV/+K8&#10;jf/asYX/1q2B/9GofP/RqHz/06p+/9arfv/TqHv/0qd6/9Knev/RpXj/0KR3/8ygc//EmWz/xJls&#10;/8mecf/OonX/zqJ1/8eacP/Ak2n/v5Jp/8GUbf/BlG3/wZRt/76OZv/FlW3/yJhw/8uacf/Mm3L/&#10;y5dv/8yYcP/MmW7/x5Jm/8SPY//Cjl//w41f/8mTZf/Plmn/0Zhr/82UZ//DjV//woxe/8eRY//N&#10;l2n/zZdo/9Odbv/Unm//zJZn/8uVZv/Klmb/yZVm/8WQZP/CjWH/wo1h/8KMYP/GkGT/yI9k/8eO&#10;Y//HjmP/yo9l/8iNY//FimD/yYti/8qNYf/NjmP/y4xh/8mKX//Ki2D/yotg/8eKXv/JjGD/zI9i&#10;/82QY//Oj2P/zo9j/8mKX//HiF3/zo9k/82OY//MjWL/zI1i/8uMYP/NjmL/zZBj/86RYv/LkWH/&#10;yZFg/8mRYP/KkmH/zJRj/8qSYf/JkWD/0Zlm/82YZP/Pmmb/0Zlm/8iQXf/KkGD/ypBi/8iOYP/M&#10;j2P/zJFl/8qQYv/Jj2H/zZNj/8qSYf/EjFv/x49e/8mPX//Jj1//ypBg/8qQYP/LkWH/zJJg/8yU&#10;Yf/MlGH/z5Vj/8+VY//QlGL/z5Nh/9KUZf/PkWL/z49f/9GRYf/SkmL/0ZJf/9KQXv/SkF7/0I5c&#10;/9KOXf/Tj2D/0o5f/9GKXP/PiFr/0Ilb/9KLXf/Si13/z4ha/86IV//OhVj/zYRX/9GEWv/ShVv/&#10;0oNa/9OEW//PgFf/z31V/85/Vv/PgFf/0YJZ/9OEW//QgVr/y3xV/8x9Vv/MfVb/y3tW/8x8V//L&#10;e1b/y3tW/8p8Vv/GeFL/ynxV/81/WP/KfFX/yHpT/8x+V//Qglv/zX9Y/8l7VP/KfFb/zX9Z/8l7&#10;V//Ielb/y31Z/8p7Wv/IeVj/ynta/81+Xf/Of17/zH1e/8h8XP/Gelr/w3ZY/8BzVf+9cFL/v3BS&#10;/8NzWP/Dclf/w3JX/8RzVv/DclX/wnFU/8NvU//Gclb/xnJW/8RvU//Aa0//xG9T/8JuUv/AbFD/&#10;vGhM/7xoTP+/blH/v25R/79uUf++bVD/xHBW/8RwVv/BbVX/wW1V/8JuVv/Ablb/wG5Y/8BwWf++&#10;cFn/vG5X/7psVf+9cFb/wXRa/79yWP+6alH/uGtR/8F0Wv/BdFr/um1T/7xvVf/CdVv/xXVc/8Fx&#10;WP/AcFf/wnJZ/7xsU/+7a1L/vGxT/7pqT/+6ak//wG9U/8FwVf++bFT/vGpS/7lnT/+2ZEz/uWdR&#10;/79tV/+/b1j/uGhR/7hoUf+/b1j/wG5Y/71sV/+9bFf/u2pV/7hqVP+6bVn/t2pW/7JlUf+wY0//&#10;sGRN/7NnUP+3aVL/u25U/7tuVP+2aU//smVL/7RoUf+1aVL/smdQ/7BlTv+lXUf/pV1H/61lT/+3&#10;b1n/s2tT/65mTv+vZE3/um9Y/7pvWP+4bVb/uGxV/7drVP+3a1T/uGtR/7hrUf+1Z1D/smZP/7Nm&#10;Uv+zZlL/smdU/7JnVP+zaFX/smdU/7hrV/+6blf/uW1W/7hsVf+3bFX/sWlR/7JqUv+xa1L/rmtR&#10;/61qUP+raE7/rmtR/7dxWP+8dFv/vXVc/7huVf+4bVb/vnNc/7hwWP+yalL/tW1U/7NrUv+1bVT/&#10;uXFY/7pwV/+3bVT/uXFY/7tzWv+5cVj/smpR/7BqUP+tZ03/smxT/7ZzWf+ycFj/rW1U/6BiSf/B&#10;hmj/77SW//q/n//Sl3X/p2tJ/6doR/+sa0v/tXNT/7NuTf+xbUr/tHJP/759V/+/flj/vXxW/7h3&#10;Uf+vb0n/rm5I/7BwSv+1dVH/tXVR/7JyT/+ubkv/qmpH/69tS/+wbkz/sW9N/7VzUf+zcU//tHJP&#10;/7NxTv+1dVH/tXVR/7Z2Uv+4eFL/tnZQ/7V0Tv+4d1H/unlT/8B/Wf/Dglz/vn1X/7Z0Uf+0ck//&#10;snJP/65uS/+wb0//sG9R/69uUP+ubVH/rWpP/6toTf+oZUr/rGlO/65rTv+saUz/q2hL/6loSv+o&#10;Z0n/qGdJ/65tT/+qaUv/qmlL/65tT/+2dVf/uHla/7V0VP+zclL/tHNT/7d2Vv+yb1L/r2xP/7Fw&#10;VP+wb1P/rGtP/6hnS/+mZkv/p2dM/6lsUP+nak7/pWVK/6NjSP+kZEv/pWVM/6NjSv+kY03/pGNN&#10;/6FlTf+iZk7/o2dP/6FlTf+dY03/nWNN/59lT/+laVH/pGhQ/6ZlT/+jYkz/oWBK/6JhS/+gZEz/&#10;nmRQ/51kUP+gZ1P/oWpV/6FqVf+dZlH/mWJO/5dgTP+WX0v/mGFN/51mUv+cZVH/mWJO/5ZiTf+W&#10;Y1D/lGFM/5NjT/+VZU//lWZS/5RlUf+TZFD/lmdT/5VmUv+UZVH/lGVR/5JjT/+OYUz/kmVQ/5Fm&#10;Vf+RZlX/jmNS/4xhUP+PZFP/jmNS/45jUv+MYVD/i2BN/4pfTP+IX0v/i2JQ/4xjT/+OZVP/i2JQ&#10;/4tgT/+MYVD/iFtI/4daR/+IWUf/iFlH/4xbSv+MW0r/illI/4hXRv+FVkT/iFlH/4dYRv+GV0X/&#10;hFVD/4VUQ/+IV0b/iFdG/4ZVRP+BUT3/g1JB/4NUQv+DVEL/g1RC/4ZXRf+IWUf/hFNC/4NSQf+C&#10;UUD/glFA/4VSQf+DUkH/g1JB/4RTQv+FVEP/hFRA/4RUQP+HV0P/h1dD/4ZWQv+GVkL/g1JB/4BR&#10;P/+BUkD/hFVD/4JVQP+EV0L/hVZC/4ZYQf+LW0X/i1tF/4paRP+GVkD/hlZA/4dZQv+HWUL/hlhB&#10;/4daQ/+GWUL/hllC/4VaR/+GWUT/hllE/4VYRf+CVUL/gFNA/35RPv98Tzz/eU49/3pPPv98UUD/&#10;e1A//3hNOv94TTr/d0w5/3hNPP92Szr/dUo5/3VKOf90STj/dEk4/wABAP8AAQD/AAEA/wABAP8A&#10;AQD//P/q//z/6v/8/+r//v/q//3/5//9/+f//f/n//3/5f/6/eL/+/zd//z93v/8/d7//P3e//r9&#10;4P/8/+L//f/n//z+5v/3+Nn/9/fV//z73P/9+tf//PnW//z60//59sn/+PTE//n1xf/88r//+u68&#10;//3vvv/97br/9OOv//Lcqv/u16X/7tel//HXpP/y2KX/89el//TYpv/z1aP/682b/+nJmP/xzZv/&#10;68WW/+K8jf/Yr4H/0ql9/9atgf/ZroP/3LGG/9qugf/VqXz/1al8/9Soe//QpHf/0qV7/8mccv/H&#10;nHH/yp90/8yhdv/LnnT/yJtx/8eacP/Ak2n/vZBn/8OWb//El3D/wZRt/72Qaf/FlW3/x5hu/8yb&#10;cv/RoHf/zppy/8yYcP/MmHD/x5Jm/8eSZv/IlGX/yJRl/86Yav/UnnD/1p1w/82UZ//GjWD/xI5g&#10;/8eRY//Nl2n/zZdo/9Caa//Rm2z/z5lq/8yYaf/MmGn/yZVm/8eSZv/Ej2P/xY9j/8aQZP/KkWb/&#10;y5Jn/8qRZv/HjWX/y5Fp/8uQZv/HjGT/w4he/8mLYv/Oj2T/zY5j/8mKX//LjGH/yo1h/8WIXP/H&#10;il3/y45h/8yPYv/PkGT/zY5i/8mKXv/IiV7/zI1i/8yNYv/NjmP/yotg/8yNYf/NjmL/zpFk/8+V&#10;Z//PlWX/ypJj/8mRYv/QmGn/0ppr/8+XZv/KkmH/z5dk/86WY//Ql2L/zZVi/8iOXP/GjFz/xoxc&#10;/8eNX//KkGL/zpRm/82TZf/Ijl7/y5Ni/8yUY//Gjl3/yJBf/8qQYP/Nk2P/y5Fh/8uRYf/MlGP/&#10;ypJf/8qSX//Kkl//yJBd/8qQXv/Pk2H/0JBg/9OTY//UlGT/0ZFh/8+PX//SkGD/1JJg/9ORX//S&#10;kGD/0I5e/9OPYP/UjV//0otd/9CJW//Oil3/z4te/8+LXv/Si13/z4ha/9CHWv/Phln/zIJV/9CD&#10;V//Vhl3/1IVc/9OEW//QgVb/zH1S/8x9Uv/Rglf/0oNa/9SCWv/Rf1f/y3xV/9B8V//Sfln/0n5Z&#10;/858V//OfFf/zX1Y/819WP/Le1b/zn9Y/9CBWv/PgFn/zn9Y/85/WP/Pf1r/z39a/8x+WP/KfFb/&#10;ynxY/8p8WP/LfVn/zH1c/8t8W//IeVj/yXpZ/8t8W//Lf13/xnpY/8Z6Wv/Cdlb/wHNV/71wUv++&#10;b1H/wHFT/8RzVv/Ab1T/vm1S/71sUf/CblT/w29V/8NvVf/EcFT/x3NX/8dzV//FcVX/xHBU/71p&#10;Tf+7Z0v/umZK/7tqTf/BcFP/v25R/8FwU/++bVD/v25R/8VxV//Gclj/w29X/8FvV//CcFj/vmxW&#10;/71tVv/BcVr/v29Y/7tuVP+8b1X/wnJZ/79yWP+9bVT/uWxS/79yWP/Dd1//vHBY/71xWf/BdV3/&#10;wnVb/7xvVf+7blT/wXFa/75uVf+9bVT/vm5V/7xsU/+7a1L/wXFY/8NzWP/DcVn/wG5W/7tpUf+5&#10;Z1H/uWdR/71tVv/AcFn/u2tU/7pqU//AcFn/wHBZ/7xsVf+3aVP/t2lT/7ZpVf+4a1f/tWhU/61g&#10;TP+rXkr/smVR/7ZqU/+5bVb/um5X/7puVv+3a1P/tmpS/7ZqUv+4blX/s2lQ/7BlTv+nX0f/pl5I&#10;/61lT/+2blj/s2tV/6xkTP+tZU3/uHBY/7luV/+3bFX/t2xV/7puV/+5bVb/t2tU/7RoUf+wZE3/&#10;smZP/7NmUv+zaFP/tWpV/7RpVP+yZ1T/smdS/7dsV/+6b1j/uW5X/7dtVP+4bVb/s2tT/7NrU/+z&#10;bVT/sG1T/69sUv+talD/rmtR/7VvVv+6dFv/vHRb/7VtVP+1bVT/unJa/7dvV/+yalL/s2tT/7Jq&#10;Uf+xaVD/tGxT/7NrUv+0bFP/uHFV/7x1Wf+4cFf/rmhO/69pT/+tZ03/r2lQ/7RxV/+2dFr/r29W&#10;/6BiSf+ma03/1p2A//3Gp//yt5X/rnNR/59jQf+mZUX/sG9P/6lnRf+oZEH/sG5L/7x7Vf/Af1n/&#10;woFb/7h4Uv+0dE7/t3dR/7p6VP+8fFb/unpU/7l5Vf+6elb/uXdU/7h2U/+5d1T/unhV/7t5Vv+4&#10;dlP/vXtY/79+WP+9fVf/v39Z/8CAWv/EhF7/woJc/759V/+8e1X/u3pU/718Vv+7eVb/tHJP/65s&#10;Sf+raUf/qmhI/65sTP+vbE//rWpN/61qT/+saU7/r2xR/69sUf+walD/sGpQ/6toTf+saU7/rmtQ&#10;/6ppTf+qaU3/p2ZK/6loSv+rakz/q2pM/61uT/+1dlf/uHla/7FyUf+ub07/tHNT/7NyVP+wb1H/&#10;sm9S/7NyVv+vblL/rWtR/6tpT/+oaE3/qGhN/6ZmS/+jY0j/omRL/6JiSf+iYkn/o2NK/6ZlT/+m&#10;ZU//pWRO/6FlTf+iZk7/oWdR/59lT/+fY0n/nmRO/55kTv+fZU//omZO/6NnT/+kaFD/pmVP/6Fl&#10;Tf+hZU3/oWdR/6huWv+jalb/n2hT/55nU/+WYk3/lGBL/5VhTP+XYEz/l2BM/5liTv+XY07/lWFM&#10;/5ViTf+VYk3/kWFL/5NjTf+WZlD/l2lS/5ZoUf+TZFD/lWVR/5NjT/+SYk7/kmNP/5JjT/+RYk7/&#10;j2JN/49kU/+SZ1b/kWZV/49kU/+SZVL/kmVS/5FkUf+KXUj/iVxH/4leS/+KX0z/i2BN/41iUf+N&#10;YlH/iV5N/4leTf+MX0z/iVxJ/4daR/+IWUf/iFlH/4dYRv+IWUf/iVhH/4hZR/+FVkT/iVpI/4dY&#10;Rv+GV0X/hldF/4dYRv+HWEb/hVZE/4VWRP+DVEL/hFVD/4RVQ/+EVUP/glNB/4RVQ/+HWEb/gFE/&#10;/4JRQP+FVEP/hFNC/4NSQf+BUD//g1JB/4VUQ/+DUkH/gVI+/4NTP/+GVkL/h1dD/4ZWQv+GVUT/&#10;h1ZF/4RVQ/+FVkT/hFVD/4NWQf+DVkH/g1ZB/4RXQP+KXEX/jF5H/4xcRv+GVkD/hFQ+/4ZWQP+K&#10;WkT/iVlC/4tdRv+JW0T/iVxF/4lcR/+GWUT/hllE/4ZXQ/+DVEL/glNB/4FSQP97Tjv/eU49/3lO&#10;Pf98UUD/eU49/3dMOf96TTj/ek04/3lMOf93Sjf/dEk4/3VKOf9zSDf/cUg2/wABAP8AAQD/AAEA&#10;/wABAP8AAQD//P/q//z/6v/8/+r//v/q//7/6v/+/+r//f/n//3/5f/8/+T/+/7h//r94P/8/d7/&#10;/P3e//r94P/7/uH//f/n//z+5v/4+dr/+fjZ//383f/7+9n//PrU//n3zv/59sn/+PTE//nzw//4&#10;8L//+u68//7wv//97bz/9OCu//DaqP/t1qT/7tel//LYpf/u1KH/7tKg//DUov/01qT/7tCe/+7O&#10;nf/vzpv/6MSS/+G7iv/bsoT/0ah6/9Kpe//ar4L/4reK/9uvgv/XqHz/1qd7/9Slef/TpHr/0qN5&#10;/8ibcf/HmnD/x5xx/8eccf/Im3H/w5Zs/7+Saf++kWj/u49o/8KWb//GmnP/xJdw/8OTa//FlW3/&#10;yJdu/9CcdP/Om3D/yJVq/8aTaP/KlWn/yZRo/8uXaP/Klmf/ypZm/8+Zav/UnG3/0ppr/8qSY//H&#10;j2D/yZFi/8yTZv/Nl2n/ypZn/8mVZv/JlWb/yZVm/8qWZ//IlGX/xZFi/8SQYf/DjV//xY9j/8eO&#10;Y//HjmP/yY5k/8WKYv/Jjmb/zZJq/8yRZ//IjWX/yYti/8uNZP/PkGX/0JFm/8uOYf/LjmH/yI5g&#10;/8iOYP/IjmD/yI5e/8iLXP/NkGP/zI1h/8qLX//LjGD/zI1i/82OYv/MjWH/y4xg/8yNYf/Mj2D/&#10;zJJk/86UZv/KkmP/yJJj/8eRYv/Mlmf/zpln/8mUYv/Hj17/zZVi/82VYv/OlmP/zZVi/8aOW//G&#10;jFz/xoxc/8aMXP/Ijl7/y5Fh/82TY//Ijl7/yZFg/8yUYf/Kkl//yZFe/8qSYf/KkmH/yJBf/8mR&#10;YP/MlGP/zZVk/8yUYf/JkV7/x49c/8iQXf/LkV//zpJg/9KSYv/Tk2P/z49f/8+NXf/Rj1//1JJi&#10;/9ORYf/Tj2D/z4xf/9CNYP/TjF7/0Ixf/82JXP/QjF//049i/86KXf/QiVv/z4ZZ/8+GWf/Phln/&#10;zoRX/9SHW//WiV//1YZb/9GCV//Of1T/y3xR/8t8Uf/Rglf/0YJX/9F/V//OfFT/zXpS/856Vf/Q&#10;e1b/0n1Y/856Vv/Ne1b/zXtW/8t7Vv/NfVj/z39a/8+AWf/Pf1r/zX1Y/8t7Vv/MfFf/zn5b/8x8&#10;Wf/IeFX/xnhU/8l7V//Ke1r/y3xb/8h5WP/EdVT/x3hZ/8l6Wf/IfFr/yHxa/8J2Vv+9cVH/wHRU&#10;/71xUf++b1H/v3BS/8RzVv++bVD/vmpO/8BsUv/CblT/xHBW/8NvVf/CblT/x3NZ/8l1Wf/IdFj/&#10;xnJW/8JuUv++ak7/vGtO/79uUf+/blH/vm1Q/75tUP+/blH/v25R/8JxVP/CcFj/wW9X/8FvV//A&#10;blb/u2lT/7trVP+/b1j/wHBZ/79vWP+8bFX/v29Y/8JyW//AcFn/u2tU/75wWf/EeGH/wnZf/8N3&#10;YP/GemP/wnRd/7lrVP+4a1H/v29Y/71tVv+7a1L/uWdP/7hoT/+8bFP/wHBX/8FxWP/Ablb/wG5W&#10;/7xsVf+8bFX/u2tU/7xsVf+7a1T/uGdS/7pqU/+9bVb/u2tU/7RmT/+tX0j/r2NM/7VpUv+1aFT/&#10;smVR/6teSv+qXUn/tWhU/7hrV/+5bFj/tmlV/7JmT/+zZ1D/tWlR/7VrUv+4blX/tWtS/7JoT/+v&#10;Z0//r2dP/7NrVf+2blj/s2tV/69nUf+waFD/tW1V/7ZuVv+yalL/sWlR/7ZrVP+2a1T/t2tU/7Zq&#10;U/+yZk//sGRN/7JmT/+yZ1D/t2xX/7FpU/+vZ1H/sGhS/7VtVf+4cFj/s2tT/65mTv+vZ0//smpR&#10;/7NrU/+zbVT/sW5U/7BtU/+vbFL/sG1T/7dxWP+5c1r/u3Nb/7ZuVv+1bVX/s2tT/7FpUf+xaVH/&#10;smpS/7VtVf+za1L/smpR/7VtVP+1bVT/s2xQ/7VtVP+1bVT/sWlQ/7BqUP+walD/sWtS/7FuVP+y&#10;cFb/rm5T/6RnS/+fZEb/voVn/+61l//9y6r/zZJw/6hsSv+kZUT/qGdH/6hmRP+nY0D/qWdE/7Ny&#10;TP+/flj/w4Jc/7x9VP+6e1L/u3xT/718Vv++fVf/vXxW/759V//Cfln/wn5Z/8F9WP+9eVT/vHtV&#10;/759V/+9fFb/woFb/8KBW/++flj/vX1X/79/Wf/Cglz/xINd/718Vv+5eFL/uXdU/7Z0Uf+0clD/&#10;r2pJ/6plRP+taEn/qmVG/65pSv+tak3/rmtQ/69sUf+saU7/qGVK/6xmTP+uaE7/rGZM/6FeQ/+k&#10;YUb/pGNH/6hmTP+qaU3/pWRI/6JhRf+qaUv/sHFS/69wUf+xclP/sXJT/69wUf+xclP/sXJT/7Bv&#10;Uf+xcFT/snFV/7JxVf+ubVH/rGpQ/6hoTf+nZ0z/pmZN/6RkS/+iYkn/pGRL/6BgR/+gYEf/pGRL&#10;/6RjTf+kY03/omZO/6FlTf+fZU//oWdR/55mT/+cZE3/nWVO/5xkTf+cZE3/nGRN/51jTf+gZlD/&#10;o2dP/6NnT/+hZ1H/pWtV/6x0Xf+mbVn/oGlU/5pmUf+UYEv/lmJN/5ZiTf+VYUz/lmJN/5ZiTf+X&#10;Y07/lmNO/5dkT/+XZE//kmJL/5VlTv+TY03/kWNM/5RmT/+SY0//k2NP/5JiTv+RYU3/kGFN/5Bh&#10;Tf+RYk7/jmFM/49kU/+OY1L/j2RT/41iUf+OYU7/kWRR/49iTf+JXEf/il1I/4hdSv+HXEn/il9O&#10;/4pfTv+HXEv/h1xL/4pdSv+JXEn/iVxJ/4hZR/+GV0X/hldF/4ZXQ/+FVkL/hldD/4ZXQ/+FVkL/&#10;h1pH/4ZZRv+EV0T/hFdE/4daR/+IWUf/hVZE/4VWRP+EVUP/hVZE/4pbSf+LXEr/hldF/4ZXRf+G&#10;V0X/hFVD/4dWRf+IWET/h1ZF/4NUQv+BUkD/glNB/4RVQ/+CU0H/gVJA/4RUQP+FVUH/hVVB/4VV&#10;Qf+FVEP/hVZE/4VWRP+GV0X/g1ZD/4RXQv+BVkP/f1RB/35UPP+GWUL/h1pD/4lbRP+IWkP/hVU/&#10;/4ZWQP+KWkP/ilpD/4pcRP+KXEX/i11G/4hbRP+GWUT/hllE/4RVQf+EVUH/hldF/4RVQ/99UD3/&#10;eU49/3dMO/95Tj3/d0w7/3hLOP95TDf/ek06/3lMOf93Sjf/dEk4/3VKOf90STj/cUg2/wABAP8A&#10;AQD/AAEA/wABAP8AAQD//P/q//z/6v/+/+r//P/p//7/6v/9/+f//f/n//z/5P/8/+T//f/l//z/&#10;5P/7/N3/+/zd//v83f/6/eD//f/n//z+5v/4+dr/+vvc//383f/8/Nr//frX//n30P/59sn/+/fI&#10;//n1xf/3777/+u68//3vvv/87Lv/9OCt/+/bqP/u16X/7tej//HXpP/t06D/7tKg/+/Tof/z1aP/&#10;8NKg/+/PnP/sy5b/6cWR/+K8i//btYT/2LB//9mwgv/ar4L/3LGE/9uvgv/Wp3v/16h8/9ane//O&#10;n3P/zp91/8qbcf/El23/xJdt/8WYbv/El23/wpVs/7+Saf+8j2j/vZBp/8CTbP/ClW7/xpZu/8aV&#10;bP/FlGv/yZVt/8yXa//KlWn/yJNn/8eSZv/HlGn/yJVq/8eTZP/GkmP/z5lq/9Wdbv/RmWr/z5do&#10;/9CWaP/KkGL/yZBj/8yTZv/Jk2X/yJJk/8iSZP/KlGb/yJJk/8mTZf/LlWf/yZNl/8mQY//OlWj/&#10;z5Vn/8uQZP/HjGD/yI1h/8iNYf/JjmT/y5Bm/82PZv/OkWX/zZBk/82OY//NjmP/zZBj/8mMX//I&#10;jmD/yY9f/8mPX//HjV3/xoxc/8aMXP/KjV7/zY9g/82OYv/Oj2P/zo9j/8yNYf/LjGD/y4xg/8uO&#10;Yf/Ijl7/yI5e/8iQX//IkF//x5Jg/8iTYf/Pl2b/zZVk/8mRYP/NlWL/z5pm/8uWYv/Ej1v/volX&#10;/8WNXP/Hj2D/x49g/8mPYf/IjmD/x49g/8iQYf/MlGP/z5Vl/82TY//LkV//zJJg/8ySYP/MkmD/&#10;y5Fh/8qSYf/MlGP/zZVk/8yUY//NlWL/ypJf/8mRXv/MkmD/zpJg/8+TYf/SkmL/1JRk/9WTY//S&#10;kGD/z49h/9GOYf/QjWD/zotg/9CMX//Tj2L/0Y1g/9CMX//QjF//z4hc/8+IXP/PiFz/zodb/8+G&#10;Wf/Qhln/04lc/9SHXf/XimD/1olf/9GEWv/Of1b/z4BX/8+AV//ThFv/0IFY/8p8Vf/Ne1P/y3xV&#10;/856Vf/NeVT/0X1Y/9B8WP/NeVX/yXdS/8t5VP/MfFf/zn5Z/9CAW//Pf1r/y3tW/8p6Vf/Pf1z/&#10;z39c/819Wv/NfVr/zH5a/81+Xf/Of17/y3xb/8R4WP/IeVr/yntc/8p7XP/Gelr/x3tb/8N3V//D&#10;d1f/w3dX/8JzVP/BclT/wnNV/8RzVv/CcVT/wm5S/8FtUf/BbVH/wW1R/71pT//AbFD/xG9T/8hz&#10;V//JdFj/yHNX/8ZyVv/Db1P/vm1Q/8JxVP/CcVT/v25R/7tqTf++bVD/w29T/8NvU/++bVL/wG5W&#10;/79tVf+7aVH/umhQ/7tpUf+/bVX/wG5W/79tVf+8alL/v21V/8FvV//Bb1f/wXFY/8R0W//Ddlz/&#10;wnVb/8B0XP/BdFr/uWxS/7VoTv+6alH/wHBX/8BuVv+8alL/uWdP/7lnT/++bFT/wG5W/8BuVv+6&#10;alP/uWlS/7lrVP+4alT/tmhS/7VnUf+1Z1H/tGZQ/7ZoUv+3aVP/tWdR/7FjTP+yZk//tGhR/7lt&#10;Vv+4bFX/s2dQ/7JlUf+yZVH/t2pW/7lsWP+3alb/s2ZS/61hSv+vY0z/tGhR/7ZqU/+3bVT/tmxT&#10;/7ZsU/+4cFj/tW1V/7JqUv+vZ1H/r2dR/7FpU/+0bFb/tmtW/7ZrVv+0aVT/smdS/7NoU/+1alP/&#10;t2tU/7drVP+0aFH/tWpT/7ZrVP+yalL/t29X/7RuVf+ybFP/r2lQ/7JsU/+zbVT/sWtS/69pUP+t&#10;Z07/sWtS/7FrUv+ybFP/tG5V/7NtVP+xa1L/tW1V/7ZuVv+1bVX/uHBY/7ZuVv+za1P/smpS/7Nr&#10;U/+yalL/sGhS/69nUf+za1P/tm5W/7hwV/+3b1b/sGhP/7JqUf+3b1b/tGxT/7BoT/+vaU//sWtR&#10;/7JsUv+xblP/rm1R/6ppTf+iZUj/rG9S/9aZev/5vJ3/5qqI/8OEY/+vbk7/qWhI/7RvTv+ybkv/&#10;tHBL/7t3Uv/FgVz/xINb/79+Vv++fVX/wHxV/715Uv+9eVL/vnlS/795Vf+7dVH/uHJO/7RuSv+z&#10;bUn/s29K/7ZyTf+2ck3/tnVP/7p5U/+3dlD/t3ZQ/7RzTf+vbkj/tHNN/7p4Vf+2dFH/tHRQ/7Bu&#10;TP+wbkz/rmxM/65pSv+taEv/q2ZJ/6xmTP+saU7/rWpP/61qT/+raE3/qGVK/6tlS/+tZ03/rWdO&#10;/6hlS/+nZUv/p2VL/6VjSf+mZkr/p2ZK/6VlSf+qaUv/sG9R/7JxU/+wb1H/r25Q/69uUP+vblD/&#10;sG9R/7FwVP+zclb/snFV/7JxVf+ublP/qmpP/6ZmTf+kZEv/pWVM/6NiTP+lZE7/pWRO/6FlTf+h&#10;ZU3/o2dP/6BkTP+gZEz/oWdR/6BmUP+fZU//nmRO/51jTf+cZE3/nWVO/5pkTP+aY07/mGFM/5hh&#10;TP+cY0//nGNP/55lUf+iaVX/pm1Z/6RtWf+dZlL/mWVQ/5hjUf+WYU//lmFP/5VgTv+VYUz/l2NO&#10;/5hkT/+YZE//l2NO/5NgS/+UYUz/lmRN/5NjTP+QYEr/kWFL/5RkTv+TY03/lGRQ/5RkUP+VZVH/&#10;kWJO/5JjT/+OYUz/jWBL/49kUf+NYk//jmNQ/4tgTf+LYE3/jWJP/4xhTv+MYU7/il9M/4hdTP+I&#10;XUz/iV5N/4leTf+HXEv/hltK/4hbSP+IW0j/i15L/4pbSf+IWUf/h1hE/4dYRP+IWUX/iFlF/4dY&#10;RP+HWET/h1hE/4dYRP+HWET/hVZC/4dYRv+HWEb/hVZE/4VWRP+FVkT/iVpI/49gTv+OX03/iFlH&#10;/4hXRv+KWUj/i1tH/4lZRf+IWET/h1dD/4NUQv+CU0H/gVJA/4NUQv+EVUP/glNB/4NUQv+EVUH/&#10;hVZC/4ZXRf+EVUP/g1RC/4NUQv+FVkT/glNB/4FWRf+BVkP/gFVC/35TQP+FWEP/h1pF/45fS/+M&#10;Xkf/iFpD/4haQ/+JW0T/iVtE/4lbRP+IWkP/h1pD/4hbRP+HWkP/hlhB/4ZXQ/+FVkL/hVZC/4RV&#10;Qf9+UT7/fE88/3xPPP97Tjv/e047/3tMOv97TDr/e0w6/3lKOP93Sjf/d0o3/3ZLOv92Szr/dUo5&#10;/wABAP8AAQD/AAEA/wABAP8AAQD//P/q//z/6v/8/+n//P/p//7/6v/9/+f//v/q//3/5//9/+X/&#10;/f/l//z/5P/7/N3/+/zd//v83f/7/N3//f/n//z+5v/5+tv/+/zd//383f/8/Nr//frX//n30P/6&#10;98r/+/fI//j0xP/577z/+Oy6//nruv/357T/89+s//Dcqf/u16X/7dak/+3ToP/q0J3/68+d/+/R&#10;n//z1aP/89Og/+/PnP/pyJP/5sKO/+C8iv/ctoX/1rB//9ivgf/WrX//27CD/9quf//XqHr/2Kl9&#10;/9infP/RoHX/z6B0/8uccv/El23/xJdt/8OWbP/BlGv/wpVs/8GUa/+9kGf/v5Jr/7+Saf/Dk2v/&#10;xpVt/8STav/FkWn/yZRo/8qVaf/GkWX/xpFl/8aRZf/Ik2f/yZVm/8eTZP/Hk2T/z5lq/9Sca//P&#10;l2b/zpRk/9CWaP/KkGL/yI9i/8mQY//Jk2f/x5Fl/8eRY//IkmT/x5Fj/8mTZf/KlGb/ypRl/9CY&#10;af/Pl2j/zpRm/8qQYv/IjWH/yo9j/8qPY//LkGT/zJFl/82QZP/OkWX/zpFl/86PZP/NkGT/zpFl&#10;/8eNX//IjmD/yY9h/8iQYf/HjV3/x41d/8aMXP/JjF3/zpBh/82PYP/MjWH/zo9j/8uNXv/Ii1z/&#10;yYxd/8qNXv/Jj1//yI5e/8iQX//IkF//xo5d/8mRYP/NlWT/y5Ni/9CYZ//bo3D/1Jxp/8mRXv/B&#10;jFr/vIdV/8KKW//EjF3/xY1e/8mPYf/IjmD/x49g/8iQYf/PlWX/z5Vl/8uRYf/MkmD/zJJg/8uR&#10;X//MkmD/zZNj/8uRYf/MlGP/zJRj/8uTYv/MlGP/ypJh/82TY//Nk2P/y5Ff/86SYP/VlWX/359v&#10;/9uba//Vk2P/0I1g/86LXv/QjF//z4te/9CMX//SjWT/zolg/9CLYv/Si2H/z4hc/86HW//PiFz/&#10;0ole/9CHXP/Mg1j/0IZZ/9WIXv/ViF7/0oVb/82AVv/PgFf/0IJb/9GDXP/Qglv/x3lS/8N1Tv/J&#10;elP/zX5X/8x9Vv/Pe1b/0X1Y/897Vv/MeFP/yXdS/8p4U//Le1b/z39a/9GBXP/Pf1r/y3tY/8p6&#10;V//Pf1z/0IBd/89/XP/Nf1v/zoBc/81+Xf/Nfl3/yHxc/8Z6Wv/He1v/yHxc/8l6W//EeFj/wnZW&#10;/8J2Vv/Dd1f/xndY/8N0Vf/Cc1X/wnNV/8V2WP/EdVf/w3JV/8NyVf/CblL/wGxQ/75qTv/Aa0//&#10;wWxQ/8RvU//Hclb/xnFV/8NvU//CblL/wXBT/8R1V//CcVT/vWxP/7ppTP/CcVT/xHNW/8JxVP/B&#10;cFX/wXBV/7xqUv+7aVH/u2tS/71tVP++blX/vm5V/7xqUv++bFT/wG5W/8BuVv/Bb1f/xXNb/8Z2&#10;Xf/CdVv/wXRa/79yWP+9cFb/tmlP/7VoTv+7a1L/wHBX/79tV/+6aFL/tmRM/7dlTf++bFT/wG5W&#10;/7xqUv+3Z1D/uGhR/7lrVP+4alP/t2lT/7VnUf+2aFL/t2lT/7hqU/+6alP/tWdQ/7NlTv+3alD/&#10;um5W/7tvV/+4bFX/tGhR/7RoUf+0aFH/uGtX/7tuWv+4a1f/s2ZS/7BjT/+yZk//tGhR/7VpUv+2&#10;a1T/smdQ/7FmT/+2blb/tW1V/7BoUv+uZlD/sGhS/7VqVf+2a1b/tWpV/7NoU/+zaFP/tWpT/7Rp&#10;Uv+yZ1D/t2tU/7drVP+1aVH/tmxT/7dsVf+1bVX/uHBY/7RuVf+ybFP/rmtR/65rUf+vaFL/r2lQ&#10;/7FrUv+xa1L/s21U/7JsU/+ybFP/tW9V/7JsUv+waE//sWlQ/7NrUv+0bFP/tGxT/7NrU/+waFD/&#10;sGhQ/7JqUv+xaVH/smdQ/7JnUv+1bVf/t29X/7ZuVv+za1P/r2dO/7NrUv+3b1b/s2tS/7JqUf+z&#10;a1L/tW9V/7NtU/+xa1H/rWpP/6ppTf+eYUX/oGNG/8GEZ//orY3/+b6e/9mde/+6e1r/rGtL/7Vw&#10;T/+5dVL/vHhT/8J+Wf/Ggl3/v35Y/7p5Uf/AfFX/v3tW/7VxTP+zbUn/smxI/7FrR/+wakb/rGZC&#10;/6ljP/+oZD//q2dC/65qRf+saEX/rGpH/65sSf+sakf/qWdE/6xqR/+raUb/rmxJ/7R0Uf+ubkv/&#10;qGhF/6dmRv+ta0v/sm1O/7BrTv+tZ03/qmRK/6ljSf+oZUr/rGlO/61qT/+qZ0z/qmRK/6tlS/+s&#10;Zkz/rGZM/6pnTf+raU//rGpQ/6dnTP+lZUr/pWVJ/6VlSf+oaUr/rW5P/7BxUv+vcFH/q2xN/6ts&#10;Tf+vcFH/r29T/69vU/+xcVX/sHBU/65uU/+ublP/rGxR/6dnTv+lZUz/pmZN/6ZmTf+mZk3/pWRO&#10;/6NnT/+gZEz/omZO/6JoUv+hZ1H/oWdR/6BmUP+dY03/mmJL/5dfSP+aYkv/nGZO/5pkTP+aZEz/&#10;mWNL/5hhTP+bZE//nGNP/51kUP+ka1f/p25b/59oVP+XYEz/mGFN/5ZhT/+WYk3/l2NO/5VhTP+S&#10;Xkn/j1tG/5VhTP+YZE//lWFM/5JgSf+TYUr/lmRN/5VjTP+RYUr/lGRO/5ZmUP+RY0z/kmRN/5Vl&#10;Uf+VZlL/kmNP/5JjT/+PYk3/jWBL/41iT/+MYU7/j2RR/4xhTv+NYEv/jmFM/4xfSv+MYU7/il9O&#10;/4hdTP+HXEv/iF9N/4hdTf+GW0v/hltL/4hbSP+IW0j/iltJ/4laSP+IWUX/iVpG/4hZRf+GV0P/&#10;hVZC/4dYRP+HWET/hldD/4RVQf+EVUH/hFVB/4VWQv+EVUP/hFVD/4VWRP+GV0X/iltJ/49gTv+O&#10;X03/iVpG/4dYRP+KWkb/jFxI/4laRv+JWkb/h1hE/4NUQv+CVUL/hFVD/4NUQv+EVUP/glNB/4JT&#10;Qf+DVEL/hVZE/4ZXRf+EVUP/hFVD/4RVQ/+DVEL/glNB/4JVQv+BVkP/fVI//3pPPP+AVUL/hFlG&#10;/41gS/+JXEX/h1lC/4haQ/+KXEX/ilxF/4haQ/+IWkP/h1pD/4haQ/+IWkP/hlhB/4VWQv+EVUH/&#10;g1RA/4FSPv+CUz//flE+/31QPf99UD3/e047/3xNO/9+Tz3/fE07/3hJN/93Sjf/d0o3/3hLOP92&#10;Szr/dUo5/wABAP8AAQD/AAEA/wABAP8AAQD//P/q//z/6v/8/+n//v/q//z/6v/+/+r//v/q//3/&#10;5//8/+T/+/7j//v+4f/8/d7//P3e//v83f/7/N3//f/l//v+4//6+9z//Pvd//383f/9/dv//PzY&#10;//v50v/698r/+/fH//j1wv/577z/+Oy6//jquf/35rL/9OCt//Leq//w2qj/7tel/+3ToP/r0Z7/&#10;68+d/+/Rn//z1aP/9NSh/+/PnP/pyJP/5sKO/+K+jP/euoj/1rB//9Wvfv/Wrn3/2K5+/9OneP/V&#10;pnj/2Kl7/9enef/SoXb/zp9z/8qbb//GmW//x5pw/8SXbf/BlGv/wZRr/8GUa//ClWz/xpZu/8KS&#10;av/Ck2n/xZRr/8aSav/Gkmr/yZRo/8yWav/Ikmb/x5Fl/8eRZf/JlGj/ypZn/8iSZP/IkmP/zJZn&#10;/9GZaP/Qlmb/zpRk/9CWaP/KkGL/yZBj/8mQY//Ikmb/yJJm/8eRZf/HkWX/x5Fj/8iSZP/IkmT/&#10;ypRl/9ObbP/Tm2z/z5do/8yUZf/Jj2H/yI1h/8iNYf/MkWX/0JNn/86RZf/OkWX/z5Jm/86RZf/O&#10;kWX/z5Jm/8ySZP/KkGL/yY9h/8ePYP/HjV3/yI5e/8aMXP/JjF3/zI9g/8yPYP/KjV7/zZBj/8qN&#10;Xv/Mj2D/zZBh/8iOXv/KkGD/yY9f/8mRYP/IkF//xY1c/8mRYP/MlGP/y5Ni/9+ndv/0vIn/159s&#10;/8ePXv/CjVv/wItZ/8GJWv/EjF3/zJJk/8ySZP/IjmD/x49g/8mRYv/PlWX/zZNj/8qQXv/MkmD/&#10;zpJg/8yQXv/Pk2H/z5Nh/86UZP/PlWX/z5Vl/82TY//LkWH/zZNj/86UZP/Nk2H/ypBe/8yQXv/V&#10;lWX/4qJy/92dbf/Vk2P/0I1g/8+IWv/Pi17/0Ixf/9GNYP/PimH/zYhf/86KXf/Si2H/z4hc/8+I&#10;XP/RiF3/0ole/86FWv/KgVb/0Idc/9aJXf/ViF7/0INZ/85/Vv/PgFf/0IJb/9KEXf/PgVr/xXdQ&#10;/8FzTP/HeVL/zH1W/81+V//MfVb/y3xV/897Vv/NeVT/ynpV/8x8V//Pf1r/z4Fb/8+BW//Nf1v/&#10;zX1a/819Wv/Pf1z/z39c/89/XP/Nf1v/zX9b/8t8W//Ke1r/yHxa/8h8XP/He1v/x3tb/8l6W//G&#10;d1j/w3RV/8d4Wf/HeFn/xXZX/8Z3WP/Fdlf/xXZY/8d4Wv/Gd1n/xHNW/8RzVv/EcFT/wm5S/8Nu&#10;Uv/Ca1D/wWpP/8NsUf/Gb1T/xXBU/8NuUv/CblL/wnFW/8V2WP/AcVP/vm1Q/7xrTv/CcVT/xXRX&#10;/8NyVf/CcVb/wnFW/75tUv+9bVT/wXFY/8BwV//BcVj/wnJZ/75tUv/CcFj/w3JX/8NyV//BcFX/&#10;xHJa/8NzWv++cVf/vXBW/71wVv+8b1X/uWxS/7ptU/+8b1X/wXFY/8BuWP+7aVH/uWdP/7lnT/+8&#10;alL/vmxU/7poUP+5aVL/u2tU/7psVf+5a1T/umxV/7dpUv+3aVP/uWtV/7xsVf+9bVb/uWtU/7dp&#10;Uv+4a1H/uGxU/7ltVf+4bFT/tmpT/7ZqU/+1aVL/uGtX/7puV/+6bVn/t2lT/7ZpVf+1aVL/tWlS&#10;/7drVP+2alP/sGVO/65jTP+zaFP/tWpV/7JnUv+yZ1L/tGlU/7RpVP+1alX/tGlU/7NnUP+0aFH/&#10;tWpT/7VpUv+0aFH/tmpT/7VpUf+2alL/tmxT/7dsVf+3b1f/uXFZ/7RuVf+ybFP/rGlP/61pUv+s&#10;aFH/r2hS/7FqVP+xalT/smxT/7JsU/+ybFP/s21T/7BqUP+uZk3/sGhP/7NrUv+0bFP/s2tS/7Jq&#10;Uv+waFD/smpS/7NrU/+0aVL/smdQ/7RpUv+2blj/uHBY/7hwWP+yalL/r2dP/7NrU/+za1P/sGhP&#10;/7NrUv+1bVT/uXFY/7dvVv+vaU//rWpP/6ppTf+iYkf/oGNG/7J1WP/YnX3//8Wl//K3l//NkW//&#10;s3RT/7JwTv+5dVL/unZR/7p2Uf+1dE7/snFL/7BvSf+2ck3/tHBL/6tlQf+qZEL/p2E//6dhP/+n&#10;YT//p2E//6RgPf+kYD3/p2NA/6pmQ/+qZkP/q2dE/6xoRf+raUf/qGZE/6tpR/+qaEb/rmxK/7Jw&#10;Tv+tbEz/qGdH/6hmRv+saUz/rmtO/65oTv+qZEr/qWNJ/6ZgRv+mY0n/rGlP/61qT/+sZkz/qWNJ&#10;/6tlS/+qZEr/q2VL/6ppTf+ta1H/rW1S/6lpTv+kZ0v/pGdL/6NmSf+nZ0v/rW5P/7BxUv+xclP/&#10;rG1O/61uT/+wcVL/r29T/7BwVP+wcFX/qWxQ/6VnTv+maE//pmhP/6RmTf+hYUj/omJJ/6RkS/+j&#10;Y0r/oWNK/6BkTP+eYkr/oGZQ/6RqVP+iaFL/oGZQ/51lTv+ZYUr/mWFK/5ZeR/+cZE3/mWNL/5pk&#10;TP+ZY0v/mmRM/5dgS/+bYk7/mF9L/5xjT/+jalb/pm1a/55nU/+VXkr/l2BM/5dgTP+ZYk7/mGFN&#10;/5ZfS/+TXEj/kFlF/5RdSf+YYUz/l2BL/5RgSv+UYkv/lWNM/5VjTP+RYUr/lGRO/5VlT/+PYUr/&#10;kWNM/5RmT/+UZVH/kWJO/5NlTv+RZE3/jmFM/45hTP+PYk3/k2ZR/5BjTv+PYk3/jmFM/4xfSv+K&#10;X0z/iV5N/4hdTP+FXEr/h11N/4leTv+IXU3/hltL/4hbSP+HWkf/iFtI/4hZR/+IWUf/iVpG/4hZ&#10;Rf+FVkL/hFVB/4dYRP+IWUX/hVZC/4NUQP+DVED/hVZC/4VWQv+DVEL/hFVD/4ZXRf+HWEb/iFlH&#10;/4pbSf+LXEj/iVpG/4ZXQ/+JWkb/i1xI/4pbR/+LXEj/h1pF/4NWQ/+BVEH/glVC/4JVQv+CVUL/&#10;gVJA/4JTQf+CU0H/hFVD/4dYRv+EVUP/hFVD/4RVQ/+DVEL/g1RC/4JVQv+BVkX/fFFA/3pPPP+A&#10;VUL/hltI/4xhTv+HWkX/hllC/4daQ/+IW0T/iFtE/4ZZQv+HWkP/iFtE/4dYRP+IWUX/h1hE/4ZX&#10;Q/+FVkL/g1RA/4BRPf+BUj7/flE+/31QPf98Tzz/ek06/3tOO/98TTv/e0w6/3dIOP92STb/dkk2&#10;/3ZJNv91Sjn/dEk4/wABAP8AAQD/AAEA/wABAP8AAQD//P/q//z/6v/8/+r//v/q//z/6v/+/+r/&#10;/v/q//3/5//7/uP/+fzf//r94P/8/d7//P3e//v83f/6+9z//f7f//z93v/6+9z//Pvd//z73P/9&#10;/dv//PzY//v50v/5987/+vbG//j1wv/577z/+u68//rtuf/46LX/8uGt//Tgrf/z3qn/8Nmn/+7U&#10;o//s0p//68+d/+vPnf/u0J7/8NCf/+vLmv/nxpH/5MOQ/+TAjv/gvIr/1bF//9Wvfv/Urn3/1Kx7&#10;/82hcv/RonT/1qd5/9Sld//QoXP/y5xw/8mabv/GmW//yZxy/8aZb//Dlmz/v5Jp/8OTa//Hl2//&#10;yptx/8KTaf+/kGb/w5Jp/8aSav/IlGz/yZRo/8mUaP/Mlmr/yJJm/8iSZv/Klmf/ypRm/8iSZP/I&#10;kmP/zJRl/82VZP/PlWX/z5Vl/8+VZ//JkWL/yZBj/8qRZP/HkWX/yJJm/8iSZv/Jk2f/yJJk/8iS&#10;ZP/IkmT/y5Vn/9GbbP/TnW7/0ppr/8+XaP/Hj2D/x4xg/8eMYP/MkWX/0JNn/8+SZv/OkWX/z5Jm&#10;/86RZf/OkWX/z5Jm/9GXaf/Qlmj/zJJk/8iOYP/IjmD/yI5g/8aMXv/JjF3/y45h/8yPYv/LjmH/&#10;yo1e/8yPYP/PkmP/z5Jj/8qQYP/LkWH/yZFg/8mRYP/IkGH/xY1e/8iQYf/KkmH/y5Ni/+y0g//9&#10;z57/2aFw/82VZP/Lk2L/yJBf/8OLXP/Di1z/zpRm/86UZv/IjmD/yY9h/8uTZP/PlWX/y5Fh/8mP&#10;Xf/OkmD/zpJg/8yQXv/QkGD/z5Nh/9GVY//RlWP/0ZRl/9CTZP/NkGH/zZNh/9GVY//QlGL/z5Nh&#10;/8yQXv/SkmL/2ppq/9mXZ//UkmL/0I1g/9GKXP/QjF//0Y1g/9OPYv/Tj2L/zopd/86KXf/Si1//&#10;0Ild/9GIXf/RiF3/0Yhd/82EWf/Lglf/04Zc/9eKYP/Vhl3/0IFY/8+AV//OgFn/zoBZ/8+BWv/O&#10;gFn/x3lT/8Z4Uv/KfFb/ynxW/8t9V//Le1b/yXlU/8x9Vv/NfVj/zn5Z/9GBXP/ShF7/0IJe/81/&#10;W//LfVn/zX1a/89/XP/Pf1z/zn5b/81/W//Nf1v/ynxY/8h5WP/Gelj/yHxa/8l9Xf/IeVr/yHla&#10;/8h5Wv/Fdlf/xXZX/8l6W//IeVr/w3RV/8Z3WP/HeFn/x3ha/8d4Wv/Gd1n/wXJU/8JxVP/CcVT/&#10;xXFV/8dyVv/EbVL/wmtQ/8NsUf/FblP/xXBU/8NuUv/CblL/wnFW/8V0Wf/Cc1X/w3JX/79uUf/B&#10;cFP/xHNW/8NyVf/CcVT/xHNY/8JyV//Dc1j/xXVa/8FxWP/Dc1j/w3NY/8NzWP/FdVr/xXRZ/8V0&#10;Wf/Ec1j/w3NY/8BwVf+6bVH/u25U/7xvVf++cVf/vXBW/75xV//BdFr/wnJZ/8FvV/+/bVX/vmxU&#10;/79rU/+/a1P/vmxU/7tpUf+7a1T/v29Y/71tVv+6bFX/v29Y/7pqU/+4Z1L/umlU/7xsVf+/b1j/&#10;wXFa/7ttVv+4alP/tGhR/7RoUP+3a1P/uGxV/7drVP+2alP/tWlS/7hqU/+6bFX/uGpT/7xuWP+3&#10;alb/tmlV/7lsWP+2aVX/smVR/69kT/+wZVD/smdS/7JnUv+zaFP/tWpV/7RpVP+zZlL/s2dQ/7Ro&#10;Uf+1aVL/tWlS/7RoUP+1aVH/tWlR/7RoUP+2alL/tmxT/7dsVf+3b1f/t29X/7NtVP+ya1X/rGhR&#10;/61pUv+taVL/r2hS/7BpU/+vaFL/r2lQ/7JsU/+zbVT/sWtR/69pT/+uZk3/sWlQ/7NrUv+0bFP/&#10;s2tS/7NrU/+yalL/tW1V/7VtVf+0aVL/tGlS/7VqU/+0bFb/tm5Y/7hwWP+za1P/sGhQ/7JqUv+x&#10;aVH/sGhQ/7JqUf+1bVT/uHBX/7RsU/+uaE7/rGlO/61qT/+paU3/pGdK/6lsT//JjnD/+b6e//3G&#10;p//kqIb/un5c/61tSv+wbkz/rmxJ/61sRv+mZT//pmU//6hnQf+rZ0L/qWNB/6ZgPv+mYD7/pF48&#10;/6RePP+mYD//pWA//6VgP/+mYUD/qGNC/6plRP+vakn/rmlI/65pSP+xb03/sG5M/69tTf+ta0v/&#10;sW9P/7NxUf+xb0//q2pK/6lmSf+pZkn/p2RJ/6ZgRv+mYEb/p2FI/6VfRv+lYkj/q2hO/6xpTv+r&#10;ZUv/pmBG/6ljSf+nYUf/p2RJ/6tpT/+qak//rGxR/6lsUP+oa0//pmlN/6VoS/+paU3/rm5S/69w&#10;Uf+wcVL/rW5P/7BxUv+yclb/sXFV/61wVP+oa0//o2VM/59hSP+fYUj/oGJJ/6BiSf+YWkH/mlxD&#10;/59fRv+fXkj/nWFJ/51hSf+cYEj/nWNN/6FpUv+gaFH/nWVO/5xkTf+aYkv/mmJL/5lhSv+fZ1D/&#10;mWNL/5ljS/+YYkr/mmJL/5hgSf+YYEn/l15K/55lUf+jalb/o2pX/59mU/+XYEz/mGFN/5hhTf+b&#10;ZFD/m2JP/5deS/+VXEn/kllG/5NaRv+WX0r/l2BL/5VhS/+WYkz/lmNO/5ViTf+QYEr/kmJM/5Rk&#10;Tv+PYUr/kWNM/5NlTv+RYk7/kGFN/5FkTf+TZk//kGNM/45hSv+RYk7/k2RQ/5JjT/+RYk7/jmFM&#10;/4teSf+JXk3/iV5N/4hdTP+GXUv/h11N/4heTv+JX0//h1xM/4ZbS/+HWkf/h1pH/4dYRv+IWUf/&#10;h1hE/4dYRP+GV0P/hFVB/4ZXQ/+IWUX/hVZC/4RVQf+EVUH/hVZC/4VWQv+EVUP/g1ZD/4VYRf+G&#10;WUb/hVhF/4VYRf+IWUX/iFlF/4ZXQ/+IWUX/iltH/4hbRv+KXUj/iFtG/4VYQ/+CVUD/glVA/4FU&#10;Qf+BVEH/gFNA/4FUQf+BVEH/g1RC/4dYRv+FVkT/hVZE/4RVQ/+DVEL/hFVD/4RVQ/+DVkP/flNC&#10;/31SP/+DWEX/iV5L/41iT/+HWkX/hllE/4daQ/+HWkP/h1pD/4VYQf+GWUL/h1pF/4ZXQ/+GV0P/&#10;hldD/4ZXQ/+GV0P/hVZC/4FSPv+AUT3/fVA7/3xPPP97Tjv/ek06/3tOO/96TTr/eEs4/3ZIOP92&#10;STb/dUg1/3RHNP9zSDf/c0g3/wABAP8AAQD/AAEA/wABAP8AAQD//P/q//z/6v/8/+r//P/q//z/&#10;6v/+/+r//f/n//7/6v/6/eL/+fzf//z93v/8/d7/+/zd//r52v/5+Nn/+/rb//z73f/7/N3/+/zd&#10;//z73P/8/Nr//PzY//z60f/59sn/+vfE//nzv//47rn/+e25//rtuP/56rP/9OOt//HdqP/w2qj/&#10;7tim/+vUov/q0J3/58uZ/+TIlv/ixJL/5saV/+bGlf/jwo//5MCM/+K+iv/atoT/0618/9Kse//V&#10;rXz/1Kp6/9Gldv/RonT/0aJ0/9GidP/LnHD/yJlt/8aXa//ImW//yJlv/8WWbP/Ck2n/vI1j/76P&#10;Zf/ElWv/x5hu/7+QZv+7jGL/vo9l/8eWbf/Hlmv/yZZr/8qXav/Klmf/x5Nk/8iUZf/IlGX/xZFi&#10;/8eRYv/Jk2T/zJRl/8uTYv/Pl2j/z5do/8uTZP/KkWT/zJNm/8qRZP/KkWb/y5Jn/8uRaf/OlGz/&#10;z5Vt/8qUaP/Jk2X/y5do/86aaP/Pm2n/zJho/8mTZP/Fj2D/x45h/8eOYf/MkWX/z5Ro/8yRZf/K&#10;j2P/y5Bk/8ySZP/KkGL/zJJk/9SXaP/Ym2z/1Ztr/86UZP/KkGD/yI5g/8iOYP/HjV//yI5g/8qQ&#10;Yv/IjmD/xoxc/8yPYP/PkmP/0ZRl/9CWZv/Nk2P/xo5f/8KKW//Hj2D/w4pd/8aNYP/HjmH/zpZn&#10;//vDlP/90aL/3qZ3/9ujdP/YoG//0Zlq/8WNXv/FjV7/yZFi/8uTZP/Hj2D/yZFi/8yUZf/Lk2L/&#10;yY9d/8iOXP/LkV//zpBd/8+QXf/Oj1z/05Ff/9iWZv/Tk2P/0ZFh/9CQYP/OkmD/0JRi/9GVY//N&#10;k2H/y5Ff/8uPXf/MkF7/0pJi/9CSY//SkmT/0o9i/9OQY//VkWT/0o9k/9mSZP/ZlWj/1ZFk/9GN&#10;YP/Si1//0ole/86FWv/NhFn/0YRa/9KFW//ShVv/1YZb/9WGW//Sg1j/zX5T/9F/V//Rf1f/z4BZ&#10;/81/WP/PgVv/z4Rd/82CW//MgFz/x3tX/8Z6Vv/GeFT/x3lT/8t9Wf/OgFz/0oRg/9OFYf/Ogl7/&#10;zoBc/8l7V//Ielb/y3tY/8x8V//NfVj/zHxX/89/Wv/OgFz/y31Z/8l7V//Jeln/ynta/8p7Wv/K&#10;e1z/yHla/8Z1V//DclT/w3JU/8d2WP/JeFr/vm1Q/8NyVf/Cc1X/xHVX/8d4Wv/Gd1n/vG1P/7lq&#10;TP++bVD/ynZa/8l0WP/EalD/w2lP/8RqUP/EalD/xm9U/8JtUf/AbFL/wG9U/8BwVf/Gdlv/yHdc&#10;/8FwU/+/blH/xXFV/8RwVP+9bE//w3JV/8h3Wv/HeFr/wnNV/8BxU//AcVP/v3JW/8Z2W//Dc1j/&#10;wHBV/8NzWP/FdVr/wHBV/75uU/+8b1P/vXBU/7twU/+7b1f/um5W/7xvVf++cVf/wnJZ/7xqUv/A&#10;bFT/wW1V/8JuVv/Cblb/w29X/8FvV/+7a1L/tmZN/7RkTf+2Zk//vW1W/7loU/+0Y07/tmVQ/7tr&#10;VP+8bFX/vG5X/7xuV/+5a1T/tGZP/7JkTf+4a1H/u25U/7hrUf+1aE7/r2JI/7NjTP+2Zk//u2tU&#10;/79xW/+7bVf/umxY/7tuXP+2aVf/s2ZU/7RnVf+1aFb/t2pW/7NmUv+tYEz/s2ZS/7NmUv+yZVH/&#10;s2ZS/7RoUf+1aVL/tmpS/7ZqUv+2alL/tGhQ/7BkTP+yaE//tmtU/7VtVf+3b1f/smpS/7BpU/+w&#10;bFX/sW1W/6xoUf+taVL/rmpT/61qUP+saU//rGlP/7BtU/+xblP/sWtR/7FpUP+xaVD/sWlQ/7Fp&#10;UP+1a1L/tWtS/7ZrVP+3bVT/uW5X/7pvWP+3bFX/tmtU/65mTv+vZ0//tGxW/7ZuWP+zbFb/rmdR&#10;/7BqUf+xalT/r2lQ/7BqUf+ybFP/sGpR/6xmTf+sZk3/q2hO/69sUf+ublL/p2pN/6FmSP+nbE7/&#10;1Jt9/++3lP/4vZv/15x6/6VmRf+eXjv/o2E+/6VkPv+lYTz/pmI9/6djPv+saEX/qWVC/6JdPP+g&#10;Wzr/pWA//6ZhQP+mYUD/pGJA/6dlQ/+xbEv/tnFQ/7ZxUP+zbk//rmdJ/6plRv+1cFH/unhY/7Z0&#10;VP+xb0//snBQ/7BtUP+oZUj/o2BF/6NgRf+gXUL/n1xB/6FbQv+iXEP/o11E/6FeRP+lYkj/pmNI&#10;/6dhR/+pY0n/pF5E/6NdQ/+lX0X/qWNJ/6ppTf+tbFD/qGhM/6dnTP+rblL/r29U/6xsUf+ubFL/&#10;r25S/61sUP+qaU3/sXBU/7FwVP+vb1P/r29U/6VnTv+fY0n/mmBK/5heSP+YXkj/lFpE/5RaRP+W&#10;WkL/l1tD/5ldRf+aXkb/m19H/5tfR/+WXEb/l11H/5piS/+aZEz/nWVO/55oUP+ibFT/oGpS/6Fr&#10;U/+ibFT/nmhQ/5pkTP+YYkr/lmBI/5VdRv+XX0j/n2VP/6dtV/+kbFX/o2tU/6NrVP+haFT/oGdT&#10;/5tkT/+dZlH/mGFM/5NaRv+SWUX/kVhE/5NaRv+YX0v/mWBM/5ZiTP+VYUv/l2RP/5hlUP+TYEv/&#10;kWFL/5BgSv+NX0j/jmBJ/5FjTP+PYkv/jF9I/41gSf+RZE3/k2VO/45gSf+PYUr/kGBK/5BgTP+Q&#10;YU3/jl9L/4xfSv+IXUz/h1xL/4VaSf+IXUz/iF1N/4hdTf+KX0//hltL/4ZbS/+FWkr/hltK/4ha&#10;Sv+GWUb/hVZE/4dYRv+JWkj/iFdG/4dWRf+IV0b/h1ZF/4VVQf+EVED/hFVB/4RVQf+CVUL/gVRB&#10;/39UQ/+DWEf/hVpJ/4VYRf+EV0L/hldD/4RVQf+FV0D/hVdA/4daQ/+KXUj/iVxH/4pdSP+JXEf/&#10;hllE/4VYQ/+AU0D/gFNA/4JVQv+CVET/glRE/4RWRv+EVUP/hldF/4ZXRf+FVUH/hFRA/4dZQv+I&#10;WkP/hVhD/39VPf+EWUb/iV5L/4xhTv+GW0j/hFlG/4NYRf+FWkf/f1ZC/39UQf+EWUb/iFtG/4NW&#10;Qf+EV0L/hllE/4ZZRP+DVkH/hFdC/4JVQP+AUT//eks5/3lKOP97TDr/e047/3tOO/94Szj/dUg1&#10;/3RHNP91SDX/dkk2/3dKN/9yRzb/ckc2/wABAP8AAQD/AAEA/wABAP8AAQD//P/q//z/6v/8/+r/&#10;/P/q//z/6v/+/+r//f/n//3/5//6/eL//P3e//z93v/9/t//+/zd//v62//6+dr//Pvc//z73f/8&#10;/d7//P3e//383f/8/Nr//fvV//n3zv/598f/+fbD//nzv//47rn/+e25//rtuP/667T/9eSu//Dc&#10;p//t2ab/7Nak/+rQn//q0J//6Mya/+TGlP/dv43/4MCP/+TDkP/kw5D/47+N/+G7iv/btYT/0qx7&#10;/9auff/VrH7/0qd6/82idf/KnnH/zaF0/8+jdv/InG//xppt/8WYbv/HmG7/x5hu/8WWbP/Ck2n/&#10;uoth/7mKYP++j2X/wpNp/7yNY/+7jGL/v5Bm/8aVbP/GlWz/x5Zr/8mYbf/HlGf/xZJl/8iVaP/H&#10;k2T/xZFi/8eRY//HkWP/yZFi/8uTZP/Olmf/y5Nk/8mQY//KkWT/yZNl/8mTZf/Lkmf/y5Jn/8yS&#10;av/OlGz/zJNo/8uSZ//LlWf/ypZn/8yYaP/Ll2X/yJRk/8iSY//Fj2D/yI9i/8iPYv/MkWX/z5Ro&#10;/8yRZf/Gi1//x4xg/8uQZP/MkmT/zpRm/9OWZ//doHH/2J5u/9CWZv/KkGD/yI5g/8qQYv/HjGD/&#10;xotf/8iOYP/Jj2H/x41f/8mPX//OlGT/0pho/9Saav/NlWT/x49g/8KKW//Hj2D/xIte/8WMX//F&#10;jF//zpVo//7FmP/+z6P/3KR1/+OrfP/gqHn/05tq/8SMW//Ciln/xo5d/8qSYf/JkWD/y5Ni/82V&#10;ZP/JkWD/xo5b/8eNW//MkFz/0JJf/82PXP/MjVr/0ZJf/9eXZ//Tk2P/0pJi/8+TYf/Pk2H/0ZVj&#10;/9GXZf/PlWP/zpRk/8uRYf/NkGH/zI5f/82PYP/Tk2X/05Nl/9OQY//UjV//05Bj/92WaP/gmWv/&#10;2pNl/9KLXf/RiFv/0ole/86FWv/RhFr/04Zc/9OGXP/ThFv/1IVa/9OEWf/RgFX/0H9U/9KAWP/R&#10;f1f/0H5W/81/WP/PgVv/zoNc/82CW//LgVz/xnxX/8d7V//FeVX/yXtX/8t9Wf/PgV3/0IJe/9CC&#10;Xv/OgFz/zH5a/8p8WP/NfVr/zX1a/8x8V//NfVj/zHxX/89/Wv/Pf1r/zn5b/8x+Wv/Mflr/ynxY&#10;/8p7Wv/Ke1r/yXlY/8V1VP/EcVP/wm9R/8VyVP/IdFj/wGxQ/8NvU//CcVT/wnFW/8Z2W//EdFn/&#10;vGxR/7hnSv+8a07/yXVZ/8dzV//Ca1D/wmtQ/8FqT//Ca1D/xnFV/8ZwV//Db1X/wG5W/8BuVv/E&#10;c1j/x3Zb/8RzWP/CblL/xHBU/8JuUv+9aU3/wnFU/8Z1WP/Ec1b/v3BS/8BxU//AcVP/v3JW/8R0&#10;Wf/AcFX/vm5T/8BwVf/Hd1z/vW1S/7lpTv+8b1P/u29X/7ltVf+4bFT/um5W/7xwWP+/clj/w3Nc&#10;/7hmTv+7Z0//wW1V/8RwWP/Hc1v/yHRc/8RyWv+7aVH/tmRO/7RiTP+zYUv/u2lT/7lnUf+xYEv/&#10;sWBL/7VnUP+1Z1D/uGpT/7ttVv+4alP/tWdQ/7NlTv+4alP/um1T/7hrUf+3alD/tGRL/7NjSv+2&#10;Zk//umxV/7ttV/+1Z1H/tGZS/7hrWf+2aFT/s2VR/7RmUv+5a1f/umxW/7VnUf+sXkj/smVR/7Nm&#10;Uv+yZVH/s2dQ/7RoUf+2alL/tmpS/7ZsU/+2bFP/sWdO/65kS/+tZU3/sWlR/7NrU/+2blb/sGhS&#10;/69oUv+ya1X/sW1W/61pUv+talD/rmtR/6toTv+qZ03/rGlP/69sUv+vbFL/rmhP/7FpUf+za1P/&#10;smpR/7JnUP+xZk//smdQ/7dsVf+6b1j/uW5X/7htVv+3b1f/tm5W/65mTv+waFD/sWlR/7RsVv+x&#10;alT/rmdR/69oUv+vaFL/rGVP/6toTv+saU//q2hO/6lmTP+pZkz/q2hO/61qT/+paEz/pGRI/5te&#10;Qf+cYUP/yY5u/+Srjf/yupf/4aaE/6tsS/+gXz//oWE+/6dlQv+qaUP/qGdB/6tnQv+va0j/qmZD&#10;/6NePf+eWTj/omA+/6ZkRP+oZkT/p2VF/6tpSf+xb0//snBQ/7RvUP+0b1D/r2pL/6tmSf+vak3/&#10;tHFU/7ZzVv+0cVT/sGtO/6plSP+jYEX/oF1C/6JfRP+hXkT/nltB/6JcQ/+iXEP/pF5F/6VfRv+p&#10;Y0r/qmRK/6pkSv+sZkz/rGZM/65oTv+pY0n/pWJH/6ppTf+qaU3/pWVJ/6RkSf+paU7/qmpP/6Zm&#10;Tf+qaE7/pmRK/6RiSP+nZkr/r25S/6xqUP+raU//qWlO/6BiSf+aXEP/ml5E/5heSP+XXUf/k1lD&#10;/5ZcRv+aXkb/llpC/5VZQf+ZXUX/m19H/5xgSP+aYEr/l11H/5hgSf+cZE3/oWdP/6VrU/+nbVX/&#10;omhQ/6FnT/+jaVH/n2dQ/5xkTf+ZYUr/mmBI/5thSf+gZEr/qm5U/691X/+mblf/pGxV/6RsVf+j&#10;a1T/ompT/55nUv+aY07/lGBK/5JbRv+OV0L/j1hD/5RdSP+XYEv/mGFM/5ZiTP+VYUz/lmNO/5dk&#10;T/+VYk3/lmNQ/5BgTP+QYEz/kmRN/5NlTv+TZk//jWBJ/4xfSP+OYUr/kmRN/49hSv+PYUr/j19J&#10;/4xdSf+MXUn/il1I/4pdSP+JXk3/iV5N/4ZbSv+HXEz/iV5O/4dcTP+HXEz/hltL/4ZbS/+FWkr/&#10;hVpK/4RZSf+GWUb/hldF/4dYRv+GV0X/iVhH/4lYR/+IV0b/iFdG/4RVQf+CUz//hFVB/4NWQf+A&#10;U0D/fFFA/35TQv+CV0b/hVpJ/4RZSP+EV0L/g1ZB/4FSPv+DVT7/hVdA/4daQ/+JXEf/h1pF/4Zb&#10;SP+HXEn/hltI/4RZSP9+U0L/flNC/4BVRf+BU0P/g1VF/4NVRf+BVEH/hVZE/4ZXQ/+GV0P/hFQ+&#10;/4dZQv+JW0T/hllC/4NWP/+GWUL/il1G/4thSf+FWkf/gVZD/35VQf9/VkL/flVB/35VQf+DWEX/&#10;hVpH/4NWQf+DVkH/hFdC/4VYQ/+CVUL/g1ZD/4BTPv+AUT//fE07/3lKOP95Sjj/ek06/3pNOv94&#10;Szj/dUg1/3RHNP91SDX/d0o3/3hLOP9yRzb/cUY1/wABAP8AAQD/AAEA/wABAP8AAQD//P/q//z/&#10;6v/8/+r//v/r//7/6v/+/+r//f/n//3/5f/6/eL//P3e//z93v/9/t//+/zd//v83f/7/N3/+/zd&#10;//3+3//8/+L//f7f//383f/8/Nr//fvV//z60//698r/+vbG//f0wf/68L3/+u66//nsuP/667T/&#10;9uWv//Leqf/v2af/6tOh/+jOnf/qzp7/6c2d/+fImf/hwpP/37+Q/+PBkf/nw5H/5sCP/+O9jP/d&#10;tYT/1q59/9mwgv/VrH7/0KV6/8idcv/Gm3D/zqN4/9Clev/Fmm//wZZr/8SXbf/Gl23/yJlv/8eY&#10;bv/Il27/v45l/7qLYf+7jGL/v5Bm/72OZP++j2X/w5Rq/8KTaf/Ek2r/x5Zr/8eWa//Dk2X/xZJl&#10;/8mWaf/Jlmn/yJRl/8mTZf/IkmT/yZBj/86VaP/OlWj/zJNm/8qRZP/IkmT/ypRm/8mTZf/HjmH/&#10;yZBj/82SaP/MkWf/y5Bm/8uSZ//Plmn/yJJk/8mVZf/Ll2f/zJZn/8mTZP/Hj2D/x49g/8iPYv/K&#10;j2P/zZJm/82QZP/JjGD/y45i/82QZP/Pkmb/0pVo/8+SZf/Vm2v/1Jps/9CWaP/HjV//xoxe/8iN&#10;Yf/Kj2P/x4xg/8aMXv/Jj1//ypBg/8uRX//Rl2X/159s/9Scaf/OlmP/zJRj/8iQX//JkWL/x45h&#10;/8mQY//FjF//zpVo//O6jf/8w5b/0pxu/9Seb//Xn3D/x5Fi/8KKWf/Gjl3/yZFg/8qSYf/MlGP/&#10;zZVk/8+XZv/Nk2P/yY9d/8mPXf/KkF7/z5Vj/9CUYv/MkF7/zpJg/9GVY//SlGH/05Vi/9CUYP/O&#10;kl7/05dj/9OXY//PlWP/0JZk/9GXZf/SlmT/zpBh/9CQYP/Vk2P/15Nk/9GNXv/Ri1r/15Fg/9yV&#10;Z//blGb/1I1f/8yFV//OhFf/04lc/9GIXf/ShVv/0oVZ/9SFXP/Vhlv/1YZb/9SDWP/SgVb/04JX&#10;/9aFWv/SgFj/0H5W/85/WP/Rg13/zoNc/8uAWf/HfVj/xXtU/8l+V//LgFn/y4BZ/8p8Vv/OgFz/&#10;z4Fd/8+BXf/OgFz/ynxY/8x+Wv/Sgl//04Ng/9GBXP/QgFv/z39a/9CAXf/RgV7/0YFe/9CCXv/P&#10;gV3/zX1a/819Wv/JeVj/x3dW/8h1Vf/GcVT/xG9S/8ZxVP/JdFf/xXBU/8RwVP/EcFb/wnFW/8Vz&#10;W//GdFz/xHNY/7xrUP++bVL/w3JX/8VxVf/DblL/w25S/8JtUf/CbVH/yHNX/8ZyWP/Db1f/v21V&#10;/79tVf/Eclr/yHdc/8dzWf/Db1P/wm5S/8BsUP++ak7/w29T/8NyVf/BcFP/wHFT/8BwVf+/b1T/&#10;wnJX/8BwVf+/b1T/vm5T/8BwV//Hd1z/vGxT/7NmTP+4bFT/uGxU/7ZsU/+2bFP/vnJa/8F1Xf/E&#10;d13/xnZd/7xqUv+6aFD/wW1V/8RwWP/Kdl7/ynZe/8VwW//Aa1b/vmlU/75qUv+4Zk7/u2lR/7po&#10;Uv+1ZU7/smJL/7JkTf+xY0z/tWdQ/7ttVv+3aVL/tGZP/7RmT/+2aFH/t2lS/7ptU/+7blT/t2pQ&#10;/7RnTf+0Z03/uGpT/7NmUv+qXUn/q15M/7RmUv+1Z1P/s2JP/7NiTf+8alX/umlU/7hnUv+zYk3/&#10;tGZP/7ZoUf+1aVL/tWlS/7NpUP+1a1L/sGhP/7NrUv+yalH/r2dO/61lTP+uZk7/sWlR/7NrU/+z&#10;bFb/rWZQ/61mUP+waVP/sGlT/65rUf+ua1H/r2xS/6xpT/+raE7/q2hO/6xpT/+talD/rGZN/7Bo&#10;UP+2blb/tmtU/7FmT/+wZU7/sWZP/7dsVf+6b1j/s2tT/7FpUf+1bVX/t29X/7FpUP+xaVH/sGhQ&#10;/7NrU/+0blX/tW5Y/7FqVP+sZU//q2RO/6hlS/+oZUv/rGlP/65rUf+saU7/rGlO/6xpTv+qZ0z/&#10;pWRI/6BgRP+jZkn/yY5u/+Clhf/ttZL/6a6M/7N3Vf+hYkH/o2NA/6dnRP+ubEn/rGpH/65tR/+y&#10;bkv/r2tI/6dlQ/+iYD7/pmRC/6poSP+wbk7/r21N/7BuTv+xb0//qmhI/6hlSP+ua07/sWxP/65p&#10;TP+ua1D/r2xR/7RuVP+0blT/p2FH/6JcQv+iXEL/o11D/6hiSf+pY0r/pV9G/6VfRv+kXkX/pF5F&#10;/6VfRv+sZEv/sGhP/7RsU/+4cFf/u3Na/711XP+tZ03/pmBG/61qT/+mZUn/omBG/6RiSP+iYEb/&#10;oV9H/51bQ/+lY0v/oV9H/6FfRf+oZUv/rGlP/6toTv+nZUv/o2FH/5xcQ/+XWUD/mV1F/5pgSv+W&#10;XEb/llxG/5thS/+bYUv/ml1I/5daRf+ZXEf/m19H/5heSP+bYUv/m2FL/5hgSf+dY0v/oWdP/6Zs&#10;VP+kalL/oGRK/6BkSv+dY0v/m2FJ/5pgSP+dY0v/o2lR/6RqUv+oblb/sXdf/652X/+mblf/pW1W&#10;/6VtVv+kbFX/omxU/59oU/+XY03/lGFM/5BdSP+KV0L/jlpF/5JeSf+UYEv/lGBL/5VhTP+UYUz/&#10;lWJN/5ZjTv+VYk3/mmdU/5ViT/+TY0//mWlV/5dpUv+WaFH/k2ZP/5FkTf+SZE3/kmRN/49hSv+O&#10;YEn/jV9I/41eSv+MXUn/jF9K/4pfTP+KX07/il9O/4dcS/+FWkr/iV5O/4hdTf+GW0v/g1lJ/4Zc&#10;TP+GW0v/hFlI/4NYR/+HWkf/iVpI/4ZXRf+DVEL/hldF/4dYRv+FVkT/hldF/4RVQf+BUj7/glM/&#10;/4RXQv+AU0D/flE8/31SQf+CV0b/hVpJ/4RZSP+FWEP/glVA/39SPf+DVT7/hlhB/4ZZQv+GWUT/&#10;hFdC/4ZbSP+JXkv/h1xL/4NYR/+BVkX/f1RD/39URP99UkL/gFVF/4NWQ/+CVUL/f1I9/4RVQf+H&#10;WET/hFY//4RWP/+GWEH/hVdA/4NVPv+HWkP/jWBJ/41gSf+FW0P/gVhE/35VQf97Uj7/gllF/4FY&#10;RP+AVUL/gVZD/4BVQv+CVUD/g1ZB/4RXQv+DVkH/gFM+/35RPP99UDv/fE88/3pNOv94Szj/eUw5&#10;/3pNOv95TDn/d0o3/3dKN/93Sjf/d0o3/3VKN/9zSDX/ckc2/wABAP8AAQD/AAEA/wABAP8AAQD/&#10;/P/q//z/6v/8/+r//v/q//7/6v/+/+r//f/n//3/5f/7/uP/+v3g//r94P/9/t//+/zd//v83f/7&#10;/N3//P3e//7/4P/8/+L//f7f//z73P/8/Nr/+/vX//z60//5+Mr/+fXF//f0wf/68L3/+u68//ns&#10;uP/66rf/9+ay//PfrP/v2Kb/5s+d/+nNnf/uz6D/7c6g/+nJmv/iwpP/4b+P/9y6iv/hu4z/47qM&#10;/961h//es4b/1qt+/9esgf/UqX7/zaR4/8adcf/GnXH/0KV6/9Spfv/HnHH/wpds/8SZbv/Dlm3/&#10;w5Zt/8SXbv/El23/vpFn/8GSaP+8j2X/wZJo/8eYbv/Gl23/xZZs/8WUa//Dkmn/w5Jp/8STav/F&#10;kmf/x5Rp/8mWa//Jlmv/yJNn/8eSZv/Jk2X/yJJk/8mTZf/KlGb/y5Vn/82Xaf/IkmT/yJRl/8qU&#10;Zv/IkmP/zJNm/8+Waf/Nkmb/yo9j/82SZv/SlWn/0JNn/8uQZP/IjmD/ypBi/8qQYv/Jj2H/ypBi&#10;/8uQZP/Jil//yYpf/8mKX//LjGH/zY5j/82OY//MjWL/zI9j/8uOYv/JjGD/zZBk/86RZf/Mj2P/&#10;zI9j/8uOYv/Mj2L/yYxf/8uOYf/OkWL/zpRk/9OZZ//do3H/36Nv/9KYZv/MlGH/yZFg/8iQX//K&#10;kmP/yI9i/8eOYf/GjWD/x45h/8ONX//GkGL/xY9h/76IWv/Ailz/xY9g/8qSYf/KkmH/zJRj/8uT&#10;Yv/KkmH/zJRj/82TY//KkGD/ypBg/82TY//Nk2P/zpRk/8+VZf/Nk2H/zJJg/82TYf/MkmD/zZFd&#10;/8+TX//QlGD/1Jhk/9WZZf/Pk2H/z5Nh/9SUZP/Tk2P/05Fh/9KQXv/VkWD/1ZFg/8iEVf/Jg1L/&#10;1I5d/9WOYP/Rilz/0otd/9KJXP/Uil3/1Ipd/9GHWv/OhFf/0YRa/9GEWv/Rgln/0IFY/9GAVf/S&#10;gVb/0oBY/9OBWf/PfVX/0X9X/8+AWf/QgVr/z39a/8x8V//LfVf/ynxW/8p8Vv/OgFr/z4Fb/8x+&#10;WP/PgVv/z4Fb/85+W//MfFn/y31Z/8x+Wv/Mflr/y31Z/86AXP/Nf1v/zoBc/86AXP/Rg1//0oRg&#10;/8x+Wv/LfVn/zX9b/8t7WP/Dc1L/xnZV/8d0VP/HclX/xnFU/8l0V//KdVj/xnFV/8ZyVv/Gclb/&#10;xnJY/8RzWP/Db1X/w29V/8JuVP/AbFL/wm5U/8RwVP/Db1P/wm5S/8FtUf/CblL/yHRY/8ZyWP+8&#10;a1D/uWdP/79tVf/Ec1j/xHNY/8NvVf/Db1X/xHBU/8FwU/++bVD/wnFU/8NyV//CcVb/wXBV/8Jy&#10;V//AcFf/uWlQ/7trUv/BcVj/wHBX/8JyWf/FdVz/wnJZ/71wVv+9cVn/vXFZ/7tvV/+7b1f/u29X&#10;/7hrUf+6bVP/wHBX/8NxWf++bFT/u2lR/7poUP+/alX/wm1Y/8NuWf/Aa1b/v2pV/79rU/+7aVH/&#10;vGpS/7poUP+7a1L/uWlS/7ZmT/+1ZU7/uGhR/79vWP+6alP/uGhR/7ZmT/+0ZE3/tWVO/7trUv+7&#10;bVb/t2lS/7JmT/+sYEn/rF9L/6daRv+jVkL/olQ+/6VXQP+1ZU7/tmZP/7hoT/+5aVD/tGRN/69i&#10;SP+yZUv/tWlS/7ZqU/+1aVL/smdQ/7JoT/+1a1L/s2lQ/7BoT/+vZ07/r2dO/69nTv+xaVH/smpS&#10;/7JqUv+za1P/r2dR/65mTv+uZk7/rmZO/69pUP+walH/sGpR/7BqUf+vaVD/rmhP/65oT/+xa1L/&#10;r2lQ/69nT/+za1P/smpS/7BlTv+vZE3/sGVO/7BoUP+xaVH/smpS/69nT/+sZk3/sGpR/69pUP+t&#10;Z07/rmhP/7FqVP+tZlD/q2RO/61mUP+sZE7/qWFL/6ljSv+oYkn/qWZM/61qT/+ua1D/rWpP/7Bt&#10;Uv+xblH/p2ZK/6RjR/+sbU7/y45v/+Clg//vt5T/7rOR/7h7XP+hZEX/pGVG/6loSP+sbEn/rmxK&#10;/61rSP+ubEn/sGxJ/61pRv+sakj/q2lH/65sTP+ubEz/rWtL/6xpTP+raEv/p2RH/6ZhRP+rZkn/&#10;rGdK/6xnSv+walD/rWpP/6xpTv+qZ0z/qmdM/6ZjSf+nYUj/p2FI/6dgSv+mX0n/pl9J/6liTP+n&#10;YUj/o11E/6FbQv+kXkX/qmRL/7FrUv+4cln/tW9W/69pUP+rZUz/n1xC/55bQf+eW0H/oF1D/6Fe&#10;RP+gXEX/oFxF/6BcRf+hXUb/oV1G/6FdRv+hXUb/o19I/6NfSP+dW0P/nVtD/51bQ/+bW0L/l1tD&#10;/5peRv+XXUf/mF5K/5lfS/+ZX0v/mV9L/5teSf+cX0r/n2NL/51jTf+fZU//nmRO/51jS/+iaFD/&#10;pmxU/6huVv+la1P/oGZO/59lTf+jaVH/oGpQ/5xmTP+eaE7/omxS/6RuVP+mcFb/p3FZ/6RuVv+h&#10;a1P/o2pW/6RrV/+haFT/nWZR/5pjTv+VY0z/j1xH/4xZRP+PXEf/kl9K/5FeSf+SX0r/k2BL/5Jf&#10;Sv+UYUz/lmNO/5dkT/+VYk3/mWZR/5ZjUP+VZVH/nGxY/5lrVP+YalP/mGpT/5ZpUv+VaFH/k2ZP&#10;/49hSv+NYEn/jWBJ/4xfSP+LXkf/iV5L/4pfTP+HXEn/hltK/4ZbSv+FWkn/hltK/4VbS/+GXEz/&#10;hFpK/4VbS/+EWkr/gldG/4RZSP+DWEf/hFdE/4RXRP+EVUP/glM//4NUQP+EVUH/hVZC/4NWQf+A&#10;Uz7/f1I9/35RPP+BVEH/gVRB/4FUQf+DVkP/hVhF/4VYRf+GWUb/h1pF/4hZRf+IWUX/h1hE/4RX&#10;Qv+DVkH/g1ZB/4ZbSv+HXEv/h1xL/4VaSf+DWEf/gVZF/4FWRf9+U0L/fVJB/35TQv+BVEH/flE+&#10;/4JVQP+GV0P/iVpG/4dYRP+GWEH/hlhB/4ZYQf+IWkP/iFtE/4daQ/+EWUb/g1hF/35VQf98Uz//&#10;fVRC/3xTQf9+VUP/gFVC/4JVQP9/Uj3/gFM+/4BTPv9+UTz/flE8/3xRPv97UD3/eU47/3hNOv94&#10;TTr/e045/3hLNv94Szj/dUo3/3VKN/92Szj/dUo3/3NINf90STb/dUo5/wABAP8AAQD/AAEA/wAB&#10;AP8AAQD//P/q//z/6v/8/+r//v/q//7/6v/+/+r//f/n//3/5f/9/+X/+v3g//v83f/8/d7/+/zd&#10;//r73P/7/N3//f7f//z/4v/8/+L//f7f//v72f/7+9f/+/vV//z60//5+Mr/+fXF//f0wf/78b7/&#10;+u68//rtuf/87Ln/+Oez//bgrv/v2Kb/582c/+vMnf/w0aP/8M+i/+nIm//jwZT/4b+P/927i//j&#10;vY7/4rmL/961h//ftIf/2K2A/9esgf/Sp3z/yqB2/8Wbcf/HnnL/0qd8/9Wqf//InXL/xptw/8ea&#10;cf/El27/w5Zt/8SXbv/El27/xJdu/8OWbP++kWf/vpFn/8aXbf/Flmz/xpVs/8STav/BkGf/w5Jp&#10;/8eTa//Gk2j/x5Rp/8iVav/JlGj/yJNn/8eSZv/Hkmb/x5Fj/8eRY//Jk2X/zZdp/82Xaf/IlGX/&#10;yJRl/8qWZ//Jk2T/zJNm/86VaP/MkWX/y5Bk/8+SZv/Qk2f/0JFm/8+SZv/NkGT/zZBk/8yRZf/L&#10;kGT/y5Bk/86RZf/LjGH/yotg/8qJX//Ki2D/zo9k/8yNYv/MjWL/zY5j/8uOYv/KjWH/zZBk/86R&#10;Zf/OkWX/zpFl/8uOYv/Oj2P/zI9g/8yPYP/QlGL/1ppo/9aaaP/eoG3/3aFt/9CWZP/LkWH/yZFg&#10;/8iQX//KkmP/yZBj/8iPYv/HjmH/x45h/8iPYv/Mk2b/xY9h/8ONX//Ejl//x5Fi/8qSYf/Lk2L/&#10;zJRj/8qSYf/JkWD/zZNj/86UZP/LkWH/zZNj/9GXZ//Qlmb/zZNh/86UZP/PlWP/zZNh/82VYv/M&#10;k17/zpJe/86SXv/SlmL/1ppm/9iaZ//Rk2D/0pNg/9SUZP/TlGH/1JJg/9WRYP/UkF//15Fe/9CK&#10;V//PiVj/0oxb/9SNX//SiVz/04pd/9OKXf/TiVz/1Ipd/9CGWf/Qg1f/0INX/9GEWv/Sg1j/zn9U&#10;/9GAVf/SgVb/0YBV/9F+VP/Rflb/04BY/9N/Wv/PgFn/zn5Z/8t7Vv/NfVj/zn5Z/8x8V//Nf1n/&#10;z4Fa/86AWv/Qglz/0IJc/81/W//Mflr/zH5a/8x+Wv/LfVn/y3tY/8x+Wv/LfVn/y3tY/8p8WP/O&#10;gFz/0IJe/8x+Wv/Mflr/y3tY/8d3VP/EdFH/x3RU/8ZzU//GcVT/xXBT/8dyVf/JdFf/x3JW/8h0&#10;WP/JdVn/x3NZ/8ZyWP/Db1X/w29V/8JuVP+9aU//v2tR/8NvVf/EcFT/wW1R/8BsUP/BbVH/xnJW&#10;/8VxV/++bVL/u2pP/8BuVv/BcFX/wXBV/8FwVf/Dclf/xHNW/8RzVv/CcVT/w3NY/8RzWP+/b1T/&#10;wXBV/8JxVv/Bb1f/vGpS/8BuVv/DcVn/wXFY/8NzWv/Dc1r/wXRa/79yWP+/c1v/wHZd/75yWv+9&#10;cVn/t2tT/7RnTf+6alH/vm5V/8RyWv/Ablb/umhQ/7llTf+9aVH/wWxX/8FsV/++alL/v2tT/8Bs&#10;VP+/bVX/vGpS/7hoT/+6alH/vGxT/7pqU/+4aFH/u2tU/8FxWP+7a1L/umpR/7lnT/+0ZEv/uGhP&#10;/79yWP/Ddlz/uGxV/7JmT/+tYUr/rGFM/6xfS/+qXUn/p1pG/6haQ/+wYkv/tGdN/7xsU/+7a1L/&#10;tGRL/7FkSv+1aE7/uGtR/7ZqUv+2alL/smhP/7JoT/+1a1L/tWtS/7JoT/+waE//sWlQ/7BoUP+w&#10;aFD/sWlR/7FpUf+yalL/sGhQ/7BoUP+waFD/sGhQ/7FpUP+xaVH/r2dP/69nT/+xa1L/sGpR/7Bq&#10;Uf+xalT/s2tV/7BoUP+yalL/tmtU/7JnUP+xZk//r2RN/65mTv+waFD/sWlR/65oT/+pY0r/qGJJ&#10;/6ljSv+rZUz/rGZN/69oUv+sZU//pl9J/6dgSv+mXkj/o1tF/6JcQ/+hW0L/n1xC/6RhR/+nZEn/&#10;p2RJ/7BtUv+1clX/qGdL/6RjR/+ublL/yIts/+Gkhf/yt5f/7bKQ/7h7XP+iYkb/omJG/6hnSf+s&#10;a0v/rW1K/7BuS/+xb0z/sG5L/61rSP+wbkz/sW9N/7JtTv+wa0z/sm1O/69qTf+sZ0r/qGNG/6Zh&#10;RP+oY0b/pmFE/6dhR/+rZUv/pmNI/6ViR/+mY0n/q2hO/6lmTP+mY0n/pmJL/6dgSv+mX0n/o1xG&#10;/6lhS/+nX0n/olpC/6JaQv+iXEP/olxD/6hlS/+wbFX/rGlP/6RhR/+iX0X/n1lA/59ZQP+eWD//&#10;n1lA/6JcQ/+iW0X/oFlD/6FaRP+gXEX/oV1G/6JeR/+iXkf/oFxF/6BcRf+bV0D/mlhA/59dRf+e&#10;XkX/nVxG/5tfR/+bX0f/m19H/5lfS/+ZX0v/nF9K/51gS/+fYk3/oWdR/6NpU/+kalT/pGpU/6Rq&#10;Uv+kalL/pmxU/6huVv+oblb/pGpS/6NpUf+kblT/o21T/6BqUP+jbVP/omxS/6JsUv+ha1P/nmhQ&#10;/6FqVf+ia1b/o2pW/6NqVv+gZ1P/m2RP/5ZfSv+SX0r/j1xH/49cR/+TYEv/lWJN/5RhTP+TYEv/&#10;lGFM/5NgS/+WY07/mGVQ/5hlUP+WY07/mGVQ/5dkT/+ZaVP/nGxW/5ttVv+Za1T/m21W/5hrVP+W&#10;aVL/lGdQ/45hSv+MX0j/jF9I/4teR/+LXkf/iF1K/4leS/+GW0j/hVpJ/4ZbSv+FWkn/hltK/4Zb&#10;Sv+HXkz/hVtL/4JYSP+DWUn/hFlI/4RZSP+DWEf/hFdE/4NWQ/+CU0H/gVI+/4JTP/+EV0L/hVZC&#10;/4JVQP9/Uj3/gFM+/31QO/+AUz7/gVRB/4FUQf+DVkP/hVhF/4RXRP+HWkf/iVpG/4hZRf+IWUX/&#10;hldD/4JVQP+CVUD/g1ZD/4dcS/+HXEv/hltK/4ZbSv+DWEf/g1hH/4JXRv9+U0L/fFFA/4BTQP+B&#10;VEH/flE+/4JTQf+FVkL/iVpG/4hZRf+GWEH/h1lC/4RXQP+DVj//g1Y//4NWQf+BVkP/gFVC/35V&#10;Qf97Uj7/e1JA/3pRP/99UkH/flNC/31QO/9+UTz/gFM+/4BTPv9+UTz/f1I9/3xRPv96Tzz/eE06&#10;/3hNOv95Tjv/eE06/3VKN/91Sjf/dks4/3VKN/91Sjf/dEk2/3RJNv9zSjb/c0o2/wABAP8AAQD/&#10;AAEA/wABAP8AAQD//P/q//z/6v/8/+r//v/q//7/6v/9/+f//f/n//3/5f/9/+X/+/7h//v83f/7&#10;/N3/+/zd//v63P/7/N3//P/i//z/4v/8/+L//f7f//v72f/7+9n/+vrU//r4z//698r/+vbG//j1&#10;wv/577z/+u68//vuuv/87Ln/+Oez//Lcqv/r1KL/5cua/+vMnf/w0aP/7s2g/+bFmP/iwJP/4b+S&#10;/9+7i//ivI3/37aI/9yzhf/es4j/2a6D/9esgf/TqH7/yqB2/8accv/InnT/z6R6/9Cle//InXL/&#10;yJty/8qddP/GmXD/xJdu/8SXbv/El27/x5pw/8ibcf/Im3H/xZhu/8SVa//GlWz/xpVs/8STav/B&#10;kGf/xJNq/8iUbP/HlGn/yZRo/8mUaP/JlGj/x5Nk/8eTZP/IlGX/xpJj/8eRY//HkWP/yJJk/8mV&#10;Zv/IlGX/ypZn/8uXaP/Jk2X/yZNl/86VaP/Mk2b/y5Bk/82PZv/LjGP/y4xh/86PZP/MjWL/zI1i&#10;/82QZP/NkGT/zI9j/82QZP/LjGH/yYpf/8qJX//JiF7/zo9k/8yNYv/LjGH/y4xh/8qLYP/LjGH/&#10;zZBk/86RZf/OkWX/z5Bl/8uOYf/OkGH/zY9g/82NXf/QkGD/1Zln/9mbaP/dn2z/1Jhm/86SYP/N&#10;kGH/yY9h/8eNX//MkmT/zJFl/8qPY//HjGD/x4xg/8qPY//NlGf/yZBj/8aQYf/GkGH/yZNk/8yU&#10;Y//Lk2D/y5Ng/8mRYP/Jj1//ypBg/8uRYf/LkWH/y5Fh/9GXZf/SlmT/y5Ff/8uRX//Nk2H/zZNh&#10;/82VYv/Lk2D/zJNe/82RXf/SlmL/1Zll/9aYZf/Qkl//0ZJf/9OUYf/Vk2H/1ZFg/9SQX//Vj1z/&#10;1pBd/9KMWf/Qiln/041c/9WMX//RiFv/04pd/9WLXv/Uil3/04lc/9CGWf/Qg1f/0INX/8+CVv/Q&#10;gVb/zX5T/9GAVf/SgVb/0YBV/9F+Vv/TgFj/1IFZ/9N/Wv/Rf1r/z31Y/817Vv/PfVj/zn5Z/8x8&#10;V//NfVj/zX9Y/8x+WP/Mflj/zoBa/8x+WP/LfVf/zH5a/8x+Wv/Le1j/y3tY/8x8Wf/Le1j/ynpX&#10;/8p6Wf/Le1r/zHxZ/8x+Wv/MfFn/yXlW/8R0Uf/EdFH/x3RU/8ZzU//HclP/xnFS/8dyVf/HclX/&#10;x3JV/8dzV//JdVn/yHRY/8ZyWP/Gclj/xnJY/8NvVf+9aU//wGxS/8NvVf/Db1P/vmpO/75qTv/B&#10;bVH/xHBU/8VxV//CblT/wXBV/8JwWP/Ablb/wG9U/8JxVv/Ec1b/xHNW/8V0V//BclT/w3NY/8Jy&#10;V/+/b1T/wG9U/8FwVf/DcVn/yHZe/8h2Xv/Eclr/wW9X/8BwV//AcFf/wXRa/79yWP+/c1v/w3df&#10;/8F1Xf+/c1v/uGtP/7dqTv+7a1L/vGxR/8NyV//Ec1j/vWlP/7hkTP+6Zk7/v2tT/75qUv+5ZU3/&#10;u2dP/7xqUv/Ablb/u2lR/7dnTv+4aE//u2tS/7xsVf+6alP/vGxV/8BuVv+8alL/u2lR/75sVP+6&#10;alH/xnZd/8x/Zf/He2P/t2xV/7FmT/+5blf/yn9o/+CUff/kmID/3JB4/9WJcf+2aU//rWBG/7Zp&#10;T/+5bFL/tWhO/7RnTf+0aFD/tmpS/7ZqUv+2alL/sWdO/7BmTf+yaE//tWtS/7VrUv+waE//sGhQ&#10;/69nT/+uZk7/sWlR/7NrU/+1bVX/s2tT/7JqUv+yalH/sGhP/7JqUf+xaVD/r2dP/65mTv+1bVX/&#10;s21U/7BpU/+vZ1H/s2tV/7BoUv+yZ1D/tGlS/7RpUv+yZ1D/sGVO/61lTf+xaVH/sGpR/61lTf+r&#10;ZUz/qWNK/6hiSf+qZEv/qWJM/6pjTf+pYkz/oVpE/6NcRv+iW0X/o1tF/6BZQ/+fWUD/nFk//55b&#10;Qf+iX0X/o2JG/6xpTv+0cVb/qGdL/59eQv+mZkr/yIhs/9+ihf/tspL/56yM/7J1WP+gYET/oWBE&#10;/6RjRf+sa0v/snBQ/7VzUf+ycE3/sW9M/7FvTP+ycE7/snBO/7NuT/+vakv/sWxN/7BpTf+sZUn/&#10;qGFF/6dfRv+jW0L/o1tC/6dfRv+kXkT/oV5D/6BdQ/+gXUP/qWVO/6llTv+mYkv/pGBJ/6JbRf+i&#10;W0X/oltF/6RcRv+jW0X/olpC/6NbQ/+iW0X/o1xG/6RgSf+oZE3/pGBJ/55aQ/+bV0D/nFhB/6Ba&#10;Qf+fWUD/oFpB/6JcQ/+iXEP/oVpE/6JbRf+kYEn/o19I/6FdRv+hXUb/oFxF/59bRP+cWEH/mlhA&#10;/6BeRv+gXkb/nl5F/55dR/+aXkb/m19H/5tfR/+bXkn/m15J/55hTP+fZVH/omhS/6NpU/+mbFb/&#10;p21X/6RsVf+eZk//oGhR/6VtVv+qcFj/pmxU/6NtU/+kblT/oW5T/59sUf+fbFH/nWpP/5xoUP+c&#10;aFD/nGhQ/6JrVv+lbln/oGlU/5xjT/+YX0v/ll9K/5JbRv+OW0b/jFlE/4xcRv+TY03/lGRO/5Rk&#10;Tv+RYUv/kWFL/5RhTP+YZVD/mmdS/5lmUf+ZZlH/m2hT/5pnUv+dbVf/n29Z/5xuV/+abFX/l2lS&#10;/5FkTf+SZVD/kmVQ/4teSf+KXUj/il1I/4teSf+KXUb/h11F/4hdSv+GW0j/hltI/4dcS/+FWkn/&#10;hltK/4dcS/+IX03/hlxM/4BWRv+CWEj/hFlJ/4RZSP+DWEf/hFdE/4NWQ/+DVkH/g1RA/4BTPv+C&#10;VUD/g1ZB/4JVQP9/Uj3/gFM+/35RPv+AU0D/gVRB/4BTQP+CVUL/g1ZD/4NWQ/+HWkf/iFlF/4ZX&#10;Q/+FVkL/gVI+/35RPP+AU0D/gVZF/4RZSP+FWkn/hFlI/4NYR/+CV0b/gldG/4JXRv9+U0L/fFFA&#10;/35RPv+AU0D/gFNA/39SPf+EVUH/iltH/4hZRf+GWUL/hllC/4VYQf+FWEH/gVZD/4BVQv9+U0D/&#10;fFE+/3tSPv97UkD/e1JA/3pRP/96Tz7/ek8+/3xPPP9+UT7/f1I9/4BTPv99UDv/fVA7/3xRPv96&#10;Tzz/eU47/3lOO/95Tjv/eE06/3VKN/91Sjf/d0w5/3VKOf9zSjj/cUg2/3FINv91TDj/cEo3/wAB&#10;AP8AAQD/AAEA/wABAP8AAQD//P/q//z/6v/8/+r//v/q//7/6v/9/+f//f/n//3/5f/9/+X/+v3g&#10;//v83f/7/N3/+/zd//r52//7/N3//P/i//z/4v/7/uH//P3e//r62P/7+9f//PrU//r4z//698r/&#10;+vbG//j1wv/577z/+++9//vuuv/87Ln/+OSx//DaqP/q06H/582c/+/Qov/w0aP/7cyf/+nIm//k&#10;wpX/4sCT/+G8j//ivI3/3bSI/9qxhf/es4j/2q+E/9esgf/SqH7/y6F3/8edc//InnT/y6B2/8yf&#10;dv/KnXT/yp10/8uedf/HmnH/xZhv/8SXbv/GmW//zqF3/8+ieP/Ronj/y5xy/8WUa//GlWz/x5Zt&#10;/8STav/Dkmn/x5Nr/8mVbf/IlWr/yZRo/8iUZf/Klmf/yJRl/8mVZv/IlGX/xpJj/8iSZP/Jk2X/&#10;xpJj/8eSZv/JlGj/y5Zq/8uWav/IlGX/yJJk/8mTZ//Lkmf/zJFn/8yRZ//KjGP/y4xh/86PZv/M&#10;jWT/yotg/82OY//PkGX/zY5j/82OY//LjGH/yotg/8uMYf/Mi2H/0ZJn/82OY//LjGH/y4xh/8qL&#10;YP/LjGH/zY5j/86RZf/Oj2T/zo9k/82OYv/Nj2D/zo5e/8uLW//PkF3/1JVi/9iZZv/ammr/0pJi&#10;/86RYv/NkGP/yY9h/8eNX//MkWX/zJFl/8uQZP/IjWH/yI1h/8qPY//MkmT/ypJj/8iQYf/FjV7/&#10;yZFg/82VYv/MlGH/zJJg/8qQXv/LkV//y5Ff/8uRX//LkV//z5Nh/9GVY//RlWP/zpJg/8uRX//N&#10;k2H/zZNh/8yUYf/Lk2D/zpZj/82TYf/Nk2H/05dj/9KWYv/QkV7/0ZJf/9GSX//WlGL/1pJh/9eR&#10;Xv/Vj1z/1pBd/9SOW//Ti1v/1I5d/9OKXf/RiFv/0olc/9WLXv/Uil3/04lc/9SHW//Thlr/0INX&#10;/8+CVv/QgVb/0oNY/9WEWf/VhFn/0oFW/9J/V//UgVn/039a/9N/Wv/Qfln/0H5Z/858V//OfFf/&#10;zX1Y/85+Wf/NfVj/zX1Y/81/Wf/Mflj/z4Fb/86AWv/Mflj/zX9b/81/W//MfFn/y3tY/8p6V//L&#10;e1j/ynpX/8l5WP/JeVj/ynpX/8t7WP/JeVb/x3dU/8R0Uf/GdlP/yHVV/8ZzU//HclP/x3JT/8hz&#10;Vv/Ic1b/xXBT/8VxVf/IdFj/yHRY/8VxV//Gclj/xnJY/8RwVv/BbVP/w29V/8RwVv/Db1P/wGxQ&#10;/8BsUP/CblL/xHBU/8ZyVv/EcFb/xHNY/8NxWf+/bVX/wG9U/8NyV//FdFn/w3JV/8NyVf/BclT/&#10;w3NY/8BwVf/Ab1T/wXBV/8FwVf/GdFz/z31l/8t5Yf/Eclr/wW9X/75uVf+9bVT/wXFY/75xV/+/&#10;clj/w3Zc/8V4Xv/Ddlz/u25S/71tUv++blP/wG9U/8NyV//Hc1n/wm5U/79rUf+/a1H/wGpT/75o&#10;Uf+5ZU3/vWlR/7xqUv+/bVX/umhQ/7dnTv+5aVD/umpR/7trVP+6alP/u2tU/75sVv+6aFL/umhQ&#10;/7xqUv+6alH/wXRa/8V5Yf++c1z/tmtU/7RpUv+8cVr/zYJt/+qfiP/1qZH/+KyU//62nf/WinL/&#10;t2tT/7BkTP+2alL/t2tT/7drU/+2alL/tWlR/7ZqUv+1aVH/s2dP/69lTP+wZk3/s2lQ/7ZsU/+z&#10;aVD/sWZP/69nT/+uZk7/sWlR/7NrU/+1bVX/tW1V/7RsU/+za1L/sGhP/7FpUP+xaVD/r2dP/61l&#10;Tf+xaVH/tGxW/69nUf+uZlD/r2dR/65mUP+wZU7/smdQ/7RpUv+yZ1D/r2RN/61lTf+xaVH/r2dP&#10;/6xkTP+tZU3/rGRM/6lhSf+pY0r/qWNK/6liTP+nYEr/oFlD/6JbRf+hWkT/n1hC/59YQv+eV0H/&#10;nFk//5xYQf+dWkD/oF1D/6RjR/+nZkr/oF5E/5dVO/+gYEX/xYVq/92gg//rrpH/4aSH/69vU/+e&#10;XkP/n15C/6JhRf+tak3/tHJS/7d1U/+0ck//snBN/7NxT/+zcU//snBQ/7FsTf+uaUr/sWpM/69o&#10;TP+pYkb/pV5C/6RcQ/+iWkH/pFxD/6hgR/+jXUP/oF1D/6BdQ/+gXUP/o2FJ/6djTP+jX0j/oV1G&#10;/59bRP+gWUP/oVpE/6NbRf+jW0X/olpC/6NbQ/+lX0b/p2FI/6NfSP+hXUb/oV1G/59bRP+dWUL/&#10;nlpD/6JbRf+gWkH/oVtC/6NdRP+jXUT/oVpE/6JbRf+pZU7/p2NM/6BcR/+eWkX/n11F/59dRf+d&#10;W0P/nFpC/55cRP+fXUX/nlxE/5taRP+bWkT/nVxG/5peRv+bXkn/m15J/55kUP+eZFD/nWNN/51j&#10;Tf+gZlL/oGhR/55lUf+YX0v/nWVO/6NrVP+ncVn/p29Y/6VvV/+jcFX/oW5T/59sUf+hblP/n2tT&#10;/5xoUP+caFD/nGhQ/55nUv+halX/n2hT/5hfS/+UXUj/kltG/45aRP+MWUT/i1hD/41dR/+TY03/&#10;k2NN/5JiTP+QYEr/kGBK/5RkTv+aZ1L/nGlU/5toU/+aZ1L/nGlU/5toU/+dbVf/n29Z/5ttVv+Z&#10;a1T/k2RQ/41gS/+QY07/kmVQ/4pdSP+KXUj/il1I/4pdSP+JXEf/iVxH/4lcR/+JXEf/iVxH/4Zb&#10;Sv+EWUj/hVpJ/4ZbSv+HXkz/hVtL/4BWRv+AVkb/g1hI/4NYR/+DWEf/hFdE/4NWQ/+EV0L/hVZC&#10;/39SPf9+UTz/glVA/4BTPv+AUz7/f1I9/3xRQP+AU0D/glVC/4BTQP+AU0D/glVC/4NWQ/+HWkf/&#10;iFlF/4RVQf+CUz//fVA7/35RPP+AU0D/f1RD/4NYR/+EWUj/g1hH/4NYR/+BVkX/gldG/4FWRf9+&#10;U0L/fFFA/35RPv9+UT7/gFNA/39SPf+EV0L/il1I/4hbRP+HWkP/hllC/4ZZQv+EWkL/hFlG/4BV&#10;Qv97UD3/ek88/3tQP/98UUD/fFFA/3tQP/96Tz7/ek8+/31QPf9+UT7/flE+/35RPv99UDv/fE86&#10;/3tQPf96Tzz/eE06/3lOO/94TTr/eE06/3ZLOP91Sjf/dks4/3VKOf90Szn/dEs5/3RLOf9yTDn/&#10;ckw5/wABAP8AAQD/AAEA/wABAP8AAQD//P/q//7/6v/8/+n//v/q//7/6v/9/+f//f/n//3/5f/9&#10;/+X//f/l//v+4f/8/d7/+/rc//r52//8+93/+/7h//n83//8+93//Pvd//r62P/8+db//PrU//z6&#10;0//8+c7/+vbG//j1wv/88r///PC8//nptv/97Lj/9OCr/+3Yo//u16P/7dOi//HSo//y06T/8tGk&#10;/+/Oof/nxZj/5sSX/+XAk//nwZT/4rmN/920iP/bsob/3LOH/9iuhP/SqH7/yqB2/8qfdf/InXP/&#10;xZhv/8aZcP/NnXX/1KR8/9Wlff/JnHP/xJdu/7+Saf/Gl23/2aqA/9usgv/Yp37/06J3/8mWa//J&#10;lmv/yZZr/8eUaf/Gk2j/x5Rp/8iVav/Jlmn/ypZn/8qWZ//Jk2X/yJJj/8uVZv/KlGX/yZNk/82X&#10;aP/OmGr/x5Fj/8KNYf/GkWX/ypVp/86Zbf/Jk2f/x5Fl/8iSZv/JkGP/zJFl/82SZv/OkGf/z5Fo&#10;/86PZv/Mi2P/zItj/82MZP/Pjmb/zo9m/82OY//LjGH/zI1i/86PZP/NjmP/15ht/9WYbP/LjmL/&#10;yo1h/8mMX//LjmH/y45h/82QY//NkGP/yo1e/8yOX//Pj1//z5Bd/9CRXv/QkV7/0JJf/9WWY//U&#10;lWL/0pJi/8+SZf/PkmX/zpFl/8iNYf/MkWX/zJFl/8uQZP/NkGP/z5Jl/82QY//NkGP/zJJk/8iO&#10;YP/CiFj/x41d/8+VZf/QlGL/zpBd/9CSX//TlGH/0ZNg/9CSX//QlGL/05dl/9GVY//OkmD/0JRi&#10;/9GTYP/VmWX/1Jhk/8yQXP/MkFz/1Jpo/9GXZf/KkF7/z5Vj/9CWZP/SlGH/0ZJf/9SSYP/ZlWT/&#10;15Ni/9eRXv/WkF3/2JJf/9aOXP/UjFz/1o5e/9aNYP/RiFv/0Ida/9KJXP/Uil3/0Yda/9SHW//X&#10;il7/2Ypf/9WGW//ThVf/14lb/9iKXP/XiF3/1oVa/9OBWf/TgFj/0X1Y/9N+Wf/Xg17/14Vg/9B+&#10;Wf/Ne1b/0IBb/9ODXv/Pf1z/0oRg/86AXP/OgFr/zoNc/9CCXP/Mflr/zH5a/89/XP/Oflv/ynpX&#10;/8p3Vf/MeVf/zHlX/8t4Vv/JdlT/yXlW/8NzUP/JdlT/x3dU/8d0Uv/Kd1X/x3RS/8VyUP/KdVb/&#10;ynVW/8l0Vf/Ic1b/wm9R/8BsUP/CblL/yHRY/8JxVv/Db1X/xXFX/8Z1Wv/Dclf/xnVa/8Z1Wv+/&#10;blH/v25R/8RwVP/EcFT/xnJW/8ZyVv/Gclb/xnJY/8BuVv+7aVH/wG5W/8JxVv/Ab1T/wXBV/75t&#10;UP/BcFX/w3JX/8JxVv/Ablb/wnBY/8NxWf/Idl7/y3lh/8h2Xv/Fc1v/w3FZ/71tVP+9bVT/vm5V&#10;/71wVv/Dc1r/xHRb/8Z2Xf/Hd17/wHBX/8BuVv/Ablb/xHJa/8RzWP/FdFn/x3NZ/8dzWf/FcVf/&#10;w21U/8NtVP/BbVP/wGxS/8NvVf/CcVb/uWhN/7tpUf+/bVX/vGpS/7dnUP+3Z1D/umpT/71rVf+6&#10;aFL/tWVO/7NjTP+2aU//s2dP/7RpUv+waFD/r2dR/6xkTv+oX0z/q2JP/7dsWf+2a1b/vnFd/+OX&#10;gP/wpo3/0ohv/7lvVv+xZ07/uG5V/7puVv+3a1P/s2dP/7FnTv+wZk3/sWdO/7BlTv+wZU7/sWZP&#10;/7RpUv+3bFX/t2xV/7JnUP+waFD/sGhQ/7FpUf+za1P/tW1V/7VtVP+za1L/smhP/7NrUv+yalL/&#10;sWlR/65mUP+rY03/rWVP/61lT/+uZlD/r2RN/61iS/+vY0z/s2dQ/7ZqU/+2alP/r2RN/6tjS/+t&#10;ZU3/q2NL/6ZeRv+lXUT/pV1F/6dfR/+iWkL/n1lA/55YP/+hWkT/oFlD/6BZQ/+fWEL/nVZA/59Y&#10;Qv+eV0H/oFlD/55XQf+aVj//m1dA/5xYQf+VUzv/mFY+/5lXP/+gXkb/wH5k/9mZfv/oqI3/2Zl+&#10;/6NjSP+YWD3/n15C/6RjR/+wbVD/tHJS/7hzUv+3clH/tXBP/7NuTf+0b1D/sWxN/7BpS/+vaEr/&#10;r2hM/61jSP+oXkX/plxD/6ddRP+qYEf/qWFI/6tjSv+mYEb/o11D/6RhRv+nZEn/qGZM/6hmTv+f&#10;XUX/n11F/6hmUP+mYkv/oltF/6VeSP+mXkb/olpC/6lhSf+uZk3/qGJJ/6ReRf+iXkf/oV1G/6Je&#10;R/+kYEn/oV1G/6NcRv+iW0X/oVlB/6JaQv+iXEP/oFpB/59bRP+hX0f/omBI/6BeSP+fXUf/nlxE&#10;/59dRf+iYEj/n11D/5tZQf+ZWUD/m1tC/5dXPv+bWkT/nFtF/5VYQ/+VW0f/mmBM/6BnU/+cY0//&#10;l15K/5ZdSf+XXkv/lVxJ/5NaR/+OVUL/jlVB/5deSv+jalb/pW9X/6dxWf+kcFj/pnJa/6NvV/+k&#10;cVb/o3BV/59sUf+galL/m2VN/5ZfSv+dZFD/nmVR/5hfS/+WXUn/kltG/5FaRf+OW0b/ilpE/41d&#10;R/+SZE3/kmRN/45gSf+LXkf/jV9I/5ZoUf+Za1T/nGxW/5lpU/+ba1X/mmpU/5hoUv+ba1X/m2tV&#10;/5lrVP+XaVL/j2FK/45fS/+SY0//lGVR/41gS/+LXkn/il1I/4lcR/+IW0b/iVpG/4hZRf+KW0f/&#10;iVxH/4hbRv+CV0b/g1pI/4RbSf+EWkr/gFlI/4BWRv9/VUX/g1hI/4VaSv+DWEj/hFZG/4VYRf+D&#10;VkP/glVC/4BTQP99UD3/flNC/31SQf+AU0D/fVJB/31SQf+BVEH/hFdE/4FUQf9+UT7/gFNA/4FU&#10;Qf+DVkP/glVA/4BTPv+AUz7/fE88/35RPP9+UT7/fFFA/4FWRf+DWEf/hFtJ/4RbSf+AV0X/flVD&#10;/39WRP99UkH/fVJC/4JVQv9+UT7/gVRB/4RXQv+GWUT/i15J/4ZZQv9/Ujv/g1Y//4RaQv9/VT3/&#10;eU47/3hNOv97UD3/ek8+/3dMO/98UUD/flNC/3xRQP99UD3/gFNA/35RPv9+UT7/fVA9/3xPPP98&#10;Tzz/e047/31QPf97Tjv/ek04/3pNOP96TTj/gFM+/31QO/94Szb/eEs2/3ZLOP92TTv/eVA+/3RO&#10;O/90Tjv/dlA9/wABAP8AAQD/AAEA/wABAP8AAQD//P/q//z/6v/+/+r//v/q//7/6v/9/+f//P7m&#10;//3/5f/9/+X//f/l//z/4v/9/t//+/rc//r52//8+93//P3e//z73f/7+tz//Pvd//r62P/9+tf/&#10;/fvV//z60//698r/+fXF//nzwf/7773/+u25//Xlsv/3467/8Num/+vUoP/u16P/8Naj/+/To//y&#10;06T/8tOl//PSpf/oxpn/48GU/+K9kP/hu47/5LuP/+G4jP/bsob/3bSI/9yzh//SqX3/yqF1/8ec&#10;cf/FmG//xZhv/8iYcP/Lm3P/1KR8/9enf//Lm3P/xpZu/8GSaP/Gl23/3KuC/92sgf/Xpnv/06B1&#10;/8qXav/Klmf/y5do/8mVZv/Klmf/yZZp/8qXav/Kl2r/ypdq/8iUZf/FkWL/xpBh/8qUZf/KlGX/&#10;yJJk/8qUZv/LlWf/x5Fl/8SOYv/GkWX/yJNn/8qVaf/GkGT/x5Fj/8qRZP/JkGP/yo9j/8uQZP/O&#10;kWX/zpFl/8yNZP/Mi2P/zItj/82MZP/OjWX/zYxk/8yNZP/LjGP/zI1i/86PZP/Sk2j/255y/9WY&#10;bP/KjWH/yo1h/82QY//Mj2D/yItc/8+SY//OkWL/zI5f/8yOX//QkGD/0JJf/9GTYP/SlGH/0pRh&#10;/8yQXv/Lj13/zZBh/82QY//NkGP/zI9j/8qPY//LkGT/y5Bk/8qQYv/NkGP/0JNm/8+SZf/NkGP/&#10;ypBi/8eNX//Ahlj/xIpc/8uRYf/KkF7/z5Nh/9CUYv/RkWH/y41a/8+PX//OkmD/0JRi/8yQXv/M&#10;kF7/0JRi/9GVY//Vl2T/05dj/8+TX//Okl7/1Zll/9SYZP/Lj1v/z5Nf/9KWYv/UlmP/1ZZj/9SV&#10;Yv/WlGL/1pJh/9aQXf/Vj1z/2JBe/9aOXv/Wjl7/1o5e/9aNYP/QiFj/z4dX/9OLW//Uil3/0IZZ&#10;/9OGWv/Xil7/14hd/9aHXP/Yilz/241f/9mLXf/YiV7/14hd/9WDW//SgFj/0HxX/9J+Wf/ahmH/&#10;2Ydi/899WP/MelX/04Ne/9KCXf/Pf1z/0oRg/82BXf/Lf1v/zYFd/86CXv/Mflr/ynxY/81/W//N&#10;fVr/y3tY/8t7WP/MeVf/yndV/8h4Vf/Hd1T/yHhV/8NzUP/GdlP/x3dU/8NzUP/GdlP/xnZT/8d0&#10;VP/Kd1f/yXRV/8ZxVP/DcFL/wm9R/8BsUP/Gclb/x3ZZ/8FwVf+9bFH/wXBV/8RzWP/Dclf/xnVa&#10;/8d2W//BcFP/v25R/8JxVP/FcVX/x3NX/8dzV//Hc1f/xXFX/8BuVv++bFT/wW9X/8JxVv/Ab1T/&#10;wnFW/8BvVP+/bVX/wW9X/8JwWP/Bb1f/wnBY/8JwWP/Eclr/xnRc/8R0W//Dc1r/w3Na/8BwV/++&#10;blX/vW1U/8BwV//BcVj/vm5V/8JwWP/Fc1v/wW9X/79tVf+/bVX/xHJa/8FvV//DcVn/xnJY/8Zy&#10;WP/Db1X/wWtS/8JsU//CblT/v2tR/71pT/+8a1D/t2ZL/7poUP+8alL/v21V/7dnTv+4aFH/u2tU&#10;/7xsVf+6alP/tmZP/7NlTv+1aVL/sGVO/7FmT/+uZk7/rWVP/6xkTv+nX0n/pVxJ/6hdSv+jWEX/&#10;oldC/7VqVf/Kf2j/wHhg/7FpUP+waE//tW1U/7txWP+6cFf/smhP/7FnTv+xZ07/tWtS/7BlTv+u&#10;Y0z/sGVO/7JnUP+2a1T/t2xV/7VqU/+xaVH/r2dP/61lTf+yalL/tGxT/7JqUf+vZUz/r2VM/7Fp&#10;UP+waE//sGhQ/65mTv+tZU//r2dR/69nUf+uZlD/rGRM/65jTP+tYkv/smZP/7BkTf+vY0z/rmNM&#10;/6lhSf+sZEz/q2NL/6ZeRv+lXUT/pV1E/6ZeRv+gWED/nVc+/51XPv+hW0L/olxD/6NcRv+iW0X/&#10;oFlD/6BZQ/+fWEL/n1hC/51ZQv+bV0D/m1dA/5tXQP+ZVz//mVc//5lXP/+iYEb/wH5k/9eVe//c&#10;nIH/yYlu/6NjSP+jYUf/qWhM/65rUP+xblH/t3JV/7ZxUv+2cVL/tXBR/7NuT/+zbk//sGtM/7Br&#10;TP+uZ0v/q2RI/6thSP+oXkX/qF5F/6dcRf+oYEj/rGRM/61lTf+qZEr/pGFG/6dkSf+sa0//rm1R&#10;/65sUv+mZkv/o2NI/6hmTv+kYkr/oV1G/6ZfSf+mXkb/olpC/6hgR/+rY0r/pmBG/6VfRf+jYEb/&#10;ol9F/6NfSP+jX0j/ol5H/6NfSP+jXEb/oVtC/6FbQv+jXUT/oV1G/6BcRf+eXEb/oV9J/6FfSf+g&#10;Xkj/n11F/59dRf+jYUn/pmRK/6BeRP+cXEP/nFxD/5lZQP+dXUT/nl1H/5dbQ/+VW0f/llxI/5lg&#10;Tf+WX0v/ll9L/5JbR/+SWUb/kllG/5JZRv+NVEH/i1I+/5BXQ/+cY0//nmVR/59pUf+aZk7/n2tT&#10;/6BsVP+ib1T/oW5T/5pnTP+aZEr/mWNJ/5lhSv+XXkr/l15K/5VeSf+WX0r/lF1I/49bRf+OW0b/&#10;ilpE/4xeR/+SZE3/k2RQ/41gS/+LXkn/i15J/5JlUP+WaFH/mmxV/5dpUv+ZaVP/mmpU/5lpU/+a&#10;bFX/mmxV/5dpUv+TZU7/jV5K/5FhTf+SY0//kWJO/4teSf+KXUj/iFtG/4daRf+GWUT/h1pF/4hZ&#10;Rf+HWkX/h1pF/4NYRf+CV0b/hVpJ/4VcSv+FXEr/g1lJ/4JYSP+DWEj/hFlJ/4NYSP+DVUX/g1VF&#10;/4NVRf+BVEH/fFFA/3pPPv96Tz7/f1RD/35TQv99UkH/fVJB/3xRQP98UUD/f1RD/31SQf9+U0L/&#10;fVJB/31SQf+CVUL/flE8/35RPP9/Uj3/flE8/4JVQP+CVUL/flNC/4NYR/+DWEf/g1hH/39WRP+A&#10;V0X/f1ZE/35VQ/99UkL/fVJC/4JVQv99UD3/gVRB/4VYQ/+GWUT/iFtG/4ZZQv+AUzz/f1I7/39S&#10;O/99UDv/d0w5/3lOO/99UkH/ek8+/3dMO/99UkH/flNC/35RPv99UD3/fVA9/31QPf99UD3/e1A/&#10;/3tQQP94TT3/eE09/3tQQP98Tzz/ek06/3pNOP95TDf/flE8/3pNOP92STT/dUgz/3RJNv91TDj/&#10;elE9/3dRPP90Tjn/d1E8/wABAP8AAQD/AAEA/wABAP8AAQD//P/q//7/6v/+/+r//v/q//3/5//8&#10;/ub//P/k//z/5P/8/+T/+/7h//v+4f/9/t//+/rc//v63P/8+93//Pvd//z73f/8+93/+/rc//r6&#10;2P/7+9f//vvY//z60//698r/+fXF//nzwf/567r/9+e0//Lhq//x3aj/69ah/+nSnv/t06D/79Wi&#10;//DUov/z1KX/8dKj//PSpf/kwpX/372Q/9y3iv/btYj/47qO/+G4jP/dtIj/3rWJ/92yh//Sp3z/&#10;y6B1/8WYbv+/kmj/xJdt/8iZb//JmXH/0KB4/9SkfP/NnnT/yZpw/8WWbP/Km3H/26p//9yrgP/W&#10;pnj/0Z5x/8qWZ//Klmf/yZVm/8eTZP/MmGn/y5do/8uYa//MmWz/y5hr/8eUZ//Hk2T/yJJk/8uV&#10;Z//Jk2X/xpBi/8eRZf/KlGj/yZNn/8eRZf/FkGT/xpFl/8aRZf/EjmD/yZBj/82UZ//Ok2f/yI5g&#10;/8uOYv/NkGT/zI1i/8uMYf/Mi2H/zItj/82MZP/Mi2P/zItj/8yNZP/Ki2L/zI1i/86PZP/VmGz/&#10;3aB0/9KVaf/Hil7/yYxg/86RZP/Mj2D/yoxd/9GUZf/Rk2T/zY1d/8qKWv/MkF7/z5Nh/8ySYP/N&#10;k2H/zZNh/8mPXf/KjV7/zI9g/8uOYf/Mj2P/y45i/8iNYf/Kj2P/yo9j/8ySZP/Mj2L/zpFi/8+S&#10;Y//KjV7/ypBi/8iOYP/CiFr/xIpc/8iOXv/HjV3/zZNj/8+TYf/MkF7/x4tZ/86OXv/Mj2D/y49d&#10;/8qNXv/MkF7/0ZVj/9GVY//TlWL/0pRh/9OVYv/TlWL/1JZj/9WXZP/OkF3/0ZNg/9OVYv/Vl2T/&#10;15lm/9aXZP/XlWP/1ZFg/9SOW//Ujlv/1o5c/9ePX//Wjl7/1Ixc/9SMXP/RiVn/0IhY/9SMXP/V&#10;i17/0IZZ/9OGWv/WiV3/1YZb/9WGW//aiV7/3Itg/9eIXf/XiF3/2Ypf/9aEXP/SgFj/zn9Y/8+A&#10;Wf/Wgl3/1YFc/815VP/Le1b/04Ne/9CAW//OgFz/0IJe/8yAXv/Iflv/zIJf/82DYP/Lf13/xnpY&#10;/8p7Wv/NfVz/zX1c/819Wv/Le1j/yHhV/8p6V//Kelf/yHhV/8V3U//Ielb/x3hX/8JzUv/CclH/&#10;xXVU/8Z2Vf/HdFb/x3RW/8RxU//DcFL/xXFV/8VxVf/Id1r/yHda/8BvVP+8a1D/vm1S/8FwVf/E&#10;c1j/xXRZ/8Z1Wv/BcFX/v25R/8NyVf/Ec1b/xHNW/8NyVf/Ec1b/w3JX/8JxVv/CcVb/xHNY/8Ny&#10;V//Dclf/xHNY/8JwWP++bFT/wW9X/8JwWP/Bb1f/wW9X/8JwWP/Bb1f/wnJZ/8JyWf/Ccln/w3Na&#10;/8FxWP/AcFf/vm5V/8BwV/+9bVT/uWdP/7xqUv/DcVn/vGpS/7tpUf++bFT/wW9X/79tVf/DcVn/&#10;xHBY/79rU/++alL/v2lS/79pUv+/a1P/vmpS/7dlTf+4Zk7/t2ZL/7dlTf+5aVD/vm5V/7pqUf+7&#10;a1L/vW1U/71tVv+5aVL/tWdQ/7dpUv+3a1T/smdQ/7NrVf+waFD/rmZQ/69nUf+uZlD/r2RP/7No&#10;U/+yZ1L/ql9K/6ZbRv+pXkf/qmJK/6lhSf+waFD/tGxT/7dvVv+3b1b/smpR/7BoT/+1a1L/tmxT&#10;/7FnTv+xZ07/smdQ/7RpUv+yaE//tWpT/7ZsU/+1bVX/sGhQ/6tjS/+yalH/tW1U/7NpUP+tY0r/&#10;rWNK/7JoT/+xZ07/rmZN/61lTf+vZ0//sWlT/7BoUv+tZU3/rGRM/69kTf+tYkv/rmNM/6leR/+m&#10;W0T/ql9I/6dfR/+rY0v/qmJK/6ZeRv+oYEj/qmJJ/6lhSf+jW0P/n1lA/6BaQf+jXUT/pF5F/6hi&#10;Sf+lX0b/o1xG/6BZQ/+eV0H/nldB/6BcRf+gXEX/oFxF/59bRP+cWEH/nFpC/5tZP/+nZUv/xIJo&#10;/9GPdf/MinD/uHZc/6VjSf+salD/tXJX/7JvVP+zblH/tnFU/7RvUv+2cVT/tXBT/7JtUP+xbE//&#10;rWhL/69qTf+vaEz/qmJJ/6piSf+nX0f/ql9I/6hgSv+oYEr/rGRM/61nTv+qZ0z/qGVK/6xpTv+w&#10;b1P/r25S/69uUv+ra0//p2dM/6VjS/+kYkr/pGBJ/6ZfSf+kXkX/oVlB/6NbQv+nX0b/pF5E/6Vf&#10;Rf+jYEX/oV5E/6JfRf+fXUP/ol5H/6djTP+mYkv/o19I/6FdRv+jX0j/o2FJ/6FfR/+gXkj/omBK&#10;/6NhS/+gXkb/oV9H/6FfR/+kYkj/rWtR/6hoTf+iYkn/oWFI/51dRP+gYEf/oF9J/5xgSP+WXEj/&#10;lFtI/5JZRv+TXEj/ll9L/5JbR/+PWET/kVhF/5FYRf+OVUH/j1ZC/5BXQ/+SWUX/kFlE/5JbRv+P&#10;W0X/kmBH/5ZkS/+ZZU3/lmNI/5FeQ/+PXEH/lF5E/5ZgSP+UXkb/k1xH/5VeSf+WX0r/kV1I/4xZ&#10;RP+KWkT/ilpG/41eSv+TZFD/lGVR/41gS/+KXUj/iVxJ/4xfSv+SZVD/mWpW/5lrVP+WZlD/mWlT&#10;/5trVf+Za1T/mWtU/5dpUv+RY0z/j19J/5NjT/+SYk7/jl9L/4lcR/+JXEf/hltI/4dcSf+EWUb/&#10;hltI/4lcR/+GWUT/g1hF/4FWQ/+DWEX/hltK/4hdTP+GXUv/hVpJ/4VaSv+FWkr/hlhI/4RWRv+B&#10;U0P/g1VF/4FWRv9/VEP/e1A//3hNPP96Tz7/flNC/35TQv9+U0L/fVJB/3tQP/98UUD/fVJC/31S&#10;Qv9+U0L/fFFA/3xRQP9/VEP/fFFA/3tQPf98UT7/fVJB/4FUQf+CVUD/gVRB/4NYR/+BVkX/gVZF&#10;/3tSQP9/VkT/g1lJ/39VRf+AVUX/gFVF/4BVRf9+UT7/gVRB/4RXRP+EV0L/glVA/4RXQv+AUz7/&#10;flE8/3pNOP97Tjn/fE86/39SPf+CVUL/fE88/3lOPf99UkH/fVJB/3xRQP97UD//eU49/3tQP/98&#10;UUD/fFFA/3xRQf91Szv/d0w8/3tQQP9+UT7/fE88/3pNOP95TDf/ek04/3hLNv91SDP/c0g1/3RJ&#10;Nv91TDj/dlA7/3ZQO/92UDv/ck44/wABAP8AAQD/AAEA/wABAP8AAQD//P/q//7/6v/+/+r//f/n&#10;//3/5//8/+T//P/k//z/5P/8/+T/+/7h//v+4f/8/d7/+/rc//r52v/7+tv/+vnb//z73P/9/N7/&#10;/Pvd//z82v/7+9f//fvV//z5zv/8+cz/+/fH//v1w//46rn/9uWx//Tgq//x3Kf/6tOf/+nSnv/r&#10;0Z7/7tSh//TYpv/116X/8dKj/+7On//cuo3/3LqN/965jP/euIv/4rmN/+O6jv/juo7/3rOI/9es&#10;gf/Oo3j/yJ1y/8SXbf+/kmj/w5Zs/8ibcf/ImW//yptx/86fdf/UpXv/0aJ4/86fc//TpHj/3K1/&#10;/9urff/Wpnj/z59x/8yZbP/Ll2j/xJBh/8SQYf/JlWb/yJRl/8qWZ//Nmm3/zJhp/8mVZv/MmGn/&#10;ypZn/8qUaP/Jk2f/yJJm/8mTZ//Nl2v/zJZq/8qUaP/HkWX/xI5i/8ONYf/HjmH/zJNm/86UZv/P&#10;lWf/zZBj/82QY//QkWX/zo9j/8+OZP/Mi2H/y4pg/86NY//Mi2H/zo1j/86NY//MjWL/zY5j/8+Q&#10;Zf/YmW7/3J9z/9GUaP/Ii17/y45h/86RZP/Mj2D/y41e/9CSY//Rk2T/zI5f/8iKW//JjF3/yo1e&#10;/8mPX//LkWH/yY9f/8iOYP/KkGL/zpFk/82QZP/NkGT/zI9j/82QZP/MkWX/zJJk/8+VZ//Jj1//&#10;yY9f/8qQYP/HjV3/y5Fh/82TZf/HjV//xY1e/8ePXv/IkF//zZNj/8qQYP/KkGD/zZBh/86RYv/O&#10;kWL/zpFi/8yPYP/OkmD/0JRi/9GTYP/SlGH/0pNg/9OUX//VlmH/1pdk/9eYZf/VlmP/1JZj/9eZ&#10;Zv/WmGX/1Zdk/9aXZP/XmGX/1ZFg/9SOW//Vj1z/2ZFf/9qSYP/Wjlz/1Ixa/9SMXP/UjFr/0ohZ&#10;/9SKW//Uilv/1Idb/9aJXf/ai2D/2Ilg/9aFWv/Tglf/1oVa/9iHXP/ZiF3/2ole/9aEXP/SgFj/&#10;z4BZ/9CBWv/MfVb/y3xV/8x9Vv/MfVb/0oJd/9CAW//PgV3/0IJe/8uBXv/Ng2D/0IZj/86EYf/L&#10;f13/yHxa/8h8Wv/LfFv/zHxb/8p6Wf/MfFv/y3ta/8p7Wv/KfFj/x3hX/8l6Wf/Ke1r/ynta/8V2&#10;V//BclP/wXJT/8RzVf/DclT/xnNV/8ZzVf/Hc1f/zXld/8l4W//Id1r/xnVY/8BvVP+8a1D/vWxR&#10;/8FwVf/Hdlv/xnVa/8NyV//Ab1T/wG9U/8NyV//Ec1b/wXBT/75tUP+/blH/w3JV/8RzWP/Ec1j/&#10;xnVa/8Z1Wv/Hdlv/xnVa/8RyWv/Eclr/xHJa/8FxWP/Ablb/wW9X/8JwWP/AcFf/wnJZ/8JyWf/D&#10;c1r/xHRb/8NzWv/Dc1r/wnJZ/8FxWP+7a1L/t2dO/7xqUv/CcFj/uWdP/7hmTv+6aFD/vGxT/8Ry&#10;Wv/Idl7/w3JX/7pmTv+9aVH/vmpS/75qUv+9aVH/v2tT/7tpUf+6aFD/uWdP/7lpUP+6alH/umpR&#10;/7trUv+9bVT/wHBX/7tuVP+2aU//tmhR/7drVP+3bFX/sWlR/7JqUv+za1P/tm5W/7dsVf+0aVL/&#10;r2RN/7RoUf+1aVL/smZP/61iS/+uY0z/rGRM/6tjS/+waFD/smpS/69nT/+vZ0//sGhP/7BoT/+0&#10;bFP/tmxT/7ZsU/+3bVT/uGxU/7drU/+0aFD/sWdO/7VrUv+4cFf/tGxT/69nTv+yalH/unBX/7dt&#10;VP+1a1L/smdK/7ZrTv+xZ0z/rmRL/61lTP+xaVH/sGhQ/6xkTP+sZEz/rGRM/6tjS/+rY0v/q2NL&#10;/6hdRv+lXUX/p19H/6ZeRv+oYEj/p19H/6VdRf+nX0f/rGRL/6xkS/+mXkb/o11E/6ReRf+kXkX/&#10;pV9G/6hgSP+nX0f/pl5G/6FaRP+eV0H/n1hE/6JeSf+mYkv/p2NM/6RgSf+dWUL/nVlC/6BdQ/+v&#10;bFL/yohu/82Lcf/AfmT/qmhO/6BeRP+saU7/tHFW/61qT/+vbE//s25R/7FsT/+1b1X/tW9V/7Bq&#10;UP+sZkz/pmBG/6tlS/+vaU//sWlQ/69nT/+rY0v/qWFL/6tjTf+oYEr/qmJM/6tkTv+qZ03/qmdM&#10;/6toTf+ubVH/rm1P/61sUP+paU3/qGhM/6ZkSv+mZEr/qGVL/6VfRv+lXUX/olpC/6FZQP+lX0X/&#10;pmBG/6ZgRv+kYUb/ol9F/6JfRf+hXkT/o19I/6hkTf+pZU7/qGRN/6RgSf+jX0j/oV9H/6JgSP+i&#10;YEr/omBK/6NhSf+hXUb/oV9H/6VjSf+qaE7/rmxS/61tUv+nZ07/pmZN/59hSP+hYEr/nWFJ/5tf&#10;R/+YXkr/lFtI/5NcSP+VXkr/mGFN/5RdSf+RWkb/kllG/5JZRf+RWET/kVhE/5FZQv+QWEH/i1U9&#10;/4pUPP+LV0H/jVtE/45cRf+NW0L/i1c//4pXPP+MWT7/jlg+/5FbQ/+WYEj/ll9K/5ZfSv+VYUz/&#10;jFlE/4pXQv+JWUX/iltH/5BhTf+UZVH/kWJO/4teS/+LXkv/il1K/4xfSv+UZVH/m2xY/51vWP+Z&#10;aVP/mmpU/5xsVv+VZ1D/l2lS/5dpUv+TZU7/kmJM/5RkTv+TY0//j2FK/4pdSP+LXkn/i2BN/4tg&#10;Tf+IXUr/h1xJ/4dcSf+DWEX/gVZD/4NYRf+DWEX/hFlG/4ZbSP+IXUz/iF1M/4VaSv+HWUn/hlhI&#10;/4NVRf9/UUH/f1RE/4FWRv+DWEj/fFFA/3pPPv97UD//fVJB/3xRQP99UkH/flNC/3tQQP97UED/&#10;fFFB/3tQQP96Tz//eU8//3pRP/9+VUP/flVD/3xRQP97UD//e1A//3tQP/99UkH/fFFA/31SQf99&#10;UkH/f1RD/3xRQP9/VEP/g1lJ/4NYSP+DWEj/g1hI/4VYRf+DVkP/gVRB/4NWQ/+AUz7/fVA7/39S&#10;Pf9/Uj3/flE8/3tOOf98Tzr/flE+/4JVQv+CVUL/gFNA/3xRQP99UkH/flNC/31SQf98UT7/fFE+&#10;/3tSQP9/VEP/fFNB/3pQQP93TT3/eE4+/3hOPv96Tz7/ek8+/3lOO/94TTr/d0w5/3hNOv94TTr/&#10;eE06/3ZNO/93Tjz/dU88/3JMOf9zTjv/b0o3/wABAP8AAQD/AAEA/wABAP8AAQD//v/q//7/6v/8&#10;/ub//f/n//3/5//8/+T//P/k//z/5P/8/+T/+/7j//v+4f/8+93/+/rb//n42f/5+Nn/+vna//v6&#10;2//8+9z//Pvc//z82v/++9j//PrT//z5zP/798f/+/XD//ruvP/25bH/8d2o/+zXov/w2aX/69Ge&#10;/+jOm//ozpv/7dGf/+7SoP/y06T/8NGi/+rKm//cuo3/2LaJ/9i2if/ct4r/37mM/+C6jf/ftor/&#10;06p+/9GofP/Lonb/wplt/8SZbv/Cl2z/xplv/8ibcf/FmG7/xplw/8mcc//UpXv/06R6/9Chdf/W&#10;p3v/16h6/82ecP/Km23/yZlr/8iVav/IlWr/yJVq/8eUaf/JlGj/yJNn/8iTZ//KlWn/xpFl/8WQ&#10;ZP/Jk2f/ypRo/8eRZf/Ij2T/ypFm/8iPZP/Ij2T/yI9k/8iPZP/Ij2T/x45j/8WMX//Ij2L/yZBj&#10;/8uQZP/MkWX/zJFl/86RZf/Mj2P/zI9j/9KTaP/XmG3/05Jo/9CPZf/NjGL/zYxi/82MYv/NjGL/&#10;y4xh/8yNYv/NjmP/zY5j/8uOYv/MjWL/zo9j/82OY//MjWH/zI1h/82OYv/NjmL/y4xg/8uMYf/K&#10;jWH/yI1h/8iNYf/Kj2P/xotf/8aLX//Gi1//yo9j/8yRZf/LkGT/yo9j/8uQZP/MkWX/zJFl/8yS&#10;ZP/Jj2H/ypBg/8mPX//Jj1//z5Vl/82TY//IkGH/yJBf/8uTYv/KkmH/yZFg/8mRYP/LkWH/zZNj&#10;/82TY//OlGT/zZNj/8uRYf/Nk2P/z5Vj/8ySYP/Okl7/0ZNg/9OVYv/TlWL/05Vi/9OTY//VlWX/&#10;1ZVl/9KSYv/VlWX/1JVi/9aUYv/Vk2H/0o5d/9SOW//Ujlv/1Y9c/9ePX//Xj1//1o5e/9OLW//T&#10;i1v/0IhY/8+HV//TiVz/04lc/8+FWP/ShVn/1olf/9SFXP/QgVj/0oBY/9SCWv/WhFz/1YNb/9GC&#10;Wf/Nf1j/zX9Y/8+AWf/Nflf/z4BZ/9OEXf/ThF3/0YFc/89/Wv/LfVn/y31Z/81/W//PgV3/0IJe&#10;/8+BXf/KfFj/xnhU/8l7V//Ielb/yXlY/8l5Vv/Keln/zHxb/8l5WP/GdlX/xHVU/8Z3WP/HeFn/&#10;yHla/8d4Wv/Fdlj/wnNV/8JzVf/CcVT/xXRX/8V0V//FdFf/ynlc/8l4W//Hdln/x3ZZ/8V0Wf++&#10;bVL/vWxR/8FwVf/GdVr/xnVa/8JxVv++bVL/vm1S/8FwVf/CcVb/vm1Q/79uUf+/blH/wnFU/8Ny&#10;Vf/DclX/xXRZ/8V0Wf/BcFX/wnFW/8R0Wf/Hd17/xnZd/8NzWv/AcFf/wnBY/8NxWf/Bb1f/wnBY&#10;/8JyWf/BcVj/vm5V/8JyWf/Gdl3/xnZd/8V1XP++blX/v29Y/8NzXP/EdFv/wHBX/71tVP+8b1X/&#10;v3JY/8d6Xv/Kel//xnZb/75uU/+8bFH/vm1S/71sUf+7aVH/vGpS/7xqUv+6alH/vGxT/7xsU/+6&#10;alH/t2dO/7pqUf+7a1L/u2tS/7trUv+7blT/um1T/7ZqUv+xZ07/sGZN/7NpUP+4blX/uW5X/7pv&#10;WP+3bFX/tGlS/7drU/+1aVH/sWVN/7JoT/+2bFP/r2dO/61lTP+yalH/s2tS/7JqUf+xaVD/smpR&#10;/7NpUP+xaVD/smpR/7NpUP+1a1L/s2lQ/7VpUf+0aFD/s2dP/7JoT/+6cFf/tW1U/7BoT/+zaVD/&#10;tmxT/7ZsU/+1a1L/smhP/7JoTf+vZUz/rWNK/6xkS/+sZEv/qWFI/6dfRv+mXkb/qWFJ/6hgSP+o&#10;YEj/qWFL/6ZeSP+lXUf/pl5I/6VdR/+nX0f/pl5G/6dfR/+nX0f/qmJK/6lhSf+mXkb/p2FI/6dh&#10;SP+mXkb/pl5G/6ZeRv+mXkb/pl5G/6VdRf+mXkj/p2BK/6dgSv+oYUv/p2BK/6VeSP+mXkj/o1tF&#10;/6piSv/AeGD/zYdu/8iCaf+zbVT/p2FI/6dhSP+pY0r/qmRK/6xmTP+walD/sGpQ/6xmTP+rZUv/&#10;rWdO/61nTv+rZUz/qGJJ/6ljSv+rZUz/rWVN/65mUP+rY03/qGBK/6piTP+lXkj/oFlD/6FaRP+s&#10;Zk3/rmhO/61nTf+uaE7/r2xR/65rUP+vbFH/r2xR/6pnTP+mY0j/qmRL/6VfRf+qYkn/qmJK/6hg&#10;SP+qYkr/qGJJ/6dhSP+nYUj/ol9F/6ViSP+kYUf/pGFH/6RgSf+jXEb/pV5I/6RgSf+iXkf/ol5J&#10;/6NhS/+jYUn/omBI/6FfR/+hXUb/oV1G/6NhSf+mZEz/pWNL/6JiSf+kZEv/o2NK/59hSP+eYkr/&#10;n2NL/5tfR/+WXEj/ll1J/5VcSP+UXUn/kltH/5NcSP+RWkb/kllF/5JZRf+SWUX/kVlC/5FZQv+T&#10;W0T/k1tE/5NdRf+OWkT/jFhC/41bRP+NW0T/ilZA/45aRP+QXET/jFhA/49bRf+TX0n/k19J/5Bd&#10;SP+PXEf/iVlD/4lZRf+HWET/iltH/45fS/+SY0//jWBN/4teSf+LXkv/il1I/45hTP+TZlH/mWtU&#10;/5psVf+Za1T/lWdQ/5JkTf+WaFH/lWdQ/5JkTf+RY0z/kmRN/41eSv+NXkr/jF1J/4VYQ/+GWUT/&#10;hltI/4VaR/+FWkf/hltI/4VaSf+EWUj/gldG/4NYRf+EWUb/hFlG/4RZSP+DWEf/g1hH/4daR/+G&#10;WEj/g1VF/4JURP+AVUX/f1RE/3xRQf97UED/fFFA/3xRQP97UD//fFFA/3tQP/98UUD/e1BA/3pP&#10;P/98UUH/fFFB/3xRQf98UUH/e1BA/3xRQf99UkH/elE//3pRP/96UT//elE//3tSQP9+U0L/fFFA&#10;/3tQP/97UD//fVJB/31SQf9/VEP/hFlI/4JXRv+DVkP/g1ZD/4JVQv+BVEH/gFNA/4FUQf9/Uj3/&#10;flE+/31SQf98UUD/e1A//3pPPv+AU0D/flNC/35TQv98UUD/fVJB/3tSQP98U0H/fVRA/3tSPv94&#10;Tzv/eE87/3xTQf96UT//eVA+/3hPPf93Tjz/eVA+/3hPPf94Tz3/d048/3hPO/95Tjv/d0w5/3hN&#10;Ov95Tjv/d048/3ZNO/91Tzz/dlA9/3NOO/94U0D/c047/wABAP8AAQD/AAEA/wABAP8AAQD//v/q&#10;//7/6v/9/+f//f/n//3/5//9/+X//P/k//v+4//6/eL/+v3g//z/4v/8+93/+fjZ//n51//6+dr/&#10;+vna//r62P/8/Nr//Pza//392////Nn//fvS//r4yP/798f/+/XD//ruvP/z4q7/7tql/+nUn//v&#10;2KT/69Ge/+rQnf/qzpz/6s6c/+/Rn//tzp//6sqb/+bElP/cuo3/2LaJ/9i2if/euYz/37mM/9+5&#10;jP/euIv/0ql9/82keP/InnT/xZtx/8abcP/EmW7/xZpv/8eccf/GmW//yJty/8uedf/TpHr/0qN5&#10;/9Gidv/Vpnr/0aJ0/8qbbf/Jmmz/xpdp/8STaP/FlGn/yJVq/8eUaf/JlW3/yZRq/8mUav/OmGz/&#10;ypRo/8iSZv/KlGj/zpVq/8iPZP/GjWL/yI9k/8iPZP/Ij2T/yI9k/8iPZP/Ij2T/yI9k/8iPZP/L&#10;kGT/zJFl/8qPY//IjWH/zZBk/82QZP/Mj2P/zI9j/9eYbf/foHX/05Rp/9GQZv/OjWP/zo1j/8+O&#10;ZP/NjGL/y4pg/8qLYP/Oj2T/zY5j/8uMYf/LjGH/zI1i/8yNYv/MjWL/zI1i/82OY//MjWL/zI1i&#10;/8yNYv/LjWT/yoxj/8mMYP/Kj2P/x4xg/8aLX//Gi1//yo9j/8yRZf/MkWX/yo9j/8iNYf/MkWX/&#10;zJFl/8qQYv/IjmD/yY9f/8mPX//Jj1//zpRk/8uRYf/Hj17/yJBf/8uTYv/KkmH/yZFg/8iQX//L&#10;k2L/zZNj/8uRYf/OlGb/zZNj/82TY//PlWX/0pho/9CWZP/MkmD/zZNh/9SWY//TlWL/0pZk/9GV&#10;Y//Wlmb/05Nj/82NXf/RkWH/1ZNj/9WTY//WlGL/1JBf/9SOW//Ujlv/1I5d/9SOXf/Vj17/1I5d&#10;/9KMW//Ti1v/0YlZ/9CIWP/SiVz/04lc/8yCVf/Jf1L/0YRa/9OEW//Sg1r/04FZ/9SCWv/WhFz/&#10;1oRc/9KDXP/Of1j/zn9Y/8+AWf/Sg1z/0oNc/9CBWv/Rglv/z39a/8x8V//MfFn/y31Z/8t9Wf/N&#10;f1v/zoBc/86AXP/KfFj/yHpW/8h6Vv/IeVj/yXlY/8h4V//IeFf/yXlY/8NzUv/Dc1L/w3RT/8N0&#10;Vf/Gd1j/x3ha/8Z3Wf/Gd1n/xXVa/8V0Wf/Dclf/xXRZ/8RzWP/Ec1b/yHda/8p5XP/Hd1z/y3pf&#10;/8Z1Wv/CcVb/wm5U/8NvVf/JdVv/yXVb/8RzWP/Ab1T/wG9U/8BvVP/Ab1T/vm1S/8FwVf/Ec1j/&#10;w3JX/8FwVf/CcVb/xXRZ/8V0Wf/CcVb/xHRZ/8Z2W//Hd1z/yHhd/8V1XP/Dc1r/w3Na/8JwWP/B&#10;b1f/w3FZ/8JyWf++blX/vW1U/8JyWf/Dc1r/w3Na/8V1XP/FdVz/xnlf/8R3Xf/BdFr/vXBW/71w&#10;Vv/Ddlz/xHdd/8d6Xv/Hel7/xXhc/8F0Vv/Dc1j/w3NY/75uU/+7aVH/uWdP/7hmTv+5aVD/vm5V&#10;/71tVP+6alH/t2dO/7lpUP+5aVD/t2dO/7dnTv+8bFP/um1T/7VoTv+zZ0//s2dP/7JnUP+2a1T/&#10;uG1W/7luV/+4bVb/tmtU/7dtVP+zaVD/r2VM/7NpUP+3bVT/sGhP/65mTf+yalH/smpR/7ZsU/+z&#10;a1L/tGxT/7NrUv+yalH/smpR/61lTP+uZEv/sGZN/7FnTv+xZ07/sWdO/7JoT/+3bVT/s2tS/7Bo&#10;T/+vZ07/rmZN/65mTf+vZUz/r2VM/69nTv+uZk3/rGRL/6lhSP+pYUj/qWFI/6dfRv+lXUT/qWFJ&#10;/6hgSP+mXkb/p19J/6VdR/+lXUf/pl5I/6ZeSP+mXkj/pV9G/6dfR/+oYEj/q2NL/6hgSP+lXUX/&#10;p19H/6hgSP+oYEf/qGBH/6piSf+rY0r/qGBI/6lhSf+qYkr/q2NN/6lhS/+nYEr/p2BK/6VeSP+n&#10;X0n/qWFJ/7VtVf/Gfmb/zIRs/752Xv+sZEz/o1tD/6VfRf+qZEr/rGZM/65oTv+vaU//rGZM/6dh&#10;R/+rZUz/rGZN/6xmTf+sZk3/q2VM/61nTv+vZ1H/r2dR/65mUP+qYkz/qWFL/6lhS/+mXkj/o1tF&#10;/6FZQf+oYEj/q2NK/6piSf+tZUz/sGhP/7BqUP+xa1H/sWtR/6pnTP+lYkf/qGJJ/6ReRf+pYUn/&#10;qmJK/6hgSP+qYkr/qWFJ/6hiSf+qZEv/pV9G/6dhSP+nYUj/qGJJ/6VeSP+hWkT/oVpE/6VeSv+i&#10;Xkn/ol5J/6VhTP+iYEr/oV9J/6JeSf+hXUb/ol5H/6FfR/+iYEj/omBI/6BgR/+gYEf/oWFI/55i&#10;Sv+eYkr/n2NL/51hSf+YXkj/mF9L/5ZdSf+UW0f/lVxI/5RbR/+RWET/kVhE/5JZRf+TWkb/klhC&#10;/5FXQf+TW0T/lV1G/5hgSf+OWkT/i1lC/4tZQv+MWkP/i1dB/4xYQv+PW0X/jlpE/41ZRP+PXEf/&#10;kF1I/45bRv+LWEP/h1dB/4paRv+GV0P/iFlF/4tcSv+NYE3/jWBN/4xfSv+MX0r/i15J/45hTP+S&#10;ZVD/l2lS/5lrVP+Za1T/lmhR/5RmT/+VZ1D/lGZP/49hSv+NXUf/j2FK/45fS/+NXkr/jF1J/4VY&#10;Q/+GW0j/hltI/4RZRv+FWkn/hFlI/4NYR/+EWUj/gldG/4NYR/+BWEb/hFtJ/4RZSP+EWUj/hFlI&#10;/4VaSf+EV0T/g1ZD/4BVRf9/VEP/f1RE/31SQv97UD//fFFA/3xRQP96Tz7/fFFA/3tQP/97UED/&#10;e1BA/3tQQP97UED/fFFB/3xRQf99UkL/fFFB/3xRQP99UkH/elE//3lQPv95UD7/elE//3lQPv98&#10;UUD/fFFA/3xRQP98UUD/flNC/39UQ/9/VEP/gldG/4FWRf+DVkP/gVZF/4JVQv+CVUL/fVJB/4FU&#10;Qf9+U0L/fVJB/35TQv98UUD/ek8+/3tQP/98UUD/fFFA/31SQf97UkD/elE//3tSQP98U0H/e1VC&#10;/3lQPv94Tz3/eE89/3tSQP95UD7/eVA+/3hPPf93Tjz/elE//3pRP/94Tz3/d046/3dOOv94Tzv/&#10;dks4/3hNOv94Tzv/dk07/3FLOP90Tjv/d1E+/3RPPP95VEH/ck06/wABAP8AAQD/AAEA/wABAP8A&#10;AQD//v/q//7/6v/9/+f//f/n//3/5//8/+T//P/k//z/5P/7/uP/+v3g//v+4f/6+dr/+PjW//f3&#10;1f/5+df/+vfW//r31P/9+tn/+/vZ//392//9/dn//vzV//z4yf/48sD/+e+8//jquf/04Kv/7tmk&#10;/+vUoP/v1aL/6c+c/+zQnv/pzZv/58uZ/+3Pnf/uzp//5saX/+G/j//cuor/1bOG/9q1iP/fuYz/&#10;3LaJ/9u1iP/Zs4b/zad6/8edc//DmW//w5lv/8Wbcf/Bl23/xZpw/8eccv/Im3L/yp10/82gd//U&#10;pXv/zZ50/8ydc//PoHT/zJ1x/8aXa//Gl2n/xpdp/8WUaf/Ek2j/xZRp/8eUaf/Jlmv/yZRo/8mU&#10;aP/Mlmr/ypRo/8uSZ//NlGn/zpVq/8qRZv/HjmP/yo9l/8qPZf/Kj2X/yI9k/8iPZP/GjWL/yI9k&#10;/8qRZv/MkWf/zJFn/8qPZf/KjWH/yo1h/8yPY//NkGT/zo9k/9iZbv/bnHH/0ZJn/86NY//LimD/&#10;zIth/8+OZP/NjGL/zIth/8uKYP/NjmP/zI1i/8uMYf/LjGH/yotg/8qLYv/NjmX/zI1k/8yNZP/M&#10;jWT/zI1k/8yNZP/LjGP/y4xj/8eKXv/KjWH/y5Bk/8uQZP/IjWH/yo9j/8uQZP/Kj2P/yI1h/8iN&#10;Yf/LkGT/y5Bk/8mRYv/Hj2D/yJBh/8mRYv/IkF//ypJh/8qSYf/Hj17/x49e/8mRYP/KkmH/ypJh&#10;/8uTYv/MlGP/y5Ni/8mRYP/KkmP/ypJj/8yUZf/MlGP/z5dm/9CYZ//Nk2H/zZNh/9GXZf/Rl2X/&#10;0pZk/9KWZP/UmGb/0ZFh/8mJWf/NjV3/05Fh/9WTY//Vk2H/1ZFg/9SQYf/Tj2D/1pBf/9eQYv/W&#10;kF//15Bi/9KMW//TjVz/1I5d/9OLW//Til3/1Yxf/86EV//Fe07/yH9U/86BV//Rgln/0YJZ/9SC&#10;Wv/Vg1v/04Rd/9KDXP/MfVb/zH1W/81+V//ThF3/0oNc/8+AWf/Pf1r/zn5Z/819WP/Oflv/z39c&#10;/8t9Wf/OgFz/z4Fd/86AXP/KfFj/yHpW/8h6Vv/Keln/y3ta/8l5WP/IeFf/x3dW/8NzUv/FdVT/&#10;x3dW/8RzVf/DclX/xHNW/8V0Wf/GdVr/x3Zb/8d2W//Ec1j/xXRZ/8NyV//BcFX/xnVa/8p5Xv/K&#10;el//zX1i/8d2W//Ec1j/wnFW/8NvVf/JdVv/ynZc/8Z1Wv/CcVb/wXBV/8JxVv/CcVb/wG9U/8Ny&#10;V//FdFn/xHJa/8BuVv/BcFX/xXNb/8d2W//Dclf/w3NY/8NzWP/Cclf/xHRZ/8NzWP/Dc1j/wnJX&#10;/79vVP+/b1T/w3Na/8R0W//BcVj/wHBX/8JyWf/BcVj/wXFY/8NzWv/Ddlz/xXhe/8F0Wv+8b1X/&#10;uGtR/7ptU/+/clj/wnVb/8N2Wv/Ac1f/vXBU/7xvUf+7blD/wHBV/79vVP+7aVH/uGZO/7hmTv+5&#10;aVD/vW1U/71tVP+6alH/uGhP/7lpUP+3Z07/tGRL/7ZmTf+9bVT/vGxT/7ZpT/+2alL/t2tU/7Jn&#10;UP+xZk//smdQ/7FpUf+za1P/s2tT/7ZsU/+xZ07/r2VM/7FnTv+3bVT/tWtS/7NpUP+waE//smhP&#10;/7JoT/+yaE//uG5V/7RsU/+za1L/r2dO/6xkS/+tZUz/smhP/7JoT/+xZ07/smhP/7NpUP+3bVT/&#10;smpR/69nTv+waE//rWVM/6xkS/+sZEv/rmZN/69nTv+rY0r/qGBH/6VdRP+nX0b/qWFI/6dfRv+l&#10;XUT/qGBI/6ZeRv+lXUX/pl5I/6ZeSP+lXUf/pl5I/6dgSv+oYUv/qmRL/6ljSv+qYkr/rGRM/6hg&#10;R/+jW0L/pV1E/6VdRP+nX0b/p19G/6lhSP+qYkn/p19G/6hgSP+pYUn/qmJK/6hgSP+oYEj/qGBI&#10;/6VfRv+lXUf/qmJK/7pyWv/Hf2f/wHhg/7BoUP+pYUn/pl5G/6hgR/+rY0r/rWVM/65mTf+rZUv/&#10;qmRK/6ljSv+rZE7/q2RO/6tkTv+rZE7/rGVP/69nUf+xaVP/r2dR/65mUP+rY03/qWFL/6lhS/+q&#10;Ykz/qmJK/6VdRf+nX0f/qWFJ/6VdRP+nX0b/q2NK/69nTv+uZk3/rGZM/6hiSf+lX0b/p2FI/6Nd&#10;RP+nX0f/qGBI/6dfR/+pYUn/qWFJ/6piSv+rY0v/qWFJ/6dhSP+nYUj/pV9G/6NcRv+iW0X/o1xG&#10;/6dgSv+nYEr/pWFM/6VhTP+hX0n/oV1I/6FdSP+gXEf/oV1G/59dRf+fXUX/oF5G/55eRf+cXkX/&#10;ml5G/5tfR/+dYUn/nWFJ/51hSf+aYEr/mV9L/5RbR/+SWUX/lFtH/5JZRf+RWET/k1pG/5NaRv+V&#10;W0f/lFpE/5FXQf+UWkT/lV1G/5dfSP+OWkT/jFhC/4tZQv+OW0b/jFlE/4xYQ/+NWUT/j1tG/4lW&#10;Qf+KV0L/jFlE/4xZRP+HV0H/h1dD/4xcSP+IWUX/iFlF/4pbSf+LXkv/jmFM/49iTf+PYk3/jWBL&#10;/45hTP+OYUz/lGdQ/5dqU/+XalP/mGpT/5ZoUf+UZk//kmRN/41fSP+KXEX/jV5K/41eSv+NXkr/&#10;il1I/4RZRv+HXEn/h1xL/4daR/+FWkn/hVhF/4RXRP+EWUj/gldG/4FWRf9+VUP/g1pI/4RZSP+E&#10;WUj/g1hH/4VaSf+EV0T/gVZF/39URP9/VEP/f1RD/31SQf97UD//fFFA/3pPPv96Tz7/fFFA/3tQ&#10;P/97UED/e1BA/3pPP/96Tz//fFFB/3xRQf99UkL/fFFA/31SQf99UkH/fFFA/3pPPv95UD7/eVA+&#10;/3lOPf96UT//fFFA/3pRP/96UT//e1JA/3xRQP9+U0L/f1RD/39UQ/9/VEP/f1RD/35TQv9/VEP/&#10;flNC/35TQv9/VEP/flNC/3xRQP97UD//e1A//3xRQP98UUD/fFFA/31SQf97UkD/elE//3dRPv95&#10;U0D/eVNA/3dRPv92UD3/d1E+/3lQPv93Tjz/eE89/3lQPv93Tjz/elE//3pRP/92UD3/eE89/3dO&#10;PP92TTv/dEs5/3dOPP93Tjz/dEs5/3FLOP9wSzj/cUw6/3FMOv92UT//c047/wABAP8AAQD/AAEA&#10;/wABAP8AAQD//P/q//z/6f/9/+f//f/n//3/5f/8/+T/+/7j//z/5P/7/uP/+/7h//z93v/5+Nn/&#10;9/fV//n20//699T/+vfU//r31P/8+db//frZ//392f/+/tr//vzV//35yf/1773/9+u5//jot//y&#10;3qv/7dij/+rTn//r0Z7/6M6b/+zQnv/rzZv/6MqY/+7On//ry5z/5sSU/+C+jv/buYz/1rGE/9q1&#10;iP/guo3/2LKF/9OtgP/SqX3/x6B1/8OZb//Bl23/xJpy/8Wbcf/Bl23/xZpw/8idc//Kn3X/zqF4&#10;/9Gke//SpXz/yZxy/8iZb//LnHL/yptv/8aXa//Flmj/yJhq/8iXbP/FlGn/xZRp/8WUaf/Jlmv/&#10;yZZr/8qVaf/Mlmr/zZRp/8yTaP/NlGn/zpVq/8qRZv/KkWb/y5Bm/8qPZf/LkGb/y5Bm/8qPZf/J&#10;jmT/y5Bm/8uQZv/MkWf/y5Bm/8yOZf/LjWT/yoxj/8yOZf/NkGT/zI1i/9OUaf/UlWr/zo9k/8yL&#10;Yf/JiF7/yolf/8yLYf/OjWP/zIth/8qJX//LimD/zIth/8+OZP/NjGT/yolh/8iJYP/NjmX/zI1k&#10;/8yNZP/MjWT/zY5l/82MZP/MjWT/zI1i/8qNYf/Mj2P/0JNn/86TZ//Kj2P/yo9j/8iNYf/IjWH/&#10;x4xg/8iNYf/LkGT/zJFl/8mRYv/Hj2D/yJBh/8mRYv/IkGH/yZFi/8qSY//IkGH/yJBf/8qSYf/L&#10;k2L/zJRj/82VZP/NlWT/ypJh/8iQX//KkmP/ypJj/8yUZf/Lk2L/y5Ni/8+XZv/NlWT/zZVk/9CW&#10;Zv/QlmT/zZNh/9GVY//UmGb/0pJi/8uLW//Ojl7/1JJi/9WTY//UkmL/1pJj/9aSY//UkGH/05Bj&#10;/9WOYP/UjV//04xe/9KLXf/TjF7/1Y9e/9KMW//WjWD/1o1g/8+GWf/HfVD/yX9S/8x/U//OgVX/&#10;0YJZ/9KAWP/QgVr/0oNc/9KDXP/LfFX/yntU/8x9Vv/Sg1z/0YJb/9CBWv/Pf1r/zX1Y/85+W//Q&#10;gF3/0IBd/8x8Wf/Pf1z/0YFe/9CAXf/MfFn/yHpW/8d4V//Le1r/zHxb/8t7Wv/IeFf/xnZV/8Z2&#10;Vf/Hd1b/yXha/8RzVf+/blH/wXBV/8JxVv/GdVr/yHdc/8d2W//FdFn/xHNY/8NyV//Ab1T/xHNY&#10;/8h3XP/Kel//zHxh/8d2W//Hdlv/xnVa/8dzWf/IdFr/x3NZ/8dzWf/Dclf/wnFW/8RzWP/Dclf/&#10;w3JX/8RyWv/GdFz/xHJa/8FvV//CcFj/xnRc/8h2Xv/Eclr/wnJX/8BwVf+9bVL/vm5T/8JyV//E&#10;dFn/wHBV/75uU/+/b1T/w3NY/8Z2Xf/FdVz/w3Na/75xV/+7blT/vG9V/79yWP/BdFr/v3JY/71w&#10;Vv+8bFP/t2pQ/7pqUf+9bVT/wHBX/8JyV/+8b1H/uWxO/7ZpS/+2Z0n/u2xO/75uU/+5aE3/t2VN&#10;/7hoT/+6alH/u2tS/7trUv+5aVD/tmlP/7pqUf+3Z07/s2NK/7ZmTf+8bFP/uWxS/7dqUP+4bFX/&#10;um5X/7ZrVP+yZ1D/r2RN/65mTv+yalL/tW1V/7ZsU/+wZk3/r2VM/7FnTv+1a1L/tWtS/7ZsU/+v&#10;Z07/sWdO/7BmTf+xZ07/uG5V/7NrUv+yalH/rmZN/65mTf+xaVD/tmxT/7VrUv+yaE//smhP/7Fn&#10;Tv+za1L/sWlQ/69nTv+waE//rWVM/6xkS/+tZUz/rmZN/6xkS/+oYEf/pV1E/6NdRP+kXkX/qGJJ&#10;/6dhR/+nX0b/p19G/6VdRf+mXkb/qGBI/6dfSf+oYEr/qWFL/6xlT/+tZlD/rmdR/6xmTf+rY0v/&#10;rGRM/6lhSP+lXUT/p19G/6VdRP+lXUT/p19G/6lhSP+pYUj/p19G/6lhSf+qYkn/q2NK/6tjSv+p&#10;YUn/qGBI/6dhSP+jW0P/rmZO/8F5Yf/JgWn/tm5W/6hgSP+oYEf/qWFI/6piSf+sZEv/rWVM/61l&#10;TP+rY0r/qmJK/6tjS/+tZU//qmJM/6piTP+pYUv/rGRO/65mUP+vZ1H/rGRO/6tjTf+qYkz/qWFL&#10;/6lhSf+uZk7/rmZO/6xhSv+rYUj/ql9I/6ZbRP+jWUD/qV5H/6xkS/+rY0r/qWFI/6dfR/+lX0b/&#10;qGJJ/6dfR/+kXEb/pl5G/6hgSP+pYUn/qWFJ/6tjS/+tZU3/rGRM/6lhSf+oYEj/p19H/6ZeRv+o&#10;YEr/qGFL/6liTP+qY03/p2BK/6JeR/+hXUj/oFxH/6BcR/+gXEf/oV1I/59dRf+fXUX/n19G/6Bg&#10;R/+dX0b/ml5G/5tfR/+cYEj/nGBI/51hSf+aYEr/l11H/5RaRv+RV0P/klhE/5FYRP+SWUX/lVtH&#10;/5NZRf+VW0X/lFpE/5FXQf+UWkT/llxG/5RcRf+PW0X/jFhC/4tZQv+PXEf/j1xH/4pXQv+LWEP/&#10;jVpH/4hVQv+IVUL/iFhE/4paRv+HV0P/iFhE/4tcSP+KW0f/iFlF/4lcR/+MX0z/jmFM/45hTP+L&#10;Xkn/iF1K/4hdSv+OYUz/lWhT/5ZpUv+VaFH/l2lS/5ZoUf+UZk//lGZP/45gSf+MXkf/jV5K/4xd&#10;Sf+KXUj/iFtG/4RZSP+GW0r/hltK/4hbSP+GWUb/hVhF/4NWQ/+DWEf/g1hH/4FWRf9+VUP/g1pI&#10;/4FYRv+EWUj/g1hH/4RZSP+DWEf/gVZF/31SQf9/VEP/f1RD/31SQf97UD//fFFA/3tQP/98UUD/&#10;e1A//3tQP/96Tz//e1BA/3pPP/96Tz//fFFB/3xRQf98UUH/fFFA/31SQf98UUD/e1A//3pPPv96&#10;Tz7/ek8+/3pPPv96UT//eVA+/3hPPf95UD7/elE//3lOPf99UkH/flNC/35TQv9+U0L/flNC/31S&#10;Qf9/VEP/f1RD/35TQv9/VEP/flNC/3xRQP97UD//fFFA/31SQf98UUD/e1JA/3tSQP96VEH/eVNA&#10;/3hSP/95U0D/eFI//3dRPv93UT7/eFI//3lQPv91TDr/d048/3lQPv94Tz3/eVA+/3lQPv92UD3/&#10;dU88/3dOPP92TTv/dEs5/3ZNO/93Tjz/cEo3/3BKN/9vSjf/bkk3/29KOP9yTTv/ck07/wABAP8A&#10;AQD/AAEA/wABAP8AAQD//P/q//7/6v/9/+f//P7m//3/5f/8/+T/+/7j//z/5P/8/+L/+/7h//z9&#10;3v/6+dr/+fnX//r31P/699T/+fbT//n30f/39c///PrU//7+2v/9/df//vzT//37y//z67r/8+W0&#10;//bksv/03qz/8Nmn/+vRoP/pz57/68+f//LTpP/qy5z/4sSS/+fFlf/kwpL/4b+P/927jv/XtYj/&#10;17KF/9q1if/as4j/06l//8+le//No3n/wphu/8GXb//Bl2//wZdv/8OYbv/Blmz/xJlv/82ieP/R&#10;pnv/1quB/9KnfP/PpHn/yp1z/8ibcf/MnXH/ypps/8iYav/HlGf/y5hr/9SjeP/JmG3/wpFm/8KR&#10;Zv/Il2z/y5ht/8yXa//PmW3/zJZq/82Xa//Plmv/zpVq/8qRZv/KkWb/y5Jn/82SaP/Ok2n/zZJo&#10;/8qPZf/Nkmj/zpNp/9CSaf/Oj2b/zI1k/8yNZP/NjmX/zY5l/8+QZ//Oj2b/yYpf/8+QZf/QkWb/&#10;zo9k/8yNYv/IiV7/x4hd/8aJXf/Nj2b/zI5l/8mLYv/IiWD/z45m/9OSav/Sjmf/z4tk/82MZv/O&#10;jWX/z45m/8+OZv/OjWP/0pFn/8+OZP/NjmL/zY5i/82QY//PkmX/0Zdp/9CWZv/Jj1//yI5g/8aM&#10;Xv/GjF7/y45i/8yPY//MkWX/zJJk/8ySZP/JkWL/ypJj/8mRYv/IkGH/xpBh/8mRYv/JkWL/zJRj&#10;/8+VZf/Nk2P/0JNk/9CWZv/Rl2f/zZNj/8iQX//LlWb/yZNk/8iSY//JlGL/yZRi/8uWZP/LlmT/&#10;y5Zk/9GZZv/Pl2T/0Zdl/9CWZP/RlWP/05dl/9SUZP/SkmL/15Vl/9WTY//Tj2D/1ZFi/9OPYP/R&#10;jmH/0Y5h/9GOYf/Nil3/zodZ/9GKXP/QiVv/0Ilb/9GKXP/UjFz/0opa/9CGV//Ng1T/zIJV/8qA&#10;U//Mf1P/zH9T/8x9VP/PgFf/04Rb/9SCWv/Qflb/zX5X/85/WP/QgFv/0oJd/9GBXP/OgFr/y31Z&#10;/8t9Wf/Nf1v/zH5a/8t7WP/NfVr/0IBb/9GBXv/Je1f/xnhU/8p8WP/QgWD/zHxb/8l5WP/IeFf/&#10;yHhX/8d3Vv/Hd1b/y3pc/8RzVf/BcFP/wG9U/8BvVP/GdVr/yXdf/8V1XP/Ccln/w3Na/8V1XP/I&#10;dl7/wnBY/8NxWf/Idl7/ynhg/8NyV//Dclf/x3Zb/8h3XP/Ec1j/wG9U/75tUv/Ec1j/xHNY/8Jx&#10;Vv/AcFf/xHRb/8R0W//EdFv/xXVc/8JyWf/Eclr/x3Vd/8l3X//GdFz/xXRZ/8NzWP+8bU//uWxO&#10;/75xU//Ed1v/wnJX/8BwVf/Cclf/wnJX/8NzWP/Gdl3/w3Zc/75xV//BdFr/wnVb/8J1W/+8b1X/&#10;u25U/71wVv/AcFf/vW1U/7xsU/+7a1L/umpP/7tsTv+8bU//u2xN/7dmSP+1ZEb/uWpL/7xrTv+3&#10;Zkv/t2VN/7pqUf+8bFP/umpR/7hrUf+2alL/tmpS/7puV/+0aFH/sGRN/7RoUf+2alL/tWlR/7Nn&#10;UP+4bFX/uW5Z/7htWP+3bFf/tGxW/7NrVf+za1P/tm5W/7RsU/+yaE//smhP/7JoT/+uZEv/sWdO&#10;/7VrUv+zaVD/sWdO/69lTP+xZ07/tWtS/7NpUP+yaE//rmZN/7FpUP+yalH/uW9W/7dtVP+yaE//&#10;r2VM/7FlTf+2bFP/s2tS/7FpUP+tZUz/rGRL/6piSf+gWD//o1tC/6ZeRv+oYEj/qWFJ/6hiSf+u&#10;aE//rGZN/6pkSv+lX0X/pFxD/6hgSP+nX0f/qWFL/6lhS/+sZU//smtV/7BpU/+waVP/r2hS/6xm&#10;Tf+qYkr/qmJJ/6tjSv+tY0r/qmBH/6hgR/+oYEf/qmJJ/6tjSv+rY0r/rGRL/69nTv+waE//sWlQ&#10;/69nTv+rY0r/qGBH/6VdRP+3b1f/xn5m/8iAaP/AeGD/rWVN/6dfRv+sZEv/sGhP/69nTv+qYkn/&#10;qGBH/6hgSP+oYEj/p19J/6piTP+rY03/qWFL/6VdR/+hWUP/qGBK/6hgSv+mXkj/qF1I/6leSf+p&#10;Xkf/q2BJ/6xiSf+xZ07/sWdO/7BmTf+uZEv/rmRL/6xhSv+uY0z/rGFK/6tgSf+qYkr/qmJK/6hg&#10;Sv+qYkz/rGRO/6xkTv+nX0n/p19H/6pfSP+sYUr/rmJL/69kTf+xZk//sGVO/65jTP+rY0v/qWFJ&#10;/6hgSP+rZUz/qmRL/6hhS/+mX0n/oltF/55aQ/+hXUj/oV1I/59bRv+gXEf/o19I/6JgSP+hX0f/&#10;oGBH/59hSP+gYkn/oWNK/6BiSf+cXkX/n19G/6BgR/+dXUT/nFtF/5pZQ/+WWkL/ml5G/5teSf+Y&#10;W0b/mFtG/5VZQf+XW0P/nF9K/5xgSP+VW0X/lFpE/5NbRP+SW0b/j1tF/49bRf+PXEf/j1xH/4tY&#10;Q/+JVkP/ildE/4hYRP+JWUX/iVlF/4dYRP+EVUH/h1pF/4lcR/+KXUj/iVxH/4teSf+NYE3/hVpJ&#10;/4dcS/+CV0b/gldG/4VaR/+HXEn/jWBL/5JlUP+VaFH/lGZP/5FjTP+OYEn/j2FK/41fSP+KXEX/&#10;jF9I/4xfSv+HXEn/hVpH/4VaSf+FWkn/hFlI/4daR/+GWUb/g1ZD/4JURP+FV0f/hVdH/4NYSP+B&#10;Vkb/gVhG/35VQ/+BWEb/g1pI/4JXRv+BVkX/flNC/3tQP/99UkH/flNC/35TQv99UkH/fFFA/3xR&#10;QP+AU0D/fVA9/35RPv99UD3/ek8+/3tQP/97UD//ek8+/3xRQP95Tj3/eU49/3tQP/97UD//eU49&#10;/3pPPv97UD//eE08/3hNPP97UkD/elE//3lQPv96UT//elE//3lQPv94Tz3/e1A//31SQf99UkH/&#10;flNC/4FWQ/9/VEH/flNA/39UQf99UkH/fVJB/3tQP/98UUD/fFFA/3xRQP9/VEP/gldG/39WRP96&#10;VEH/eVNA/3lSQf94UUD/d1A//3hSP/97UkD/fVRC/3xRPv93TDn/eU47/3tQPf95Tjv/eVA+/3hP&#10;Pf95UD7/eE89/3lQPv93Tjz/dUw6/3ZNO/92TTv/cUs4/25JN/9wSzn/bks4/21KN/9wTTr/cEs5&#10;/wABAP8AAQD/AAEA/wABAP8AAQD//P/q//7/6v/9/+f//f/n//3/5//7/uP/+v3i//r94P/8/+L/&#10;+/7h//z73f/5+df/+vfU//n20//59c//+fXP//f0y//39Mv/+/jP//781v/+/Nb//v3P//z4yf/x&#10;57b/7t6t//DerP/03Kz/7tel/+vQof/pzZ7/68+g/+7PoP/nyJn/4cGS/+bElP/lw5b/4b+S/9y6&#10;jf/UsYf/1bCE/9izh//TqX//0KZ8/8yieP/LoHb/yJ1z/8SYcf/Dl3D/wpZv/8WYb//HmnH/yZxz&#10;/86jef/Rpnv/1q2B/9Cne//MoXb/x5xx/8icb//NnnL/y5tt/8iYav/Glmj/ypdq/9SjeP/Mm3D/&#10;wZBl/76NYv/Gk2j/yZZr/8qVaf/Nl2n/zJZq/8yWav/Mlmr/yJJm/8aQZP/HkWX/zJNo/8uQZv/L&#10;kGb/zJFl/8uQZP/SlGv/0pRr/9CSaf/NjmX/yoti/8qKZP/NjmX/zY5l/82OZf/NjmX/y4xh/8+S&#10;Zv/Qk2f/y45i/8uOYv/Hil7/xold/8WKYP/Kj2X/yoxl/8iKY//JiWP/z45m/9KOZ//Pi2T/0o5n&#10;/9CPZ//Tkmr/05Jq/9CPZf/Mi2H/0I9l/8+PY//NjmL/zY5i/8+SZf/OkWT/zJJk/8ySZP/HjV//&#10;yI5g/8aMXv/HjV//y45i/8qNYf/OkWX/0JZo/8+VZ//MkmT/zpVo/8qRZP/JkGP/x45h/8aQYf/L&#10;k2T/05tq/9WZZ//QlGL/z5Nh/9KWZP/SlmT/zZNj/86UZP/Tm2r/0Jhn/8mRYP/JkWD/y5Zk/8yX&#10;Zf/LlmT/zJdj/8+XZP/Pl2T/1ppm/9WZZf/TlWL/1JZj/9WWY//YmGj/2pho/9WTY//Sjl//1JBh&#10;/9OPYP/Tj2D/0o9i/9CNYP/Nhlj/zIVX/9CJW//QiVv/z4ha/9OKXf/WjF3/1Ytc/9SKXf/Rh1r/&#10;z4VY/82DVv/OgVX/zYBU/8+AV//ThFv/1ode/9OEW//QgVj/0IJb/9CCW//Rg13/0YNd/9CCXP/N&#10;f1n/y31Z/8p8Vv/Mflj/y31X/86AWv/Nf1n/zH5Y/81/W//GeFT/xXdT/8t8W//QgWD/zn5d/8t7&#10;Wv/IeFf/x3ZY/8Z1V//GdVf/yHla/8R1V//Cc1X/wnFW/79vVP/EdFn/xnZd/8JyWf/AcFf/wXFY&#10;/8R0W//Idl7/w3FZ/8BuVv/DcVn/xHJa/8BuVv+/bVX/wnFW/8Z1Wv/FdFn/vWxR/7loS//Ab1T/&#10;w3JX/8FwVf++blX/vm5V/8FxWP/Cclv/w3Nc/8BwV/++blX/wXFY/8RyWv/Eclr/xnVa/8R0Wf++&#10;b1H/vW1S/8NzWP/EdFn/vm5T/8BwVf/AcFX/vGxR/8BwV//CdVv/w3Zc/79yWP/IfGT/yn1j/8Z5&#10;X/+9cFb/vW1S/79vVP/Cclf/wnJX/8JyV/++blP/umpP/7xrTv+9bE7/vm1P/71sTv+5aEr/vm1P&#10;/8FwU/+7ak//uWdP/7pqUf+7a1L/t2pQ/7hrUf+0aFD/tWlR/7luV/+zaFP/r2RN/7FmT/+1alP/&#10;tmtU/7ZrVP+4bVb/uW5Z/7ZrVv+4bVj/u3Bb/7htVv+1bVX/t29X/7RsU/+wZk3/sWdO/7JoT/+v&#10;ZUz/sGZN/69nT/+vZ0//sGZN/65kS/+uZEv/sWdO/7JoT/+uZk3/rWVM/69nTv+xaVD/t21U/7dt&#10;VP+zaVD/sWdO/7FnTv+xZ07/r2dO/69nTv+rZUv/rGZM/6ZgRv+bVTz/oVlB/6ZeRv+pYUn/qmRL&#10;/6pkS/+ua1H/q2hO/6hlSv+lX0X/pV1E/6hgR/+pYUn/qmJK/61lT/+uZlD/qmNN/6pjTf+sZk3/&#10;q2VM/6piSv+pYUj/qWFI/65kS/+wZk3/rmRJ/61jSP+sYkn/rWVM/61lTP+rY0r/q2NK/69nTv+w&#10;aE//sGhP/6tjSv+oYEf/o1tC/6NbQv++dl7/yoJq/793X/+xaVH/qGBI/6pgR/+wZk3/s2lQ/7Fn&#10;Tv+tY0r/p19H/6dfR/+pYUn/q2BL/6tgS/+rYEv/qV5J/6dcR/+kWUT/qV5J/6dcR/+oXUj/qV5J&#10;/6pfSv+qX0r/q2BJ/6tgSf+tY0r/rmRL/65kS/+vZUz/smhP/7FnTv+xaVH/rmZO/6xkTP+uZk7/&#10;rmZQ/6tjTf+qYkz/q2NN/6xkTv+pYUv/rGFK/61iS/+uYkv/rWFJ/6xhSv+uY0z/rmNM/6tjS/+p&#10;YUn/qGBK/6VeSP+nYEr/pGBJ/6NfSP+hXUb/oFlD/6BZRf+hXUj/oV1I/6FdSP+gXEX/o2FJ/6Nh&#10;Sf+iYkn/oWFI/6BiSf+hY0r/pGZN/6NlTP+eYEf/nV1E/5xcQ/+ZWUD/m1tC/5taRP+XW0P/m19H&#10;/5xgSP+ZXUX/lVlB/5ZaQv+bX0f/n2NL/5xgSP+VW0X/lFpE/5RaRP+UW0f/kVpF/45aRf+OWkX/&#10;i1hD/4pXRP+JVkP/hVVB/4hYRP+JWUX/iVpG/4dYRv+CVUL/h1pF/4hbRv+KXUj/iVxH/4pdSP+K&#10;XUj/h1pH/4leTf+IXUz/hVpJ/4RZSP+EV0T/iVxH/5FiTv+VZlL/lGZP/5JkTf+NX0j/i11G/4pd&#10;Rv+KXUb/i15H/4hdSv+EWUb/gVZD/4ZbSP+GWUb/hFdE/4ZZRv+GV0X/g1RC/4JTQ/+DVUX/g1VF&#10;/4FWRv9+VET/f1ZE/31UQv+AV0X/hFtJ/4JXRv9+U0L/fFFA/3tQP/98UUD/flNC/35TQv99UkH/&#10;e1A//35RPv9+UT7/fE88/35RPv9+UT7/fVA9/3xRQP96Tz7/eU49/3tQP/96Tz7/ek8+/3xRQP97&#10;UD//eE08/3hNPP94TTz/eU49/3tQP/98U0H/fFNB/3pRP/96UT//e1JA/3pRP/93Tjz/eE08/3xR&#10;QP97UD//fVJB/39UQf98UT7/flNA/39UQf9+U0L/fVJB/3tQP/99UkH/flNC/35TQv+BVkX/gldG&#10;/39WRP97VUL/eFI//3dRPv93UT7/d1E+/3hPPf97UkD/fVJB/3tQPf95Tjv/eU47/3tQPf96Tzz/&#10;e1A//3lQPv96UT//eVA+/3lQPv94Tz3/dEs5/3ROO/92UD3/c047/29KOP9vTDn/b0w5/29MOf9w&#10;TTr/b0o4/wABAP8AAQD/AAEA/wABAP8AAQD//P/q//7/6v/9/+f//f/n//3/5//5/N//+fzf//v+&#10;4f/9/+X/+v3g//v63P/6+tj/+/jV//n1z//288r/+fTM//n0zP/488v/+/jP//770v/+/NX//frN&#10;//z0xf/w5LT/6tim/+3Zp//v16f/79Sl//DUpf/rz6D/7M2f/+rLnf/lxpj/4cCT/+TDlv/mxJf/&#10;4b+S/9m2jP/QrYP/0q+H/9Svhf/LoXn/zKJ6/8mfd//InXP/xptx/8GWbP/Blmz/xJdu/8eacf/L&#10;nnX/zaB3/8yfdv/QpXr/1quA/8+mev/JoHT/xptu/8ebbv/PoHT/y5xu/8iYav/FlWf/xpZo/86d&#10;cv/Mm3D/w5Jp/7+OZf/Cjmb/x5Jm/8iSZv/Fj2P/yJJm/8mTZ//KlGj/xpBk/8WPY//KlGj/ypRo&#10;/8eOY//HjGD/zJFl/9CTZ//Ul2v/1Jdr/9CSaf/LjGP/yoti/8qLYv/NjmX/zI1k/8qMY//Ji2L/&#10;zI9j/9GUaP/OkWX/x4pe/8eMYP/IjWH/x4xg/8iNY//Kj2f/yoxl/8yMZv/Pj2n/zo1n/9KOZ//Q&#10;jGX/0Ixl/86NZf/OjWP/z45k/8+OZP/Hhlz/zY1h/8+PY//Oj2P/zI1h/82QY//Jj2H/yI5g/8qQ&#10;Yv/Gjl//yI5g/8eMYP/HjGD/yI1h/8mMYP/OkWX/05Zq/9CTZ//MkWX/zpNn/8mQY//JkGP/yI9i&#10;/8mRYv/MlGX/1Z1s/9aaaP/UlGT/05Nj/9OTY//SkmL/0JRi/9SYZv/TmWn/0Jhn/8mRYP/IkF//&#10;0Jhn/9GZaP/MlGH/y5Zi/8yUYf/NlF//05dj/9SYZP/TlWL/1JZj/9WWY//dm2v/3Jpq/9WTY//U&#10;kGH/1JBh/9OPYP/UkGH/1JBh/8+MX//Oh1n/zYZY/9CJW//QiVv/04pd/9eOYf/XjWD/1oxf/9SK&#10;Xf/Thlr/0oVZ/9KFWf/Qg1f/0INZ/9OEW//Wh17/2Yph/9OEW//Rg1z/04Ve/9GDXP/ShF7/0YNd&#10;/9CCXP/OgFr/zIFa/8uAWf/MgVr/zIFa/9KEXv/PgVv/yXtX/8l7V//DdVH/yHlY/8x9XP/PgF//&#10;0YFg/8t7Wv/IeFf/xXRW/8RzVf/DdFX/xHVX/8R1V//Gdlv/xXVa/8R0Wf/FdVr/xXVc/8BwV/+9&#10;bVT/wXFY/8NzWv/Fc1v/w3FZ/8BuVv++bFT/vGpS/7xsU/+8bFP/vm5T/8R0Wf/Gdlv/v25R/7tq&#10;Tf+9bFH/w3JX/8FxWP++blX/uWlQ/7psVf+9b1j/vnBZ/7xsU/+6alH/u2tS/71tVP/BcVj/xXVa&#10;/8V1Wv++blP/wHBV/8R0Wf/Cclf/u2tS/8FvV//Ablb/u2lR/75uVf/Dc1r/wnVb/79yWP/LfmT/&#10;z4Jm/8p9Yf/AcFX/vW1S/79vVP/Cclf/w3NY/8R0Wf/AcFX/u2pN/71sT/++bU//vm1P/79uUP+9&#10;bE7/vm1P/8FwU//BcFX/u2lR/7pqUf+6alH/uGtR/7hrUf+1aVL/tGlS/7VtV/+xaVP/r2dR/7Jn&#10;Uv+0aVL/t2xV/7luV/+5blf/t2xV/7JnUv+xZk//u3BZ/7dsVf+xZk//tWtS/7dtVP+wZk3/rmZN&#10;/7FpUf+waFD/rWVN/6xkTP+sZEz/rGRM/6piSv+oYEf/sGZN/7JoT/+vZ07/rmZN/65mTf+waE//&#10;tWtS/7JoT/+zaVD/sWdO/65mTf+rY0r/qWFI/6piSf+rZUv/rmhP/6dhSP+eWD//olxD/6NcRv+n&#10;YEr/qWJM/6ZjSf+raE7/qWZM/6ZjSP+oYEf/pV1E/6lfRv+rYEn/qmJK/65mTv+sZEz/p19H/6df&#10;R/+rY0r/qmJJ/6hgR/+oYEf/qmBH/6xiSf+vZUz/sGZN/69lTP+sYkf/sGZN/61lTP+qYkn/qWFI&#10;/6piSf+rY0r/q2NK/6VdRP+nX0b/pVtC/6thSP/De2P/x39n/7NrU/+oYEj/pltE/6lfRv+tY0r/&#10;rmRL/7FnTv+tYkv/qGBI/6dfR/+qYkr/rGFM/6pfSP+qX0r/qVxI/6hbR/+nWkb/rF9L/6lcSP+r&#10;Xkz/rF9N/6pdSf+rXkr/rF9L/61hSv+rX0j/rGBI/6thSP+uZEv/smhP/7FnTv+waFD/r2dP/65m&#10;Tv+vZ0//rmZQ/65mUP+oYEr/qGBK/6tjTf+qYkz/rGRM/7BlTv+uY0z/q2BJ/6ZeRv+nX0f/qWFJ&#10;/6lhSf+lXkj/oltF/6BcRf+fW0T/oFxF/6NfSP+iXkf/oVpG/6JbR/+lXkr/ol5J/6JeR/+gXkb/&#10;oV9H/6NhSf+iYkn/n2FI/6FjSv+fY0n/oWVL/6FjSv+eYEf/l1lA/5hYP/+YWD//nFxD/5dbQ/+V&#10;WUH/lVlB/5peRv+ZXUX/klhC/5ldRf+cYkz/nmJI/5peRP+XW0H/lFpE/5NZQ/+TWkb/kFlE/41W&#10;Qv+KVkH/iFVC/4xZRv+IWET/hFRA/4ZWQv+HWET/iVpG/4dYRv+DVkP/h1pF/4lcR/+LXEj/i1xI&#10;/4pbR/+JWkb/iFtG/41gTf+OYU7/iF1N/4VXR/+GWUb/i1xK/5BgTP+VZVH/lWVP/5FhS/+NX0j/&#10;i11G/4pdRv+LXkf/il1G/4VbQ/+AVUL/flNA/4hbRv+GWUT/g1ZD/4ZXRf+FVkT/hFVD/4NURP+E&#10;VUX/g1VF/4FWRv9/VUX/flVD/35VQ/+AV0X/g1pI/4NYR/99UkH/fFFA/31SQf9+U0L/flNC/35T&#10;Qv98UT7/flE8/35RPP9+UTz/e045/35RPv+BVEH/flE+/3tQP/97UD//eU49/3pPPv97UD//fFFA&#10;/3xRQP97UD//eE08/3dMO/93TDv/e1JA/39WRP9/VkT/flVD/3xTQf98U0H/e1JA/3pRP/95Tj3/&#10;ek8+/4BTQP99UD3/gFNA/31QPf94TTr/fVI//35TQP9+U0L/flNC/3xRQP99UkH/glVC/39UQ/9+&#10;U0L/flNC/35TQv97VUL/eVNA/3hSP/94Uj//d1E+/3hPPf95UD7/e1A//3pPPP96Tzz/eE06/3pP&#10;PP97UD//fFFA/3lOPf94Tz3/elE//3lQPv94Tz3/dEs5/3JMOf92UD3/c047/29KOP9vTDn/cU47&#10;/3JPPP9wSzn/b0o4/wABAP8AAQD/AAEA/wABAP8AAQD//P/q//7/6v/8/ub//P7m//3/5f/5/N//&#10;+v3g//v+4//8/+L/+/7h//z73f/7+9n/+/jV//f0y//28cf/+PPJ//bxx//488n//fjO//770v/+&#10;+87//vzM//zxw//v367/7Nim/+vVpP/u06T/7tKj/+3Rov/tzqD/68yg/+jJnf/iw5f/4cCV/+XE&#10;mf/hwJX/2reN/9Owhv/UsYn/07CI/8+qgP/Npnv/y6R7/8mfd//GnHL/wZdv/8CVa/+/lGr/w5Zt&#10;/8ubc//NnXX/0aJ4/82edP/So3n/1ah+/9Kmef/KnnH/yZ1w/8qeb//NnnD/zJ1v/8mabP/FlWf/&#10;x5dp/8ybcP/Nmm//yJVq/8WQZP/GkWX/zJZq/8mTZ//DjWH/xI5i/8eQZ//MlWz/y5Rr/8iRaP/K&#10;k2r/yJFo/8qRZv/Kj2X/yo9l/86QZ//PkWj/z5Fo/9CSaf/MjmX/y41k/8uNZP/LjWT/zI5l/8qN&#10;Yf/Hil7/x4xg/8uQZP/Fil7/xIpc/9CWaP/SmGr/y5Bk/8iNYf/LjWT/zY5l/82OZf/NjGT/zo1l&#10;/9KOZ//QjGX/yolf/79+VP/Bglf/yotg/82OY//IiV3/yotf/8+QZP/Oj2T/y4xh/8qNYf/NkGT/&#10;zZJm/8yRZf/JjmT/yY5k/8iNY//Gi2H/yYxg/8mMYP/NkGT/zZBk/8qPY//HjGD/yI1h/8qPY//J&#10;kGP/ypFk/8yUZf/MlGP/zZVk/9KWYv/Vl2T/1JZj/9OUYf/Qkl//0JJf/9KUYf/OkmD/zJJg/82T&#10;Y//LkWH/zZNj/9GXZ//OlGT/z5Vl/9GXZf/QlmT/0JZk/9KWZP/UlmP/15hl/9WVZf/WlGT/15Vl&#10;/9aSY//YlGX/1pJj/9SQYf/Vj17/1Y9e/9KMW//Rilz/0Ypc/9CJW//Si13/049i/9OMYP/RiF3/&#10;04pf/9KJXv/OhVr/0INZ/9GEWv/Qg1n/0oNa/9WDW//Uglr/04FZ/85/WP/Nf1j/0IJc/9GDXf/R&#10;gVz/zoBa/8+BWv/Rg1z/0IVd/82CW//PhF3/0YZf/9GDXf/PgV3/zH5a/8h6Vv/HeFf/zH1c/85/&#10;Xv/Pf17/zX1c/8d3Vv/FdVT/ynlb/8Z1V//Ec1b/wXJU/8NzWP/EdFn/xHRZ/8d3XP/IeF3/xnZb&#10;/8R0Wf/CcVb/xHJa/8V1XP/FdVz/xHRb/8NzWv/Dc1r/w3Na/8NzWv++blP/vm5T/8R0Wf/Gdlv/&#10;wnFW/8NyV//GdVr/x3Vd/8R0W//AcFf/v29Y/8BwWf++cFn/wnJb/8BwWf++blX/vGxT/7xsU//A&#10;cFf/wnJX/8BwVf/BcFX/w3JX/8RzWP/Fc1v/wnBY/8NxWf/Fc1v/w3FZ/8JyWf/Dc1r/wHBX/7ls&#10;Uv+9cFT/wnda/8J3Wv+6bVH/wXRY/8N2Wv/Gd1n/xHVX/8V2WP/Fdlj/wXJU/75vUf+8bU//umtN&#10;/7prTf+7a1D/umpP/7trUv+8alL/uWlQ/7dnTv+3Z07/umpR/7tuVP+4bFX/tWlS/7RpUv+3bFX/&#10;t2xX/7RpUv+vZE3/tWpT/7puV/+4bFX/tmpT/7JmT/+yZk//tmpT/7RoUP+wZEz/sWdO/7RsU/+z&#10;a1L/smpR/7JqUv+waFD/rmZO/69nT/+uZk3/r2dO/7JqUf+yalH/s2tS/7VtVP+4cFf/t29W/7Jq&#10;Uf+za1L/smpR/69nT/+vZ0//qmRL/6liTP+rZE7/q2RO/6tlTP+sZk3/rWdO/6tlTP+oYkn/qGFL&#10;/6liTP+qY03/pmNJ/6ViSP+pZkz/qGVK/6tlS/+qYkn/qmBH/6pgR/+rYUj/rmRL/7FnTv+xZk//&#10;r2RN/6xhSv+uZEv/rWNK/69jS/+zZ0//rmRL/6xiSf+vZUz/r2VM/65kS/+uZEv/rmRL/61jSv+t&#10;Y0r/rmRL/6xhSv+tYkv/rGFK/6tgSf+qX0j/rmRL/7pyWv/Gfmb/u3Nb/6xkTP+mXkb/qV5H/65j&#10;TP+uY0z/q2BJ/61iS/+sYUr/q2BJ/6pfSv+sYUz/p19H/6ZeRv+sYUr/rWJL/61iTf+tYk3/rWBM&#10;/6xfS/+tYE7/rF9N/6hdSP+pXkn/ql9K/6tgS/+oXUb/qV5H/6tfSP+tY0r/sGZN/69lTP+vZ0//&#10;sWlR/61lTf+pYUv/qWJM/6liTP+oYUv/qGFL/6hhS/+rZE7/rWZQ/65nUf+uZ1H/rmdR/6hkTf+m&#10;Ykv/pmJL/6ZiS/+nY0z/p2NM/6RgSf+kYEn/pmJL/6RgSf+kYEn/ol5J/6JeSf+nY07/pWFM/6Ff&#10;Sf+hX0f/omFL/6FjSv+iZEv/omRL/6FlS/+eZE7/nWNN/5xiTP+YXkj/mV1F/5ldRf+YXkj/llxG&#10;/5ddR/+WXEb/k1lD/5VdRv+WXUn/lFtH/5VdRv+UWkT/lFpE/5VbRf+TW0T/klpD/5FZQv+RWkX/&#10;j1hE/4pWQf+NWUT/iFVA/4xZRv+MXEj/iVlF/4VVQf+HVkX/iFhE/4dXQ/+GVkL/iVlF/4lZRf+K&#10;WkT/i1tF/4tbRf+JWUX/ilpG/45eSv+LXEj/iltJ/4pbSf+PYE7/jVxL/49fS/+OXkr/jFxI/4pa&#10;Rv+IWUX/iVpG/4hbRv+HWkX/iFtG/4RaQv9/VEH/f1RB/4RZRv+BVkP/hFdE/4RXRP+DVkP/glVC&#10;/4RVQ/+CVET/f1RE/4JXR/+EWUj/flVD/39WRP+AV0X/gVhG/4JXRv9+U0L/f1RD/35TQv9/VEP/&#10;flNC/4JVQv+CVUD/glVA/39SPf9+UTz/f1I9/35TQv9+U0L/fVJB/3xRQP97UD//eVA+/3lQPv95&#10;UD7/e1A//3xRQP98UUD/elE//3lQPv97UkD/g1pI/4lgTv+JYE7/iWBO/4VcSP+AV0X/fVRC/31S&#10;Qf95Tj3/eU49/3tQP/99UD3/flE+/35RPv98UUD/fFE+/35TQv9/VEP/f1RD/31SQf9+U0L/gldG&#10;/4FWRf+BVkX/gVZF/31UQv9+VUP/e1VC/3xTQf97UkD/elE9/3pRPf96Tzz/eU47/3lQPv97UkD/&#10;eVA8/3lQPv95UDz/e1JA/3hPPf94Tz3/eE89/3hPPf94Tz3/ckw3/3JMN/91Tzz/dE47/3FMOf9x&#10;TDr/cUw6/3JNO/9vSjj/bkk3/wABAP8AAQD/AAEA/wABAP8AAQD//P/q//7/6v/8/ub//P/k//3/&#10;5f/6/eD/+v3g//v+4//7/uH/+/7h//z73f/8/Nr/+/jV//bzyv/18Mb/9vHH//fwxv/38Mb/+/bM&#10;//770P/+/c///vrL//ruvv/t26n/6tak/+vTo//t0aL/7NCh/+3OoP/uz6P/6cqe/+XGmv/ev5P/&#10;376T/+bFmv/fvJL/1bKK/9Cthf/QrYX/0ayC/82ofv/Npnv/yqN6/8afdv/EmnL/vpRs/7+Uav++&#10;k2n/wpVs/8ycdP/NnnT/z6B2/8ydc//So3n/1Kh7/9GleP/Ln3L/y59y/8qeb//Hm2z/zJ1v/8ma&#10;bP/ElGb/xZVn/8iVav/IlWr/yZZr/8aRZf/Hkmj/zJdt/8iRaP/EjWT/w4xj/8eQZ//MlWz/ypNq&#10;/8eQZ//IkWj/xo9m/8qRZv/LkGb/yY5k/8uNZP/KjGP/y41k/86RZf/NkGT/zI9j/82QZP/NkGT/&#10;zI9j/8qPY//HjGD/x4xg/8aLX//DiVv/x41f/9acbv/WnG7/zZNl/8eMYP/LjmL/zY5l/82MZP/L&#10;imL/zItj/8+OZv/OjWX/yolf/75/VP+9flP/yYpf/86RZf/LjGD/zY5i/86PY//Oj2T/y4xh/8mK&#10;Yf/KjGP/zpBn/82PZv/MjmX/y41k/8uNZP/Ji2L/yIph/8mMYP/Mj2P/zI9j/8iNYf/IjWP/yY5k&#10;/8qPZf/Ij2L/ypFk/8yUZf/Lk2L/ypJf/86SXv/UlmP/05Vi/9OUYf/Sk2D/0pNg/9KUYf/QlGL/&#10;0JRi/9CTZP/PkmP/zZNj/9CWZv/OlGT/0JZm/9GXZ//Rl2X/05dl/9KWZP/UmGb/15dn/9SUZP/V&#10;k2P/1pJj/9aSY//Xk2L/2pRh/9aQX//Ujl3/1Y9e/9KMW//QiVv/0Ypc/8+IWv/Si13/1I1h/9KL&#10;X//OhVr/0ole/9OKYf/Rhl7/zYJa/86DW//PgVr/0IFY/9OBWf/SgFj/0oBY/85/WP/MfVb/z4Fb&#10;/9GDXf/Rg13/z4Fa/9CCW//Rg1z/0odf/86DXP/Og1z/0IVe/86AXP/Nf1v/y31Z/8l6Wf/Ke1r/&#10;y39d/81+Xf/MfVz/yXlY/8NzUv/Dc1L/y3pc/8h3Wf/Hdlj/xnVY/8FyVP/Cclf/xXVa/8V1Wv/H&#10;dlv/x3Zb/8d2W//Ec1j/xXNb/8Z0XP/Gdl3/xnZd/8NzWv/Ccln/xHRb/8R0W//AcFX/vm5T/8Nz&#10;WP/Hdlv/w3JX/8NyV//DcVn/xHJa/8NzWv/BcVj/wnJb/8ByW//Aclv/w3Nc/8FxWv/Ccln/wHBX&#10;/71tVP/BcVj/wHBV/75uU//CcVb/w3JX/8NxWf/Eclr/wW9X/8JwWP/Fc1v/w3FZ/8JwWP/BcVj/&#10;wHBX/8R3Xf/BdFj/uG1Q/7twU/+7cFP/xnld/8l8YP/JfF7/xHVX/8JzVf/EdVf/xXZY/8FyVP++&#10;blP/umpP/7dnTP+4a0//uGhP/7hoT/+3Z07/t2dO/7ZmTf+1ZUz/umpT/7tuVP+6bFX/tmpT/7Rp&#10;Uv+3bFX/tmtU/7VqU/+wZU7/smdQ/7ltVv+3a1P/tGhQ/7ZqUv+2alL/tmpS/7RoUP+wZEz/r2VM&#10;/7JqUf+za1L/tm5W/7FpUf+vZ0//r2dP/69nT/+vZ07/s2tS/7hwV/+3b1b/tW1U/7lxWP+6cln/&#10;unJZ/7RsU/+1bVT/s2tT/61lTf+qY03/qWJM/6hhS/+rZE7/rGVP/61mUP+uZ1H/qWJM/6hhS/+o&#10;YUv/qWJM/6pjTf+qZEv/pmNJ/6ViSP+rZUz/q2VL/6pkSv+qY0f/rWNI/6xiR/+uZEn/sWdO/7Zs&#10;U/+zaVD/sWdO/6xiSf+uYkr/rmJK/69jS/+0aFD/sWVN/65iSv+vZUz/sGRM/65kS/+tY0r/rmRL&#10;/65kS/+vZUz/sWdO/61jSv+tY0r/rGFK/6tgSf+sYUr/tWpT/8J6Yv++dl7/rGRM/6ZeSP+nX0n/&#10;q2BJ/69kTf+uY0z/ql9I/6tgSf+qX0j/q2BL/6tgS/+qYkz/qGBI/6hgSP+qYkr/rWJN/65jTv+t&#10;Yk3/rF9L/61gTP+wY1H/rWBO/6dcSf+mW0b/qF1I/6leSf+mW0T/pltE/6tfSP+uZEv/r2RN/69k&#10;Tf+vZ0//sGhQ/6xkTv+oYEr/qGFL/6ZfSf+oYUv/qmNN/6liTP+rZE7/rGhR/61pUv+saFH/rWlS&#10;/6xoUf+pZU7/qGRN/6llTv+pZU7/p2NM/6ZiS/+mYkv/pGBJ/6NfSP+kYEn/pWFM/6JeR/+mYk3/&#10;o2FL/6FfSf+iYUv/pGNN/6BkTP+jZ0//oWdR/59lT/+eZE7/nGJM/5thS/+YXkj/l11H/5ddR/+a&#10;YEr/mF5I/5dfSP+XX0j/lFxF/5VdRv+WXUn/k1tE/5VdRv+TW0T/k1tE/5NbRP+SWkP/klpD/5Ja&#10;Q/+QWUT/jVZC/4xYQ/+MWUT/iVZD/4hYRP+KWkb/iFhE/4VVQf+HV0P/h1dD/4hYRP+HV0P/ilpG&#10;/41aR/+KWkT/j1xH/49cR/+MWUT/ilpE/4xcSP+KW0f/iVpG/4pbSf+OX03/jFtK/4xcSP+KWkb/&#10;jVpH/4pXRP+IWET/iFlF/4dYRP+GV0P/hllE/4ZZRP+DVkH/gFVC/4FWQ/+BVkP/hFdE/4NWQ/+D&#10;VkP/g1ZD/4RXRP+CVUL/gFVF/4FWRf9/VkT/f1ZE/39WRP+AV0X/gVhG/31UQv98UUD/flNC/35T&#10;Qv9/VEP/f1RD/4NWQ/+CVUD/glVA/4JVQP+AUz7/flNA/35TQv9/VEP/f1RD/3xTQf97UkD/elE/&#10;/3lQPv94Tz3/ek8+/3tQPf97UD3/eVA8/3tSPv9+VUH/iF9L/49mUv+PZlL/jmVR/4hfTf+EW0n/&#10;f1ZE/39UQ/96Tz7/eU49/3lOPf97UD//fVA9/3xPPP97UD//fFFA/39UQ/+CV0b/gldG/39UQ/9/&#10;VEP/gldG/4NYR/9/VEP/gVZF/3xTQf98U0H/fVRC/31UQP98Uz//elE9/3xRPv95Tjv/d0w5/3pR&#10;P/97UkD/elE9/3pRP/96UT3/eVA8/3hPPf93UT7/eE89/3ZQPf94Tz3/ckw3/3FLNv9zTTj/dE47&#10;/3JNOv9xTDn/ck06/3NMO/9wSTj/bkc2/wABAP8AAQD/AAEA/wABAP8AAQD//P/q//3/5//8/ub/&#10;/P/k//z/5P/6/eD/+fzf//v+4f/6/eD/+v3g//z73f/9+tn/+/fR//n0zP/488n/+fLI//Lrwf/x&#10;6sD/+vPH//77zv/+/c///vfJ//nouv/q2Kb/69Wk/+nRof/s0KH/79Ci/+3OoP/tzqL/58ic/+HC&#10;lv/gwZX/48KX/+rHn//cuZH/0K2F/8uogP/NqH7/zah+/8ylfP/MpXz/yaJ5/8iedv/EmnL/vpRs&#10;/8GWbP+/kmn/wpVs/82edP/Qn3b/0aB3/8+edf/SoXb/1KV5/9OkeP/MoHH/zqJ1/8ufcP/InG//&#10;yptt/8eWa//Dkmf/xJFm/8SRZv/EkWb/x5Rp/8eSaP/JlGr/ypVr/8WQZv/EjWT/xI1k/8eQZ//K&#10;k2r/yJFo/8WOZf/FjmX/xo9m/8uRaf/LkGj/yo9n/8yOZf/LjWT/y4xj/82QZP/OkWX/zZBk/8yR&#10;Zf/LkGT/zJFl/8yRZf/LkGT/yo9j/8aMXv/DiVv/0JZo/9qgcv/WnG7/z5Vn/8iNYf/Oj2T/zY5j&#10;/82MZP/LimL/zYxk/9CPZ//OjWX/yotg/8WIXP/Hil7/0JNm/9SXav/SlWj/0ZJm/82OY//MjWL/&#10;y4xj/8mKYf/Ji2L/y41k/8uNZP/LjWT/yoxj/8yNZP/MjWT/y4xj/8qMY//MjmX/zY9m/8qPY//J&#10;jmT/xoth/8uQZP/Ij2L/ypFk/8yUZf/Lk2L/yZFe/86SXv/Vl2T/1JZj/9SXYf/UlWL/1JVi/9KU&#10;Yf/QlGL/0JRi/9CTZP/Qk2T/0ZRl/9KVZv/Tlmf/0pho/9OWZ//Tlmf/05dl/9KWZP/VmWf/15dn&#10;/9KSYv/Vk2H/1pJh/9qUYf/alGH/2pRh/9WPXP/Ujlv/1I5d/9ONXP/Qiln/0Ilb/86HWf/RiFv/&#10;z4hc/9CHXP/RiF//0olg/9SLYv/Rhl7/zYJa/82CWv/PgVr/zH1U/9F/V//SgFj/0oBY/8+AWf/M&#10;flf/0oRd/9WHYf/Vh2D/04Ve/9KEXf/ShF3/z4Rc/86DXP/Rg13/0oRe/8+BXf/OgFz/zX9b/8x9&#10;XP/Lf13/yX1b/8d7W//Ke1r/yHhX/8V1VP/FdVT/y3pc/8p5W//KeVv/yXhb/8RzVv/Ec1b/xnVY&#10;/8V0V//Ec1b/x3Zb/8h3XP/Dclf/xHJa/8RyWv/Fc1v/x3de/8R0W//Ccln/xHRb/8NzWP/AcFX/&#10;vW1S/8JxVv/GdVj/w3JV/8BvVP+7aVH/umpR/8FxWP/Dc1r/w3Na/79yWP+/clj/vnFX/8BwV//B&#10;cVj/wHBX/75uVf/Dc1j/xnVa/8RzWP/Dclf/wnBY/8FvV//Bb1f/vGpS/75sVP/Eclr/w3FZ/7tp&#10;Uf+5aVD/w3NY/96Rdf/ViGz/t2xP/7luUf/Bdln/x3xd/8+CZP/ShWf/xnlb/8JzVf/BclT/xXZY&#10;/8V2WP/Ac1X/vXBU/7ptUf+5bFL/uGtR/7dqUP+3Z07/uGhP/7hoT/+2Zk3/uGhP/7hrUf+4a1H/&#10;tWlR/7VqU/+4bVb/tmxT/7VrUv+yaE//s2lQ/7ZsU/+2alL/tWlR/7tuVP+/clj/uGxU/7RoUP+x&#10;ZU3/s2dP/7BoT/+xaVD/tW1V/7BqUf+waFD/sWtS/7NrUv+yalH/tW1U/7pyWf+1bVT/t29W/7tz&#10;Wv+8dFv/vHRb/7RsU/+1bVT/smpS/6xmTf+mX0n/pl9J/6liTP+rZE7/qmNN/6xlT/+uZ1H/qGFL&#10;/6hgSv+pYkz/rGRO/6tkTv+rZUz/qWNK/6ljSv+rZUv/rWVM/6xkS/+pYkb/rmRJ/65kSf+uZEn/&#10;sWdO/7VrUv+waE//sWdO/61jSv+uYkr/rmJK/69jS/+0aFD/sWVN/65iSv+wZEz/sWVN/7FlTf+w&#10;ZEz/sWVN/7FlTf+xZU3/s2lQ/7BmTf+uZEv/rGFK/6tgSf+sZEz/um9Y/8Z7ZP+2a1T/pl5G/6df&#10;R/+rY0v/r2RN/69kTf+uY0z/q2BJ/6tgSf+pXkn/q2BL/6hgSv+qYkz/q2NN/6piTP+oYEr/qGBK&#10;/6tgS/+sYUz/ql9K/61gTP+tYk3/q2BN/6ZbSP+mW0b/qV5J/6pfSv+mW0T/pltE/6pfSP+uY0z/&#10;r2RN/69kTf+uZk7/q2NN/6piTP+qYkz/qWJM/6dgSv+nYEr/q2RO/6tkTv+rZ1D/rGhR/6xoUf+m&#10;ZEz/qmZP/6xoUf+oZE3/rmpT/7JuV/+ualP/q2dQ/6RiSv+jYUn/o2FJ/6JgSP+kYkr/o2FJ/6Je&#10;R/+kYkz/o2FL/6NhS/+hY07/omVQ/6FkT/+jZ0//oWdR/51jTf+bYUv/mF5I/5heSP+YXkj/mF5K&#10;/5pgTP+bYU3/mV9L/5deSv+XXkr/lVxI/5VcSP+VXEj/kVlC/5RcRf+UXEX/k1tE/5NbRP+SWkP/&#10;klpD/5NbRP+RWkX/i1dB/41ZRP+OW0b/ildE/4ZWQv+HV0P/h1dD/4hYRP+KV0T/iVZD/4xZRv+K&#10;V0T/i1hD/41aR/+OW0b/kF1I/49cR/+MWUT/jFlE/4xcRv+MXEb/iFlF/4pbR/+KW0f/ilpG/4tb&#10;R/+KWkb/jltI/4pXRP+HV0P/ilpG/4lZRf+GV0P/h1hE/4dYRP+GWUT/hVhD/4RXQv+EV0L/hFdC&#10;/4JVQv+DVkP/hFdE/4VYRf+FWEX/gldG/4FWRf+BVkX/hFlI/4NaSP+BWEb/gVhG/31UQv99UkH/&#10;f1RD/39UQ/+CV0b/gldG/4NWQ/9/VEH/flNC/4FWRf+CV0b/flNC/31UQv9+VUP/f1ZE/31UQv97&#10;UkD/elE//3pRP/95Tjv/eE06/3tQPf96Tzz/ek88/31UQP+DWkb/jmVR/5JpVf+SaVX/kmlV/4ti&#10;UP+FXEr/g1pI/4FWRf98UUD/e1BA/3lOPv97UED/fFFA/3tQP/98UUD/flNC/39UQ/+CV0b/hFdE&#10;/4FUQf9+U0L/f1RD/4JXRv9/VEP/f1RD/3xTQf98U0H/fFNB/31UQP98Uz//e1A9/3xRPv94TTr/&#10;dk05/3tSQP95U0D/eFI//3hSP/94Uj3/dlA7/3ZQO/93UTz/dlA7/3ZQO/92UDv/ckw3/3FLNv9z&#10;TTj/dE45/3ROO/9yTDn/dE47/3FLOP9wSjf/b0k2/wABAP8AAQD/AAEA/wABAP8AAQD//P/q//7/&#10;6v/8/ub//f/l//v+4//5/N//+fzf//r94P/6/eD/+/vf//z73f/9+tn/+/fR//jzy//688n/9/DG&#10;//Pqwf/x6L3/+fDF//36zf/9+8v//fDD//Xktv/t2af/7NSk/+jNnv/qzp//7M2f/+zNn//tzqL/&#10;58ic/+DBlf/hwpb/5MWZ/+fEnP/buJD/zquD/8qkf//Npn//zqd+/8uke//IoXj/xp92/8Wbc//B&#10;l2//wJZu/8SYcf+/kmn/w5Zs/82edP/PnnX/0aB3/9Cfdv/SoXb/1KN4/9Gidv/JnW7/yp5x/8md&#10;cP/ImW3/xJVp/8KRZv/CkWb/w5Bl/8OOZP/FkGb/yJNp/8aRZ//KlWv/ypVr/8SPZf/DjmT/xI9l&#10;/8SPZf/Gj2b/xY5l/8SNZP/FjmX/yY9n/8uRaf/Kj2f/yo9n/8uNZP/MjmX/zI1k/82QZP/Mj2P/&#10;y45i/8qPY//LkGT/zJFl/82SZv/Nkmb/y5Bk/8eNX//GjF7/05lr/9yidP/Ummz/z5Vn/8yPYv/P&#10;kGX/zo9k/82MYv/Mi2H/zItj/8+OZv/NjmX/y4xh/86RZf/RlGj/1Zhr/9aZbP/Xmm3/0pVo/8+Q&#10;ZP/Ki2D/y4xj/8mKYf/Ki2L/zY5l/8yNZP/LjGP/yoti/8yNZP/NjmX/zI1k/8yNZP/MjmX/y41k&#10;/8qPY//Kj2X/xotf/8uQZP/LkGT/yZFi/8mRYP/KkmH/ypJf/86SXv/Tl2P/05Vi/9OVYv/UlmP/&#10;0pNg/9CSX//RlWP/0ZRl/9GUZf/Qk2T/0ZRl/9KVZv/Ul2j/1Jdo/9OWZ//VmGn/0pVm/8+SY//V&#10;mWf/15dn/9OTY//Vk2H/1pJh/9qUYf/alGH/2JJf/9WPXP/Ujlv/1I5b/9aOXv/Qiln/z4lY/8+G&#10;Wf/Phln/zYZa/82EWf/RiF//z4Zd/9GGXv/QhV3/y4BY/8uAWP/Qglv/zX9Y/9F/V//Rf1f/z4BX&#10;/9CCW//ThV7/1Ydg/9aIYf/XiWL/1Ydg/9KEXf/Rg1z/0IJc/9GDXf/ShF7/0oRg/9GDX//Qgl7/&#10;z4Fd/85/Xv/NgV//yX1b/8R4WP/Jelv/x3hX/8Z2Vf/Hd1b/ynpZ/8l4Wv/KeVv/ynlb/8Z1WP/H&#10;dln/xnVY/8V0V//CcVT/xXRX/8h3XP/Dclf/wnBY/8NxWf/EdFv/xHRb/8JyWf/BcVj/wXFY/75u&#10;U/+9bVL/vW1S/8BxU//Ec1b/w3JV/8BvVP+6aU7/t2dO/75uVf/BcVj/vW1U/8BwV//BcVj/vW1U&#10;/7trUv++blX/vW1S/71tUv/CcVb/xHNY/8NyV//DcVn/wW9X/8BuVv/Ablb/u2lR/7poUP/CcFj/&#10;wW9X/7lnT/+4aE//wnJZ/9uOcv/Yi2//wHVY/790V//Adlv/wnda/8h9YP/NgGL/xXha/79yVP+9&#10;cFL/wHNV/8F0Vv/Ac1X/v3RX/71yVf+6b1L/uGxU/7dqUP+1aE7/uGhP/7lpUP+4aE//tmlP/7Zp&#10;T/+1aE7/tGdN/7NnT/+zaVD/tWtS/7VrUv+zaVD/tWtS/7ZqUv+0aFD/tWlR/7ptU/++cVf/uGtR&#10;/7RoUP+zZ0//smhP/7BoT/+yalL/tW1V/7NtVP+yalL/smxT/7VtVP+3b1b/uHBX/7tzWv+3b1b/&#10;uHBX/7pyWf+3b1b/sWlQ/6tjSv+rY0v/qmRL/6ljSv+jXEb/pV5I/6liTP+rZE7/qWJM/6tjTf+s&#10;ZE7/p2BK/6ZeSP+pYUv/q2NN/6xkTv+tZU3/q2NL/6tjSv+sZEv/rmZN/61lTP+uZEn/t21S/7dt&#10;Uv+xZ0z/rmdL/65mTf+tZUz/rWVM/61jSv+uYkr/rWFJ/65iSv+zZ0//sWVN/65iSv+vY0v/s2dP&#10;/7RoUP+0aFD/s2dP/7FlTf+xZU3/tWlR/69lTP+tY0r/rGFK/6pfSP+xZk//vXJb/8F2X/+uY0z/&#10;p19H/6xhSv+tZU3/r2RN/61lTf+uY0z/rGFK/6xhSv+rYEv/rGFM/6lhS/+sZE7/rWVP/6xkTv+n&#10;X0n/pl5I/6hdSP+qX0r/ql9K/6xhTP+tYk3/q2BN/6dcSf+nXEf/qV5J/6pfSv+qX0j/q2BJ/65j&#10;TP+uY0z/rmNM/61iS/+uY07/qGBK/6lhS/+rY03/qmNN/6pjTf+qY03/q2RO/61mUP+tZlD/qmZP&#10;/6tnUP+mYkv/qGRN/6pmT/+pZU7/r2xS/7NvWP+xbVb/r2tU/6ZkTP+kYkr/pWNL/6RiSv+iYEj/&#10;o2FJ/6RiSv+kYkz/o2FL/6JhS/+gYk3/oWRP/6FkT/+fZVH/nmRQ/5pgTP+XXkr/llxI/5heSv+Z&#10;X0v/mF5K/5pgTP+aYEz/ll1J/5ZdSf+WXUn/k1pG/5NaRv+UW0f/kFdD/5NbRP+TW0T/klpD/5BY&#10;Qf+PV0D/j1dA/5BaQv+RWkX/i1dB/4tYQ/+MWUT/h1dB/4ZWQv+FVUH/iFhE/4xZRv+IVUL/h1RB&#10;/4pXRP+MWUT/i1hD/4tYQ/+MWUT/kF1I/5BdSP+OW0b/i1hD/45bRv+NXUf/ilpE/4laRv+KW0f/&#10;ilpG/4paRv+IWET/jFlG/4pXRP+HVEH/iFhE/4hYRP+IWET/h1hE/4ZXQ/+FWEP/hVhD/4NWQf+E&#10;V0L/g1ZB/4FWRf+EV0T/g1ZD/4NWQ/+FWEX/gldG/4JXRv+CV0b/hVpJ/4RZSP+BWEb/g1pI/35V&#10;Q/99VEL/f1RD/39UQ/+DWEf/g1hH/4RXRP+BVkX/flNC/4FWRf+BWEb/flVD/3tVQv97VUL/fFZD&#10;/3lTQP96VEH/eVNA/3tSQP96UT3/ek88/3tQPf97UTn/fFI6/35VP/+GXUf/j2ZQ/5FoUv+UalL/&#10;lWpX/4tiUP+GW0r/hFtJ/4BVRf97UED/e1BA/3lOPv97UED/fVJC/3xRQP98UUD/flNC/35TQv9/&#10;VEP/hFdE/4JVQv9+U0L/flNC/39UQ/98UUD/fVRC/3xTQf99VEL/fVRC/31UQv98UT7/e1A9/3xR&#10;Pv96Tzz/eE06/3lTQP94Uj//eFI//3ZRPv90UDr/c085/3NPOf92UDv/dE45/3ROOf90Tjn/ckw3&#10;/3JMN/9zTTj/dU88/3ROO/9yTDn/dE47/3BKN/9wSjf/cEo3/wABAP8AAQD/AAEA/wABAP8AAQD/&#10;/v/q//3/5//9/+f//P/k//r94P/4+97/+fzf//v73//6+t7/+/rc//z73f/8+dj/+vbQ//jzy//4&#10;8cf/9u3E//Dkuv/x5bv/9ei+//31x//98MP/+ee3//Per//t16b/6dGh/+jNnv/qzp//6s6f/+/Q&#10;ov/v0KL/58ia/+DBk//Zuo7/38CU/+PAmP/XtI7/zKaB/8ihev/TqIX/06mD/9GlgP/GmnP/vZNr&#10;/76UbP/Dl3D/w5dw/8WYb//ClWv/x5hu/9Cfdv/Tonn/0aB3/8+ec//SoXb/0qF2/8+gcv/AlGX/&#10;w5do/8ebbP/Gmm3/v5Bk/8GQZf/CkWb/w45k/8SNZP/EjWT/x5Bn/8SPZf/Bi2X/v4tk/8CMZf/F&#10;kWr/xpBq/8SOaP/DjGP/wYph/8SNZP/HjWX/x41l/8uQaP/Ji2T/yIpj/8qMZf/MjmX/zI1k/8yN&#10;Yv/JjGD/x4pe/8eKXv/LjmL/zI9j/82QZP/Pkmb/zZBj/82QY//Jj2H/zJJk/8+VZ//Ummz/z5Vn&#10;/82QY//QkWX/zo9k/82MYv/NjGL/zItj/86NZf/NjGT/zY5l/9KVaf/WmW3/1pxu/9OZa//Ym27/&#10;15pt/9OWav/JjGD/yYti/8mLYv/KjGP/zpBn/82OZf/JimH/yolh/9CMZf/QjGX/y4pi/8yNZP/L&#10;jGP/yIph/8WKYP/LkGT/xotf/8SJXf/HjV//yY9f/8iOXv/Jj1//ypBe/8uPW//Pk1//z5Nf/9GT&#10;YP/TlWL/0JJf/86QXf/Xl2f/1pZm/9KVZv/Qk2T/0ZRl/9SXaP/Ul2j/1Jdo/9eaa//VmGn/z5Jj&#10;/8uPXf/UmGb/2ppq/9qbaP/Vk2H/1pRi/9eTYv/Xk2L/15Fe/9eRXv/TjVr/z4dV/9OLWf/UjFr/&#10;0YlZ/8+HV//OhVj/zoRX/82EWf/RiF//y4JZ/8qBWP/LgVr/yoFY/86DW//PhFz/zoNb/8t+VP/L&#10;flT/1Yhe/+GYbf/Yj2T/zYRb/8Z9VP/Sh2D/04hh/8yBWv/HfFX/zYJb/9OFX//ShF7/0IJe/9OF&#10;Yf/ThWH/0IJe/9CBYP/LfFv/yHla/8N3V//Dd1f/y3xd/85/YP/LfF3/x3ZY/8Z1V//JeFr/ynlb&#10;/8d2WP/Id1n/yHdZ/8d2Wf/CcVT/xHNW/8d2W//Ab1T/wG5W/8NxWf/GdFz/wHBV/71tUv+/b1T/&#10;vm5T/7lsTv+5bE7/vG1P/8BxU//AcVP/vW5Q/8BxU/+/b1T/umpP/75uU/+9bVT/tWVM/7pqUf+8&#10;bFP/tmZN/7NjSP/Gdlv/zXxh/7xrTv+5aEv/t2ZL/7xoTv/Gclj/xXFX/8NvV//Db1f/vGpS/7tp&#10;Uf/DcVn/wHBX/7trUv/BcVj/wHBX/8N2XP/Ie2H/w3df/7pwV/+4blX/unBX/7ltVf+6b1L/vXJV&#10;/8BzV//CdVf/wXZX/71yU/++c1T/wHVW/8J3WP+7cFP/um1R/7dqTv+2aU//um1T/7lsUv+3ak7/&#10;tmlP/7VoTv+1aE7/tGdN/7BkTP+wZk3/s2lQ/7ZsU/+2bFP/tWtS/7NpUP+zaVD/tGhQ/69jS/+v&#10;Y0v/r2NL/7VpUf+2alL/tmpS/7JqUv+1bVX/tm5W/7dvV/+1bVf/tm5W/7tzW/+8dFz/uXFY/7hw&#10;V/+3b1b/sGhP/6xkS/+lXUT/o1tC/6hgSP+oYEj/qGBI/6hgSv+oYEr/qWJM/6liTP+jXEb/olxD&#10;/6hgSP+pYUn/qGBI/6dfR/+pYUn/qmJK/61iS/+uY0z/sGZN/65kS/+uZEv/rWVM/6lhSP+vaEz/&#10;tm9T/7hxVf+vaEz/rGRL/6tjSv+pYUj/qWFI/65jTP+vY0z/rmJL/65iS/+zZ1D/smZP/69jTP+0&#10;Zk//tWdQ/7NlTv+xY0z/s2ZM/7JlS/+zZkz/tGdN/61hSf+rX0f/q19I/6tfSP+2alP/tGhR/6xf&#10;S/+rX0j/rmJL/69jTP+vZE3/tGlS/7RpUv+1alP/tGlU/6leSf+sYUz/r2RP/7BlUP+vZlP/rmVS&#10;/61lT/+lXUf/pFxG/6dcR/+pXkn/rGFM/6teSv+rXkr/ql9M/6leS/+uY07/rGFM/7JnUv+yZ1D/&#10;sWZP/7BkTf+sYEn/rWFK/6tgS/+qX0r/qGBK/6lhS/+sZE7/q2RO/6liTP+qYkz/rGVP/65mUP+q&#10;Y03/qmNN/6xlT/+nY0z/qGRN/6pmT/+uaE//r2hS/7JsU/+zbFb/smtV/6llTv+nY0z/p2NM/6Zk&#10;TP+kYkr/pmRM/6hmTv+iYkn/oWBK/59jS/+fYk3/oGNO/55kUP+dY0//m2FN/5RbR/+XXkr/mmBM&#10;/5lfS/+ZX0v/mV9L/5heSv+YXkr/lVtH/5VbR/+WXUn/lVtH/5JYRP+PVUH/kFZC/5JYQv+UWkT/&#10;klpD/5BYQf+TW0T/kVtD/5BaQv+LVz//ilZA/4tYQ/+JWUP/hVVB/4VVQf+DVED/hlZC/4pXRP+G&#10;U0D/h1Q//4lVQP+MWUT/i1hD/4pXRP+PXEn/kF1I/5NfSv+RXUj/jVlE/4xYQv+RXkn/j1xH/4tb&#10;Rf+QYEz/i1tH/4RUQP+FVUH/hVVB/4dXQ/+IVUL/h1ZF/4ZWQv+IWET/iFhE/4VWQv+DVED/hVZC&#10;/4NWQf+AVUL/gVZD/4FWQ/+FWkn/g1hH/4NYR/+HWkf/iFtI/4hbSP+HWkf/h1xL/4VaSf+DWEf/&#10;g1pI/4BXRf9+VUP/flRE/4BXRf+EWkr/glhI/39WRP+BWEb/flVD/3xWQ/9/WUb/fFdE/35ZRv98&#10;V0T/elVC/3pVQv97VkP/eFQ+/3lTPv97Uj7/e1E5/3tROf+AUzz/fVM6/4JYP/+KYEf/kGRL/5Nm&#10;T/+VaFH/lWhT/4hdTP+CV0f/gVZG/39TRv97T0L/ek8//3hNPf96UED/fVND/35VQ/98U0H/fVRC&#10;/3tSQP99VEL/gVZF/35TQv9+U0L/e1A//3tQP/98UUD/fFFA/3tSQP97UkD/flVD/31UQP95UDz/&#10;e1A9/3tQPf95UD7/elE//3ZQPf90Tzz/dE88/3NOO/9zTjv/dE88/3RPPP93UTz/d1E8/3ZQO/90&#10;Tjn/dlA7/3ROOf9xTTf/c004/3ROO/9xSzj/dUw4/3NKOP9xSDT/b0k0/wABAP8AAQD/AAEA/wAB&#10;AP8AAQD//P/q//z/6f/9/+f//f/n//r94v/5/N//+v3g//z84P/6+t7//Pvd//z73f/8+NP/+/bQ&#10;//XwyP/78sn/9+7F//Hlu//y5bv/9OW6//novP/56Lz/+OO0//Ter//p06T/6dGj/+3Spf/pzKD/&#10;6Muf/+/Spv/z16j/6cqe/+PEmP/ev5P/4cKW/+HAl//YtY//zqiD/8ujf//RqYX/0aeB/8uhe//D&#10;mXP/uY9p/7eNZf++kmv/xJdu/8WYb//FmG7/yZpw/9Kjef/Yp37/16Z7/9SjeP/Tonf/0qF2/8+g&#10;cv/Dl2j/xppr/8idcP/InG//wJRn/7+QZP/Ek2j/xZBm/8WOZf/FjmX/xo9m/8KLZP/DjGX/woxm&#10;/8GLZf/DjWf/xpBq/8mUav/FjmX/woti/8OMY//FjmX/x41l/8uQaP/Jjmb/yYtk/8mLZP/LjWT/&#10;y4xj/8qLYP/LjGH/y4xh/8yNYv/NjmP/z5Bl/82OY//Mj2P/zI9j/8yPY//KkGL/ypBi/8qQYv/Q&#10;lmj/0JZo/86UZv/NjmL/y4xh/8qLYP/LimD/yYhe/8yLYf/LimL/yoti/82QZP/RlGj/15pt/9Sa&#10;bP/Xmm3/1Zhr/8+SZf/OkWX/zI9j/8qMY//MjmX/zo9k/8uMYf/KiV//y4pg/8+OZP/PjmT/y4pi&#10;/8qLYv/Ji2L/yIph/8aLYf/MkWX/yo9j/8eNX//JjF//zI9g/8iOXv/KkGD/y5Fh/8uRX//PlWP/&#10;zZNh/8+TYf/QlGL/y49d/9CUYv/UmGb/0pJi/9GVY//Tl2X/0ZRl/9GUZf/Qk2T/0pVm/9WXaP/X&#10;l2f/05Nj/9GRYf/VlmP/2Jlm/9eYZf/UkmD/15Vj/9aSYf/WkmH/1I5b/9WPXP/Ujlv/0opa/9KK&#10;WP/RiVn/0opa/9CIWP/Qh1r/0Ida/9GIXf/RiF//zYRb/8qBWP/KgFn/yoBZ/8qAWf/KgVj/y4JZ&#10;/8d+Vf/If1T/4plu/+2mev/dlmr/1I1j/8uCWf/GfFX/zoRd/82CW//HfFX/yX5X/8uAWf/OgFz/&#10;0IJe/9GCYf/QgWD/zX5d/8t8W//Ke1r/yXpb/8h5Wv/Gd1n/y3xd/8+AYf/Of2D/xnVX/8V0Vv/I&#10;d1n/yXha/8V0Vv/Ec1X/xndZ/8Z3Wf/Fdlj/yHlb/8l5Xv++blX/vm5V/8V1XP/Hd1z/wnJX/79v&#10;VP/Cclf/wnNV/71wUv+8b1H/vG9R/75uU/++blP/umpP/7trUP/Dc1j/v29U/8BwVf+/b1T/uWlO&#10;/75uU/+/b1T/t2dM/8JzVf/rnH7/35By/7tsTv+5aU7/uWhN/7ppTv/Dclf/xHNY/8JxVv/CcFj/&#10;wXBV/8RyWv/EdFv/w3Na/75uVf/EdFv/wXFY/7tuVP+9cFb/v3JY/7ltVf+0aFD/t2tT/7drU/+4&#10;bFT/vXFZ/790V//Kf2D/0IVm/8F2Vv/AdVX/v3RV/8J1V//BdFb/vXBS/7VoSv+3ak7/u25S/7pt&#10;Uf+3ak7/tmlP/7ZpT/+3alD/t2pQ/7drU/+3bVT/t21U/7VrUv+ya0//s2xQ/7NpUP+xZ07/smhP&#10;/7FnTv+xZ07/sGZN/7VqU/+1alP/r2RN/69kTf+xaVP/sWlT/7RsVv+2blj/t29Z/7x0Xv++c1z/&#10;tmtU/7BoUP+sZEz/pV1E/6NbQ/+gWED/pV1F/6piSv+qYkr/q2NL/6tjS/+qYkr/qWFL/6lhSf+j&#10;XUT/pF5F/6hgSP+rY0v/rWVN/6xkTP+wZU7/r2RN/6xiSf+tY0r/sGZN/65kS/+sYkn/rGRL/61l&#10;TP+za1L/s2xQ/7NsUP+uZk3/r2dO/65mTf+tZUz/rWVM/7BlTv+wZE3/rmJL/65iS/+zZ1D/tGZP&#10;/7NlTv+1Z1D/tmhR/7RkTf+yYkv/tWVM/7RkS/+1ZUz/tmZN/7JlS/+uYUf/rWFJ/69jTP+4bFX/&#10;s2dQ/6xgSf+wZE3/r2NM/65iS/+wZU7/smdQ/7JnUP+0aVL/tGlU/6tgS/+rY03/rmZQ/69nUf+t&#10;ZU//rGRO/6xkTv+pYUv/rWJN/6xhTP+qX0r/ql9K/6teSv+sX0v/q15K/6pdSf+uY07/rmNO/7No&#10;U/+zZ1D/sGRN/69jTP+uYEn/rmJL/6xfS/+rYEv/q2BL/6piTP+qYkz/rGRO/6piTP+qYkz/q2NN&#10;/6tjTf+oYEr/p2BK/6liTP+sZU//rWZQ/65nUf+vaFL/q2VM/7BoUP+ya1X/sGlT/6RgSf+mYk3/&#10;pWNN/6VjS/+raVH/qWlQ/6RkS/+fY0v/n2NL/6FlTf+gY07/oGNO/6FkT/+dY0//m2FN/5VcSf+Z&#10;Xkz/mmBM/5lfS/+bYU3/nmFM/51gS/+aXUj/llxI/5heSv+YXkr/lVtH/5RZR/+SWET/klhE/5FY&#10;RP+QWEH/kFhB/5FbQ/+RW0P/kFpC/49ZQf+LVz//ilZA/4hWP/+KV0L/h1dB/4lZRf+HV0P/h1dD&#10;/4pXRP+GU0D/h1JA/4hTQf+MWUb/ildE/4lWQ/+OW0j/kFtJ/5JeSf+QXEf/jlpF/41ZRP+PW0b/&#10;jlpF/4tYQ/+MXEb/iFhE/4VVQf+IWET/h1dD/4dXQ/+GVkL/h1RB/4VVQf+FVUH/hlZC/4RVQf+A&#10;UT3/gFM+/4RZRv+DWEf/hFlI/4VaSf+FWkn/g1hH/4VaSf+JXEn/il1I/4lcR/+GWUT/hllG/4Va&#10;Sf+FWkn/g1pI/4BXRf+AV0X/f1VF/4NZSf+EWkr/g1lJ/4JYSP9+WEX/f1lG/35ZRv9/Wkf/fllH&#10;/35ZRv98V0T/fFdE/31YRf97VkP/elQ//3tVQP99VD7/elE7/3xSOv+AVj7/g1c+/4dbQv+MYEf/&#10;j2NK/49hSf+SZE3/kGNO/4hbSP+EWUj/gVZG/31SQv97UED/elBA/3tRQf98UkL/eVJB/3hSP/90&#10;Tjv/e1JA/3xTQf97UkD/fFNB/3xRQP9/VEH/fFNB/3xRQP98U0H/fFNB/3xTQf98U0H/f1ZE/3xT&#10;Qf95UDz/elE9/3pRPf97Uj7/fFNB/3ZQPf93UT7/eFNA/3ZRPv93Uj//d1I//3ROOf92UDv/d1E8&#10;/3dRPP9zTTj/dlA7/3RQOv9xTTf/ck44/3FLOP9wSjf/b0k0/29JNv9uSDP/bUc0/wABAP8AAQD/&#10;AAEA/wABAP8AAQD//P/q//7/6v/9/+f//f/n//r94v/6/eD/+v3g//v73//8+93/+/rc//z52v/8&#10;+NP/+vXP//jwyf/68cj/+OzE//Llu//z5Ln/8eK3//Lgsv/04rT/9+Gy//Pbrf/p0aP/7NGk//LX&#10;qv/oy6H/58qe//DTp//12Kz/68yg/+TFmf/hwpb/4sKZ/+TDmv/at5H/zaqE/8qkgP/OqIT/yqN8&#10;/8acdv/Bl3H/uI5o/7eLZP+/k2z/yZxz/8SXbv/FmG7/yptx/9Sle//ZqoD/2Kl9/9Wkef/On3P/&#10;zZ5y/82ecv/Gmm3/x5tu/8idcP/Gmm3/xJhr/8OUaP/FlGv/xZBm/8WLY//Fi2P/x41n/8SKZP/I&#10;jmj/w4xl/8CJYv/Ci2T/yJFq/8uUa//FjmX/xY5l/8WOZf/FjmX/x41l/8qPZ//Kj2f/yoxl/8qM&#10;Y//MjmX/zI1i/8qLYP/LjGH/zI1i/82OY//PkGX/0JFm/82OY//LjmL/yo1h/8eMYP/IjWH/x4xg&#10;/8iOYP/Nk2X/0JZo/9GUZ//Mj2L/zI1h/8uMYP/Li1//yIdd/8uKYP/KiV//yYpf/8qLYP/LjmH/&#10;0pVo/9WYaf/VmGn/0ZRl/86RZP/SlWn/z5Jm/8uOYv/Mj2P/zY5j/8qLYP/Ki2D/zIth/82MYv/M&#10;jWL/y4xj/8qMY//KjGP/yYti/8eMYP/MkWX/zpFl/82QY//JjF//yY9h/8mPYf/KkGD/y5Fh/86U&#10;ZP/PlWX/zZNj/8ySYP/QlGL/yo5c/9GVY//Lj13/w4NT/8qKWv/RlWP/0ZVj/8+TYf/OkWL/z5Jj&#10;/9OTY//Wl2T/1JVi/9OUYf/VlmP/1pdk/9OUX//Vk2H/15Vj/9aSYf/WkmH/1Y9c/9SOXf/Ujl3/&#10;1o5e/9GJWf/Ph1f/0opa/9CIWP/QiFj/0Yhb/9GHWv/Qh1z/z4Zd/8qBWP/KgVj/y4Fa/8l/WP/J&#10;f1j/yoBZ/8mAV//KgVb/56B0//OsgP/gmW3/3pdr/9KLYf/Bd1D/yoBZ/8uBWv/HfFX/x3xV/8h9&#10;Vv/Nf1v/z4Fd/85/Xv/MfV7/ynlb/8d2WP/KeVv/yXpb/8h5Wv/HeFr/y3xe/85/Yf/NfmD/xXRX&#10;/8Z1V//Id1r/yHda/8JzVf++b1H/wnNV/8Z3Wf/Hd1z/y3tg/8l8YP/BcVj/wHBX/8V1XP/Gdl3/&#10;wnJX/79vVP/Cclf/xXZY/8JzVf/Ac1f/v3JW/7xvU/+7blL/uGtP/7hrT/+/clj/wHBV/8JyWf/D&#10;c1r/vm5T/75uU/+8bFH/t2dM/9+Qcv/+tJn/3o9x/7lqTP++blP/v29U/7xsUf++blP/wW9X/8Fw&#10;Vf/BcFX/wG9U/8RyWv/EdFv/xHRb/7xvVf+/clj/v3JY/75xV/+9cFb/vnFX/7ltVf+0aFD/tmpS&#10;/7drU/+7b1f/v3Nb/8B0XP/LgWb/0IZp/8B1Vf/AdVX/v3NT/8B0VP/AdFT/vG1O/7JlR/+2aUv/&#10;uGtP/7VqTf+0aFD/tWhO/7VoTv+3alD/uGxU/7hsVP+5b1b/t21S/7FnTP+vaEz/s2xQ/7BoT/+u&#10;Zk3/smpR/7dsVf+1alP/tGlS/7ZrVP+2a1T/rmNO/6leSf+sZE7/q2NN/61lT/+waFL/sGhS/7Vq&#10;Vf+2a1b/rmNM/6tgSf+nXEX/oVlB/6FZQf+hWUH/qGBI/6xkTP+rY0v/q2NL/6tjS/+pYUn/qWFJ&#10;/6lhSf+pY0r/rGZN/61lTf+tZUz/r2dP/65mTf+yaE//sWdO/69jS/+wZEz/smdK/7BmS/+tY0j/&#10;rWZK/7FqTv+1bVT/smpR/7BpTf+uZk3/rmZN/65mTf+wZk3/smhP/7NnT/+xZU3/rmJK/69jTP+2&#10;alP/tWdQ/7NlT/+0ZlD/tGRN/7NjTP+zY0z/tGRL/7RkS/+0ZEv/tWVM/7VlTP+uYUf/sWNM/7Rm&#10;T/+2alP/s2dQ/7BkTf+0aFH/sGRN/69jTP+wZU7/sGVO/65jTP+rYEv/r2RP/6xkTv+qYkz/rGRO&#10;/6xkTv+pYUv/qGBK/6lhS/+tYk3/smdS/7BlUP+uYU3/rF9L/6teSv+tYEz/q15K/6pdSf+tYEz/&#10;sWRQ/7RoUf+vY0z/rmJL/61fSP+wYkv/smRN/7BjT/+uYU3/rGFM/6tgS/+nX0n/qmJM/6lhS/+p&#10;YUv/qGBK/6lhS/+oYEr/qGBK/6lhS/+tZlD/rGVP/65nUf+vaFL/q2NN/61lT/+waVP/rmdR/6Nf&#10;Sv+jYUv/o2FL/6NhS/+qaVP/qmlT/6BkTP+fY0v/oWVN/6JmTv+fY0v/oGNO/6FkT/+eYUz/mmBM&#10;/5hdS/+aX03/ml9N/5lfS/+cYk7/oGNO/55hTP+bXkn/m15J/5xfSv+VWkj/kldF/5RZR/+UWUf/&#10;lFlH/5BXQ/+PVkL/j1hD/5FbQ/+QWkL/kFpC/5BaQv+MWEL/i1dB/4lXQP+KWEH/i1hD/4xZRP+M&#10;WUb/ildE/4xZRv+IU0H/iFNB/4hTQf+JVkP/h1RB/4hVQv+KV0T/jllH/49aSP+NWUT/j1tG/41Z&#10;RP+NWUT/jFhD/4pXQv+LWEP/iVZB/4lWQ/+JWUX/h1dD/4RUQP+FVUH/h1RB/4VVQf+FVUH/h1dD&#10;/4VWQv+CUz//glVA/4VaSf+FWkn/hVpJ/4VaSf+FWkn/hltK/4lcSf+KW0f/i1xI/4tcSP+JWkb/&#10;hldD/4daR/+FWkn/g1hH/4FYRv+DWkj/gFZG/4NZSf+EWkr/g1lJ/4NZSf9/WEf/gFtJ/4BbSf+A&#10;W0j/gFtJ/4BbSP9/Wkf/f1pH/4BbSP96VUL/elQ//3xWQf9/VkD/e1I8/3pRO/9/VT3/hFpB/4ld&#10;RP+MYEf/kWNM/45gSf+NX0j/i15J/4daRf+IW0j/g1hH/35TQv96UED/e1FB/3xSQv98VkP/eVNA&#10;/3VPPP9xSzj/eFI//3xTQf97UkD/elE9/3pRPf99VED/flVD/3xTQf99VEL/flRE/31TQ/97UkD/&#10;flVD/3tSQP96UT3/elE9/3pRPf97Uj7/fFNB/3dRPv94Uj//elVC/3hTQP94Uj//d1E+/3VPPP90&#10;Tjn/d1E8/3dRPP9zTTj/ck44/3JOOP9wTDb/cEw2/25JNv9uSTb/bUg1/2xHNP9tSDX/a0Yz/wAB&#10;AP8AAQD/AAEA/wABAP8AAQD//P/q//7/6v/8/ub//f/n//r94v/6/eL/+fzf//z73f/7+tz/+fjZ&#10;//r31v/79tD/+fTM//fwxv/57cX/9Oi+//Llu//w4bb/8+K3//DesP/y3bD/9d2v//LarP/s0aT/&#10;7NGm//DVqv/qzaP/58qg//DQp//01an/7c6i/+PEmP/ev5P/4cGY/+rJoP/cupT/zKmD/8OhfP/L&#10;pYD/xqB7/8CZcv++lG7/uY9p/7yQaf/Hm3T/0aV+/8OWbf/ClWz/yJtx/9Okev/UpXv/0aJ2/9Ch&#10;df/Km2//x5hs/8aabf/Clmn/wpds/8WYbv/Ak2n/yJlv/8mYb//FlGv/w45k/7+IYf/AhmD/w4lj&#10;/8WLZf/HjWf/wYdh/76EXv/Fi2X/yY9p/8OMZf/DjGX/ypNq/8iRaP/FjmX/xoxk/8mOZv/IjWX/&#10;yYtk/8uNZP/Nj2b/zY5l/8mKX//LjGH/yoti/8uMY//PkGf/zo9m/8uNZP/LjWT/xoth/8aLX//G&#10;i1//xIld/8aLX//LkGT/0JNm/9CTZv/Sk2f/0JFl/86OYP/Li13/yope/8uLX//JiV3/yYld/8qL&#10;X//IiV3/zY9g/9OVZv/Ul2j/z5Jj/86RZP/SlWn/z5Jm/8uOYv/LjGH/zI1i/8uMYf/MjWL/zI1i&#10;/8uMYf/JjGD/zI9j/82PZv/JjmT/yI1j/8aLX//Kj2P/zJFl/8qPY//IjWH/y5Bk/8iNYf/Ij2L/&#10;yJBh/82TZf/Nk2P/yY9f/8uRYf/Nk2P/y5Fh/86UZP/Dh1X/tXlH/8CAUP/Pj1//0pJi/9KSYv/Q&#10;kGD/z49f/9KTYP/Zl2X/1ZNh/9KQXP/YlmL/2JZi/9OUX//XlWP/15Vj/9eTYv/Xk2T/2ZNi/9SN&#10;X//UjV//1Yxf/9CHWv/Qh1r/0olc/9CIWP/Ohlb/z4ZZ/86FWP/OhVr/z4Zd/82EW//Mg1r/y4Fa&#10;/8l/WP/Jf1j/yoBZ/8uCWf/NhFv/45pv/+2mev/dlmr/35hu/9KLYf/DeVL/zoRd/8qAWf/DeVL/&#10;yH1W/82CW//Ogl7/zX9b/8t8Xf/Ke1z/yHdZ/8d2WP/JeFr/x3ZY/8Z1WP/HeFr/yntd/8t8Xv/K&#10;e13/x3ZZ/8h3Wv/KeVz/x3ZZ/8JzVf++blP/vm5T/8F0WP/FeFz/xnlf/8Z5X//EdFv/wnJZ/8Nz&#10;Wv/Fc1v/wnFW/71sUf+/b1T/xHRZ/8NzWP/EdFn/w3Za/79yWP+8b1X/vG9V/7ptU/+8b1X/u25U&#10;/8BwV//BcVj/wHBX/7trUv+2Zk3/uWlQ//Sni//2qY3/wXRY/7RnS/+/clb/w3Za/8JyV/+8bFP/&#10;umpR/7xsU/++bFT/uWlQ/7trUv/Ccln/wnJZ/7tuVP+8b1X/vW9Y/71vWP/Aclv/vnBZ/7puV/+2&#10;alP/tmpT/7hsVf++clr/w3df/8N3X//Fel3/w3hb/7pvUP++c1T/vnFT/75yUv+5bU3/tGhI/7Fk&#10;Rv+yZ0j/sGVI/65jRv+xZU3/tWlR/7NnT/+0aFD/t2tT/7ZqUv+2a07/s2lO/69lSv+sZUn/r2hM&#10;/69nTv+waE//smpR/7JqUv+vZ0//r2dP/7BoUP+za1X/rWVP/6NbRf+mXkj/p19J/6hgSv+mXUr/&#10;pl5I/6ZbRv+nXEf/qF1G/6hdRv+nXEX/o1tD/6VdRf+kXEP/qWFJ/6xkTP+qYkr/qWFJ/6hgSP+o&#10;YEj/qWFJ/6tjS/+xaVH/tW1V/7BoUP+tZU3/rmZO/69lTP+xZU3/sWVN/7BlSP+yZ0r/tGlK/7Vq&#10;Tf+wZkv/r2VK/7BpTf+za1L/r2dO/6xkS/+qYkn/q2FI/65kS/+vZUz/sWdO/7NnT/+vY0v/rGBI&#10;/7JmT/+4bFX/s2dQ/7BkTf+xY03/rF5H/7JiS/+0ZE3/s2NK/7JiSf+yYkn/smJJ/7JkTf+xY0z/&#10;smZP/7VpUv+wZE3/r2NM/7NnUP+zZ1D/r2NM/7BkTf+xZk//sGVO/6tgS/+jWEP/qGBK/69nUf+s&#10;ZE7/qmJM/6piTP+nX0n/pV1H/6dfSf+sYUz/r2RP/7RnU/+zZlL/sWRQ/61hSv+uYEn/rV9I/6xg&#10;Sf+tYEz/r2NM/7RoUf+tYUr/q19I/6pdSf+rXUf/smRO/7JkTv+wY0//rWBM/6pfSv+oXUj/ql9K&#10;/6dfSf+mXkj/qGBK/6piTP+rY03/qmJM/6tjTf+rZE7/qGFL/6tkTv+uZ1H/qGFL/6hhS/+tZlD/&#10;rWZS/6ViT/+iYU3/nmBL/55gS/+hZE//o2ZR/59jS/+fY0v/omZO/6FlTf+hYEr/oGRM/6BjTv+f&#10;Yk3/nWBL/5leTP+aX03/mV5M/5pgTP+cYk7/nGJO/5xfSv+cX0r/nF9K/5xfTP+RVkT/j1RC/5JX&#10;Rf+SWUb/kFdE/45VQv+OV0P/kFlE/5BZRP+QXEb/kV1H/5BcRv+PW0X/j1tF/45aRP+MWkP/iVZB&#10;/4pXQv+MWUb/iVZD/4xZRv+HVEH/h1RB/4hVQv+HVEH/h1RB/4hVQv+JVkP/ildE/41YRv+LVkT/&#10;jlpF/41ZRP+NWUT/jVlE/41ZRP+NWUT/i1hD/4xZRv+IVUL/h1RB/4FRPf+DUz//hlNA/4hVQv+I&#10;WET/iFhE/4paRv+HWET/hVhD/4daR/+HWkf/hltK/4RZSP+HXEv/i15L/4xfTP+KW0f/iVpG/4xd&#10;Sf+MXUn/iVpI/4laSP+IW0j/hFlI/4VaSf+EWkr/glhI/4NZSf+BWkn/f1hH/4FaSf9/Wkj/f1pI&#10;/4BbSf+AW0n/gVxJ/4diT/+DXkv/gFtI/4JcR/97VUD/eVM+/3xWQf+AV0H/fFM9/3lQOv99VD7/&#10;hVtD/4ddRf+LYUn/j2JL/41gSf+MX0j/iVxH/4hbRv+HXEn/hVpH/39WRP96UT//elE//3lTQP99&#10;V0T/fVRC/3lQPv95UDz/e1I+/31SP/97Uj7/fFM//3xTP/98Uz//fVRC/3lTQP98U0H/flRE/3xS&#10;Qv97UkD/fFNB/3tSQP97UkD/elE//3pRPf96UT//e1JA/3ZQPf94Uj//e1VC/3lTQP91Tzz/dU88&#10;/3VPPP90Tjn/dlA7/3ZQO/90Tjn/bko0/25KNP9uSjT/bEgy/21INf9wSzj/bUg1/2pFMv9sRzT/&#10;bEc0/wABAP8AAQD/AAEA/wABAP8AAQD//P/q//7/6v/9/+f//f/n//z/5P/6/eD/+fzf//v63P/7&#10;+tz//Pna//r31v/59Mz/+vPJ//jvxv/67sb/9+rA//Pkuf/y4bX/8N+z//Pdrv/x2av/79en/+7T&#10;pv/sz6P/686i//DRpf/uzqX/7Myj/+vKof/uzaT/6Mec/+C/lP/ev5P/5MWZ/+3Mo//fvpX/zaqE&#10;/8Kfef/AnXf/wpx3/8Gbdv/DmXP/wZdx/8KYcv/InHf/z6N+/8GVbv/Dlm//yp10/8qdc//JnHL/&#10;x5xx/8Wab//EmW7/wpds/8GWa//Dlmz/xJdt/8CTaf/DlGr/yJlv/8qZcP/Il27/w49o/7+JY//A&#10;iWL/wotk/8KLZP/DiWP/w4lj/8SKYv/EimL/xYtj/8WLY//Fi2P/x41l/8qQaP/Jj2f/xoxk/8WL&#10;Y//Gi2H/xoth/8mOZP/JjmT/zI5l/8qMY//KjGX/yY5m/8uQaP/LkGj/yo9n/8mOZv/IjWP/yI1j&#10;/82SaP/MkWX/yo9j/8uOYv/KjWH/zY5j/9CRZv/Skmb/z49h/8qKXP/LiFv/zIxe/8yMXv/JiVv/&#10;yYlb/8uMYP/IiV3/yIld/8qLYP/LjGH/y4xh/82OY//LjGH/zo9k/86PZP/LjGH/y4xh/8yNYv/L&#10;jmL/y45i/8uOYv/HjGD/x4xg/8uQZP/HjGD/x4xg/8eMYP/Kj2P/y5Bk/8iNYf/JjmT/yo9l/8uQ&#10;Zv/LkGb/yY5k/8uQZP/Qk2f/zpFk/86RZP/KkGL/zZNj/82TY//Nk2P/0JNk/9KWZP/Tl2X/0ZFh&#10;/9KSYv/RkWH/0JBg/9KTYP/VlmP/1ZNh/9eVY//Zl2X/15hl/9mXZf/Zl2X/2JRj/9aSYf/Zk2L/&#10;15Fg/9WPXv/Wjl7/1Yxf/9GIW//RiFv/04pd/9OKXf/PiFz/zYZa/86FWv/Phl3/z4Zd/9CFXf/O&#10;hF3/zIFa/8yBWv/Og1z/0IVe/82CW//MgVr/1Ypi/9uSaf/WjGX/0IZf/8uBWv/GfFf/y4Fa/8h+&#10;V//EelP/y4BZ/86DXP/Nglv/zoBa/8h6Vv/FdlX/x3dW/8p6Wf/Me13/x3ZY/8RzVv/Gd1n/xndZ&#10;/8Z3Wf/Gd1n/xndZ/8h5W//JeV7/xndZ/8Z2W//FdVr/w3NY/8F0WP/BdFr/vnFX/8J1W//EdFv/&#10;wnJZ/8JyWf/Ccln/wnBY/8FvV//Eclr/w3Na/8BwV//Ccln/wXRa/8J1W/+9cFb/vnFX/8F0Wv+7&#10;blT/um1T/7tuVP+9cFb/um1T/7dqUP+2aU//vnFX/9qNc//JfGL/r2JI/65hR/+9cFb/wXRa/8Fx&#10;WP+9bVT/vm5V/8BwV//AcFf/vGxT/71tVP+9bVT/uWlQ/7lsUv+7bVb/vW9Y/7xuV/+4alP/uGxV&#10;/7tvWP+2alP/tGhQ/7VpUf+4bFT/wHRc/79zW/+/dFf/vnNW/7pvUP+6b1D/u25Q/7htTv+4bU7/&#10;t2xN/7dsTf+4blP/t21S/7NpUP+xZ07/tWtS/7ZqUv+1aVH/tmpS/7huVf+3bVL/uG5T/7RtUf+v&#10;Z07/rmZN/69nTv+vZ07/rmZN/65mTf+sZEz/q2NL/6hgSP+mXkb/o1tD/6NbQ/+hWUH/pFxG/6Vd&#10;R/+jW0X/pltG/6pfSv+sYUr/rWJL/6tgSf+oYEj/p19H/6VdRf+lXUX/qWFJ/6xkTP+rY0v/rGFK&#10;/6lhSf+sYUr/rGFK/65jTP+waFD/rGRM/6tjS/+sZEz/sWZP/7FmT/+wZk3/r2NL/69kR/+yZ0r/&#10;s2hL/7JnSv+vY0v/rWNK/61jSv+uZEv/rmRL/69lTP+uZEv/sGZN/7BmTf+vZE3/r2RN/65jTP+t&#10;Ykv/rGFK/65jTP+zZ1D/smVR/7JlUf+zZlL/s2VP/7NlT/+yZE7/s2VO/7FjTP+uYEn/rmBJ/7Jk&#10;Tf+3aVL/u21W/7ZqU/+vY0z/sGNP/7JlUf+uY07/rGFK/65jTP+vZE3/r2RN/65jTP+qX0j/ql9K&#10;/7BoUv+za1X/rWVP/6piTP+sZEz/rGRM/6piSv+qYkr/rmNM/7FmT/+wZE3/rmJL/69jTP+uYkv/&#10;rWFK/6xhSv+rYEv/qmJM/6tjTf+qYkz/p19J/6ZbRv+nXEf/ql9K/65hTf+uYU3/rWBM/65hTf+s&#10;X0v/q15K/6pfSv+pXkf/ql9K/6piTP+sZE7/q2NN/6lhS/+lXkr/oltH/6dgTP+tZlL/qGFN/6dg&#10;TP+lXkj/o19K/6RiTP+lY03/p2VP/6VnUv+hY07/omFL/6JhS/+kY03/p2VP/6VjTf+kYkz/pWNN&#10;/6FjTv+gYk3/m15J/5pdSv+aXUr/mmBM/5lfS/+WXEj/mmBM/5thTf+YXkr/lFpG/5ZcSP+UWUf/&#10;lVpI/5NYRv+PVkP/j1ZD/5FYRf+SW0b/kVpF/5BZRP+QWUT/j1hD/49YQ/+QWUT/kVpF/45aRP+O&#10;WkX/jFhD/4xZRP+JVkP/iVZD/4tYR/+IVUT/iFVC/4lWQ/+JVkP/iVZD/4lWQ/+IVUL/iVZD/4lW&#10;Q/+LWEP/i1hD/4tYQ/+MWUT/i1hD/4tYQ/+MWUT/jlpF/4tYQ/+HVEH/hlNA/4ZTQP+FVUH/hFRA&#10;/4dXQ/+IV0b/iFlH/4pbSf+IWUf/hllG/4ZbSv+HXEv/iF1M/4ZbSv+KXUr/i15L/4xfTP+KXUr/&#10;i1xK/45fTf+OX03/jl9N/4tcSv+JXEn/iFtI/4NYR/+DWkj/hFtJ/4RbSf+EWkr/g1xL/4NcS/+A&#10;WUj/f1pH/39aR/+AW0j/gl1K/4NeS/+FX0z/gFpH/4NaRv+CWUX/hFlG/4JZRf+AV0P/gFdD/4JZ&#10;Rf+BWET/f1ZC/4BXQ/+GXUn/jWRQ/4xhTv+JXkv/iV5L/4deSv+GXUv/g1pI/3xWQ/94Uj//d1E+&#10;/3hSP/96UT//elE//39UQ/+BVkX/f1RD/35TQv97UkD/e1I+/3tSPv96VEH/elRB/3dRPv94Uj//&#10;d1E+/3lTQP96VEH/e1VC/3lTQP96UT//elE//3lQPv97UkD/elRB/3lTQP94Uj//eVNA/3lTQP91&#10;Tzz/dE47/3VPPP91Tzz/c085/3FMOf9wTDb/cEs4/25JNv9uSTb/akcz/2pHM/9qRzP/aEUy/2tG&#10;M/9pRjP/aUYz/wABAP8AAQD/AAEA/wABAP8AAQD//P/q//7/6v/9/+f//P7m//r94v/6/eD/+v3g&#10;//v63P/7+tv//PnY//n20//788z/+PHH//Xsw//67sT/9+q+//Hit//w37P/792v//HZq//u1qb/&#10;79Sl/+vOov/nyp7/6Mmd/+rLn//tzKP/6cif/+TDmv/kw5r/4sGY/9y7kv/dvJP/5sWa/+rJoP/d&#10;vJP/zaqC/8Ogev++m3P/w550/8OdeP/DmXP/xZt1/8acdv/GnHb/yZ14/8GVcP/Dl3L/y594/8me&#10;dP/HnHH/xZpv/8KXbP/HnHH/xptu/76TZv/ClWv/xZhu/7+SaP/Ck2n/x5hu/8iXbv/GlW3/w49o&#10;/8CKZP/AimT/wotk/8GKY//CiGL/xIpk/8WLY//EimL/xIpi/8WLY//Fi2P/xYtj/8mPZ//Jj2f/&#10;xYtj/8OJYf/EiV//xoth/8mOZP/Gi2H/yoxj/8qMY//IjWX/yo9n/8yRaf/LkGj/yo9n/8eMZP/I&#10;jWP/yo9l/8+Uav/Rlmr/0ZZq/86RZf/LjmL/zY5j/8+QZf/Skmb/zY1h/8mJW//Kh1r/y4td/8yM&#10;Xv/Kilz/yope/8qLX//Jil//yYpf/8mKX//LjGP/yoti/8uMY//MjWT/zo9m/8+QZ//LjmL/yo1h&#10;/8uOYv/KjWH/y45i/8iNYf/HjGD/xotf/8eMYP/Gi1//xotf/8qNYf/KjWH/y5Bm/8mOZP/JjmT/&#10;yY5k/8uQZv/Kj2X/yY5k/82QZP/Pkmb/zpFl/82QY//NkGP/zpRm/82TZf/LkWH/y5Fh/8+VY//T&#10;l2X/0ZVj/9GVY//Pk2H/0ZFh/9KTYP/UlWL/1ZNh/9eVY//amGb/2Zdl/9mXZf/Zl2X/2JRl/9aS&#10;Y//Zk2L/1pBf/9ONXP/Ti1v/04pd/9GIW//Qh1r/0Ild/9WOYv/TjGD/0Ide/9GIX//Qh17/zoNc&#10;/86DXP/Nglv/zIFa/8yBWv/PhF3/0IVe/86AWv/MgVr/zoNc/9KHYP/TiWL/zoRf/8d9WP/GfFf/&#10;yX9Y/8l/WP/Iflf/y4BZ/8uAWP/Jflf/zH5Y/8Z4VP/GeFT/yHlY/8x8W//NfF7/x3ZY/8NyVP/G&#10;d1n/x3ha/8h5W//Gd1n/xXZY/8Z3Wf/Gdlv/yHhd/8h4Xf/Gdlv/wXRY/8J1W/+9cFb/vG9V/79y&#10;WP/Dc1r/wHBX/8BwV//Ablb/wW9X/8NxWf/GdFz/w3Na/8BwV//AcFf/w3Na/8R0W/+7blT/vG9V&#10;/8F0Wv+8b1X/u25U/7tuVP+9cFb/vXBW/7psVf+5bFL/v3Nb/8d6YP+8b1X/tGdN/7RnTf+9cFb/&#10;wXRa/8JyWf+9bVT/vGxT/7xsU/++blX/wHBX/75uVf+8bFP/t2dO/7pqUf+6bVP/vG5X/7psVf+3&#10;aVL/t2lS/7ttVv+4bFX/tGhQ/7NnT/+3alD/u25U/7xvVf++clr/vnNW/7luUf+4bVD/t2xP/7No&#10;S/+2a07/s2hJ/7VqS/+5b1T/t21S/7ZsU/+zaVD/smhP/7JoT/+2alL/t2tT/7txWP+6cFX/unBV&#10;/7hxVf+xaVD/rmZN/69nTv+tZUz/qWFI/6dfRv+pYUn/qGBI/6VdRf+jW0P/oVlB/6JaQv+iWkL/&#10;pl5G/6ZeSP+kXEb/pV1H/6tgS/+sYUz/rWJL/6xhSv+qX0j/qGBI/6VdRP+nX0b/qWFI/61jSv+t&#10;Y0r/rWNK/61iS/+tYkv/rWJL/65jTP+xZk//rmNM/6xhSv+tYkv/sWZP/7BlTv+vY0z/r2NL/69j&#10;S/+wZEz/sWZJ/7BkTP+vY0v/r2NL/65iSv+vY0v/sGRM/7NnT/+xZU3/s2dQ/7RoUf+wZE3/rWFK&#10;/6xhSv+uY0z/sGVO/69kTf+vZE3/r2RN/7NnUP+4a1f/tWhU/7JlUf+zZU//tWdR/7FjTf+vYUv/&#10;rF5I/7JkTv+1aFT/tWhU/7NmUv+xZFD/sGNP/69kT/+tYk3/rWJN/65jTv+sYUr/rWJN/65jTv+t&#10;Yk3/rGFM/7FpU/+0bFb/rWVP/6piSv+rY0v/rGRM/6tjS/+rY0r/rWJL/65jTP+sYUr/rGBJ/69j&#10;TP+uYkv/rWFK/61iS/+rY0v/q2NN/6tjTf+qYkz/qGBK/6VcSf+oXUr/qV5L/61gTP+tYEz/rF9L&#10;/65hTf+tYEz/rGBJ/6tgSf+qX0j/ql9I/6lhSf+rY03/rGRO/6lhS/+iW0f/oltH/6dgTP+sZVH/&#10;qGFN/6ZfS/+iW0f/oFxH/6RiTP+lY03/qGZQ/6tqVP+jZVD/n2FM/6BfSf+lZE7/p2VP/6RiTP+k&#10;Y0//omFN/6JhTf+gYk3/nV9K/5lcSf+XWkf/mF1L/5dcSv+UWkb/llxI/5pgTP+WXEj/lFlH/5NY&#10;Rv+TWEb/lFlH/5JXRf+RVkT/kVhF/5BZRf+RWkb/kFlF/49YRP+RWkX/kFlE/45XQv+QWUT/kVpF&#10;/45aRP+OWkX/jlpF/45aRf+IVUL/ilVD/4tWRP+LVkT/iVZD/4xXRf+KV0T/ildE/4pXRP+IVUL/&#10;iVZD/4pXQv+LWEP/i1hD/4tYQ/+LWEP/i1hD/4tYQ/+LWEP/jFlE/4tYQ/+HVEH/hlNA/4VVQf+G&#10;VkL/hVVB/4hYRP+JWEf/h1hG/4hZR/+GWUb/h1pH/4ZbS/+HXEz/iF1N/4dcS/+JXk3/iV5N/4te&#10;S/+MX0z/jl9N/4xdS/+MXUv/jl9N/4tcSv+KXUr/il1K/4NYR/+DWkj/hFtJ/4RbSf+EWkr/hV5N&#10;/4NcS/+BW0j/gFpH/39ZRv+AW0j/hV9M/4ReS/+EXkv/hFtJ/4VaR/+EWUb/g1hF/4FYRP+AV0P/&#10;gVhE/4NaRv+CWUX/gFdF/4FYRv+FXEr/jGNP/4phTf+IX0v/h15K/4ZdSf+GXUv/f1lG/3xWQ/95&#10;U0D/d1E+/3lTQP96UED/elE//4FWRf+CV0b/gldG/39UQ/97UkD/eVA+/3hSP/96VEH/eVNA/3ZQ&#10;Pf94Uj//eFI//3lTQP95U0D/elRB/3pUQf94Uj//eFI//3lTQP96VEH/elRB/3pUQf94Uj//eFI/&#10;/3lTQP91Tzz/dU88/3ZQPf9zTjv/ck06/3FMOf9wSzj/cEs4/29KN/9vSjf/a0g0/2hFMf9lQi7/&#10;ZkEv/2lEMv9oRTL/aUYz/wABAP8AAQD/AAEA/wABAP8AAQD//P/q//7/6v/9/+f//P7m//r94v/7&#10;/uH/+v3g//z73f/8+9z//PnY//r31P/59Mr/+O/G//bqwv/57cP/+Om+//Hit//x4LT/8N6w/+/X&#10;qf/w1ab/7tOk/+zQof/szZ//6cqc/+nKnv/ryqH/48KZ/+C/lv/gv5b/4sGY/9++lf/gv5b/5MOa&#10;/+bFnP/dupL/y6iA/8OgeP+/nHT/x6J4/8Sfdf/DnHX/xpx2/8Wbdf/Cl3T/wZdx/76Ubv/FmXT/&#10;y594/8qfdf/HnHL/w5pu/8Sbb//Uq33/z6Z4/7+UZ//AlWj/xJdt/76RZ//DlGr/yJlv/8iXbv/E&#10;k2r/w49o/8CKZP/AimT/wotk/8GKY//BimP/xYtl/8aMZP/Fi2P/xYtj/8aMZP/GjGT/xYtj/8uQ&#10;aP/LkGj/x4xk/8WKYP/FimD/xoth/8qPZf/IjWP/yI1j/8iNY//HjGT/yo9n/82Sav/Nkmr/ypBo&#10;/8eOY//IjWP/zJFn/8+UaP/Rlmr/05Zq/86RZf/NjmP/zo9k/9CRZv/Tk2f/zY1h/8qKXv/Kil7/&#10;y4td/82NX//Li1//zIxg/8qLYP/Ki2D/yYph/8mIYP/LimT/yopk/8yMZv/Ojmj/zY5l/8yOZf/J&#10;i2L/zI5l/8yOZf/KjGP/yI1j/8iNYf/Kj2P/x4xg/8qNYf/JjGD/yo1h/8uOYv/Mj2P/zZBk/8qP&#10;Zf/Kj2X/yY5k/8uQaP/LkGj/y5Bo/82PZv/QkWb/z5Bl/86PZP/NkGP/0JNm/8+VZ//KkGD/ypBg&#10;/86UZP/Nk2H/0JZk/82TYf/MkF7/zpJg/9OTY//VlmP/05Rh/9eVY//YmWb/2Zdl/9mXZf/WlGT/&#10;2JRl/9aSY//WkF//15Fg/9aQX//TjVz/0Ypc/9GIW//QiV3/0Ild/9KLYf/TimH/0Yhf/9KJYP/S&#10;h2D/zoNc/8yBWv/OgFr/zoBa/8+BW//ShF7/z4Fb/8x+WP/LfVn/x3tX/82BXf/QhGD/zIJd/8h+&#10;Wf/GfFf/y4Fc/82DXP/LgVr/zoNc/86DXP/LgFn/y31X/8Z4VP/Ielb/y3xb/89/Xv/Ofl3/yXha&#10;/8d2WP/Jelz/yntd/8p7Xf/HeFr/wnNV/79vVP/BclT/yHhd/8h4Xf/FeFz/wnVb/79yWP++cVf/&#10;vXBW/8F0Wv/EdFv/wXFY/8FxWP++blX/wXFY/8R0W//Gdl3/w3Na/8BwV//BcVj/w3Na/8FxWP+5&#10;bFL/vXBW/8J1W/+9cFb/vG9V/7tuVP+8b1X/vnJb/7tvWP+4bFX/uW1W/75yWv+8cFj/vG9V/7pt&#10;U/+8b1X/w3Na/8R0W/++blX/u2tS/7xsU/++blX/w3Na/8BwV/+6alH/uGhP/75uVf/Ccln/vnBZ&#10;/7ttVv+4alP/uGpT/7xuV/+7blT/tmlP/7ZpT/+5bFL/vG9V/75xV/+8cFj/u3BT/7luUf+2a07/&#10;s2hL/7FmSf+xZkn/smdK/7dsT/+5b1b/tWtS/7NpUP+zaVD/s2dQ/7VpUv+4bFX/uW9W/7lvVv+3&#10;bVT/uG5V/7hwV/+yalH/rmZN/7BoT/+sZEv/qWFI/6dfRv+qYkn/p19G/6VdRP+lXUX/pVpD/6FZ&#10;Qf+lXUX/p19H/6ZeRv+nX0n/qmJM/61iTf+rYEv/r2RN/65jTP+rYEn/qmBH/6pgR/+rYUj/rGJJ&#10;/6xiSf+tY0r/rWNK/61jSv+uY0z/r2RN/7BkTf+0Z1P/sWRQ/65jTv+uY0z/sGRN/69kTf+wZE3/&#10;sGRM/7BkTP+wZEz/rmJK/65iSv+vY0v/sGRM/69jS/+zZ0//tGhQ/7VpUv+0aFH/s2dQ/7NnUP+w&#10;ZE3/rWFK/6xhSv+wZU7/tWpT/7JnUP+vZE3/r2RN/7FmT/+4bFX/t2tU/7NnUP+0Zk//tWdR/7Jk&#10;Tv+wYkz/r2FL/7NlT/+zZlL/sGNP/65hTf+uYU3/sGNP/65jTv+tYk3/q2NN/61iTf+rYEv/rGFM&#10;/61iTf+sZE7/qmJM/61lT/+uZk7/qmJK/6dfR/+oYEj/qmJK/6tjS/+rY0v/qmJK/6piSv+qX0j/&#10;rGFK/61iS/+uY0z/rWJL/65jTP+rY0v/qWFJ/6lhS/+pYUv/qF9M/6lgTf+oX0z/ql9M/6xhTv+s&#10;X03/rWBM/65hTf+tYEz/rWFK/65iS/+tYUr/rGFK/6tgSf+rYEv/q2NN/6lhS/+lXkr/pF1J/6dg&#10;TP+qY0//qmNP/6liTv+iXkf/o19I/6VjTf+kYkz/pWNN/6loUv+lZ1L/oWNO/55gS/+iZE//p2ZS&#10;/6JhTf+iYU3/oWBM/6JhTf+fYUz/nV5M/5teS/+YW0j/l1xK/5VaSP+UW0f/lVxI/5deSv+WXUn/&#10;lFlH/5RZR/+TWEb/k1hG/5NYRv+TWkf/k1pH/5BZRf+QWUX/jlpF/41ZRP+RWkb/kVpF/45XQv+S&#10;W0b/kltG/45aRP+NWUT/jlpF/41ZRP+KVkH/i1ZE/41VRP+OVkX/jVhG/41YRv+OWUf/jFdF/4xY&#10;Q/+LWEP/jVlE/45aRf+OWkX/jFhD/41ZRP+MWUT/i1hD/4tYQ/+MWUT/jFlE/4pXQv+FVT//hVVB&#10;/4ZWQv+HV0P/hlZC/4ZXRf+IWUf/iFlH/4daR/+HWkf/hltL/4ZbS/+HXEz/iF1N/4hdTf+KX07/&#10;iF1M/4leTf+MX0z/jF9M/4teS/+KW0n/i1xK/4pbSf+KXUr/il1K/4VaSf+FWkn/h15M/4VcSv+F&#10;XEr/hF5L/4JcSf+EXkv/glxJ/4BaR/+BW0j/hl1L/4VcSv+GXUn/hVxI/4VaR/+FWkf/hVpH/4Na&#10;Rv+AV0P/gllF/4JcR/+AWkf/f1lG/4BaR/+FXEr/iF9N/4dhTv+IX0v/h15M/4FbSP+BW0j/flhF&#10;/3xXRP98VkP/elRB/35XRv+CWEj/f1VF/4RaSv+EW0n/gFZG/35VQ/96UT//d048/3hSP/97VUL/&#10;eFI//3dRPv94Uj//eVNA/3lTQP95U0D/elRB/3xWQ/96VEH/eVNA/3pUQf96VEH/eVNA/3pUQf94&#10;Uj//eFI//3lTQP9zTjv/c047/3RPPP9zTjv/cUw5/3BLOP9wSzj/b0o3/21INf9rSDT/aUYy/2lE&#10;Mv9nQjD/ZkEv/2hDMf9oQzH/aEUy/wABAP8AAQD/AAEA/wABAP8AAQD//P/q//7/6v/9/+f//P7m&#10;//v+4f/7/uH//Pvd//z73f/7+tv/+/jX//r20P/79Mr/+fDH//frw//468H/+Om+//Xkuf/04rT/&#10;792v/+7WqP/u06T/7tKj/+3Rov/rzJ7/6cqc/+nKnv/qyaD/48KZ/928k//bupH/4L+W/969lP/f&#10;vpX/48CY/+fEnP/buJD/xaJ6/8Cddf/DnnT/x6J4/8egd//AmXL/xJp0/8KYcv+9km//vZNt/76U&#10;bv/FmXT/yJx3/8idc//HnHL/xp1x/8adcf/mvY//5byO/8qicf/DmGv/wZZp/7yPZf/Ck2n/yZpw&#10;/8iXbv/Ek2r/wY1l/8CLYf/Ai2H/w4xj/8KLYv/Ci2L/xYtj/8aMZP/Fi2P/xYtj/8qPZ//Jjmb/&#10;x4xk/8uQaP/LkGb/yI1j/8aLYf/IjWP/yI1j/8qPZf/JjmT/yI1j/8iNY//IjWX/yY5m/8+Uav/Q&#10;lWv/zZJo/8qRZv/IjWH/zJFl/8+UaP/SlWn/0pVp/86RZf/NjmP/zo9k/9CRZv/UlGj/0JBk/82N&#10;Yf/Li1//y4tf/8yMYP/MjGD/y4xh/8qLYP/LjGP/yoti/8qJY//KiWP/yolj/8yMZv/MjGb/y4tl&#10;/8qMZf/Ji2T/yoxl/8qMZf/Ji2L/yIph/8qNYf/NkGT/y45i/8qNYf/JjGD/yoxj/8uOYv/Mj2P/&#10;zpFl/8yOZf/LjWT/yI1j/8qPZf/Nj2j/zpBp/86PZv/Oj2b/zo9k/82OY//PkGT/z5Jl/8+SZf/J&#10;j1//ypBg/82TY//Nk2P/z5Vl/82TY//Jj1//ypBg/9OTY//Wlmb/05Nj/9WVZf/XmGX/2Zdl/9mX&#10;Zf/WkmP/15Nk/9WRYv/WkF//2ZNi/9mTYv/Vj17/0Ypc/9KLXf/TjGD/0otf/9GIX//RiF//0Ide&#10;/9GGX//QhV7/z4Fb/81/Wf/OgFr/zoBa/9CCXP/ShF7/zoBa/8t9Wf/LfVn/x3tX/8yAXP/MgFz/&#10;yn5a/8d9WP/HfVj/yX9a/82CW//Nglv/z4Rd/8+EXf/OgFr/zH5a/8p8WP/KfFj/y3xb/8x8W//K&#10;eVv/yHdZ/8d2WP/Ke13/zH1f/8p7Xf/HeFr/wnNV/75uU//Dc1j/yXle/8Z2W//FdVr/wXRa/75x&#10;V/++cVf/vnJa/8J1W//Ed13/v3JY/8FxWP/AcFf/wnJZ/8V1Xv/Gdl3/w3Na/8BwV//BcVj/wnJZ&#10;/75uVf+5bFL/vXBW/75xV/+6bVP/u25U/7xvVf+9cFb/v3Nc/7xwWf+3a1T/tWlS/7hsVP+9cVn/&#10;wXRa/7ptU/+3alD/vGxT/75uVf++blX/vW1U/7xsU/++blX/wXFY/7xsU/+4aE//uGhP/8BwV//D&#10;c1z/v3JY/7ttVv+4alP/umxV/7xuV/+8b1X/uGtR/7dqUP+3alD/uWxS/7drU/+2alL/tWlR/7Zq&#10;Uv+0aFD/tGhQ/7NnT/+xZU3/s2dP/7VpUf+zaVD/r2VM/7BlTv+yZ1D/smZP/7VpUv+4bFX/uW5X&#10;/7VrUv+zaVD/s2lQ/7NrUv+yalH/r2dO/7FpUP+uZk3/q2NK/6dfRv+oYEf/pV1E/6VdRf+nX0f/&#10;p1xF/6NbQ/+lXUX/pl5G/6VdRf+oYEr/rGRO/6tjTf+rYEn/r2RN/65jTP+rYEn/qmBH/6pgR/+t&#10;Y0r/rWNK/61jSv+uZEv/rmRL/65kS/+vZE3/r2RN/7BjT/+zZlL/sWRQ/7BjT/+wY0//sGNP/69k&#10;Tf+wZU7/sGRN/7JmT/+xZU3/rWFJ/6xgSP+uYkr/r2NL/69jS/+zZ0//tGhQ/7VpUv+0aFH/smZP&#10;/7JmT/+wZE3/sGRN/7BkTf+yZ1D/tmtU/7ZrVP+xZk//sWZP/7FmT/+0aFH/s2dQ/7JmT/+zZ1D/&#10;smRN/7FjTf+yZE7/smRO/7NlT/+tYEz/qVxI/6xfS/+tYEz/rWBM/65jTv+tYk3/qmJM/6piTP+q&#10;X0r/qWFL/6xhTP+qYkz/qGBK/6piTP+qYkr/p19H/6VdRf+lXUX/qmJK/6xkTP+pYUn/qGBI/6hg&#10;SP+oYEj/rGFK/65jTP+vZE3/rmNM/6xkTP+rY0v/qWFJ/6lhS/+pYkz/qWJO/6pjT/+rYk//qmFO&#10;/6tgTf+rYE3/rF9L/61gTP+sX0v/rGBJ/65iS/+uYkv/rmJL/61iS/+rYEn/rWJN/6piTP+pYE3/&#10;pV5K/6ZfS/+oYU3/q2RQ/6pjT/+jX0j/pmJL/6VjTf+jYUv/o2FL/6JkT/+maFP/omRP/59hTP+h&#10;Y07/o2VQ/6JhTf+hYEz/oF9L/6FgTP+hYE7/nF1L/5xfTP+ZXEn/l1xK/5dcSv+VXEj/lFtH/5Zd&#10;Sf+WXUn/lFtI/5VaSP+UWUf/k1hG/5NaR/+TWkf/k1pH/5FaRv+RWkb/kVpG/5FaRv+PWET/kFlF&#10;/5BZRP+TXEf/kVpF/4xYQv+PWEP/kFlF/5BZRf+PWET/jldD/45WRf+OV0P/j1hE/5BZRf+RWkb/&#10;j1hE/49bRv+PW0b/jVlE/45aRf+OWkX/ilZB/4xYQ/+OWkX/jVlE/4tYQ/+LWEP/jFlE/4pXQv+G&#10;VkD/hVVB/4ZWQv+HV0P/hVZC/4ZXRf+IWUf/h1pH/4ZYSP+FWkn/iF1N/4ZcTP+GXEz/h11N/4he&#10;Tv+IX03/iF1M/4hdTP+JXk3/i15L/4pdSv+IW0j/iVxJ/4lcSf+KXUr/h1xL/4VaSf+GW0r/h15M&#10;/4VcSv+EW0n/hF5L/4FbSP+GXUv/hVxK/4RbSf+FXEr/hVxI/4VcSP+GXUn/hltI/4VaR/+FWkf/&#10;hltI/4NaRv+AV0P/gllF/4FbSP+AWkf/gFpH/4BaR/+BW0j/gVtI/4JcSf+CXEn/gFpH/39ZRv9+&#10;WUb/fFdE/3xXRP98V0T/e1ZD/39YR/+DXEv/hVtL/4heTv+GXEz/f1VF/31TQ/96UED/dU49/3lS&#10;Qf96U0L/eFFA/3ZRP/94U0H/eVRC/3hTQf94U0D/eVRB/3pVQv97VkP/eVRB/3hTQP94U0D/d1I/&#10;/3lUQf93Uj//dlE+/3hTQP90Tzz/dE88/3NOO/9yTTr/cUw5/3FMOf9wSzj/bkk2/2tINP9rSDX/&#10;aUQy/2lEMv9oQzH/Z0Iw/2dCMP9oQzH/aEMx/wABAP8AAQD/AAEA/wABAP8AAQD//v/q//7/6v/9&#10;/+f//f/n//v+4f/8/d7//Pvd//v62//7+Nf/+vbQ//r1zf/58sj/9+vD//Pnvf/57ML/9ue8//Xk&#10;uf/04rT/8t2w/+3Spf/rzqL/7NCh//HSpP/nyJr/5cSX/+TDmP/lxJv/372X/9Wzjf/TsIr/1LGL&#10;/9i1j//at5H/3ruT/+vGnP/duI7/xqF3/8CZbv/Gn3T/yKF2/8iedv/Bl2//wphy/76Ubv+6kGr/&#10;v5Nu/8CUb//Fl3P/xJdw/8GUa//GmW//1quA//HGmf/+2Kn/8MiX/9WtfP/KoHD/w5lp/72RZP+5&#10;jGL/vI1j/7qLYf+5iGD/uYVe/76JX//BjGL/w4xj/8CJYP/EimL/xYtj/8eNZf/HjGT/xYpg/8WK&#10;YP/Gi2H/yY5k/82SaP/MkWf/x4xg/8WKYP/IjWP/xoth/8aLYf/Gi2H/yI1j/8uQZv/Nj2b/x4xg&#10;/82SZv/Sl2v/z5Ro/8mRYv/Gjl//yY9h/8mPYf/NkGP/0ZRn/8+SZf/NkGP/0ZJm/9GSZ//UlWr/&#10;05Rp/86PZP/Ki2D/yolf/8aFW//Hhlz/y4pg/8yLY//KiWH/yYhg/8qJYf/KiWP/y4pk/8yLZf/K&#10;imT/yopk/8uLZf/KimT/yYlj/8iIYv/KimT/yopk/8uMY//PkGf/0JFo/86PZv/Ki2D/yotg/8uM&#10;Yf/MjWL/zY5j/82OY//Ki2D/yotg/82OZf/NjmX/y4xj/8uMY//NjmX/zY5j/82OYv/QkWX/z5Fi&#10;/86QYf/Qk2T/zpRk/82TY//KkmH/ypJh/8mRYv/JkWL/zJRj/9GXZ//VmWf/05dl/9WVZf/Xl2f/&#10;15hl/9qYZv/WkmH/1pJj/9mTYv/alGP/1Y9e/9SOXf/VjmD/1I1f/9OMXv/UjWH/1Itg/82EW//Q&#10;hV3/0IVe/9CCXP/Rg13/zoBZ/8p8Vf/Qglv/z4Fa/86AWf/PgVr/y31X/86AXP/Qgl7/0IJe/86A&#10;XP/Ielb/zX9b/8p+Wv/Kflr/yn5a/8V5Vf/Gelb/zoBc/81/W//Nf1v/ynpZ/85+Xf/Me13/zHtd&#10;/8h3Wf+/blD/wXBS/8RzVv/Gd1n/xndZ/8FyVP/BclT/yXpc/8R0Wf/Hd1z/xnZb/8FxWP/CdVv/&#10;wnVb/75xV/+8cFj/vHBY/8J1W//HemD/v3JY/7xvVf+9cFb/vG9V/7xvVf+8b1X/vXFZ/7xwWP/A&#10;dVj/wHNX/75xVf++cVX/vG9R/7ptUf+4a0//uGtR/75xV/++cVf/v3JY/7xuV/+3aVL/tGZP/7hq&#10;U//BdFr/wXRa/7hqU/+0Zk//smRN/7RmUP/Bc1z/wXNc/71wVv+4a1H/uWlQ/7pqT/+5aU7/u2tS&#10;/8BwV/++cFn/vG5X/7dpUv+4alP/vW1W/7trVP+5aVL/uGhR/7ZmT/+zZU7/tGZP/7BkTf+zZ0//&#10;tGhQ/7FlTf+zZ0//t2tT/7drU/+zZ0//sWVN/7NnT/+uY0z/rWJL/7RpUv+0aVL/r2RN/7FmT/+v&#10;Z0//smpS/65mTv+tZU3/r2dP/69nT/+rY0v/sGhQ/7FpUf+sZEz/qmJK/6dfR/+mXkb/p19H/6Ze&#10;Rv+oXUb/qF1G/6dfR/+rY0v/rWdO/65oT/+pY0r/pl9J/6VfRv+pYUn/rGRM/6xhSv+qX0j/rGFK&#10;/69kTf+wZk3/r2VM/65kS/+vZUz/r2VM/7BlTv+vZE3/smVR/7BjT/+xZFD/sGNP/65hTf+wY0//&#10;s2ZS/7NmUv+wZVD/r2RP/69kTf+0aVL/sGVO/6thSP+wZk3/rGRL/6hgR/+rYUj/rGJJ/69jS/+v&#10;Y0v/s2dP/7BkTP+wZEz/tWlR/7RoUf+yZ1D/tGlS/7dsVf+2a1T/tmxT/7FmT/+vY0z/rWFK/7Jk&#10;Tf+zZU7/rmBJ/7BiS/+1Z1D/t2lS/7BiS/+oWkP/oFQ9/6VYRP+rXkr/ql9K/61iTf+rY03/qWFL&#10;/6hgSv+kXEb/qGBK/6piTP+nX0f/qGBK/6hgSP+oYEr/pl5G/6dfSf+lXUX/q2NL/793X/+2blj/&#10;q2NN/6piTP+sZE7/rWRR/6tiT/+qYU7/q2NN/6xkTv+rZE7/qWJM/6pjTf+rZE7/qWJM/6pjT/+r&#10;Yk//q2JP/6phTv+rYE3/q2BL/6xfS/+qXUn/ql5H/69iSP+uYkr/rWFJ/6tfR/+uYkv/sGRN/65j&#10;Tv+rY03/p15L/6ZdSv+nYEz/rGVR/6llUP+jX0r/oV9J/6VjTf+kY0//nmBL/59hTP+hZE//nmFM&#10;/5pdSP+dYE3/oGFP/6BfTf+eXUv/nl1L/5taSP+bWkb/mVpI/5hbSP+WWUb/lVtH/5heSv+VXEj/&#10;kllF/5VcSP+UW0f/kllG/5BXRP+NVEH/lVxJ/5RbSP+SW0f/k1xI/5FcSv+RXEr/kFxH/5BcR/+R&#10;Wkb/kltH/5BcR/+SW0b/kFlE/5FaRf+WXUn/k1pG/5NaRv+TWkb/kVhE/5BXRP+RWEX/kFdD/5BX&#10;Q/+UW0f/kltG/5VeSf+QXEb/jFhC/49YQ/+PWEP/jVZB/41WQv+PWET/j1hE/45aRf+NWUT/jFlE&#10;/45bRv+JVkH/iFhC/4hYRP+FVkL/hldD/4VYRf+IW0j/iFtI/4NYR/+FWkr/h11N/4NcTf+DXE3/&#10;hl9Q/4dgT/+IXk7/h11N/4leTf+IXUz/iV5L/4leS/+HXEn/il1K/4pdSv+GW0r/hltK/4VaSf+F&#10;Wkn/h1xL/4VaSf+FWkn/hl1J/4JZRf+AV0P/g1pG/4ZdSf+FXEj/g1pG/4VaR/+HXEn/hltI/4Zd&#10;Sf+EW0n/g1pG/4NaRv9/VkT/fFZD/4BXRf+BWEb/hFtJ/4FYRv+DWkj/gVtI/35YRf98V0T/e1ZD&#10;/31ZQ/98WEL/e1ZD/3xXRP97VkP/e1ZE/35ZR/+EXUz/gVpJ/4FaSf9/WEf/elNE/3ZPPv90TT7/&#10;dVA+/3lUQv97Vkb/e1ZG/3lURP94U0H/eFNB/3hTQf94U0D/d1I//3dSP/98V0T/eFNA/3ZRPv92&#10;UT//d1JA/3lUQv94U0H/dlE//3dSQP93Uj//dlE+/3NOO/9xTDn/ck06/3NOO/9vSjf/bUg1/21I&#10;Nv9sRzX/akUy/2lEMf9oQzH/aEMx/2dCMP9mQS//ZkEv/wABAP8AAQD/AAEA/wABAP8AAQD//v/q&#10;//3/5//9/+f//P/k//r94P/8/d7//Pvd//r52v/699T/+vbQ//n0zP/27cT/9urC//bpv//668L/&#10;9OW6//DftP/w3rD/896x//LXrP/v0qb/79Km//PUqP/pyp7/5caa/+LBlv/iwZj/27qR/9azjf/X&#10;tI7/17SO/9i1j//atI//3riT/+jBmP/dto3/yaJ5/7+Ybf/Gn3T/yqB2/8mfd//Alm7/wJZu/7+T&#10;bP+9kWr/wJJu/8KVbv/FmHH/x5dx/8qbcf/OoXf/2q+C//rSof//7Lr/+uaz//bVov/etoP/zKJy&#10;/72TY/+3i17/t4pg/7mKYP+5iF//t4Nb/76JX//EjWT/xo1i/8SLYP/IjWP/yY5k/8qPZf/Ji2L/&#10;yYti/8iNY//Kj2X/zJFn/8+Uav/PlGr/yo9j/8iNY//Kj2P/yI1j/8aLYf/IjWP/yY5k/8uQZv/N&#10;kGT/y45i/86TZ//Rlmr/zZNl/8ySZP/IjmD/x41d/8eNX//NkGP/0ZRn/9GUZ//Qk2b/zpFk/8+Q&#10;Zf/PkGX/zo9k/82OY//Mi2H/y4pg/8aFW//Hhlz/yolh/8qJYf/LimL/zIhh/8uHYP/MiGH/z4tk&#10;/82JYv/LimT/zYxm/8yLZf/NjGb/y4pk/8mIYv/JiGL/yolj/8yLY//OjWX/zY5l/8qLYv/Ki2L/&#10;zI1i/8yNYv/Ki2D/zI1h/82OYv/Ki2D/yotg/8yNYv/LjGP/y4xj/8uNZP/Mj2P/zI9j/86PY//R&#10;k2T/z5Fi/86QYf/Qk2T/z5Vl/8uRYf/KkGD/y5Nk/8uTZP/MlGX/0JZo/9OZa//Vm2v/1Zhp/9aW&#10;Zv/Wlmb/1pZm/9mXZ//Tj2D/0o5f/9mTYv/Zk2L/1I5d/9OMXv/UjV//15Bi/9OPYv/TjGD/0Yhd&#10;/82EW//Nglr/zoBZ/86AWf/Vh2D/04Ve/86AWf/Qglv/0oRd/9CCW//OgFn/xntT/81/Wf/ShGD/&#10;0YNf/81/W//GeFT/zH5a/81/W//Mflr/zX9b/8Z4VP/GeFT/zH5a/85/Xv/Le1r/xXVU/8l4Wv/L&#10;elz/zXxe/8d2WP++bVD/xHNW/8V2WP/HeFr/xHVX/75vUf++b1H/yXle/8h4Xf/EdFn/vm5V/8Bw&#10;V//CdVv/wnVb/79yWP+9cVn/vXFZ/8N2XP/Ie2H/wXRa/7xvVf+7b1f/uW1V/7hsVP+6blb/vnJa&#10;/7xwWP/AdVj/wXZZ/8BzV/+/clb/vXBS/7xvU/+7blL/vG9V/79yWP/BdFr/v3JY/7xvVf+6bFX/&#10;uWtU/7tuVP+9cFb/vnFX/75xV/+9b1j/u21W/7lrVP/DdV7/wnVb/79yWP+6bVP/tmlP/7lpTv+6&#10;ak//vG9V/71wVv+7blT/uGpT/7RmT/+2aFH/uGpT/7hoUf+3Z1D/umpT/7pqU/+1Z1D/tGhR/7Nn&#10;UP+0aFD/smhP/7FnTv+zZ0//tmpS/7ZqUv+wZEz/sGRN/7JmT/+wZE3/sWZP/7ZrVP+xZk//sWZP&#10;/7JnUP+xaVH/sWlR/65mTv+wZU7/tWpT/7JnUP+oXUb/qWFJ/6hgSP+lXUf/p19J/6dfSf+nX0f/&#10;qWFL/6pfSP+pYUv/qmJM/6tjTf+pY0r/q2RO/6llTv+nY0z/pl9J/6hhS/+pYUv/p19J/6ZeSP+n&#10;X0n/q2NN/65mUP+vZE3/rGFK/65kS/+uZEv/rmNM/65jTP+qX0r/rGFM/6xhTP+vZE//sGVQ/7Bj&#10;T/+wY0//tGdT/7RpVP+0aVT/s2hT/7JnUP+7cVj/v3Vc/7x0W/+9dVz/unJZ/7lxWP+5cVj/sWdO&#10;/7BkTP+vY0v/s2dP/7NnT/+0aFD/tWlR/7BkTf+wZU7/sGVO/7BoUP+xaVH/s2tT/7RpUv+vY0z/&#10;rWFK/7BkTf+yZE3/rmBJ/65gSf+yZE3/tGZP/65gSf+qXEX/qFpD/6pdSf+tYEz/rF9L/65jTv+s&#10;ZE7/q2NN/6xhTP+pXkn/rWJL/6tjS/+rY0v/q2NN/6dfSf+nX0n/qGBI/6xkTv+sZEz/rWVN/8d/&#10;Z/++d2H/rGVP/6tkTv+sZVH/rGNQ/6tiT/+sY1D/rGVR/6liTP+qY03/pmJL/6ZiS/+oZE3/p2NM&#10;/6hhS/+oYU3/rGNQ/6xjUP+pYE3/qV5J/65jTv+uYU3/rWFK/61hSf+tYUn/rmJK/6xgSP+rX0j/&#10;rGBJ/6xhTP+sZE7/qmJM/6piTP+pYkz/qmZP/6llUP+jYUv/oV9J/6FjTv+jZVD/oGJN/59hTP+g&#10;Y07/n2JN/51gS/+fYE7/n2BO/6BfTf+gX03/n15K/51cSP+eXUn/n15K/5lbRv+UV0L/k1lF/5he&#10;Sv+VXEn/k1pG/5VcSf+VXEn/k1pH/5BXRP+PVkP/lVxJ/5NcSP+TXEj/lF1J/5JeSf+SXkn/k1xI&#10;/5JbR/+RWkb/kVpG/5BcR/+QWUT/j1hD/5FYRP+VXEj/kllF/5FYRP+TWUX/kFdD/5BXQ/+QV0P/&#10;kFdD/5BXQ/+TXEf/lF1I/5ZfSv+QXEb/jlpE/5BZRP+OV0L/iVI9/4tUQP+NVkL/jldD/45aRf+N&#10;WUT/i1hD/4tYQ/+LWEP/iVlD/4hYQv+GV0P/h1hG/4ZZRv+JXEn/hltK/4RZSP+HXEz/iF5O/4Vb&#10;S/+EXUz/h11N/4heTv+IXk7/iF1M/4hdTP+HXEv/iV5L/4pfTP+IXUr/h1xJ/4dcS/+HXEv/hVpJ&#10;/4RZSP+FWkn/h1xL/4VaSf+GW0r/hl1J/4JZRf+CWUX/g1pG/4ZdS/+FXEr/hFtJ/4RbSf+FXEr/&#10;hVxK/4ZdS/+EW0n/g1pI/4RbSf+DWkj/gFdF/4FYRv+DWkb/hFtJ/4FYRv+AWkf/gFpH/31YRf97&#10;VkP/e1ZD/31ZQ/99WUP/fFhC/31YRf98V0T/fFdE/35ZRv+BWkn/gVpJ/4BZSP9+V0b/d1JA/3NO&#10;PP90Tz//dE8//3dSQv96VUX/e1ZG/3lURP93UkD/d1JC/3hTQf95VEL/eFNB/3dSQP97VkT/eVRC&#10;/3hTQf93UkD/eVRC/3pVQ/95VEL/eVRC/3hTQf93UkD/dlE+/3ZRPv9xTDn/cUw5/3JNOv9wSzj/&#10;bUg1/2xHNP9sRzT/akUy/2hDMP9nQjD/Z0Iw/2ZBL/9lQC7/Yz4s/wABAP8AAQD/AAEA/wABAP8A&#10;AQD//f/n//z+5v/9/+X/+/7j//v83f/8/d7//Pvd//n42f/699T/+/fS//n0zP/z6sH/9enB//jr&#10;wf/77MH/8+S5//Ddsv/u3K7/9eCz//TZrv/x1Kr/8dGo//HSpv/qy5//6Mmd/+LBlv/gv5b/27iQ&#10;/9e0jv/at5H/2reR/9q0j//Zs47/3baP/+G6k//as4z/yaJ5/8CZcP/GnHT/yZ91/8mfd//FmXL/&#10;wZVu/76Sa//BlG3/v5Jr/8GUbf/Hl3H/x5dv/86fdf/VqXz/3rSE//3VpP//8sH///bD//rzvf/z&#10;zpn/2a99/8GXZf+4jF3/uIxf/7qLYf+6iWD/uoZe/8GKYf/GjWL/yI1j/8iNY//LjWT/zY9m/8yO&#10;Zf/HiWD/yYti/86QZ//Qkmn/zpFl/82SZv/Ok2n/y5Bk/8uQZP/LkGT/yo9l/8aLYf/IjWP/xoth&#10;/8mOZP/Mj2P/zI9j/9CTZ//PlGj/zJJk/8ySZP/HjV3/xoxc/8yPYv/OkWT/z5Jl/9CTZv/PkmX/&#10;yotg/8uMYf/LjGH/y4pi/82MZP/Mi2P/y4pi/8iHX//Khl//zIhh/8uHYP/OimX/zYli/8uHYP/O&#10;imP/z4tk/8yIYf/Lh2D/y4pk/8uKZP/OimX/zYlk/8uHYv/KhmH/zIhj/8uKYv/Mi2P/y4pi/8iJ&#10;YP/Ki2D/zo9k/8yNYv/Jil7/zI1h/86OYv/LimD/yYhe/8uMYf/MjWT/y41k/8uQZv/LkGb/zJFl&#10;/8+SZf/PkmP/z5Fi/82PYP/OkWL/0JNk/8uRYf/KkGD/zJRl/86WZ//OlGb/0JVp/9OZa//Ummz/&#10;1Zhp/9WXaP/Wlmb/1JRk/9mXZ//SkGD/0o5f/9WRYv/WkmP/1Y9e/9CNYP/QjWD/05Bj/9SQY//T&#10;jGD/0Idc/86FWv/LgFj/zX9Y/81/WP/YimP/1Ydg/8+BWv/Nf1j/0YNc/9GDXP/PgVr/yX5W/86A&#10;Wv/Rg13/z39c/8t7WP/Kelf/z39c/86AXP/Mflr/zoBc/8t9Wf/Je1f/zoBc/85/Xv/Hd1b/v25Q&#10;/8V0Vv/Lelz/zXxf/8d2Wf/DclX/xndZ/8d3XP/Hd1z/w3NY/75vUf++blP/xXVa/8Z2W/+/b1T/&#10;vGxT/79yWP/CdVv/wXRa/8F0Wv+/dFf/v3Nb/8B0XP/Dd1//vnJa/71xWf+9cVn/uW1V/7ltVf+9&#10;cVn/wHRc/7puVv+8cVT/v3RX/75xVf+9cFT/vXBU/79vVP+/b1T/wXRa/8F0Wv/Ddlz/vnFX/7xv&#10;Vf++cVf/wnJZ/8FxWP+8bFP/vW1U/8NzWv/CdVv/wnVb/75xV/+/clj/vXBW/7xvVf+6bVP/t2pQ&#10;/7dqUP+4a1H/vG9V/7xvVf+6bVP/tmlP/7VoTv+3aVL/t2lS/7RmT/+1ZUz/t2pQ/7lsUv+4a1H/&#10;tmpS/7ZqUv+yaE//sWdO/7BmTf+xZU3/tGhR/7RoUf+wZE3/smZP/69jTP+wZE3/tWpT/7ZrVP+u&#10;Y0z/sWZP/7BoUP+waFD/r2dP/69kTf+vZE3/sWdO/7FnTv+mXEP/plxD/6JXQP+iV0D/p1xH/6le&#10;R/+qX0j/rWJL/6xhSv+rY03/rGRO/6tkTv+oYUv/o19I/6JeR/+mYkv/pWJI/6tkTv+qY03/qGBK&#10;/6VdR/+lXUf/q2NN/6xkTv+sYUz/qV5H/61iS/+sYUr/rWJL/6tgS/+mXkj/q2BL/61iTf+wZVD/&#10;smdS/7BlUP+yZ1L/tWpV/7VqVf+2a1T/tGlS/7FmT/+6b1j/w3tj/8uDav/Hf2b/xHxj/8yEa//Q&#10;iHD/vXJb/7BmTf+uYkr/s2dP/7ZqUv+2alL/s2dQ/6xhSv+vZE//sGVQ/6xkTv+sZE7/sGhS/7Rp&#10;VP+yZVH/rmJL/69jTP+wYkv/sGJL/65gSf+uYEn/sGJL/7BiS/+uYEn/sWNM/7NlTv+yZVH/rmFN&#10;/69kT/+uY07/rGRO/6xhTP+rYEv/sWZP/7BlTv+yZ1L/rGRO/6hgSv+rY03/rGRO/7BoUv+yalL/&#10;rmZO/752Xv+8dV//rWZQ/6tkTv+rZFD/qWJO/6xjUP+sZVH/rWZS/6hkTf+mYkv/pGBJ/6JgSP+n&#10;Y0z/p2NM/6djTP+pYkz/rGRO/65lUv+qYkz/qV5J/69kT/+wZE3/r2NM/6xgSf+sYEn/rWFK/61h&#10;Sv+rX0j/qV5J/6tgS/+sZE7/q2NN/6tkTv+qY03/qWVO/6hmTv+kY03/omFL/6FkT/+kZ1L/o2ZR&#10;/6BjTv+hZE//omVQ/6JkT/+hY07/n2BO/6FgTv+hYEz/oF9L/6BfS/+iYEr/oV9J/51cRv+VWEP/&#10;k1ZB/5VbR/+XXEr/lFtI/5VcSf+XXkv/lFtI/5JZRv+RWEX/lFtI/5NcSP+UXUn/lV5K/5FdSP+T&#10;XEj/kltH/5JbR/+QWUX/kVpG/5JbR/+SW0b/j1hD/49WQv+RWET/kFdD/5BXQ/+RWUL/kFdD/5BY&#10;Qf+QWEH/kFdD/5FaRf+TXEf/lV5J/5RgSv+QXEb/jlpF/45aRf+OV0P/i1Q//4xVQf+MVUH/jVZC&#10;/41ZRP+OWkX/iVZB/4lWQf+MWUT/jltG/4hYRP+GV0P/h1hG/4daR/+GW0r/hVpJ/4ZbSv+JXk7/&#10;il9O/4dcS/+IXUz/iF1M/4hdTP+JXk3/iV5N/4hdTP+GW0r/iV5L/4pfTP+IXUr/h1xJ/4ZbSv+H&#10;XEv/hVpJ/4VaSf+IXUz/iF1M/4ZbSv+IXUz/h15K/4NaRv+FXEr/hFtJ/4FbSP+BW0j/gVtI/4Fb&#10;SP+EXkv/glxJ/4VcSv+EW0n/g1pI/4RbSf+GW0r/hVpJ/4VaSf+GW0j/hVxI/4NaSP+AWkf/glxJ&#10;/35ZRv99WEX/fVhF/31ZQ/99WUP/fFhC/31ZQ/99WEX/fVhF/35ZRv9/WEf/glxJ/4NcS/99WEb/&#10;d1JA/3VQPv92UUH/dE8//3dSQv94VET/eFND/3ZSQv91UUH/eFND/3hTQ/96VUP/elVD/3lUQv96&#10;VUP/eVRC/3lUQv94U0H/elVD/3tWRP97VkT/elVD/3hTQf93UkD/dlE//3ZRPv9wSzj/b0o3/3BL&#10;OP9wSzj/bUg1/2tGM/9rRjP/aUQx/2dCL/9nQi//Z0Iv/2ZBL/9lQC7/Yz4s/wABAP8AAQD/AAEA&#10;/wABAP8AAQD//P7m//z+5v/9/+f/+/7j//r94P/9/N7//Pvd//z52v/59tP/+vbQ//r1zf/37sX/&#10;9urA//nswP/46b7/8+S5//Lhtf/z4bP/9Nyw/+/SqP/u0af/7s6l/+vLov/pyaD/5cWc/+LCmf/h&#10;wJf/3byT/9m2jv/Zto7/2rSP/9mzjv/as4z/2bKL/9y1jv/TrIX/xp94/8SddP/EnXb/xJ10/8We&#10;df++lGz/u5Fp/7uRaf++kmv/vpJr/8GUbf+/kmv/wZFp/8iZb//TpHj/4bWG//vToP//7bj///K7&#10;//zvuv/93Kb/6MCM/86lcf+/k2T/uY1e/7yNYf+9jGP/v4tj/8GKYf/Dil//xItg/8iNY//IjWP/&#10;zY9m/8qMY//IiWD/yoti/8qLYv/KjGP/zI5l/8uNZP/LjWT/y41k/8iNY//Kj2X/yo9l/8mOZP/K&#10;jGP/xoth/8uNZP/LjWT/zI5l/86RZf/NkGT/z5Jm/86RZf/LjmL/yo1h/8uOYv/Mj2P/zo9k/8yN&#10;Yv/MjWL/zY5j/82MYv/NjGT/zYxk/86NZf/NjGT/y4pi/8uHYP/Lh2D/zYlk/8yIY//MiGP/zIZi&#10;/9CKZv/Qi2T/zoli/82JYv/JhV7/yYVe/8yIYf/MiGH/y4pi/8qJYf/JiGD/yolh/8mIYP/JimH/&#10;yYph/8mKYf/LjGH/y4xh/8uMYf/Jil//zIth/82MYv/LimD/y4pg/86NY//Oj2T/y41k/8mOZP/K&#10;j2X/y5Bk/8qPY//KkGL/zpFk/8yPYP/KkGD/y5Fh/86UZP/MkmT/zpZn/86UZv/OlGb/z5Vn/9KY&#10;av/Tlmn/0ZRn/9SXaP/WmGn/1JZn/9SWZ//QkmP/z49h/86OYP/TkGP/05Bj/9GOYf/Si13/0Ilb&#10;/9SQY//RjWD/z4he/8+GXf/Og1v/zoNb/9GDXP/Uhl//04Ve/86AWf/KfFX/zX9Y/81/WP/PgVv/&#10;0YNd/81/Wf/LfVn/y3tY/8p6V//Le1j/z39c/819Wv/Ke1r/yXpZ/8l6Wf/Ke1r/zYFf/8t/Xf/F&#10;eVf/wHRU/8d4Wf/Jelz/xndZ/8FyVP/Dc1j/xHRZ/8NzWP/Dc1j/wnJX/75xVf+9cFT/u25S/71w&#10;VP/Ac1f/wXRY/79yWP+9cFb/vXBW/75xV//Ed1v/wXRa/7tvV/+8cFj/vnJa/8F1Xf/BdV3/u3FY&#10;/7puVv++clr/v3Nb/7hsVP+6blb/vXBW/7tuVP+5bFL/um1T/7ptU/+6bVP/vXBW/71wVv+/clj/&#10;vG9V/7tuVP+6bVP/u25U/71tVP+4a1H/uGtR/7ptU/+5bFL/uGtR/7hrUf+7blT/uWxQ/7dqUP+1&#10;aE7/uWxS/7xsU/+6alH/uGtR/7lsUv+4a1H/tmlP/7ZqUv+4bFT/uW1V/7VpUf+wZEz/sWVN/7Nn&#10;T/+zZ0//sGRM/7FnTv+vZUz/rWNK/69kTf+wZU7/sGVO/7FmT/+wZU7/smZP/7BlTv+xZk//tWpT&#10;/69nT/+sZEz/r2dP/61lTf+uZk7/r2RN/6thSP+qYEf/qmBH/6heRf+oXkX/pFxD/6VdRP+oYEj/&#10;qWFJ/6xhSv+rYEn/qmJK/6lhSf+qYkr/q2NL/6tjS/+qZEv/qGJJ/6VfRv+oYkn/qGBI/6hgSP+w&#10;aFD/uHBY/7x0Xv+0bFb/qGBK/6ZdSv+mXUr/pl5I/6tjTf+uY07/sGVQ/69kT/+tYk3/rWJN/61i&#10;Tf+sZE7/rmZQ/65mUP+vZ1H/tmtW/7RpVP+vZE//rWVP/6lhS/+qYkz/tGxW/7tzXf+6clz/uXFb&#10;/8B4Yv/XjHf/yX5p/69kT/+rX0j/sGRN/7VpUv+3a1T/smdQ/6xhTP+yZ1L/tWpV/7NoU/+uY07/&#10;rWJN/69kT/+xZFD/rF9L/61gTP+wYkz/sWNN/7FjTf+wYkz/smRO/7NlTv+yZE3/sGJL/69jTP+w&#10;Y0//sGNP/61iTf+qX0r/q2BL/6hdSP+nXEf/r2RP/7RpVP+yZ1L/rWJN/6xkTv+vZ1H/rmZQ/6tj&#10;S/+sZEz/q2NN/65mTv+waVP/rGVP/6dgSv+nYEr/p2BK/6hhS/+qY03/q2RO/6llTv+mYkv/ol5H&#10;/6FdRv+oZE3/p2NM/6pjTf+rY03/rWVP/61lT/+qYkz/rGFM/61iTf+uYU3/rWBM/6pfSv+sYUz/&#10;rGFM/6hgSv+oYEr/qGBK/6lhS/+qYkz/q2NN/6tkTv+oZE3/pWNL/6VjS/+jY0r/oGRM/6FkT/+j&#10;ZlH/o2VQ/6NiTP+jYkz/pWRO/6NiTP+gYk3/n2FM/55gS/+cXkn/nF5J/51fSv+dX0r/m11I/5pc&#10;R/+aXEf/mFtG/5hbRv+XWkX/l1xK/5dcSv+XXEr/lVpI/5VaSP+UW0j/lFtI/5RbSP+TXEj/lF1J&#10;/5JbR/+SWUb/k1pG/5RbR/+SWUX/k1xH/5RdSP+TXEf/kllF/5JZRv+UW0f/kVhE/5FYRP+TWkb/&#10;kVhE/5FYRP+RWET/kFlE/5JbRv+RWkX/kl5I/5JeSf+OW0b/jFlE/41ZRP+NWUT/j1tG/41ZRP+M&#10;WEP/ilZB/4lWQf+LWEP/ildC/4hVQv+KV0T/jltI/4hYRP+HVkX/iFlH/4hZR/+HWkf/iFtI/4dc&#10;S/+JXk3/h1xL/4ZbSv+KXUr/il1K/4pdSv+LXkv/iV5N/4hdTP+IXUz/il9O/4leS/+HXEn/h1xJ&#10;/4ZbSP+FWkn/hltK/4RZSP+GW0r/h1xL/4dcS/+IX03/h15M/4VcSv+FXEr/hl1L/4VbS/+FW0v/&#10;hFpK/4VbS/+GXEz/gVtI/4RbSf+EW0n/hFpK/4RaSv+DWkj/g1pI/4FYRv+EW0n/glxJ/4FbRv+A&#10;W0j/gVxJ/39aR/9/Wkf/gFtI/35ZRv9/Wkf/fVhF/3tWQ/98V0T/fFdE/31XRP+BW0j/gFpH/35Y&#10;Rf99VkX/eVJB/3ZRP/93UkD/dlFB/3dSQv91UUH/c08//3VRQf93U0P/eFVC/3lUQv96VUP/fFdF&#10;/3xXRf97VkT/eVRC/3hTQf94U0H/elVD/3pVQ/95VEL/eFNB/3hTQf92UT//dVA+/3NOPP9wSzn/&#10;bkk3/25LOP9tSjb/a0g0/2pFMv9rRjP/aUQx/2pFMv9pRDH/aEMw/2dCMP9mQS//ZkEv/wABAP8A&#10;AQD/AAEA/wABAP8AAQD//P7m//3/5//9/+f/+/7j//r94P/8+93//Pvd//v41//69tH/+vbQ//v2&#10;zv/27cT/9Oi+//fqvv/36L3/9eS5//Xit//04rT/9Nyw/+3Qpv/rz6f/7Myl/+fHoP/nx57/5cWe&#10;/+LCmf/hwJf/4L+W/9y5kf/at4//27aM/9q1i//YsYj/17CH/9ixiv/PqIH/x6B5/8Sddv/DnHX/&#10;w5x1/8Ocdf+5kmv/u5Fp/72Ta/+/k2z/vpJr/72Qaf+6jWb/vZBp/8SVa//Jmm7/26+A//bOm///&#10;67f///C3//rttv/92qL/7MWO/9Oqdv/AlGP/u4xe/7yNYf++jWL/wIth/8GKYf/CiV7/xItg/8WM&#10;Yf/IjWP/yo9l/8mLYv/HiWD/yoti/8iJYP/IiWD/yoxj/8iKYf/KjGP/y41k/8mMYP/LjWT/zY9m&#10;/8uNZP/KjGP/yoxj/8yOZf/LjWT/y41k/82PZv/OkWX/0JNn/8+SZv/NkGT/yoxj/8uMY//NjmX/&#10;zo9m/8uMY//OjWX/z45k/82MZP/NjGT/zo1n/86NZ//NjGb/y4pk/8yIY//Lh2L/zYlk/82HY//N&#10;h2P/z4ll/9CKZv/NiGH/zYhh/82IYf/Khl//y4dg/82JYv/MiGH/yolh/8qJYf/JiGD/y4pi/8iJ&#10;YP/IiWD/yIlg/8mKYf/Ki2L/yotg/8qLYP/Jil//zIth/8uKYP/KiV//zYxi/86NY//NjmP/zI1i&#10;/8mOZP/LkGT/yo9j/8qPY//KkGL/zJJk/8qQYv/KkGL/ypBg/82TZf/Nk2X/zpZn/82TZf/OlGb/&#10;0JZo/9CWaP/SlWj/0ZRl/9WYaf/XmWr/1Zdo/9SWZ//QkmP/zpBh/82NX//QkGL/0o9i/9GOYf/R&#10;ilz/zIhb/9OPYv/TjGL/zYZc/82EW//PhFz/zoNb/9GDXP/ThV7/0YNd/81/Wf/Mflj/0IJc/8+B&#10;W//PgVv/0IJc/86AWv/NfVr/zX1a/8t7WP/Le1j/zn5b/8x8Wf/Jeln/yHlY/8d4V//Ke1r/yn5e&#10;/8d7W//Dd1f/wHRU/8V4Wv/FeFr/wnNV/8JyV//Cclf/xHRZ/8NzWP++blX/vnFV/8F0WP+/clb/&#10;u25S/7xvU//CdVv/w3Zc/71wVv+6bVP/u25U/7tuVP/BdFj/v3JY/7puVv+7b1f/vXFZ/8F1Xf/B&#10;d17/u3FY/7puVv+7b1f/vnJa/7puVv+9cFb/vnFX/7xvVf+5bFL/uGtR/7lsUv+7blT/vG9V/7pt&#10;U/+6bVP/u25U/7ptU/+4a1H/uGtR/7hrUf+3alD/uGtR/7ptU/+2aU//tmlP/7lsUv+8b1P/uWxQ&#10;/7dqTv+3alD/u25U/7tuVP+6alH/tmlP/7hrUf+3alD/tWlR/7VpUf+3a1P/uGxU/7VpUf+vY0v/&#10;r2NL/7FlTf+zZ0//r2NL/7FnTv+yaE//rGRL/65mTv+uZk7/sGVO/69kTf+wZU7/sGVO/7FmT/+y&#10;Z1D/s2tT/7FpUf+vZ1H/r2dR/6tjTf+qYkr/qWFJ/6lfRv+oXkX/qF5F/6hgR/+qYEf/p19G/6lh&#10;SP+uY0z/rWJL/6xhSv+rYEn/q2BJ/6lhSf+pYUn/qmJK/6tjS/+rY0v/qmRL/6piSv+oYEj/p19H&#10;/6hgSP+sZEz/tW1V/8B4Yv/EfGb/sGhS/6RbSP+kW0j/p19J/61lT/+vZ1H/r2RP/61iTf+vZE//&#10;r2RP/61iTf+uY07/rmZQ/69nUf+xaVP/tmtW/7RpVP+tYk3/q2BL/6VdR/+mXkj/q2NN/7BoUv+s&#10;ZE7/q2NN/7FpU//IfWj/wndi/61iTf+pXEj/rF9L/7NoU/+0aVT/s2hT/65jTv+yZ1L/tWpV/7Vo&#10;VP+xZFD/sGNP/69jTP+wZE3/rmFN/7BiTP+xY03/sGJM/69hS/+wYkz/smRO/7JkTf+xY0z/rWFK&#10;/61hSv+vY0z/r2RP/65jTv+rYEv/q2BL/6hdSP+nXEf/rmNO/7JnUv+uY07/rWJN/6xkTv+vZ1H/&#10;rGRO/6lhS/+rY03/rGRO/6xkTv+uZ1H/rGVP/6dgSv+mX0n/pl9J/6ZfSf+oYUv/qmNN/6hkTf+m&#10;Ykv/pGBJ/6NfSP+nY0z/qWJM/6pjTf+qYkz/rWVP/6tjTf+oYEr/rWJN/61iTf+tYk3/q2BL/6pf&#10;Sv+qYkz/qmJM/6hfTP+oYU3/qGFN/6liTv+qY03/qmNN/6llTv+oZE3/pWNL/6VlTP+lZUz/pGNN&#10;/6BkTP+iZVD/o2VQ/6NiTP+jYkz/pGNN/6JhS/+gX0n/nl1H/5xeSf+dX0r/m11I/5xeSf+cXkn/&#10;mVtG/5lbRv+ZW0b/ml1I/5hbRv+YW0b/mVxJ/5VaSP+VW0f/l1xK/5hdS/+XXkv/lVxJ/5RbSP+T&#10;Wkf/lFtI/5NcSP+SWUb/k1pG/5VcSP+RWkX/k1xH/5NcR/+VXEj/kllF/5NaR/+WXUn/kllG/5FY&#10;RP+TWkb/kVhE/5JZRf+SWUX/kVpF/5FaRf+RWkX/kFxG/5BdSP+OW0b/jFlE/4xZRP+MWUT/jltG&#10;/4tYQ/+KV0L/iVZB/4dUP/+JVkH/ildC/4dUQf+JVkP/jltI/4pXRP+IV0b/iVhH/4hZR/+HWEb/&#10;iVxJ/4pdSv+JXEn/iFtI/4daR/+JXEn/il1K/4pdSv+KXUr/i15L/4ZbSv+IXUz/iV5N/4hdTP+H&#10;XEn/hltI/4VaSf+FWkn/hltK/4VaSf+FWkn/hltK/4dcS/+IXk7/h15M/4RaSv+GW0v/h1xM/4Zb&#10;S/+FW0v/g1lJ/4VbS/+FW0v/gVpJ/4NcS/+EWkr/hFpK/4RaSv+CWEj/gFZG/4FYRv+BW0j/glxJ&#10;/4JcSf+AW0j/gVxJ/4BbSP9/Wkf/gVxJ/39aR/9/Wkf/fllG/3xXRP98V0T/fVhF/39ZRv+BW0j/&#10;gFpH/31XRP99V0T/elNC/3dQP/94U0H/d1JA/3hTQf92UT//d1JA/3hTQf95VEL/eVRC/3hTQf96&#10;VUP/e1ZE/3xXRf97VkT/eVRC/3pVQ/94U0H/eVRC/3pVQ/94U0H/dlE//3dSQP92UT//c048/3NO&#10;PP9wSzn/bkk3/25LOP9uSzf/akcz/2lGMv9rRjP/aUQx/2pFMv9oQzD/aEMw/2hDMf9nQjD/ZkEv&#10;/wABAP8AAQD/AAEA/wABAP8AAQD//f/n//3/5//9/+f/+/3l//z73f/7+tz/+vna//r31v/59c//&#10;+/bO//v2zv/26sL/8ua8//Pmuv/257z/9eS5//fkuf/25Lb/9Nyw/+rPpP/sz6X/7Myl/+bGn//l&#10;xZ7/5cWe/+DAmf/hv5n/48CY/9+8lP/cuZH/3biO/9u0i//XsIf/2LGI/9myi//PqIH/x6B5/8Oc&#10;df/AmnX/wJly/7+Ycf+5kmv/vJJs/7+Vb/+/lW//vJBr/7mNaP+3iWX/vY9r/8KSav/DlGr/1Kh7&#10;//PJl///57X//u21//zttP/615//8suU/9ive//AlWL/uotd/7yLYP/AjWL/wIth/8GKYf/BimH/&#10;xYxh/8WMYf/GjWL/yo9l/8WKYP/Fh17/yIph/8iKYf/IiWD/yYti/8mLYv/KjGP/yYti/8eKXv/K&#10;jWH/zZBk/8qNYf/LjmL/zI9j/8yOZf/LjWT/y41k/8yOZf/MjmX/zpBn/86QZ//OkGf/yoxj/8qK&#10;ZP/Ojmj/zo5o/82MZv/OjWX/zo1l/8+LZP/Mi2X/zYxm/86NZ//NjGb/y4pk/8uKZP/JiGL/zYlk&#10;/8yIY//PiWX/0Ipm/8+JZf/Lhl//y4Zf/8yHYP/Khl//y4dg/8yIYf/MiGH/y4pi/8qJYf/Ih1//&#10;y4pi/8iJYP/Gh17/xode/8eJYP/Ji2L/yYti/8eKXv/Ki2D/yotg/8iHXf/JiF7/z45k/86NY//L&#10;jGH/zY5j/8iNYf/LkGT/yI1h/8qPY//MkmT/zZNl/82TZf/KkGL/yY9h/8ySZP/Nk2X/zpRm/82T&#10;Zf/OlGb/0JZo/8+VZf/Tlmf/1Jdo/9WYaf/VmGn/1Jdo/9SWZ//QkmP/z5Fi/8+PYf/Pj2H/0Y5h&#10;/9OMXv/Rilz/z4te/9SNY//RimD/zINa/82EW//Og1v/y4BY/86AWf/Rg13/z4Fb/86AWv/Nf1n/&#10;0YNd/9CCXP/Qglz/z4Fb/85+Wf/NfVr/zX1a/8x8Wf/Le1j/y3tY/8p6V//Jeln/yXpZ/8Z3WP/H&#10;e1v/x3tb/8N3V//AdFT/u29P/8J1V//Ddlj/wXRY/8R0Wf/Dc1j/xHRZ/8R0W/+8bFP/vnFX/8V4&#10;Xv/Ed13/vnFX/75xV//BdFr/w3Zc/71wVv+6bVP/u25U/7hrUf++cVf/v3JY/71wVv+7b1f/vXFZ&#10;/79zW/++dFv/u3FY/7lvVv+3bVT/um5W/7puVv+7b1f/vnJa/79zW/+6bVP/uWxS/7tuVP++cVf/&#10;vG9V/7drU/+3a1P/um5W/7ptU/+5bFL/um1T/7dqUP+3alD/uWxS/7tuVP+2aU//t2pQ/7hrT/+7&#10;blL/um1R/7hrT/+4a0//vG9V/7ptU/+2aU//s2ZM/7dqUP+2aU//tWlR/7NnT/+1aVH/tGhQ/7Ro&#10;UP+xZU3/sGRM/7FlTf+vY0v/rmJK/7JoT/+yaE//q2NL/61lTf+uZk7/rmZO/69kTf+vZE3/sGVO&#10;/7JnUP+0aVL/s2tT/7FpU/+waFL/rmZQ/6dfSf+nX0n/qGBI/6dfRv+nX0b/pl9D/6tjSv+rY0r/&#10;qWFI/6lhSP+xZ07/rWNK/6tgSf+rYEn/q2BJ/6tgSf+oYEj/qWFJ/6piSv+qYkr/rWVN/65mTv+p&#10;YUn/qGBI/6dfR/+mXkb/qmJK/7dvV//IgGj/vnZg/6lhS/+mXkj/qmJM/7BoUv+waFL/rmNO/6tg&#10;S/+yZVH/smVR/7BjT/+yZ1L/smdS/7NoU/+1alX/tmtW/7RpUv+wZE3/q2BJ/6pfSP+pYUn/rGRO&#10;/7BoUv+nX0n/pV1H/6xkTv++c17/u3Bb/61gTP+qXUn/q15K/7NmUv+zZlL/sGVQ/7BlUP+wZVD/&#10;s2ZS/7NmUv+yZVH/r2NM/69jTP+vY0z/r2NM/7JkTv+yZE7/rF5I/6pcRv+uYEr/sGNP/65iS/+v&#10;Y0z/rmJL/6tfSP+vY0z/rmNO/65jTv+sYUz/rGFM/6pfSv+qXUn/q2BL/6xhTP+rYEv/qmJM/6xk&#10;Tv+tZU//qWFL/6dfSf+rY03/q2RO/6tkTv+rZE7/qWJM/6dgSv+lXkj/pl9J/6ZfSf+mX0n/p2BK&#10;/6hhS/+pYkz/qGRN/6hhS/+pYkz/qWJM/6pjTf+pYkz/rWVP/6lhS/+oYEr/q2BL/6xhTP+sYUz/&#10;q2BL/6lhS/+qYU7/qmFO/6dgTP+qY0//qGFN/6pjT/+qY03/qWVO/6pmT/+pZU7/pmRM/6ZkTP+n&#10;Z07/pmZN/6BkTP+hZU3/omZO/6NiTP+iYUv/omFL/6NiTP+fXkj/l1tD/5ldRf+bXkn/mVxH/5hb&#10;Rv+aXUj/mVxH/5hbSP+YW0j/mVxH/5daRf+XWkf/mFtG/5RaRv+VW0f/lVtH/5ZdSf+WXUr/lFtI&#10;/5NaR/+TWkf/lFtI/5VeSv+UW0j/lFtI/5RdSf+TXEj/k1xH/5JbRv+UW0j/kVhF/5JZRv+UW0j/&#10;kVhF/5JZRf+UW0j/k1pG/5NaRv+SWUX/kFlE/5BZRP+RWkX/kFxG/45cRf+PXEf/jltG/4xZRP+O&#10;W0b/jFlE/4pXQv+JVkH/iFVA/4VVP/+HV0H/ildC/4hVQv+JVkP/jFlG/4pXRP+JWEf/iVhH/4dY&#10;Rv+HWEb/iltJ/4laSP+IW0j/h1pH/4dYRv+JWkj/i1xK/4pbSf+JXEn/il1K/4daR/+HXEv/iF1M&#10;/4hdTP+HXEv/hVpJ/4RZSP+EWUj/hVpJ/4VaSf+GW0r/hVpK/4dcS/+JXk7/iF1N/4ZbS/+GW0v/&#10;h1xM/4ZbS/+GW0v/hVpK/4RaSv+FW0v/hF1M/4RdTP+BWkn/hFpK/4RaSv+AVkb/fldG/4FaSf+B&#10;W0j/gFtI/4FcSf+AW0j/gFtI/39aR/9+WUb/gFtI/39aR/9/Wkf/f1pH/39aR/9+WUb/gVtI/4Jc&#10;Sf+BW0j/gFpH/31XRP9+WEX/elNC/3hRQP95UkH/eVJB/3hTQf94U0H/e1ZE/3lUQv95VEL/eFNB&#10;/3dSQP95VEL/elVD/3pVQ/96VUP/elVD/3xXRf95VEL/eFNB/3pVQ/94U0H/dlE//3ZRP/93UkD/&#10;c048/3NOPP9yTTv/cEs5/3BLOf9uSzj/a0g1/2tINf9rRjP/Z0Iw/2lEMv9nQjD/ZkEv/2dCMP9m&#10;QS//ZkEu/wABAP8AAQD/AAEA/wABAP8AAQD//P7m//z+5v/7/uP/+/7j//z73f/6+dr/+/jX//r3&#10;1P/69tD//PfP//z3z//47ML/8+e9//Pmuv/05br/8+K3//fkuf/35bf/9N+y/+vQpf/sz6X/7c2k&#10;/+bGnf/oyKH/58eg/+C+mP/fvZf/48CY/+K/l//hvJL/3rmP/9myif/XsIf/2LGI/9qzjP/Vrof/&#10;yKJ9/7+Zdf/Bm3f/wJp2/76Wcv+3j2v/uY5r/8CVcv/Cl3T/vJBt/7mNav+4imb/vpBs/8SUbP/F&#10;lmz/1aZ6/+zCkv//4q3//+24//nst//yzZb/8suU/+G4hP/Fmmf/t4ha/7uLXf++i2D/wIth/8SN&#10;ZP/EjWT/w41h/8OKX//FjGH/x45j/8SLYP/FimD/xYpg/8iKYf/IimH/yoxj/8mLYv/Ji2L/yIph&#10;/8iKYf/JjGD/yo1h/8eKXv/LjmL/zI9j/8uNZP/LjWT/zI5l/8yOZf/Nj2b/zY9m/82PZv/NjWf/&#10;y4tl/8uLZf/Ojmj/zo5o/82MZv/NjGb/zYxm/8+LZv/NjGb/zYxm/82MZv/Mi2X/yolj/8uKZP/J&#10;iGL/yolj/8yIY//NiWT/zYlk/8yIY//Khl//zYli/82JYv/NiWL/y4dg/82JYv/MiGH/zIhh/8mI&#10;YP/JiGD/yolh/8eHYf/FhV//x4hf/8mLYv/Ji2L/yYti/8mLYv/Ki2D/yotg/8iHXf/KiV//zo1j&#10;/82MYv/MjWL/zY5j/8uOYv/IjWH/yI1h/8uQZP/NkGT/zpFk/8+SZf/NkGP/zZBj/86RZP/OlGb/&#10;zpRm/86UZv/OlGb/0JZm/8+VZf/Rl2f/1Jdo/9SYZv/Tl2X/0ZRl/9KUZf/QkmP/05Nl/9KSZP/Q&#10;jWD/0I1g/9SNX//RjWD/0Y1g/9OMYv/RiF//z4Zd/9CHXv/Og1v/y4BY/86AWf/ShF7/0IJc/9CC&#10;XP/PgVv/0oRe/9KEXv/Rg13/z4Fd/85+W//NfVr/zX1a/8x8Wf/Kelf/y3tY/8p7Wv/Jelv/yHla&#10;/8Z3WP/HeFn/yXpb/8Z6Wv/BdVX/vHBQ/8N2WP/IeVv/yHlb/8Z3Wf/FdVr/xnZb/8V1Wv+9bVT/&#10;wnJZ/8R3Xf/Ed13/wnVb/79zW/++clr/v3Nb/75xV/+8b1X/vXBW/7ptU/++cVf/v3JY/79yVv+8&#10;b1P/u29X/7tvV/+8cFj/vnJa/7xwWP+5bVX/uGxU/7drU/+5bVX/vHBY/7xwWP+5bVX/um5W/7xv&#10;Vf++clr/vHBY/7drVP+3a1P/um5W/7ltVf+4bFT/vG9V/7lsUv+3alD/uGtR/7tuVP+4a0//uWxQ&#10;/7hrT/+5bFD/um1R/7hrT/+3a1P/um5W/7hsVP+2alL/tWlR/7VpUf+2alL/tmpS/7RoUP+wZEz/&#10;sGRM/7BmTf+xZU3/sWVN/7NnT/+vY0v/rWNK/65kS/+tY0r/qWFJ/6tjS/+waFD/sGhQ/69kTf+u&#10;Y0z/sGVO/7VqU/+2a1T/sWlT/7BoUv+tZU//q2NN/6dfSf+nX0n/qGBI/6piSf+rY0r/rmZN/69n&#10;Tv+tZUz/rWVM/65mTf+xZ07/rGJJ/6pfSP+rYEn/qV5H/6pfSP+qX0j/q2BJ/6pfSP+rYEn/rWJL&#10;/6xkTP+vZE3/rWVN/6ZeRv+mXkb/pl5G/6lhSf+4cFr/wHhi/7VtV/+sZE7/rWVP/69nUf+vZ1H/&#10;rWJN/65hTf+zZlL/s2ZS/7JlUf+zaFP/tGlU/7RpVP+zaFP/tmtW/7ZqU/+zZ1D/s2dQ/7VqU/+3&#10;bFX/s2tT/7NrU/+sZEz/rGRM/7NrVf/AdWD/vHFc/7FkUP+wY0//sGNP/7JlUf+wY0//sGNP/7Jn&#10;Uv+yZ1L/sGVQ/7BlUP+yZk//r2NM/69jTP+uYkv/r2NM/7JmT/+zZlL/rWBM/6lcSP+rXkr/rmFN&#10;/65iS/+vY0z/rmNM/61hSv+sYUr/rWJN/65jTv+tYk3/rmNO/69kT/+tYk3/ql9K/6pfSv+rYEv/&#10;rGRO/6tjTf+pYkz/qGFL/6hhS/+oYUv/qGFN/6liTv+qY03/qWJM/6ZfSf+mX0n/qGFL/6hhS/+n&#10;X0n/p2BK/6liTP+qY03/q2RO/6liTP+pYkz/qWJM/6liTP+qY03/q2RO/6tjTf+rY03/qWFL/6tg&#10;S/+sYUz/q2BL/6tjTf+rYk//qGFN/6dgTP+qY0//qGRP/6hkT/+oZE3/qWVO/6pmT/+pZ0//qGZO&#10;/6ZkTP+mZEz/pWVM/6NiTP+kY03/pGNN/6RjTf+kY03/oGRM/6FlTf+cYEj/m19H/5ldRf+ZXEf/&#10;lVtH/5RaRv+UWkb/l1xK/5teS/+ZXEn/mFtI/5ZZRv+XWkf/lVtH/5VbR/+VW0f/k1pG/5NaRv+T&#10;Wkb/lFtH/5RbR/+UW0j/lFtI/5deS/+XXkv/ll1K/5VcSf+VXEn/lF1J/5NcSP+UW0j/k1pH/5Rb&#10;SP+UW0j/lFtI/5RbR/+VXEj/lFtH/5NaRv+RWET/kFdD/49YQ/+SW0b/kFxG/5BcR/+PXEf/jltG&#10;/45bRv+NWkf/jFlE/4tYQ/+IWEL/iVlD/4ZWQP+IVUD/jFlG/4lWQ/+JVkP/iVZD/4pXRP+JWUX/&#10;iVlF/4hXRv+GV0X/iVpI/4laSP+JWkj/iVpI/4laSP+MXUv/jl9N/4tcSv+LXEr/il1K/4lcSf+J&#10;XEn/iF1M/4hdTP+IXUz/hltK/4VaSf+FWkn/hFlI/4ZbSv+HXEv/hltL/4dcS/+IXU3/iF1N/4dc&#10;S/+HXEz/iF1N/4haSv+HXEz/hltL/4VbS/+FW0v/h11N/4VfTP+CXEn/gVpJ/4NZSf+EWkr/gVpJ&#10;/4NcS/+BW0j/gFtI/4FcSf+AW0j/gFtI/39aR/9+WUb/gVtI/4FbSP9/Wkf/fllG/39aR/9/Wkf/&#10;gVxJ/4JcSf+CXEn/hVxK/4NaSP+BWEb/flVD/3tRQf95UkH/eVJB/3pTQv96U0L/fFVE/3lUQv96&#10;VUP/eFNB/3dSQP96VUP/elVD/3pVQ/96VUP/e1ZD/3xXRP97VkP/elVC/3pVQv95VEH/eFNB/3ZR&#10;P/92UT//c048/3JNO/9yTTv/cEs5/25JN/9tSDb/bUg2/21INv9rRjT/aUQy/2lEMv9oQzH/Z0Iw&#10;/2ZBL/9kQS7/ZEEu/wABAP8AAQD/AAEA/wABAP8AAQD//f/l//v+4//6/eD/+/7h//383v/6+dr/&#10;+vfW//r20f/69tD//PfR//z3z//778f/9+vB//jpwP/z5Ln/8+K3//jnvP/86rz/9uG0/+7TqP/s&#10;z6X/6Mif/+bGnf/pyaD/4sCa/9+9l//fvJb/472Y/+a/lv/kvZT/4LmQ/9qziv/asIj/2rCI/9+4&#10;kf/bs4//yqJ+/7+Zdf/CnHj/upRw/7ePbP+2jmv/uYxr/8GUc//ClXT/vI9u/72Pbv/ClHP/xpV0&#10;/8WVb//Hl2//1aZ8/+i8j///3Kv/+t6u/+7Gkv/Uq3f/0Kdz/8ufbv/BlWb/uotd/7uKX/+9il//&#10;wYxg/8WOZf/DjmL/xI9j/8aRZf/GkGT/xI1k/8WLY//Fi2P/xYpi/8WKYv/HjGT/yI1l/8aLYf/F&#10;imD/yY5k/8yRZ//LjmL/x4pe/8aJXf/LjmL/zZBk/8yOZf/IimH/yoxj/8yOZf/Oj2b/zo9m/82O&#10;Zf/OjWf/z45o/82MZv/JiWP/y4tl/82NZ//NjmX/zo1l/8+OZv/Pjmj/yolj/8qJY//Pjmj/z45o&#10;/8+OaP/LimT/xoVf/8uKZP/NiWL/zYli/8uHYP/LimL/zYxk/8yLY//Mi2P/zIhh/82JYv/MiGH/&#10;y4dg/8uHYP/LimL/y4pi/8eGYP/FhV//yIhi/8aIYf/Fh17/yYti/8eKXv/IiV7/yotg/8mIXv/L&#10;imD/zYxi/8yLYf/NjmP/zo9k/8yPY//Gi1//yo1h/82QZP/NjmP/z5Bk/8+QZP/PjmT/0JFm/9GS&#10;Zv/Qk2f/0ZRn/86UZv/MkmT/zZNj/9GXZ//Rl2f/0phm/8+VY//Pk2H/zpJg/8uPXf/SkGD/15Rn&#10;/9OQY//Si13/04xe/9WOYv/XkGb/15Bm/9eOZf/TimH/04ph/9OIYP/Rg13/z4Fa/9GDXP/PgVv/&#10;z4Fb/9GDXf/Rg13/0oRg/9KEYP/PgV3/zHxZ/8x+Wv/Nf1v/zX9b/8p8WP/NfVr/z39c/81+Xf/H&#10;eFn/xndY/8Z3WP/Fdlf/yntc/8t8Xf/HeFn/wnNU/8d4Wf/IeVr/xndZ/8V0V//JeFv/ynlc/8V0&#10;V/+6aU7/umpP/71tVP/Dc1r/w3Zc/8J1W/+8cFj/u29X/71wVv++cVf/v3JY/75xV//Cclf/wnJX&#10;/8NzWP+/clT/vXBS/7twUf+7cFP/v3RX/71zWP+6cFX/uG1Q/7ZrTv+3bE//t2xP/7twU/+6b1L/&#10;um5W/7tvV/+9cVn/vHBZ/7tvWP+7b1j/uW1W/7ltVv+5bVX/vXFZ/7puVv+4a1H/uGtR/7hrT/+6&#10;bVH/umpP/7lpTv+2aU//t2pQ/7hrUf+2alL/uW1V/7ltVv+5bVb/uW1W/69lTP+vZUz/smhP/7Np&#10;UP+sZEv/qmJJ/6xkS/+uZk3/sWZP/7JoT/+wZU7/ql9I/6xhSv+sYUr/qWFJ/6xkTP+xaVH/tGlS&#10;/7BlTv+yZ1D/sGVO/7RpUv+xZk//q2NL/6ZeSP+kXEb/pV1H/6ZfSf+nYEr/qGFL/6xmTP+xa1H/&#10;tG5U/7BqUP+uaE7/r2lP/69nTv+rYUj/qV5H/6leR/+rYEn/p1xF/6dcRf+qX0j/qV5H/6dcRf+o&#10;XUb/qV5H/6leR/+yaE//uW1V/7BmTf+tYUr/ql5H/6dbRP+qX0r/tGlU/7FpU/+uZlD/rWVP/61l&#10;T/+tZU//rWJN/7JnUv+wY0//rWBM/7FkUP+yZ1L/s2hT/7NmUv+yZVH/s2dQ/7FjTP+0Zk//tWhO&#10;/7hsVf+7b1j/t2xV/7JnUP+waFD/s2tT/7luV/+zaFP/rmNO/7FkUP+zZlL/t2pW/7NmUv+wY0//&#10;sGNP/7JnUv+tYk3/rGFM/69kT/+0aVT/rWJN/69jTP+vY0z/r2NM/7BkTf+4bFX/sGRN/61hSv+t&#10;Ykv/rWJL/65jTP+xZ07/sGZN/7FmT/+sYUr/qV5J/6ZbRv+rYEv/r2RP/7RpVP+wZVD/rmNM/7Rp&#10;Uv+3bFX/t29X/7NrU/+rZE7/qWJM/6hkTf+lYUz/pWFM/6pjT/+sZVH/qF9M/6hgSv+qYkz/rGRO&#10;/61iTf+sYUz/rGFK/6xhSv+pXkn/pV1H/6hgSv+rYk//qWJO/6liTv+nYEz/qWJO/6xjUP+uZlD/&#10;q2BL/6pfSv+sYUz/q2BL/6hgSv+nXkv/pV5K/6ZiTf+qZlH/qGRP/6djTv+pZU7/qmZP/6pmT/+q&#10;Zk//p2NM/6djTP+oZE3/pGBJ/6RiTP+iYUv/n2NL/55iSv+eZE7/m2FL/5thS/+aYEr/m2FL/5lf&#10;S/+VW0f/lFpG/5JZRv+RWEX/l1xK/5pfTf+YXUv/k1hG/5JXRf+YXUv/lVxI/5RbR/+VXEj/k1pG&#10;/5FYRP+QV0P/lVxI/5deSv+VXEj/lVtH/5dcSv+YXUv/mF1L/5NaR/+VXEn/l15L/5ZdSv+TWkf/&#10;k1pH/5RbSP+UW0j/mF1L/5hdS/+VW0f/k1lF/5RaRv+UWkb/lVtH/5RaRv+TWkb/kltG/5JbR/+O&#10;W0b/i1hD/41aR/+NWkf/jFlG/41aR/+PXEf/j1xH/4hYQv+IWEL/ilpE/4lZQ/+HV0P/h1dD/4hY&#10;RP+GVkL/hFVB/4dYRv+GV0X/iFlH/4daR/+IW0j/iFtI/4pbSf+LXEr/iltJ/4VWRP+JWkj/jF1L&#10;/4xdS/+KXUr/il1K/4pdSv+LXkv/il1K/4hbSP+GW0r/hltK/4hdTP+IXUz/iF1N/4lbS/+IW0j/&#10;iFtI/4daR/+HWkf/iFtI/4hbSP+KXUr/iF1M/4dcS/+GXUv/g1xL/4ReS/+EXUz/glxJ/4VbS/+G&#10;XEz/hFpK/4ZcTP+DXEv/gVpJ/4FaSf9/Wkj/gVpJ/4NcS/+BWkn/gFlI/4FaSf+AWUj/fllH/39a&#10;SP9/Wkf/gFtI/4FbSP+HXkz/h15M/4VcSv+BWEb/f1ZE/31TQ/97UUH/eVJB/3lTQP95U0D/e1VC&#10;/31XRP98VkP/elVC/3lUQf97VkT/e1ZD/3pVQv95VEH/e1ZD/3tXQf98VkH/fFM//3tSQP99VEL/&#10;fVRC/3lQPv91Tzz/ck06/3BLOP9wSzj/cEs4/3BLOP9sRzT/bEc1/2xHNf9qRTP/a0Qz/2lEMv9p&#10;RDL/aEMx/2ZBL/9lQC7/ZEEu/wABAP8AAQD/AAEA/wABAP8AAQD//f/l//r94v/6/eD/+/7h//z7&#10;3f/6+dr/+vfW//n10P/69c//+fTO//ryy//368P/9ujB//Xmvf/y47r/8+K3//bluv/55rv/9uG0&#10;/+3Vqf/r0KX/58qg/+TEm//mxp3/48KZ/+G+lv/euY//27aM/963jv/fuI//37iP/9u0i//Wr4b/&#10;1q+G/922j//atJD/yKSC/7yYdv/DnXn/u5Vx/7iQbf+6jWz/uYxr/7+Scf+/knH/vY9u/8KUc//E&#10;lnX/w5Vz/8OTbf/ElGz/06R6/+K1i//vw5b/7sSU/960hP/CmGj/vZNj/7+TZP/AlGX/u4xg/7qJ&#10;Xv++i2D/wo1h/8WQZv/DjmT/wYxi/8KNY//GkWf/xY5l/8OMY//HjWf/xIpk/8OJYf/HjGT/yI1l&#10;/8mOZv/FimL/x4xk/8qPZf/Gi2H/xYpg/8mMYP/Ji2L/y41k/82PZv/LjWT/y41k/8yMZv/MjGb/&#10;zIxm/82NZ//Pjmj/zYxm/8yMZv/Li2X/zIxm/86PZv/MjWT/zY5l/82OZf/Oj2b/y4pk/8mJY//M&#10;jGb/y4tl/8mIYv/HhmD/xYRc/8WEXP/JiGD/yolh/8qJYf/NjGL/zo1j/8uKYv/KiWH/y4pk/8uK&#10;ZP/JiGL/yolj/8qJY//KiWH/y4pi/8mIYP/HiF//x4hf/8aHXv/DhVz/x4lg/8OIXP/JjGD/y4xh&#10;/8mKX//Jil//yYpf/8mKYf/Ki2L/yoti/8mMYP/Hil7/yo1h/86PZP/Oj2T/zYxi/86NY//Mi2H/&#10;z45k/86PZP/Oj2T/zpFl/82QY//Jj2H/zJJk/8+VZf/PlWP/0JZk/9OXZf/Pk2H/z5Nh/9CQYP/V&#10;k2P/2pZn/9KPYv/Si13/0Y1g/9WOYv/VjmT/1I1j/9OLY//TiWL/1Ipj/9OIYf/Rg1z/z4Fa/86A&#10;Wv/LfVf/zH5Y/81/W//OgFz/zX9b/9CCXv/Of17/ynta/8l6Wf/LfFv/zX9b/8h6Vv/ShGD/1Ydj&#10;/85/Xv/HeFn/w3ZY/8F0Vv/BdFb/xnlb/8d7W//Jelv/xndY/8BxUv+/cFH/v25Q/8FwUv/JeFr/&#10;yXhb/8RzVv+8a1D/u2pP/71tVP/Dc1r/xXVc/8F0Wv+8b1X/vG9V/7tuVP+/clj/wXRa/71wVP+/&#10;b1T/wHBV/79yVv+9cFL/vG9R/7xxUv+7cFH/vXJV/75zVv+8cVT/uGxU/7hsVP+6b1L/vXJV/8F3&#10;XP++dFn/unBV/7ltVf+6blb/u29X/7puV/+7b1j/um5X/7hsVP+6blb/vXFZ/7ltVf+5bFL/t2pQ&#10;/7VoTv+8bFP/vW1U/7pqUf+3alD/uWxS/7ltVv+4bFX/tmpT/7NnUP+xZk//sGVO/6tgSf+qYkr/&#10;rmZO/7FpUP+uZk7/rGRM/6tjS/+vZ0//smpS/7RpUv+xZk//rmNM/7FmT/+xZk//sGVO/7BmTf+u&#10;ZEv/qWFI/69lTP+zaVD/q2FI/6xhSv+qYkr/o1tF/55WQP+hWUP/pV1H/6ZfSf+nYEr/qmNN/7Nt&#10;VP+1b1X/smxS/7BqUP+vaU//r2dO/6piSf+mXEP/p11E/6pgR/+rYUj/qV9G/6RcQ/+qX0j/ql9I&#10;/6ZbRP+mW0T/q19I/65iS/+zZ1D/um5W/79zXP+2alP/q19I/6dbRP+nW0T/r2RP/7RpVP+wZVD/&#10;q2NN/6xkTv+sZE7/rGFM/7BlUP+uY07/q15K/6teSv+uY1D/smdU/7BjT/+uYU3/tGdT/7FjTf+x&#10;Y0z/s2VO/7RnU/+1aFT/smdS/7BlUP+tZU//q2NN/65mUP+sYUz/p1xH/6pdSf+tYEz/smZP/7Jm&#10;T/+0aFH/tWlS/69kT/+sYUz/rWJN/7BlUP+zaFP/ql9K/7BjT/+zZ1D/sGNP/7BjT/+0Z1P/smZP&#10;/69kTf+tYkv/rWJL/65jTP+sYUr/q2BJ/6xhSv+rX0j/qV5J/6pdSf+uYU3/tGdT/7twW/+5bln/&#10;r2RP/7BlTv+rY0v/rGRM/7dxWP+zbFb/r2tU/6xoUf+xbVj/s29a/7FtWP+sZVH/qF9M/6piTP+t&#10;ZU//sGVQ/69kT/+vZE//rGFM/6lhS/+nX0n/pFxG/6ZeSP+rZE7/qmNP/6ZiTf+gXEf/ol5J/6li&#10;Tv+sZVH/qWBN/6piTP+uY07/rWJN/6dfSf+nYEz/qGFN/6hkT/+taVT/q2lT/6hmUP+oZlD/q2dS&#10;/6tnUv+oZE//pmJL/6RgSf+nY07/o2FL/6NiTP+kY03/oGNO/51gS/+bYU3/mV9L/5lfS/+QVkL/&#10;kVdD/5RaRv+VW0f/lFpG/5JZRv+RWEX/lVxJ/5phTv+XXEr/k1hG/5FYRf+VXEn/lFtH/5ZdSf+T&#10;Wkb/k1pG/5RaRv+UWkb/mF5K/5lfS/+UWkb/k1lF/5RaRv+WXEj/mmBM/5dcSv+XXEr/l15L/5Vc&#10;Sf+RWkb/j1hE/5BZRf+TWkf/ll1J/5ZdSf+UW0f/lFtH/5JYRP+SWET/lFpG/5VaSP+SWUb/kllG&#10;/5JbR/+QXEf/jltI/49cSf+OW0j/ildE/4xZRv+MWUb/iVZB/4pXQv+LWEP/i1hD/4tYQ/+HV0H/&#10;h1dD/4lZRf+GV0P/h1hE/4hZRf+IWUX/iFlF/4hZRf+GV0X/iFlH/4pbSf+KW0n/i1xK/4pbSf+L&#10;XEr/i1xK/4pbSf+LXEr/i1xI/4lcSf+LXkn/h1pF/4VYRf+FWkn/h1xL/4ZbSv+FWkn/h1pH/4da&#10;R/+HWkf/h1pH/4dYRv+HWkf/iFtI/4daR/+FWkn/hltK/4ZdS/+HXkz/hVxK/4FbSP+EXkv/glxJ&#10;/4VcSv+GXUv/hVtL/4ZcTP+AWUj/gVpJ/4NcS/+DXE3/hF1M/4RdTP+AWUj/gVpL/4RdTP+BWkn/&#10;fldG/35ZR/+DXkz/gl1L/4BbSf+AWkf/f1lG/39ZRv+BWEb/f1ZE/31UQv95U0D/eFI//3hSP/94&#10;Uj//elRB/3tWQ/98V0T/e1ZD/3pVQv96VUL/elVC/3tWQ/98V0T/e1VC/3lTQP96VD//fFM//3lQ&#10;PP97UkD/elE//3dOPP90Tjv/dE08/3ROO/9wSzn/cEs5/3BLOf9tSDb/bUg2/2xFNP9rRDX/a0Q1&#10;/2hDM/9oQzP/Z0Iw/2ZBL/9jPiz/ZkEv/wABAP8AAQD/AAEA/wABAP8AAQD//f/l//r94v/6/eD/&#10;/P3e//z73f/6+tj/+vfU//r20P/79tD/+fTM//jwyf/26sL/9ujB//TlvP/w4bj/9uW6//novf/6&#10;57z/9OK0/+rSpv/r0KX/6cyi/+XFnP/nx57/5sWc/+G+lv/euY//27aM/922jf/et47/4LmQ/922&#10;jf/Zson/2bKL/9y2kf/Yso7/xqKA/7yYdv/AnHr/vph0/7yUcf+2jmv/uo1s/76RcP+8j27/vI9u&#10;/8KVdP/Bk3L/vY9t/8CSbv/ElG7/0aF5/9qrgf/Yq4H/1qp9/8ygc/+6jmH/uY1g/8CUZ//Gl2v/&#10;vY5i/7yLYP++jWL/w49n/8SQaP/Dj2f/wY1l/8KNY//GkWf/w45k/8SNZP/KkGr/x41n/8eNZ//J&#10;j2f/x41l/8aMZP/HjGT/yI1l/82SaP/Kj2X/xoth/8qMY//IimH/yYti/8uNZP/Li2X/y4xj/8yM&#10;Zv/KimT/zIxm/86OaP/Ojmj/zYxm/8uKZP/Li2X/zIxm/82OZf/LjGP/zY5l/8yNZP/MjWT/yolh&#10;/8uMY//NjmX/y4pi/8iHX//Hhl7/yIdf/8aFXf/Ih1//y4pg/8yLYf/OjWP/zo1j/8qLYv/LjGP/&#10;yopk/8uLZf/IiGL/yYlj/8mJY//JiGD/yYhg/82MZP/JimH/xode/8WGXf/DhVz/xYhc/8OIXP/L&#10;jmL/zI9j/8mMYP/JimH/yYph/8qLYv/IiWD/yYti/8uNZP/Ki2D/y4xh/8uMYf/MjWH/zo1j/86N&#10;Y//Mi2H/zo1j/82OY//NjmP/zpFl/82QY//Mj2L/zpFi/9KVZv/RlWP/0JRi/9KWZP/QlGL/0JRi&#10;/9KSYv/UkmL/1ZFi/9GOYf/Si13/049i/9aPY//UjWP/0Ypg/9KKYv/UimP/0ohh/9OIYf/QhV7/&#10;zoBa/8x+WP/KfFb/ynxW/8p8WP/Mflr/zH5a/9CCXv/RgmH/zYFf/8l9W//Kflz/y39b/8h6Vv/Q&#10;hGD/0oZk/8t/Xf/Gelr/x3xd/8R5Wv/DeFn/w3ZY/8R4WP/Gelr/xndY/79wUf+9bk//v25Q/8Ny&#10;VP/KeVv/yHda/8RzVv/BcFX/vm5T/75uVf/Dc1r/xnZd/8NzWv/BcVj/vnFX/8BwV//EdFv/w3Za&#10;/7xvU/+5bFD/u25S/71wVP+/dFX/vHFS/7xxUv+7cFH/u3BT/71yVf+9clX/u29X/7tvV/+9cVn/&#10;vHJX/71zWP/Adlv/vXNY/7lvVv+4blX/um5W/7puVv+8cFj/u29X/7drU/+4bFT/uW1V/7hsVP+3&#10;a1P/t2pQ/7VoTv+6bVP/um1T/7lsUv+4a1H/uWtU/7ltVv+4bFX/s2ZS/65hTf+sYUz/rmNO/6xk&#10;TP+sZEz/rmZO/7FpUf+walH/rmZO/6xkTP+uZlD/sGhS/7BlUP+uY07/rmNM/7NnUP+xZk//sGZN&#10;/7BmTf+sZEv/qmJJ/6tjSv+rY0r/oVlB/6FZQf+lXUX/oFhC/55WQP+jW0X/qGBK/6dgSv+oYEr/&#10;qmJM/7NrU/+za1L/r2dO/69nTv+vZ07/rGRL/6dfRv+lW0D/qmBH/7BmS/+zaVD/smhP/61jSv+t&#10;Y0r/q2FI/6pgR/+vY0v/r2NL/7JmT/+wZE3/tWlR/7xwWf+6blf/r2NM/6peR/+oXEX/rWFK/69k&#10;T/+tYk3/q2BL/61iTf+sYUz/q2BL/69kT/+vZE//rWBM/6teTP+xZFL/tGdV/7BjUf+tYEz/s2ZS&#10;/7BiTP+uYEr/r2FL/7JlUf+yZVH/sGVQ/7JnUv+vZ1H/q2NN/6lgTf+kXEb/n1Q//6NYQ/+sX0v/&#10;r2NM/7RoUf+3a1T/tmpT/7BjT/+tYk3/rmNO/7JnUv+wZVD/q15K/7BjT/+0Z1P/smVR/7BjT/+w&#10;Y0//sGNP/7BkTf+sYUr/rGFK/69kTf+tYUr/rWFK/61hSv+tYUr/rWFK/65hTf+wY0//s2ZS/7Zr&#10;Vv+2a1b/smdS/65jTv+nX0n/qGBK/7BpU/+xbVb/s29Y/7NvWP+2cl3/s29a/61pVP+qY0//qWBN&#10;/6xjUP+uZlD/r2RP/69kT/+sZE7/qWFL/6dfSf+jXEb/oltF/6VeSP+pYkz/qWJO/6JeSf+eWkX/&#10;nlpF/6JeSf+pYk7/p2BM/6pjT/+sZE7/q2NN/6dgTP+oYU3/p2NO/6dlT/+salT/rWtV/6poUv+l&#10;Y03/pWNN/6VjTf+jYUv/pGJM/6dlT/+nZU//pWNN/6RjTf+fY0v/nmFM/5xfSv+aYEz/mmBM/5lf&#10;S/+PVUH/jVM//5FXQ/+VW0f/lVtH/5VbR/+UW0j/ll1K/5lgTf+VXEn/lFtI/5VcSf+XXkv/ll1J&#10;/5ZdSf+UW0f/llxI/5heSv+VW0f/mVxH/5lcR/+YW0b/mFtG/5daRf+XWkX/nWBL/5pgTP+WXEj/&#10;mV9L/5VcSf+SW0f/kFlF/45aRf+RWkX/lF1I/5RdSP+UW0f/lVxI/5NZRf+UWkb/llxI/5dcSv+S&#10;WUb/j1hE/5JbR/+QW0n/kF1K/5FeS/+PXEn/jVpH/4xZRv+NWkf/i1hD/4lWQf+KV0L/i1hD/4pX&#10;Qv+GVkD/hlZA/4lZQ/+HWET/h1hE/4dYRP+JWkb/iVpG/4dYRP+JWUX/jFxI/4tcSP+KW0n/i1xK&#10;/4xdS/+LXEr/iVpI/4laSP+LXEr/iVpG/4laRv+JWkb/h1pF/4ZZRP+HXEn/iV5N/4VaSf+EWUj/&#10;h1pH/4VYRf+IW0j/iltJ/4laSP+IW0j/iVxJ/4VaSf+DWEf/hVpJ/4deTP+JYE7/hl1L/4FbSP+D&#10;Wkj/g1pI/4VcSv+FXEr/hFtJ/4VcSv+DXEv/gVpJ/4FaSf+DXE3/hF1O/4VeT/+GXE7/h11P/4dd&#10;Tf+BWkn/gFlI/4BZSP+FXk3/hV5N/4NcS/+AW0j/gFtI/4BaR/9/WUb/fVdE/3tVQv96VEH/eFI/&#10;/3lUQf96VUP/elVD/3lUQf96VUL/eVRB/3pVQv94U0D/eVRB/3tVQv98VkP/elRB/3lTQP96VD//&#10;eVM+/3lQPv93UT7/dU88/3JMOf90TTz/dE08/3RNPP9wSzn/bkk3/29KOP9wSzn/cEs5/2tEM/9q&#10;QzT/akM0/2hDM/9mQTH/aEMz/2hDMf9lQC7/ZkEv/wABAP8AAQD/AAEA/wABAP8AAQD//f/l//r9&#10;4v/7/N3//P3e//z73P/7+Nf/+fbT//n1z//69c//+/PM//rxyv/47MT/9+nC//TlvP/w4bj/+ei9&#10;//zrwP/76bv/9OK0/+jQov/qz6L/6Muh/+jIn//oyJ//58ad/9+8lP/cuZH/3LeN/924jv/duI7/&#10;4byS/9+6kP/ctpH/2rSP/9q3kf/Qron/w6F8/7qYc//Amnb/vJh2/7qUcP+0jGn/t49s/7ePbP+6&#10;jWz/vI9u/8GUc/+6jWz/t4to/76QbP/Dlm//ypp0/86edv/MnHT/yJlv/8GSaP+5imD/vI1j/8iZ&#10;b//JmnD/v45l/72MYf+9jGP/wI9m/8GQZf/BkGX/w5Bl/8OQZf/Ej2P/w4xj/8aPZv/LkWn/y5Fr&#10;/8uRa//LkWv/xoxk/8OJYf/EimL/ypBo/9KXb//PlGz/yI1j/8aLYf/HiWD/x4lg/8qLYv/JiWP/&#10;yopk/82NZ//Li2X/y4tl/86OaP/Ojmj/zo1n/8iHYf/LimT/y4tl/8yMZv/LimL/zo1l/82MZP/N&#10;jGL/yolf/82MYv/PjmT/y4pg/8mIXv/KiV//zIth/8uIXv/LiF7/zIlf/86NY//OjWP/zYxi/82O&#10;Y//Oj2b/y4xj/8yMZv/IiGL/x4dh/8mJY//Hh2H/x4Ze/8+OZP/LimD/w4RZ/8OEWf/FiFz/x4pe&#10;/8aJXf/JjGD/yo1h/8qMY//Ji2L/yoxj/8uNZP/IimP/yoxj/86QZ//MjWL/y4xh/8iJXv/Ki1//&#10;z5Bk/86PY//NjmP/zo9k/86PZP/Oj2T/0JFl/8+SZf/OkWL/zpFi/9KVZv/Tlmf/z5Jj/9CUYv/Q&#10;lGL/0JRi/9OTY//Pj1//zIxe/8+MX//QjWL/049i/9OOZf/Qi2L/0Ypg/9SNY//VjGP/z4Zd/9GG&#10;X//Rhl//zoBa/8x+WP/Mflr/y31Z/8l7V//KfFj/zX5d/9KDYv/ShmT/0IRi/86CYP/NgV//y39d&#10;/8h8Wv/Lf13/yn5e/8d7W//HfF3/yX5f/8l+X//HfF3/wHVW/8J3WP/Cd1f/wXVV/8JzVP/AcVL/&#10;wnNV/8V0V//KeVz/x3ZZ/8NyVf/EdFn/w3NY/8FxWP/Ccln/xnZd/8NzWv/Dc1r/wXFY/8NzWP/G&#10;dlv/w3Za/7xvU/+6bVP/uW5R/7xxVP/AdVj/u3BR/7twUf+8b1P/uWxQ/7xvU/++clr/vnJa/71x&#10;Wf+9c1r/uG5V/7NpUP+8clf/vXNa/7lvVv+4blX/uW9W/7tvV/+9cVn/vHBY/7drU/+1aVH/tWlR&#10;/7ZqUv+2alL/t2pQ/7ZpT/+4a1H/uGtR/7lsUv+6bVP/uGxV/7drVP+3a1T/s2ZS/65jTv+sYUz/&#10;smdS/69nUf+uZlD/rmZO/69nT/+waFD/rmZQ/6xkTv+vZE//rmNO/61gTP+rXkr/rF9L/61hSv+u&#10;Ykv/rmNM/6xkS/+sZEv/q2NK/6VdRP+jW0P/nVU9/51VPf+hWUP/oVlD/6FZQ/+kXEb/q2NN/6lh&#10;S/+oYEr/qGBK/69nT/+uZk7/rWVM/61lTP+rY0r/qGBH/6VeQv+qYEX/sGZL/7dtUP+6cFX/uW9U&#10;/7JoTf+xZ07/rmRL/7FnTv+5bVX/tWlR/7BkTP+wZEz/r2NL/7BkTP+4bFT/tGhR/61hSv+sYEn/&#10;ql5H/6lcSP+oW0f/q15K/65jTv+sYUz/rGFM/69kT/+wY0//rmFN/69iUP+1aFb/tWhW/69iUP+s&#10;X03/sGNP/7FjTf+uYEr/rmBK/7FkUP+yZVH/smdU/7JnVP+0a1j/rWRR/6deS/+pYk7/s2tV/7Fp&#10;U/+wZVD/r2NM/7ZqU/+3a1T/tGhR/65hTf+tYk3/sWRQ/7NmUv+wY0//rF9L/7BiTP+0ZlD/s2VP&#10;/7FjTf+uYU3/rmFN/7BjT/+rX0j/rWFK/7JmT/+vY0z/s2VO/7JkTf+xY0z/smZP/7BkTf+uYU3/&#10;rWBM/6xfS/+sYUz/s2hT/65jTv+oYEr/qGBK/6hhS/+rZ1D/sW1W/7RwWf+xbVj/rGhT/6VhTP+o&#10;YU3/q2JP/61kUf+tZU//rGRO/6tjTf+qYkz/p2BK/6ZiTf+nY07/pmJN/6RgSf+oZE3/qWJM/6Nf&#10;SP+jX0r/n11H/59dR/+iXkn/o19K/6djTv+nY07/qGFN/6VhTP+mYk3/pGJM/6RiTP+oZ1P/qmlV&#10;/6dpVP+hYEr/oF9J/59eSP+gX0n/pWNN/6hmUP+kZEv/o2JM/59jS/+cYEj/ml1I/5lfS/+YXkr/&#10;mF5K/5heSv+SWET/kFZC/5JYRP+YXkr/mF5K/5ZcSP+WXUr/mWBN/5phTv+XXkv/l15L/5deS/+X&#10;Xkv/mWBN/5ZdSv+YXUv/mV9L/5teSf+YW0b/mFtG/5haRf+aXUj/nF9K/5lcR/+XWkX/nF9K/51g&#10;S/+WXEj/mF5K/5VcSf+RXUj/kl5J/5BdSP+NW0T/kFxG/5FdR/+SW0b/lVxI/5NaRv+YXkr/ml9N&#10;/5VcSf+SWUb/kFlF/5JbR/+QW0n/kV5L/5BdSv+PXEn/jltI/41aR/+PXEn/kl9M/4tYQ/+JVkH/&#10;ildC/4pXQv+FVT//hVU//4lZQ/+IWkP/iFpD/4hZRf+IWUX/iVlF/4hYRP+LW0f/j19L/4xcSP+K&#10;W0f/i1xI/4tcSP+JWkj/h1hG/4laSP+LXEj/iVpG/4hZRf+HWET/iFtG/4lcR/+KXUj/iV5L/4RZ&#10;SP+FWkn/il1K/4daR/+JXEn/jF9K/4teSf+GWUT/h1xJ/4VaR/+EWUb/hVxI/4ZdS/+HXkz/hl1L&#10;/4RbSf9/VkL/gFdD/4ZdS/+EW0n/g1pI/4VcSv+HYE//g1xL/4FaS/+CW0z/gltM/4VeT/+IXlD/&#10;jGJS/4ddTf+FW0v/hlxM/4VbS/+GXEz/hl9O/4VeTf+DXkv/hF9M/4JdSv9/Wkf/fFdE/3tWQ/97&#10;VkP/eVRB/3xXRf99WEb/e1ZE/3lUQf95VEH/eFNA/3lUQf94Uj//eVNA/3pUQf96VEH/elRB/3pU&#10;Qf96VEH/eFI//3hSP/91Tzz/cEs5/3FKOf90TTz/dU49/3NOPP9vSjj/bUg2/29KOP9xTDz/cEs7&#10;/2pFNf9pRDT/aUQ0/2dCMv9lQDD/akU1/2xHNf9mQS//ZUAu/wABAP8AAQD/AAEA/wABAP8AAQD/&#10;/f/n//v+4f/6/eD//P3e//r62P/699T/+fXP//n0zP/68sv/+fDH//jvxv/46sP/9OW8//DhuP/z&#10;4bn/9OO4//fkuf/447b/9Nyu/+rPov/oy5//58ic/+nKnv/sy6D/5sWc/+C9lf/btoz/17KI/9Sv&#10;hf/Xsoj/4r2T/+C7kf/Yso3/0q+J/9Sxi//LqYT/wZ54/7mWcP/AmnX/wZt2/72Wb/+3jGn/u5Bt&#10;/7qPbP+5jWr/uY1q/7qOa/+7jWn/vpBs/7uLZf+5iWP/u4tj/8CQaP/Ckmr/wpJq/8GRaf+8jGT/&#10;vIxk/7+OZf/Aj2b/vYxj/7yLYv/Aj2b/wZBn/76NYv/DkGX/xZJn/8SPY//Fj2P/w41h/8iPZP/K&#10;kGj/ypBo/8aMZP/HjWX/xYtj/8OJYf/DiWH/x41l/8+UbP/Nkmr/yI1l/8mLZP/KjGX/yopk/8qK&#10;ZP/LjGP/zI1k/86PZv/Li2X/yolj/8yLZf/Mi2X/y4pk/8mJY//MjGb/zY1n/8+Paf/MjWT/zItj&#10;/82MZP/PjmT/zo1j/86NY//OjWP/yolf/8mIXv/MiV//zopj/82JYv/MiGH/zIhh/86KY//PjGL/&#10;zYxi/8+OZP/NjmX/y4xj/8qJYf/JiGD/yIdh/8iHYf/Ih1//x4Ze/8mIXv/JiF7/y4pg/8+QZf/O&#10;j2T/x4hd/8SFWv/Fh17/yIph/8WHXv/HiWD/yYtk/8aLYf/FimD/yY5k/8mOZP/HjGD/y45i/8qN&#10;Yf/KjWH/zI9j/86PZP/LjmL/zZBk/82QZP/NkGT/zpFk/8+SZf/PkmP/0ZRl/8+SY//Qk2T/z5Jj&#10;/8+SY//Rk2T/05Nj/9OTY//Rj1//zo5g/9GOYf/TjF7/zYlc/82JXP/Oil3/0oth/9OMYv/Ui2L/&#10;0Ide/9CFXv/QhV7/0IJe/8+BXf/OgFz/zH5a/8l6Wf/FdlX/ynta/9CBYP/Sg2L/zX5d/8yAXv/Q&#10;hGL/z4Nj/8t/X//Ie13/xnlb/8V4Wv/Cd1j/wXZX/8J3WP/AdVb/wXZX/8B1Vv+/dFX/wnVX/8l6&#10;XP/Jelz/xnVY/8JxVP+/blH/wXBT/8JxVP/Dc1j/w3NY/75uU/+8bFH/wXFY/8JyWf+/b1T/vW1S&#10;/8NzWP/Ddlr/wXRY/8B0XP/BdV3/vnRb/7txWP+6cFf/u3BT/7twU/+8b1P/vG9T/7xvU/+9cFb/&#10;u29X/7hsVP+5b1b/vXJb/7huVf+5b1b/unBX/7tvV/+5bVX/t2tT/7xvVf+8b1X/u25U/7tuVP+5&#10;bFL/t2pQ/7hqU/+4alP/umxV/7hqU/+4alP/uWxS/7dqUP+1aVH/tWlR/7VpUv+0aFH/smdQ/69k&#10;Tf+tYkv/rWVP/65mUP+sZEz/qWFJ/6piSv+vZ0//rWVP/61iTf+uY07/rmFN/61gTP+sX0v/rWBM&#10;/6xgSf+rYEn/rGJJ/6heRf+kXEP/o1tC/6FZQf+jW0P/pV1F/6ZeRv+nX0f/pl5G/6VdR/+mXkj/&#10;qWFL/6hgSv+oYEr/p19J/61iS/+sYUr/qV9G/6ddRP+fVTr/n1U6/6NZPP+zbE7/uHJR/792Vv/A&#10;d1f/tmxP/7BmSf+yaE3/smhN/7VrUv+2bFP/sWdO/6xiSf+tY0r/sWVN/69jS/+uYkr/sWVN/7Nn&#10;UP+yZk//r2NM/6xgSf+rXkr/rWBM/61hSv+rX0j/rmJL/7JlUf+uYU3/rmFN/7FkUv+zZlT/smVT&#10;/7BjUf+xZFL/smRQ/7FjTf+wYkz/sWNN/7VoVP+1aFT/s2ZS/7BlUP+yZ1T/qmFO/6RcRv/BemT/&#10;/bqg//Grkv+ya1X/o1tF/6xkTv+wZVD/r2RP/7JlUf+yZVH/sWRQ/65hTf+tYEz/r2FL/61fS/+w&#10;Yk7/sWNN/7FjTf+wY0//rmFN/65hTf+tYEz/rmJL/69jTP+wY0//sWNM/61fSP+uYEn/rWFK/61h&#10;Sv+uYU3/q15K/6daRv+pXEj/r2JQ/6xhTv+tYk//q2JP/6piTP+rZE7/q2RO/61mUP+tZlD/rGVP&#10;/6hhS/+qY03/rGRO/6xkTv+sZE7/qmJM/6lhS/+oYUv/qmNN/69rVP+xb1f/rWlS/6tnUP+ualP/&#10;qmZP/6hkTf+taVL/sW9Z/6tpU/+jYUv/oV9J/6JgSv+jYUv/omBK/6JgSv+iYU3/p2ZS/6dmUv+i&#10;ZE//oWNO/6JkT/+fYk3/n2NL/59jS/+gZEz/n2NL/55iSv+cYEj/m19H/5tfR/+bX0f/ml5G/5dd&#10;R/+YXkr/mV9L/5heSv+TWUX/k1lF/5VbR/+WXEj/mF5K/5leTP+cYU//nGNQ/5xjUP+dZFH/m2JP&#10;/5VcSf+TWkf/lVxJ/5VcSf+WXEj/llxI/5lcR/+ZXEf/l1pF/5daRf+YW0b/ml1I/5lcR/+VW0f/&#10;mF5K/5heSv+XXEr/l15L/5ZdSv+UXUn/kl5J/5NfSv+SXkn/kV1H/5VeSv+UXUj/lVxI/5NaR/+V&#10;XEn/ll1K/5RbSP+SW0f/kltH/5BcR/+QXUr/j1xJ/49cSf+PXEn/jltI/4tYQ/+OW0b/jltG/45b&#10;Rv+LWEP/ildC/4tYQ/+HV0H/iFhC/4hYQv+JW0T/jF5H/4laRv+HWET/iltH/4tcSP+MXUn/iltH&#10;/4pbR/+LXEj/iVxH/4lcR/+IW0j/iFtG/4lcR/+KW0f/iFlF/4pbR/+KW0f/h1pF/4daRf+GW0j/&#10;hltI/4VaSf+HXEv/h1xL/4dcS/+IXUz/iF1M/4hdSv+DWkb/hVxI/4dcSf+FXEj/hVxI/4RbSf+E&#10;W0n/hVxK/4deTP+EW0n/hFtJ/4VcSv+EW0n/hFtJ/4JcSf+FX0z/glxJ/4FaSf+DXEv/hF1M/4Nc&#10;S/+EXUz/hF1M/4RdTP+DXEv/g1xL/4FaSf+DXEv/g15M/4JdS/+AXUr/gV5L/4BdSf9/XEj/gFtI&#10;/35ZRv99WEX/fllG/35ZRv98V0X/e1ZD/3xXRP98V0T/e1ZD/3lUQf95U0D/elRB/3tVQv97VUL/&#10;elRB/3pTQv94UUD/dlE//3ZRP/9zTjz/c048/3NOPP9yTTv/cUw6/3FMOv9yTTv/cEs7/25JN/9u&#10;STf/bEc1/2tGNv9qRTP/aUQy/2hDM/9nQzP/aEUy/2dEMf9jQC3/Yj8s/wABAP8AAQD/AAEA/wAB&#10;AP8AAQD//P/k//v+4f/6/eD//P3e//r62P/69tD/+fTM//fyyv/48Mn/+O/G//jsxP/46cL/9OW+&#10;//Phuf/04bf/9eK3//fitf/24bT/89ut/+rPov/ozJ3/5seb/+nKnv/ryp//5sWa/+C9lf/Xsoj/&#10;1K+F/9Svhf/Ys4n/4L2V/926kv/TsIj/zquF/9Cth//JpoD/wJ13/7mWcP/AnXf/w514/7+Ycf+3&#10;jWf/upBq/7qPbP+3i2j/uYtp/7qMaP+7jWn/vpBs/7qKZP+4iGL/uopk/76NZf/BkGj/wZBo/8GQ&#10;aP/Aj2f/vo1l/76NZf+7imL/u4pi/72MZP+/jmX/v45l/8GOY//EkWb/xpJj/8aQYv/Fj2H/x45j&#10;/8iPZP/KkGj/yY9n/8aMZP/Jj2f/xoxk/8OJYf/DiWH/x41l/8uQaP/Kj2f/yoxl/8iKY//MjGb/&#10;yYlj/8qJY//Mi2P/zYxk/86NZf/NjGb/yYhi/8uKZP/LimT/yYhi/8qJY//MjGb/zY1n/86OaP/O&#10;jWX/zItj/8+LZP/QjGX/0Ixl/82MZP/NjGT/yYhg/8mIYP/NiWL/zopj/8yIYf/MiGH/zIhh/8uH&#10;YP/OimP/0Ixl/8+OZv/OjWX/zYxk/8uKYv/JiGD/x4Zg/8iHYf/Khl//yYVe/8qJX//Mi2H/z49j&#10;/9OUaP/Rkmb/yIle/8GCV//Gh17/yYph/8eJYP/HiWL/yIpj/8iKY//FimD/yo9l/8iNY//IjWP/&#10;yY5k/8iNY//KjGP/zI9j/82PZv/MjmX/zZBk/82QZP/OkWX/z5Bk/8+QZP/QkWX/0pRl/8+SY//P&#10;kmP/z5Fi/8+RYv/Rk2T/05Vm/9SUZP/SkGD/z49h/9KPYv/UjV//z4ha/82JXP/QiV3/0Ild/9KL&#10;Yf/SiWD/0Yhf/9CFXv/Og1z/zoBc/8+BXf/OgFz/zX9b/8l6Wf/HeFf/yXpZ/81+X//Of2D/yntc&#10;/8t8Xf/Of2D/zIBg/8p9X//JfF7/yntd/8V4XP/Ddlr/wnda/8J3WP/AdVb/wndY/790Vf+9clP/&#10;wXRW/8l6XP/Kel//x3Zb/8FwVf+8a1D/wG9U/8BvVP/AcFX/w3NY/79vVP+7blL/v3JW/8BzV//A&#10;c1f/vXBU/8BzV//BdFj/wHVY/8N3X/+/c1v/u3FY/7pwV/++dFv/wnda/8F2Wf/Ac1f/v3JW/7xv&#10;U/+7blT/uGtR/7drVP+6blf/vnNc/7pvWP+6b1j/u29Y/7tvV/+7b1f/um1T/7ptU/+5bFL/um1T&#10;/7xsU/+5aVD/uGhP/7lrVP+8blf/vW9Y/7psVf+2aFH/uGtR/7VoTv+zZ0//s2dP/7NnUP+zZ1D/&#10;sWZP/69kTf+rY0v/rGRM/61lTf+rY0v/p19H/6hgSP+sZEz/rmNM/6pfSv+qX0r/rF9L/61gTP+t&#10;YEz/rmFN/6pfSP+pXkf/qV9G/6VbQv+lW0L/oVlA/6FZQP+oYEj/qGBI/6hgSP+oYEj/qGBI/6Ze&#10;Rv+mXkj/p19J/6ZeSP+kXEb/o1tF/6JaQv+hWUD/olg//6JYP/+fWDz/oFk7/6hhQ/+9d1b/wXtZ&#10;/8eBYP/Mg2P/u3JS/7FnSv+yaEv/s2lO/7JoT/+zaVD/sWdO/6thSP+qYEf/rWNK/61jSv+sYkn/&#10;sWVN/7NnT/+yZ1D/smdQ/7BlTv+zZ1D/sGRN/6tfSP+pXUb/rmJL/7JmT/+uYU3/rmFN/7FkUP+x&#10;ZFL/sWNP/7NlUf+2aFL/s2VP/69hS/+vYUv/smRO/7RnU/+zZlL/sGNP/65jUP+vZFH/qF9M/59Y&#10;Qv/amH7//e3T//zKr/+salD/mlY//6ZfS/+oYU3/q2NN/7JnUv+yZVH/sWRQ/65hTf+uYU3/rmBM&#10;/6xeSP+xY03/sWNN/61gTP+tYEz/sGNP/65hTf+wY0//r2NM/69jTP+wY0//r2NM/61hSv+sYEn/&#10;q19I/6xgSf+tYEz/rWBM/6teSv+sX0v/r2JQ/69iUP+tYk//rGFO/6lhS/+pYUv/p2BK/6dgSv+n&#10;YEr/p2BK/6dgSv+qYkz/qWFL/6lhS/+qYkz/qmJM/6lhS/+nYEr/qWJM/61rU/+ycFr/q2lT/6Vj&#10;Tf+qaFL/qWVQ/6djTv+ybln/vHpk/7d1X/+oZlD/o2FL/6NhS/+jYUv/omBK/6JhTf+kY0//qGdT&#10;/6ZoU/+hY07/nmBL/59iTf+fYk3/n2NL/6BkTP+fY0v/nWFJ/5tfR/+cXkX/nF5F/5heSP+YXkj/&#10;llxG/5ddR/+WXEj/mF5K/5ZcSP+TWkb/lFtH/5VbR/+WXEj/mV5M/5pfTf+eY1H/n2ZT/55lUv+f&#10;ZlP/nGNQ/5deS/+TWkf/lVxJ/5VaSP+UWkb/ml1I/5teSf+aXUj/mVxH/5hbRv+YW0b/mFtG/5lc&#10;R/+WXEj/llxI/5VbR/+VXEj/l15K/5deS/+UXUn/k19K/5JeSf+SXkn/kl5J/5ZfS/+VXkr/ll1K&#10;/5VcSf+VXEn/lVxJ/5NcSP+UXUn/k1xI/5BcR/+QXUr/jltI/41aR/+NWkf/jVpH/4tYQ/+MWUT/&#10;i1hD/49cR/+MWUT/ildC/4lZQ/+HV0H/iFhC/4lZQ/+IWkP/ilxF/4hZRf+HWET/i1xI/4tcSP+L&#10;XEj/iVpG/4lcR/+KXUj/iVxH/4hbRv+JXEf/iVxH/4pdSP+JWkb/iFlF/4laRv+KW0f/h1pF/4hb&#10;Rv+HXEn/h1xJ/4VaSf+HXEn/h1xL/4dcS/+GXUv/hVxI/4ZdSf+DWkb/g1pG/4VcSP+FXEj/hVxI&#10;/4RbSf+EW0n/hl1L/4lgTv+FXEr/hVxK/4RbSf+EW0n/gVtI/4JcSf+DXkv/gl1K/4FcSf+EXkv/&#10;hV9M/4JcSf+CXEn/hF5L/4ReS/+CXEn/gVtI/4FbSP+DXEv/g15M/4NeTP9/XEn/gV5L/4FeSv+A&#10;XUn/f1xI/39cSP9/Wkf/fltH/35ZRv98V0X/e1ZD/35ZRv99WEX/elVC/3hTQP95U0D/elRB/3tV&#10;Qv97VUL/eVNA/3hTQf92UT//dVA+/3NOPP91UD7/dVA+/3NOPP9yTTv/cUw6/3FMOv9zTjz/cEs5&#10;/25JN/9uSTf/bEc1/2pFM/9qRTP/aUQy/2dEMf9nRDH/Z0Qx/2RBLv9iPyz/Yj8s/wABAP8AAQD/&#10;AAEA/wABAP8AAQD/+v3i//r94P/6/eD//fze//z82v/799H/+fTM//jwyf/478j/9+7F//frw//2&#10;58D/9OK6//Pgtv/04bf/9OG2//bhtP/23rL/8tqs/+rOn//nyJr/4sOX/+fGm//lxJn/48CW/967&#10;kf/Ys4f/1bCE/9Owhv/Vsoj/4L2V/9y5kf/Tson/zauF/8upg//GpH7/v513/7uYcv/Cn3n/wZ54&#10;/76Yc/+2j2j/uI5o/7mPaf+4jGf/uIpm/7mLZ/+6jGj/uYll/7aGYv+3h2H/uYlj/7qJYf+/jmb/&#10;w5Jq/8OSav/BjWb/v4tk/72JYv+6hl//vYli/72JYv+/i2P/v4tj/8KPZP/GkWX/xpJj/8aQYv/H&#10;kWX/xo1i/8aMZP/Jj2f/x41l/8aMZP/KkGj/xoxk/8OJYf/DiWH/xoxk/8eMZP/Jjmb/yoxl/8qK&#10;ZP/Li2X/yolj/8iHYf/LimT/y4pk/82MZv/Mi2X/yYhi/8yIY//NiWT/zIhj/8uKZP/Mi2X/zYxm&#10;/8yLZf/Mi2P/zopj/86KY//QjGX/z4tm/8+LZv/OimP/yIdh/8qGX//NiWL/zYlk/8uHYv/KhmH/&#10;yYVg/8uHYv/NiWT/0Y1o/9OPaP/Sjmf/0Ixl/8uHYP/JhV7/yoZh/8qGYf/Khl//yYVe/82MYv/O&#10;jWP/zo5i/9KTZ//UlWn/y4xh/8CBVv/Gh17/yopk/8mJY//IiGL/xohh/8eJYv/FimL/yo9l/8iN&#10;Y//Gi2H/xoth/8aLYf/Ji2L/zI5l/82PZv/LjWT/y4xj/82OY//PkGX/0JFm/8+QZP/Oj2P/0JFl&#10;/86PY//PkGT/z5Fi/8+RYv/Rk2T/05Vm/9OTZf/TkWH/0Y5h/9WOYP/UjV//0Ilb/86FWP/OhVj/&#10;z4hc/9GIXf/RiF//0Ide/8+EXf/LgFn/yn5a/8t9Wf/Nf1v/zoBc/8p7Wv/IeVj/x3hZ/8p7XP/M&#10;fV7/yHla/8V2V//EdVf/xHVX/8h5W//MfGH/y3tg/8Z2W//Ddlr/wXRY/8B1Vv/Bdlf/w3hZ/8B1&#10;Vv++cVP/v3JU/8NzWP/Hd1z/xXVa/8BvVP+8a1D/wG9U/75uU/+/b1T/w3NY/8BzV//Ac1f/wHNX&#10;/8BzV//Ac1f/v3JW/8BzV/++c1b/vnNW/8N3X/+8cln/uG5V/7huVf/DeV7/yX5h/8h9YP/FeFz/&#10;wHNX/7xvU/+7blT/uGtR/7drVP+6blf/vHBZ/7drVP+4bFX/uW1W/7hsVf+8b1X/vG9V/7lsUv+4&#10;aE//vW1U/7xsU/+4aFH/t2dQ/71tVv/Dc1z/w3Nc/7psVf+zZU7/s2VO/7BkTf+tYUr/rmJL/6xh&#10;Sv+uY0z/rGFK/6tjS/+qYkr/p19H/6tjS/+rY0v/pl5G/6dfR/+sZEz/rmNM/6leR/+mW0b/qV5J&#10;/6tgS/+sYUz/rGFK/6hdRv+kWUL/pVtC/6ZcQ/+nXUT/qGBH/61lTP+vZ07/rGRL/6hgR/+lXUX/&#10;p19H/6ZeRv+mXkj/o1xG/6FaRP+eV0H/nVc+/5xUO/+dVTz/oFg//6VeQv+tZkj/smxL/7lzUf/G&#10;gF7/xH5c/82HZf/SjGr/u3VU/7NpTP+yaE3/smdK/61jSv+vZUz/sWdO/65kS/+tY0r/rmRL/65k&#10;S/+wZk3/sGZN/69lTP+yaE//tWtS/7VqU/+5blf/t2xV/65iS/+rX0j/rmJL/7BkTf+wY0//sGNP&#10;/7BjT/+vYUv/r2FL/7RmUP+2aFL/s2VP/69hS/+uYEr/sGNP/7JlUf+vZE//rGFM/6xhTv+sY1D/&#10;p15L/51ZRP/YmH///+HH//u+ov+ydFv/nV1E/6FfSf+kYEn/rGRO/7BlUP+uY07/rmNO/7BjT/+w&#10;Y0//rF9L/6teSv+xZFD/sGNP/6xfS/+sX0v/rmNO/61iTf+tYk3/rmNO/69kT/+xZFD/sGNP/6xf&#10;S/+rXkr/rF9L/61gTP+uYU3/sGNP/7JlUf+wY0//rWBM/7BjT/+sYUz/q2BL/6hgSv+lXUf/pFxG&#10;/6ZeSP+kXEb/o1tF/6RcRv+nX0n/p19J/6dfSf+oYEr/qGBK/6hgSv+lXkj/pl9J/6NhS/+nZU//&#10;o2FL/6FfSf+hYEz/oF9L/55dSf+qaFL/tXNd/7NyXP+lZE7/o2JM/6RjTf+kY03/pWRO/6ZlT/+l&#10;Z1L/p2lU/6dpVP+gYk3/nF5J/59iTf+gY07/oGNO/59jS/+bX0f/mV1F/5tfR/+YXkj/llxG/5dd&#10;R/+WXEb/lVtF/5VbR/+TWkb/ll1J/5ZdSf+UW0j/lVxJ/5ZdSv+ZXkz/nGFP/5tgTv+dYlD/nmNR&#10;/55lUv+gZ1T/oGdU/5tiTv+VXEj/mF5K/5ZcSP+YW0b/nF9K/51gS/+ZXEf/mVxH/5lcR/+XWkX/&#10;l1pF/5heSv+VW0f/mF5K/5ZcSP+VXEj/l15K/5ZdSf+TXEj/kl5J/5FdSP+SXkn/lV5K/5ZfS/+V&#10;Xkr/ll1K/5VdTP+TW0r/lV5K/5VeSv+VXkr/k1xI/5BcR/+PXEn/jltI/41aR/+NWkf/jFlE/4tY&#10;Q/+MWUT/ildC/4xZRP+MWUT/iVZB/4hYQv+IWEL/iVlD/4lZQ/+IWkP/iFpD/4hZRf+IW0b/il1I&#10;/4lcR/+IW0b/h1pF/4hbRv+JXEf/iFtG/4ZZRP+JXEf/i1xI/4xdSf+KW0f/iFlF/4hZRf+HWkX/&#10;iFtG/4pdSP+HXEn/hltI/4VaSf+FWkn/hltI/4ZbSP+GW0j/hVxI/4VcSP+DWkb/g1pG/4NaRv+D&#10;Wkb/g1pG/4VcSP+FXEr/hVxK/4deTP+GXUv/hl1L/4RbSf+CXEn/gVtI/4FbSP+DXkv/g15L/4Jd&#10;Sv+CXUr/g15L/4NeS/+BXEn/hF5L/4VfTP+FX0z/hF5L/4FbSP+EXkv/g15L/4JdSv9/XEj/f19K&#10;/4FeSv+BXkr/f1xI/39cSP9+W0f/fFlG/35bSP97WET/fVhF/4BbSP99WEX/elVC/3dSP/95VEH/&#10;elVC/3pVQv95VEH/eFNB/3hTQf92UT//ck88/3JPPP90UT7/c1A9/3JNO/9zTjz/c047/3JNO/9z&#10;Tjz/cUw6/29KOP9tSDb/bEc1/2tGNP9qRTP/aEUy/2RBLv9kQS7/Y0At/2FALf9hQC3/YUAt/wAB&#10;AP8AAQD/AAEA/wABAP8AAQD/+v3i//r94P/6/eD//fze//362f/69tD/+vXN//vzzP/478j/+OzE&#10;//fpwv/05b7/8+G5//HetP/y37X/9eC1//Xgtf/337P/9Nms/+fKnv/oyZ3/48SY/+bFmv/jwpf/&#10;4L2T/926kP/Vsor/1LGH/9Kvhf/Vsoj/37yU/9u6kf/VtIv/za2G/8iogf/IpoD/wZ95/7yZc//C&#10;n3n/vpt1/7qXcf+2j2j/toxm/7aMZv+4jGf/t4ll/7mLZ/+8jGj/uIhk/7eHY/+4iGL/uYlj/7mJ&#10;Y/+9jGT/v45m/8CPZ//AjGf/vYlk/72HY/++iGT/v4lj/7+JY//BjGL/wo1j/8OOYv/Ej2P/xI9j&#10;/8eRY//Ikmb/xpBk/8OMY//GjGT/xoxk/8aMZP/KkGj/xoxk/8WLY//EimL/xIpi/8eMZP/KjGX/&#10;y4tl/8qKZP/NjGb/y4pk/8qJY//LimT/y4pk/8yLZf/OimX/y4di/8qGYf/NiWT/zYlk/8uKZP/K&#10;iWP/zItl/8yLZf/NiWT/zYlk/82JZP/NiWT/z4tm/8+LZv/OimX/y4di/8qGYf/MiGP/zIhj/8uH&#10;Yv/KhmH/yYVg/82HY//Lh2L/y4di/8yIY//Pi2b/z4tm/8qGYf/Hg17/yoZh/8uHYv/JhV7/yoZf&#10;/9GOZP/PjmT/z45k/9CRZv/Vlmv/zo9k/8OEWf/GhmD/yYlj/8iIYv/Hh2H/yIhi/8iKY//Ji2T/&#10;zI5n/8mLZP/HjGT/x4xk/8iKY//Ji2T/zI5n/8uNZv/LjWb/y4xj/8yNZP/Oj2b/zY5j/82OY//O&#10;j2P/0JFl/8+QZP/QkWX/0ZJm/9CSY//Tk2X/05Nl/9KSZP/Tj2D/0Y5h/9OMXv/Si13/0Ida/82E&#10;V//Phln/04xg/9KJXv/Phl3/zINa/8uBWv/Jflf/yX1Z/8l9Wf/OgFz/z4Fd/81+Xf/Ke1r/xndY&#10;/8d4Wf/Ke1z/yHla/8Z3Wf/Cc1X/wnNV/8d4Wv/Le2D/y3tg/8Z2W//Cclf/vnFV/75xU//Ddlj/&#10;xHla/8F0Vv+/clT/vG9R/7xsUf/EdFn/xHRZ/75uU/+9bVL/vm5T/79vVP/AcFX/v3JW/8N2Wv/E&#10;d1v/wHNX/79yVv/Ac1f/w3Za/790V/+9clX/vnNW/8R4YP++dFv/uW9W/7txWP/IfWD/y4Bj/8d6&#10;Xv/BdFj/vXBU/71wVP+8b1X/uGtR/7hsVf+6blf/um5X/7drVP+5a1T/uWtU/7hqU/+9cFb/vG9V&#10;/7hrUf+3Z07/vm5V/71tVP+6alP/umpT/7xsVf+/b1j/umxV/7NlTv+wYkv/sGRN/69jTP+sYUr/&#10;q2BJ/6dfR/+oYEj/pl5I/6dfSf+mXkb/pl5G/6lhSf+qYkn/p19G/6hgR/+rY0r/qmJK/6dfR/+m&#10;Xkj/qWFL/6lhS/+rYEv/p19H/6NbQ/+gWED/oFg//6ddRP+oXkX/qGBH/6piSf+pYUj/q2NK/6lh&#10;SP+jW0P/pV1F/6NcRv+jXUT/olxD/6JcQ/+kXkX/p2FI/6lhSP+vaEz/uHFT/795WP/DfVv/xX9d&#10;/8aAXv/GgFz/xH5c/82HZf/SjGv/s2lM/6VbQP+nXUL/q19H/6tfR/+sYUr/rWNK/6xiSf+tY0r/&#10;rmRL/65kS/+wZk3/sGZN/7FnTv+3bVT/tGxT/7NrUv+1bVT/t29X/7FmT/+sYUr/rWFK/69jTP+w&#10;ZE3/sGNP/61gTP+wY0//sGNP/7NmUv+0Z1P/s2VP/7FkUP+wY0//sGNP/69kT/+zaFP/sGVQ/6lh&#10;S/+sZE7/p2BM/6BcR/++gGf/+b2h//e7n//fo4f/t3pe/59fRv+jYUn/rWZQ/61lT/+tYk3/rmNO&#10;/7BlUP+vZE//rWJN/6xhTP+vZE//sGVQ/61iTf+tYk3/r2RP/6xhTP+sYUz/rWJN/7BlUP+yZ1L/&#10;rmNO/6pfSv+qX0r/rWJN/65jTv+uY07/sGNP/7BjT/+tYEz/ql1J/6xfS/+rXkr/ql9K/6hgSv+l&#10;XUf/pFxG/6ZeSP+mXkj/o1tF/6FZQ/+lXUf/pV1H/6hdSP+lXUf/pV1H/6VdR/+iW0X/oltF/6Je&#10;Sf+gXkj/oV9J/6FgTP+gX0v/oF9L/55gS/+lZ1L/qmxX/6lrVv+hY07/o2JM/6ZlT/+mZU//pmVP&#10;/6NlUP+hY07/pWdS/6VnUv+cXkn/m11I/5xfSv+eYUz/n2JN/55hTP+ZXEf/lVtF/5pgSv+YXkj/&#10;llxG/5ZeR/+WXUn/ll1J/5deSv+TWkb/lFtI/5ZdSv+WXUr/ll1K/5lgTf+aYU7/n2RS/55jUf+e&#10;Y1H/nmNR/6JpVv+jalb/omlV/59mUv+ZYEz/mV9L/5ZcSP+aXUj/nF9K/51gS/+aXUj/nF9K/5te&#10;Sf+ZXEf/mF5K/5lfS/+VW0f/mF5K/5lfS/+WXUn/l15K/5ZdSf+TXEj/lF1J/5hhTf+YYU3/l2BM&#10;/5dgTP+XXkv/l15L/5VdTP+TW0r/lF1J/5RdSf+UXUn/k1xI/5JbR/+PXEf/jVpH/45bSP+PXEf/&#10;jFlE/4tYQ/+NWUT/jVlE/4xZRP+MWUT/i1hD/4lZQ/+HV0H/ilpE/4lbRP+JWkb/iVpG/4daRf+I&#10;W0b/iVxH/4hbRv+HWkX/h1pF/4hbRv+JXEf/iVxH/4ZZRP+IW0j/i1xK/4pbSf+KW0n/iVpI/4la&#10;SP+KW0n/iVxJ/4lcSf+JXEn/iFtI/4daR/+EWUj/hFlG/4VaR/+GW0j/h1xJ/4NaRv+DWkb/g1pG&#10;/4VcSP+FXEj/g1pG/4VcSP+FXEr/hFtJ/4VcSv+FXEr/h15M/4deTP+GXUn/g1pG/4FbRv+GYEv/&#10;hF9M/4NeS/+CXUr/gl1K/4NeS/+DXkv/gl1K/4VfTP+FX0z/hV9M/4JcSf+CXUr/gl1K/4FcSf9/&#10;XEj/f19K/39fSv+BXkr/gF1J/4BdSf9/XEn/fltI/39cSf98WUb/fVpG/39cSP98V0T/elVC/3hT&#10;QP96VUL/elVC/3pVQ/95VEL/eFNB/3hTQf90UT7/c1A9/3NQPf91Uj//dFE+/3JNO/9zTjz/dE88&#10;/3JNO/9yTTv/cEs5/29KOP9uSTf/bEc1/2xHNf9qRTP/aEUy/2VCL/9kQS7/YD8s/2FALf9iQS7/&#10;YkEu/wABAP8AAQD/AAEA/wABAP8AAQD/+v3i//v+4f/7/uH//fze//v41f/69tD/+/bO//r1zf/6&#10;88n/++/H//fpwv/z4bv/8+G5//HetP/x3rT/9N+0//XetP/337P/89it/+THm//nyJz/5MWZ/+XG&#10;mv/evZL/3LmP/9u4kP/XtIz/0q+H/82qgv/UsYn/2biP/9q5kP/VtYz/zq6H/8iogf/FpX7/waF6&#10;/72ddv+/nXf/vZt1/7uYcv+zjWn/s4tn/7aLaP+5i2n/uIpo/7iKaP+6imb/uYll/7mJZf+5iWX/&#10;vIpn/7yKZf+8imX/vIpl/8CMZ/+/iWX/vIVf/7+IYv/BimT/wotk/8iRav/LlGv/xpFn/8KNYf/C&#10;jWH/w41h/8aQYv/IkmT/yJJm/8WPY//BimH/woti/8SNZP/KkWb/yI9k/8aLYf/Gi2H/x4li/8iK&#10;Y//KimT/yopk/8qJY//LimT/y4pk/82MZv/OjWf/zo1n/82MZv/Mi2X/yYhi/8mFYP/NiWT/0Y1o&#10;/8yLZf/Lh2L/zItl/9GNaP/KhmH/y4di/8uHYv/KhmP/zIhl/82JZv/Ni2j/y4lm/8qJY//Ih2H/&#10;xoRh/8mFYv/IhGH/y4dk/8uFY//KhGL/yoRi/8qEYv/KhGD/z4ll/8+JZf/Igl7/yoRg/8uFYf/M&#10;hmL/y4Vh/82JYv/Sjmf/0I9l/8+OZP/UlWr/2Jlu/9CRaP/EhF7/x4dh/8iIYv/GhmD/yYlj/8qK&#10;ZP/KimT/y4tl/8uLZf/Li2X/yYlj/8mJY//Hh2H/x4dh/8iIYv/Li2X/zY1n/82OZf/LjGP/zo9m&#10;/82MYv/PjmT/z45k/9GRZf/RkWX/1ZJn/9eUaf/Wk2j/2JFj/9eQYv/VjmD/04xe/9OKXf/SiVz/&#10;0Yda/82DVv/Uil3/3pVo/9SNYf/Oh13/y4Ra/8mBWf/Jf1j/y4Fc/8l/Wv/NgV//zoJg/85/Xv/J&#10;eln/xXZV/8d4Wf/Jelv/x3hZ/8Z3Wf/Cc1X/xXVa/8l5Xv/NfWL/zn5j/8l5Xv++blP/vG9T/75x&#10;Vf/Ddlj/yHtd/8N2WP+9cFL/um1P/7tsTv/AcFX/wnJX/7xsUf++blX/wHBX/8JyWf++cVX/vXBU&#10;/8Z2W//FeFr/tmlL/7NmSP+6bU//vnNU/790Vf++dFf/wXdc/8N5Xv/Fe2D/yX9k/8l/ZP/AdVj/&#10;um1R/7hrT/+4a0//vG9T/75xVf+5bVX/s2dP/7hrV/+5bFj/uWxY/7dqVv+5a1T/u2tU/7trVP+8&#10;bFP/uWlQ/7hoT/+1aE7/tWhO/7JkTf+uYEn/rmBJ/7JkTf+zZU//tGZQ/7FjTP+uYkv/rWFK/65j&#10;Tv+nYEr/oltF/6VeSP+nYEr/oFlD/6NbRf+mXkj/qGBI/6piSf+sZEv/rWNK/61jSv+uZEv/q2NK&#10;/6lhSf+qYkz/qWFL/6lhS/+oYEr/pV1H/6NbQ/+hWUH/oldA/6lfRv+pX0b/p11E/6FZQP+gWD//&#10;p19G/6piSf+hW0L/nlg//59YQv+gXEX/ol9F/6pnTf+5c1n/yINm/9KLbf/Ujm3/0Ytp/9KJZv/R&#10;iWP/0Ihi/86GYP/Ff1v/x4Ff/8h/XP++dVX/nlQ3/5tQM/+dUTn/plpC/6tfSP+oXEX/olg//6BW&#10;Pf+rYUj/rWNK/6ddRP+nXUT/sWdO/7huVf+5cVj/unJZ/7FpUP+walD/t3FY/7ZuVv+oYEj/ql9I&#10;/65jTv+zaFP/rmNO/6tgS/+wZVD/smdS/69kT/+tYEz/s2ZS/7NoU/+yZ1L/smdS/7dvWf+4cFr/&#10;tGtY/61kUf+wZ1T/rGVR/6VhTP+lY03/woJp/+mpjv/9waX/z41z/6JgRv+lYkj/sWtS/69nT/+t&#10;ZU3/rGRO/7BoUv+uZlD/rmVS/61kUf+sZE7/rmZQ/65jTP+uY0z/r2RN/6leR/+qX0j/q2BL/6Ze&#10;SP+oYEj/q2NL/6lhSf+oYEj/qGBI/6lhS/+rYEv/rGFM/6tgS/+rXkr/ql1J/6lcSP+nXEf/pltG&#10;/6dcR/+jW0X/oVlD/6NbRf+oYEr/pl5G/6JaQv+lXUX/pltE/6VaQ/+hVj//o1tD/6ZeSP+kXEb/&#10;o1xG/6JeSf+eWkX/oF1K/6VkUP+kY0//oGJN/6FjTv+fYk3/n2NL/6JmTv+hZU3/n2NL/6JmTv+j&#10;Z0//oWVN/51jTf+cYkz/mmBM/5lcR/+ZXEf/m15L/5xfTP+ZXEn/lllG/5ZZRv+WXEj/lVtH/5lf&#10;S/+YXkj/ll5H/5deSv+XXkv/mmFO/5phTv+UW0j/lFtI/5ZdSv+WX0v/ll9L/5tiT/+haFX/oGVT&#10;/59kUv+gZVP/omdV/6ZtWf+pcFz/pGxV/6JqU/+cZE3/mWFK/5pgSv+cYEj/n15I/51fSv+aXEf/&#10;nV9K/5teSf+YW0b/m15J/5leTP+VWkj/ll1J/5hfS/+ZYEz/m2JO/5lgTP+YX0v/mWBM/5xjT/+b&#10;Yk//m2JP/5tiT/+bYk//mWBN/5VcSf+VXEn/ll1K/5VcSf+SW0f/kltH/5JbR/+MWUT/i1hD/45b&#10;Rv+PXEf/jFlE/4xYQv+SW0b/kltG/49YQ/+OWkT/jVtE/4tYQ/+DUz3/hVdA/4dZQv+IW0b/il1I&#10;/4dcSf+GW0r/hltK/4ZbSv+GW0r/iFtG/4hbRv+IW0b/h1hE/4ZXQ/+MW0r/jl1M/4lYR/+NXEv/&#10;jFxI/4lYR/+HV0P/iFlH/4pbSf+KW0n/iVpI/4hZRf+IWUX/i1xI/4lcR/+IW0b/hltI/4NaRv+C&#10;WUX/g1pG/4ZdSf+IX0v/hVxI/4VcSv+FXEr/hVxK/4RbSf+FXEr/h1xL/4deSv+GXUn/hVxI/4Zd&#10;Sf+DXUj/hF5J/4FdR/+BXUf/g19J/4RgSv+EX0z/gl1K/4hjUP+HYk//g15L/4JdSv+DXkv/gl1K&#10;/4FcSf99Wkb/f1xI/4FeSv+BXkr/f15L/35dSv9+XUr/fl1K/31cSf96WUb/ellG/3lZRP96V0P/&#10;eldD/3ZTP/97VkP/e1ZD/3tWRP95VkP/eFVC/3lWQ/95VkP/dVI//3RRPv9yTzz/ck88/3JNO/91&#10;UD7/dlE//3JNO/9wSzn/b0o4/29KOP9wSzn/bEc1/21INv9rRjT/aUQy/2hFMv9oRTL/YkEu/2FB&#10;LP9iQi3/YkIt/wABAP8AAQD/AAEA/wABAP8AAQD/+v3g//r94P/8/d7//Pvd//r31P/59s3/+fTM&#10;//rzyf/68cj/9+vD//Tnvf/v3bX/8+C2//Ldsv/v2q//79iu//HasP/02a7/7tOo/+bGnf/mxp3/&#10;5sad/+PDmv/fvpX/4L2V/9y5kf/TsIj/0a6G/82qgv/Sr4f/3ruT/9y5kf/Xto3/0K+G/8upg//G&#10;poD/waF7/7+fef+7m3X/uJhy/7WTbv+zi2f/toto/7aKZ/+3iWf/uYll/7mJZf+6imb/uopm/7uJ&#10;Zv+6iGX/vIpl/7mHYv+8imX/vopl/76JZ/+8hmT/vYVi/7+IYv/AiWP/wYpj/8aPaP/IkWj/xY5l&#10;/8SOYv/EjmL/w41f/8ONX//DjV//w41h/8WPY//DjWH/xI5i/8eOY//Lkmf/zJFn/8aLYf/FimD/&#10;yIph/8qKZP/JiWP/yolj/8uKZP/KiWP/y4pk/86KZf/MiGP/yolj/8uKZP/LimT/zItl/8eGYP/I&#10;hF//zIhj/8yIY//MiGP/zYlk/86KZf/KhmH/y4di/8uHYv/Lh2T/yYdk/8qIZf/LiWb/yYdk/8iG&#10;Y//GhGH/xYNg/8mFYv/KhmP/y4dk/8uFY//Nh2X/y4Vh/8uFYf/Jg1//z4ll/8+JZf/HgV3/yoJc&#10;/8mDX//KhGD/yYNf/8qGX//OimP/z45m/8yLY//OjWX/1ZZt/86PZv/Cglz/x4dh/8mJY//IiGL/&#10;yolj/8mIYv/Ih2H/yYhi/8qJY//Mi2X/yYhi/8mIYv/JiGL/x4dh/8eHYf/IiGL/y4tl/8uMY//L&#10;jGP/zo9m/8yLY//Mi2P/z45k/9OSaP/Vkmf/15Rp/9mWa//Wk2j/1pJl/9mSZP/XkGL/04pd/9CH&#10;Wv/PhVj/zYNW/8uBVP/Uil3/3JVp/9WRZP/TjmX/z4ph/9CIYP/MhFz/zYNe/8l/Wv/NgV3/0IJe&#10;/81+Xf/HeFf/xHVU/8h5WP/Ke1z/yXpb/8V2WP/AcVP/wHFT/8Z3Wf/NfWL/zn5j/8l5Xv+/b1T/&#10;v29U/8R0Wf/Gd1n/yHlb/8V2WP/BclT/vW5Q/7xtT//AcFX/w3NY/71tUv+7blT/vnFX/79yWP+7&#10;blL/uWxQ/71wVP/Ac1X/um1P/7ZpS/+6b1D/vHFS/7huU/+5b1T/vHJZ/7x0W/+7c1r/wXde/8N5&#10;YP+7cFP/t2pO/7VoTP+2aU3/uW1V/7tvV/+4bFT/smhP/7dsVf+4bVb/um5X/7ltVv+4alP/u2tU&#10;/7trUv+3Z07/t2dO/7hrUf+4a1H/s2dP/7JmT/+uYkv/rWFK/61hSv+qXkf/ql1J/6xfS/+rYEv/&#10;qmJM/6lhS/+hXUj/oV1I/6JeSf+gXEf/nVZC/59YQv+jXEb/pV9G/6lhSf+rY0r/q2NK/6piSf+t&#10;ZU3/qmJK/6NbQ/+kXEb/o1pH/6RbSP+kXEb/o1tF/6RcRv+kXEb/oVlB/6ZeRv+nX0b/o1tD/6BY&#10;QP+fVz//olpC/6NdRP+lXkj/oFlD/6BZQ/+jXEb/oV5E/6FeRP+xa1H/w31j/8qDZf/IgmH/x4Ff&#10;/8yDYP/Ti2X/04tl/8+HYf/Ee1j/wnlZ/7VrTv+rYEP/oFU4/55SOv+dUTr/o1dA/6dbRP+pXUb/&#10;p1tE/6VZQv+rYUj/rmRL/6lfRv+mXEP/rmRL/7VrUv+0bFP/uHBX/7BqUP+uaE7/s21T/7NtVP+q&#10;Ykr/qGBI/6xkTv+xaVP/rmZQ/6xkTv+xaVP/s2tV/69nUf+qYkz/rWVP/6tjTf+nXkv/qWBN/69o&#10;VP+xalb/r2hS/61mUP+yaVb/rmdT/6pjT/+aWEL/o2FL/7RzXf/BgGr/sHBX/6BeRv+mZEz/rmtR&#10;/69nT/+vZ1H/r2dR/7NrVf+tZFH/rWRR/6xjUP+qYU7/qGBK/6piTP+tYk3/rWJN/6tgS/+tYk3/&#10;rWJN/6hgSP+oYEj/qWFJ/6ZeRv+nX0f/pl5G/6dfR/+oYEr/qGBK/6pfSv+pXkn/p1xH/6hdSP+o&#10;XUr/pltI/6NaR/+kW0j/pFxG/6FZQ/+jW0X/pFxG/6JaQv+jW0P/o1tD/6FZQf+fVz//o1tF/6Jb&#10;Rf+fWEL/nlpF/6NfSv+iX0z/oWBM/6JhTf+jZVD/qmxX/69yXf+rb1f/omZO/6BkTP+hZU3/nmBH&#10;/6BiSf+gYkn/mmBK/5xiTP+bYUv/llxG/5ZcSP+WXEj/mF5K/5lcSf+XWkf/lFlH/5VaSP+XXEr/&#10;lFlH/5heSv+YXkr/lVxI/5VcSf+VXEn/l15L/5lgTf+WXUr/lVxJ/5ZdSv+ZYE3/mWBN/5tiT/+f&#10;ZlP/n2ZT/59kUv+hZlT/oWZU/6RrV/+jalb/omlV/6BoUf+cZE3/nWNN/5thS/+dYUn/oWBK/55g&#10;S/+cXkn/nmBL/5teSf+ZXEf/m15J/5lfS/+ZX0v/mF9L/5lgTP+XXkr/l15K/5hfS/+XXkr/l15K&#10;/5phTv+dZFH/n2RS/5xhT/+cYU//mWBN/5VcSf+UW0f/k1pH/5VcSP+SW0b/kltH/5JbR/+LWEP/&#10;i1hD/4paRP+OW0b/i1lC/4xYQv+OWkT/kVpF/5BZRP+MWEL/i1lC/4tYQ/+HV0H/iFpD/4haQ/+L&#10;Xkn/i15J/4ZbSv+FWkn/hltK/4ZbSv+GW0r/h1xL/4daRf+HWkX/h1hG/4hZRf+IWUf/i1tH/4pa&#10;Rv+KWkb/iVlF/4dXQ/+GV0P/iFlF/4pbR/+KWkb/ilpG/4lZRf+JWkb/iltH/4pbR/+HWkX/iFtG&#10;/4VaR/+BWET/hVxI/4VcSP+HXEn/h1xJ/4dcSf+GW0r/hVxK/4ZbSv+FWkn/hFlI/4dcSf+HXEn/&#10;hltI/4dcSf+CWUX/glxH/4FbRv+BXUf/gl5I/4FeSP+CX0v/gF1J/4ZjT/+EYU3/gV5K/4FcSf+E&#10;X0z/hF9M/4VhS/+EYEr/gVxJ/4JdSv+CX0v/g2BM/4NgTf+DYE3/fl1K/3taR/96WUb/ellG/3hX&#10;RP92VUL/dlVC/3lWQv94VUL/d1RB/3dUQf93VEH/d1ND/3lVRf93U0P/dlJC/3JOPv9xTjv/ck88&#10;/3JNO/9zTjz/c048/3NOPP9wSzn/bkk5/21IOP9vSjr/bEc3/21INv9rRjT/aUQy/2dEMf9lQi//&#10;YUAt/2JBLv9kQzD/ZEQv/wABAP8AAQD/AAEA/wABAP8AAQD/+v3g//z73f/9/N7//Pvd//r31P/5&#10;9s3/+fTM//rzyf/478b/8+e9//Llu//w37T/8t+0//Ldsv/u163/7tet//DXrv/x1Kr/7dCm/+fH&#10;nv/lxZz/58ad/+LBlv/evZT/4L2V/926kv/Sr4f/z6yG/8ypgf/Rrob/3LmR/9y5j//euY//1bKK&#10;/8ypg//HpYD/xKJ9/8Wjfv+/nXr/uJZz/7SQbv+2i2j/topn/7aIZv+2hmL/uopm/76MZ/++jGf/&#10;voxn/7yKZf+5h2L/uIZh/7eFYP/AjGf/v4po/76IZv+8hGH/vIRh/72GYP+/iGL/wotk/8aMZP/J&#10;j2f/x41l/8qRZv/JkGP/x45h/8WMX//CiVz/wole/8aNYv/HjmP/x45j/8eOYf/Mk2b/zpNn/8iN&#10;Yf/FimD/yIph/8qKZP/Ih2H/yYhi/82JZP/MiGP/zYlk/82JZP/KhmH/yIdh/8mIYv/LimL/zo1n&#10;/8iHYf/Eg13/yoZh/8qGYf/MiGP/zIZi/8uHYv/Lh2L/zIhj/8qJY//IhmP/yIZj/8uJZv/KiWP/&#10;x4Vi/8aEYf/GhGH/xoVf/8iGY//KhmP/yYVi/8mDX//Nh2P/zYdj/8yGYv/Jg1//zIZi/8+HYf/K&#10;glz/yYFb/8uDXf/Kglz/yYNf/8qEYP/Lh2D/zYli/8qGX//Hhl7/zYxk/8iIYv/EhF7/xoZg/8iI&#10;Yv/Hh2P/xoZi/8aFX//HhmD/yYhi/8yLZf/NjGb/yYhi/8iHYf/LimT/zYxm/8yLZf/GhmD/y4xj&#10;/82OZf/MjWT/zo9m/86NZf/NjGT/0I9n/9OSaP/SkWf/1pNo/9iVav/Wk2j/15Nm/9iUZ//Tj2L/&#10;04xg/86HW//Mg1j/y4JX/8yDWP/SiV7/1o9j/9WQZ//VkGf/z4ph/9GJYf/QiGD/zoRd/8p+Wv/M&#10;flr/zH5a/8p8WP/FdlX/x3hX/8l6Wf/Ke1r/x3hZ/8N0Vf/BclT/wXJU/8Z3Wf/LfF7/yHlb/8Rz&#10;Vv/AcVP/xHVX/8d4Wv/Cc1X/wXJU/8R1V//GdVj/xHNW/75tUP/BcFP/xHRZ/8JyV/+6bVH/vXBW&#10;/71xWf+8cVT/um9S/7xvU/+9cFT/vnFT/7tuUP+7cFP/vHFU/7dtUv+6cFX/wnph/8mBaP++dFv/&#10;u3FY/71zWv+5blH/t2tT/7NnT/+1aVH/uW1V/7huVf+3bVT/uG1W/7dsVf+2a1T/uGxV/7ltVv+4&#10;alP/um1T/7xsU/+2Zk3/tWhO/7dqUP+2alL/tGhQ/7RoUf+yZk//r2NM/65iS/+pXUb/p1pG/6pf&#10;Sv+pXkn/p19J/6RdSf+gXEf/o19K/6JeSf+eWkX/nldD/6FaRP+nYEr/qGFL/6dhSP+pY0r/qWNK&#10;/6dfR/+mXkb/oVlD/51WQP+fWEL/nldD/6BXRP+jWkf/oFdE/6FZQ/+hWUP/oVlD/6dfR/+qYkr/&#10;p19H/6VdRf+jXUT/o11E/6JbRf+mX0n/oltF/6FaRP+iW0X/oVpE/5pXPf+jXUP/rmhO/7NsTv+y&#10;a03/tG1P/751Vf/If1//yoFh/8d+Xv+7cFH/tmtO/6pfQv+lWUH/qFxE/6hcRP+mWEH/pVdA/6ZY&#10;Qv+qXUn/q19I/6ldRv+rX0j/rmJL/61jSv+qYEf/q2FI/7FnTv+waE//tGxT/7FrUf+uaE7/smxS&#10;/7dxV/+yalL/q2NL/6xkTP+xaVH/sGhS/61nTv+uZlD/sGhS/7BoUv+sZE7/rGRO/6hfTP+kW0j/&#10;qF9M/6xlUf+sZVH/rmdR/65nUf+vZ1H/rmZQ/61lT/+eWkX/m1hF/5dWQv+XVkL/nlxG/6FfSf+o&#10;Zk7/rWlS/61lT/+tZU//r2dR/69mU/+sY1D/qmFO/6phTv+nYEz/o1xG/6hgSv+pYUv/ql9K/6pf&#10;Sv+tYk3/rWJN/6xhSv+pYUn/p19H/6JaQv+lXUX/pV1F/6dfR/+mXkj/pl5I/6ZeSP+mXkj/o1pH&#10;/6ZdSv+mXUr/o1pH/6NaR/+kW0j/pl5I/6JbRf+gWUP/oFlD/6BZQ/+lXUX/o1tD/6FZQ/+fWEL/&#10;o1xG/6FdSP+eWkX/nVtF/6FgTP+hY07/oWNO/59hTP+lZ1L/rnFc/8GFbf+/g2v/qW1V/6FlTf+f&#10;Y0v/nmBH/5tfRf+VW0X/lVtF/5lhSv+ZYUr/ll5H/5hfS/+VW0f/lFpG/5RaRv+YXUv/mF1L/5dc&#10;Sv+XXEr/lVpI/5leTP+ZXkz/l1xK/5hdS/+VXEn/l15L/5tgTv+aX03/l1xK/5hdS/+aYU7/mWBN&#10;/5phTv+dZFH/n2ZT/6BnU/+iaFT/oGZS/6BmUv+dZU7/nmVR/55kTv+dY03/nmRO/55iSv+cYEj/&#10;omFL/59hTP+eYEv/n2JN/51gS/+aXUj/nF9K/5lfS/+YX0v/mF9L/5hfS/+VXEn/l15L/5deS/+W&#10;XUr/l15L/51iUP+iZ1X/oWZU/51iUP+cYU//mmBM/5ZdSf+UW0f/lFtH/5ZdSf+TXEf/kltH/5Bc&#10;R/+PXEf/jFxG/4tbRf+LW0X/iVlC/4tZQv+MWEL/jFhC/45aRP+LV0H/ilhB/4hYQf+KWkT/i1tF&#10;/4lbRP+LXEj/il1I/4hbRv+HWkf/hltK/4dcS/+GW0r/hltK/4VaR/+IW0b/iVxH/4tcSP+GV0P/&#10;iVlF/4paRv+JWUX/iFlF/4dYRP+IWUX/iFlF/4hZRf+IWUX/iFlF/4lZRf+JWkb/iltH/4pbR/+J&#10;Wkb/iFtG/4daRf+EWUb/h1xJ/4VaR/+FWkf/hltI/4ZbSP+FWkf/hltK/4ZbSv+FWkn/g1hH/4dc&#10;Sf+GW0j/hVpH/4ZbSP+FWkf/hl1J/4deSv+DXUj/gV1H/4FeSP+BXkr/fl5J/4JiTf+AYEv/gV5K&#10;/4FeSv+DXkv/gl5I/4VhS/+HYUz/glxH/4FcSf+BXEn/gl1K/4NeS/+DYEz/gl9M/3xbSP96WUb/&#10;eltH/3hZRf93WET/eVhF/3hXRP90U0D/d1RB/3RRPv90UT7/dlJC/3ZSQv91UUH/dVFB/3FNPf9x&#10;TT3/c04+/3FMPP9wSzn/cUw6/3JNO/9vSjr/bUg4/21IOP9uSTn/bEc3/2xHN/9rRjb/aUQ0/2ZC&#10;Mv9gPyz/YD8s/2JBLv9kQzD/Y0Iv/wABAP8AAQD/AAEA/wABAP8AAQD/+v3g//v63P/6+dv/+/jZ&#10;//v30v/69c//+fTM//jxx//57cX/9um///Pkuf/14rf/8t2y/+7Wqv/w2Kz/8NWq/+3Qpv/sz6X/&#10;7c2k/+rJoP/nxp3/58ab/+PAlv/eu5H/37yS/9+8lP/TsIj/zquF/8ypg//Rrob/0K2F/9q1i//f&#10;upD/2rWL/8+phP/Ion3/xZ96/8qkgP/OpoL/xZ15/7mRbf+4jGn/tYdl/7eHY/+1hWH/voxn/7+N&#10;aP/Aj2f/xZRs/7+OZv+4h1//toVd/7aFXf+/i2b/vopl/76IZP+8hmL/vIVf/7uEXv++h2D/xoxk&#10;/8eNZf/HjWX/ypFm/8yRZf/Nkmb/y5Bk/8qPZf/EiV//wole/8aLYf/Gi2H/xoth/8iNY//Gi2H/&#10;yI1j/8aLYf/FimD/yIpj/8mJY//Hh2H/yIdh/8iHYf/JiGL/y4pk/8uKZP/KiWP/zItl/8yLZf/M&#10;i2X/zYlk/8yIY//KhmH/zIhj/8yGYv/Nh2P/zYdj/82HY//Lh2L/zYlk/8uKZP/JiWP/yIhi/8iH&#10;Yf/Ih2H/x4Zg/8WEXv/FhF7/yIdh/8mFYv/JhWL/x4Ne/8eDXv/KhmH/y4di/8uHYv/HgV3/xoBc&#10;/8eBXf/JgVv/y4Nd/8qEYP/LhWH/y4Vh/8qEYP/Ggl3/xYFc/8aCXf/KhmH/y4di/8qGYf/Ih2H/&#10;x4Zg/8WFX//EhF7/xYVh/8aGYv/FhV//xoZg/8qKZP/Ih2H/yIdh/8mIYv/Mi2X/zo1l/8uMY//K&#10;i2L/zI1k/86PZv/NjmX/zo9m/86PZv/Oj2b/z5Bn/9CRZv/PjmT/z45k/9KSZv/Wk2j/2JVq/9eT&#10;Zv/Tj2L/0Iti/86JYP/Nhlz/zodd/82GXP/Phl3/zINa/82EW//Ng1z/y4Fa/8uBXP/JfVn/ynxY&#10;/8h6Vv/Ielb/x3dU/8d3Vv/GdlX/yHlY/8d4V//DdFP/wnNU/8N0Vf/EdVf/wnFU/75tUP/BcFP/&#10;wnFU/8FwU//Ec1b/yHda/8Z1Wv++bVL/vm1S/8RzWP/FdFf/xHNW/7tqTf+6a03/vm5T/8JyV/+7&#10;a1D/t2pQ/7ZqUv+8cFj/vXJV/7xxVP+7cFP/vXJV/71yVf+/dFf/wXZZ/8V5Yf/KgGX/0Yds/9WL&#10;cv+6cFf/tmpS/7puVv+9cVn/uW1V/7ZqUv+5bVX/um5W/7hsVP+3a1P/um5W/7hsVP+2alL/s2dP&#10;/7ZqUv+5bVX/uWxS/7dqUP+zZU7/s2VO/7BkTf+yZk//s2dQ/61iS/+uY0z/rWJL/6tgSf+oXUj/&#10;pFxG/6ZeSP+hWUP/o1pH/6VcSf+fWET/oFlF/6JbR/+hWkT/oVpE/6ZfSf+qY03/p2BK/6BZQ/+i&#10;W0X/oVpE/51WQP+cVT//mVI8/5lVPv+aVj//m1dA/55XQ/+gWUX/n1hC/51WQP+fV0H/oVlD/6Ze&#10;SP+nX0n/p2BK/6liTP+qY03/qGFL/6VeSP+hWkb/oVpG/6FaRv+gWUX/n1hC/6BZQ/+fWUD/m1U7&#10;/5xUO/+cVDv/nlY9/6NbQv+rY0r/rGRL/6piSf+nXUT/p11E/6peRv+rX0f/rWFK/61hSv+qXEX/&#10;pVdA/6ZYQf+pXUb/rF9L/6xfS/+qX0r/q2BL/61iTf+qX0j/q2FI/7FnTv+xaVD/s2tS/69nTv+w&#10;aE//s2tS/7lxWf+5cVn/sWlR/6tjS/+uZk7/sGpR/65oT/+sZE7/q2NN/6xkTv+sZE7/q2NN/6ph&#10;Tv+rYk//rWRR/6tkTv+pYkz/q2RO/65mTv+tZU3/rmZQ/7BlUP+sY1D/rGNQ/6phTv+pYE3/qmNP&#10;/6dgTP+pYkz/rWVP/6tjTf+pYUv/qmJM/6piTP+qYkz/qGBK/6hgSv+oYEr/qGBK/6piTP+rY03/&#10;qGBK/6hgSv+oYEr/qV5J/6pfSv+mXkj/pV1H/6NbQ/+gWED/o1tF/6VdR/+gWUP/oFlD/59YQv+h&#10;WkT/oFlD/59YRP+dVkL/nldD/59bRv+eWkX/nVlE/55aRf+gXEX/oFxF/55aQ/+dWUL/oFxF/55c&#10;Rv+eXEb/omBK/6JhS/+dX0r/nF9K/55hTv+cX0z/mV5M/5pfTf+fZFL/q3Be/7uBbf+kalb/lFpG&#10;/5JYRP+SWET/k1lF/5VbR/+SWET/kVhE/5RbR/+WXUn/mF9L/5deSv+TWkb/k1pG/5VcSP+bYk7/&#10;mmFO/5lgTf+XXkv/ll1K/5leTP+aX03/m2BO/5pfTf+YXUv/m2BO/5xhT/+dYE3/nF9K/5pgTP+b&#10;YU3/nGJO/5tiT/+dZFH/nmVS/6BnU/+dY0//mmBM/5thTf+dY0//nWFJ/59jS/+fY0v/n2NL/5xg&#10;SP+aXkb/nGBI/51gS/+fYk3/nWNP/51jT/+cYk7/mmBM/5lfS/+ZX0v/nGJO/5lgTf+VXEn/l15L&#10;/5hdS/+YXUv/ml9P/5tgTv+eY1H/pGlX/6BlU/+dZFH/m2JP/5ZdSv+UW0f/lF1I/5NcSP+VXkr/&#10;k1xI/5FdSP+SX0r/kl9M/49cR/+OW0b/jltG/45bRv+MWUT/jFlE/4xaQ/+KWEH/ilhB/4lZQv+K&#10;WkP/ilpE/4haQ/+HWET/h1pF/4hbRv+IW0b/iFtI/4dcSf+GW0j/h1xJ/4hbRv+IW0b/iVxH/4la&#10;Rv+HWET/iFlF/4hZRf+IWUX/iVpG/4hZRf+GWUT/iFtG/4daRf+HWkX/hllE/4daRf+KW0f/iVpG&#10;/4laRv+KXUj/iFtG/4ZZRP+FWkf/hVpH/4VaR/+HXEn/hltI/4VaR/+EWUb/hVpH/4ZbSP+GW0j/&#10;hVpH/4ZbSP+GW0j/hVpH/4ZbSP+FWkf/hVxI/4deSv+EXkn/g11I/4NfSf+DX0n/gV5K/39fSv9/&#10;X0r/gl9L/4JfS/+CXUr/gl5I/4JeSP+BXUf/glxJ/4FcSf+BXEn/hF9M/4JdSv+CXUr/g15L/4Bd&#10;Sv99Wkf/fFtI/3xbSP96WUb/e1pH/3hXRP90U0D/dlVC/3ZVQv9zUj//dFNA/3hURP93U0P/c08/&#10;/3FNPf9xTT3/cU47/3FMOv9wSzn/cEs5/3BLOf9tSjf/bEk2/2xIOP9tSTn/akY2/2lFNf9oRDT/&#10;aUU1/2RDMv9hQC//YD8s/2JBLv9iQS7/YUAt/wABAP8AAQD/AAEA/wABAP8AAQD//Pzg//v63P/4&#10;99j/+/jX//v30f/69c//+/PM//rxyP/47MT/9um///Pkuf/14rf/8dyx/+zUqP/w1ar/7tOo/+3Q&#10;pv/tzaT/68ui/+vKn//pyJ3/58ab/+TBl//gvZP/3bqQ/9q3jf/TroT/z6mE/82ngv/MqYP/0q2D&#10;/9m0iv/euY//27SJ/8+of//HoHf/xZ53/8ylfv/Pp4P/yp98/7yRbv+3i2j/tYdj/7eHY/+3hWL/&#10;vYtm/8CPZ//Ek2v/yZhv/8GQZ/+5iGD/toVd/7iEXf++imX/v4tm/76IZP++iGT/vIVf/72GX/+/&#10;iGH/x41l/8mPZ//KkWb/zJNo/8+UaP/QlWn/zpNn/8yRZf/Kj2X/xoth/8WKYP/IjWX/xoth/8WK&#10;YP/DiF7/xoth/8aLYf/IimH/yYti/8mJY//IiGL/yYhi/8iGY//Jh2T/yohl/8uJZv/KiWP/zItl&#10;/8yLZf/LimT/y4di/8uHYv/Lh2L/zIhj/82HY//Nh2P/z4ll/9CKZv/MiGP/zYlk/8uKZP/JiWP/&#10;x4dh/8iHYf/Ih2H/x4Zg/8iEX//Ggl3/xoJd/8iEYf/Hg17/xoJd/8iEX//KhmH/y4di/8qGYf/G&#10;gl3/xIBb/8aAXP/HgV//yIJg/8mDX//LhWH/yoRg/8mDX//HgV3/xYFc/8aCXf/IhF//yIRf/8mF&#10;YP/KhmH/yIRf/8WEXv/Cglz/xoZi/8eHYf/FhV//x4dh/8mJY//Hh2H/yYhi/8uKZP/LimT/y4pi&#10;/8mKYf/JimH/yoti/8yNZP/Oj2b/zY5l/86PZv/NjmX/zo9m/86PZP/OjWP/z49j/9GRZf/Wk2j/&#10;15Rp/9OQZf/RjmT/0Iti/8+KYf/NiF//zIde/82GXP/Nhlz/zYRb/8uBWv/KgFn/zIBc/8t/W//J&#10;e1f/yHpW/8h6Vv/Kelf/x3dU/8Z2U//IeFX/ynpX/8h5WP/EdVT/wnNU/8N0Vf/FdFf/xHNW/8Fw&#10;U//CcVb/w3JX/8JxVv/EdFn/xnZb/8NzWP++bVL/vm1S/8NyV//FdFn/w3JV/71sT/+8bU//vm9R&#10;/8BwVf+9bVL/uGtR/7ZpT/+7b1f/vXJV/71yVf+8cVT/v3RX/790V//Dd1//xnpi/8V5Yf/EeGD/&#10;w3lg/8J4X/+5bVX/uGxU/7drU/+6blb/uW1V/7hsVP+6blb/t2tT/7ZqUv+3a1P/uW1V/7puVv+3&#10;a1P/tGhQ/7RoUP+2alL/tGhQ/7NnUP+wZE3/r2NM/65iS/+vY0z/r2RN/6tgSf+oXUb/ql9I/6Ze&#10;Rv+jW0X/o1tF/6RcRv+jW0X/pFtI/6ZfS/+fWET/oVpE/6NcRv+iW0X/oltF/6JbRf+iW0X/oFlD&#10;/5tXQP+ZVT7/llI9/5ZSO/+WUjv/mFQ9/5tXQP+aVj//mVU+/5xVP/+gWUP/oFlD/55XQf+gWUX/&#10;pFtI/6ZdSv+mXUr/pl9L/6dgTP+mX0v/pF1J/6FaRv+gWUX/oVpG/6JbR/+hWkb/oVlD/6RcRv+j&#10;W0P/n1c//6BYP/+gWD//oFg//6FZQP+mXkb/pl5G/6NbQv+lWkP/pltE/6hdRv+qX0j/sGRN/6xg&#10;Sf+lWUL/pFY//6haQ/+oXEX/q19I/6xfS/+pXkn/q2BL/65jTv+qX0j/qGBI/6tjSv+tZUz/rWVM&#10;/6tlS/+tZ03/sGpR/7JsU/+yalL/r2dP/6tjS/+sZEz/rWVN/65mTv+vZ1H/rGRO/6lhS/+rYk//&#10;q2NN/6phTv+rYk//q2RQ/6pjTf+oYUv/q2NN/61lT/+uZk7/rGRO/61iTf+uY1D/rmNQ/61iT/+t&#10;ZFH/rWRR/6hfTP+oYEr/q2NN/6piTP+pYUv/qmJM/6piTP+oYEr/qGBK/6dfSf+oYEr/qGBK/6lh&#10;S/+pYUv/qGBK/6lhS/+oYEr/pV1H/6hdSP+mW0b/pV1H/6RcRv+gWEL/oVlD/6FaRP+bV0D/mlZB&#10;/5pWQf+cWEH/nVlE/5xYQ/+ZVUD/nFhD/55aRf+aWEL/mlhC/5tZQ/+dW0X/nlxG/55cRP+cWkT/&#10;n11H/59dR/+eXUf/oWBK/51gS/+dYEv/mmBM/5pfTf+YXUv/lVpI/5hdTf+VXEv/mWBN/6BnVP+T&#10;Wkf/jlNB/4tQPv+NUkD/kVZE/5RZR/+TWkf/kllG/5JZRf+UW0j/mF9L/5ZdSf+TWkb/lVxI/5de&#10;Sv+cY0//nGNP/5xjUP+bYk//mWBN/5lgTf+ZYE3/m2BO/5tgTv+aX03/m2BO/55hTv+dYE3/nWBL&#10;/5thTf+bYU3/m2FN/5phTv+cY1D/nWRQ/55lUf+bYU3/mV9L/51gS/+eYUz/nmFM/55iSv+fY0v/&#10;nmJK/5xgSP+cYEj/nWFJ/5teSf+dY0//nmRQ/51jT/+cYk7/m2FN/5pgTP+aYEz/nGJO/5pfTf+X&#10;XEr/mV5M/5hdS/+YXUv/mV5O/5pfT/+bYE7/oGVV/6BlU/+eZVL/m2JP/5ZdSv+VXEj/lFtH/5Nc&#10;SP+UXUn/kltH/5BcR/+TYEv/kl9M/49cR/+OW0b/jFlE/45bRv+MWUT/jltG/4xaQ/+LWUL/ilhB&#10;/4paQ/+KWkP/iVlD/4haQ/+GWEH/h1hE/4daRf+JXEf/iFtG/4ZbSP+HXEn/iV5L/4hbRv+IW0b/&#10;iVpG/4laRv+IWUX/iFlF/4hZRf+IWUX/iVpG/4dYRP+GWUL/iVxF/4pdRv+JXEX/hllE/4daRf+J&#10;XEf/iFlF/4hZRf+LXEj/iltH/4daRf+IW0b/h1pF/4VaR/+HXEn/h1xJ/4VaR/+EWUb/hVpH/4Zb&#10;SP+GW0j/hVpH/4ZbSP+FWkf/hVpH/4dcSf+DWkb/g1pG/4deSv+DXUj/g11I/4NfSf+DX0n/gl1K&#10;/4FeSv+CX0v/gl9L/4JfSf+DX0n/gl5I/4JeSP+DXUj/g11I/4JcSf+EXkv/hmBN/4JdSv+BXEn/&#10;gl1K/39cSP99Wkf/fFtI/3taR/96WUb/ellG/3lYRf94V0T/eVhF/3lYRf91VEH/eFVC/3pXRP94&#10;VET/dlJC/3VRQf9yTj7/ck07/3JNO/9wSzn/cEs5/3FMOv9vTDn/bUo3/2tHN/9sSDj/a0c3/2lF&#10;Nf9oRDT/aEQ0/2RDMv9iQTD/YD8s/2JBLv9iQS7/YD8s/wABAP8AAQD/AAEA/wABAP8AAQD//fze&#10;//r52//499j/+vfW//r20P/59M7/+/PM//vyy//368P/9um///Pku//24bb/79qt/+vTp//r0KX/&#10;7dCm/+7Rp//tzaT/6cmg/+vMoP/ryp//5sWa/+PAlv/iv5X/2reN/9axhf/SrYP/zqiD/8qkf//K&#10;pH//0auG/9izif/duIz/3LWK/9Cpfv/Gn3b/x6B3/8+lf//SqIL/zKJ8/7yRbv+1h2P/tYdj/7iI&#10;ZP+3h2H/vIpl/7+OZv/Hlm3/zJty/8OSaf+7imL/toVd/7mFXv+9iWT/vopl/72JZP+/iWX/vohk&#10;/8GKY//BimP/xoxk/8mPZ//NlGn/0Jdq/9CXav/RmGv/0Jdq/86VaP/Ok2n/yo9l/8eMZP/LjWb/&#10;yYtk/8eJYP/Ehl3/x4lg/8iKYf/Ji2L/yYti/8mJY//JiWP/yYlj/8mHZP/Jh2T/y4lm/8yKZ//L&#10;imT/zItl/8yLZf/KiWP/yoZh/8qGYf/MiGP/zYdj/8yGYv/Nh2P/z4ll/9CKZv/MiGP/zYlk/8uK&#10;ZP/KiWP/yYhi/8iHYf/KhmH/yYVg/8mFYP/Ggl3/xIBb/8iEX//Ggl3/x4Ne/8mFYP/KhmH/y4di&#10;/8mIYv/Eg13/xYFc/8aCXf/Ggl//xoJf/8aCX//JhWL/x4Ne/8aCXf/Hg17/xYFc/8aCXf/Hg17/&#10;x4Fd/8iCXv/Jg1//xoJd/8aCXf/FhF7/xoZg/8aGYP/GhmD/x4li/8qKZP/IiGL/yIhi/8yLY//K&#10;iWH/yolh/8mIYP/HiF//yYph/8mKYf/NjmX/zY5l/82OZf/MjWT/zY5j/8yNYv/NjmP/z49j/9CQ&#10;ZP/Tk2X/1ZJn/9GOY//QjWP/z4xi/8+KYf/OiWD/y4Zd/8uGXf/PiF7/z4he/82DXP/Nglv/zYFd&#10;/8+BXf/KfFj/y3tY/8t7WP/MfFn/yXlW/8d3VP/Kelf/y3tY/8t7Wv/IeVj/xndY/8V0V//GdVj/&#10;x3ZZ/8Z1Wv/FdFn/xXRZ/8RzWP/Cclf/wnJX/8FxWP++blX/vW1U/8BwV//CcVb/wnFW/79wUv++&#10;b1H/vm5T/79vVP+/b1T/vG9V/7hrUf+4bFT/u3BT/7xwWP+7cFP/vnJa/75yWv/AdFz/xXlh/8F1&#10;Xf+5bVX/tGhQ/7RoUP+5bVX/um5W/7drU/+5bFL/um1T/7ltVf+5bVX/tWlR/7ZqUv+3a1P/uGxU&#10;/7tvV/+4bFT/tWlR/7NnT/+zZ1D/r2NM/7BkTf+vY0z/rWFK/6xgSf+sYUr/rGFK/6hdRv+iV0D/&#10;p1xF/6VdR/+jW0X/oVlD/6FaRP+iW0X/pV5I/6dgTP+hWkT/o1xG/6VeSP+iW0X/oFlD/51WQP+b&#10;VD7/mlM9/5dTPv+RTTj/j0s2/5NPOv+XUz7/mlY//5xYQf+aVj//mlY//5pWP/+gWUP/oVpE/59Y&#10;Qv+iW0f/pVxJ/6VcSf+lXEn/p15L/6ZdSv+jWkf/n1ZD/51WQv+cWEX/oFxJ/6VcSf+jWkf/ollG&#10;/6NbRf+kXEb/oVlB/6VdRf+mXkb/pl5G/6VdRf+mXkb/pl5G/6hgSP+mXkb/pV1F/6NbQ/+lXUX/&#10;rGFK/6peR/+jVz//pVlB/6peR/+oXEX/qFtH/6leSf+pXkn/q2BL/61lT/+qYkz/pl5G/6VfRv+o&#10;Ykn/p2FI/6dhSP+rZUz/r2lQ/65oT/+rY0v/rWVN/6tjS/+pYUn/qWFJ/6xkTP+xaVP/rmZQ/6lg&#10;Tf+qYU7/q2JP/6phTv+qYU7/qWJO/6liTP+qY03/q2NN/6tjTf+uZlD/qmJM/6pfSv+tYk//rGFO&#10;/65jUP+xZlP/rWRR/6hgSv+mXkj/qWFL/6xkTv+rY03/q2NN/6tjTf+oYEr/pl5I/6VdR/+qYkz/&#10;qWFL/6hgSv+lXUf/p19J/6hgSv+nX0n/pV1H/6VdR/+kXEb/pl5I/6VdR/+kXEb/oVlD/59YRP+b&#10;V0L/mVVA/5lXQf+ZV0H/m1lD/5pYQv+bWUP/nVtF/5tZQ/+aWEL/mlhC/5lYQv+bWkT/nVxG/59d&#10;R/+cW0X/nl1H/51cRv+ZXEf/m15J/5pdSP+aYEz/mF5K/5ZdSv+VXEn/lFtK/5VcS/+OVkX/iVFA&#10;/4pSQf+NVUT/j1ZD/4lQPf+MU0D/kFdE/5FYRf+VXEn/lFtI/5FYRf+UW0j/l15K/5ZdSf+VXEj/&#10;mF9L/5hfS/+ZYk3/mWJN/5pjTv+cY1D/nGNQ/5xjUP+bYlH/m2BQ/5tgTv+bYE7/nGFP/51iUP+c&#10;YU//nGFP/5xiTv+cYU//ml9N/5pfTf+bYk//nGNP/51jT/+bYU3/nF9K/55hTP+fYUz/n2FM/55g&#10;S/+fYUz/nmBL/5teSf+fY0v/nWNN/5heSP+dY03/n2VR/51jT/+cYk7/nGJO/5thTf+bYU3/m2FN&#10;/5lfS/+ZXkz/mV5M/5leTP+aXUr/m15L/5xfTf+aX03/ml9P/51iUv+cY1D/mmFO/5ZdSv+WXUn/&#10;lVxI/5NcR/+TXEj/kVpG/45aRf+SXkn/kV1I/5BcR/+OW0b/i1hD/4xZRP+MWUT/jFlE/4tYQ/+M&#10;WkP/i1lC/4lZQv+KWkP/iVlD/4lbRP+IWkP/iFlF/4hbRv+KXUj/iFtG/4VaR/+HXEn/iV5L/4hb&#10;Rv+JWkb/iVpG/4pbR/+IWUX/iFlF/4dYRP+IWUX/iFlF/4ZYQf+HWkP/iVxF/4pdRv+HXUX/hllE&#10;/4daRf+IW0b/iFlF/4dYRP+KW0f/iVpG/4laRv+JXEf/h1pF/4daRf+IXUr/h1xJ/4RZRv+EWUb/&#10;hVpH/4ZbSP+GW0j/hVpH/4VaR/+FWkf/hltI/4hdSv+FXEj/g1pG/4deSv+DXUj/g11I/4NdSP+C&#10;Xkj/g19J/4JfS/+DYEz/gl9L/4JeSP+CXkj/gl5I/4JcR/+EXkn/g11I/4JcR/+DXUj/hmBN/4Jd&#10;Sv+CXUr/gl1K/39cSP99Wkb/fFtI/3xbSP97Wkf/elpF/3tbRv96WUb/ellG/3lYRf95VkP/eFVC&#10;/3lWQ/93VEH/dlJC/3lVRf9zTz//c04+/3JPPP9vTDn/cE06/3BNOv9vTDn/bEk2/2pHNP9qRzT/&#10;a0g1/2lFNf9oRDT/aEQ0/2RDMv9iQTD/YUAt/2JBLv9jQi//YUAt/wABAP8AAQD/AAEA/wABAP8A&#10;AQD/+/rc//r52//59tf/+PXU//v20P/89M//+fHM//ruyP/26sL/9ue+//Pkuf/037L/8dmt/+7T&#10;qP/r0KX/7dCm/+3NpP/pyp7/6suf//DRpf/sy6D/5MOY/+TClf/jwJb/3LmP/9izh//SrIf/zKaB&#10;/8iifv/Jo37/zqiD/9axh//euY3/47yR/9qziP/Npnv/y6R7/9Cmfv/Rp4H/zaN9/7+Vb/+yhmH/&#10;tIZi/7mJZf+4iGT/uIZh/76NZf/Hlm7/zJty/8OSav+9jGT/t4Vg/7aEX/+4hmH/vIhj/7yIY/+9&#10;h2P/vohk/8GLZf/Ci2T/woti/8aNYv/NlGn/0Zhr/8+Waf/Ql2r/0Jdq/86VaP/Mk2j/x45j/8WK&#10;YP/Ji2T/yYtk/8eJYv/Ehl3/xYde/8iKYf/Ji2L/yoti/8qKZP/JiWP/yYhi/8mIYv/IhmP/zIpn&#10;/8yLZf/KiWP/zItl/8yLZf/MiGP/y4di/8qGYf/Nh2P/0Ipm/8yGYv/LhWH/zYdj/82HY//KhmH/&#10;y4di/82JZP/KiWP/yoZh/8mFYP/Hg17/x4Ne/8qEYP/Igl7/yIJe/8qEYP/Igl7/yYVg/8mFYP/I&#10;hF//yoZh/8qJY//Eg13/xINd/8SCX//Egl//w4Fe/8SCX//IhGH/x4Ng/8eDXv/IhF//xYFc/8aA&#10;XP/HgV3/x4Fd/8aAXP/HgV3/xoBc/8WBXP/Egl//yIdh/8WFX//ChF3/xohh/8qLYv/IiWD/xode&#10;/8iHYf/JiGL/yolj/8qJYf/HiF//x4hf/8eIX//LjGP/zY5l/8yNZP/MjWL/zo9k/82OY//NjmL/&#10;zY5i/8+PYf/Tk2X/0pJk/86OYv/QjWP/z4xi/86LYf/NiF//yoVc/8uGXf/RimD/0Ypg/8qBWP/J&#10;flf/zoBa/9CCXv/Nf1v/zHxZ/8p6V//Le1j/ynpX/8d3VP/Le1j/zH5a/8h5WP/EdVT/xndY/8Z1&#10;WP/GdVj/x3Zb/8h3XP/GdVr/xnVa/8RzWP/Ab1T/vW1U/75uVf/AcFf/vGxT/7pqUf+6ak//vGxR&#10;/75uU/+9bVL/vGxR/7trUP+9bVT/vnFX/7lsUv+3a1P/um5W/7tvV/+3a1P/u29X/7xwWP+6blb/&#10;vG9V/71xWf+6blb/tmpS/7ZqUv+2alP/t2tU/7drVP+4a1H/umxV/7hsVP+2alL/t2tT/7ZqUv+3&#10;a1P/t2tT/7ltVf+2alP/tGhR/7JmT/+yZk//sGRN/65jTP+sYUr/ql9I/6pfSP+qX0j/ql9K/6dc&#10;R/+lWkX/pltG/6VdR/+kXEb/oVlD/6JbRf+jXEb/p2BK/6VeSP+fWEL/pV5I/6NcRv+fWUD/m1U8&#10;/5tUPv+ZUjz/mFE7/5NPOP+RTTj/kEw3/5dTPP+bWUH/m1dA/5xYQf+dWUL/nlpD/51ZQv+gWUP/&#10;oVpE/59YRP+hWkb/oltH/6JZSP+kW0r/pVxL/6VcS/+iWUj/oFdG/55VRP+bV0T/nlpH/6FdSv+j&#10;Wkf/o1pH/6NaR/+jW0X/oVlD/6ZeRv+mXkb/pV1F/6ZeRv+mXkb/p19H/6hdRv+nX0f/p19H/6Vd&#10;Rf+iWkL/o1tD/6ZbRP+jV0D/p1tE/6xgSf+qXkf/qVxI/6leSf+oXUr/p19J/6piTP+rY03/pl9J&#10;/6VfRv+oYkn/pmNJ/6ViSP+pZkz/sWtS/65oT/+qYkr/q2NL/6piSv+pYUn/qGBI/6hgSv+waFL/&#10;rWRR/6hfTP+pYE3/qmFO/6tkUP+qY0//qmNN/6pjTf+sZE7/rGRO/6piTP+sZE7/q2NN/6tgS/+u&#10;Y07/ql9K/6pfSv+uY07/r2RP/6lhS/+mXkj/qWFL/61lTf+uZk7/q2NL/6lhSf+pYUv/qGBK/6Ze&#10;SP+qYkz/q2NN/6lgTf+kW0j/pF1J/6ZdSv+iWUb/pVxJ/6NaR/+iWUb/pFtI/6RbSP+iW0f/oFlF&#10;/55XQ/+ZV0H/l1ZC/5dVP/+XVT//l1U//5pYQv+cWkT/m1pE/5pZQ/+bWkT/m1pE/5taRP+cW0X/&#10;nFtF/55dR/+bWkT/mlxH/5daRf+UV0L/lFdC/5NZRf+TWUX/klhE/5FYRf+SWUb/k1tK/5JaSf+N&#10;WEb/h1JA/4ZRP/+TW0r/ll5N/45WRf+PVkP/kFdE/5BXRP+UW0j/lVxJ/5VcSf+WXUr/l15K/5Zd&#10;Sf+XXkr/mGFM/5hhTP+aY07/mWJO/5liTv+bZFD/mWJO/55lUv+eZVT/m2JR/5phTv+bYE7/nGFP&#10;/55jUf+cYU//nWJQ/51iUP+aYU7/mV5M/5hdS/+bYE7/nWJQ/5tgTv+aX03/nF9K/55gS/+fYUz/&#10;oGJN/59hTP+fYUz/n2FM/5xfSv+hZU3/oGZQ/51jTf+dY03/n2VP/51jTf+cYkz/nmJK/5xgSP+c&#10;YEj/nF9K/5teSf+dYEv/m15L/5teS/+cX0z/nF9M/5xfTP+ZXkz/l1xK/5VaSP+WXUr/l15L/5Zd&#10;Sv+VXkn/lF1I/5JbRv+TXEf/kltG/45aRf+SXkn/kFxH/5BcR/+QXEf/jFlE/4tYQ/+LWEP/ildC&#10;/4lWQf+LWEP/i1hD/4xZRP+KWkT/i1tF/4xcRv+JWkb/iVpG/4hbRv+KXUj/hVpH/4VaR/+GW0j/&#10;iVxH/4daRf+IWUX/iVpG/4laRv+GV0P/h1hE/4ZXQ/+IWUX/h1hE/4ZZRP+HWkP/h1pD/4ZcRP+G&#10;XET/hVpH/4ZZRP+HWkX/iVpG/4laRv+JWkb/iFlF/4laRv+IW0b/h1pF/4RZRv+GW0j/hVpH/4RZ&#10;Rv+EWUb/hltI/4ZbSP+GW0j/hltI/4ZbSP+HXUX/hlxE/4hdSv+FXEj/hVxI/4deSv+DXUj/gVtG&#10;/4NdSP+DXUj/hGBK/4RfTP+DXkv/gV1H/4JeSP+CXkj/gl5I/4JcR/+CXEf/g11I/4NdSP+DXUj/&#10;hF5J/4FdR/+DX0n/gl1K/39cSP9+W0f/fltH/35bR/9/XEj/fVpG/31aRv97WET/e1hE/3pXQ/94&#10;VUH/eFVC/3lWQ/91Uj//c1A9/3lVRf9zTz//ck4+/3JOPv9xTT3/cU47/25LOP9rSDX/a0g1/2tI&#10;Nf9qRzT/akc0/2lGM/9lRDH/ZUQx/2NCMf9iQS7/YUAt/2JBLv9jQi//Y0Iv/wABAP8AAQD/AAEA&#10;/wABAP8AAQD/+vnb//v32v/59tf/+vbR//nzz//48Mv/+O7K//ruyP/05r//8uO6//Lhtv/23rL/&#10;9dqv//HWq//t0Kb/8NGl/+3Oov/oyZ3/7s+j//LTpf/ryp3/5sWY/+PClf/iwJP/3LqN/9axhf/Q&#10;q4H/zaqE/8ekfv/Bn3r/xqN9/9iyjf/jvpT/7sec/923iv/Pqn3/zKd6/8yne//Gn3T/x6B3/76X&#10;bv+yiGL/soZh/7SGYv+1hWH/toZi/7uLZf/GlG//zZx0/8KSav+7i2X/tYVf/7ODXf+2hF//uIZj&#10;/7iGYf+7h2L/v4lj/8GLZf/CjWP/woti/8CKXv/EjmD/yZVm/8qWZv/Klmb/zJhp/8uVZ//Jk2X/&#10;xo1i/8WKYP/IimP/yYlj/8iIYv/GhmD/woJc/8iIYv/KimT/yopk/82MZv/LimT/yIdh/8mFYP/L&#10;h2L/yoZh/8yIY//Pi2b/z4tm/8uKZP/KiWP/zYlk/8yIY//Qimb/0Ipm/8yGYv/MhmL/zIZi/8qE&#10;YP/KhGD/y4Vh/8qGYf/JhWL/x4Ne/8mDX//KhGD/yIJe/8eBXf/JgVv/y4Nd/8uFYf/Jg1//y4Vh&#10;/8qGYf/IhF//xoVf/8WEXv/Egl//w4Fe/8OBXv/EhGD/w4Nf/8SCX//Fg2D/xYNg/8iEYf/IhGH/&#10;xYFe/8eBXf/GgFz/w31Z/8F7V//DfVn/xoBc/8aCX//Egl//xIRg/8ODX//ChF//xIZf/8KEXf/E&#10;hF7/xoZg/8eHYf/Hh2H/xoZg/8eHYf/IiGL/yIhi/8iIYv/KimT/yoti/8qLYv/Ki2D/zY5j/86P&#10;Y//Rk2T/0JJj/9OVZv/Vl2j/0pJk/86OYv/PjGH/zolg/86JYP/NiF//zIVb/8yFWf/OhVr/0ole&#10;/8p/V//KfFX/zH5Y/89/Wv/Pf1z/zHxZ/8h4Vf/Kelf/xnZT/8R0Uf/KfFj/y31Z/8V3U//Cc1L/&#10;xXZV/8JzVf+/b1T/xXRZ/8l4Xf/Ec1j/xXRZ/8RyWv+7aVH/u2lR/8FxWP/Gdlv/vW1S/7pqT/+4&#10;aE3/vGxR/8BwVf+7a1L/tmZN/7lpUP+4aE//vm5V/7xvVf+5bFL/uW1V/7hsVP+3a1P/t2tT/7hs&#10;VP+2alL/tGhQ/7drU/+1aVH/t2tT/7hrUf+2aU//uGtR/7hrUf+1aE7/tWdQ/7dpUv+1aVL/um5X&#10;/7ZqU/+yZk//sGRN/7NnUP+zZ1D/rmJL/6lcSP+pXEj/rWJN/6pfSv+lWkX/qF1G/6hdSP+jWEP/&#10;o1hD/6leSf+oXUr/o1hF/6NbRf+kXEb/pl5I/6dfSf+hWUP/nldB/5xVP/+YVTv/mVY8/5hVO/+V&#10;Ujf/kE0y/5VSOP+YVTv/mFQ9/5RQOf+WUjv/mVU+/55cRP+iXkf/n1xC/59cQv+gXEX/oFxF/55a&#10;Q/+gWUP/oFlF/55XQ/+eV0P/oltH/5tXRP+dVEP/o1pJ/6RbSv+iWUj/o1pJ/6NaSf+eWkf/ollI&#10;/6BXRP+iWUb/qF1I/6ZbRv+kWUT/pVpF/6ZeRv+jW0P/olpC/6hdRv+oXUb/p1xF/6VaQ/+oYEj/&#10;qmJK/6lhSf+mXkb/olpC/6hdRv+oXkX/q19H/69jTP+qX0j/pltG/6hgSv+rYk//pVxJ/6hhTf+r&#10;ZE7/qGFL/6NgRv+nY0z/qmZP/6hkTf+saFH/s29Y/7BqUf+qY03/rGRM/65mTv+oYEj/pV1F/6lh&#10;S/+qY03/q2RQ/6pjT/+oZE//qWJO/6tnUv+vaFT/rmdT/6liTP+rY03/qmJM/6piTP+rY03/q2BL&#10;/65jTv+xZFD/rmFN/65hTf+sX0v/rGFM/61iS/+qX0j/q2BJ/6tjS/+pYUn/qWFJ/6piTP+rY03/&#10;qWFL/6hgSv+mXUr/p15N/6NfTP+eWkf/pF9P/6JeS/+cWEX/mlZD/51ZRv+bV0T/n1hE/5pWQ/+W&#10;U0D/l1ZC/5ZVQf+QUT//kFM+/5JVQP+SVUD/j1I9/5NWQf+TVkH/kFM+/5JVQP+TVkH/k1ZB/5da&#10;Rf+RVD//klVA/5NXP/+TVkH/kVQ//49SPf+OUTz/i045/4hOOv+HTjr/iFE8/4RQO/+FUj3/iFVA&#10;/49cSf+PXEn/jltI/5BdSv+aZlH/sHll/7Z9av+jalf/lFtK/5hfTv+cY1L/nGNQ/5lgTf+WXUn/&#10;mWBM/5lgTP+XXkr/ll9K/5dgS/+bZFD/nGVR/5liTv+XYEz/mGFN/5xlUf+cZVH/nWVU/5piUf+W&#10;Xk3/l19O/5tiUf+cY1L/nGNS/5tiUf+cY1L/mF9O/5hdTf+cYU//nmNR/51gTf+cX0z/nV5M/55d&#10;S/+fXkz/oWBO/6FgTv+eX03/oGFP/6JkT/+malL/p2tT/6NpU/+jaVP/n2VP/51jTf+dYUn/nWFJ&#10;/6FfSf+hX0n/n11H/55cRv+gX0v/oF9L/59eSv+dX0r/nV9K/5pdSP+aXUr/l1xK/5VaSP+VXEn/&#10;lFtI/5RdSf+TXEf/kVpF/45aRP+UYEr/lGBK/49bRf+NW0T/i1hD/4tYQ/+QXEf/jVlE/45aRf+Q&#10;XEf/jFlE/4tZQv+LWEP/jFlE/45bRv+OW0b/iVlF/4hYRP+IWUX/iFtG/4lcR/+JXEn/il1K/4hb&#10;SP+HWkf/hllG/4dYRv+JWkj/i1xI/4laRv+IWUX/iFlF/4dYRP+HWkX/hllE/4daRf+GWUT/hFlG&#10;/4RZRv+EWUb/hVpH/4RZRv+FWEP/iFtI/4tcSv+JWkj/iVpI/4laSP+GWUT/h1pF/4VaR/+EWUb/&#10;hVpH/4VaR/+DWkb/hltI/4RZRv+DWEX/hVhD/4hbRv+KXUb/iFtE/4hdSv+HXEn/hVxI/4ZdSf+G&#10;XUn/hF5J/4ReSf+DXUj/gl5I/4RgSv+DX0n/gV1H/4JeSP+CXkj/glxH/4JcR/+BW0b/g11I/4Nd&#10;SP+CXEf/glxH/4FdR/+DXkv/gl9L/39cSP+AXUn/fltH/31aRv9+W0f/fVpE/35bRf96V0H/e1hE&#10;/3lZRP92VkH/dVVA/3ZWQf91Uj7/clI9/3BPPP9wTzz/cE88/3BPPv9zTz//b0s7/2xIOP9rRzf/&#10;a0g1/2tINf9qRzT/aUYz/2hFMv9mRTL/ZUQx/2FCMP9hQi7/YEEt/2BBLf9jQi//Y0Mu/wABAP8A&#10;AQD/AAEA/wABAP8AAQD/+fja//z52v/59tX/+fXQ//ryzv/378r/9+3J//jsxv/y5L3/8+S7//Lf&#10;tf/03LD/9Nmu//TXrf/w06f/8dKm/+/QpP/uz6P/89So/+/Oof/qyZz/7Mqd/+rIm//hvpT/27aK&#10;/9GsgP/Mp33/zKmD/8qngf/DoHr/xqB7/9OtiP/mv5b/8Mme/+C5jv/SrYD/y6l8/8WieP+7mG7/&#10;v5pw/7iTaf+ziWP/soZh/7KEYP+zhWH/uIhk/7qKZP/Ckmz/yZlz/8OTbf+7i2X/tYVh/7KCXv+3&#10;h2P/uIhk/7iGYf+6iWH/wo5n/8aRZ//Hkmj/xI5i/8CLX//Cjl//x5Nk/8mWZ//IlGT/ypZm/8uV&#10;Z//IkmT/xo1g/8aLYf/LjWb/y4tl/8iIYv/EhF7/wYFb/8mIYv/Mi2X/y4pk/8uKZP/LimT/yoZh&#10;/8iEX//LhWH/y4Vh/8yGYv/Qimb/0Ytn/82JZP/Lh2L/zYlk/82HY//PiWX/zIZi/86GYP/Ti2X/&#10;0Ylj/8uFYf/HgV3/yoRg/8uFYf/Nh2P/y4Vh/8yGYv/Ri2f/y4Vh/8qCXP/JgVv/yoJc/8mDX//H&#10;gV3/y4Vh/8uHYv/JhWD/x4Zg/8aEYf/Egl//wn1c/799W//GhGL/xoRi/8KAXv/CgF7/x4Ng/8iE&#10;Yf/HgV//w31b/8N9W//DfVn/xX9b/8V/W//CfFj/xH5a/8WBXv/EgF3/xIJf/8ODX//GhmL/xIZh&#10;/8KCXP/GhmD/yYlj/8iIYv/IiGL/x4dh/8qKZP/IiGL/yYlj/8yMZv/NjWf/zY5l/86PZv/PjmT/&#10;z45k/86PY//Rkmb/1Zdo/9udbv/Ymmv/05Nn/9CQZP/UkGP/z4te/86KXf/QiV3/zodb/8mAVf/K&#10;gVb/04pf/82AVv/IelP/xXdR/8p8Vv/Mflr/y31Z/8V3U//Ielb/xnhU/8h6Vv/Nf1v/ynxY/8N1&#10;Uf++clD/xnpa/8N2WP/Cclf/w3NY/8R0Wf++blP/xnRc/8Z0XP/CcVb/w3JX/8V1Wv/Gdlv/w3NY&#10;/7xvU/+5bE7/vW5Q/8NzWP++blP/u2tS/71tVP+8bFP/wXFY/8F0Wv+8b1X/vXFZ/7xwWP+6blb/&#10;uGxU/7drU/+4bFT/uGxU/7ltVf+4bFT/uGxU/7hsVP+6bVP/uWxS/7dqUP+2aU//s2VO/7NlTv+y&#10;Zk//tGhR/7JmT/+rYEn/rGFK/7BlTv+xZk//rWJL/6dcR/+nXEf/rGFM/65jTv+qX0r/qGBK/6Vd&#10;R/+jW0X/pl1K/6hfTP+nXkv/pVxJ/6RcRv+lXUf/qGBI/6dfR/+XUTj/k000/5NQNv+SUDj/k1E3&#10;/5RSOP+TUTf/kU81/5VTOf+bWT//mlg+/5lWPP+dWkD/pGFH/6toTv+qZ03/q2VM/6RhR/+iW0X/&#10;oFlD/59YQv+hWkT/oltF/6BZQ/+hWkb/pF1J/55VRP+cU0L/oFdG/6NaSf+hWEf/pFtK/6ZdTP+h&#10;XUr/ollI/59WQ/+gV0T/o1hD/6VaRf+kWUT/p1xH/6ZbRP+mW0T/pltE/6leR/+mXkb/oVlB/6Ja&#10;Qv+pYUn/qmJK/6tjS/+sZEz/qGBI/69kTf+yZ1D/sGVO/7BlTv+pXkn/pltG/6dfSf+sZE7/qWFL&#10;/61lT/+tZlD/qGFL/6NcRv+nY0z/rWlS/6pmT/+saFH/smtV/7FrUv+vZ0//rmZO/7FpUf+pYUn/&#10;pl5G/6dfR/+oYUv/qGRN/6dlT/+kYkz/oF5I/6hmUP+ualX/rGhT/6dgTP+oYU3/qmJM/6tjTf+s&#10;ZE7/p19J/65jTv+wZVD/sGNP/61gTP+tYk3/ql9I/6xhSv+pYUn/qWFI/6tjSv+oYEj/qGBI/6hg&#10;Sv+lXUf/pFxG/6VdR/+mX0v/ol5L/55aR/+aV0T/nVpJ/5lWRf+WU0L/l1RD/5NQPf+RUDz/lVRA&#10;/5ZVQf+NTjz/j1A+/5BRP/+OUT7/kFNA/5JVQv+TVkP/kFVD/5FWRP+QVUP/jlNB/5RZR/+PVEL/&#10;jFE//45TQf+NUkD/jFI+/4tOOf+JTDf/iEs2/4tOOf+MTzz/ilA8/4pPPf+JUD3/i1RA/4pWQf+J&#10;VkH/ildE/45bRv+OW0j/kF1K/5NgS/+ye2f/0pmG/9KZhv+udWL/lVxJ/5xjUP+eZVT/nGNQ/5ph&#10;Tv+ZYE3/mWJN/5pjTv+YYUz/mGFN/5liTv+cZVH/m2RQ/5hhTf+XYEz/ll1K/5phTv+ZYk7/nWVU&#10;/5tjUv+ZYVD/mWFQ/5piUf+dZVT/nGNS/5lgT/+bYlH/mF9O/5tgUP+eY1P/nmFP/51gTf+fYE//&#10;n2BP/51bS/+eXEz/o2JQ/6FiUP+gYU//pGVT/6ZoU/+malL/pGhQ/6NnT/+malL/omZO/6BkTP+e&#10;Ykr/nWFJ/6JgSv+iYEr/oF5I/6FfSf+hX0n/oF9L/6FgTP+YWkX/mFtG/5pdSP+bXkn/mV9L/5xi&#10;Tv+aX03/lVxJ/5NaRv+SW0b/kVpF/5BZRP+WX0r/ll9K/5BcRv+PW0X/jVtE/4tYQ/+JVkH/jFhD&#10;/45aRf+PW0b/i1hD/4tYQ/+LWEP/jFlE/45bRv+JWUX/iFhE/4lZRf+JWkj/iFlH/4laSP+IWUf/&#10;jF1L/49gTv+KXUr/h1pH/4VWRP+IWUf/iltJ/4daRf+JXEf/iVxH/4ZbSP+IXUr/hltI/4VaR/+D&#10;WEX/hFlG/4VaR/+GW0j/h15K/4NaSP+DWEf/hVpJ/4lcSf+IW0j/h1pH/4ZZRv+BVkX/gVZD/4RZ&#10;Rv+CWUX/hl1J/4deSv+FXEj/hl1J/4ZbSP+DWEX/hllE/4lcR/+IW0T/iFtE/4pgSP+HXkr/hVxI&#10;/4VcSP+EXkv/hV9M/4VfTP+EXkn/hF5L/4NfSf+CXkj/gl5I/4RgSv+EYEr/g19J/4NfSf+CXEf/&#10;g11I/4NfSf+BXUf/gl5I/4JeSP+CX0n/gl9L/39cSP9/X0r/gV5K/39cSP9/XEj/fVpG/31aRv97&#10;WET/e1hE/31aRv98WUX/e1hE/3lWQv92Uz//clI9/3BPPP9yUT7/cVA9/25NPP9uTTz/b049/29L&#10;O/9sSTb/a0g1/2tINf9qRzT/aUYz/2VCL/9oRTL/ZEMw/2FAL/9hQC//YUAv/2FALf9iQS7/YUAt&#10;/wABAP8AAQD/AAEA/wABAP8AAQD/+vnb//v42f/489P/+PLO//nxzP/37cn/9+vF//frxf/w4rv/&#10;8uO6//LguP/44LT/9Nmu/+/SqP/v0KT/7c6i/+3Mof/vzqP/8dCl/+3Mof/nxJr/5sOZ/+TBl//c&#10;uY//1rGH/8ynff/Mp33/y6iC/8mmgP/GoHv/wpx3/86og//btoz/4bqR/9axhf/Pqn7/y6h+/8Og&#10;dv+6l23/u5Zq/7aRZ/+0imT/soZh/7GDX/+2hmL/t4dj/7aGYv+8jGj/w5Nt/7uOZ/+4imb/toZi&#10;/7SEYP+3h2H/uopk/7qIY/+6hl//wY1l/8eSaP/JlGr/yJJm/8SPY//EkGH/xZFi/8OQYf/Hk2P/&#10;ypZm/8mTZP/EjmD/xYxf/8aNYv/LjWb/yopk/8iIYv/GhmD/xYRe/8iHYf/LimT/zIpn/8mHZP/L&#10;iWb/zIhj/8qGYf/MhmL/zIZi/82HY//Qimb/0oxo/8+JZf/Lh2L/z4tm/8+JZf/LhWH/yYNf/86G&#10;YP/SimT/0Itk/82IYf/Lhl//yoRg/8qGYf/MhmL/y4Vh/8uFYf/Nh2P/yYNf/8mBW//Kglz/yYFb&#10;/8iCXv/HgV3/yoZh/82JZP/KhmH/x4Vi/8mFYv/FgF//wXxb/795WP/FgF//x4Jh/8WAX//GgWD/&#10;xYBf/8eBYP/DfVz/vnhX/795V//CfFr/xoBe/8iCYP/CfFr/wnxa/8N9W//CfVz/wH5c/8B+XP/D&#10;g2D/xIRh/8KCXv/GhmL/x4dj/8eHY//JiGL/yYhi/8mIYv/HhmD/yIdh/8uKZP/NjGT/zo1l/82M&#10;ZP/PjmT/zo1j/82OYv/Rkmb/1ZZq/9eYbP/UlWn/0ZFl/9KPZP/UkGP/0otf/9CJXf/Til//0Idc&#10;/82DVv/NhFn/1Yhe/8+AV//HeVL/xnhS/8d5U//Je1f/y31Z/8p8WP/Ielb/yXtX/8t9Wf/Mflr/&#10;xnpW/8J2VP+/c1H/w3hY/8F2V//Ac1X/wHNX/8BzV/++blP/xHRb/8R0W//CcFj/w3Na/8V1Wv/D&#10;c1j/wHBV/7tuUv+7blD/vm9R/8R0Wf++blP/umpP/7xsU/+9bVT/vG9V/7xvVf+7blT/vHBY/7tv&#10;V/+4bFT/t2tT/7drU/+4bFT/um5W/7ltVf+3a1P/tGhQ/7NnT/+4a1H/uGtR/7hrUf+2aU//tWhO&#10;/7RoUf+0aFH/s2dQ/7JmT/+tYkv/rWJL/6xkTP+tZU//q2NL/6dfSf+lXUf/pFxG/6VdR/+nX0n/&#10;qGBK/6VdR/+jW0X/p15L/6liTv+oX0z/pFtI/6BYQv+eVkD/n1c//5xWPf+STDP/kE0z/5JPNf+S&#10;UDj/lVM7/5hWPP+YVjz/mFY8/5dVO/+bWT//nFpA/51bQf+hXkT/pmNJ/6lmTP+lYkj/pV9G/6Bc&#10;Rf+iW0X/oFlD/55XQ/+fWEL/nVZA/51WQP+fWEL/oVpE/59WQ/+fVkP/o1pH/6JZRv+dVEH/o1pJ&#10;/6deTf+gWUX/n1ZD/6JZRv+jWkf/pFlE/6RZRP+lWkX/qV5J/6RZRP+lWkX/qF1I/6dfSf+mXkb/&#10;o1tD/6hgSP+pY0r/p2FI/6lhSf+rY0v/qGBK/69kT/+0aVT/s2hT/69kT/+qX0r/qGBK/6tjTf+q&#10;Ykz/q2NN/65mUP+sZU//qWJM/6liTP+pZU7/rmdR/6xlT/+rZE7/rWZQ/7NtVP+4cFj/s2tT/7Jq&#10;Uv+pYUn/pF5F/6VeSP+jX0j/p2NM/6dlT/+kYkz/oF5I/6VjTf+qaFL/qWVQ/6ZfS/+nYEz/qGFN&#10;/6piTP+sZE7/qGBK/6dfSf+sYUz/q2BL/6ZbRv+oXUj/qF1G/6VdRf+nX0f/qGBH/6NbQv+gWED/&#10;olpC/6NbQ/+fV0H/nVU//51VP/+hWkb/nFhD/5hVQv+XVEH/mFdD/5dWQv+RUkD/kVJA/4RHNP+D&#10;RjP/hEc0/4VKOP+FSjj/iE07/4tQPv+MUT//jVJA/49UQv+QVUP/j1RC/5BXRP+QV0b/jFNC/4tT&#10;Qv+FTTz/g0s6/4dOPf+FTDn/g0o3/4BHNP+ESTf/g0g2/4VKOP+JTjz/ik89/4tQPv+LUj//jlVC&#10;/4xYQ/+KV0L/jFlG/45bRv+OW0j/kF1K/5JfSv+wfGf/xo97/7Z/a/+dZlL/k1tK/5tjUv+cZFP/&#10;nGVR/5tkUP+ZYk7/m2RQ/5tkUP+cZVH/nmdT/59oVP+cZVH/m2JP/51kUf+dZFH/l15L/5phTv+a&#10;YU7/m2NS/5xkU/+eZlX/n2dW/51lVP+eZlX/nWRT/51kU/+cY1D/mmFO/51iUP+eY1P/n2JQ/55h&#10;T/+iY1L/oGFQ/55cTP+eXUv/oGFP/6RlU/+hYlD/pWZU/6JkT/+hZE//oGRM/59jS/+fY0v/nmJK&#10;/55hTP+eYUz/nmFM/6BfS/+gXkj/oV1I/6NfSv+gXEf/oF9L/6BfS/+ZW0b/mVxH/5teSf+cX0r/&#10;mV9L/5leTP+VWkj/k1pG/5NaRv+SWUX/kVhE/45XQv+SW0b/k1xH/5FaRf+MWEL/kFxG/49bRv+N&#10;WUT/jFhD/41ZRP+NWUT/ildC/4tYQ/+HV0H/iFhC/4paRv+IWET/iFhE/4lYR/+HWEb/iFlH/4la&#10;SP+IWUf/jF1L/45fTf+JWkj/iVpI/4ZXRf+IWUf/h1pH/4ZZRv+GW0j/hltI/4ZbSP+GXUn/hVpH&#10;/4VaR/+EWUj/hFlI/4NaSP+GXUv/h15M/4RbSf+EWUj/hVpJ/4dcS/+IW0j/h1pH/4daR/+DWEf/&#10;g1hF/4VaR/+GW0j/g1pG/4NaRv+DWkb/hVxI/4ZbSP+GW0j/iF1K/4dcSf+FWkf/iF1K/4tiTv+D&#10;XUj/gVtI/4JcSf+CXEn/hV9M/4ZgTf+HYU7/hV9M/4RfTP+DX0n/g19J/4RgSv+EYEr/hGBK/4Zi&#10;TP+DX0f/g19H/4NfR/+CXkj/gV1H/4BdR/+BXkj/gV5K/3xcR/9/XEj/gV5K/4FeSv9/XEj/fltH&#10;/35bR/9+W0f/e1hE/3xZRf97WET/eldD/3hVQf90UT7/dVI//3NSP/9yUT7/cVA9/21MOf9tTDv/&#10;cE06/29MOf9qRzT/a0Y0/2pFM/9qRTP/akUz/2lEMv9pRjP/Z0Mz/2JBMP9hQC//YkEw/2FAL/9g&#10;Pyz/YD8s/wABAP8AAQD/AAEA/wABAP8AAQD/+/rc//r32P/49M//9/HN//ryzf/47sr/9urE//Xp&#10;wf/y5L3/8uO6//Phuf/54rj/8dmt/+nOo//sz6X/68ui/+nKnv/tzKP/7s2i/+zJof/kwZn/4L2V&#10;/+C7kf/ct43/066E/8ynff/Qq4H/zquD/8mmgP/HoXz/wpx3/8qkf//MpoH/zqeA/8ynff/Lpnr/&#10;zKd7/8Sfc/+9mGz/u5Zq/7iTaf+3jWX/tYlk/7KEYP+2hmL/uIhk/7WFYf+2hmL/uopm/7eHY/+4&#10;iGT/t4dj/7aGYv+3h2H/uYlj/7yKZf+5hV3/vopi/8aRZ//MlWz/zJZq/8eRZf/Fj2H/xZFi/8OP&#10;YP/IlGT/ypZm/8mTZP/DjV//xYxf/8qRZv/Ji2T/x4li/8iIYv/IiGL/xoVf/8eGYP/Jh2T/yohl&#10;/8eFYv/KiGX/y4pk/8yIY//KhmH/y4di/8yGYv/Ri2f/z4tm/82JZP/NiWT/z4tm/86KZf/Lh2L/&#10;yoRg/8uFYf/MhmL/zoli/82IYf/MiGH/y4dg/8qGX//KhV7/yoVe/8uFYf/Igl7/x4Fd/8mBW//K&#10;glz/yIJe/8qEYP/Igl7/yYVg/82JZP/KhmH/yYVi/8iEYf/HgWD/xH5d/8F7Wv/Efl3/xoBf/8eB&#10;YP/LhWT/xX9e/8aAX//Be1r/vnhX/795WP/CfFv/xoBe/8qEYv/DfVv/wnxa/8V/Xf/CfVz/wn1c&#10;/8J9XP/CgF7/xYNh/8aEYv/IhmT/xoRh/8WDYP/IhmP/yIZj/8WDYP/GhV//xoVf/8iHYf/KiWH/&#10;zItj/8uKYv/LimD/y4xh/8yNYv/Pkmb/0pNn/9KTZ//RkWX/0o9k/9WRZP/Wj2P/1Yxh/9KJXv/S&#10;iV7/zoVa/9CHXP/Thlz/0oVb/81/WP/Mflf/y31X/8d5U//Je1f/zX9b/81/W//KfFj/yXtX/8l7&#10;V//GeFT/xXlX/8R6V//Cd1f/wndX/790Vf+/dFX/wXZX/8N2Wv+9cFT/v3JW/8BwVf+9bVT/wnJZ&#10;/8JyV/+9bVT/vGxR/7trUP++blP/vm5T/8BxU/+9bVL/uGhN/7lpUP+7a1L/uWxS/7hrUf+8b1X/&#10;u29X/7hsVP+0aFD/tmpS/7ZqUv+4bFT/tmxT/7ZqUv+1aVL/sWVN/65iSv+1aE7/t2pQ/7hrUf+3&#10;alD/uGtR/7VpUf+0aFD/sWVN/7BkTf+uY0z/rWJL/6lhSf+qYkz/qmJK/6lhSf+lXUf/n1dB/55W&#10;QP+kXEb/pV5I/6NcRv+kXUn/oV1I/6NfSv+iXkn/nFhD/5lSPP+WTzn/lE41/5FONP+PTDL/klA2&#10;/5ZUOv+bW0L/nlxE/59dRf+eXET/oV9F/5xaQP+bWT//nlxC/6BeRP+iX0X/ol9F/6JfRf+fW0T/&#10;nFhB/5lVPv+fW0b/oFlF/55XQ/+dVkL/mFE7/5tTPf+fV0H/oVlD/6NbRf+kXEb/pl1K/6NaR/+c&#10;U0D/oFdE/6FdSv+eV0P/nVZC/6JZRv+lXUf/pFxG/6RZRP+mW0b/qF1I/6RZRP+oXUj/qWFL/6hg&#10;Sv+nX0n/pV9G/6ljSv+qZEv/p2FI/6dhSP+rY03/qWFL/6xkTv+waFL/r2dR/6xkTv+qYkz/q2NN&#10;/6xkTv+nYEr/qmNN/6tkTv+rZE7/qWJM/6tkTv+sZVH/q2RQ/6pjT/+qY03/rGVP/7RuVf+6clr/&#10;uHBY/7ZuVv+tZ07/qWNK/6pjTf+oZE3/qGRN/6VjS/+kYkz/omBK/6RiTP+lY03/p2NO/6dgTP+m&#10;X0v/pl9L/6ZfS/+rZFD/qWBN/6VcSf+mXUr/pVxJ/59XQf+hWUP/pFxG/6BYQP+lXUX/qGBI/59X&#10;P/+dVT3/nlY+/59XP/+bVD7/m1Q+/5lSPP+cWEP/m1dC/5ZVQf+QUj3/kFI9/49SPf+MUT//ik89&#10;/39GM/9+RTL/fEMw/39GM/+DSjf/g0w4/4dQPP+LVED/iVI+/4lSPv+JUj7/iFE9/4tTQv+MVEP/&#10;hU08/4BLOf9+STf/gEs5/4NOPP+BSjb/gko5/4JLN/+ETDv/g0s6/4ZOPf+JUUD/iVFA/4tSQf+M&#10;VEP/jVVE/45WRf+NWEb/jVpH/45bSP+PXEn/j1xJ/5BdSv+ibVv/pnFf/5JdS/+MV0X/k15M/5hj&#10;Uf+aZVP/nGRT/5tkUP+ZYk7/m2RQ/5tkUP+YYU3/nWZS/55nU/+YX0v/mWBM/59lUf+eZFD/mV5M&#10;/5tiT/+bYk//mmJR/55mVf+ja1r/pGxb/6BoV/+haFf/omlY/6JpVv+eZVL/nmNR/6BlU/+hZlb/&#10;omVT/59iUP+iY1L/o2RT/59gT/+dXkz/oGFP/6BhT/+fYk//oWRR/55gS/+eYEv/oGJN/51gS/+b&#10;Xkn/m15J/5xfSv+eYUz/n2JN/59eSv+eXUn/ol5J/6JeSf+eW0j/n15K/59eSv+aXEf/m15J/5te&#10;Sf+YXkr/mF1L/5VaSP+QV0T/kllF/5NaRv+TWkb/kllF/5BXQ/+SWUX/kllF/5BZRP+PWEP/kFxG&#10;/5FdSP+PW0b/jFhD/4xYQ/+MWEP/jFhD/4pXQv+FVT//h1dD/4lZRf+JWUX/iVlF/4lYR/+HWEb/&#10;iFlH/4hZR/+IWUf/jFtK/4xbSv+HVkX/iVpI/4laSP+IWUf/hllE/4RZRv+FWkf/gllF/4FYRP+E&#10;W0n/hFtJ/4VcSv+FWkn/hFtJ/4RbSf+GXUv/h15M/4VcSP+FWkf/hFlG/4ZbSP+IW0b/h1pF/4lc&#10;R/+FWkf/hVpH/4VaR/+IXUr/gllF/4BXQ/+CWUX/g1pG/4VaR/+GXUn/iF9L/4deSv+FXEj/hF5J&#10;/4hiTf+CXUr/gVxJ/4FcSf+BXEn/gl1K/4RfTP+EX0z/hF9M/4ZhTv+GYU7/hF9M/4RgSv+DX0n/&#10;hGBK/4ZiTP+FYUn/g19J/4RgSv+CX0n/gF1H/4BdR/9/X0j/f19K/39cSP9/XEj/f1xI/39cSP+B&#10;Xkr/gF1J/39cSf9/XEn/fFlG/31aR/97WEX/eVZD/3dUQf90UT7/d1RB/3VUQf9yUT7/cVA9/29O&#10;O/9uTTr/b0w5/21KN/9oQzH/akUz/2lEMv9pRDL/akUz/2tGNP9qRTP/Z0Mz/2dDM/9lQTH/ZUEx&#10;/2M/L/9jPy//YUAv/wABAP8AAQD/AAEA/wABAP8AAQD/+fja//n21f/59dD/+PPN//nwyf/67sj/&#10;9+vD//Tmv//y47z/8uO6//Phuf/037T/8Nmv/+nQp//t0Kb/58qg/+bGnf/lxZz/5cSb/+PAmP/h&#10;vpb/4LuR/9y3jf/Xsoj/066E/8ynff/Rq4b/062I/86og//Jo37/x6F8/8Wfev+/mXT/v5l0/8eg&#10;d//EnXT/xJ10/8Kbcv+6k2r/uJFo/7SNZP+4jmj/topl/7KEYP+2hmL/toZi/7aEYf+1g2D/tYNg&#10;/7aEYf+1g2D/t4Vi/7iGY/+3hWD/uYdi/7uKYv/AjGT/volf/8WOZf/IkWj/y5Rr/8uRaf/Ij2T/&#10;x45j/8mTZf/Mlmr/yZNl/8eOY//GjWL/x45j/8iNZf/Ji2T/x4li/8iIYv/Hh2H/xYVf/8iHYf/J&#10;h2T/x4Vi/8iGY//JiGL/yolj/8mIYv/JhWD/yYVg/8mFYP/Lh2L/zIhj/8yIY//JiGL/yYhi/8uK&#10;ZP/MiGP/y4di/8qGYf/KhmH/yoZh/8qGYf/KhmH/yoZh/8qGYf/KhGD/y4Vh/8uFYf/HgV3/x39Z&#10;/8eBXf/HgV3/x4Fd/8eBXf/HgV3/yIJe/8iCXv/Hg17/yIRf/8eDXv/HgV//x4Fg/8V/Xv/GfV3/&#10;xXxc/8d+Xv/IgmH/yIJh/8aAX//Efl3/xH5d/8R+Xf/CfFv/xH5d/8aBYP/CfVz/xYBf/8WAX//D&#10;fl3/xX9e/8iDYv/Ef17/yINi/8qIZf/IhmP/xYNg/8WDYP/HhWL/x4Vi/8eGYP/JhWD/yYVg/8iE&#10;X//JhV7/y4pi/8qJYf/Ih13/yYhe/8uMYf/MjWL/0JFl/9GSZv/Skmb/1ZJn/9OQZf/QjF//1I1j&#10;/9GKYP/PiF7/z4Zd/8+GXf/LgFj/yX5W/9eJYv/dj2n/2Ipk/8x+Wv/LfVn/zH5a/8p7Wv/Ke1r/&#10;xXZV/8N0U//AdFL/wnZU/8V7WP/IfV3/xXpa/8B1Vf/Cd1j/xHla/8F0Vv+8b1H/vXBU/8BwVf+9&#10;bVL/v29U/8BwV/+9bVT/wHBX/75uVf++blX/vW1S/7pqT/+6ak//t2pQ/7hrUf+7blT/vG9V/7hs&#10;VP+1aVL/uW1W/7hsVP+1a1L/smhP/7JoT/+yZ1D/sGhQ/7RpUv+2a1T/tWlS/7VpUv+3a1P/tmpS&#10;/7VpUf+zZ0//tGhQ/7BkTP+rYUj/rmRL/69lTP+qYkn/qmJJ/6dfR/+jXUT/pF5F/6ZfSf+lXkj/&#10;oVpE/6JbRf+mX0v/p2BM/6JeSf+eWkX/lFI8/5NRO/+VUz3/lVM9/49NN/+PTTf/klA4/5RSOv+V&#10;Uzv/mVlA/59fRv+cXEP/nVtD/55cRP+eXET/n11F/5tZQf+YVj7/mVc//5xaQP+bWT//m1dA/5xZ&#10;P/+dWUL/m1dA/5lVQP+aVkH/m1dC/5xYQ/+cWEP/mVU+/51WQP+fWEL/oFlD/6BYQv+gWUP/oVpG&#10;/59YRP+eV0P/nFhF/5xZRv+cWUb/n1hE/6FaRv+lXUf/pl5I/6RcRv+lXUf/pl5I/6ZeSP+nX0n/&#10;qGBK/6hhS/+nYEr/pGBJ/6RgSf+nY0z/pmJL/6dgSv+oYU3/qGFN/6ZfS/+lXkr/qGFN/6tkUP+s&#10;ZVH/q2RO/6hhS/+kYEn/p2NM/6llTv+qZk//pmJL/6ZiTf+pZVD/rGVR/6liTv+pYkz/rWVP/69n&#10;T/+zbVT/tW9W/7dxWP+0blX/sWtS/69sUv+yblf/rGhR/6djTP+nY07/pWFM/6BcR/+iXkn/pmJN&#10;/6djTv+iXkn/oFxH/59bRv+lYUz/n1tG/5lWQ/+nYEz/nldD/5pRPv+fVkP/o1tF/6BYQv+cVD7/&#10;n1dB/6BZQ/+dVkD/m1dA/55aRf+fW0b/mVdB/5lXQf+XWUT/mFtG/5VYQ/+JTzv/gUg1/3tEMP92&#10;Pyv/dUAu/31JNP9/SDT/fEUx/39INP+BTTj/hU46/4RQO/+EUDv/gU04/35KNf9+SjX/gEs5/35J&#10;N/98RzX/eUYz/35LOP+ATTr/hFE+/4dUQf+EUTz/i1hD/4tbRf+KV0T/jFlG/41aR/+QW0n/i1ZE&#10;/4tWRP+MV0X/jFRD/49XRv+QW0n/kFtJ/49aSP+PWkj/kFtJ/5JdS/+TX0r/jFhD/4xZRv+RXkn/&#10;lGFM/5NgS/+TYEv/lWFM/5diUP+YY1H/lmJN/5tkUP+dZlL/omtX/6RtWP+ka1f/o2pW/6NqVv+i&#10;aVX/omlV/6FoVf+fZlP/nmdT/5pmUf+aZlH/nmdT/55nU/+iaVb/pm1a/6VsWP+gZVP/nmNR/59k&#10;Uv+iZ1f/n2RU/59kVP+iZVP/pGdV/6BjUP+eYU7/nWBN/51gTf+eYU7/nWBN/55fTf+fYUz/oGJN&#10;/6FjTv+fYk3/nWBL/51gS/+eYUz/n2JN/6BiTf+fYUz/n2FM/59eSv+eXUn/nl1J/5tdSP+ZXEf/&#10;ml1K/5dcSv+VWkj/mF1L/5VcSf+VXEn/lFtH/5JZRf+SWUX/lFtH/5VcSP+SWUX/k1pH/5RbSP+Q&#10;WUX/kFlF/5BZRf+NWUT/jFhD/4xYQ/+NWUT/jVpH/4dXQ/+IWET/iVlF/4lZRf+JWUX/iVlF/4lZ&#10;Rf+JWUX/iVlF/4hZRf+IWUX/hldD/4VWQv+GV0P/iFlF/4dYRP+HWkX/h1pF/4daRf+FWkf/hVpH&#10;/4NaRv+HXEn/h1xJ/4VaR/+DWEX/hFlG/4VaR/+DWEX/g1hF/4dcSf+FWkf/hltI/4VaR/+FWkf/&#10;hVpH/4VaR/+DWkb/gllF/4JZRf+FXEj/g1pG/4FYRP+DWkb/hl1J/4NaRv+BW0j/hF5L/4ZgTf+H&#10;YU7/g19J/4JeSP+EX0z/g15L/4JdSv+AW0j/g15L/4RfTP+GYU7/g15L/4RfTP+FYk7/g2BM/4Vi&#10;Tv+DYEz/g2BM/4diT/+EX0z/gV5K/4FeSv+AXUn/f19K/4JiTf+CYk3/g2BM/4FcSf+DXkv/gl1K&#10;/4BdSf+CX0z/gl9M/3xbSP97Wkf/ellI/3xbSP97Wkn/dlVE/3ZVRP92VUT/c1JB/3JRPv9yUT7/&#10;clE+/3BPPP9vTjv/bks4/2xJNv9qRzT/a0g1/2lFNf9oRDT/aEQ0/2hENP9oRDT/ZkIy/2ZCMv9m&#10;QjL/ZUEx/2VBMf9iQTD/Y0Ix/wABAP8AAQD/AAEA/wABAP8AAQD/+PfZ//n21f/69tD/+fTO//nw&#10;yf/57cX/9urC//Plvv/x4rv/8uO6//Tiuv/y3LP/79iu/+zTqv/r0qn/5Mig/+XFnv/kw5r/4sGY&#10;/+PAmP/fvJT/3biO/9izif/Zson/1a6H/82ofv/SrIf/17CJ/9Cqhf/LpYD/xqB7/8Gbdv+8lnH/&#10;vZZv/8Wed//EnXb/xJ10/8Kbcv+3kGf/soti/7OJYf+6jmn/t4tm/7KEYP+1hWH/tIJf/7SCX/+2&#10;hGH/uoVj/7mEYv+0gl//toRh/7iGY/+3hWD/uYdi/76NZf/BjWX/volf/8OMY//Gj2b/zZNr/8+V&#10;bf/LkWn/x41l/82Uaf/OlWr/y5Jn/8WMYf/FjGH/yY5m/8eMZP/IimP/yIpj/8mJY//GhmD/woJc&#10;/8iHYf/KiWP/yIdh/8mIYv/JiGL/yYhi/8mIYv/HhmD/yYVg/8iEX//Lh2L/y4di/8mIYv/Ih2H/&#10;yIdh/8qJY//KiWP/yYhi/8mIYv/JiGL/yIdh/8iHYf/JiGL/y4di/8qGYf/KhGD/yoRg/8uFYf/L&#10;g13/yYFb/8mBW//IgFr/yIBa/8iAWv/GgFz/yIJe/8eBXf/Jg1//yYNf/8aAXP/HgV//yIJg/8eB&#10;YP/HgWD/xHtb/8d+Xv/HgWD/x4Fg/8V/Xv/Efl3/xX9e/8V/Xv/DfF7/xH1f/8R/YP/CfVz/xH9e&#10;/8V/Xv/Dfl3/xX9e/8eBYP/Ef17/xoFg/8iGY//IhmP/xYNg/8aEYf/GhGH/xoRh/8iGY//KhmH/&#10;yYVg/8aCXf/JhV7/zIhh/8yIYf/Ih13/yYhe/82MYv/NjmP/zo9j/9GRZf/Skmb/05Nn/9GOY//P&#10;imH/0o1k/86JYP/Nhlz/zYRb/8uBWv/JgFf/zIFa/96Qav/hlm//3Y9p/9CCXv/Mflr/y3xb/8l6&#10;Wf/MfV7/ynta/8N0Vf/AcVD/wXVV/8R4WP/Ge1v/xHlZ/8F2Vv/EeVr/x3xd/8F2V/+8b1H/vXBU&#10;/8NzWP/Cclf/wnJX/8BwVf/BcVj/w3Na/8JyWf+9bVT/umpR/7JlS/+0Z03/u25U/8R3Xf/CdVv/&#10;wXRa/7hsVP+yZk//uGxV/7luV/+3bFX/smhP/7FnTv+vZ0//sGhQ/7JnUP+1alP/tmtU/7drVP+5&#10;bVb/tmpS/7FlTf+xZU3/sGZN/6xiSf+nXUT/q2FI/6tjSv+oYEf/qGBH/6VfRv+kXkX/pl9J/6Zf&#10;Sf+nY0z/o19I/6BcR/+cWEP/m1dC/5hUP/+TUTv/j003/5BOOP+SUTv/lFM9/5BPOf+RUDr/lVU8&#10;/5hYP/+ZWUD/nV1E/51dRP+XVz7/mVc//5pYQP+bWUH/mlhA/5hWPv+WVDz/mFY+/5pYQP+aWED/&#10;mFY+/5lVPv+aVj//mlZB/5pWQf+aVkH/m1dC/5tXQv+bV0L/nFhB/59YQv+gWUP/nldB/55XQf+f&#10;WEL/nldD/55XQ/+fW0b/nVpH/5tYRf+dWkf/oFlF/6JbR/+iW0X/pV5I/6RcRv+lXUf/p19J/6df&#10;Sf+oYEr/p2BK/6dgSv+iXkf/ol5H/6FfR/+kYkr/pGBJ/6JeR/+iXkn/p2BM/6VeSv+gXEn/pV5K&#10;/6hkT/+pZVD/qWVQ/6djTP+jX0j/qGRN/6llUP+rZFD/p2BM/6dgTP+qY0//qWJO/6dgTP+pYkz/&#10;rmZQ/6tjTf+sZk3/r2lQ/69pUP+tZ07/qWVO/6xoUf+taVT/qWVQ/6djTv+nZU//oF9L/5xbR/+f&#10;Xkr/pGNP/6BfS/+gXUr/oF5I/6BfS/+fXkr/mllF/5lYRP+kYU7/mldE/5lSPv+dVkL/nldD/51W&#10;Qv+ZUj7/m1RA/51ZRP+ZV0H/m1pE/55dR/+cYEj/mVxH/5ZcSP+SWUb/kVhF/4tUQP99STT/dD8t&#10;/3NALf9yPyz/c0At/3hFMv98STb/ekc0/3lGM/9+Szj/fks4/39MOf9+Szj/fUo3/3lGM/95RjP/&#10;eUYz/3dHM/95STX/eko2/35OOv+AUDr/g1M9/4dXQf+FVT//i1tF/4xcRv+LW0X/jFxI/4tbR/+L&#10;W0f/iFVC/4hVQv+MV0X/ilVD/5BYR/+TW0r/klpJ/5FZSP+RWUj/j1pI/5FdSP+RXUj/j1xH/5Bd&#10;SP+TYEv/k2BL/5JfSv+WY07/mWZR/51oVv+ealX/n2hU/6hxXf+xemX/tH1o/7mAbP+3f2j/s3tk&#10;/693YP+rcl7/qXBc/6pzXv+ncFv/n2tW/5pnUv+daVT/nmpV/5tkUP+gZ1T/o2pX/6FmVP+eY1H/&#10;nmNR/55jUf+gZVX/nGFR/51iUv+dYlL/oGNR/59iUP+dYE3/nWBN/55hTv+eYU7/nWBN/59iT/+g&#10;Yk3/oWNO/6NlUP+hY07/nmFM/55hTP+eYUz/nmFM/55gS/+fYUz/n2FM/59eSv+cXkn/m11I/5xe&#10;Sf+aXUr/mF1L/5VaSP+UW0j/ll1K/5NaR/+TWkf/lFtI/5NaR/+SWUb/lFtI/5RbSP+TWkf/lFtI&#10;/5NaR/+PWET/kFlF/49YRP+OV0P/jFhD/4pWQf+LWEP/jVpH/4dXQ/+JWUX/iVlF/4hYRP+JWUX/&#10;iVlF/4paRv+LW0f/iVlF/4hZRf+IWUX/h1hE/4dYRP+IWEL/h1lC/4dZQv+HWET/h1pF/4daRf+E&#10;WUb/hVpH/4NaRv+HXEn/h1xJ/4RZRv+FWEP/hllE/4daRf+FWEP/hVhD/4lcR/+IW0b/hltI/4Va&#10;R/+EWUb/hFlG/4RZRv+DWkb/gllF/4JZRf+DWkb/hVxI/4NaRv+HXEn/hl1J/4NaRv+BW0j/hV9M&#10;/4RfTP+GYU7/hGBK/4RgSv+EX0z/gl1K/4NeS/+CXUr/g15L/4ZhTv+IY1D/hF9M/4diT/+FYk7/&#10;g2BM/4ViTv+DYEz/gl9L/4RhTf+DXkv/gV5K/4JfS/+CX0v/hWJO/4RkT/+EYU3/g2BM/4FcSf+C&#10;X0v/gl9L/4FeSv+CX0v/gF9M/31cSf97Wkf/e1pJ/3xbSv97Wkn/eFdG/3dWRf90U0L/clFA/3JR&#10;Pv9zUj//clE+/3BPPP9vTjv/bEs4/2pJNv9rSDX/a0g1/2lFNf9oRDT/aEQ0/2hENP9oRDT/Z0Mz&#10;/2NCMf9mQjL/ZUEx/2JBMP9iQTD/Y0Ix/wABAP8AAQD/AAEA/wABAP8AAQD/+fja//n21f/69tD/&#10;+fTO//jvyP/57cX/9urC//Lkvf/w4bj/9eO7//Tiuv/x27L/79iv/+zTq//s0Kj/5saf/+XFnv/k&#10;w5r/4r+X/+jDl//gu4//27SL/9ixiP/as4r/1a6H/9Cpgv/UrYb/1q+I/9Gqg//KpH//w514/76Y&#10;c/+8lnH/u5Rt/8CZcv/GnHb/x513/8OZc/+4jmb/tYtl/7WLZf+6jmn/uIpm/7SGYv+1hWH/tIJf&#10;/7SCX/+5hGL/uoVj/7qFY/+6hWP/uoVj/7eFYv+3hWD/uohj/7+OZv/BjWb/volf/8GKYf/EjWT/&#10;zZNr/8+Vbf/LkWn/x41l/8uRaf/Mkmr/y5Bo/8eMZP/IjWX/yY5m/8eMZP/IimP/yopk/8qKZP/F&#10;hV//w4Jc/8iHYf/KiWP/yYhi/8qJY//JiGL/yolj/8mIYv/Ih2H/yoZh/8mFYP/Lh2L/y4di/8iH&#10;Yf/Ih2H/yIdh/8eGYP/Ih2H/yYhi/8qJY//Ih2H/yIdh/8iHYf/JiGL/y4di/8qGYf/Jg1//yYNf&#10;/8uFYf/OhmD/zYVf/8iAWv/Hf1n/yIBa/8iAWv/JgVv/y4Nd/8iCXv/MhmL/y4Vh/8V/W//HgV//&#10;yIJg/8iCYP/IgmD/xH5c/8aAXv/HgV//xH5d/8R+Xf/DfVz/xH5d/8V/Xv/DfF7/w3xe/8N8Xv/E&#10;fl3/xH9e/8R+Xf/Efl3/xX9e/8R/Xv/Ef17/xYBf/8iGY//IhmP/xYVh/8aGYv/GhmL/xoRh/8iG&#10;Y//JhWD/yIRf/8eDXv/Lh2D/zIhh/8yJX//Kh13/zIlf/86NY//OjWP/z45k/9GRZf/VlGr/05Nn&#10;/86NY//PjGL/0o1k/86JYP/KhV7/zIRc/8l/WP/Jf1j/0IVe/9uQaf/dkW3/14tn/9CEYP/MgF7/&#10;yX1b/8d7W//OgmL/z4Bh/8h5Wv/DdFX/wnZW/8J2Vv/Dd1f/wndX/8N4Wf/DeFn/w3hZ/8J3WP++&#10;cVP/v3JU/8V2WP/FdVr/w3NY/8JyWf/Ccln/xHRb/8BwV/+0Z03/rF9F/65hR/+6bVP/xnlf/9GE&#10;av/Ed13/v3JY/7hsVP+zZ0//uG1W/7pvWP+5blf/sGhQ/7BoUP+waFD/sGhQ/69nT/+yZ1D/tGlS&#10;/7JnUP+2a1T/s2dQ/69jTP+wZk3/rmRL/6xiSf+pX0b/p19G/6hgR/+lXUT/p19G/6dhSP+hXUb/&#10;oV1G/6JeR/+pZU7/o19K/5pWQf+RUDz/jUw4/4tKNv+MSzf/k1E7/5VTPf+VVD7/lFM9/5JRO/+T&#10;Ujz/l1ZA/55eRf+hYUj/nV1E/5ZWPf+UVDv/llQ8/5ZUPP+WVDz/l1M8/5dTPP+YVD3/mVU+/5pY&#10;QP+ZVz//llQ8/5dTPP+YVD3/mlZB/5tXQv+aVkH/nFhD/5xYQ/+bV0L/nVlE/55aQ/+gWUP/nldB&#10;/59YQv+fWET/nVZC/5xYQ/+gXUr/n1xJ/5xbR/+gXEf/n1tG/59bRv+jXEb/oltF/6FaRP+jXEb/&#10;pV5I/6VeSP+nYEr/pl9J/6NfSP+iXkf/oF5G/59dRf+jYUn/oV9H/59dR/+gXEf/o19K/6NgTf+g&#10;XUr/pGFO/6llUP+oZlD/qGZQ/6hmUP+jX0r/p2NO/6llUP+pYk7/pl9L/6NfTP+nY1D/pl1K/6Rb&#10;SP+pYUv/r2dR/6VdR/+iW0X/pl9J/6NcRv+gXEX/oFxF/6NfSv+hX0n/oWBM/6FgTP+kY0//nl1J&#10;/51cSv+fXkz/pGNP/51cSP+cXkn/n2FM/6FjTv+bXUj/mlxH/5tdSP+eXUn/l1ZC/5hXQ/+bWkb/&#10;mllF/5dWQv+SUT3/llVB/5VYQ/+VWEP/lVtH/5RbSP+TXEj/lF1J/49aSP+DUD3/d0cz/28/K/9o&#10;Nyb/ZTYk/2w9K/9wQS//cEEv/3JDMf91RjL/dkYy/3ZGMv92RTT/dkU0/3dGNf94SDT/eko2/3pK&#10;Nv96Sjb/eko2/3pKNv97TDj/fk87/4JSPP+DUz3/hFQ+/4hYQv+GVkD/ilpE/4tbRf+NXUf/j19J&#10;/4paRv+KWkb/hlZC/4lWQ/+JVkP/iFNB/5BYR/+SWkn/kVlI/5BYR/+QWUX/kltH/5FdSP+SXkn/&#10;kV5J/5RhTP+XZE//lWJN/5dkT/+ea1b/om9a/6JuWf+hbVj/p3Bc/7mCbf/Fjnn/yJB5/8qSe//D&#10;jXX/vohw/7mDa/+1f2f/sntm/7V+af+zf2n/qnZh/6VyXf+odWD/qXVg/51pVP+gaVX/oGdU/5xj&#10;UP+cYU//n2RS/6BlU/+eY1P/ml9P/5pfT/+bYFD/nWJS/59iUP+eYU//oGNQ/59iT/+eYU7/nmFO&#10;/59iTf+gYk3/omRP/6NlUP+hY07/oGJN/59hTP+eYEv/nmBL/51fSv+eYEv/oF9L/59eSv+cXkn/&#10;nF5J/5xfSv+aX03/mF1L/5RbSP+VXEn/l15L/5NaR/+PWET/lFtI/5NaR/+TWkf/lFtI/5NaR/+T&#10;Wkf/lFtI/5FYRf+QV0T/kVhF/5BXRP+PWET/jVZC/4lVQP+LWEP/jltI/4hYRP+IWUX/h1hE/4ZW&#10;Qv+JWUX/iVlF/4tbR/+MXEj/ilpG/4lZRf+JWUX/iVlF/4lZQ/+JWUP/iVlD/4lbRP+IWkP/h1lC&#10;/4daQ/+HWkX/hVpH/4VaR/+HXEn/hltI/4daRf+GWUT/iFlF/4pbR/+HWET/hldD/4lcR/+IW0b/&#10;h1pF/4RZRv+DWEX/hFlG/4RZRv+CWUX/g1pG/4FYRP+CWUX/hl1J/4VcSP+IXUr/hVxI/4JZRf+D&#10;XUj/h2FO/4ZhTv+GYE3/iGJN/4hiTf+EXkv/glxJ/4ReS/+DXkv/g15L/4ZhTv+IY1D/h2JP/4Zh&#10;Tv+DYEz/gl9L/4JiTf+BYUz/f19K/4NgTf+CX0z/gl9L/4ZjT/+GY0//iWZS/4ZjT/+DYEz/gl9L&#10;/4FeSv+DYEz/gl9L/4BdSf9/X0r/f15L/35dSv99XEv/fl1M/3xbSv96WUj/eVhH/3dWRf90U0D/&#10;c1JB/3RTQP90U0D/clE+/29OO/9vTjv/bUw5/2tKN/9qSTb/aEc0/2lFNf9pRTX/aEQ0/2RDMv9m&#10;RTT/ZkU0/2NCMf9iQTD/YkEw/2FAL/9hQC//YUAv/wABAP8AAQD/AAEA/wABAP8AAQD/+vfY//bz&#10;0P/59M7/+fTO//fuxf/47MT/9ujB//Lkvf/w4bj/9eO7//Tht//w2rH/79iv/+/Wrv/r0qr/58eg&#10;/+TEnf/kw5r/4b6W/+K9kf/btIn/1q+G/9SthP/Wr4j/06yF/8+ogf/PqIH/0KmC/86ngP/Jonv/&#10;w514/76Yc/+5k27/tY9q/7qTbP+8lW7/xJp0/8KYcv+5j2n/toxm/7eNZ/+4jGf/t4ll/7eHY/+3&#10;h2P/s4Fg/7KAX/+3gmD/uoRi/7uFY/+7hWP/uoVj/7mEYv+2gV//u4di/76KZf+9iWL/v4lj/8CJ&#10;Yv+/iGH/x41n/8mPaf/EimL/w4lh/8iNZf/IjWX/yI1l/8eMZP/HjGT/yI1l/8eJYv/GiGH/x4li&#10;/8iIYv/EhF7/x4dh/8uLZf/KiWP/yYhi/8mIYP/Ih1//yYhg/8uKYv/JiGD/yYhg/8qGX//Khl//&#10;zIhh/8uHYP/JiGD/yIdf/8eGYP/Ih2H/yYhi/8qJY//Ih2H/x4Zg/8uHYv/KhmH/yYVg/8mFYP/H&#10;gV3/yIJe/8qEYP/Jg1//zYVf/8mBW//IgFr/yIBa/8l/Wv/Jf1r/yYFb/8qCXP/RiWP/0Ihi/8V/&#10;W//Eflz/xoBe/8iCYP/KhGL/x4Ff/8eBX//HgV//xH5d/8N9XP/DfVz/w3xe/8R9X//DfF7/w3xe&#10;/8J7Xf/DfF7/w3xe/8N9XP/DfVz/xYBf/8aBYP/GgWD/xoFg/8mHZP/KiGX/x4dj/8eHY//FhWH/&#10;xoRh/8aEYf/HhmD/yIRf/8mFYP/NiWT/zYli/8yIYf/Lh2D/y4he/86LYf/Oi2H/zo1j/9GQZv/X&#10;lmz/1ZRq/82MYv/NjGT/0Ixl/86JYv/KhV7/zIRc/8mBWf/LgVr/z4Vg/8+FYP/Mgl3/zIBe/82D&#10;YP/Ng2D/zYFh/82BYf/OgmL/y39f/8d7W//HeFn/xXZX/8B0VP/BdVX/wndX/8V6W//AdVb/vHFS&#10;/790Vf/BdFb/wHNX/8R0Wf/Cclf/wHBX/8FxWP+6bVP/tmlP/7NmTP+oW0H/n1I4/7xvVf/WiW//&#10;1otu/9WIbv+6blb/tWlR/7puVv+5bVb/uW5X/7pvWP+2a1T/sWZP/61lTf+vZ0//r2dP/6xkTv+t&#10;ZU3/rGRM/61iS/+xZk//rWJL/6tgSf+qX0j/ql9I/6hgR/+oYEf/pV1E/6RcQ/+iXEL/o11E/6Rh&#10;R/+gXEX/oFxF/6FfR/+gXkj/mFZA/5NRO/+OTTn/jUw4/45NOf+RTzn/mFZA/5hWQP+XVT//l1U/&#10;/5pYQP+YWD//mVlA/5xcQ/+eXkX/mVlA/5VVPP+UVDv/mFY+/5hWPv+WVDz/llI7/5dTPP+ZVT7/&#10;mVU+/5lXP/+ZVz//llQ8/5ZUPP+ZVT7/mVdB/5tYRf+ZWET/mllF/5pYQv+aWEL/m1lD/51ZRP+d&#10;WUT/nFhB/55aQ/+dWUT/nFhD/5xZRv+aWUX/nFtH/51cSP+gXEf/n1tG/6FdSP+jX0r/nFhB/5xY&#10;Qf+gXEX/ol5H/6BcR/+hXUb/oFxH/6BcRf+iYEj/oF5G/59dRf+gXkj/n11H/55cRv+eXEb/n11H&#10;/51cSP+dXEj/pGNP/6lnUf+nZU//qGZQ/6dlT/+gXkj/o19K/6NfSv+iX0z/o19M/6RgTf+mYk//&#10;oVpG/6BXRP+kW0j/qmNN/6VeSP+iW0X/nVlC/5tXQP+eWkX/nlxG/55dSf+cXkn/nV5M/59gTv+f&#10;YE7/m1xL/5xdTP+cXUz/n2BO/5xfTP+aXUr/l1xK/5dcSv+VWkj/lFlH/5NYRv+QVUP/jFE//49S&#10;P/+QVUP/kFVD/4xRP/+NUkD/i1I//4lSPv+HUkD/g1A9/39MOf96Sjb/dEUz/2s9Lf9eMCH/UCQX&#10;/0wgE/9PIxb/VSkc/180JP9kOSn/aD0t/2w+Lv9rPiv/cEMw/3JFMv9xRDH/cUMz/3NGM/93SDb/&#10;d0g2/3hJN/95Sjj/fk89/3xNO/98Tzr/gFE9/4RWP/+FVT//h1dB/4paRP+IWEL/ilpE/4paRP+N&#10;XUf/jV1H/4paRv+JWUX/jFlG/4xZRv+JVkP/iFNB/45ZR/+SWkn/kltH/5FZSP+RWkb/kFxH/5Fd&#10;SP+SXkn/k2BL/5ViTf+caVT/pHFc/6ZzXv+mc17/pXJd/6FsWv+fa1b/pm9b/7eAbP/DjHf/w4x3&#10;/8OMd//GkHj/xpB4/8SOdv/AinL/wox0/8KOdv/FkXv/wY94/72LdP+8inP/vIhy/7J+aP+pcl3/&#10;omtW/59mUv+bYk//n2ZT/59mVf+bYlH/mF9O/5leUP+aX1H/nGFT/51iUv+dYlL/n2RS/59iT/+d&#10;YE3/nWBN/59iTf+gYk3/oWNO/6JkT/+iZE//oWNO/6BiTf+fYUz/nV9K/6FgTP+jYlD/oF9N/55d&#10;S/+cXUv/m15L/5teS/+YXUv/lVxJ/5NaR/+TXEj/lF1J/5JbR/+QWUX/k1pH/5NaR/+WXUr/lVxL&#10;/5NaR/+SWUb/lFtK/5JZRv+QV0T/kFdE/49WQ/+QV0T/jldD/4lVQP+NWUT/ildE/4hYRP+HWET/&#10;hldD/4dXQ/+KWkb/ilpG/4paRv+JWUX/iFhE/4lZRf+JWUX/h1dD/4lZQ/+KWkT/i1tE/4paRP+J&#10;WUP/iFpD/4haQ/+JW0T/iFtG/4daRf+IW0b/h1pF/4ZZRP+HWET/iFlF/4tcSP+IWUX/hldD/4hb&#10;Rv+HWkX/h1pF/4VYQ/+EWUb/hVpH/4VaSf+BWEb/gVhG/4FYRv+BWEb/hltI/4ZbSP+GW0j/hFlG&#10;/4NaRv+EXkn/hmBN/4dhTv+FX0z/iGJP/4hiT/+EXkv/hF5L/4VfTP+EXkv/g11I/4ReSf+FYUv/&#10;iGRO/4RgSv+CX0v/g2BM/4JiTf+BYUz/g2BM/4ViTv+DYEz/gl9L/4ZjT/+IZVH/imdT/4hlUv+E&#10;YU3/gl9L/4NgTP+BYUz/gGBL/39fSv+AYEv/f19K/35dSv9+XUr/gF9O/31cS/96WUj/eVhH/3lY&#10;R/92VUT/c1I//3RTQP9zUj//cVA9/29OO/9uTTr/bUw5/2tKN/9qSTb/ZkUy/2dGNf9nRjX/ZkU0&#10;/2RDMv9jQjH/Y0Ix/2JBMP9gPy7/YD8u/2A/LP9iQS7/YkEw/wABAP8AAQD/AAEA/wABAP8AAQD/&#10;+fbV//j0z//59M7/+fHM//ntxf/16cH/8uS9//Ljuv/z5Lv/9eO7/+/csv/u167/79iv//LZsf/u&#10;1a3/5sqi/+PDnP/gv5b/3ruT/9q1if/Zsof/1q+G/9Wuhf/UrYb/zqeA/86ngP/Op4D/yKF6/8af&#10;eP/DnXj/wZt2/7uVcP+zkGr/soxn/7iRav+5kmv/vJJs/8KYcv+9k23/tYtl/7aMZv+3iWX/tIZk&#10;/7iHZv+5h2b/s4Fg/7aBYf+6g2T/uoNk/7uFY/+7hWP/u4Vj/7mDYf+3gV//tX9d/7V/Xf+5g2H/&#10;v4hi/8GKZP++hF7/wYdh/8aKZf/BhWD/v4Ne/8OHYv/IjWX/x4xk/8eMZP/FimL/w4hg/8CFXf/C&#10;hF3/xoZg/8aGYP/HiF//0ZBo/86NZf/Hhl7/xYRa/8qJX//NjGL/zYxi/86NY//KiV//yolf/8iH&#10;X//Khl//zIhh/8yLY//KiWH/yYhg/8aFX//Dglz/x4Zg/8yLZf/JiGD/yYVe/8yIYf/NiGH/yYRd&#10;/8iDXP/GgFz/yIJe/8qEYP/KhGD/yoRg/8iCXv/IgFr/xn5Y/8d9Vv/KgFn/yH5X/8h+V//OhF3/&#10;zYVf/8iAWv/DfVn/wXtZ/8R+XP/LhWP/yIRh/8WBXv/Ef17/wn1e/8J9Xv/CfV7/wntd/8N8Xv/G&#10;f2H/w3xe/8N8Xv/FgGH/yIFj/8eCY//HgWD/x4Jh/8iDYv/HgmH/xoFg/8iGZP/HhWL/xYNg/8WF&#10;Yf/AgFz/xIRg/8aGYv/IhmP/yYdk/8uHYv/NiWT/zIhj/82JYv/Lhl//zIdg/86JYP/PimH/0I1j&#10;/9GQZv/Xlm7/1ZZt/8yMZv/JiWP/zo1l/9KOZ//OiWD/yINa/8qDWf/OhF3/yoBZ/8V5Vf/AdFD/&#10;w3dV/8yAXv/OgmD/zoJi/86CYv/KfV//yXpb/8p7XP/Jelv/xndY/8d4Wf/HeFn/w3dX/7xvUf+0&#10;aUr/uGtN/79yVP/GeV3/xHdb/71wVv+5bFL/vG9V/7ltVv+qXkf/mEw1/6FWP/+/dVz/4ph9//Sq&#10;j//lm4D/zoRr/7huVf+wZk3/tGlS/8B1Xv+7b1j/tGhQ/7FlTf+wZEz/r2NL/7FlTf+yaE//rGRM&#10;/6lhS/+qYkz/qGBK/6piTP+rY03/ql9I/6dcRf+mW0T/qGBI/6piSv+nYUj/pV9G/6RhR/+iX0X/&#10;oF1D/6BeRP+fXUX/mlhA/5FROP+HRjD/i0o0/5JUP/+RUDz/kE87/5dVP/+ZV0H/m1lB/55cRP+f&#10;XUX/n11F/5tZQf+bWUH/mVc//5lXP/+WVDz/k1E5/5RSOv+ZVz//mlhA/5tXQP+ZVUD/mVVA/5pY&#10;QP+aWED/mVc//5hWPv+YVj7/mFY+/5lXP/+aWEL/l1U//5RSPP+ZWET/mFdD/5ZVQf+YVkD/nFpE&#10;/5xaRP+aWEL/mlhC/51bRf+eXEb/nVxG/5lbRv+XWUT/l1lE/5pcR/+dXEj/mllF/55cRv+dW0X/&#10;mFZA/51bRf+fXUf/n11H/55cRv+fXkr/nVtF/5pYQv+hX0n/oWFI/51dRP+dXEb/n15I/51cRv+a&#10;XEf/nV9K/5xeSf+aXEf/n2FM/6FjTv+iZE//omFL/5tZQ/+dXEj/omFN/6BfS/+ZWET/nltI/6Rh&#10;Tv+eW0j/lFE+/5tUQP+iW0f/p2BM/6BcR/+iXkn/o2FL/5xaRP+fXUf/oGJN/5pcR/+VWkr/lVpK&#10;/5ZbS/+SWEr/klhK/5JaS/+RWUr/j1dG/4pVRf+HUkL/gUw8/39KOP9+STf/g048/39MOf9/TDn/&#10;g1A9/3xMOP9zQy//cUEt/35OOv97TDr/ajsp/2U3J/9aLx//UScZ/0cfE/86FAf/ORUJ/zERBv8q&#10;DAH/MhQJ/0EhFP9IKBv/TSwd/1U0Jf9eOiz/Xjkp/1w3J/9iOyz/Zj8w/2xCNP9wRjj/cEY4/3NH&#10;Ov9zSDj/dEk5/3RJOf92Szv/fVJB/3xRQP9+U0L/g1ZB/4VXQP+GVkD/h1dB/4ZWQP+LWEP/i1hD&#10;/4tYQ/+JVkH/hVI9/4pXRP+OW0j/jltI/45bSP+MV0X/iFNB/49YRP+PWET/kVpG/5NcSP+QXEf/&#10;kV1I/45aRf+QXUj/lGFM/5ZjTv+gbVj/rntm/698Z/+qd2L/o3Bb/5pnVP+falj/om1b/6VwXv+q&#10;dWP/rnln/7B7af+4hXD/v4t2/8GOef/Cj3r/v4x3/7+Md//Fkn3/xpZ//8ydg//Nm4L/yZd+/8eT&#10;e/+7hW3/tn9q/7B5ZP+ncFz/qXJe/6RsW/+fZ1b/mmJT/5thU/+bYVP/m2FT/51iUv+cYVH/m2BO&#10;/5pfTf+dYlD/n2RS/6FmVP+gY1D/n2JP/6BiTf+gYU//nmBL/6FgTP+iYU3/n15M/6FeTf+jYE//&#10;n15M/51cSv+aW0n/mVxJ/5hdS/+TWkf/k1tK/5FcSv+SXUv/lF9N/5NfSv+TXEj/kltH/5NaR/+W&#10;XUr/l15N/5VcS/+TWkn/k1pJ/5NYSP+SV0X/kldF/5FWRP+QVUP/kFdE/45XQ/+JVUD/h1RB/4hY&#10;RP+GV0X/hldF/4hZR/+IWUf/iVhH/4pZSP+HVkX/iVhH/45eSv+MXEj/g1M9/4RUPf+IWEH/i1lC&#10;/4pYQf+LWUL/iVlD/4lZQ/+IWEL/hVZC/4ZXQ/+IWUX/iFlF/4laRv+IWUX/h1hE/4laRv+HWkX/&#10;hllE/4pbR/+IWUX/hllE/4ZZRP+HWkX/hltI/4ZbSP+EW0n/hl1L/4ZdS/+HXEv/hVpJ/4VaR/+G&#10;WUT/g1hF/4ZdSf+GYE3/hV9M/4ZgTf+EXkv/iWBO/4phT/+HXEv/iF1M/4deTP+FXEr/h15K/4hi&#10;Tf+JY07/iWVP/4NfSf+CX0n/hGFN/4NjTv9/X0r/gGBL/4ViT/+DYE3/gV5L/4diUP+GYU//imVT&#10;/4hlUv+DYE3/gl9M/4FgTf+AX0z/gF9M/31dSP+BYUz/gF9M/35dSv98W0r/gFxM/4BcTP97Wkn/&#10;eVhH/3hXRv93VkX/eFdG/3RTQv9yUT7/cVA9/3BPPP9tTDn/bUw5/2xLOP9pSDX/ZkUy/2VEMf9j&#10;Qi//ZkU0/2RDMv9jRDL/Y0Qy/2BDMf9dQC7/XUAu/19CMP9jRDL/YUIw/wABAP8AAQD/AAEA/wAB&#10;AP8AAQD/+vXV//j0z//59M7/+vLL//ntxf/16cH/8+W+//Ljuv/1473/9eK6//Ddtf/v17H/79iv&#10;//Pasv/y2bH/58uj/+LCm//gv5b/37yU/9izif/as4r/2LGI/9ewif/YsYr/0KmC/82mf//LpH3/&#10;xJ12/8Wfev/HoXz/vJlz/7mWcP+3lG7/s5Bq/7eQaf+4kWr/u5Rt/8SadP/AlXL/sodk/7OIZf+3&#10;iWf/tIZk/7aFZP+0gmH/sX9e/7qFZf/BjGz/v4ln/7uFY/+8hGH/u4Ng/7qCX/+3gV//uIJg/72F&#10;Yv+8hGH/voNh/8GHYv+9g17/v4Vg/8eLZv/Dh2L/v4Ne/8KHX//FimL/w4hg/8KHX//DiWH/xYpi&#10;/8OIYP/DhV7/xIZf/8eIX//Jil//0ZJn/86PZP/IiV7/xYZb/8iJXv/LjGH/zY5j/8+QZf/LimD/&#10;yYhe/8qJX//NjGT/z4tk/86NZ//NjGb/xYRe/8WEXv/Dglz/xINd/9GNaP/NiWL/y4dg/8uGX//M&#10;h2D/zIdg/82IYf/HgV3/yIJe/8qGY//KhmP/yoRi/8mDX//HgV3/xn5Y/8l/WP/PhV7/yoBZ/8iA&#10;WP/JgVv/yIBa/8iAWv/De1X/wnpU/8h/XP/LhWP/yoRi/8iCYP/FgF//wn1e/8F8Xf/DfmH/wXxf&#10;/796Xf/DfmH/wn1g/8R/Yv/Ef2D/xH9g/8R/YP/GgWL/yYRl/8iDYv/DgV//woBe/8eFY//GhmP/&#10;xYVi/8WFYv++flv/w4Ng/82Nav/OjGr/yIZk/8WDYP/Ggl//zIhl/82JZP/Lh2L/y4dg/8+MYv/P&#10;jGL/zoth/82MZP/Sk2r/0ZFr/8qKZP/Hh2H/z45m/9KOZ//OiWD/zYhf/9GKYP/RiF//zoRd/8Z8&#10;V//EeFT/yHxa/86CYP/OgmL/zIBg/8l8Xv/CdVf/xXha/8p7Xf/Jelv/xndY/8d4Wf/He1v/xHhY&#10;/7tuUP+5bE7/vXBS/8F0Vv/Ed1v/wXRY/7xvVf+4a1H/uGtR/7BkTf+hVj//qF5F/9CIb///yKz/&#10;/+zM/+eggv+2b1P/rGRL/6lhSf+waFD/um9Y/75yW/+3aVL/tWhO/7VoTv+xZEr/smVL/7NnT/+w&#10;Zk3/rGRM/6lhS/+pYkz/qGBK/6piTP+sZE7/rGRM/6tgSf+lXUX/q2NL/6pkS/+lX0b/ol9F/6Vj&#10;Sf+eXET/mFY8/5ZUPP+TUTn/jU00/49PNv+SUTv/l1ZA/5lYQv+VVD7/kVA6/5VTPf+ZV0H/mlhA&#10;/5pYQP+cWkL/mlhA/5ZUPP+WVDz/lVM7/5hWPv+bV0D/mVU+/5hUPf+YVkD/mVdB/5hWQP+VUz3/&#10;mlhC/5xaRP+cWkT/mFY+/5VVPP+WVj3/l1c+/5lZQP+ZV0H/mFZA/5dVP/+aWUX/mFpF/5ZYQ/+T&#10;VUD/mlxH/5daRf+SVUD/klVA/5RXQv+bWkT/nF5J/5xeSf+ZW0b/mFpF/5pcR/+YWkX/mFpF/59h&#10;TP+fYUz/mFpF/5tdSP+cXkn/mlxH/5daRf+bXkn/m15J/5teSf+cX0r/m19H/5ZaQv+aXUj/nWBL&#10;/5teSf+aXUj/ml9N/5hdS/+TWEb/lVpI/5RZR/+ZXEn/ml1I/5NWQf+XWkX/m15J/5haRf+XWUT/&#10;mFpF/5lbRv+YWkX/l1lE/55gS/+lZFD/oWNO/5xeSf+hY07/o2ZR/55hTP+aYEz/mF1L/5FYRf+R&#10;WUj/j1dI/4xXR/+KVUX/gU49/3tKO/98Szz/d0Y3/3NENP9vQDD/Zzcp/2IyJP9dLh7/Xi4g/1kr&#10;HP9oOir/b0Q0/2M4KP9WKxv/UigY/2U7K/9eNCb/SCAU/0EbEP8+Gg7/OxcL/zMVCv8uEgb/LxIK&#10;/zIXDv8wFQz/NhsQ/z8kGf9FKx7/TjIk/1g8Lv9oSDn/aEc4/1o2KP9ZNCT/XTgo/2U+L/9uRzj/&#10;dEo8/3VLO/9zSDj/dUo6/3VKOv92Szv/fFFB/3xRQf99UkL/fVJB/4FSPv+DUz3/hVU//4hVQP+H&#10;VD//iVZB/4pXQv+KV0L/iVZB/4xZRP+PXEf/jVhG/41YRv+KVkH/h1M+/49YRP+PWET/kVpG/5Ve&#10;Sv+TX0r/kV1I/49bRv+RXkv/lWJP/5dkT/+gbVj/r3xn/6d0X/+fbFf/l2RR/5hlUv+ea1j/n2xZ&#10;/51qV/+VZVH/l2ZV/5VkU/+RZFH/lGVT/5NkUv+RYlD/lWVR/5lpVf+icl7/qHhi/7GDa/+0hG3/&#10;tIRt/7mHcP+9i3T/vop0/8CMdv+6hnH/tIBr/655Z/+mcV//pW1c/6JqW/+eZFb/mmBS/5xhU/+b&#10;YFD/ml9P/5leTP+cYU//n2RS/6FmVP+eYU7/nV5M/59gTv+dXkz/nVxK/55dS/+hYE7/n15M/59e&#10;TP+fXkz/nFtJ/51cSv+cXUv/ml1K/5leTP+TXEj/lV1M/5RfTf+UX03/k19K/5JdS/+TXEj/kVpG&#10;/5JZRv+VXEn/lFtK/5FYR/+SWUj/k1pJ/5JZSP+UWUf/lVpI/5RZR/+PVkL/j1ZC/45XQ/+JVUD/&#10;h1Q//4hYRP+JWUX/iVlF/4lYR/+IV0b/iVhH/4xbSv+IV0b/iVhH/4pZSP+KWkb/hVU//4VVP/+I&#10;WEH/iVlC/4tZQv+KV0L/ildC/4lWQf+JWUX/iFhE/4hYRP+JWUX/i1tH/4pbR/+JWkj/iltJ/4hb&#10;SP+IW0j/iFtI/4hbRv+FWEP/h1pF/4daR/+EWUj/hVpJ/4ZbSv+GW0r/hl1L/4ZbSv+HXEv/hltK&#10;/4dcS/+IW0b/iVxH/4leS/+JYE7/hmBN/4ZgTf+EXkv/i2JQ/4pgUP+IXUz/il9O/4hfTf+HXkz/&#10;h15K/4ReSf+HYUz/hmJM/4RgSv+GYkz/hWJM/4dkTv+DYEz/hGFN/4NjTv+EYU7/g2BN/4dkUf+H&#10;ZFH/iWZT/4hlUv+EYU7/hGFO/4RhTv+DYk//gWBN/4BgS/+AYEv/gWBN/35dSv+BXkv/gl5O/4Bc&#10;TP99WUn/e1dH/3pWRv94V0b/eVhH/3dWRf9vUD7/cFE//29QPP9tTjr/bUw5/2xLOP9pSDX/ZUQx&#10;/2NCL/9jQi//Y0Iv/2JBMP9iQzH/Y0Qy/2FEMv9eQS//Wz4s/1w/Lf9fQjD/YUIw/wABAP8AAQD/&#10;AAEA/wABAP8AAQD/+vXV//n0zv/4883/+fHK//ruxv/26sL/8uS9/+/gt//04rz/8+C4/+/ctP/s&#10;1K7/79iv//HYsP/02LD/6Myk/+PDnP/gv5b/4L2V/9m0iv/YsYj/1q+G/9Oshf/UqoT/z6iB/86n&#10;gP/Ion3/wZt2/8GeeP/Bnnj/u5hy/7uYcv+6l3H/s5Fs/7WNaf+5kW3/wZZz/8mee//Cl3T/s4hl&#10;/7OIZf+3iWf/uIdm/7eGZf+0gl//sX9e/7uGZP/CjW3/wIpo/7mDYf+4gF3/uoJf/7qCX/+5gV7/&#10;uYFe/72FYv++g2H/vYJg/72CYP+6gFv/voJe/8GFYP/BhWD/voRe/8OJYf/EimL/w4lh/8GHX//C&#10;iGD/xYtj/8SJYf/DiF7/x4lg/8qNYf/JjGD/yYxg/8WIXP/HiF3/xIVa/8WGWv/Jil7/zI1h/8yN&#10;Yf/IiV7/x4Zc/8iHX//LimT/y4pk/8yLZf/RjWr/xYNg/8iEYf/Ggl//xoJd/82JZP/NiGH/zIdg&#10;/8mEXf/JhF3/zIRc/9CIYv/KhGL/yYNh/8mDYf/IgmD/yoRi/8mDYf/HgV3/yIBa/8Z+Vv/Kglr/&#10;yYFZ/8iAWP/Hf1n/x39Z/8iAWv/EfFb/wXhV/8Z9Wv/JgF3/xX9d/8R+Xf/Dfl3/wn1e/8F8Xf/B&#10;fF3/wHte/755XP/Ae17/vnlc/8F8X//Ef2L/wXxd/8J9Xv/DgWH/w4Fh/8KAYP/Bf1//woBg/8aG&#10;Y//GhmP/xoZj/8WFYv/EhWL/xodk/82Nav/MjGn/x4Vj/8SCYP/Fg2H/yIRh/8iGY//Ih2H/yoZf&#10;/8yJX//Oi2H/zIth/8yLY//Sk2r/zo5o/8mJY//HiF//0ZBo/9KOZ//OiWD/zYhf/8+IXv/QiGD/&#10;zoRd/8Z8V//GfFf/y39d/82BYf/IfFz/xXha/8F0Vv/Ac1X/wnVX/8V4Wv/GeVv/wnZW/8J2Vv/E&#10;eFj/w3dX/79yVP++cVP/v3JU/8BzVf/Ac1f/vnFV/7tuUv+2aU//rmNG/6xiR/+/eFz//76i///d&#10;vf/638H/8Men/7lzWf+eWD//pV1F/6piTP+vZ1H/tmtW/7hrV/+1Z1D/tmZN/7VlTP+xYUj/r2JI&#10;/7BkTP+tY0r/q2NL/6liTP+nYEr/p2BK/6tjTf+rY03/rGRO/6tjS/+oYEj/qmRL/6RhR/+fXEL/&#10;o2FJ/6VjS/+cWkL/kU83/5FPN/+QTjb/iUkw/49PNv+XVkD/mllD/5dWQP+WVT//k1I8/5RTPf+V&#10;Uz3/lFI8/5RSPP+YVj7/mVc//5ZUPP+YVj7/mFY+/5lXP/+bWUH/mlhC/5hWQP+YVkD/lVM9/5RS&#10;PP+SUTv/llU//5lYQv+ZWEL/llY9/5NVPP+TVTz/lVQ+/5ZVP/+VVD7/llU//5ZVP/+XWUT/mFpF&#10;/5NVQP+RUz7/mVxH/5lcR/+VWEP/k1ZB/5RXQv+VWEP/ml1I/5teSf+YW0b/mFtG/5lcSf+VWkj/&#10;lFlH/5pfT/+bYE7/l1xK/5leTP+ZXkz/lVpI/5BXRP+UW0j/lVxJ/5tiT/+dZFH/mmFO/5VcSP+X&#10;Xkv/mmFO/5VeSv+ZYVD/m2NS/5ZhT/+UX03/lF9N/5JaSf+SWkn/ll9L/5deS/+cY1D/mWBM/5Rb&#10;SP+TWkf/kVhF/5BXRP+RWEf/lFtK/5phUP+dZFP/mmFQ/5BYR/+SWkn/klpJ/4pVQ/+ETz3/f0w5&#10;/3tIN/91RDX/cUAx/2k6Kv9nNyn/YTMk/1osHf9WKh3/UCYa/0wkGP9LIxn/SSEX/0keFf9FHRP/&#10;RR0T/0IaEP9KJBn/Tigd/0YgFf9AGg//PhoO/0cjF/9AHhL/OBYK/zUXDf81GBD/NBkQ/zUaEf8w&#10;FxD/LhcP/zMcFP8yGxP/MxsR/zkhF/9AKBz/UTcq/2FHOv9xV0r/c1ZG/1o5Kv9XMyX/XTgo/2Q/&#10;L/9rRDP/cEY2/3NJOf91Sjr/d0w8/3dMPP92Szv/eEw//3xRQf99UkL/fFFB/4FSPv+CUj7/hVVB&#10;/4dUP/+HVD//i1hD/5BdSP+PXEf/jFlE/45bRv+PXEf/jVhG/4xYQ/+JVUD/jFVB/5BZRf+RWkb/&#10;kFlF/5JbR/+TX0r/kl1L/5BdSv+SX0z/lGFO/5NgTf+cZ1X/oW1Y/5lmUf+WY07/k2BL/5ZjUP+c&#10;aVb/mmpW/5ZnU/+HWkf/gldG/3RNPP9lQDD/YTws/184J/9fNSX/aD0s/3RHNP+BUj7/i1xI/5dp&#10;Uv+bbVb/oXFb/6V1X/+re2X/rn5q/7SEcP+xgW3/r3xp/698af+sd2X/o25e/6JqW/+eZFb/m2FT&#10;/5pfUf+ZXk7/ml9P/5leTv+YXUv/nGFP/6NmU/+fYk//nV5M/55fTf+eXUv/m1pI/55dS/+jYlD/&#10;o2JQ/6RjUf+hYE7/nVxK/51cSv+gYU//nWBN/5pfTf+XXkv/ll5N/5dfTv+WXk3/lFxL/5JaSf+S&#10;W0f/kltH/5FaRv+TWkf/kllI/5BXRv+RWEf/kVhH/5FYR/+RWEX/k1pH/5FYRP+OVUH/j1ZC/41W&#10;Qf+NVkH/ilZB/4lWQf+IWET/iVlF/4hYRP+HV0P/iVlF/4xbSv+KWUj/jFtK/4xbSv+KWkb/ilpG&#10;/4paRP+JWUP/ilpD/4lZQv+JWUP/iFhC/4ZWQP+JWUX/iVlF/4hYRP+HV0P/iVlF/4dYRv+HWEb/&#10;iFtI/4RZSP+FWkn/hltK/4VaSf+EWUj/hltK/4ZbSv+EWUj/hFlI/4RbSf+FXEr/hVxK/4NaSP+D&#10;WEf/hVpJ/4dcS/+HXEv/iF1K/4leS/+IX03/iF9N/4VfTP+HXkz/imFP/4thUf+JXk3/i2JQ/4lg&#10;Tv+IX03/h15K/4NdSP+EXkn/h2FM/4RgSP+FYUv/hmJM/4dkTv+FYkz/hWJO/4NjTv+BYE3/g2JP&#10;/4dkUf+HZFH/i2hU/4pnU/+FYk7/hGFN/4RhTv+FYk7/gmFO/4FhTP+AYEv/gGBL/4BdSf+CX0z/&#10;gV5L/35bSP99Wkf/fVpH/3xZRv97V0f/eVhH/3RTQv9uTz3/bk89/25PPf9rTDr/aEk1/2pJNv9o&#10;RzT/ZUQx/2NCL/9lQi//YUAv/2FAL/9hQjD/YEEv/2FEMv9eQS//Wz4s/1s+LP9dQC7/X0Iw/wAB&#10;AP8AAQD/AAEA/wABAP8AAQD/+fPP//bwzP/58cz/+vLL//vvx//368P/8OK7/+/gt//147v/9OG3&#10;//Hbsv/o0af/7tWs//HVrf/y1av/7c2k/+vLov/nxp3/4b6W/9q1i//VroX/1auD/9Sqgv/Qpn7/&#10;0KZ+/8mie//Fn3r/vpt1/72adP+9mnT/vJlz/7qXcf+4lW//tpBr/7aMZv+3jWf/u5Fr/8acdv++&#10;lG7/toxm/7OHYv+2iGT/t4ll/7iIZP+1hWH/sYFd/7eFYv++jGn/vIpn/7mEYv+6hGL/uYNh/7uD&#10;YP+7g2D/uoJf/7uDYP+9gmD/voNh/72CYP+9gmD/v4Vg/76EX/++hF7/v4Vd/8SKYv/Bh1//wohg&#10;/8SKYv/CiGD/xIlh/8OIYP/Ch1//x4li/8mLYv/LjWT/zY9m/8iKYf/Fhlv/xIVa/8aFW//KiV//&#10;zIth/8uKYP/LimD/y4pi/8eGXv/Ih2H/y4di/8yIZf/Lh2T/yYVi/8qGY//KhmP/yoZj/8yGYv/M&#10;hmL/y4Vh/8mDX//Igl7/yoJc/8uDXf/KgV7/yoFe/8mAXf/Hflv/x35b/8uBXv/JgF3/yIBa/8V9&#10;V//JgVv/yoRg/8eBXf/GgFz/x35b/8Z9Wv/If1z/yoFh/8qBYf/If1//xXxc/8R7W//CfFv/xX9e&#10;/8mEZf/Ef2D/wn1e/8F8Xf++eVr/vXhZ/796W//Dfl//wn1e/8F/X//Cf2L/wH5e/799Xf+/fl7/&#10;wH9f/8WEZP/DgmL/vX5b/8GCX//FhmP/xYZj/8WGY//JiWb/yIZk/8eFY//Jh2T/xoRh/8WDYP/H&#10;hmD/yIdh/8uKYv/LimL/zYxk/82MZP/Qj2f/z5Bn/86PZv/Li2X/zYxm/8uKZP/MiGP/yIJe/8iC&#10;Xv/Jg1//yYFb/8Z+WP/GfFn/xntb/8Z7W//CdVf/wXRW/8F0Vv/Ie13/x3pc/8N2WP/GeVv/wnVX&#10;/8F1Vf/Dd1f/wnVX/8F0Vv/Ac1X/v3JU/71wVP+9cFL/vXBU/7tuUv+2aU3/smdI/8yBYv/9u5v/&#10;+Nu7/+Krjf+4cVX/pFxD/6BaQf+qYkr/sWlR/7BoUP+uZk7/tGlS/7RoUf+1Z1D/tWdQ/7NlTv+x&#10;Y0z/rWFK/65jTP+tYkv/rGRM/6tkTv+oYUv/qGFL/6xlT/+sZE7/rWVP/65mUP+qY03/nlpD/5ZS&#10;O/+QTjb/kU83/5NROf+TUTn/klA4/5NRO/+VUz3/lFM9/5VUPv+XVkD/l1ZA/5VUPv+WVT//l1U/&#10;/5RSPP+SUTv/kVA6/5BSPf+XVkD/mllD/5JWPv+SVj7/kVU9/5NXP/+WWkL/lVlB/5VXQv+TVkH/&#10;kVQ//5FUP/+PUj3/klVA/5JVQP+OUjr/j1M7/5NXP/+TVkH/k1VA/5NVQP+VV0L/llhD/5ZYQ/+V&#10;V0L/k1ZD/5NWQ/+SVUL/lllG/5daR/+TWEb/kVZE/5FWRP+RVkT/kVZE/5FWRP+UWUf/kllI/5FY&#10;R/+PV0b/jFdF/5BbSf+RXEr/k15M/5BdSv+NWkf/jVpJ/49eTf+QX07/jFtK/41cS/+IV0b/fk08&#10;/4BPPv+GVUT/hFVD/31OPv98TT3/flBA/3dJOv9xQzT/cEIz/3FDNP9tPzD/bT8w/3BCMv95Szv/&#10;dEc0/2w/LP9pOyv/bD4u/2s9Lf9qPCz/ajwt/20/MP9pOyz/YjMp/1YnH/9PIxj/TCAV/00hGP9G&#10;GhH/QBUM/0AVDP88Fgv/OxUM/zUPBv8zEQf/NRMJ/zUVCv86GRD/PBsS/zkbEf85GxH/ORwU/zse&#10;Fv88Hxn/PB8Z/zodF/87Hhb/PiEZ/zwfF/87Hhb/Oh4S/zodFf84HRT/OR4V/zohGv84Hxj/Nh8X&#10;/zkiGv8xGhL/LhoT/y8bFP8xGhL/MBkR/zIbE/87Ixn/Ujou/2hOQf9wVkn/c1dJ/1s5Lf9XMyX/&#10;Xjgr/2ZBMf9nQDH/a0Ex/3BFNf90STn/eUs7/3pMPP92Szv/dks7/3tQQP98UUH/gFJC/4RVQ/+E&#10;U0L/hFRA/4VVQf+IWET/i1tH/45eSv+QYEr/iVlD/4lZQ/+OW0b/jFlE/4xZRP+OWkX/kltH/5Vc&#10;Sf+SWUb/kVpG/49aSP+QW0n/kV5L/5BdSv+PXEn/kV5L/5ViT/+XZE//k2BL/5JfSv+WY07/lmNO&#10;/5ZjTv+YaFL/mGpT/6F1XP/Ppor/5b2j//bPsv/30K//88yr/+vCpP/Ppoj/uo51/7WIcf+ugWz/&#10;qn1q/590ZP+fdGT/m3Fh/5ZsXP+Valr/l2xc/5xuXv+fbl//pHBi/6NvYf+hbFz/n2dY/51lVv+c&#10;YlT/n2VX/6NoWP+gZVX/m2JR/5leTv+YXU3/ml9P/5tgTv+dYE3/nmFO/55hTv+dYE3/mVxJ/51e&#10;TP+gYU//oWJQ/59gTv+fYE7/nl9N/5xdS/+hYlD/n2JP/5xfTP+YXUv/mF1L/5dcSv+XXEr/l15L&#10;/5deS/+ZYE3/ll1K/5NaR/+UW0j/lFtI/5JZSP+TWkn/kllI/5JZSP+RWEX/kllG/5FYRf+OV0L/&#10;j1hD/41WQf+NVkH/j1hD/41ZRP+LWEP/i1hD/4xZRv+JWUX/iVlF/4paRv+JWUX/iVpI/4tcSP+L&#10;XEj/jV5K/41eSv+KW0f/h1lC/4dYRP+IWUX/iFlF/4ZXQ/+IWUX/iFlH/4ZXRf+GV0X/iVxJ/4da&#10;R/+FWEX/hFlI/4RZSP+FWkn/hVpJ/4RZSP+EWUj/hVpJ/4RbSf+EW0n/hVxK/4RbSf+FXEr/hVxK&#10;/4RbSf+GXUv/hl1L/4ZdS/+FXEj/hVxI/4VcSP+EXkn/hmBL/4dhTv+IYk//h2FO/4hiT/+HYU7/&#10;iWNQ/4dhTv+HYU7/hmBL/4ReSf+DXUj/hV9I/4djS/+JZU3/iWVN/4djS/+IZE7/iGRO/4ViTv+D&#10;YEz/hGFO/4dkUf+FYk//jGdU/4xnVP+HYk//hF9M/4ZhTv+EYU3/gl9L/4JfS/+BXkr/f19K/4Bg&#10;S/+AYEv/fl1K/3taR/96WUb/fFtI/3pZRv94V0T/dlVC/3NSQf9sTTv/bE07/2xNO/9rTDj/aks3&#10;/2hHNP9lRDH/aEUy/2VEMf9kQzD/YkEu/2JBLv9iQy//YkMv/2FCMP9eQS//Xj8t/2BBL/9iQzH/&#10;YEEv/wABAP8AAQD/AAEA/wABAP8AAQD/+fHN//buyf/58cz///bP//zwyP/26MH/8OG4/+/gt//z&#10;4bn/8N2y/+/ar//p0Kf/7NOq/+/SqP/y0qn/7s6l/+7NpP/uy6H/5sOZ/9u0if/TrIH/1auB/9as&#10;gv/Rp3//0ad//8egd/++m3X/vJlz/7yadP+9m3X/uphy/7iVb/+2k23/tpBr/7WLZf+2jGb/uY9p&#10;/8KYcv+8kmz/tYlk/7GFYP+2iGT/t4ll/7iIZP+2hmL/tIRg/7aGYv+9i2j/vIpn/7mEYv+2gV//&#10;uIJg/7uFY/+7g2D/u4Ng/7qCX/+9gmD/voNh/72CYP++g2H/wIZh/76EX/++hF7/wIZg/8GHX//B&#10;h1//wYdf/8KIYP/CiGD/w4hg/8OIYP/DhV7/xohh/8qMZf/Nj2b/zY9m/8eIX//Fhl3/x4Ze/8aF&#10;W//JiF7/zIth/8mIXv/LimD/y4pi/8iHX//KhmH/yoZj/8mFYv/KhGL/yIJg/8aCX//Jg2H/y4Vj&#10;/8uHZP/Lh2L/yoRg/8eBXf/Igl7/yYBd/8Z9Wv/Iflv/y4Fe/8p/X//HfVr/yH5b/8h+W//HfVr/&#10;yH5b/8R8Vv/JgVv/zoZg/8iCYP/If1z/yH9c/8d+W//LgmL/zINj/8uCYv/KgWH/xn1d/8Z9Xf/D&#10;fVz/xH5d/8R/Xv/CfVz/wXxd/8F8Xf+/elv/vnla/796W//BfF3/wn1e/8F/X//DgWH/wX9f/8B+&#10;Xv/Bf1//wYBg/8SEYf/EhGH/vn9c/8CBXv/EhWL/xIZh/8aGY//GhGL/xoRi/8eFY//IhmP/xoRh&#10;/8WDYP/HhmD/x4Zg/8uKZP/LimT/y4pi/86NZf/Pjmb/0I9p/8+Paf/NjWf/zYxm/8uKZP/KhmH/&#10;x4Ne/8iCXv/Jg1//yIJe/8d/Wf/HfVr/xntb/8V6Wv/DeFn/w3hZ/8J3WP/HfF3/w3ZY/8F0Vv/D&#10;dlj/w3ZY/8F0Vv/CdVf/wnVX/8F0Vv/Ac1X/v3JU/7xvUf++cVX/vXBU/7tuUv+4a0//vXJV/86D&#10;Zv/lm4D/1o9z/7NrUv+cVDz/mFA4/6dgSv+walH/smpS/7BoUP+vZ07/smhP/7NnT/+0aFD/s2dQ&#10;/7NnUP+yZk//rWJL/65jTP+tZU3/rGZN/6liTP+nYEr/qGFL/6pjTf+nYEz/p2BK/6VeSv+bV0L/&#10;lFA5/4pIMP+LSTH/j003/49PNv+SUTv/k1I8/5ZVP/+aWUP/llU//5ZVP/+aWUP/llU//5dWQP+W&#10;VT//lVQ+/5NSPP+SUTv/klE7/5JUP/+TVkH/k1ZB/5JVQP+QVkL/kFZC/5JYRP+VWEP/k1ZB/5JV&#10;QP+SVUD/klVA/49VQf+QU0D/lFdC/5NWQf+QUz7/j1I9/5JVQP+SVUD/klVA/5BTPv+TVkH/llhD&#10;/5VXQv+SVUL/k1ZD/5FUQf+OUT7/jlND/5BVRf+PVET/jFNC/4tSQf+HTz7/iVFA/4VNPP+DTjz/&#10;f0o4/3VCMf9uPSz/bz4v/3NENP9zRDT/dUY2/3NENP9vQDD/bT8w/2c5Kv9lNyj/XzAm/18wJv9X&#10;KyD/TyMY/1AkGf9QJhr/TCIW/0ggFv9IIBb/SSEX/0QeE/9BGxL/QBoR/0UfFv9FHRP/RBwS/0Qc&#10;Ev9KIhj/SCAU/0IaDv9BGQ3/QhwR/0IcEf9DHRL/QRsQ/0giF/9IIhf/PhgP/zkTCv84Egn/OBIJ&#10;/zYUCv80Egj/NRMJ/zUUC/8zFQv/NBYM/zATC/8zFg7/NhkR/zodFf87IBn/PCEY/zofGP85IBn/&#10;OyIb/zsiG/88Ixz/OyIb/zsiG/88Ixz/PiUe/zsiG/86Ihj/OSEX/zohGv85IBn/OiEa/zghGf84&#10;IRn/OCEZ/zklHv8zHxj/Mx8Y/zMfGP82Ihn/MBwT/y4XD/84Ihf/Vz8z/2tQRf9mS0D/XUEz/1o4&#10;LP9ZNSf/Xjgr/2Q9Lv9qQDL/a0Ex/2xBMf9zRjP/eEs4/3lMOf90STn/dUo6/3pPP/9/UUH/f1FB&#10;/4NUQv+EU0L/glFA/4VUQ/+GVUT/h1dD/4paRv+JWkb/h1dB/4hYQv+JWUX/ilpG/4xZRP+OWkX/&#10;kFxH/5RdSf+SW0f/kVlI/5BbSf+RXEr/kV5L/5JfTP+QXUr/lWJP/5xpVP+fa1b/lWFM/5VhTP+W&#10;Y07/lmNO/5NhSv+WZk//lWdP/5xwV//IoYT/7cap///uzv/9/dn//v3f//394//9/eP//Pzg//Dj&#10;w//Vspb/vpF6/590Y/+YcWD/lXBe/5BrWf+MZVb/jGBT/4pcTf+QXE//mGJW/55lWv+haVz/n2VZ&#10;/55kVv+cYlT/nmRW/6JpWP+haFf/oGdW/6RrWv+lalr/omdX/5xhT/+dYE3/nmFO/55hTv+dYE3/&#10;ml1K/5teS/+dYE3/n2JP/5xdS/+cXUv/nl9N/5xfTP+dYE3/m15L/5hbSP+YXUv/l1xK/5VaSP+V&#10;Wkj/mV5M/5leTP+bYE7/ll1K/5NaR/+TWkf/k1pJ/5JZSP+RWEf/kFdG/5FYR/+QV0T/kVhF/5Fa&#10;Rf+PWEP/kFlE/49ZQf+OWED/jldC/45XQv+MWEL/jVlE/4xZRP+MWUT/iVlD/4paRv+JWUX/iVpG&#10;/4tcSP+MXUn/jF1J/4tcSP+JXEf/hllE/4daRf+IW0b/h1pF/4ZZRP+GWUb/hllG/4ZZRv+GWUb/&#10;iFtI/4hbSP+EWUj/hVpJ/4VaSf+FWkn/hFtJ/4FYRv+DWkj/hFtJ/4NaSP+EW0n/g1pI/4RbSf+C&#10;XEn/gVtI/4NaSP+EW0n/hl1L/4ZdS/+FXEr/hVxI/4ReSf+EXkn/hF5J/4ZgTf+HYU7/iGJP/4hj&#10;UP+HYU7/hF9M/4VfTP+FX0z/hmBL/4ReSf+CXkj/hGBK/4llTf+JZU3/iWVN/4VhS/+GY03/hmNN&#10;/4ViTv+DYE3/g2BN/4hjUf+HYk//iWRR/4lkUf+GYU7/hmFO/4ZhTv+GYU7/hF9M/4JfS/+CX0v/&#10;gV5K/4BgS/9/X0r/fl5J/31cSf96WUb/e1pH/3pZRv94V0T/eFdE/3NUQP9vUD7/bk87/21OPP9p&#10;TTj/aks3/2VGMv9lRDH/ZkUy/2ZFMv9lRDH/Y0Iv/2NCL/9hQi7/YEEt/19ALv9gQS//YEEv/2FC&#10;MP9iQzH/YUIu/wABAP8AAQD/AAEA/wABAP8AAQD/+PDL//XtyP/68Mz///jT//vvx//158D/7+C3&#10;//LguP/y37T/79qv/+/ar//v1Kn/79Ko/+7Opf/uzqX/7s2i/+7Lof/wzaP/7Meb/963jP/XrYP/&#10;162D/9etg//PqH3/zqd+/8eieP+9mnT/vJlz/7yadP+9m3X/uZdx/7eUbv+2k23/tpBr/7OMZf+1&#10;i2X/upBq/8KWb/+8kGn/tIhh/7GFXv+2iWL/t4ll/7WHY/+2hmL/tYVh/7aGYv+6imb/vIpn/7mE&#10;Yv+1gF7/uIJg/7uFY/+7g2D/u4Ng/7uDYP+9gmD/voNh/76DYf++g2H/wIZh/76EX/+8hV7/vodg&#10;/72GXf/AhmD/wIZe/8CGXv/Dh2L/woZh/8OIYP/ChF3/xohh/8uLZf/QkGr/zo5o/8eIX//Fhl3/&#10;yIdf/8qGX//Kh13/y4he/8qGX//MiGH/y4dg/8uHYP/KhmH/yoRi/8mDYf/Jg2H/x4Ff/8eBX//I&#10;gmD/yYNh/8mFYv/KhmP/yIRh/8eBX//GgF7/x35b/8J5Vv/GfFn/yX5e/8l+Xv/GfFn/x31a/8d9&#10;Wv/GfFn/x31a/8N6V//Hflv/yoFe/8mAXf/JgF3/yYBd/8h/X//KgWH/yoFh/8uCYv/KgWH/xn1d&#10;/8R+Xf/DfVz/wnxa/8B7Wv+/eln/wHta/8F6XP/Ae1z/wXpc/8F6XP+/elv/wn1e/8F/X//Afl7/&#10;wX9f/8F/X//CgGD/woBg/8ODYP/FhWL/woJf/8CCXf/Bg17/xYVh/8aGYv/Egl//xYNg/8eFYv/H&#10;hWL/x4Ng/8iEYf/HhmD/yYVg/82JZP/NiWT/zIhj/8+LZv/Pjmj/zo5o/86OaP/NjWf/zIxm/8mJ&#10;Y//HhmD/yIRf/8mDX//Igl7/yYFb/8l/Wv/Iflv/w3hY/8J3V//EeVr/x3xd/8R5Wv/EeVr/wXRW&#10;/8F0Vv/Ddlj/w3ZY/8J1V//CdVf/w3ZY/79yVP+/clT/v3JU/71wVP++cVX/vnFV/7xvU/+6b1L/&#10;wHRc/8F3Xv+7cVj/olpB/59XP/+jW0P/p2BK/65nUf+walH/sGhQ/7BoT/+xaVD/sWdO/7BmTf+w&#10;Zk3/sGVO/7BlTv+wZU7/qmJK/6tjS/+rZUz/q2VM/6ZiS/+kYEn/pGBJ/6JeSf+dWUT/nldD/5lV&#10;QP+QTjj/jkw2/4hGMP+LSjT/j044/5FQOv+TUjz/lFM9/5dWQP+XW0P/k1c//5NXP/+XW0P/l1ZA&#10;/5pZQ/+WVT//lFM9/5JRO/+SUTv/kVM+/5JVQP+RVD//kVQ//5FXQ/+QVkL/kVdD/5NZRf+SWET/&#10;kVdD/45UQP+PVUH/kVZE/5BVQ/+PVEL/kldF/5FXQ/+QVkL/kFM+/49SPf+RVD//klVA/5BTPv+O&#10;U0H/klVC/5BTQP+OU0H/jlNB/41SQv+JTj7/h049/4ZOPf+GTj3/hE89/4BLO/95RjX/dkMy/28+&#10;Lf9oNyj/YDEh/1YnF/9OIhX/TyMW/1ImGf9RJRr/Uigc/1EnG/9LIRX/Sh8W/0IaEP88FAr/Nw8H&#10;/zUNBf8yDAP/MAoB/zAKAf8rCQD/KwkA/yoJAP8qCQD/KAoA/ygKAP8oCgL/KAoC/ysNBf8sDgT/&#10;LQwD/ysKAf8rDQP/MA8G/yoMAv8qDAH/Kw0C/ywOBP8tDwX/Kw0D/zUXDf83GQ//LQ8F/zASCv8z&#10;FQ3/NBYO/zQXD/81GBD/ORwU/zofFv85Hhf/OyAZ/zsiG/88Ixz/PCMc/0AnIP9AJyD/PSQd/zoj&#10;G/87JBz/PCUd/zskHP86Ixv/NyMc/zgkHf88JR//PCUd/zkiGv82Hxf/Nh8X/zkiGv85Ihr/OiMb&#10;/zcgGP82Ihn/OCQb/zomH/82Ihv/OCQd/zgkG/88KB//NiIZ/zAaD/8+KB3/alJG/21VSf9ZPzL/&#10;Si4g/1w4LP9dNyz/YDgs/2E6K/9sQjT/b0Q0/2tAMP9zRjP/dkk2/3dKN/91SDX/dks6/3xPPP99&#10;UD3/f1A+/4FQP/+CUUD/gVA//4JRQP+DVEL/glNB/4ZXQ/+GV0P/hVZC/4haQ/+IWET/iVlF/41a&#10;R/+LWEP/jllH/5NbSv+QWEf/kFhH/5FcSv+SXUv/k2BN/5ZjUP+XZE//n2xX/6d0X/+nc17/mGRP&#10;/5VhTP+WY07/lmRN/5VjTP+WZk//k2VN/5JoT/+zi3H/27SX///tyv/+/9v//f/n//z/6v/8/+r/&#10;/f/l//3+3//y8dP/7M6y/7+bg/+ohG7/m3dh/5BsVv+KYU//hVhF/3xLPP+CST7/i1FG/5VbUP+c&#10;Ylf/nGJW/55kWP+cYlT/nmRW/6FoV/+gZ1b/o2pZ/6xzYv+vdGT/qm9d/55jUf+dYE3/nGFP/59i&#10;T/+dYE3/m15L/5teS/+bXkv/nmFO/5teS/+ZXEr/nmFO/5xfTP+aXUr/mFtI/5daR/+ZXkz/mF1L&#10;/5dcSv+VWkj/mV5M/5leTP+aX03/l1xK/5NaR/+TWkf/kVhH/5JZSP+QV0b/j1ZF/5BXRv+PVkP/&#10;kVhF/5NaRv+SWUX/klpD/5BYQf+QWEH/j1dA/45YQP+PWEP/jFhC/4xYQv+NW0T/jltG/4tbRf+I&#10;WUX/iFlF/4pbR/+LXEj/iVxH/4hbRv+HWkX/hllE/4daRf+IW0b/h1pF/4ZZRv+GWUb/hllG/4ZZ&#10;Rv+EWUj/hVpJ/4dcS/+GW0r/hltK/4VaSf+EW0n/hFtJ/4FYRv+AWkf/gVtI/4BaR/+BW0j/f1lG&#10;/4BaR/+CXEn/glxJ/39ZRv+BW0j/hF5L/4ReS/+GXUv/glxH/4ZgS/+EXkn/hGBK/4ZhTv+GYU7/&#10;h2JP/4lkUf+EX0z/gl1K/4JdSv+CXUr/hGBK/4RgSv+DX0n/hGBK/4hkTv+IZE7/iGRO/4RgSv+H&#10;ZE7/hmNP/4ViTv+EYU7/hmFP/4hjUf+HYk//h2JP/4hjUP+HYk//iGRO/4diT/+EX0z/hF9M/4Jf&#10;S/+DYEz/gV5K/39fSv9/X0r/fl5J/35dSv97Wkf/e1pH/3pZRv95WEX/eVhF/3NUQP9xUkD/bVE8&#10;/25PO/9pTTj/aks3/2ZHM/9mRTL/aEc0/2ZGMf9lRTD/ZEMw/2NCL/9gQS3/X0As/19ALv9gQS//&#10;YUIw/2BBL/9hQi7/YkMv/wABAP8AAQD/AAEA/wABAP8AAQD/+O7K//bsyP/68Mz///bS//jsxP/z&#10;5b7/7d61/+/es//x3rP/7dit//HZrf/x1qv/79Ko/+nJoP/ryp//7cqg/+7Lof/vzKL/7smd/+C6&#10;jf/asIb/2K6E/9etg//Npnv/yaR4/8ekfP/Bnnb/vZt1/7yadP+/nHb/vJlz/7iVb/+5k27/tpBr&#10;/7OMZf+2jGb/u5Fp/8KWb/+8kGn/tYli/7SHYP+3imP/tYhh/7WIYf+1hV//tYVf/7aGYP+5iWX/&#10;u4lm/7mEYv+2gV//uIJg/7qEYv+5gV7/uoJf/7uDYP+8gV//vIFf/76DYf+/hGL/wIZh/7yFX/+7&#10;hF3/vIVe/72GX/++hF7/voRe/8CEX//ChmH/woZh/8aIY//DhV7/x4dh/8yMZv/QkGr/zo5o/8mI&#10;YP/Hhl7/yIdf/8qGX//JhV7/yYVe/8qGX//Khl//yYVe/8qGYf/KhGD/yYNf/8mDX//Jg1//yIJe&#10;/8qEYv/KhGL/yYNh/8iEYf/KhmP/y4Vj/8eBX//Ff13/w31b/8N6Wv/Ge1v/yH1d/8h9Xf/Felr/&#10;xntb/8h9Xf/IfV3/xntb/8R7WP/FfFn/xHtY/8V8Wf/KgV7/yYBd/8qBYf/Efl3/xX9e/8iCYf/H&#10;gWD/xH5d/8R+Xf/CfFv/wHpY/8B6Wf/Aeln/wXta/8F7Wv/Ce13/w31c/8N9XP+/elv/wn1e/8J9&#10;Xv+7eVn/wH5e/8F/X//CgGD/woBg/8SCYP/GhGL/w4Nf/8KCXv/Cgl7/xIRg/8WFYf/Fg2D/xIJf&#10;/8mFYv/KhmP/xoJf/8iEYf/JhWL/yYVi/82HY//MhmL/zIhj/86KZf/OjWf/zIxm/82NZ//NjWf/&#10;y4tl/8iIYv/HhmD/yYVg/8mDX//Igl7/x39Z/8uBXv/Iflv/wXZW/8F2Vv/Felv/x3xd/8R5Wv/F&#10;eFr/w3ZY/8N2WP/CdVf/wndY/8J3WP/Cd1j/wndY/79yVv+/clb/wHNX/75xVf+9cFT/vnFV/7xx&#10;VP+8cFj/um5W/7NpUP+xZ07/rGRL/61lTf+tZU3/sGhQ/7NrU/+waFD/r2dP/7FpUP+xaVD/r2dO&#10;/65mTf+tZU3/rWVN/61lTf+sZEz/qWFJ/6dhSP+oYUv/pmNJ/6djTP+kYEn/ol5H/51ZRP+WUj3/&#10;lVE8/5NPOv+RTzn/jk03/4xLNf+OTTf/j1M7/5FVPf+QVDz/klVA/5JVQP+UV0L/klVA/5RXQv+W&#10;WkL/llpC/5dbQ/+VVD7/k1I8/5JRO/+SUTv/lVQ+/5FUP/+PUj3/kVQ//5JYRP+QVkL/kFdD/5JZ&#10;Rf+RWET/kFdD/45VQf+NVED/kFdE/49WQ/+QVUP/kVZE/5FWRP+QVUP/jlRA/4xSPv+PVUH/kVZE&#10;/45TQf+LUD7/jlNB/4pPPf+JUD//iE8+/4lQP/+ETDv/e0Y2/3xHN/95RjX/d0Y1/3FAMf9mNyf/&#10;YDAi/1goGv9LHBL/QxcM/0EXC/8/Fw3/OhII/zkTCP84Egf/OxUK/zwWC/83EQj/NRMJ/zYUC/8y&#10;EQj/Lw4F/y0MA/8rDQX/LRAK/y0QCP8qDwj/LRIL/y0SC/8rEgv/LBMM/zAXEP8xGBH/MBcQ/zMY&#10;Ef81GhP/NBkS/zIXEP80GRL/NBkS/zEYEf80GRL/NRoT/zMaE/80GRL/MxgR/zgdFv85Hhf/NRoT&#10;/zUcFf82HRb/Nx4X/zgfGP84Hxj/OSAZ/zohGv86Ixv/PSYe/z0mHv89Jh7/OiYd/zwoH/8+KiH/&#10;Oyce/zomHf86Jh3/PCgf/zsnHv84JB3/NiIb/zckHf84JR7/NSIb/zIfGP8wHhT/NCAX/zMfFv82&#10;Ihn/OCQb/zYiG/83Ixz/OSUe/zomH/82Ihv/OCQd/zgkG/8+KiH/OyQc/zgiF/9KNCf/g2tf/3RZ&#10;Tv9SNij/SSkc/146Lv9eOCv/XTUp/2I4Kv9uQjX/cEU1/3FDM/90RzT/dkk2/3ZJNv91SDX/ek06&#10;/31QPf99UD3/gFE//4BPPv+ATz7/gVA//4BPPv+CU0H/g1RC/4dYRv+HWET/iVpG/4tcSP+IWET/&#10;iVlF/4tbR/+MWUb/jVhG/5FZSP+QWEf/kFhH/5FcSv+TXkz/l2NO/5xpVP+jcFv/qndi/698Z/+q&#10;d2L/m2hT/5ViTf+XZU7/mGZP/5tpUv+ZaVL/lGZP/5FnTv+thWv/1q+S///oyP///+H//v/q//z/&#10;6v/9/+3//P/q//z/6v/+/+r//P/k//7mwv/bupn/wZx//6+Kbf+rgWj/pHZe/5lmUf+aX1H/lFZL&#10;/49RRv+MUEb/lFhN/5lfU/+aYFL/nGRV/55mV/+dZVb/n2dW/6VsW/+udWT/qm9f/59kUv+bYE7/&#10;nWJQ/51iUP+bYE7/nF9M/51gTf+bXkv/nWBN/5teTP+aXUv/nWBO/5teS/+ZXEn/ml1K/5teS/+b&#10;YE7/ml9N/5leTP+XXEr/mV5M/5hdS/+ZXkz/l1xK/5NaR/+SWUj/kVhH/5JZSP+RWEf/kFdG/5BX&#10;Rv+RWEX/kllG/5VbR/+WXEb/lFpE/5JYQv+SWEL/klhC/5BYQf+QWEH/jlhA/4xYQv+OXEX/kF5H&#10;/4xcRv+IWUX/h1hE/4hbRv+JXEf/iVxH/4daRf+FWEP/hllG/4VaSf+GW0r/hVpJ/4NYR/+EWUj/&#10;hFlI/4NYR/+EWUj/hVpJ/4dcS/+GW0r/hltK/4VaSf+EW0n/hFtJ/4FbSP+BW0j/glxJ/4FbSP+C&#10;XEn/f1lG/4FbRv+GXUn/hl1L/4JZRf+EW0n/hVxK/4JcSf+EXkv/hF5L/4RgSv+DX0n/hmJM/4ll&#10;T/+HYk//h2JP/4lkUf+DXkv/g15L/4NeS/+DXkv/hWFL/4ZiTP+FYUv/hGBK/4hkTv+IZE7/hWJM&#10;/4ViTP+KZVL/iWRR/4ZjT/+IY1H/iGNR/4lkUv+IY1D/iGNQ/4hjUP+IY1D/imZQ/4ZiTP+EYEr/&#10;hGBK/4NgTP+DYEz/f19K/39fSv+AYEv/fl5J/31cSf97Wkf/ellG/3pZRv96WUb/eVhF/3NUQP9y&#10;Uz//blI9/25PO/9qSzf/aEk1/2hJNf9nRzL/Z0cy/2ZGMf9kRC//ZEMw/2RDMP9fQCz/X0As/2BB&#10;Lf9fQCz/X0As/19ALP9hQi7/Y0Qw/wABAP8AAQD/AAEA/wABAP8AAQD/9evH//bsyP/878z///fS&#10;//bowf/y47z/7ty0//Lhtv/w3bL/7Neq/+7Wqv/w1aj/686i/+nInf/mw5n/6sed//HMoP/10KT/&#10;8Mme/+a8kv/etYn/2K+D/9Gqf//Io3f/xKF3/8ilff/Donn/v513/7yadP/AnXf/vZp0/7qUb/+5&#10;k27/uJJt/7SNZv+0jWb/u5Fp/76Sa/++kmv/u45n/7SHYP+1iGH/tYhh/7aJYv+0h2D/s4Nd/7OD&#10;X/+2hmL/uIZj/7mHZv+6hWX/uYRk/7uFY/+3gV//uIBd/7mBXv+9gmD/vIJd/72DXv++hF//wIZh&#10;/7+FX/+8hV7/vIVc/8SKYv+/hV3/vYJa/76DW//EhmH/xYdi/8eHY//GhmD/x4dh/8qKZP/OjWf/&#10;zYxm/8mIYP/IhF3/y4dg/8yHYP/JhF3/yINc/8uGX//Mh2D/yoVe/8uGX//KhGD/yYNf/8mDX//J&#10;g1//y4Vh/82HY//LhWH/y4Vh/8mFYv/KhmP/yYRj/8aBYP/CfFv/xH5d/8aAX//HfWD/yH1e/8h9&#10;Xv/EeVr/xHla/8d8Xf/IfV7/x3xd/8d8Xf/Ge1v/xHlZ/8J3V//GfV3/yH9f/8qBYf/DfVz/xH5d&#10;/8J8W//DfVz/xH5d/8N9XP/DfVz/wXta/8F7Wv+/eVj/v3ha/794Wv/Belz/xH1f/8N8Xv/AeVv/&#10;w35f/8N+X/+/elv/v31d/8F8Xf/Ae1z/wXxd/8N+Xf/FgF//xYBf/8OBXv/DgV7/woBd/8N/Wv/I&#10;hGH/x4Ng/8mDYf/HgV//xH5c/8eBX//Jg1//y4Nd/9CIYv/Ph2H/0oxo/9ONaf/OimX/zYxk/8+Q&#10;Z//Mjmf/y4tl/8mJY//HhmD/zYlk/8+JZf/OhWL/z4Vi/82BX//IfFr/wXVT/8F1Vf/Kfl7/yHxc&#10;/8J2Vv/AdVX/wndX/8J3WP+/clT/wXZX/8R5Wv/Cd1r/vnNW/75zVv++c1b/vnNW/7dsT/+1ak3/&#10;u3BT/7xwWP+7cVj/tmxT/7FnTv+sZEv/rWVM/7BoUP+uZk7/sWlR/7FpUf+vZ0//r2dP/65mTf+r&#10;ZUv/rmZN/61lTP+sZEz/rGRM/6piTP+rY03/qmNN/6hhS/+kYEn/pmJL/6FdRv+cWEH/lVM9/5NR&#10;O/+OTDb/jEs3/49OOv+MTjn/jU86/4xPOv+NUDv/kVQ//5FUP/+RVD//kFZC/5JYRP+SWET/j1U/&#10;/5BWQP+UWkT/l1tD/5dbQ/+XVkD/l1ZA/5RTPf+SUTv/kVU9/5BTPv+PUzv/kFZC/5FXQ/+PVkL/&#10;jlVB/41UQP+KUz7/jldC/41WQf+NVED/kVhE/5FYRP+NVED/jlVC/45XQ/+NVkL/jFVB/4hUP/+K&#10;VkD/ilZA/4ZSPf+GUj3/hFA7/4RQO/+ATTr/fEw4/3dGNf91RjT/bT4u/2k7LP9lOS7/XDAl/1Mp&#10;Hf9KHxb/QBUM/zsTCf9AGg//PxkQ/0AeFP8/Gw//QyEV/0clGf9FIxf/QyMY/0IkGf8+IBX/OBoQ&#10;/zQZEv8wFQ7/LhUO/y8YEP8wGRH/MBwT/y8bEv8uHBL/LhsU/y4bFP8vHBX/MB0W/zIfGP8zHxj/&#10;Mx8Y/zMfGP81IRr/Mx8Y/zEdFv8xHRb/Mx8W/zMfFv8xHRT/Mh4V/zYiGf80IBf/NCAX/zghGf84&#10;IRn/NiIZ/zYiG/81IRr/NCAX/zcjGv82Ihn/NyMa/zklHP85Jx3/Oygh/z0qI/8+KyT/Oicg/zcl&#10;G/85Jx3/OScd/zklHP83JRv/NSMZ/zYkGv81Ihv/NSIb/zglHv8yHxj/MR4X/zQhGv83JB3/NCEa&#10;/zQhGv80IRr/NCEa/zUiG/83JB3/OCUe/zklHv84JB3/NyMc/zgkG/86Jh3/NyAY/zgiF/9SOjD/&#10;blNI/2JHPP9NMSP/Sigc/1ErIP9SKiD/Vi4i/2U7Lf9pPTD/bEEx/3JFMv91SDX/d0g0/3ZHM/90&#10;RzL/e0w4/35PPf9+Tz3/glFA/39OPf9+TTz/glFA/4FQP/+EVUP/iFlH/4laRv+GV0P/iltH/4tc&#10;SP+IWUX/iVlD/4xcSP+PXEn/jVpH/45ZR/+RWUj/klpJ/5JaSf+XYEz/mWJO/5hkT/+hbVf/qXVf&#10;/7F/aP+reWL/mmhR/5FfSP+RX0j/l2VO/51rVP+ZaVP/l2lS/5hrVv+nfGn/zqSL///ixf/+/9//&#10;/v/q//3/7f/9/+3//f/t//3/7f/9/+3//f/t//z/6v/+/+r//f/j////4f/+/+D//fze//z73f/5&#10;1rr/6r+f/9Wihf+qblL/f0Mr/4ZMOP+QV0b/klpL/5lhUv+YYFH/ll5P/5hgUf+dZFP/nmNT/51i&#10;UP+cX0z/nWBN/5teS/+ZXEn/nF9M/5xfTP+bXkv/nF9M/5xfTP+ZXEn/m15L/5pdSv+ZXEr/mVxK&#10;/5hdTf+cYVH/m2BQ/5leTP+YXUv/l1xK/5VaSP+VWkj/l1xK/5VaSP+SV0f/kVhH/5FYR/+RWEf/&#10;kFdG/5FYR/+TWEb/lVhD/5lbRv+cW0X/mVhC/5dXPv+VVz7/lVc+/5RYPv+TW0T/k1tE/5NdRf+Q&#10;XET/jFpD/4hYQf+IWkP/iFtG/4VaR/+HXEn/iF1K/4VaSf+CV0b/g1hH/4VaSf+EWUj/g1ZD/4JX&#10;Rv+EWUj/hVpJ/4NYR/+DWEf/hFlI/4VaSf+DWEf/f1RD/4FWRf+BWEb/g1pI/4RbSf+AWkf/gFpH&#10;/4BaR/+FXEr/gllF/4NaRv+DWkb/hVxI/4NaRv+FXEr/glxJ/4BbSP+CXUr/g15L/4RgSv+EYEr/&#10;iGRO/4llT/+KZlD/i2dR/4hkTv+GYU7/iGRO/4RgSv+DX0n/hGBK/4VhS/+GYkz/iGRO/4dkTv+G&#10;Y0//hWJO/4ViTv+KZ1P/iGVS/4dkUf+FYk//hWJP/4dkUf+FYk7/hGFN/4ViTv+IZE7/hmJM/4dj&#10;S/+FY0r/gl9J/4JfSf+CX0n/gGBL/4BgS/+AYEv/fFtI/3pZRv96WUb/ellI/3hZR/95Wkj/dldF&#10;/3FUQv9wU0H/cFNB/2tOPP9rTDj/a0w4/2xNOf9pSTT/aUk0/2VFMP9jQy7/ZEQv/2JCLf9gQCv/&#10;YUAt/2JBLv9fQCz/X0As/15CLP9iRjH/YkYx/wABAP8AAQD/AAEA/wABAP8AAQD/9ejF//Xoxf/5&#10;7Mn///TO//bnwP/w4br/7ty0//Hes//t2q//6tWo/+vTp//sz6P/6cqe/+fGm//mw5n/6sed/+/M&#10;ov/yzaH/68SZ/+K4jv/Zr4X/0ap//9Cpfv/En3P/xqF1/8ekev/Jpn7/xKF5/7+cdP/DnnT/wJtx&#10;/72Wbf+6k2r/uZJp/7aPZv+4jmj/uY9p/7yQa//ClW7/vI9o/7SGYv+zhl//tYhh/7eKY/+3imP/&#10;uIhi/7SEYP+zg1//tYVh/7qIZ/+9iGj/u4Zm/7uFY/+1f13/tX1a/7V9Wv+7g2D/vIVf/7yFX/+9&#10;hmD/v4hh/7yFXv+9hl3/wIZe/7+FXf+/hFz/u4BY/76AWf/ChF3/x4dh/8eHYf/GhmD/yIhi/8eH&#10;Yf/IiWD/yoti/8iHX//GhV3/yoZf/8uGX//JhF3/yINc/8uFYf/PiWX/y4Vh/8qEYP/LhWH/yoRg&#10;/8eBXf/KhV7/y4Zf/8yHYP/Mh2D/zIZi/8qGYf/JhWL/x4Jh/8J9XP/Ce13/xX5g/8eAYv/KgGP/&#10;yn9g/8d8Xf/Cd1j/xHla/8N4Wf/EeVr/xXpb/8V6W//Felv/wndY/790VP/Ee1v/yoFh/8d+Xv/C&#10;fFv/wXta/713Vv++eFf/w31c/8N9XP/Efl3/xH5d/8J8W/+/eFr/vHVX/753Wf/AeVv/w3xe/8N8&#10;Xv/Belz/x4Jj/8qFZv/Ef2D/wXxd/8B7XP/BfF3/wn1e/8N+X//Dfl//wn1e/8B+XP/Bf1z/w39c&#10;/8SAXf/Jg1//yIJg/8iCYP/Eflz/w31b/8eBXf/Jg1//yYFb/8+HYf/OhmD/z4ll/9KNZv/MiGH/&#10;zYxk/8+QZ//NjmX/y4tl/8mJY//Ih2H/zIhl/8uFY//KgV7/yYBd/8t/Xf/IfFr/xHhW/8N3V//B&#10;dVX/wXVV/79zU//AdFT/w3dX/8N3V//Ac1X/w3ZY/8N4Wf/Bdln/vHFU/71xWf+9cVn/vHBY/7dr&#10;U/+1aVH/uGxU/7pwV/+2bFP/smpR/69nTv+sZEv/tm5W/7ZuVv+tZU3/rWVN/7FpUf+waFD/r2lQ&#10;/65oT/+sZk3/r2dP/6xkTP+tZU3/qmJK/6ZeSP+oYEr/qWJM/6dgSv+gXEX/oF1D/5tYPv+WUzn/&#10;k1E5/5NROf+PTzb/j082/5JRO/+MUDj/jVA7/41QO/+PUj3/klhE/5FXQ/+QVkL/j1U//5JYQv+T&#10;WUP/kFZA/5BWQP+TWUP/k1lD/5RaRP+YW0b/mFtG/5RXQv+QUz7/kVQ//5JVQP+OVED/jlRA/5BX&#10;Q/+QV0P/jlVC/4pTPv+IUTz/i1Q//4pTPv+LVD//jldC/49WQv+LVD//i1RA/4dTPv+HVD//h1Q/&#10;/4FRO/+GVkD/g1M9/3tLNf98TDb/fk46/3hINP9wQS3/ckMx/25BLv9uQDD/YjYp/1sxJf9ZLiX/&#10;TCQa/0MdEv9BGxD/QRsQ/0EfFf9BHxX/Ph4T/0MjGP9AIBX/QyMY/0MlGv9DJRr/PSEV/z0gGP86&#10;HRX/NhsU/y8YEv8wGRP/LxsU/y8cFf8tGhP/LRoT/ywbE/8uHRX/Lh0V/zAfF/8wHxf/Lh0V/y8e&#10;Fv8wHRb/MB0W/zEeF/8yHxj/Mh4X/zIeF/8yHhf/MyAZ/zIfGP8xHhf/Mh8Y/zQhGv8yIBb/Mx8Y&#10;/zMfGP82Ihn/NiIb/zQhGv8zIBn/MyEX/zQiGP83JB3/NiQa/zclG/83JB3/OCUe/zglHv83JB3/&#10;NiUd/zUkHP85Jh//NyUb/zYkGv81Ixn/NiQa/zknHf83JB3/NSQc/zIhGf8pGBD/MB8X/zwrI/85&#10;KCD/MiEZ/zcmHv83Jh7/OSgg/zQjG/80Ixv/OCUe/zQhGv84JR7/OSUe/zomHf82Ihn/MxwU/zcg&#10;GP9NNSv/Risi/0YqHv9HKR7/TCoe/1cxJv9WLiL/XDIk/2Q6LP9pPi7/bEEx/3BDMP91SDP/d0o1&#10;/3lMN/93SjX/e0w4/31OOv98TTv/gVA//4BPPv9/Tj3/g1JB/4NSQf+FVkL/iFlF/4laRv+FVkL/&#10;iFlF/4tbRf+KWkT/ilpE/4tbR/+QXUr/jVpH/49aSP+TW0r/k1xI/5RdSf+XYEz/lV5K/41ZRP+Q&#10;XUj/m2lS/617ZP+4hm//pXVe/4xcRv+KWkT/k2NN/5hlUP+TY0//k2RQ/5BjUP+MYVD/onll/9et&#10;lP/9/dv//f/l//z/6v/8/+r//P/q//z/6v/8/+r//P/q//z/6v/9/+3//f/t//3/7f/9/+3//f/t&#10;//z/6v/9/+f//v/b//772P/7zaz/m2NI/4pUPP+HTz7/h1JC/5BbTf+TXlD/lFxN/5RaTP+XXk3/&#10;mWBP/5tgTv+YXUv/m15L/5hbSP+YW0j/nWBN/51gTf+bXkv/nF9M/5pdSv+YW0j/mVxJ/5teS/+Z&#10;Xk7/lVpK/5VaSv+aX0//m2BQ/5pfT/+aX03/mF1L/5VaSP+VWkj/l1xK/5VaSP+SV0f/kFdG/5FY&#10;R/+RWEf/kVhH/5NYSP+XWkf/lVhD/5dZRP+WVT//mFY+/5dXPv+XVz7/k1U8/5NXPf+TW0T/klxE&#10;/5FbQ/+MWED/i1lA/4lZQv+HWkP/iVxH/4VaR/+FWkf/iF1K/4ZbSP+EWUb/gVZD/4VaSf+HWkf/&#10;hFdE/4RXRP+EWUj/hVpJ/4FWRf+CV0b/hFlI/4RZSP+EWUb/gldG/4JXRv+CV0b/gldG/4NaSP9/&#10;VkT/gFdF/4RbSf+FXEj/gVhE/4NaRv+EWUb/g1pG/4JZRf+EW0n/hF5L/4JcSf+CXUr/g15L/4Fd&#10;R/+FYUv/iGRO/4llT/+LZ1H/imZQ/4VhS/+BXkj/g2BK/4JfSf+CX0n/gl9J/4RhS/+DYEr/hGFN&#10;/4ZjT/+FZVD/hGRP/4NjTv+EZE//hGRP/4RhTv+EYU7/hGFO/4ViT/+GY0//hGFN/4NgTP+EYUv/&#10;gl9J/4NhSP+EYkn/gmBH/4BdR/+BXkj/f19I/39fSv9/X0r/fV1I/3tcSP96W0f/d1hE/3ZXRf92&#10;V0X/c1ZE/3BTQf9xVEL/cFNB/2xPPf9rTDr/a0w6/2pJNv9kQzD/ZkMv/2ZDL/9lQi7/Y0As/2BA&#10;K/9hQSz/YUAt/2FALf9hQi3/YkMu/2BELv9jRzL/YEQv/wABAP8AAQD/AAEA/wABAP8AAQD/9ejF&#10;//TnxP/36sf/++3I//Pkvf/v3bX/8N2y//DbsP/u2az/7dWp/+zRpv/u0aX/7c6i/+nInf/mw5n/&#10;5MGX/+nGnP/uy6H/7smd/+O+kv/as4j/1K2C/9Grfv/DnHH/x6F0/82ofP/SrYH/zKd7/8afdP/H&#10;oHX/yKF2/8Wbcf/Bl23/v5Vr/7ySav+5j2f/uY1m/7yQaf/HmXX/w5Vx/76Oav+8jGb/u4tl/7qK&#10;ZP+6imT/uYtn/7mJZf+1hWH/s4Nf/7mHZv+6hWX/u4Zm/76HaP+4gF3/tn5b/7mBXv+8hV//vodh&#10;/8CJY/+/iGL/vYZf/7qDXP+7hFv/vYZd/8GHX/+/hFz/vIFZ/8CCW//DhV7/xYVf/8WFX//EhF7/&#10;xoZg/8aHXv/Fh17/yIlg/8iJXv/HiF3/yIdd/8uGX//Lhl//yoRg/8uFYf/Nh2P/y4Vh/8qEYP/P&#10;iWX/zoli/82IYf/NiF//y4Zd/8yHXv/Lhl3/y4Zf/8uHYv/Ggl3/xoJf/8N+Xf/LhWT/zYdm/8qB&#10;Yf/Og2P/zIFh/8h9Xf/Ge1v/yn9f/8Z7W//Felv/xXpb/8V6W//DeFn/wXZX/790VP/GfV3/yH9f&#10;/8R7W//DfVz/w31c/8F7Wv++eFf/vnhX/8F7Wv/Efl3/x35e/8V8XP/Belz/vXZY/794Wv/Belz/&#10;w3xe/8V+YP/Gf2H/zIVn/82Iaf/KhWb/xH9g/8WAYf/Ig2T/xoFi/8WAYf/EgmL/wH5e/758Wv/C&#10;gF7/xH9e/8SAXf/IgmD/yYNh/8eBX//GfVr/xX9d/9SObP/TjWn/x4Fd/8uFYf/LhWH/zYhh/9GM&#10;Zf/NiGH/0I1j/8+OZP/Pjmb/zo1l/8uKZP/JiGL/y4dk/8mDYf/Eflz/xXxZ/8Z8Wf/IfFr/yHxa&#10;/8h5WP/Cc1L/xHVU/8V2Vf/EeFb/yHxc/8d7W//Cdlb/wnVX/8B1Vv+9clX/t2xP/7xwWP++clr/&#10;vHJZ/7lvVv+2bFP/t21U/7lvVv+xaVD/r2dP/6piSv+rZUv/041z/8uFa/+walD/rGZM/7BqUf+v&#10;aVD/rmhP/65oT/+tZ07/rWdO/6lhSf+rY0v/q2NN/6piTP+qYkz/qWJM/6dhSP+iX0X/ol9F/5pY&#10;Pv+TUTf/kU81/5VTOf+RUTb/jVA0/5BSOf+NUz3/jVM9/41TPf+RV0P/lVtH/5RaRv+QVkL/j1U/&#10;/5JYQv+TW0T/k1lD/5FZQv+QWEH/kFhB/5NZQ/+YXkr/lVtH/5NZRf+PVUH/kVdD/5JYRP+SWET/&#10;jlVC/49WQ/+OV0P/j1hE/45XQv+JVUD/jFhC/4xYQv+PWEP/iFE8/4FNN/+EUDv/gk86/39POf98&#10;TDb/e0s1/3tNNv97TTb/eEoz/3ZHM/92STT/eEs2/21AK/9mOyr/Zjsq/2M4KP9cMiT/VCoe/1Ep&#10;Hf9NJxz/RiAV/0YiFv9EIBT/QyMY/0UlGv9DIxj/QyMY/0cnHP9HJxz/QiQZ/0IkGf9AJBj/OR4V&#10;/zgdFP8zGhP/MxoT/y0ZEv8rGBH/LRoT/y8cFf8tHBT/LRwU/ywbE/8vHhf/LRwV/y8eF/8wHxj/&#10;Lx4X/zAfGP8uHRb/LRwU/y8eFv8xHhf/MR4X/zEeF/8zIBn/MR4X/zEeF/8xHhf/MyAZ/zIfGP8x&#10;Hhf/MyAZ/zMgGf80IRr/NCEa/zQhGv80IRr/MyEX/zMgGf83JB3/NSIb/zUiG/83JB3/NyQd/zUi&#10;G/81Ihv/NiUd/zQjG/81JBz/NCMb/zQiGP80Ihj/NyUb/zcmHP8yJBn/Kh0V/x4UC/8gEwv/PjEp&#10;/1ZJQf9KPDP/MSMa/zUnHv87LST/PzEo/zEjGv8yIRn/MyIa/zMgGf85Jh//Oicg/zooHv84JBv/&#10;OCEZ/zkiGv9GLSb/PyQb/0IlHf9EJhv/RiQY/1YwJf9ZMSX/WzMn/2Q6LP9nPS//a0Ex/25DMv9z&#10;SDf/eEs4/3tOOf96TTj/e0w4/35PPf9+Tz3/fE07/4FQP/+CUUD/hVVB/4RUQP+CUj7/g1RA/4VW&#10;Qv+JWUX/h1dD/4ZWQv+JWUX/iFhC/4pXQv+MWUT/jFlE/5JeSf+VXkr/k1xI/5RdSf+YYU3/lV5K&#10;/45aRf+LWEP/lmRN/7OBav/WpI3/y5mC/6VzXP+YZVD/mGVQ/5ZjTv+ZZlP/mWhX/5NkUv+LXU7/&#10;i2FT/6B3Zf/YtZn//Nq+//773P/+/tz//v/d//3/4//9/+X//f/n//z/6v/9/+3//f/v//3/7f/9&#10;/+3//f/t//3/7f/8/+r//f/n//3/5f///+f/8O/Q/8KZe/+YZE7/jVhI/5FbT/+SXFD/lV1O/5he&#10;UP+ZYE//ml9P/5xhT/+cX0z/m15L/5pdSv+cX0z/n2JP/51iUP+aX03/mV5M/5pfTf+XXEr/mV5M&#10;/5pfTf+bYE7/mF1N/5deTf+YX07/mF9O/5hdTf+YXUv/mV5M/5dcSv+VWkj/l1xK/5ZbS/+SWUj/&#10;kVhH/5FYR/+SWUj/kVhH/5NYRv+XWkf/l1pF/5pZQ/+ZWEL/l1c+/5dXPv+UVj3/kVM6/5JWPP+U&#10;WkL/klxE/5FbQ/+RXUX/jlxF/4paQ/+FWEH/hVpH/4RZRv+EWUb/hltI/4VaR/+FWkf/gVZD/4da&#10;Rf+IW0j/hllG/4RXRP+GWUb/hllG/4FWRf+EWUj/hVpH/4daRf+IW0b/h1pF/4ZZRv+GWUb/hVpJ&#10;/4VaSf+AV0X/gFdF/4VcSv+FXEj/hFlG/4VaR/+FWkf/hVpH/4NaRv+FXEr/hV9M/4ReS/+DXkv/&#10;g15L/4JdSv+GYU7/iWVP/4llT/+GYkz/hWFL/4ZiTP+DX0n/g2BK/4JfSf+CX0n/g2BK/4ViTP+C&#10;Ykv/g2NM/4NjTP+EZE//hGRP/4RkT/+DY07/gmJN/4JiTf+FYk7/hWJO/4ViTv+GY0//hmNP/4Rh&#10;S/+FYkz/hWNK/4RiSf+EYkn/hGJJ/4JfSf+BXkj/gV5I/39fSv98XEf/e1xH/3hZRf94WUX/eFlF&#10;/3ZXRf9zVkT/cVRC/3BTQf9xVEL/cFNB/21QPv9pSjj/aUg3/2lIN/9nRDH/ZUIv/2ZDL/9oRTH/&#10;ZUIu/2ZDL/9lRTD/ZEQv/2JCLf9jRC//Y0Qv/2JDLv9jRzL/X0Mu/wABAP8AAQD/AAEA/wABAP8A&#10;AQD/9OfE//XnxP/158L/9ea//+/dtf/w3bP/7tuw//DbsP/u1qr/7NSo/+vQo//uz6P/6suf/+bF&#10;mv/iwZb/4r+V/+PAlv/nxJr/6cac/+PAlv/atYn/1q+E/9Ksf//Gn3T/yKJ1/8+pfP/SrH//zad6&#10;/8Wfcv/In3P/zaR4/8mgdP/Fmm//wJVq/76Taf+8kWf/u45n/7yPaP/Im3T/xZhx/8KSbv+/j2n/&#10;vo5o/7uLZf+7i2X/uopm/7mJZf+1hWH/sYFd/7aEY/+2gWH/uoNk/7yGZP+4gF3/t39c/7qCX/+8&#10;hV//v4hi/8GLZ/+/iWX/uoRg/7qDXP+7hF3/vIVe/7+FXf++hFz/vIFZ/8CCW//ChF3/woJc/8GB&#10;W//Cglz/w4Ve/8OFXP/Fh17/xYhc/8iJXv/IiV7/yYhe/8uHYP/LhWH/yoRg/8mDX//LhWP/y4Vj&#10;/8qEYP/NiWT/zoli/86JYP/Mh17/yoVc/82IX//Lhl3/yYZc/8uHYv/Hg17/xYFe/8N/XP/LhWP/&#10;z4lo/8qBYf/Og2P/zoRh/8qAXf/Jfl7/y4Bg/8h9Xf/Felr/w3pa/8V6W//Bd1r/v3VY/791WP/C&#10;eFv/wXpc/8B6Wf/CfFv/xH5d/8R+Xf/Aeln/vXdW/795WP/Delr/wnlZ/8N6Wv/Ee1v/vndZ/753&#10;Wf/Belz/w3xe/8R9X//EfV//x4Bi/8mEZf/JhGX/xYBh/8aBYv/JhGX/xYNj/8SBZP/Hhmj/xYRm&#10;/8B/X//CgGD/xH9e/8N+Xf/Ff13/yYBd/8Z9Wv/Delf/0Ytp/+ehf//YlG//w39a/8qEYP/Igl7/&#10;y4Zf/9GMZf/Mh17/zIlf/82KYP/Pjmb/zYxm/8mIYv/KhmH/yoZj/8mDYv/Eflz/xXxZ/8d9Wv/K&#10;flz/yHxa/8h6Vv/Cc1L/xXZV/8h5WP/FeVf/xnpa/8R4WP/Ac1X/vG9R/75zVP+8cVT/uG1Q/71y&#10;Vf+/dFf/v3Va/7txWP+2bFP/t21U/7hwV/+yalL/q2VM/6VfRv+1clj/6KWL/8uIbf+saU//qmdN&#10;/69pUP+uaE//q2VM/61mUP+nY0z/pmJL/6dgSv+oYUv/p2BK/6ZfSf+lXkj/oFxF/51aQP+cWT//&#10;nVpA/5ZUOv+SUTX/klI2/5ZWOv+PUjb/jVA0/45SOP+NUz3/jlY//45VQf+QV0P/k1pG/5JZRf+P&#10;VkL/jlVB/5FZQv+TW0T/kVlC/5JaQ/+QWkL/klxE/5ReRv+XYEv/klxE/5BZRP+QWUT/kllF/5Na&#10;Rv+RWkb/jlVC/4xVQf+MVUH/jFhD/4xYQ/+MWEP/j1tG/49bRv+MWEP/hFA7/3tIM/98STT/fEw2&#10;/3tNNv94SjP/dkky/3dKM/90RzD/cEMu/3JFMP9tQi//bUIx/2M4J/9cMiL/XDIi/1guIP9ULR7/&#10;UCgc/08pHP9OKB3/Sycb/0knG/9FIxf/RCQZ/0YmG/9CJBn/RSUa/0YoHf9IKh//RCYc/0AjG/8+&#10;Ixr/OB0U/zMaE/8uFw//MRoU/ywZEv8qFxH/KxoT/y0cFf8uHRb/LRwV/y0cFf8sHRb/KxoT/ysc&#10;Ff8tHhf/Lh8Y/y4fGP8tHhf/Lx4X/zAfF/8wHxf/MB8X/zAfF/8xIBj/Lh0V/y0cFP8xHhf/Mh8Y&#10;/zEeF/8xHhf/MyAZ/zMgGf80IRr/NCEa/zQhGv8zIBn/MiAW/zIfGP81Ihv/NCEa/zQhGv83JB3/&#10;NSIb/zUiG/81Ihv/NiUd/zMiGv8xIBj/MB8X/zEgGP8zIhr/NScc/zIlHf8qIRj/FhIH/xIQBP9G&#10;RDj/T0tA/1VMQ/9HOjL/MiQb/zUnHv8+MCf/QTMq/y8hGP8uIBf/MSAY/zMiGv85Jh//OSYf/zcl&#10;G/83Ixr/OSIa/zkiGv89JB3/PSIb/z4hGf8+IBb/QyMY/1czJ/9bNSr/XDQo/2I7LP9oPjD/bEIy&#10;/21DM/9yRzb/dUo5/3pNOv96TTr/eUw5/3xNO/9+Tz3/fk89/4NSQf+EU0L/hFRA/4RUQP+BUT3/&#10;gVI+/4RUQP+JWUX/h1dD/4ZWQv+JWUX/i1hD/4pXQv+KV0L/jVlE/5NfSv+UXUn/k1xI/5RdSf+X&#10;YEz/lV5K/5NcSP+PW0b/kV1H/6p2YP/UoIr/2aWP/8CMdv+xfWj/pXFc/5BcR/+VYk//mWZV/5Zl&#10;VP+RYVP/h1tO/4NcTf+LZVD/onph/9GukP/427n//+7N///x1P//8db//vPX//764f/+/ub//f/n&#10;//3/5//8/+r//P/q//3/7f/9/+3//f/t//3/7f/9/+3//P/k//r52//Moon/oG1a/5JeUf+UXlL/&#10;mGBT/5lhUv+bYlH/m2BO/51iUP+dYE3/m15L/5xfTP+fYk//m2BO/5xhT/+aX03/mF1L/5leTP+X&#10;XEr/mF1L/5leTP+YXUv/l15L/5lgT/+VXEv/l15N/5deTf+UW0j/lFtI/5RbSP+TWkf/kllG/5Na&#10;Sf+SWUj/kFdG/5FYR/+TWkn/kVhF/5JZRv+UWUf/mFtG/5lcR/+ZWEL/llU//5RWPf+SVDv/kVU7&#10;/5BWPv+RW0H/kFpC/41ZQf+UYEj/kF5H/4paRP+FV0D/hFdC/4RZRv+EWUb/g1hF/4NYRf+GWUT/&#10;hFdC/4VYQ/+FWEX/hFdE/4NWQ/+GWUb/hFdE/4NWQ/+FWEX/hllE/4ZZRP+HWkX/hllE/4daRf+H&#10;WkX/iFtI/4ZbSv+EWUj/g1hH/4VaSf+GW0r/hltI/4VaR/+GW0j/hltI/4VcSP+GXUv/h15M/4Re&#10;S/+GYE3/hmFO/4NeS/+EX0z/iGRO/4hjUP+DX0n/gl5I/4hkTv+GYkz/hGBK/4RhS/+DYEr/hGFL&#10;/4NjTP+DY0z/hGRN/4JkTP+CY07/g2RP/4VlUP+EZE//gmJN/4JiTf+DYEz/hGFN/4ViTv+FYk7/&#10;hmNN/4NgSv+CX0n/hWNK/4JgR/+CYEf/gl9J/4JfSf+BXkj/gl9J/4JfS/99XUj/fF1I/3laRf96&#10;W0f/d1hE/3ZXQ/90WEP/dFhD/29SQP9wU0H/b1JA/25PPf9pSjj/aUg3/2hHNv9nRDH/ZUIv/2RB&#10;Lv9lQi//ZUIu/2hFMf9mRjH/ZEQv/2FCLv9jRDD/YUIu/15CLf9gRC//XUEs/wABAP8AAQD/AAEA&#10;/wABAP8AAQD/9ObB//Pjv//z5L3/8+G7//Hes//x3LH/8dyx//HZrf/r06f/7NGk/+7Tpv/tzqL/&#10;58ic/+TDmP/gv5T/4sGW/+TBl//jwJb/4r+V/+S/kv/ivZD/17GE/9Gnff/KoHb/y6F3/9CmfP/M&#10;pXr/yaN2/8ehdP/Fn3L/zad6/86ld//GnXH/vpNm/76RZ/+9kGb/vZBn/7yPZv/FmG//xpZu/8KS&#10;av/Ckmz/wJBq/7+Paf++jmj/uopk/7iIYv+1hV//sX9c/7OBXv+5hGL/uYNh/7d/XP+5gV7/vIRh&#10;/7yEYf+6gl//uoJf/72FYv/Aimb/vIZi/7uEXv+8hV//u4Rd/76EXv+/g17/vYJa/7+BWv/Bg1z/&#10;woJc/8GBW//GhmD/yIpj/8SGX//HiWD/x4lg/8mLYv/JimH/yYph/8+LZP/Lh2L/yYNf/8iCXv/H&#10;gV//yYNf/8yIY//NiWT/y4dg/8qHXf/Jhlz/yIVb/8uIXv/MiV//zYpg/82JYv/JhV7/x4Fd/8V/&#10;W//Jg1//zIZi/8qEYv/PhmP/zYRh/8mAXf/Hflv/xXxZ/8V8Wf/CeVb/v3ZW/8J4W//DeV7/wnhd&#10;/8F3XP++d1v/vndb/794XP/EfV//xH1f/8F6XP/CeVn/wnlZ/8J3V//AdVX/vnNT/8J5Wf/FfFz/&#10;wnxb/795WP/Ce13/xH1f/8J7Xf++eVz/wHte/8R/Yv/Ef2D/v31d/8B+Xv/Bf1//woFh/8OCZP/E&#10;g2X/w4Jk/8KBYf/FhGT/xIJi/8B+Xv/Dfl3/xoBf/8N9W//HgV//3ph2/+unhP/Wkm//wX1Y/8iE&#10;X//JhWD/zIdg/8uGX//NiWL/zoth/86LYf/Tj2j/zopj/8qGYf/IhF//yYNh/8V/Xf/DfVv/xXxZ&#10;/8N5Vv/Dd1X/w3dT/8J2VP/Gelj/yHxa/8V5V//Dd1f/wHNV/79yVP+9cFL/vHFU/7twU/+8cVT/&#10;vHFU/7pvUv+9clX/vnNW/7txVv+1a1L/s2tS/7dvVv+ybFP/rGZN/6xmTf/EgWf/05B2/7l2XP+o&#10;ZUv/qmdN/6lmTP+pZkz/qWZM/6pmT/+jYUn/o2FJ/6NhSf+hX0n/oF5I/5xbRf+ZWUD/lVU8/5NT&#10;Ov+SUjn/klI5/5ZWO/+TUzj/lVU6/5RXO/+VWDz/k1Y6/49TN/+LUTn/kFY+/5BaQv+PWUH/j1lB&#10;/49ZQf+PWUH/j1dA/49XQP+QWEH/kFpC/5FbQ/+PWUH/j1lB/49bQ/+JVT//iVU//4xYQv+RXUf/&#10;jlpE/4pWQf+IVD//ilZB/41ZRP+KVkH/g1A7/4ZTPv+JVkH/i1hD/4pXRP+FUj//hFE+/4BNOv9+&#10;Tjr/fk46/3xON/96TDX/dkky/3JFMP9vRDH/bkMy/2g9LP9hNib/YDYo/1kvIf9XMCH/VzAh/1Qs&#10;IP9XMST/VC4h/1MtIv9PKx//UCwg/0ooHP9HJxz/SSke/0cpHv9FJxz/QyUa/0QmG/9GKSH/QyYe&#10;/z8kG/8+Ixr/Nh0W/y4XD/8oFAv/KRYP/yoZEv8rGhP/KxoT/yoZEv8qGRL/KRoT/ysaE/8qGxT/&#10;KBkS/yobFP8sHRb/KhsU/yscFf8rHBX/KhsU/yscFf8sHRb/LB0W/ywdFv8tHhf/KxwV/y0cFf8u&#10;HRX/Lh0V/zAfF/8yHxj/MyAZ/zMgGf80IRr/NCEa/zMgGf8zIBn/Mh8Y/zEfFf82Ihv/NyMc/zYi&#10;G/84JB3/NyQd/zQhGv81Ihv/PSoj/0UyK/9BLif/QzAp/z0qI/83JB3/OCcg/zQnIf8oIRn/HhwP&#10;/1hWSf/Jx7j/dnNk/0dBM/8lGxH/KBoR/zUkHP85Jh//NSQc/y4dFf8tHBT/MR4X/zckHf83JB3/&#10;MyAZ/zQhGv80Ihj/NiIb/zUhGv81Hhb/MxwU/zUcFf9NMin/ZUhA/1UzJ/9SLiL/VzEk/186Kv9o&#10;QTL/bEIy/25ENP9yRzb/dUo5/3hNPP95TDn/eEs4/3pNOv98Tzz/e0w6/4JTQf+CU0H/glNB/4VV&#10;Qf+EVED/g1M//4VVQf+FVUH/iFVC/4lWQ/+HVEH/jFlE/4xZRP+MWUT/jlpF/5BcR/+QXEf/kV1I&#10;/5JeSf+TX0r/k19K/5VhTP+TX0r/kFxH/6JuWf+zf2r/rXlk/6l1YP+qdmH/p3Jg/49aSP+RXEr/&#10;kl9M/45eSv+QYU//kGNQ/4VaSv92Tz7/d009/3hNPP+DVEL/hVRD/4dUQ/+LVkT/kFtJ/5JiTv+X&#10;aFT/mmxU/7+TeP//99r////d////4P/8/+r//f/t//3/7f/9/+3//f/t//z/5P/7+tz/5uDG/6Jt&#10;W/+UX0//kVxM/5dfTv+bYlH/nGFP/51iUP+dYEv/m15L/5teS/+cX0z/mF1L/5dcSv+ZXkz/mV5M&#10;/5leTP+VWkj/lFlH/5VaSP+VWkj/mV5M/5VcSf+VXEv/l15N/5RbSv+TWkn/k1tK/5JaSf+TW0r/&#10;k1tK/5ZeTf+SWkn/j1hE/5FaRv+SWUb/kVhF/5BXRP+QV0P/klhE/5FXQ/+QVkL/j1VB/5BWQP+O&#10;Vj//j1dA/4xWPP+PWUH/jFhA/4xYQP+NW0T/iVZB/4ZWQP+GV0P/hVZC/4dYRP+IWUX/hVZC/4VW&#10;Qv+GV0P/hFVB/4NWQf+CVUD/gFM+/4RXQv+DVkH/glVA/4NWQf+DWEX/gldG/4JXRv+CV0b/hllG&#10;/4VaSf+EWUj/hFlI/4dcS/+FWkn/hVpJ/4RZSP+FWkn/hFtJ/4RbSf+HXkr/hl1J/4ZdSf+GXUv/&#10;hF5L/4VfTP+FX0z/iGJP/4VfTP+HYU7/iWNO/4hiTf+HYUz/h2FM/4ljTv+IYk3/hmJM/4hkTv+I&#10;ZE7/iGRO/4ZiTP+FYkz/h2RO/4RkTf+EZE3/hWVO/4VlTv+GZk//g2NM/4ViTP+GY0//h2JP/4di&#10;T/+GYU7/iGNQ/4RhTf+FYkz/hWJM/4NgSv+CX0n/gl9J/4NfSf+CXkj/gl9J/4JfSf99XUj/fV1I&#10;/3laRf93WEP/dldC/3VWQv90VUH/c1RA/3BRPf9xUj7/b1A8/2xNO/9tTjz/akk4/2ZFNP9jQjH/&#10;Y0Iv/2JBLv9iQS7/YkEu/2JCLf9iQS7/Y0Iv/2JDL/9jRDD/YEMx/19CMP9bPiz/Wz4s/wABAP8A&#10;AQD/AAEA/wABAP8AAQD/8+O///LjvP/z4bv/8N64//Ldsv/v2q//79iu//Larv/u06j/69Cj/+zP&#10;o//qy5//5seb/+LBlv/gv5T/48KX/+XCmP/jwJb/4r+V/+S/kv/jvpH/17GE/9CmfP/LoXf/zaN5&#10;/9CmfP/Ko3j/yKJ1/8iidf/HoXT/z6l6/9Kpe//JoHL/vpNm/7yPZf+8j2X/vpFn/7+Saf/Im3L/&#10;yJhw/8KSav/BkWn/vo5m/7yMZP+9jWX/u4tj/7eHX/+1hV3/sH5Z/7KAW/+3g17/uIJg/7iAXf+6&#10;g13/vIRh/72FYv+5gV7/uIBd/7uDYP+/iWX/v4ll/76HYf++h2H/vIVf/72DXf++hF7/voNb/8CC&#10;W//Agl3/xIRg/8GBW//FhV//x4dh/8WFX//Ehl//yIlg/8mKYf/JimH/y4pi/86KZf/Lh2L/yYNf&#10;/8eBXf/HgV//yoRg/82HY//NiWL/yoZf/8mGXP/Jhlz/yIVb/8qHXf/MiV//zYpg/82KYP/KhV7/&#10;x4Jb/8R+Wv/Igl7/zYdj/8uFYf/OhmD/zoZg/8qCXP/Hflv/xXxZ/8V8Wf/CeVb/v3ZW/8F3Wv/F&#10;e2D/w3xg/8J7X/+/eFz/v3hc/8B5Xf/Gf2H/wntd/8B2Wf/Adln/wXda/8J3V//AdVb/v3RV/8J5&#10;Wf/FfFz/w31c/795WP/Belz/xH1f/8F8Xf+/elv/wHte/8B+Xv/CgGD/v31d/8B+Xv/BgGD/wYBg&#10;/8GCY//BgmP/woNk/8OCYv/CgWH/woFh/8F/X//CfVz/xYBf/8uGZf/QjGn/2JRx/9yYdf/Lh2T/&#10;v3tY/8eDXv/JhWD/yYVg/8qFXv/Oi2H/z4xi/8+MYv/Sjmf/zopj/8uHYv/KhmH/yIJg/8N9W//C&#10;fFr/xXxZ/8J4Vf/Bd1T/wnZS/8F1U//JfVv/yn5c/8R4Vv/AdFT/v3JU/75xU/+8b1H/vHFU/7tw&#10;U/+9clX/vXJV/7twU/+8cVT/u3BT/7pwVf+1a1D/s2tS/7dvVv+ybFP/rWdO/65rUf/BfmT/vHlf&#10;/6pnTf+kYUf/qmdN/6ZjSf+nY0z/o2FJ/6VjS/+kYkr/pGRL/6RjTf+jYkz/nWFJ/5ZaQv+TVz//&#10;kFI5/49TO/+RUzr/k1U8/5VXPv+UVzv/lVg8/5VYPP+XWj7/lFg+/5JWPP+MUjr/jFY+/45YQP+M&#10;Vj7/ilQ8/4tVPf+OWED/jldC/4tUP/+MVj7/jlhA/45YQP+JVT3/jFhC/41bQv+HVT7/h1U+/4ZU&#10;Pf+IVUD/iFVA/4VRPP+DTzr/hFA7/4NQPf+CTzz/gU47/4NQPf+AUDz/glI+/4VVQf+CUj7/glI+&#10;/39PO/+AUDz/gFE9/31OOv94SzT/cUYz/3FGM/9vRDP/aD8t/2M5Kf9eNCb/YTcp/1kxJf9VLSH/&#10;VC4h/1IsH/9ULiH/USsg/1AqH/9PKx//TSsf/0spHf9WNCj/Wzsw/0wuI/9FJxz/QyUa/0MlGv9E&#10;Jx//QSYd/z4jHP88Ixz/NR4W/ywYEf8oFA3/KRYP/yoZEv8oGRL/KxoT/ykaE/8oGRL/KRoT/ygZ&#10;Ev8qGxT/KhsU/ykaE/8qGxb/KBkU/ykaE/8rHBX/KBsV/ycaFP8oGxX/Kx4Y/ywdFv8sHRb/KxwV&#10;/ywdFv8uHRX/Lh0V/y4dFf8wHxf/MB8X/zMgGf80IRr/NCEa/zIfGP8zIBn/MR4X/zIfGP82Ihv/&#10;NyMc/zcjHP84JB3/OCQd/zckHf85Jh//Pywl/0c0Lf9HNSv/XUpD/0k2L/86JSD/PCsk/zYoJf8l&#10;HBX/IBoO/4mDc//+/+3/rKSR/15VRv8iFgj/JRcM/zIhGf8zIBr/Mh8Z/ywZEv8uGxT/Pywl/0At&#10;Jv8zIBn/Mh8Y/zQhGv8yIBb/NCEa/zcjHP8yHhf/LxgQ/0MsJP9qUkj/dVpR/00tIP9IJhr/UCwe&#10;/1w2Kf9mPzD/bEIy/29FNf9yRzb/dUo5/3dMO/94Szj/eUw5/3tOO/98Tzz/fE07/4FSQP+CU0H/&#10;glNB/4RVQ/+FVEP/hFRA/4ZWQv+HVEH/iFVC/4hVQv+HVEH/ildE/4lWQ/+KV0L/ildC/41ZRP+O&#10;WkX/kV1I/5NfSv+TX0r/k19K/5RgS/+UYEv/j1tG/5FcSv+VYE7/kl1L/5ZhT/+falj/o25c/5Vd&#10;TP+UXEv/kVxK/5BdSv+SYk7/lWRT/5JjUf+QYlL/lGZW/5ZnV/+YZ1j/k2JT/5NfUf+RXE7/jVhK&#10;/4RQQv+BTT//fEk4/45bRv/Upoz/5sOl//favP/8/OL//Pzi//394//8/OL//Pzk//z64f/9993/&#10;5d7E/5xpVv+LVkb/jFdH/5RfTf+bYlH/mmFO/51iUP+eYUz/m15J/5lcR/+VW0f/mF1L/5leTP+Z&#10;Xkz/ml9N/5leTP+ZXkz/mF1L/5dcSv+TWEb/mF1L/5VaSP+UW0r/lVxL/5NaSf+SWUj/k1tK/5FZ&#10;SP+RWUj/klpJ/5RcS/+RWkb/j1hE/5FYRf+TWkf/kVhE/49WQv+RWET/kFdE/45VQf+OVUH/jlVB&#10;/45VQf+NVkH/jlhA/49ZQf+NWUH/jFhA/4tXQf+KWEH/iFVA/4dXQf+HWET/hFVB/4RVQf+GV0P/&#10;hFVB/4RVQf+EVUH/g1RA/4RVQf+DVkH/glVA/4RXQv+DVkH/g1ZB/4VYQ/+EWUj/g1hH/4FWRf+C&#10;V0b/hVpJ/4ZbSv+EWUj/g1hH/4ZbSv+EWUj/hVxK/4VcSv+EW0n/g1pI/4RbSf+GXUv/hl1L/4Zd&#10;Sf+GXUv/hV9M/4ZgTf+FX0z/hmBN/4VfTP+HYU7/iGJN/4ZgS/+HYUz/iGJN/4hiTf+HYUz/hWFL&#10;/4ZiTP+GYkz/iGRO/4hkTv+FYkz/h2RO/4RkTf+EZE3/hmZP/4ZmT/+FZU7/hWJM/4ViTP+IY1D/&#10;hmFO/4ZhTv+GYU7/hmFO/4RfTP+GYkz/hWJM/4JfSf+BXkj/g19J/4RgSv+CXkj/gV1H/4FeSP98&#10;XEf/fFxH/3hZRP93WEP/dldC/3RVQP9zVD//c1Q//3BRPP9wUT3/bk87/2tMOP9qSzn/aEc0/2RD&#10;Mv9iQTD/YkEu/2JBLv9jQi//Y0Iv/2NCL/9hQC3/YEEt/2JDL/9iQzH/YEMx/15BL/9cPy3/Wz4s&#10;/wABAP8AAQD/AAEA/wABAP8AAQD/8uO8//Phu//x37n/8N2z//DbsP/s16z/7das//TZrv/s0ab/&#10;7M+l/+nMoP/oyZ3/5sWa/+C/lP/dvJH/4r+V/+TBl//kwZf/4r+V/+S/kv/jvpH/2rSH/9Cpfv/L&#10;oXf/zaZ7/86nfP/Jonf/x6F0/8ehdP/Jo3b/0at8/9GrfP/JoHL/vpNm/72QZv++kWf/v5Jo/8KV&#10;a//JnHL/yptx/8SVa//Bkmj/vY5k/72OZP++j2X/u4xi/7eIXv+1hV3/soFZ/7F/Wv+1gVz/t4Ne&#10;/7eBXf+7hWH/vYZg/72GYP+4gF3/uIBd/7yEYf++hmP/wYlm/8CIZf+/iGL/u4Re/7yCXP++hF7/&#10;v4Ne/8CCW//Agl3/wYNe/8KCXv/Dg1//xoZi/8SEXv/EhF7/yYlj/8mKYf/LimL/y4pi/8yIY//L&#10;h2L/yYNf/8aAXP/HgV3/yoRg/8yGYv/NiGH/zYhh/8uIXv/Kh13/yIVb/8mGXP/LiF7/z4xi/82K&#10;YP/JhF3/yINc/8WAWf/JhF3/zIZi/8uFYf/KhGD/zIZi/8mDX//Hflv/xn1a/8V8Wf/CeVn/v3ZW&#10;/794Wv/DfGD/xH1h/8R9Yf/AeV3/wHld/8F6Xv/FfmL/wHld/750V/+/dVj/wndY/8J3WP/Bdlf/&#10;wXZX/8J4W//Ce13/w3xe/8B5W//Belz/wXxd/8B7XP/BfF3/vXtb/799Xf/CgGD/v31d/79+Xv/C&#10;gWH/wYBg/7+AX//BgmP/wYJj/8GCYf+/fl7/wH9f/8KAYP/CfV7/xoFg/9SPbv/VkG//y4Zl/8eC&#10;Yf/BfVr/wX1a/8aCXf/IhF//x4Ne/8mFXv/NimD/z4xi/8+MYv/QjGX/zYli/8yIY//NiWT/yoZj&#10;/8R+XP/CfFr/xXxZ/8N5Vv/CeFX/wHZT/8F1U//IfFr/yX1b/8N3V/+/clT/vnFT/75xU/+8cVT/&#10;v3RX/71yVf++c1b/v3RX/71yVf+6b1L/uW5R/7lvVP+1a1D/smpR/7VtVP+xa1L/r2lQ/7FuVP+0&#10;cFn/qWVO/6NhSf+lY0v/qGZO/6NhSf+jYUn/oV9H/6NjSv+mZk3/pWRO/6BkTP+cYEj/mF5I/5VZ&#10;Qf+TVz//j1M7/5BUPP+SVj7/k1c//5ZYP/+WWD//l1lA/5ZaQP+YXEL/mFxC/5VZP/+MVD3/ilQ8&#10;/4xWPv+JUzv/g083/4ZSOv+IVD7/i1Q//4lSPf+KUz7/ilZA/4hUPv+FUzz/iFY//4lZQv+HV0D/&#10;iFY//4RRPP+CTzr/hFE8/4JPOv+ATDf/gEw3/3xJNv98STb/f0w5/35OOv97Szf/fEs6/35NPP9+&#10;TTz/gVA//4BPPv+BUkD/hFVB/31QO/93SjX/c0g1/3JHNv9tRDL/Zjws/2I4Kv9cNSb/XTUp/1kx&#10;Jf9RKyD/USsg/1ErIP9SLCH/TCgc/0woHP9PKx//TCoe/0wqHv9ePDD/Y0M4/1AwJf9EJhv/RCYb&#10;/0AkGP9AIxv/PiMc/zohGv84IRn/MhsV/ywYEf8pFg//KRgR/ygZEv8mFxD/KBkS/yobFP8pGhP/&#10;KRoT/ykaE/8qGxT/KxwV/ykaE/8oGRT/KRoV/ykaE/8oGxX/KBsV/yYZE/8nGhT/Kh0X/yscFf8q&#10;GxT/KxwV/y4gF/8vHhb/Lh0V/y0cFP8uHRX/Lh0V/zAfF/8yIRn/Mh8Y/zAdFv8yHxj/MR4X/zMg&#10;Gf83Ixz/NyMc/zcjHP85JR7/NyMc/zklHv87JyD/Oygh/0AtJv9KOC7/b1xV/086Nf87JiH/QC0p&#10;/zkqJf8kFxH/HRMJ/46Fdv/88d3/vrGe/2lcS/8gEgX/JxYM/zEeF/8yHxn/Mh8Z/zAcFf8/KyT/&#10;XUlC/005Mv8vGxT/MR4X/zQhGv8xHhf/NCEa/zcjHP8yHhX/MxwU/2JLQ/+Mdmv/dl5U/0AkGP9D&#10;IRX/Tioe/1s1KP9lPi//a0Ex/29FNf9yRzb/d0o3/3lMOf95TDn/fE07/3xPPP9/UD7/fk89/4BR&#10;P/+CU0H/glNB/4RVQ/+FVkT/hlVE/4ZWQv+IVUL/iFVC/4lWQ/+IVUL/h1RB/4dUQf+KV0T/ildE&#10;/4lWQf+NWUT/kFxH/5NfSv+TX0r/kl5J/5JeSf+TYEv/j1xJ/4dUQf+EUT7/hlNA/4xZRv+VYE7/&#10;nWhW/5piUf+VXUz/lFxL/5VgTv+XYlD/mWZV/5hnVv+ZaFf/oG9g/6JxYv+jb2H/oW1f/6JuYP+h&#10;bF7/mmZY/5RjVf+UY1T/kmNT/49gUP+HWEb/hlZC/5JfSv/WpIn//dW7//3s0P/97NL/1aaM/8aS&#10;fP/fq5b/06CP/45aTP+FUUP/iFVE/5NeTv+ZYVD/l15L/5tgTv+bYU3/mF5K/5RaRv+UWkb/ml9N&#10;/5pfTf+aX03/ml9N/5tgTv+cYU//ml9N/5dcSv+TWEb/lltL/5VaSv+UW0r/lFtK/5NaSf+TWkn/&#10;lVxL/5JaSf+QWEf/kVlI/5FZSP+QWUX/j1hE/5FYRf+TWkf/k1pG/5FYRP+SWUX/j1ZD/4tUP/+N&#10;VkH/jVZB/41WQf+NVkH/jldC/45aRP+PW0X/jFhC/4pYQf+HVT7/hlZA/4dXQf+HWET/hFVB/4NU&#10;QP+FVkL/hFVB/4NUQP+DVED/glM//4VWQv+EVUH/g1ZB/4RXQv+DVkH/g1ZB/4ZZRP+FWkn/hFlI&#10;/4JXRv+DWEf/hltK/4ZbSv+DWEf/gFdF/4NaSP+DWkj/hl1L/4ZdS/+DWkj/g1pI/4RbSf+FXEr/&#10;hl1L/4ReS/+EXkv/hmBN/4hiT/+FX0z/hV9M/4NdSP+GYEv/iGJN/4ZgS/+IX0v/h2FM/4dhTP+G&#10;YEv/iGJN/4ZiTP+FYUv/hmJM/4hkTv+JZU//h2RO/4VlTv+FZU7/iGhR/4dnUP+HZE7/hWJM/4Zi&#10;TP+GYkz/hmFO/4ZhTv+EX0z/hF9M/4NfSf+EYEr/hWFL/4JeSP+BXUf/gl5I/4NfSf+CXkj/gFxG&#10;/4BcRv97W0b/fFxH/3tbRv92V0L/dVZB/3RVQP9zVD//c1Q//3FSPf9wUTz/bk87/2tMOP9mRzP/&#10;ZEUx/2RFM/9jQjH/YkEw/2JBLv9iQS7/Y0Iv/2NCL/9hQC3/YD8s/2JDMf9hQjD/YUIw/2BBL/9d&#10;QC7/Wz4s/wABAP8AAQD/AAEA/wABAP8AAQD/8+G7//Hfuf/w3bP/8N2z//Ldsv/v2K7/7tet/+/W&#10;rf/qzaP/6cyi/+3Oov/sy6D/6Mea/+LBlv/cuY//3ruR/+G+lP/iv5X/4L2T/+XAlP/kv5P/37iN&#10;/9Stgv/LpHn/z6h9/8+of//Ko3j/xaB0/8ahdP/LpXj/0Kp7/9Goev/GnW//wJVo/8CUZ//Ak2n/&#10;wpVr/8CTaf/HmnD/y5xy/8mabv/Flmr/wpFm/8STaP/Dkmf/vYxh/7mKXv+5imD/t4he/7KBWf+y&#10;gVn/t4Nc/7eDXP+9h2H/vohi/7yFX/+6gl//uYFe/72FYv++hmP/vIRh/8CFY/+/hGL/u4Fc/72D&#10;Xf/Bh2H/wYVg/76CXf+/gVz/wIJd/7+BXP/EhGD/xoZi/8WFYf/EhF7/y4pk/8qJY//KiWH/zIhj&#10;/8qGYf/KhmH/yYNf/8eBXf/Igl7/yIJe/8iCXv/Mh2D/0Yxl/9KNZv/Mh2D/yINc/8qFXv/Mh17/&#10;0Iti/8yHYP/JhF3/yoVe/8mEXf/JhF3/zIdg/8+JZf/KhGD/yYNf/8iCXv/GgFz/xn1a/8Z9Wv/E&#10;e1v/wnlZ/8B5W//DfGD/xH1h/8V+Yv/AeV3/wHld/8F6Xv/DfGD/wnhd/791Wv+/dVr/wXdc/8J4&#10;Xf/DeVz/wnhd/8B5W//AeVv/wHlb/8B5W/+/elv/vXhZ/755Wv+/fV3/v31d/8KAYP/DgWH/wH9f&#10;/79+Xv/CgWH/wYBg/7+AX//Cg2L/wYJh/75/Xv++f17/wYBg/8OCYv/Bf1//xoFi/9GMbf/Qi2r/&#10;wn1c/8B7Wv/Ae1r/wn1c/8WBXv/Ggl3/yIRf/8iEX//Ih1//y4pi/8yLYf/NjGT/yolh/8yIY//R&#10;jWj/0Ipm/8aAXP/DfVn/xn1a/8R7WP/DeVb/wHZT/8B2U//DeVb/xXlX/8R4WP/Ac1X/wHNV/8Bz&#10;Vf/Ac1f/wHVY/790V/+/dFf/wXZZ/790V/+5b1T/uG5T/7lvVP+1a1D/smpR/7NrUv+yalH/sGpR&#10;/7JsU/+rZ1D/p2NM/6llTv+qZk//pmRM/6RiSv+mZEz/o2NK/6RjTf+kaFD/oGRM/5ldRf+PVT//&#10;lFpE/5RaRP+VW0X/klhC/5NZQ/+TWUP/klhC/5JYQv+VWT//lVk//5VZP/+cYEb/m19F/5ZaQP+N&#10;VT7/jFY+/45YQP+IUjr/hE42/4ZSOv+HUz3/h1A7/4dQO/+HUz3/ilZA/4VTPP+CUDn/gVE6/4VV&#10;Pv+FVT7/h1dB/4RUPv+DUDv/g1A7/4JPOv9/TDf/gE04/39MN/9+Szj/f087/4BQPP97TDj/eUo4&#10;/3hJN/96Szn/fk89/4BRP/+DVED/g1ZB/3tOOf94Szb/dks4/2xDMf9pPy//ZTst/2E6K/9ZMSX/&#10;WTEn/1YwJf9OKB3/Tigd/04qHv9QLCD/TCgc/04qHv9PLSH/TCoe/0goHf9SMif/Ti4j/0YmG/9D&#10;JRr/RCYb/0AjG/89Ihn/OyAZ/zYdFv81Hhj/LBgR/ykWEP8pGBH/KhkS/ygZEv8mFxD/JhcQ/yka&#10;E/8oGRL/KRoT/ykaE/8pGhP/KRoT/yYZE/8nGhT/KRoT/ycaFP8lGBL/JhkT/yYZE/8mGRP/KBsV&#10;/ygbFf8pGhP/KxwV/y8hGP8wHxf/Lh0V/y4dFf8tHBT/Lh0V/y8eFv8wHxf/MB8X/zAdFv8yHxj/&#10;MR4X/zEeF/82Ihv/NyMc/zcjHP86Jh//NiIb/zYiG/87KCH/NyQd/zkmH/9FMiv/aFVO/0YxLP87&#10;JiH/QS4q/zwqJv8mFxD/HA8H/2VZTf+SiXr/eG9g/0I2Jv8cDgP/JxkO/zAfF/8xHhf/NCEa/zwo&#10;H/9hTUT/gW1k/1I+Nf8sGA//LxwV/zMgGf8xHhf/NCEa/zUhGv8wHBP/QCwj/4FrYP+fiX7/b1dN&#10;/zgcEP9DIxj/Uy8j/1s1KP9mPzD/bEIy/3JHNv91SDX/d0o3/3tMOv9+Tz3/f1A+/35PPf9+Tz3/&#10;fE07/31QPf+AU0D/gVRB/4RVQ/+GV0X/h1hG/4dXQ/+HVEH/iFVC/4pXRP+KV0T/iVZD/4hVQv+M&#10;WUb/jltI/4pXRP+JVkH/i1hD/49cR/+RXkn/j1xH/49cR/+RXkn/kF1I/4xZRv+KV0T/jVpH/45b&#10;SP+XYlD/nmZV/5phTv+XXkv/ll5N/5lhUP+YY1H/nmtY/5hnVv+WZVT/nm1c/6BvXv+jcF//oW5d&#10;/59rXf+caFr/mWVX/5ZlVv+XZlf/mGlZ/5VmVv+OX0//h1hI/4NSQ/+QX1D/mGdY/5ppWv+YZ1j/&#10;hlVH/4NSRP+PXlD/j15Q/4JRQ/+KWUr/jltK/5JdTf+XX07/ll1K/5leTP+ZX0v/lVtH/5NZRf+W&#10;XEj/m2FN/5tgTv+ZXkz/mF1L/5leTP+cYU//ml9N/5VaSv+TWEj/lVpK/5VaSv+WW0v/l1xM/5dc&#10;TP+YX07/l15L/5RbSv+RWEf/kVhH/5JZRv+RWEX/kVhF/5NaR/+TWkb/ll1J/5deSv+TXEf/jldC&#10;/4xVQf+NVkH/jFVB/4tUP/+NVkH/jldD/4xYQv+OWkT/ilhB/4hWP/+EVD7/hFQ+/4VXQP+GV0P/&#10;hFVB/4RVQf+HWET/hFVB/4JTP/+CUz//g1RA/4ZXQ/+EVUH/glVA/4NWQ/9/VEP/gFVC/4RZSP+F&#10;Wkn/hVpJ/4VaSf+FWkn/hFtJ/4RbSf+AV0X/f1ZE/4NaSP+FXEr/hVxK/4RbSf+DWkj/hVxK/4Vc&#10;Sv+FXEr/hF5L/4JcSf+EXkv/hV9M/4hiT/+EXkn/hF5J/4ReSf+IX0v/iWBM/4hfS/+JYEz/imFN&#10;/4lgTP+HYUz/iWNO/4hkTv+IZE7/iGRO/4ZiTP+JZU//imdR/4dkTv+IZU//i2hS/4hlT/+KZlD/&#10;iGRO/4hkTv+HYUz/h2FM/4dhTP+GYEv/hGBK/4NfSf+FYUv/hWFL/4JeSP+BXUf/gV1H/4JeSP+B&#10;XUf/f1tF/35aRP96WkX/fFxH/3tbRv92V0P/dVZC/3VVQP91VUD/c1M+/3BRPP9vUDv/bk86/2xN&#10;Of9mRzP/ZUYy/2ZHNf9iQzH/Y0Qy/2NCL/9iQS7/YkEu/2NCL/9iQS7/YUAt/2NCMf9gQS//YUIw&#10;/2BBL/9fQC7/Xj8t/wABAP8AAQD/AAEA/wABAP8AAQD/8t+3//Ddtf/w3bP/8+C2//Ldsv/y27H/&#10;8Neu//DXrv/oy6H/7Myj/+/QpP/pyJv/5sWY/+HAlf/buo//37yS/+G+lP/gvZP/37yU/9u4jv/i&#10;vZH/4L2T/9WyiP/IpX3/yaZ+/8ilff/Io3n/x6J4/8WgdP/MpXr/z6l8/82keP/KoXX/xptu/7+T&#10;Zv/Gl2v/yZpu/8aXa//LnHD/1aZ6/8+gcv/Flmj/xZZo/8aXaf/BkmT/u4xe/7mKXP+3i1z/uY1e&#10;/7qLX/+4iV3/tYRZ/7eDW/+7h1//volf/7uFX/+8hV//un9d/7l+XP+7f13/v4Nh/76CYP++gmD/&#10;vIBc/8aKZv/Hi2b/w4di/8CEX/+9gVz/vIBb/76CXv/Bgl//xIRg/8ODX//FhF7/y4di/8yGYv/K&#10;hGD/yYRd/86JYv/MhmL/x4Fd/8iCXv/LhWH/xH5a/8N9Wf/KhGD/0Ipm/9KNZv/NiGH/yYRd/8qF&#10;Xv/GgVr/xX9b/8mEXf/JhF3/y4dg/8uGXf/JhFv/yINc/8mFXv/KhV7/x4Fd/8aAXP/Igl7/xn5Y&#10;/8V9V//FfFn/xntb/8J4W//DeVz/xXte/8d9Yv/CeF3/wXdc/8F3XP/DeFv/w3le/8F3XP+/dVr/&#10;v3hc/8N8YP/Ce1//wHld/8B5Xf++eVz/vnlc/8B7Xv/CfWD/wHtc/7p4WP+6eFj/vXxc/8KBYf/C&#10;gWH/wH9f/7t8W/+9fl3/v4Bh/8GCY/++gWL/vH9g/7t+X/++gWL/wIFi/75/Xv+/fl7/w4Fh/8OB&#10;X//Dfl3/w35d/8R/Xv/GgWD/xoFg/8WAX//GhGL/yIZj/8iIZP/GhmD/x4dh/8mJY//LimL/yYhg&#10;/8qGYf/Xk27/35l1/8V/W/+4clD/wnlW/8Z9Wv/DeVb/wHZT/8F1U//Dd1X/xHhW/8d4Wf/CdVf/&#10;xndZ/8F0WP/Ac1f/v3JW/71wVP+9cFb/wHVY/7twU/+5blH/unBV/7pwVf+1a1D/r2dO/69nTv+v&#10;Z0//r2dP/69oUv+tZlD/qWVO/6llTv+raVH/q2lR/6VlTP+nZ07/o2VM/59lT/+YXkj/kVdB/4xS&#10;PP+QVkL/nGJO/6BjTv+gZEz/oGRM/5xgSP+UWkT/llpA/5NZQf+SWED/jFI6/5BUOv+YXEL/k1lD&#10;/5JWPv+UWkT/llxG/5RaRP+QVj7/jFI6/49VPf+QVj7/jFY+/41WQf+LV0H/ilhB/4hWP/+CUjv/&#10;gVE6/4RUPf+BTzj/f0w3/4FOOf+DUDv/gk86/4JPOv+FUj3/hVI9/39MN/95STX/fEw4/35PO/99&#10;Tjr/e0w4/3tMOP98Tzr/eUw3/3ZJNP9xRjP/dks4/3hNOv94TTr/dEk2/2c8K/9cMiT/VSsd/1gw&#10;JP9ZMyj/WTMo/1YwJf9MKBz/TCgc/1AsIP9SLiL/Sigc/04sIP9MKh7/QB4S/zwcD/9AJBb/OR0R&#10;/zYbEP9BJhv/QSYb/z8kG/88Ixz/NR4W/ywYEf8oFQ//JBMM/yUWD/8lFg//KBkS/yYZE/8kFxH/&#10;IxYQ/yQWE/8lFxT/JhgV/yQXEf8lGBL/JhkT/yUYEv8kFxH/JhkT/yUYEv8lGBL/JhkT/yQZE/8l&#10;GBL/JxoU/ygbFf8qGxT/KhwT/y0fFv8xIBj/Lh0V/y4dFf8uHRX/LBsT/y4dFf8vHhb/Lh0V/zEe&#10;F/8zIBn/MR4X/zAdFv81Ihv/NyMc/zcjHP89JiD/NyAa/zIbFf9POzT/c19Y/0s3MP80IRr/NiMd&#10;/zYhHP8/JyP/Pikk/zolIv8xHhj/LBsU/ywdFv8wJh3/JhwT/xgOBP8aDgL/Nysf/y0fFP8jFQr/&#10;KRgO/z4qIf90YFf/jHVt/1A5Mf8xGhL/Mx8Y/zUhGv8yHhf/MR0W/y8bFP8tFg7/VT42/5Z9dv+d&#10;hXv/aU5F/zseFv9JKR7/VjIm/1s1KP9mPzD/bkQ0/3dMO/94STX/eEk1/3xMOP99Tjr/f1A+/39Q&#10;Pv9/UD7/fE88/35RPv+BVEH/gVRB/39SPf+EVUH/hldD/4VVQf+FUj//iFVC/4pXRP+JVkP/iVZD&#10;/4lWQ/+NWkf/jFxI/4hYRP+JVkH/jFlE/5BdSP+QXUj/kV1I/5NfSv+SXkn/kV1I/49cSf+QXUr/&#10;kV5L/5JfTP+ZZlP/nmlX/5lgTf+WXUr/mmFQ/5tjUv+YY1H/l2RT/5VkU/+SYVD/lGNS/5dmVf+X&#10;ZlX/lmVU/5NiUf+UY1L/k2JR/5VkU/+VZFP/lGNS/5FiUP+PYFD/il5R/4VZTP+EWE//h1tS/4db&#10;Uv+IWVH/iVlP/4xaUf+IVkv/g1FG/41cTv+TX1H/lF9P/5JdS/+XYEz/mWBN/5lgTf+ZX0v/lFpG&#10;/5RaRv+WXEj/mV9L/5ZcSP+XXEr/lVpI/5ZZRv+bXkz/ml9P/5ZbS/+TWEj/lVpK/5VaSv+UWUf/&#10;mVxJ/5pdSv+bXkv/m15L/5lcSf+UWUf/k1hG/5JZRv+RWEX/kllG/5RbSP+TWkb/mF9L/5lgTP+T&#10;Wkb/kFlE/45XQv+OV0L/ilM+/4tUQP+MVUH/kFlF/5BZRf+IVD//hlM+/4NTPf+BUzz/g1RA/4RX&#10;Qv+FWEP/hVhD/4dYRP+GV0P/hldD/4VVQf+GVkL/iFhE/4dXQ/+DVEL/glVA/4RXRP+FWkn/hFlI&#10;/4FYRv+EW0n/hFtJ/4VcSv+EW0n/hFtJ/4ZdS/+GYE3/h15M/4VcSP+EW0n/gVhE/4NaRv+FXEj/&#10;hVxI/4NaRv+CXEn/hF5L/4JcSf+BW0j/hl1L/4tiTv+HXkr/h15K/4pfTP+IXUr/iF1K/4tgTf+L&#10;YE3/i2BN/4xhTv+JYEz/iWNO/4ljTv+GYkz/iWVP/4llT/+JZU//imZQ/4tnUf+LZ1H/imZQ/4pm&#10;UP+KZE//i2VQ/45lUf+LYk7/imFN/4phTf+HYUz/h2FM/4hiTf+HYUz/g11I/4FbRv+CXEX/hF5H&#10;/4JcRf9/W0X/f1tF/31aRP96WkX/eltH/3hZRf9xUj7/dFVB/3RVQf9zUj//cFE8/25PO/9pTTj/&#10;Zkk3/2VKOf9jSDf/ZEc1/2VINv9kRTH/ZEUx/2NEMP9hQi7/YEEt/2NCL/9jQi//YkEu/2FALf9g&#10;Pyz/YD8s/2NALf9hQC3/YD8s/wABAP8AAQD/AAEA/wABAP8AAQD/7tuz/+7bs//v3LL/9N61//Td&#10;s//y27H/7tWs/+/Tq//pyaD/6cmg/+7Nov/iwZb/376T/9u6j//VtIn/2biN/9y5j//cuZH/3LmR&#10;/9e0iv/dupD/48CW/9y5j//Jpnz/xqN5/8WieP/Go3n/yqV7/8ahd//MpXr/zqd8/8yjd//Lonb/&#10;x5xv/8WZav/JnW7/xppr/8WZav/InG3/1KV3/9Chc//Km23/yZps/8eYav/AlGX/uIxd/7iMXf+4&#10;jF3/uIxd/7eLXP+3iFz/uYhd/7yIYP+7h1//vYhe/7yFXv+8gl3/t3tZ/7l9W/++f17/v4Bf/7+A&#10;X/+/gF//vn9e/8SIZP/Hi2f/woZi/72BXf+7f1v/u39b/72BXf+7f1v/voBb/8ODX//Egl//xoJd&#10;/8iCXv/Ff1v/xX1X/8yEXP/Lhl//yINc/8iDXP/Hg17/wn5Z/8N/Wv/Igl7/yYNf/8yGYv/MhmL/&#10;yYNf/8mDX//GgFz/w31Z/8WBXP/Df1r/xoJd/8aCW//IhF3/yYVe/8uGX//Jg1//x4Fd/8Z+WP/G&#10;flj/xX1X/8R6Vf/Eelf/xXtY/8N4WP/Ee1v/xnxf/8R5Wv/DeFn/w3hZ/8J3WP/DeFv/wXdc/8B2&#10;W//Bd1z/v3hc/8F6Xv/AeV3/vndb/755XP+9eFv/vXhb/8B7Xv/CfWD/wXxf/714W/+3dVX/uXdX&#10;/7x7W//BgGD/woFh/79+Xv+/fl7/v4Bh/8GCY/+/gGH/uXxd/7t+X/++gWL/vX5f/7p7Wv+7elr/&#10;woBe/8B+XP/BfFv/xIBd/8aAXv/IgmD/yIJg/8WAX//GhGL/yIZk/8mJZf/Dg1//yopk/8yMZv/N&#10;jGb/yYhi/8aCXf/JhWD/yIJg/754Vv+6dFL/wHpY/8d+W//Fe1j/wnhV/791Uv/BdVP/w3dX/8J2&#10;Vv/Ddlj/yHlb/8V1Wv+/clb/vnFV/7xvVf+6bVP/um5W/7ZrTv+3bVL/unBV/7huU/+xaVD/rmZN&#10;/7BoT/+rY0r/qmJK/61nTv+sZk3/pmNJ/6hkTf+ta1P/rWtT/6ZmTf+lZUz/mlxD/5FXQf+KUDr/&#10;hkw2/4pQOv+bXkn/omVQ/6NmUf+fYk3/lVtF/5BWQP+OVD7/kVc//5RaQv+RVz//i1E5/5BUOv+R&#10;V0H/k1c//5VZQf+cYEj/nGJM/5xgRv+cYEb/mFxC/5hcQv+WXET/ll5H/5RdSP+TXEf/j1tF/5Be&#10;R/+LWUL/hlQ9/4NTPP+FUzz/gU84/39MN/+DUDv/f0w3/39MN/+BTjv/gk86/3lJM/90RC7/dkgx&#10;/3tNNv97TTb/e043/31QO/9+UTz/eU47/3BGLv9qQCj/ckgw/3dNNf90STb/aD0q/1kuHv9QJhj/&#10;Uiga/1oyJv9gOCz/XDYr/1UvJP9QLCD/TCoe/08tIf9OLCD/TSsf/00tIP9CIhX/LhIE/1A2Kf9a&#10;QzX/NR0R/zAaDf9BKR//PSUb/zoiGP84IRn/MBwV/ygVD/8hEAn/IRIL/yQVEP8lFxT/JhgV/yUX&#10;FP8kFhP/JBYT/yQWE/8kFhP/JhgV/yUXFP8kFhP/JBcR/yQXEf8kFxH/JRgS/yQXEf8kFxH/KBsV&#10;/yQZE/8nGhT/KBsV/ygbFf8qGxT/KRoT/yweFf8vIRj/LRwU/ywbE/8tHBT/KhkR/y0cFP8vHhb/&#10;Lh0V/zEeF/8yHxj/Mh8Y/zAdFv8zIBn/NCEa/zgkHf88KCH/OCEb/zIbFf9mUkv/nIiB/19LRP86&#10;Jh//OCQd/zUgG/85JB//OiUg/zolIP84Ix7/NiMd/zEeGP8iEwz/Gw4I/xoNBf8wIxv/ZVtR/zUp&#10;Hf8aDgL/IxUK/zQiGP9oVEv/cFxT/zskHP8wHBX/NiIb/zQhGv8zHxj/MBwV/zAcFf8yGxP/a1RM&#10;/5yGe/+SenD/aU5F/0MmHv9IKh//Uy8j/1cxJP9kPS7/a0Ex/3VKOf97TDr/ekk4/3xLOv99TDv/&#10;fk08/39QPv+AUT3/glM//4FSPv+AUT3/glM//4FSPv+CUz//hlZC/4ZWQv+EVED/hVVB/4ZWQv+G&#10;VkL/hlVE/4dXQ/+IWUf/iVpG/4ZWQv+JWUX/jFxI/5FeS/+SX0r/kV5J/5JfSv+RXkn/kF1I/5Bd&#10;Sv+SX0z/kGBM/5FhTf+VYk//lmNQ/5VdTP+WXk3/mmJR/5hjUf+XZFH/lmVU/5ZlVP+RYE//kmFQ&#10;/5RjUv+WY1L/k2BN/5ViT/+YZVL/mGVS/5ZmUv+aZ1T/lWVR/5NiUf+RYE//kGFR/49fUf+OXlD/&#10;jl5S/4xcUP+LWkz/jl1P/5JeUf+QXE7/j1tN/5RhUP+WYVH/lmFP/5VdTP+aYU7/mmFO/5leTP+U&#10;WUf/lFlH/5VaSP+aX03/mV5M/5dcSv+XXEr/lVpI/5RZR/+XXEz/mF1N/5FWRv+TWEj/lVpK/5NY&#10;SP+UWUf/mVxJ/5hbSP+WWUb/lllG/5NYRv+SV0X/kFdE/5FYRf+PWET/kVpG/5RdSf+RWEX/mWBN&#10;/5lgTf+RWkb/kFlF/49YRP+OV0P/iVVA/4lVQP+MWEP/jVlE/4pWQf+HVD//hVU//4RUQP+AUT3/&#10;g1ZB/4ZZRP+FWEX/hFdC/4NWQf+DVkH/iFlF/4VWQv+GVkL/iFhE/4hZRf+EVUP/g1ZD/4FWRf+E&#10;W0n/gVhG/4BXRf+DWkj/g1pI/4FaSf+BW0j/gVpJ/4ReS/+FX0z/hV9M/4BaR/+AV0X/gFdF/4Vc&#10;Sv+EW0n/hFtJ/4FYRv+FXEr/hFtJ/4RbSf+DWkj/hl1J/4phTf+HXkr/hVxI/4hfS/+JXkv/iV5L&#10;/4pfTP+KX0z/iF1K/4leS/+IX0v/iGJN/4hiTf+IYk3/imZQ/4xoUv+LZ1H/imZQ/4tnUf+LZVD/&#10;i2VQ/4xmUf+JY07/imRP/45lUf+MY0//iGJN/4ReSf+FX0z/hGBK/4VhS/+EYEr/gl5I/4BcRv+A&#10;XET/gV1F/39bQ/9/XEb/fltF/3tbRP96WkX/d1hD/3VWQv9vUDz/cVI+/3VWQv9zVED/cVI+/2xQ&#10;O/9nSjj/ZEc1/2RHNf9jRjT/ZEc1/2RHNf9jRDD/Y0Qw/2NEMP9jRC//YEEt/2FALf9hQC3/YkEu&#10;/2A/LP9iPyz/Y0At/2RBLv9hQC3/ZEMw/wABAP8AAQD/AAEA/wABAP8AAQD/79y0//Dds//y37X/&#10;9uC3//bftf/x2rD/69Kp/+vPp//pyaD/6cmg/+zLov/jwpf/3r2S/9u6j//ZuI3/17aN/9q3j//b&#10;uJD/27iO/9e0iv/dupD/48GU/9+9kP/OrH//x6R6/8Shd//Jpnz/zql9/8ijd//IoXb/z6h9/86l&#10;ef/OpXn/yZ5x/8mfb//HnW3/wJZm/8KYaP/NoXL/0qZ3/9Kmd//RpXT/0aV0/8+jcv/Ln27/v5Vj&#10;/7uRX/+3jVv/t41d/7eLXP+5il7/vIti/8GNZf/Ai2H/v4hh/7+FX/+8gl3/un5a/7t/W/+/gF3/&#10;vn5b/8CAXf/AgF3/v4Bd/8GCX//EhWL/wYJf/8GCX/++f1z/vX5b/72BXf++gl3/v4Ne/8KEX//D&#10;g1//xYRe/8mFYP/HgV3/x39Z/8mBWf/JhFv/y4Zd/8yHYP/JhF3/xoJb/8eDXv/Ggl3/xoBc/8mD&#10;X//KhGD/yIJe/8iCXv/HgV3/w39a/8N/Wv/Df1r/xIBb/8SAW//GgFz/yIJe/8mDX//Kglz/yYFb&#10;/8d/Wf/Jf1r/x31Y/8J4U//DeVT/xXtY/8Z8Wf/Felr/xHlZ/8J3V//DeFn/xXpb/8h9Xv/Fe17/&#10;wXdc/8B2W//Bd1z/v3hc/8B5Xf/AeV3/vnlc/714W/++eVz/u3hb/714W/+/el3/wXxf/8B7Xv+4&#10;dlb/unhY/799Xf/DgWH/xINj/8B/X//Af1//woFj/8CBYv+9fl//vH1e/7+AYf/AgWL/vH1e/7t6&#10;XP+8e1v/wH5c/799W//Dfl3/x4Ng/8aAXv/GgF7/xX9d/8WBXv/HgmH/x4Vj/8iGY//Egl//yYdk&#10;/8+OaP/Qj2n/y4di/8SAW//BfVr/u3dU/754Vv/CfFr/w31b/8Z9Wv/FfFn/wnlW/791Uv+/dVL/&#10;wXZW/8F1Vf+/clT/wHNV/8BzV/+/clb/v3JW/75xV/+7blT/uW1V/7ZqUv+3bVT/tWtS/7BoT/+x&#10;aVD/sGhP/7BoT/+rZUv/q2VM/65oT/+uaE//pmNJ/6lmTP+salD/q2lP/6RkS/+gYEf/llg//49T&#10;O/+HTTf/iE44/4xSPP+ZXEf/nF9K/5teSf+UWkb/jlRA/4hQOf+JUTr/jVU+/5BaQP+RVz//j1U9&#10;/5RYPv+WXEb/m19H/5tfR/+dYUn/nWNN/55kTv+dY03/llxG/5JaQ/+SWkP/kllF/5FaRf+PW0X/&#10;jFhC/45cRf+MWkH/h1U+/4ZUPf+HVT7/g1A7/4JPOv+CTzr/gE04/4JPPP+BTjv/f0w5/3hIMv92&#10;RjD/dUcw/3pMNf96TTb/eEs0/3pNNv95Tzf/dUsz/25ELP9pPyf/a0Ep/2g9Kv9oPSr/YTYj/1wx&#10;If9aMCL/YDYo/2k/Mf9kPS7/XDQo/1IsH/9QLCD/Tiwg/04sIP9NKx//TCwf/0oqHf85GQz/MBQG&#10;/8Kom//FrqD/SjQm/zAaDP8+KBv/PCYb/zgiF/82Hxf/LBkS/yUUDf8gEQz/IhMO/yMVEv8kFhP/&#10;JRcU/yYYFf8kFhP/IRYS/yIXE/8iFxP/IxgU/yUXFP8lFxT/JBcR/yQXEf8lGBL/JRgS/yQXEf8k&#10;FxH/KBsV/yUaFP8mGRP/JxoU/ycaFP8oGRL/KRoT/ywdFv8vIBn/Kx0U/ywbE/8tHBT/KxoS/y8e&#10;Fv8yHxj/MR4X/zEeF/8zIBn/Mh8Y/zEeF/8yHxj/MyAZ/zckHf84JB3/Mx4Z/zAbFv9MNzL/dF9a&#10;/1pHQP9JNi//RTIr/zolIP86JSD/PCci/z8qJf86JyH/NiMd/zMgGv8rGRX/HA0I/x8QCf90Zl3/&#10;qZ2R/0c5Lv8nGw//PS8k/yUUCv9ALiT/Sjcw/y8bFP8wHBX/MyAZ/zIfGP8xHhf/LxwV/zAcE/84&#10;IRn/iXNo/6iSh/+BaV//TTUr/z8jF/9HKR7/Ui4i/1gyJf9lPi//bUMz/3NIN/96Szn/eUo4/3pJ&#10;OP99TDv/gE8+/4BQPP+BUT3/g1M//4RUQP+DUz3/hlZA/4VVP/+FVT//hlZA/4hVQP+IWET/iFhE&#10;/4ZXQ/+IWUf/hllG/4ZZRv+IW0j/hllG/4RVQf+IWUX/jl5K/45eSv+PX0v/kl9M/5NgTf+WY07/&#10;mWZR/5dkUf+TYE3/kGBM/5FhTf+RYU3/kWFN/5NgTf+VYk//lmNQ/5dkUf+UZFD/lWVR/5RkUP+Q&#10;YEz/k2NP/5ZjUP+VYk//kl9M/5ViT/+YZVL/lmNQ/5ZjTv+ZZlP/l2RR/5ZjUP+UY1L/l2ZV/5dm&#10;V/+UY1T/lGNU/5BfUP+PW03/kV1P/5NgT/+WYVH/lmFR/5VgTv+TXkz/ll5N/5ZeTf+aYU7/mmFO&#10;/5leTP+VWkj/lVpI/5hdS/+gY1D/nF9M/5lcSf+ZXEn/mF1L/5ZbS/+WW0v/lltL/5NYSP+TWEj/&#10;lVpK/5RZR/+VWkj/mF1L/5NYRv+QVUP/lFlH/5NYRv+PVkX/j1ZF/49XRv+NWEb/j1tG/5NcSP+P&#10;WET/kltH/5RbSP+RWkb/j1hE/45XQ/+KVkH/iVVA/4hUP/+KVkH/i1hD/4hVQP+DUz//g1M//4JT&#10;P/9/Uj3/hFdC/4RZRv+EWUb/g1hF/4NWQf+EV0L/iFlF/4VWQv+FVkL/h1hE/4laSP+GWUb/hFlI&#10;/4FYRv+EW0n/g1pI/35YRf+AV0X/gFpH/4NcS/+EXkv/hF1M/4BbSP+AWUj/gVpJ/39ZRv+AWkf/&#10;gVtI/4hfTf+HXkz/hVxK/4ZbSv+FXEr/gVhG/4RbSf+DWkb/g1pG/4deSv+GXUn/hVxI/4ZdSf+H&#10;Xkr/iF9L/4phTf+IXUr/h15K/4lgTP+JYEz/imFN/4ljTv+HYUz/i2VQ/4tnUf+KZlD/jWdS/41n&#10;Uv+JY07/imRR/4xmU/+JY1D/iWNQ/4ljUP+KZFH/iWNQ/4ZhTv+DXkv/hGBK/4ZiTP+EYEr/hGBK&#10;/4JeSP+BXUf/gV5I/31aRP99WkT/fV1G/3tbRP96WkX/eVlE/3dYQ/90VUH/clM//3VWQv9zVED/&#10;cVI+/25SPf9rTzr/Z0o4/2dKOP9kRzX/aEk3/2dINP9mRzP/Y0Qv/2NEL/9jRC//YUIt/2FBLP9i&#10;Qi3/YkEu/2JBLv9hQC3/Y0Iv/2RDMP9jQi//ZEUx/wABAP8AAQD/AAEA/wABAP8AAQD/6dau/+rX&#10;r//x27L/8tyz//TdtP/u167/6tGp/+jMpf/oyKH/6sqj/+vJo//kwZn/37yU/926kv/dupL/17SK&#10;/9m2jP/buI7/27iO/9m2jP/cuo3/4L6R/927jv/UsoX/z62A/8yqff/Tr3//2bWF/9Ksff/KpHX/&#10;0ah6/9Kpe//NpXT/xZ1s/8aebf/FnWz/xp5t/8qicf/PpXX/06l5/9quff/csX7/3LF+/9qvfP/V&#10;qnf/0qd0/82ib/+7j17/soZX/7iJXf+3iF7/uIdf/7qGX/+7hV//vIVe/7Z/WP+5f1n/uoBa/7yA&#10;W/+9gVz/u39a/7t/Wv+5fVn/vIBc/75/XP++f1z/v4Bd/75/XP+9flv/u31Y/71/Wv++gl3/wIJb&#10;/71/WP++flj/w4Jc/8iEX//HgV3/x4Jb/8mCWP/GgVj/yYRb/8uGXf/Khl//yIRd/8mFYP/FgVz/&#10;x4Fd/8iCXv/Igl7/xoBc/8V/W//Ff1v/xH5c/8eBX//Jg1//x4Ff/8V/W//Ff1v/x4Fd/8eBX//I&#10;gmD/yoFe/8h/XP/HfVr/xXtY/8R6V//Eelf/xXtY/8N4WP/Cd1f/wndX/8F2Vv/DeFn/yH1e/8p/&#10;YP/Fe17/xXtg/8J4Xf/Bd1z/v3hc/794XP+/eFz/wXpc/8J7Xf/EfV//wntd/712Wv+6dVj/vnlc&#10;/8F8X/++eVr/wH5e/8KAYP/DgWH/woBg/758XP+7elr/v35e/8GAYv/Af2H/vn1f/757Xv/AfWD/&#10;v3xf/8B9YP/Afl7/vnxc/717W//BfFv/xH9e/8R+XP/CfFr/wnxa/8B6WP++eFb/wXxb/8SAXf/F&#10;gF//yYVi/82LaP/Qjmv/yYdk/8SCX//DgV7/wH5b/7t5Vv+9e1j/w39c/8J+W//CfFv/v3lY/8B6&#10;Wf++eFf/vHNT/7tyUv+7cVT/vXNW/750V/+8cVT/um9S/7ltVf+5bVX/um5W/7ZsU/+1a1L/s2lQ&#10;/7NrUv+za1L/smpR/7BoT/+tZ07/rWdO/6toTv+qZk//qWVO/6tpUf+qaFD/pWNL/5RWPf+OUDf/&#10;j1M5/41TPf+ITjj/ilA6/49SPf+SWET/j1VB/4pQPP+ITzv/jFQ9/4lROv+IUjr/iVM7/45WP/+P&#10;VT3/kFY+/5VZP/+cYEb/n2NJ/59jSf+aYkv/ll5H/5JcRP+QWEH/jldC/45XQv+KVkD/iFQ+/4dT&#10;Pf+IVj//h1U+/4dTPf+GVD3/gE43/4NROv+EUDr/g1E6/4NQO/+CTzr/g1A7/4NQO/+DUDv/hVI9&#10;/4RUPv+CUjz/fE43/31POP99Tzj/eEoz/3VIMf92STL/c0Yv/25ELP9tQyv/bUIv/25DMP9qPyz/&#10;bEEw/3BFNf9qQDD/aT8x/2lCM/9eNyj/Uiwf/1IsH/9TLyP/Tiwg/00rH/9MKh7/TS0i/0kpHv89&#10;HRL/QCAT/9Cwo//jx7n/Wz8x/zIYC/8/JBn/PCQa/zgfGP8xHRb/KRYQ/yIRCv8gEQr/IxUS/yIX&#10;E/8iFxP/IhcT/yEWEv8iFxP/IhcT/yMYFP8hFhL/IxgU/yQZFf8hFhD/IRYQ/yEWEP8jGBL/JRgS&#10;/yQXEf8lGBL/JhkT/yYZE/8lGBL/JhkT/yYZE/8pGhP/KhsU/yobFP8qGxT/KxwV/yobFP8rHBX/&#10;LRwU/y8eFv8vHhb/Lh0V/zAfF/8vHhb/Lx4W/zAfF/8xIBj/Mh8Y/zEgGP8zIBn/LxwV/y0aE/8x&#10;Hhf/NyQd/z4rJP9OOjP/Tzs0/z8rJP88KCH/Oygh/zonIP87KCH/NyQe/zMgGv8uGxf/JhEM/002&#10;Lv/lzcP//fvu/7qjlf+SfG//ppaJ/yUYEv8cDQb/MSAZ/y0cFf8vHBb/MyAZ/zMgGf8xHhf/LxwV&#10;/y4aEf8xHRL/e2dc/4RxY/9MNin/LhYK/zoeEv9JKRz/UTAh/145Kf9qRTX/dUs7/3dMO/94Szj/&#10;e0w6/35PPf9+TTz/f087/35OOv+AUDz/gVE9/4VVP/+IVUD/iFVA/4dUP/+HVD//jFlE/5BdSP+I&#10;WEL/jFxI/4xdSf+NXkr/jV5K/41eSv+QYU3/j19L/5JiTv+XZFH/lWJP/5NgTf+UYU7/l2RR/5pn&#10;VP+ZZlP/mWZT/5hlUv+WY1D/lWJP/5JiTv+PX0v/j19L/5JjT/+SYk7/kmJO/5NjT/+UZVH/lWZS&#10;/5NkUP+TY0//lWJP/5ViT/+VYk//l2RR/5ZjTv+WY07/lWJN/5ZjTv+VYk//k2BN/5FeS/+RXk3/&#10;kV5N/5BdTP+WY1L/nGlY/5hjUf+UX03/ll5N/5ZeTf+VXUz/lFxL/5RcS/+VXEv/l15L/5phTv+b&#10;YE7/mV5M/5leTP+XXEr/lVpI/5hdS/+aXUr/mFtI/5VaSP+XXEr/mF1L/5VaSP+WW0v/l1xM/5de&#10;Tf+TWkn/lVpI/5VaSP+SV0X/lFlH/5RZR/+RWEX/k1pH/5NaR/+SWUj/kFdG/5BYR/+OWUf/jVhG&#10;/4xXRf+LVkT/iVVA/4lVQP+KVkH/i1ZE/4tWRP+HVEH/h1RB/4RRPv+GVkL/ilpG/4dXQf+DUz//&#10;glM//4JTP/+AUz7/h1pF/4ZbSP+FWkf/hFlG/4RZRv+FWkf/hllE/4VYQ/+GWUT/hVpJ/4ZbSv+E&#10;W0n/hVxK/4ZdS/+CXEn/glxJ/4JcSf+HXkz/hl1L/4deTP+FX0z/hV9M/4ReS/+CXEn/hF5L/4BZ&#10;SP+EXUz/hF1M/4ReS/+EXkv/glxJ/4ReS/+CXEn/hVxK/4ZdS/+CXEf/g11I/4NdSP+DXUj/hF5J&#10;/4NdSP+DXUj/hmBL/4tiTv+KYU3/hmBL/4phTf+HYUz/iWNO/4ljTv+JZU//iWVP/4llT/+JZU//&#10;imZQ/4tnUf+LZlP/imVS/4lkUf+IY1D/h2JP/4diT/+IY1D/h2JP/4ZhTv+DYEz/g2BM/4RhTf+C&#10;X0v/gl9L/4BdR/+BXkj/f1xG/39cRv94WEH/d1dA/3VVQP90VD//dVVA/3ZWQf91VUD/dFQ//3VV&#10;QP9zUz7/c1M+/25POv9tTjn/bU45/21NOP9sTDf/ako1/2dHMv9mRjH/ZEQv/2NDLv9jRC//YUIt&#10;/2BBLP9hQi3/ZEQv/2RDMP9jQi//Y0Iv/2NCL/9fPiv/X0As/wABAP8AAQD/AAEA/wABAP8AAQD/&#10;6tSt/+3Xrv/w2rH/9N61//Pcs//v2K//7dSs/+nNpv/kxqD/5MSd/+TCnP/gvZf/3LmR/9m2jv/Z&#10;toz/17SK/9e0iv/at43/27mM/9+9kP/gvpH/372Q/9y6jf/TsYT/1rKC/9i0hP/gvIr/58GQ/964&#10;h//Vr37/1a18/9WtfP/QqHf/xZ1s/8Gbav/DnWz/zKRx/9Gpdv/Uqnj/1qx6/9+zgv/gtYL/3rOA&#10;/9mue//ar3z/27B9/9Spdv/Hm2r/u49e/7SIW/+1hlz/t4Ze/7iEXf+6hGD/uoNc/7l/Wf+5f1n/&#10;uoBY/7qAWP+7gVv/u39a/7t/Wv+5fVj/uX1Z/7yAXP++f1z/v4Bd/71+W/+9f1r/vH5Z/71/Wv/B&#10;g1z/wIJb/75+WP++flj/w4Jc/8WBXP/GgFz/xoFa/8eCWf/Hgln/yYRb/8qFXP/Khl//yIRf/8iE&#10;X//FgVz/x4Fd/8mDX//Igl7/xoBc/8V/W//Ff1v/xoBc/8mDX//KhGD/xoBc/8V/Xf/Ff13/xH5c&#10;/8aAXv/IgmD/x4Ff/8h/XP/GfVr/xntb/8V6Wv/Felr/xHlZ/8N4WP/Cd1f/wndX/8J3V//EeVr/&#10;yX5f/8p/YP/Fe2D/xXtg/8B5Xf+9dlr/vndb/712Wv+/eFz/wXpc/8R9X//Gf2H/xX5g/8B5W/+7&#10;dFj/vndb/8B7Xv/Ae17/xIJi/8WDY//EgmL/wX9f/758XP+7elr/vHtb/718Xv/BfmH/wH1g/757&#10;Xv++e17/wn1g/8J9YP/BfF//wHtc/8B7XP/Ae1z/wXxb/8N9XP/DfVz/wnxa/8B6WP+/eVj/w31c&#10;/8N+Xf/CfVz/xIBd/8uHZP/Qjmv/yohl/8SEYP/Dg1//wIBd/7x6WP++fFr/wH5c/8F8W//Be1r/&#10;vXdW/8B6Wf+/eVj/u3VU/7lzUv+7dFb/vHVX/7x1V/+9c1j/unBV/7lvVP+5b1b/u3FY/7JoT/+x&#10;Z07/s2lQ/7NrUv+za1L/s2tS/7BoT/+tZ07/rmhP/61qUP+saFH/qGZO/6VjS/+gYEf/nV1E/5FT&#10;Ov+OUDf/j1M5/5FVO/+OVD7/j1U//5BWQP+PVT//j1U//4tSPv+JUTr/jVU+/4pUPP+JUzv/ilQ8&#10;/5BYQf+RWUL/lFpC/5ddRf+eYkj/n2NJ/59jSf+ZX0f/lFpC/45YQP+LVT3/j1hD/4xYQv+KVkD/&#10;iVVA/4ZSPf+IVD//h1M+/4VRO/+HUz3/hFA6/4ZSPP+GUjz/hlI8/4VRPP+EUTz/hVI9/4ZTPv+H&#10;VD//iFVA/4dXQf+HV0D/iFhC/4NVPv97TTb/eEoz/3ZJMv96TTb/flE6/3pNNv91SDH/ckgw/3hL&#10;Nv9zRjH/cUY1/3NIOP9sQTH/ZDos/102J/9ZMiP/Uy0g/1QuIf9WMib/Ty0h/00rH/9LKR3/Sysg&#10;/0kpHv89HBP/NxYN/3ZYTv+CZFr/SCsj/zodFf9AJRz/PSIb/zceF/8rFxD/IhEK/x8QCf8gEg//&#10;IxUS/yIXE/8iFxP/IRYS/yEWEv8iFxP/IhcT/yMYFP8iFxP/IhcT/yIXE/8iFxP/IRYQ/yIXEf8l&#10;GBL/JBcR/yUYEv8mGRP/JRgS/yYZE/8lGBL/KBkS/ykaE/8qGxT/KxwV/yobFP8qGxT/KhsU/yob&#10;FP8sHRb/LB0W/y0eF/8tHhf/KhwT/y8eFv8uHRX/Lx4W/zAfF/8wHxf/Lx4W/zAfF/8xIBj/MB8Y&#10;/y8eFv8wHRb/Mh8Y/zkmH/9BLSb/RjIr/0AsJf88KCH/OSYf/zkmH/83JB3/Mh8Z/zAdF/8qFxP/&#10;HwwI/zUiHP+7p6D/7OXb/6WRhv+4ppj/0MK1/zEkHP8cDgX/KxwV/y8eF/8xIBn/NCEa/zQhGv8w&#10;HRb/LhsU/y0bEf8uGhH/WEQ5/1tFOv85Ixj/LhYK/zwgFP9LKx7/UjEi/186Kv9rRjb/dUs7/3ZN&#10;O/93Sjf/eUo4/3xNO/98TTn/fU46/4FRPf+CUj7/g1M//4lZQ/+LWEP/iFVA/4ZTPv+NWUT/j1xH&#10;/5JfSv+LW0X/j19J/5BgTP+NXkr/kWJO/5ZmUv+WZlL/k2NN/5ViTf+UYUz/lGFM/5ViTf+VYk//&#10;l2RR/5pnVP+YZVL/mGVS/5lmU/+XZFH/lGFO/5JiTv+QYEz/kWFN/5RlUf+SY0//k2RQ/5VmUv+Y&#10;aVX/lWZS/5RlUf+VZVH/lmNQ/5dkUf+XZE//mWZR/5lmUf+XZE//mGVQ/5hlUP+UYUz/kl9M/5Fe&#10;S/+RXkv/j1xL/49cS/+UYVD/m2ZW/5tmVP+ZYVD/ll5N/5ZeTf+UXEv/k1pJ/5deTf+VXEv/l1xM&#10;/5hdS/+ZXkz/mV5M/5leTP+YXUv/mF1L/5teS/+cX0z/ml1K/5pdSv+XXEr/l1xK/5RbSv+VXEv/&#10;l15N/5hdS/+TWEj/lFlH/5VcSf+SWUb/k1pH/5JZRv+QV0T/kVhF/5JZSP+QWEf/j1dG/49aSP+P&#10;Wkj/jVhG/4pVQ/+IU0H/iFQ//4lVQP+IVD//h1M+/4ZTQP+FUj//h1RB/4NTP/+GVkL/iVlF/4RV&#10;Qf+CVD3/glQ9/4RVQf+DVkH/hllE/4dcSf+IXUr/hltI/4VaR/+FWkf/hFlG/4RZRv+FWkf/hltI&#10;/4ZbSP+EW0n/hFtJ/4ReS/+CXEn/hF5L/4VfTP+HXkz/hl1L/4ZdS/+HXkz/hl1L/4ZdS/+CXEn/&#10;hF5L/4FbSP+EXkv/hF5L/4ReS/+EXkv/hF5L/4JcSf+FX0z/h2FO/4VfTP+CXEn/g11I/4JcR/+C&#10;XEf/hF5J/4ReSf+DXUj/hmBL/4pkT/+JY07/iGJN/4ljUP+IYk//iGJN/4hkTv+KZlD/iWVP/4pm&#10;UP+JZU//iWVP/4tnUf+MaFL/imVS/4lkUf+HYk//h2JP/4diT/+EYU3/g2BM/4NgTP+CX0v/g2BM&#10;/4RhTf+CX0v/gV5K/39cSP9/XEb/fFlD/3xZQ/97WEL/eFU//3hVP/91VUD/eFVB/3lWQv90VD//&#10;dVI+/3RUP/9wUDv/clI9/29POv9uTjn/bU04/21NOP9rSzb/a0g0/2lGMv9lRTD/ZEQv/2NDLv9j&#10;Qy7/Y0Qv/2NEL/9jRC//ZkYx/2RDMP9jQi//YUAt/2BBLf9fQCz/X0As/wABAP8AAQD/AAEA/wAB&#10;AP8AAQD/59Gq/+nTqv/r1az/8Nqx//Pcs//u167/7NOr/+rOp//nyaP/48Oc/+PBm//fvJb/27iQ&#10;/9i1jf/btor/2baM/9u2iv/ct4r/3biL/+O+kf/kv5L/4byP/9e1hf/RrX3/2raE/+TAjv/rx5X/&#10;7sqY/+nDkv/ivIv/1a18/9Kqef/QqHf/xqFt/8Kdaf/GoW3/0qp3/9evfP/Zr33/27F//+G3hf/h&#10;uIT/27J+/9WseP/XrHn/3rN+/9yxfv/PpHH/wZVk/7KGWf+0hVv/tYRc/7aCW/+2gFz/uIFa/7Z/&#10;WP+6gFj/uoBY/7uBWf+7gVn/uoBa/7uBW/+4flj/tnxX/7t/W/+8gFz/vYFd/71/Wv+9f1r/vH5Z&#10;/71/Wv/Aglv/vX9Y/75+WP+/f1n/w4Jc/8J+Wf/EgFv/xoFa/8eCWf/Hgln/yINc/8eDXP/JhV7/&#10;yYVg/8iEX//FgVz/yIJe/8qEYP/Igl7/xX9b/8R+Wv/Ff1v/x39Z/8uDXf/KhGD/x4Fd/8eBX//F&#10;f13/w31b/8R+XP/HgWD/xoBf/8Z9Xf/FfFz/xHtb/8R7W//EeVn/xHlZ/8N4WP/Cd1f/wndX/8R5&#10;Wf/Felv/yH1e/8l+X//Eel//xHpf/794XP+8dVn/v3Va/712Wv+/dVr/wHZZ/8V7Xv/EfV//xH1f&#10;/8B5Xf+7dFj/vHVZ/796Xf/CfWD/xYNj/8eFZf/Fg2P/wH5e/799Xf+8e1v/unlZ/7p5Wf/AfWD/&#10;wH1g/798X//Ae17/wnxi/8J9YP/Ae17/v3pd/796W/++eVr/v3lY/8J8W//Efl3/w31c/8B6WP/A&#10;eln/wXta/8J8W//CfVz/w35d/8mEY//Qjmv/zIpn/8WFYf/Cgl//wIBd/719Wv+7e1j/u3lX/8F8&#10;W/+/elv/unVW/712WP+9dlj/u3RW/7pzVf+9dlj/vHVX/7t0Vv+7dFj/uHFV/7RsU/+4blX/vHJZ&#10;/7JoT/+xZ07/s2lQ/7FpUP+xaVD/s2tS/7FrUf+uaE//rGlP/6xpT/+qaFD/pGJK/55eRf+XVz7/&#10;k1M6/5BSOf+QUjn/klY8/5JWPP+UWkT/k1lD/5JYQv+PVT//klhC/49XQP+QWEH/jlhA/4xWPv+L&#10;VT3/jFY+/5FbQ/+SWkP/lVtD/5heRv+aYEj/mmBI/5pgSP+UXkT/kVtB/4xWPv+KVj7/kFxG/45a&#10;RP+MWEP/iFVA/4VRPP+HUz7/h1M+/4dTPv+JVT//h1M9/4lSPf+KUz7/iFE8/4RQOv+FUTz/hlI9&#10;/4ZUPf+IVj//iFY//4dXQP+JWUL/jFxF/4ZWP/99Tzj/flA5/31POP9+UTr/hFdA/4BTPP97Tjf/&#10;eU83/3tOOf9zRjH/aD0s/2k+Lv9lOSz/XTMl/1cwIf9XLyP/VC4h/1MtIP9VMSX/UC4i/00rH/9M&#10;Kh7/TCog/0spH/9BHxb/NxUM/0AfGP9EIxz/PiAY/z0gGP9AIx3/OyAZ/zYdFv8nFA3/IA8I/yAR&#10;Cv8hExD/IRYS/yEWEv8iFxP/IBcS/yAXEv8iFxP/IxgU/yIXE/8iFxP/IhcT/yIXE/8iFxP/IhcR&#10;/yMYEv8kFxH/JBcR/yUYEv8oGRL/JBcR/ygZEv8mFxD/JhcQ/ykaE/8rHBX/KxwV/yobFP8qGxT/&#10;KhsU/yobFP8tHhf/KxwV/yscFf8sHRb/Kx0U/ysdFP8rHRT/Kx0U/y0fFv8sHRb/LB0W/ywdFv8t&#10;Hhf/Lx4X/zAfGP8yIRr/MyAZ/zMgGf80IRr/Oycg/zsnIP85JR7/OSYf/zkmH/80IRr/MR4Y/zEe&#10;GP8sGhb/HgwI/xwNCP9gUUz/hXhw/2NWTv+lm5H/ysC2/yYcE/8aDQX/KxwV/y4fGP8xIBn/NCMb&#10;/zUiG/8wHRb/LhsU/y8cFf8uGhH/Pioh/0EqIv84IBb/Nh4U/0ElGf9MLB//UTAh/104KP9sRzf/&#10;cUo5/3RLOf94Szj/eEs4/3xNOf98TTn/gVI+/4NUQP+DVED/hVU//4lZQ/+KV0L/h1Q//4dUP/+S&#10;Xkn/k19K/5NgS/+SX0r/kWFL/5BgSv+RYUv/lGRQ/5dnUf+YZVD/l2RP/5ZiTf+VYUz/lWJN/5Zj&#10;Tv+WY07/l2RP/5hlUv+XZFH/l2RR/5lmU/+YZVL/kmJO/5NiUf+SYVD/kmNP/5VmUv+UZVH/lGVR&#10;/5hpVf+cbVn/mGlV/5lqVv+aalb/l2RR/5lmUf+aZ1L/nGlU/5toU/+aZ1L/mmdS/5dkT/+SX0r/&#10;kV5J/5BdSv+QXUr/j1xJ/5BdTP+SXU3/lWBO/5piUf+ZYVD/ll5N/5lgT/+XXk3/lVxL/5leTv+X&#10;XEz/lltL/5VaSP+XXEr/mF1L/5hdS/+ZXkz/mF1L/5dcSv+YXUv/ml9N/5pfTf+YXUv/lVpI/5Na&#10;Sf+UW0r/lVxL/5dcSv+SV0f/k1hG/5RbSP+SWUb/kltH/5FaRv+PV0b/kFhH/5BYR/+PV0b/kFhH&#10;/45ZR/+OWUf/jVhG/4pVQ/+GUT//iVVA/4lVQP+FUTz/hlI9/4VSP/+EUT7/h1RB/4RUQP+GVkL/&#10;iFhE/4RVQf+DVT7/glQ9/4RXQv+EV0L/hVpH/4hdSv+IXUr/h1xJ/4dcSf+FWkf/hVpH/4VaR/+F&#10;Wkf/hl1J/4dcSf+FXEj/hFtJ/4JcSf+CXEn/hF5L/4VfTP+GXUv/hl1L/4ZdS/+GXUv/hl1L/4de&#10;TP+GXUv/h15M/4JcSf+CXEn/glxJ/4JcSf+CXEn/hV9M/4JcSf+FX0z/h2FO/4dhTv+FX0z/g11I&#10;/4JcSf+CXEf/g11I/4ZgS/+EXkn/h2FM/4ljTv+IYk//iWNQ/4pkUf+IYk//iGJN/4llT/+LZ1H/&#10;i2dR/4tnUf+KZlD/iWVP/4hlT/+IZU//iGVR/4ZjT/+GY0//iGVR/4ZjT/+CX0v/gl9L/4JfS/+C&#10;X0v/gl9L/4JfS/+AXUn/f1xI/35bR/98WUP/eldB/3pXQf97WEL/eFU//3hVP/96V0P/eVZC/3hV&#10;Qf91Uj7/dVI+/3RRPf9xTjr/cVE8/3BQO/9uTjn/bEw3/2xMN/9rSzb/akcz/2lGMv9qRzP/Z0cy&#10;/2VFMP9kRC//ZEQv/2ZGMf9mRzL/ZUYy/2NEMP9iQy//YEEt/19ALP9gQS3/X0As/wABAP8AAQD/&#10;AAEA/wABAP8AAQD/5M6n/+bQqf/n0aj/69Ws//Pcs//p0qn/6dCo/+nNpv/oyqT/5saf/+XDnf/g&#10;vZf/2reP/9m2jv/ct4v/27aJ/9u2if/duIv/3rmM/+S/kv/kv5L/4LyM/9ezg//QrHr/3rqI/+vK&#10;l//0057/88+b//DMmP/pxJD/0Kp5/8+ndv/OqXX/yaRw/8eibv/OpnP/1698/9y0gf/bs4D/3bOB&#10;/+C2hP/gt4P/2K97/9Oqdv/SqXP/3rN+/+C1gP/UqXb/yJxr/7eLXv+0hVv/s4Ra/7SAWf+zfVf/&#10;tH1W/7Z/Vv+6gFj/u4FZ/7yCWv+8glr/u4Fb/7qAWv+3fVf/tXtV/7qAW/+7f1v/vIBb/7yAW/+7&#10;f1r/u39a/7+BWv/Aglv/vX9Y/75+WP/Cglz/w4Jc/8B/Wf/EgFv/xIBZ/8aBWv/GgVr/xoJb/8WB&#10;Wv/IhF3/yIdh/8eGYP/Ggl3/yIJe/8mDX//GgFz/xX9b/8R+Wv/Hf1n/x39Z/8uDXf/Lg13/yYNf&#10;/8iCYP/Ff13/w31b/8N9XP/GgF//xH5d/8F7Wv/Delr/w3pa/8N6Wv/CeVn/xHlZ/8J3V//Bdlb/&#10;wndX/8Z7W//Felv/x3xd/8V7Xv/Eel//w3le/8F3XP+8dVn/v3Va/791Wv+/dVr/vXNY/8N5XP/D&#10;eVz/v3hc/753W/+5clb/unNX/796Xf/DfmH/xoFk/8iGZv/GhGT/vnxc/758XP+8e1v/u3pa/7p5&#10;W/+9fF7/wH1g/8B9YP/BfF//wXth/8F7Yf/AeV3/v3hc/794Wv+8dVf/wHlb/8B7XP/CfVz/wn1c&#10;/796Wf/Ae1r/v3lY/8B6Wf/Efl3/xH9e/8mEY//RjWr/zYto/8aEYf/Aflz/wIBd/75+W/+6eVn/&#10;uHZW/8B7XP+/elv/unVW/7pzVf+7dFb/unNV/7pzVf+9eFn/uXRV/7ZxUv+3clX/tm9T/7FpUP+z&#10;a1L/u3FY/7ZsU/+zaVD/tWtS/69nTv+waE//smpR/7JsUv+saU//qmhO/6dlS/+jY0r/nl5F/5dZ&#10;QP+RUzr/jU82/5BSOf+TVTz/llg//5VZP/+ZXUP/l1tB/5JYQv+QVkD/k1lD/5FZQv+TW0T/j1lB&#10;/4xWPv+LVT3/jFY+/5JaQ/+RWUL/lFpC/5ZcRP+WXET/lVtD/5ZcRP+SXEL/kFpA/4pXPP+MWED/&#10;j1tD/4xYQv+KV0L/iFVA/4RRPP+GUj3/iVVA/41WQv+OV0L/ilM+/4lSPf+KUz7/h1A7/4VOOf+E&#10;UDr/hFA6/4ZUPf+HVT7/h1U+/4VWPP+JWUL/ilpD/4ZWP/+BUTv/hVdA/4ZYQf+BVD3/g1Y//4BW&#10;Pv9+VDz/eE42/3NINf9rQC3/XTIh/14yJf9aMCL/WS8h/1cvI/9XMST/VjAj/1IsH/9UMCT/Ui4i&#10;/08rH/9PKx//TCog/0spH/9FIxn/Qx4W/0AeFf86GRD/Px4V/z0fFf88Hxn/Oh8Y/zUcFf8mEw3/&#10;IBEK/yATDf8fFBD/IRYS/x8WEf8gFxL/IBcS/yAXEv8hFhL/IRgR/yIXE/8jGBT/IhcT/yIXE/8i&#10;FxP/IxgU/yMYEv8jFhD/JRgS/yUYEv8mFxD/JRYP/ygZEv8mFxD/KBkS/ykaE/8rHBX/KxwV/yob&#10;FP8qGxT/KRoT/ykaE/8tHhf/KxwV/yobFP8sHRb/LB0W/yobFP8qGxT/KRoT/ywdFv8qGxT/KxwV&#10;/yobFP8qGxT/KxwV/y0eF/8wHxj/Lx4X/y4bFf8vHBX/Mh8Y/zUhGv80IRr/OSYf/zkmH/80IRr/&#10;Mh8Y/zUiHP8xHxv/IhMO/xsNCv8aEA7/JyAa/x8bEv9taWD/lZGI/xcOB/8bDgj/KBsV/y8gGf8x&#10;IBn/NCMb/zUkHP8wHxf/MB0W/zEeF/8xHRT/OCEZ/zwlHf8+JR7/PSUb/0YqHv9NLSD/UC8g/1w3&#10;J/9uSTn/cEk4/3NKOP94Szb/eUw3/3xNOf99Tjr/hFVB/4RVQf+EVj//hlZA/4lZQ/+JVkH/iFVA&#10;/4xYQ/+VYUz/lmJM/5VhTP+VYk3/lWJN/5FhS/+TY03/lmNO/5ZjTv+VYk3/l2NN/5djTf+YZE7/&#10;l2NN/5hkT/+XZE//l2RP/5dkUf+WY1D/mGVS/5toV/+YZ1b/lGNS/5ZlVP+VZlT/k2RQ/5doVP+X&#10;aFT/l2hU/5tsWP+gcV3/nW5a/6BxXf+gcFr/m2hT/5toU/+ea1b/n2xX/6BsV/+caVT/mmdS/5Zj&#10;Tv+UYUz/k2BL/5BdSP+RXEr/kFtJ/49aSP+PWkj/kFtJ/5RcS/+VXUz/l15N/5lgT/+XXk3/l15N&#10;/5leTv+XXEz/lFtI/5VaSP+VWkj/l1xK/5dcSv+ZXkz/l1xK/5JXRf+TWEb/ml9N/5pfT/+WXUr/&#10;lFtK/5NaSf+TWkf/k1pJ/5RbSP+RWEX/k1hG/5NaR/+RWEf/kVlI/5FZSP+QWEf/kVlI/5BYR/+P&#10;V0b/jVhG/4xXRf+LVkT/jVhG/4tWRP+GUj3/iVVA/4lVQP+EUDv/hlI9/4dUP/+FUj//h1RB/4RU&#10;QP+GVkL/iFhE/4ZXQ/+DVED/gFM+/4NWQf+FWEP/h1xJ/4leS/+IXUr/h1xJ/4dcSf+FWkf/hltI&#10;/4VaR/+CWUX/hVxI/4ZdSf+GXUn/hVxI/4JcR/+CXEn/glxJ/4JcSf+GXUv/h15M/4deTP+HXEv/&#10;h1xL/4hdTP+IXUr/h15M/4ZdS/+BW0j/glxJ/4ReS/+BW0j/hF5L/4JcSf+EXkv/hV9M/4hiT/+H&#10;YU7/hF5L/4ReS/+EXkv/hF5J/4ZgS/+EXkn/iGJN/4ljUP+HYU7/iWNQ/4pkUf+HYk//iGNQ/4hk&#10;Tv+KZlD/i2dR/4xoUv+LZ1H/iWVP/4dkTv+GY03/hmNP/4ZjT/+GY0//imdT/4lmUv+CX0v/gl9L&#10;/4JfS/+CX0v/gF1J/39cRv9/XEj/fltH/31aRv96V0P/eFU//3dUPv97WEL/eFU//3hVP/97WET/&#10;eFVB/3VSPv91Uj7/dVI+/3NQPP9xTjr/c1A8/3BQO/9sTDf/bU04/2xMN/9sSTX/akcz/2pHM/9s&#10;STX/bEk1/2tINP9mRjH/ZUUw/2dHMv9pSTT/ZUYy/2NEMP9iQy//YEEt/19ALP9hQi7/X0Ar/wAB&#10;AP8AAQD/AAEA/wABAP8AAQD/6tKs/+fPqf/n0Kf/6dKp/+/Yr//r1Kv/6dCo/+PHoP/jxZ//48Wf&#10;/+HBm//fvJb/2reR/9i1jf/XtIz/0K2D/8+sgv/WtIf/4byP/+fClf/kv5L/4LuO/9m1hf/UsoL/&#10;4cCN//LRnP/826b/9dSf//LRnP/oxJD/0Kp5/82odP/QqHX/0al1/9Wud//Ur3j/1q56/9qyfv/g&#10;uIT/3raC/962gv/dtH7/1q13/9Gocv/OpW//1654/920fv/Yr3v/1a15/7+XZv+yh1r/s4Zc/7OC&#10;Wf+zf1f/tH1U/7uBWf+7glf/u4FZ/7uEW/+6g1r/toBa/7V/W/+zfVn/sXtX/7mCXP+7gVz/vIJc&#10;/72DXf+7gVn/voNb/8iNZf/Jjmb/xohh/8GDXP/BgVv/woJc/8aGYP/Eg13/v35Y/8KBW/+/flj/&#10;v35Y/8SDXf/GhV//xYRe/8eGYP/IhF//x4Fd/8R+Wv/Eflr/xoBc/8d/Wf/GgFz/xn5Y/8eBX//I&#10;gmD/yYNh/8eBX//CfFr/wHxZ/8F8W//Efl3/w31c/8J7Xf/Ee1v/wnlZ/8J5Wf/DeFj/xHlZ/8F2&#10;Vv/Bdlb/wndX/8Z7W//Ge1v/xHla/8J4W//Bel7/wXpe/793Xv+7dFj/wHZb/8F3XP/Cd1r/vnNW&#10;/8BzV/+/dFf/vXJV/71zWv+7c1r/uHBX/7dvVv+9eFv/xoFk/82Ia//Ihmb/u3lZ/7t6Wv+7elr/&#10;unlZ/7l6W/+5eFr/vXxg/8B9Yv/AemD/vXdd/7x0W/++dl3/vXVc/7x1Wf+9dlr/vndZ/714Wf+6&#10;dVb/vXhZ/8B7XP/BfF3/v3pb/796W/+/eFr/wnxb/8eBYP/Qimj/z4ln/8eBX//EgF3/xYBf/8J9&#10;XP+7eVn/u3lZ/7t2Wf+7dln/u3Vb/7lzWf+6dVj/u3ZZ/7dyVf+0clL/tnNW/7RxVP+0cVT/tXBT&#10;/7JsUv+xaVD/sWlQ/7VrUv+2bFP/s2tS/7JqUf+walH/rWpQ/6xpT/+paVD/o2VM/59hSP+VW0X/&#10;jVM9/5JWPP+UVj3/kFI5/5JVOf+VWDz/m15C/6FkSP+ZW0L/lFg+/5NXPf+RVz//klpD/5NbRP+Q&#10;WkL/jFhA/4tXP/+GUjr/hFA4/4xWPv+QV0P/kFhB/5NbRP+MVD3/j1dA/5FbQf+JUzn/g1A1/4FP&#10;NP+DUTj/g1E4/4RSO/+HVT7/i1lC/5NfSf+WX0r/lV5J/5JbRv+MVj7/jlhA/45YQP+IUTz/hk86&#10;/4ZPOv+ATDb/gU03/4ZUO/+IVj3/h1U8/4pYP/+MWkH/jVtE/4pYQf+EVD3/iFhB/4paQ/+EVj//&#10;f1M6/4BUO/99UTj/cUQt/2g7Jv9jNiH/XC8c/1svIv9eMiX/XTMl/140KP9XLyP/VS8i/1IsH/9Q&#10;Kh//Uiwh/1MtIv9QKh//TScc/0wmHf9KJBv/SiQb/0UjGv9GJBv/RSQb/0AiGP8/IRn/NxwV/y8W&#10;Ef8jEgv/IBEK/yIUEf8gFRH/IBcS/yAXEv8fFhH/HhUQ/yAXEv8fFhH/IBcS/x8WEf8fFhH/IBUR&#10;/yEWEv8hFhL/IhcT/yAVEf8iFQ//JRgS/yUYEv8lFg//IxQN/yYXEP8mFxD/JhcQ/ygZEv8qGxT/&#10;KhsU/yweFf8vHhb/LBsT/ygaEf8rHBX/KhsU/yscFf8tHhf/Kx4Y/yscFf8qGxT/KhsU/yYXEP8p&#10;GhP/KRoT/yobFP8qGxT/KBkS/ykaE/8pGhP/LBsU/ywbFP8tHBX/LRwV/y8cFf8xHhf/NCEa/zQh&#10;Gv8yHxj/MyAZ/zUiG/8xHhj/LhsV/yUUDf8cDQj/Gw0K/xgNCf8uJR7/Ny4n/xgNB/8fEgz/KxwV&#10;/y4fGP8uIBf/MiEZ/zIkG/8yIRn/MSAY/zIfGP8zHxj/OSUc/0ApIf9DKiP/RCkg/0gsIP9NLSD/&#10;Ui4i/1gzI/9xSjv/dEo6/3ZLOv94Szb/fU46/4FSPv+BUzz/g1M9/4VVP/+HV0H/h1dB/4xZRP+N&#10;WUT/jVlE/5BZRf+XYEv/mGFM/5dgS/+WYk3/l2RP/5ZjTv+WY07/lWJN/5ZiTP+XY03/l2NN/5hi&#10;Sv+ZY0v/mGRO/5ZiTP+YZE7/mGRP/5dkT/+YZVL/mWZT/5xpVv+gbVr/mWlV/5hoVP+ZaVX/mGlV&#10;/5lqVv+aa1f/m2xY/51uWv+neGT/pnZi/6R0YP+ib1z/om9c/6VxXP+ibln/nmpV/6FtWP+ea1b/&#10;n2xX/59sV/+ea1b/nGlU/55qVf+WYk3/k19K/5NcSP+QWEf/kVlI/5NbSv+TXEj/kFlF/5FYR/+R&#10;WEf/kFdG/5deTf+ZYE3/l15L/5ZdSv+YXUv/mV5M/5hdS/+WXUr/lFtI/5NaR/+SW0f/kVpG/5Nb&#10;Sv+TW0r/klpJ/5FZSP+WXUr/lVxJ/5NaR/+RWEX/kllG/5JZSP+PV0b/kVlI/49aSv+PWkj/j1dG&#10;/41YRv+MV0X/iVVA/4hVQP+HVD//jVlE/45aRf+FUTz/iFQ//4lVQP+HUz7/hVI9/4hVQP+FVT//&#10;g1M9/4RUPv+IWEL/ilpE/4dZQv+EVUH/gFM+/4NWQf+GW0j/il9M/4leS/+HXEn/hltI/4hdSv+F&#10;XEj/g1pG/4FYRP+BWET/g1pG/4ZdSf+EXkn/g11I/4JcR/+BW0b/glxH/4NdSP+HXkz/iF1K/4hd&#10;Sv+HXEn/iF1K/4hdSv+GW0j/hltI/4deSv+FXEr/h15M/4ReS/+BW0j/gVtI/4JcSf+FX0z/hV9M&#10;/4ZgS/+EXkn/h15K/4hiTf+HXkr/hF5J/4ZgS/+GYEv/hmBL/4hiTf+JY1D/iGJP/4hjUP+JZFH/&#10;iWVP/4hkTv+JZU//iWVP/4pnUf+LaFL/iWVP/4llT/+KZVL/imdT/4hlUf+FYk7/iGVR/4ViTv+C&#10;X0v/gWFM/4FhTP9/X0r/fV1I/3xdSP98XUj/fV5J/3tcR/92VkH/dlM//3ZTPf95VT//elZA/3pW&#10;QP94VUH/c1M+/3JSPf9zUz7/dFQ//3FRPP9xUTz/cFA7/3BNN/9uSzX/cE03/29MOP9sSTX/bEk1&#10;/25JNv9tSDX/bUg1/2xJNf9qRzP/ZUUw/2lJNP9pSTT/ZUYy/2NEMP9jRDD/YUIu/10+Kv9gQCv/&#10;Xj8q/wABAP8AAQD/AAEA/wABAP8AAQD/6tKs/+bOqP/lzqX/5c6l/+jRqP/r0qr/6dCo/+LGn//i&#10;xJ7/4MKc/+DAmv/hvpj/27iS/9q3j//Zto7/0a6G/9Ctg//Vsoj/4byQ/+XAk//jvpH/4byP/9y6&#10;iv/buof/5cSP//fWof/93qj/+Neh//DPmv/gv4r/zqp2/86qdv/PqnX/1K12/9qzev/YsXj/17B5&#10;/9ixev/et4D/3reA/9u0ff/as3z/1q92/9Kpcf/KoWn/0Kdx/9qxe//dtYH/4LiE/8Scaf+3jV3/&#10;tYlc/7aFWv+1gVn/t4BX/76EXP+9hFn/u4FZ/7qDWv+3gFf/snxW/7N9Wf+0flr/t4Fd/7qDXf+8&#10;glz/u4Fb/7uBW/+9g1v/wIZe/8WLY//Kj2X/xIlh/8OFXv/Bg1z/x4li/8yMZv/IiGL/wYFb/79/&#10;Wf++flj/vX1X/8OCXP/GhV//w4Jc/8SDXf/FgVz/xoBc/8WAWf/Ef1j/yoJa/8iAWv/IgFr/x39Z&#10;/8aAXv/HgV//x4Ff/8aAXv/CfFv/wHta/8F7Wv/DfVz/xX9e/8R+Xf/Ee1v/w3pa/8R7W//Ge1v/&#10;xXpa/790Vf+/dFT/wXZW/8R5Wf/IfV3/xXpb/8J3WP/CeFv/wnhd/8F3XP++dFn/wXdc/8J3Wv/B&#10;dln/wHNX/8BzV/+/clb/vXFZ/71xWf++dFv/vHJZ/7VtVP+8dVn/xH1h/8yFaf/Ig2b/u3ZZ/7l2&#10;Wf+7elz/unlb/7p5W/+5eFz/unld/757YP/DfWP/v3lf/711XP+7c1r/vHRb/7x0W/+9dlr/vHVZ&#10;/753W/+9eFv/vnla/755XP++eVz/v3pb/794Wv/Belz/w31c/8R+Xf/Qimj/0oxq/8mDYf/IgmD/&#10;xoFg/8J9XP+7eVn/u3lZ/7p3XP+3cVf/unRa/7p0Wv+7dln/u3ZZ/7VyVf+1clX/tXJV/7FuUf+y&#10;b1L/tnBW/7BqUP+waE//sGhP/7JqUv+xaVH/smpS/7FrUv+uaE//qmdN/6ZkTP+iZEv/m19F/5dd&#10;R/+UWkT/hEo0/4hOOP+RVTv/kFI5/5NWOv+VWDz/lVg8/5VYPP+PUzn/i081/5BUOv+QWEH/jFY+&#10;/4xWPv+KVDz/iVU9/4lVPf+IVDz/h1M7/4xWPv+PWUH/jldC/4xWPv+KVDz/i1U9/4xWPv+HUzv/&#10;g1A1/4FPNP+EUjn/hFI3/4hWPf+MWkH/k19H/5tlTf+eaFD/m2VN/5dhSf+TXUX/klpD/5JaQ/+M&#10;Uz//h1A7/4dQO/9/SzX/gU03/4lXQP+OXEX/j11E/5JgR/+SYEn/jlxF/4pYQf+GVD3/h1U+/4VV&#10;Pv99Tzj/fE43/35QOf95TDX/aDsm/2M2If9iNSL/YjQk/18zJv9iNin/YDYo/140Jv9ZMiP/XDUm&#10;/1kzJv9WMCP/VjAl/1MtIv9QKh//UCof/1AqIf9PKSD/Tykg/0ooHv9IJhz/QyIZ/0AfFv8/IRn/&#10;NBkS/ysSDf8jEgv/IRIL/yIUEf8iFxP/IRgT/yAXEv8eFRD/HRQP/x8WEf8gFxL/IBcS/x8WEf8e&#10;FRD/IBcS/yIXE/8gFRH/IBUR/x8UEP8hFA7/JBcR/yUWD/8kFQ7/JBUO/yYXEP8oGRL/KBkS/ygZ&#10;Ev8qGxT/Kx0U/zAfF/8xIBj/Lh0V/y0cFP8rHRT/LB0W/y0eF/8tHhf/LB8Z/ywdFv8rHBX/LR4X&#10;/yobFP8rHBX/KhsU/yobFP8qGxT/KRoT/yobFP8pGhP/KhsU/yobFP8sHRb/Lh0W/ywbE/8uHRX/&#10;MyIa/zAfF/8uHRX/MB8X/zQhGv8wHRb/MB8X/ywbFP8lFg//IhMM/x4RC/8gFQ//IxYQ/yQVDv8o&#10;GRL/KxwV/y8eFv8wHxf/MiEZ/zAiGf8vIRj/MSAY/zMgGf80IRr/OSUc/0EqIv9FLCX/QSgh/0gs&#10;IP9NLSD/Tysd/1gzI/9zTDv/d009/3hNPP94Szb/gFE9/4FSPv+DUz3/gVE7/4RUPv+JWUP/iVlD&#10;/4tYQ/+PW0b/kV1I/5RdSf+WX0v/k19K/5VhTP+WYk3/lWJN/5ViTf+VY0z/l2VO/5hkTv+bZE//&#10;mmRM/5ljS/+ZY0v/mmNO/5liTf+YZE7/mWVQ/5djTv+bZlT/nWhW/51qV/+dalf/mWlV/5hoVP+Y&#10;aFT/lmdT/5lqVv+cblf/nW5a/6FzXP+nd2P/p3dh/6l5Y/+ib1r/n2xX/6RwW/+jb1r/n2tW/59r&#10;Vv+fbFf/oG1Y/6BtWP+hbln/oW5Z/6JuWf+daVT/nGVR/5hhTf+TXEj/kVpG/5JbR/+TXEj/kltH&#10;/5JaSf+SWkn/klpJ/5dfTv+bZFD/l15L/5RbSP+VXEj/ll1J/5RbR/+WXUn/l15L/5ZfS/+UXUn/&#10;j1tG/5BcR/+RXEr/kFtJ/5JbR/+WXUr/lFtI/5FYRf+QV0T/kllI/5FYR/+OVkX/j1dG/41YSP+M&#10;V0X/jVVE/41YRv+NWUT/iVVA/4lVP/+KVkH/jlpF/49bRv+HUz7/h1M+/4lVQP+JVkH/hlM+/4ZW&#10;Qv+EVED/hVVB/4dXQ/+KWkb/iVlF/4VWQv+EVUH/g1ZB/4JXRv+FXEr/iV5N/4hfS/+IXUr/h1xJ&#10;/4hdSv+GXUn/g1pG/4JZRf+CWUX/hVxI/4NdSP+EXkn/hF5J/4NdSP+BW0b/g11I/4ReS/+HXkz/&#10;hl1J/4dcSf+GW0j/iF1K/4dcSf+EWUb/hVpH/4deSv+FXEj/hl1L/4JcSf+CXEn/gVtI/4JcSf+F&#10;X0z/hmBN/4ReSf+FXEj/iF9L/4phTf+IX0v/iF9J/4hfSf+HYUz/hmBL/4hiTf+KZE//iWNQ/4lj&#10;UP+IY1D/iWVP/4hlT/+HZE7/iGVP/4toUv+KZ1H/iGRO/4pmUP+MaFL/jGdU/4lkUf+FYk7/iGVR&#10;/4ViTv+DYEz/g2BM/4FhTP9+Xkn/fF1I/3tcR/99Xkn/el5I/3laRf91VUD/clI9/3VSPP92Uz3/&#10;elZA/3pWQP9xUTz/cVE8/3JSPf9zUz7/clI9/3FRPP9xUTz/cFA7/3BNN/9vTDb/b0w2/29MOP9t&#10;Sjb/bks3/25JN/9sRzX/bEc0/2xJNf9rSDT/ZUUw/2lJNP9nSDP/ZEUx/2FCLv9jRDD/Y0Qw/14/&#10;K/9fPyr/YEAr/wABAP8AAQD/AAEA/wABAP8AAQD/5c2p/+TMpv/iy6L/5M2k/+rTqf/q0an/5Muj&#10;/+DEnf/dv5n/3L6Y/+DAmv/evJb/2LWP/9i1j//XtI7/0K2F/9Cthf/TroL/27aK/965jP/gvpH/&#10;3buL/9m4hf/evYr/5cSP//LRm//216H/786Y/+fGkP/XtoD/x6Zw/8uocv/Ur3j/2bV7/+C5gP/a&#10;s3r/2LF4/9ewef/atX7/3LeA/9q1fv/ctXz/3LV8/9avdv/LpGv/yqNq/9Osdf/dtYH/3raC/8Wd&#10;av+9k2P/t4tc/7SFWf+0gFj/uINX/7yFXP+9g1v/uoNa/7Z/Vv+1flX/sHpU/7F7Vf+0flr/uYJc&#10;/7yFXv+9g13/uoBa/7qAWP+9g1v/wIZe/8GIXf/DiF7/wYZc/8CFXf/DiGD/zY9o/8uNZv/IimP/&#10;xohh/8GBW/+/f1n/vn5Y/8CAWv/BgVv/u3pU/759V//Igl7/yINc/8aBWv/FgFn/yIBY/8iAWP/K&#10;glz/yoJc/8iCYP/Ff17/xoBf/8R+Xf/Aeln/wHpZ/8F7Wv+/eVj/xH5d/8h/X//FfFz/wnlW/8R6&#10;V//Ge1v/xntb/790Vf+/dFX/wXZX/8R5Wv/HfF3/xHla/8F2V//Bd1r/wnhb/8J4W//Bd1r/wHVY&#10;/790V/++cVX/u25S/8F0WP/BdFj/v3Nb/7puVv++clr/v3Nb/7xyWf++dFn/wXpe/8V+Yv/Bel7/&#10;uHFV/7t1W/+9el3/vXxg/7x7X/+5eFz/unld/7t4Xf/AemD/vnhe/7x0W/+7c1r/vHRb/752Xf++&#10;dl3/vHRb/754Xv/BfF//wHte/7l2Wf+4dVj/vXhb/712WP/AeVv/wntd/8R+Xf/Qimn/041r/82H&#10;Zf/HgWD/xH9e/8J9Xv++fFz/u3lZ/7d0V/+2cVT/unVY/7x1Wf+7dln/t3JV/7ZxUv+yb1L/s3BT&#10;/7FuUf+0blT/tG5U/6tlS/+tZUz/sWlR/7NrU/+yalL/r2lQ/6xlT/+nY0z/pmRM/6RkS/+ZW0L/&#10;lFg+/5FXQf+RWUL/ilA6/4xSPP+SVjz/klQ7/5RWPf+TVTz/j1M5/5FVOf+ITjb/hkw0/4xSOv+M&#10;Vj7/iVM7/4hSOv+GUjr/iFQ8/4dTO/+IVDz/iFQ8/4pWPv+IVDz/hlI6/4FNN/+CTjj/hFA6/4hU&#10;Pv+GUjr/hFA4/4RQOP+KVj7/ilc8/5FeQ/+bZUv/nWdN/6BmTv+mbFT/qG5W/6NpUf+hZ0//mV9H&#10;/5lhSv+UW0f/jFM//4ZPO/+BTTj/hVE8/5FfSP+WZE3/mGZP/5dlTv+TYUr/jlxF/4dVPv+BTzj/&#10;gE43/3xJNP9xQSv/dUUv/3pMNf91RjL/Zzgk/2Q3JP9kNyT/YzUl/2E2Jv9kOCv/YTcp/1sxI/9Z&#10;MiP/WjMk/1kyI/9YMCT/Vy8j/1UtI/9VLSP/WDIn/1cxJv9VLyb/Uy0k/04sIv9JJx3/RCMa/0Eg&#10;F/89IBj/NBkS/ykQC/8jEgv/IxQN/x8UEP8gFxL/IBcS/yAXEv8eFRD/HxYR/x4VEP8fFhH/HxYR&#10;/x8WEf8fFhH/IBcS/yEWEv8gFRH/IBUR/x4TD/8hExD/IhQR/yITDP8mFxD/KxwV/ygZEv8pGhP/&#10;KRoT/ykaE/8rHBX/LR8W/zAfF/8vHhb/Lx4W/y4dFf8sHhX/LR4X/y0eF/8tHhf/Lh8Y/y0eF/8t&#10;Hhf/LR4X/ywdFv8tHhf/LB0W/yscFf8sHRb/LR4X/yscFf8qGxT/KxwV/yscFf8sHRb/KxwV/yoc&#10;E/8rHRT/MB8X/y4dFf8sGxP/LB4V/ywdFv8qGxT/KhsU/yobFP8qGxT/KBkS/yYXEP8pGhP/JRYP&#10;/ywbFP8sGxT/LRwU/y4dFf8yIRn/MiEZ/zIhGf8wHxf/Lx4W/zMgGf80IRr/NyMa/z8oIP9EKyT/&#10;RCki/0ktIf9OLCD/Tysd/1k0JP9zTDv/eE4+/3hNPP93SjX/fE05/3xNOf+BUT3/gVE9/4RUQP+J&#10;WUX/jFxI/45bSP+QXUj/kV5J/5NfSv+RXUj/kFxH/5NfSv+VYk3/k2FK/5VhS/+VYUv/mGRO/5dj&#10;Tf+aZEz/m2VN/5xjT/+ZYEz/mWJN/5pjTv+bZFD/m2RQ/5hhTf+XYlD/m2ZU/5pnVP+YZVL/mGhU&#10;/5dnU/+WZlL/lmZS/5ZmUP+YaVX/nG1Z/6BxXf+jc1//sIBq/7aGcP+kcVz/mWZR/6BsV/+jb1r/&#10;oW1Y/55rVv+gbVj/oG1Y/55rVv+fbFf/n2xX/59rVv+gaVX/oGlV/51mUf+WX0v/k1xI/5FaRv+R&#10;Wkb/k1xI/5VeSv+VXkr/lF1J/5VeSv+XYEz/kltH/49YQ/+SWUX/lFtH/5RbR/+TWkb/kVpG/5Jb&#10;R/+TXEj/kltH/5FaRv+TXEj/k1xI/5FaRv+SWUb/kllG/5FYR/+QV0b/kVhH/45VRP+KVUP/i1ZE&#10;/4tWRP+LVkT/i1ZE/41ZRP+OWkX/ilZB/4lVP/+NWUT/jVlE/45aRf+IVD//hVE8/4VSP/+GVkL/&#10;hVVB/4dXQ/+GVkL/hVVB/4ZWQv+HV0P/hVVB/4RVQf+DVkP/gVRB/4FWRf+GXUv/iF9N/4lgTv+H&#10;Xkz/h1xJ/4dcSf+IXUr/gVhE/4NaRv+HXkr/h15K/4FbRv+FXEj/g11I/4NdSP+CXEn/glxJ/4Fb&#10;SP+FXEr/h15M/4deTP+GW0j/h1xJ/4ZbSP+AV0P/gVhE/4JcR/+BW0b/gVtI/4FcSf+CXEn/f1pH&#10;/39aR/+CXEf/hF5J/4ReSf+FXEj/h15I/4deSP+HXkj/iF9J/4hfSf+IX0v/h2FM/4dhTP+JY07/&#10;iWNO/4hiTf+FYUv/hmNN/4ZjTf+KZ1H/imdR/4dkTv+EYUv/hmFO/4hjUP+JZFH/h2JP/4diT/+J&#10;ZFH/h2JP/4RgSv+HYk//gl9L/4JfS/9/X0r/fV1I/3pbR/98XUn/eFxH/3dYQ/9zVD//c1M+/3RU&#10;P/90UTv/dlM9/3VSPv9xUTz/clI9/3JSPf9xUj3/cFE8/3FSPf9xUTr/cFA5/3FOOP9vTDb/b0w4&#10;/29MOP9vTDj/cE05/21KN/9qRzT/a0g1/2xJNf9pSTT/ZUUw/2ZGMf9lRTD/Y0Qw/2FCLv9iQy//&#10;Y0Qw/2BBLf9gQS3/Xj8r/wABAP8AAQD/AAEA/wABAP8AAQD/4Mql/+TMpv/hyqH/4cqh/+fOpv/k&#10;y6P/48eg/97Cm//fwZv/3b+Z/9+/mf/gvZf/27iS/9m2kP/UsYv/0KuB/9Ktg//SrYP/2bSI/+G8&#10;j//iwJP/3LqK/9e2g//cu4b/48KN/+fGkP/qypH/5saN/96+hf/VtXz/za10/82tdP/XtHr/3rqA&#10;/+C5fv/btHv/2LF4/9ewd//Ys3z/3biB/9+7gf/fu4H/3bl9/9Wxd//NqW//y6Rr/9Wud//asn7/&#10;3bWB/8eda/++lGT/uIxd/7SFWf+xgFf/toFX/7eCWP+8hVz/vYNb/7qAWP+2f1j/tH1W/7R9Vv+1&#10;flf/uYJb/76EXv++hF7/vYNb/7yBWf+/hFz/w4hg/8KHXf/Ch13/w4he/8OIXv/IjWP/zZJq/8iN&#10;Zf/EiV//x4lg/8OFXv/Cglz/wYFb/8KCXP/CgVv/u3pU/8F9WP/KhGD/yYRd/8iDXP/JgVn/x39X&#10;/8mBWf/NhV//y4Nd/8eBX//DfVz/w31c/8J8W/+/eVj/wXta/8N9XP+/eVj/wXta/8R7W//FfFz/&#10;w3pX/8R6V//Fe1j/xXpa/8B1Vv+/dFX/wHVW/8J3WP/DeFn/w3hZ/8B1Vv/Bdlf/wHVY/790V//A&#10;dVj/v3RX/75zVv++cVX/vG9T/8N2XP/Ed13/xHdd/71xWf++clr/v3Nb/75zVv++dFn/wHZb/8R6&#10;X//AeF//vHRb/7x2XP+9el//v3xh/7x7X/+9el//vHle/7t1W/++eF7/wHhf/793Xv+/dVz/wHZd&#10;/8B2Xf+8dFv/unJZ/713Xf/Be2H/v3lf/7x5Xv+7eF3/vXhb/7x3Wv++d1n/wXpc/8J7Xf/LhWT/&#10;0oxr/8uGZf/GgWD/wX9f/8F/X//EgmL/xIJi/8F8X/++eVz/v3ha/794Wv+8dVf/t3BS/7VuUP+2&#10;cVL/uHNW/7RvUv+zbVP/smxS/6tlS/+uZk3/sGhQ/7FpUf+yalL/sGpR/6xoUf+kYEn/o2FJ/6Nj&#10;Sv+XWUD/kVU7/5BUOv+TVz3/lFg+/5JYQv+TVz3/kFQ6/5JWPP+PUzn/i1E5/4xSOv+JUzn/h1E3&#10;/4dROf+HUzv/hVE5/4ZSOv+IVDz/iFQ8/4dTO/+GUzj/h1Q5/4xZPv+IVDz/hVE5/39NNP+FUTv/&#10;hVE7/4ZUPf+FUTv/hFA4/4RQOP+NVz3/lV9F/5tlS/+iaU7/oWhN/59mSf+mak7/qGxQ/6VpTf+m&#10;alD/pWlP/6VrVf+cYk7/j1ZC/4lQPf+ETTn/hlI9/5BdSP+VYk3/kGBK/4VVP/+DUz3/hFQ+/4NR&#10;Ov96SDH/e0ky/3hGL/9xPin/cUEr/3lJNf94STX/bj8t/24/Lf9qPSr/Zzkp/2E2Jv9iNyf/YjYp&#10;/1wyJP9dMyX/XTMl/1ozJP9WLiL/VCwg/1UtIf9XLyX/WTMo/1cxJv9WMCX/VS8m/04sIv9MKiD/&#10;SSgf/0UkG/8+IRv/NBkS/ykSDP8gEQr/IRMQ/x4TD/8dFA//IBcS/x8WEf8fFhH/HxYR/x0UD/8f&#10;FhH/HxYR/x8WEf8eFRD/HxQQ/x8UEP8gFRH/IRYS/yMVEv8nGRb/JxoU/ykaE/8uHxj/MyIb/y8e&#10;F/8pGhP/KRoT/ykaE/8qGxT/KxwV/zAfF/8vHhb/Lx4W/y4dFv8rHRT/Lh8Y/y0eF/8tHhf/Lh8Y&#10;/y4fGP8uIBf/LiAX/y8eF/8wHxj/Lx4X/y8eFv8uHxj/MiEa/zAfGP8vHhf/LR4X/y4fGP8wHxj/&#10;Lx4X/y0fFv8sHhX/LR8W/ywdFv8rHBX/LB0W/yscFf8sHRb/KxwV/yscFf8sHRb/KhsU/ysaE/8t&#10;HBX/LBsU/y0cFf8vHBb/LxwV/y0cFf8wHxj/MB8X/y8eFv8vHhb/Lx4W/zEeF/8zHxj/OCEZ/z0m&#10;Hv9BKCH/Qicg/0gsIP9QLiL/UTAh/1w3J/90TTz/e1FB/3lOPf97TDj/fU46/35PO/+CUj7/hVVB&#10;/4ZWQv+KWkb/jl5K/49fS/+QYEr/kWFL/5NgS/+RXkn/kF1I/5RhTP+WZE3/lmJM/5VhS/+WYkz/&#10;mWVN/5pkTP+ZY0v/mmJL/5lgTP+YX0v/mmNO/51mUf+bZFD/nGVR/5tkUP+aYlH/mmVT/51oVv+c&#10;aVb/nGlW/5lpVf+ZaVP/mWlT/5ZmUP+XZ1P/mmpW/55uWv+vf2n/wJB6/8eXgP+0gmv/nWtU/5xp&#10;VP+ib1r/oW5Z/5xpVP+gbVj/oG1a/55rVv+gbVj/nmtW/55qVf+halb/omtX/6FqVf+dZFD/mWJN&#10;/5VeSv+RWkb/j1hE/5FdSP+SXkn/kFxH/5JeSf+UYEv/kFxH/45XQv+SW0b/lF1I/5VcSP+TWkb/&#10;kllG/5NaR/+VXkr/kltH/5FaRv+UXUn/lV5K/5JZRv+RWEX/k1pH/5RbSv+RWEf/j1dG/4pVQ/+C&#10;Tzz/hFE+/4hVQv+KVUP/i1ZE/45aRf+QXEf/jVlE/4pXQv+OW0b/i1hD/4pXQv+HVD//h1RB/4RU&#10;QP+FVUH/hVVB/4VWQv+GVkL/hVVB/4VVQf+FVUH/hlZC/4NUQv+BVEH/flNC/4FWRv+HXU3/h11N&#10;/4ddTf+GXUv/hltK/4ZbSP+HXEn/hFlG/4VcSP+IX0v/h15K/4VcSP+GXUn/hl1J/4VcSP+HXkz/&#10;hFtJ/4NaSP+EW0n/h15M/4deTP+GXUn/hl1J/4VcSv+DWkj/gVtI/4BaR/9+WUb/fllG/4FcSf+B&#10;XUf/gFtI/4FcSf+DX0n/hF5J/4ReSf+CXEf/h15K/4ZdSf+HXkr/iWBK/4hfSf+HXkj/iWBM/4ti&#10;TP+JY07/iGJN/4dhTP+GYkz/hmNN/4ZjTf+IZU//iGVP/4ViTP+EYU3/g15L/4ZhTv+HYk//g15L&#10;/4diT/+HYk//g15L/4JeSP+FYUv/g15L/4FcSf9/XEj/fFlF/3lYRf92V0P/dldD/3ZXQv91VkH/&#10;dVVA/3ZWQf9zUz7/dFQ9/3VVQP9zUz7/clI9/3JSPf9yUj3/clI9/3JSPf9wUDn/bk43/25ON/9w&#10;TTn/b0w4/3BNOf9tSjb/b0w4/21KN/9uSzf/bEk1/2pHM/9nRzL/ZUUw/2ZGMf9lRTD/YkMv/2JD&#10;L/9iQy//Y0Qw/2JDL/9iQy//YEEt/wABAP8AAQD/AAEA/wABAP8AAQD/3sak/+DIpP/hx6L/4sij&#10;/+DHn//gxJ3/4cWe/+DCnP/iwpv/48Gb/+LBmP/iv5f/3ruR/9u2iv/VsIT/0ayA/9Osgf/UrYL/&#10;2LKF/9q1iP/euYz/3buL/9y7iP/auYb/3LuG/9y7hf/dvYT/4cGG/+LCh//gwIX/1rZ7/9e0ev/a&#10;uHv/47+F/+C5gP/Zsnn/17B3/9avdv/Zsnn/3bl//9+7gf/ivoT/4b2D/9ezef/OqnD/y6Zv/9St&#10;dv/VrXn/yqJu/7uPXv+6jl//uotf/7WEWf+xfVX/tH9V/7Z/Vv+5f1f/uX9Z/7qAWv+6gFr/uX9Z&#10;/7V7Vf+4flj/uoBa/76CXf+/g17/v4Rc/7+EXP+8gVn/vYNb/7+FXf/DiGD/w4hg/8OIYP/EiWH/&#10;w4hg/8aIYf/Fh17/xYde/8iJYP/DhFv/wIBa/8KBW//CgVv/wn5Z/8SAW//Ggl3/x4Fd/8qEYP/K&#10;hGD/xoBc/8aAXP/Jg2H/yIJg/8aAX//DfVz/wHpZ/8F7Wv/Aeln/wXta/8V8XP/Ee1v/wnlZ/8F4&#10;WP/Ee1j/xHtY/8R7WP/Delr/wnlZ/8J3V//Bdlf/v3RU/8B1Vf/Cd1f/wndX/8B1Vv+8cVT/vXJV&#10;/75zVv++c1b/vnNW/75zVv++c1b/vnNW/79zW//BdV3/v3JY/7tuUv+9clX/vnNW/790V/+/dFf/&#10;wHZb/8J7X//AeV3/vndb/713Xf++eF7/v3lf/754Xv+9d13/vHZc/753W/+/eFz/wHld/794XP+9&#10;dVz/vXVc/7tzWv+5cVj/u3Na/7x0W/+7c1r/u3Vb/7t1W/+8d1r/v3pd/8B5Xf++d1n/v3ha/755&#10;Wv/DgWH/y4lp/8iHZ//CgWP/t3ZY/7d2WP+4d1n/vXpd/8WAY//Gf2H/xn9h/8N8Xv+6c1X/t3BS&#10;/7ZvUf+8dVf/vXZY/7ZvU/+zbFD/tGxT/7FpUP+vZ07/r2dO/6xkS/+qZEr/rGZN/6NgRv+hXkT/&#10;n11F/5ZWPf+RUzr/k1U8/5FVO/+SVjz/k1c9/5JYQv+OVj//jFQ9/4tVPf+LVT3/i1U9/4lVPf+M&#10;WED/iVU9/4RQOP+DUTj/hFA4/4dTO/+KVj7/ilY+/4pWPv+KVj7/iVY7/4pXPP+HVDn/hVM6/4VT&#10;Ov+KWD//hlQ9/4NROv+DUTr/hVE5/4NPN/+KVDr/mWNJ/55lSv+cY0j/nWRH/51kR/+dZEf/nWRJ&#10;/6FlSf+cYEb/n2NJ/5thS/+RV0P/iE87/4ZNOf+FTjr/gU04/39MN/9/TDf/ekcy/3lGMf92Qy7/&#10;eUYx/3xJNP92Qiz/ekYw/3lFL/92Qi3/dUIt/3tLN/+BUT3/d0g0/2s+K/9mOSb/Zzon/2A1Jf9f&#10;NCT/YDUl/2E1KP9dMyX/XTMl/140Jv9fNSn/WjIm/1gwJP9ZMSf/WDIn/1YwJf9WMCX/WDIn/1Is&#10;I/9MKiD/Tiwj/0opIP89IBr/MxgR/ygRC/8fEAn/HhMP/x0UD/8dFA//HxYR/x4VEP8eFRD/HhUQ&#10;/xwTDv8eFRD/IBcS/yAVEf8gFRH/IBUR/x8UEP8kGRX/JhgV/ycYE/8qGxT/LR4X/y0eF/8tHhf/&#10;KxwV/yobFP8pGhP/KBkS/ykaE/8qGRL/LBsU/y4dFf8vHhb/Lx4X/y8eF/8vHhf/LB0W/y0fFv8t&#10;Hhf/Lh8Y/y4gF/8wHxf/Lx4W/y4dFf8wHxf/MB8X/zIhGf8xIBj/MiEZ/zMgGf8xIBj/MyAZ/zIf&#10;GP8xIBj/MSAY/zYlHf82JR3/NSQc/zQjG/8yIRr/MiEa/zAhGv8vIBn/Lh8Y/y4fGP8uHxj/KxwV&#10;/ywbFP8sGxT/LBsU/y4dFv8vHBb/LxwW/y4bFf8uGxX/Lh0W/y8cFf8wHRb/MR4X/zAdFv8yHhf/&#10;OCEZ/zkiGv89JB3/PyQd/0ElGf9LKx7/UTAh/146Kv90Tz//e1FB/3lOPf98TTn/gFE9/4NUQP+D&#10;VED/hFVB/4dXQ/+LW0f/jFxI/41dR/+QYEr/kGBK/5FhS/+TYUr/kmBJ/5NhSv+UYEr/lmJM/5li&#10;Tf+YYUz/mWJN/5hhTP+ZYk3/mWJN/5VhS/+WYkz/l2NN/5hkTv+YZE7/mGRP/51mUv+faFT/nmpV&#10;/59rVv+gbVj/n2xX/55rVv+caVT/nGlU/5pnUv+XZ1P/lmZS/5hoVP+xgWv/xZV+/9Ghiv/DkXr/&#10;qXdg/6BuV/+jb1r/pXFc/6BsV/+gbFf/nmtW/55qVf+fa1b/n2tW/55qVP+gaVT/omtW/6VuWf+g&#10;aVT/n2hT/6BpVP+dZlH/lWFM/5VhTP+NWUT/jVlE/5BcR/+SW0f/kltH/5BZRf+SW0f/lVxJ/5Rb&#10;SP+VXEn/ll1K/5deS/+ZYE3/kllG/5JZRv+TWkf/lFtI/5FYRf+SWUb/kVpG/45XQ/+DTzr/h1M+&#10;/59sV/+JWUP/c0Mv/3dHM/+EUT7/jFlG/45ZR/+RXUj/k19K/49bRv+PXEf/kF1I/45bRv+KV0L/&#10;ildC/4hVQv+FVUH/hlZC/4VVQf+GVkL/h1dD/4ZWQv+HV0P/iFhE/4RVQf+DVEL/gVRB/4JXRv+I&#10;XUz/hVxK/4BWRv+DWEf/hFlI/4ZbSv+GW0r/hFlI/4RZSP+HXEn/hl1J/4NaRv+FWkf/hFlG/4RZ&#10;Rv+EWUb/gldG/4NYR/+FXEr/h15M/4deTP+HXkz/hVxK/4RbSf+BW0j/glxJ/39ZRv99WEX/fllG&#10;/4FcSf+AW0j/gFtI/4FcSf+AW0j/gVxJ/4ReS/+FX0z/hV9M/4VfTP+FX0z/hV9M/4ReSf+DXUj/&#10;hF5J/4ljTv+IZE7/hmJM/4ZiTP+GYkz/hGBK/4RhS/+EYU3/hmNP/4JfS/+CXUr/gl1K/4ZhTv+G&#10;YU7/iGJP/4ljUP+FX0z/hV9M/4ZgTf+EXkv/hV9M/4VfTP+BW0j/fVhF/31YRf96V0T/eFdE/3hX&#10;RP92VUL/dVVA/3RUP/9yUj3/dVVA/3dXQv9zUz7/c1M+/3JSPf9yUj3/cFA7/3BQO/9uTjn/bk45&#10;/29POv9vTzr/bk45/21NOP9qSjX/a0s2/21KNv9rSDT/aUYy/2dHMv9nRzL/ZUUw/2ZGMf9nRzL/&#10;ZEUw/2RFMf9hQi7/YUQy/2FEMv9eQS//WTwq/wABAP8AAQD/AAEA/wABAP8AAQD/3sak/+DIpP/h&#10;x6L/4sij/9/Gnv/dwZr/3MCZ/92/mf/gwJn/4b+Z/+XCmv/hvpT/3rmN/9q1if/VsIT/0q2B/9Gq&#10;f//PqXz/1a+C/9y3iv/gu47/372N/969iv/ZuIX/2biD/9i3gf/fv4b/6cmO/+3Nkv/szJH/4L6B&#10;/927fv/du37/4b2B/922ff/btHv/2LF4/9avdv/as3r/37iB/9+7gf/jv4X/4r6E/9m1e//RrXP/&#10;z6pz/9Oud//Tq3f/x55q/7uPXv+7jF7/vYxh/7mFXf+1gFb/tYBW/7Z/Vv+6gFr/uoBa/7qAWv+6&#10;gFr/uH5Z/7d9V/+5f1n/vIBb/72BXP++gl3/wYZe/8CFXf+8gVn/vYJa/7+EXP/AhV3/wIVd/8GG&#10;Xv/EiWH/xohh/8SGX//GiGH/xYZd/8eIX//GhV3/xINd/8OCXP/Df1r/v3tW/8N/XP/DfVn/xX9b&#10;/8iCXv/IgmD/yIJg/8aAXv/HgV//xoBe/8aAX//Ff17/xn1d/8R7W//CeVn/wXhY/8J5Wf/Ee1v/&#10;wnlZ/8J5Wf/Ee1v/xHtb/8N6Wv/CeVn/wXhY/8B1Vf/Bdlb/wHVV/8F2Vv/AdVX/wnVX/8BzVf+7&#10;cFP/vXJV/790V/++clr/v3RX/790V/+/dFf/vnNW/8BzV//Ac1f/vG9T/7tuUv+/clb/vXBU/75x&#10;Vf+/dFf/v3Va/8F3XP/AeV3/vXVc/713Xf+9d13/vXdd/713Xf+9eFv/vHRb/712Wv++d1v/vndb&#10;/7x1Wf+8dFv/vHRb/7pyWf+4cFf/unJZ/752Xf+7c1r/uXFY/7p0Wv+6dVj/v3hc/8B7Xv+8d1r/&#10;vXhb/755Wv+9fFz/x4Zm/8iJav/DhGX/t3hZ/7V0WP+0c1f/tXRY/755XP++eVz/wHtc/8B5W/+3&#10;cFL/tm9R/7ZvUf+6c1X/u3RW/7lyVv+5clb/uHFV/7JqUf+uaE7/q2VL/6pkSv+pY0n/pmNJ/6Rh&#10;R/+bWT//mVlA/5VVPP+RUzr/klY8/5FVO/+RVTv/kFhB/49XQP+MUz//iVI9/4pTPv+JVT3/ilY+&#10;/4pWPv+NWUH/ilg//4RSOf+FUzr/hVM6/4ZSOv+IVDz/iVY7/4pXPP+LWD3/ilc8/4lWO/+HVDn/&#10;h1Q5/4hUPP+LVz//hlI6/4FNNf+DTzf/hFA4/4NPN/+HVDn/lF5E/5hgRf+YYEX/mmFG/5tiRf+d&#10;ZEn/mmFG/5RaQv+QVDr/k1lD/5NZQ/+MUj7/h046/4ZNOf+FTjn/gks2/39LNv+ATDf/fko1/35L&#10;Nv9+SjX/fko1/39LNv98SDP/gks2/39IM/94RC7/d0Qv/3tIM/97Szf/dEUx/2s8KP9jNiP/Zjkm&#10;/2I3J/9iNyf/ZToq/2U6Kv9gNij/XTMl/1wyJP9eNCb/XjQo/1kxJf9ZMSX/WDAm/1cvJf9VLyT/&#10;VS8k/1MtJP9PKSD/TCog/0sqIf8/IRn/MhcQ/yYPCf8fEAv/HxQQ/x4VEP8dFA//HxYR/x4VEP8d&#10;FA//HhUQ/x8UEP8gFRH/IBcS/yAVEf8hFhL/IhcT/yIXE/8nGhT/JhkT/yYXEP8pGhP/KhsU/ygZ&#10;Ev8pGhP/KBkS/ygZEv8oGRL/KBkS/yobFP8pGBH/LBsU/y4dFv8vHhb/Lh0W/y4dFv8vHhf/KxwV&#10;/ywdFv8sHRb/LR4X/zAfF/8wHxf/Lx4W/y4dFf8wHxf/Mh8Y/zMgGf8yHxj/Mh8Y/zMgGf8yHxj/&#10;NCEa/zMgGf8zIBn/MyAZ/zglHv84JR7/OCUe/zYlHf83Jh7/NSQc/zIhGf8yIRr/MSAZ/zAfGP8u&#10;HRb/Lh0W/y8eF/8wHRf/MR4Y/y8cFf8uGxX/LhsV/y4bFf8uGxT/LxwV/y8cFf8vHBX/MB0W/zAd&#10;Fv8zHxj/OCEb/zghGf88Ixz/PiUe/0QoHP9KLCH/UzEl/105K/9xTDz/d1A//3dOPP96TTr/fk87&#10;/4JTP/+DVED/hFVB/4dYRP+KWkb/i1tH/41dR/+PX0n/kGBK/5FhS/+UYkv/kmBJ/5FfSP+UYEr/&#10;mWJN/5liTf+YYUz/mWJN/5liTf+ZYk3/lmJM/5djTf+YZE7/l2NN/5djTv+ZZVD/mGRP/5xlUf+e&#10;Z1L/oWpV/59rVf+gbFb/nWtU/5xqU/+calP/m2hT/55rVv+caVb/lmZS/5RkTv+mdmD/wpJ7/9en&#10;kP/GlHv/qXdg/6NxWv+lcl3/p3Rf/6NvWv+ibln/o29a/6JuWf+gbFb/oGlU/6BpVP+halX/pm5X&#10;/652X/+kbFX/nWZR/6BpVP+faFP/mWJN/5djTv+UXUn/lV5K/5VeSv+SW0f/kltH/5JbR/+TWkf/&#10;k1pH/5NaR/+VXEn/k1pH/5NaR/+XXkv/k1pH/5RbSP+VXEn/mWBN/5NaR/+SW0f/j1tG/4hVQP9y&#10;Qiv/e0wy/8WXff+/k3r/d0ky/2s8KP95SDf/hlVE/4xZRv+RXEr/kV1I/5FdSP+QXUj/kV5J/5Fe&#10;Sf+PXEf/jltG/4xZRv+GVkL/hlZC/4VVQf+GVkL/hVVB/4VVQf+GVkL/hlZC/4VWQv+FVkL/gVRB&#10;/4FWRf+GW0r/hVpJ/4JXR/+BVkb/gVZG/4RZSP+FWkn/hltK/4VaSf+GW0r/h1xJ/4ZbSP+GW0j/&#10;hVpH/4VaSf+DWEf/gVZF/4JXRv+EWUj/g1pI/4NaSP+EW0n/hFtJ/4FYRv+BWEb/gFpH/35YRf99&#10;V0T/fVhF/4BbSP9+WUb/fllG/39aR/+AW0j/gVxJ/4FcSf+CXUr/g15L/4JdSv+BXEn/g15L/4Jd&#10;Sv+BXUf/gl5I/4ZiTP+GYkz/hWFL/4ZiTP+IY1D/g2BM/4NgTP+DYEz/hmNP/4diT/+DXkv/gVxJ&#10;/4VfTP+GYE3/hV9M/4ReS/+BW0j/hF5L/4VfTP9/WUb/f1lG/4FbSP+AWkf/fFdE/3xXRP97WEX/&#10;e1hF/3RTQP91VEH/dVRB/3RUP/9zUz7/dVVA/3ZWQf9zUz7/dFQ//3JSPf9wUDv/cFA7/29POv9v&#10;Tzr/cFA7/3BQO/9vTzr/bU02/21NOP9sTDf/a0s2/2tINP9nRzL/ZkYx/2ZGMf9mRjH/ZUUw/2VF&#10;MP9kRTD/Y0Qv/2JDL/9eQi3/X0Iw/2FEMv9eQS//Wj0r/wABAP8AAQD/AAEA/wABAP8AAQD/28Oh&#10;/97Eof/hx6L/4Mah/9/DnP/bv5j/2ryW/9m7lf/evJb/4L6Y/+TBmf/fvJL/3LeK/9q1iP/VsIP/&#10;1K+C/9Cqff/Mpnn/0qx//9q1iP/fuo3/372N/969iv/Yt4T/17aB/9a1f//kxIv/78+U//bWm//y&#10;0pf/5cOG/+PBhP/hv4L/4b2B/922e//btHv/2LF4/9ewd//Zsnv/3LV+/924gf/jv4X/4r6E/9q3&#10;ff/Trnf/0Kt0/9SveP/Tq3f/xp1p/76QX/+7jF7/vYxh/7uHX/+6hVv/uoNa/7Z/WP+4gVr/u4Fc&#10;/7qAW/+5f1r/tnxX/7d9WP+5f1r/u4Fc/7p+Wf+8gFv/v4Rc/7+EXP+9glr/vIFZ/7+EXP/AhF//&#10;v4Ne/7+DXv/BhWD/xIZf/8SGX//FhV//woJc/8iHYf/Ih2H/yYVg/8aCXf/Df1r/wHpY/8J8Wv/C&#10;fFr/xH5c/8V/Xf/GgF7/yIJg/8aAX//Efl3/xH5d/8Z9Xf/KgWH/yoFe/8Z9Wv/Delr/wndX/8J3&#10;V//Delr/wnlZ/8J5Wf/Ee1v/w3pa/8J5Wf/CeVn/wXZW/790VP/Bdlb/wXZW/8F2Vv+/dFT/wHNV&#10;/8BzVf+9clX/wHNX/790V/++clr/wXZZ/790V/++c1b/vXJV/79yVv+9cFT/u25S/7xvU/+/clj/&#10;vG9V/7xvU/++c1b/vnRZ/8B2W//AeV3/vXVc/752Xf+9d13/vXdd/753W/++d1v/vHVZ/7x1Wf+9&#10;dlr/u3RY/7hxVf+7dFj/vXVc/7x1Wf+6cln/uXFY/7x0W/+6cln/t29W/7pyWf+6cln/vndb/714&#10;W/+8d1r/vXhb/7t4W/+9fF7/xIVm/8mKa//Fhmf/uHla/7RzV/+xcFT/s3JW/7t1W/+4c1b/uHNW&#10;/7hzVv+0b1L/s25P/7RvUP+1cFH/tXBR/7RvUv+2cVT/tG9S/7FrUf+uaE7/q2VL/6ZjSP+kYUf/&#10;oV9F/59dQ/+VVTz/lVU8/5JUO/+RVTv/klY8/5BWQP+NVT7/kFhB/41WQf+JUj3/iFQ+/4pWQP+J&#10;VT//i1c//4pYP/+MWkH/i1lA/4dVPP+IVj3/h1U8/4dUOf+HVDn/iFU6/4lWO/+KVzz/ilc8/4hV&#10;Ov+HVDn/h1Q5/4lVPf+LVz//iFQ8/4ZSOv+GUjr/iFQ8/4VROf+GUzj/kVtB/5NdQ/+WXkP/mWBF&#10;/5deQ/+YX0T/klk+/4xSOv+JTzf/ilI7/41VPv+KUT3/iE87/4hPO/+HTjr/g0o2/4NMN/+GTzv/&#10;hE05/4RNOf+DTDj/g0w4/4RNOf+ETTn/h1A7/4FKNf96RjD/ekgx/3lGMf92RjD/cEAs/2c4JP9j&#10;NiP/Zjkm/2U6Kv9lOir/aD0t/2g9Lf9iOCj/XjQm/1wyJP9eNCb/XzUp/181Kf9cMib/Vy8j/1Yu&#10;JP9VLSP/Uiog/1QuI/9RKyL/UCoh/0opIP8+IBb/LxQN/yQNB/8eEA3/HxQQ/x0UD/8dFA//HxYR&#10;/x4VEP8fFhH/HxYR/yEWEv8hFhL/IRYS/yAVEf8hFhL/IxgS/yUYEv8mGRP/JRYP/yUWD/8mFxD/&#10;JhcQ/yQVDv8lFg//KBkS/ygZEv8oGRL/KRoT/y0cFf8rGhP/LBsU/y4bFf8wHRb/LxwW/y4dFv8w&#10;Hxj/Lh0V/y8eF/8uHRb/Lh0V/zAfF/8wHxf/Lx4W/zAdFv8xHhf/Mh8Y/zMgGf8xHhf/Mh8Y/zIf&#10;GP8zIBn/NCEa/zMgGf8zIBn/Mh8Y/zUiG/83JB3/OCUe/zglHv85Jh//NyQd/zQhGv8yIRn/NSIc&#10;/zEgGf8vHhf/MB0X/zMgGv8xHhj/Mh8Z/y8cFf8uGxX/LxwV/y4bFf8tGhP/LxwV/zAdFv8wHRb/&#10;MB0W/zIeF/81IRr/OCEb/zkiGv88Ixz/PyYf/0UpHf9JLSH/UDAj/1s6K/9uSjr/c048/3dNPf97&#10;Tjv/fVA7/4JTP/+DVED/hldD/4dYRP+KWkb/ilpG/41dR/+PX0n/jV1H/41dRv+SYEn/kV9I/5Je&#10;SP+VYUv/mWJN/5liTf+XYEv/mWJN/5djTv+XY07/lmJN/5hkT/+YZVD/lWJN/5VhTP+ZZVD/mGRP&#10;/5llUP+ZZU//nmpU/55qVP+ealT/nGpT/5tpUv+baVL/nGlU/59sV/+caVT/lmZQ/5RkTv+ldV//&#10;wpJ7/9amj/+9i3T/pHJb/6FuWf+lcl3/q3hj/615ZP+qdmH/qHRf/6ZvWv+ia1b/n2hT/6BnU/+l&#10;bVb/rXVe/7V9Zv+ncVn/nWVO/5xmTv+dZlH/mmNO/5pjTv+XYEv/mWJO/5hhTf+UXUn/k1pH/5Jb&#10;R/+TWkf/k1pH/5RbSP+WXUr/kFdE/49WQ/+TWkf/k1pH/5VcSf+WXUr/mmFO/5deTf+TXEj/jltG&#10;/4VVP/9lOSD/az8i//XMrP/9+Nv/nHBV/2c5Iv9zRDL/hVZE/4xZSP+PXEn/kV5L/5FeSf+QXUj/&#10;kV5J/5JfSv+RXkn/kF1I/45bRv+HV0P/hVVB/4VVQf+GVkL/hFRA/4ZWQv+FVUH/hFRA/4VWQv+F&#10;VkL/gVRB/4JVQv+DWEf/g1hI/4JXR/9/VET/gVZG/4JXRv+DWEf/hltK/4VaSf+FWkn/hltK/4Zb&#10;Sv+FWkn/hVpJ/4ZbSv+CV0b/f1RD/39UQ/+BWEb/f1ZE/4BXRf+EW0n/hFtJ/39WRP9/VkT/g1pI&#10;/35YRf98VkP/flhF/39aR/99WEX/fVhF/35ZRv+AW0j/gVxJ/39aR/+BXEn/gl1L/4JdS/+AW0n/&#10;g15L/4JdSv+CXUr/g15L/4RfTP+EYEr/g15L/4RfTP+FYk7/g2BM/4JfS/+CX0v/hF9M/4ZhTv+C&#10;XUr/gVtI/4VfTP+FX0z/glxJ/39ZRv99WEX/fllG/4BbSP98V0T/fFdE/31XRP9/WUb/e1ZD/3pV&#10;Qv97VkP/eVZD/3JRPv90U0D/dFNA/3RUP/9yUj3/dFQ//3NTPv9xUTz/dFQ9/3FRPP9vTzj/b086&#10;/3BQO/9vUDv/b1A7/25POv9uTzr/bU02/21NOP9sTDX/a0s2/2lJNP9pSTT/Z0cy/2ZGMf9lRTD/&#10;Y0Qv/2NEL/9jRC//YkMu/19DLv9eQi3/XkIt/19CMP9eQS//XD8t/wABAP8AAQD/AAEA/wABAP8A&#10;AQD/1b2b/9m/nP/exJ//3cOe/97Cnf/dv5n/2buV/9e5k//cupT/4L6Y/+G+lv/eu5H/3LeK/9u2&#10;if/WsYT/1bCD/9Cqff/Mp3r/zah8/9Wwg//atYj/3rqK/966iv/atoT/2LSA/9m2gP/pxo7/9dKY&#10;//fXnP/w0JX/5sSH/+bEh//lw4b/4b2B/963fP/as3j/17B3/9ewd//XsHf/2LF6/9q1fv/ivYb/&#10;3ruB/9y5gf/WsXr/0q12/9eye//UrXb/xp1p/7uPXv+6i13/vYxh/7+LY/+/imD/u4Rd/7Z/WP+4&#10;gVv/u4Fc/7qAW/+5f1r/tnxX/7d9WP+4fln/uoBb/7h8V/+6fln/vIBb/7yAW/+9gVz/un5Z/7yA&#10;W//BhWD/v4Ne/72BXP+9gVz/wIJd/8SEYP/AgFz/woJe/8iGY//JhWL/yYVi/8iEYf/Ff13/wHpY&#10;/8F7Wf/DfVv/xH5c/8R+XP/Eflz/yIJg/8R+Xf/CfFv/wnxb/8V8XP/If1z/zINg/8qAXf/IfV3/&#10;xXpa/8N4WP/Ad1f/wXhY/8N6Wv/Delr/wnlZ/8F4WP/DeFj/wndX/790VP/AdVX/wndX/8F2Vv+/&#10;dFT/vnNU/71yU//Ac1f/wHNX/75zVv+/dFf/w3hb/790V/+8cVT/vHFU/7tuUv+8b1P/vG9V/71w&#10;Vv+9cFb/u25U/7tuVP+6blb/vnJa/8F3Xv/AeF//vnZd/752Xf++dl3/v3de/753W/++d1v/vnRZ&#10;/750Wf+7dFj/uHFV/7hxVf+6c1f/vHda/755XP++eVz/uHNW/7ZxVP+1bVT/t29W/7lxWP+6cln/&#10;vHVZ/7t0WP+8d1r/vXhb/7l2Wf+9fF7/w4Rl/8uMbf/IiWr/uXld/7NyVv+wb1P/tHFW/7h1Wv+0&#10;cVb/sW5T/7JvUv+zcFP/sG1Q/7NuUf+ybVD/sGtO/65pTP+vak3/r2lP/69sUf+tak//qGVK/6Ri&#10;SP+hX0X/nFxD/5ZWPf+QUjn/j1M7/5BUPP+RV0H/kVdB/5JYRP+NVED/j1ZC/41WQv+IVD//iVVA&#10;/4tZQv+IVj//iVdA/4tZQv+NW0T/jFpD/4lXQP+LWUD/iVc+/4lVPf+JVjv/iFU6/4hVOv+JVjv/&#10;iVY7/4hVOv+HVDn/iVM5/4pUPP+QWkL/j1lB/5FbQ/+SWkP/klxE/4xWPv+JUzv/kFpA/5JcQv+U&#10;XkT/l19E/5JZPv+NUzv/iU83/4pQOP+IUjr/h084/4tSPv+LUj7/i1I+/4xTP/+ITzv/g0o2/4VM&#10;Of+JUD3/h047/4RLOv+ESzr/hEs4/4ZNOv+HTjv/hk87/4FKNf98SDL/e0ky/3pHMv90RC7/bDwo&#10;/2U2Iv9lNiT/Zjkm/2Y7K/9lOir/Zjsr/2Y7K/9iNin/YDQn/18zJv9dMyX/XzUp/2A2Kv9cMib/&#10;VS0h/1UtI/9TKyH/USkf/1QuI/9ULiX/USsi/0gnHv8/IRn/LhMM/yQNB/8gEg//HxQQ/x0SDv8c&#10;Ew7/HhUQ/x8WEf8hFhL/IhcT/yEWEv8hFhL/IRYS/yAVEf8jFRL/JxoU/ycaFP8mFxD/JBUO/yMU&#10;Df8lFg//JhcQ/yUWD/8mFxD/KBkS/ykaE/8pGhP/KhsU/y4dFv8tHBX/LhsV/y4bFP8wHRb/MB0W&#10;/zAdFv8xIBj/MB8X/zAfF/8wHxf/MB0W/zAdFv8vHBX/MB0W/zEeF/8xHhf/MR4X/zIfGP8yIBb/&#10;Mx8W/zMfFv80IBf/NiIZ/zIeF/8zHxj/Mh4X/zYiG/83Ixz/NSIb/zUiG/83JB3/NSIb/zUiG/8z&#10;IBn/NyQd/zUiHP8yHxn/Mh8Z/zMgGv8xHhj/MR4Y/zEeF/8wHRb/MR4X/zAdFv8uGxT/MB0W/zAd&#10;Fv8xHhf/Mh8Y/zMfGP82Ihv/OSIa/zghGf87Ihv/QCUe/0QoHP9ILCD/UDAj/1w7LP9tSTn/dE8/&#10;/3ZPPv98UT7/flE8/4NUQP+EVUH/h1hE/4dYRP+KWkT/i1tH/41dR/+NXUf/jFxG/4tbRf+RXkn/&#10;kF5H/5FfSP+VYUz/lGBL/5RgS/+UYEv/lWFM/5ZiTf+VYk3/lWJN/5dkT/+YZVD/lWJN/5NgS/+X&#10;ZE//mWVQ/5hkT/+ZZVD/nWlU/5xoU/+aZlH/nGpT/5tpUv+calP/oG1Y/59sV/+ZaVP/mGhS/5pq&#10;VP+sfGb/wpJ7/8ubhP+sfGb/m2tV/51tV/+kdF7/sX5p/7aDbv+2gm3/r3hj/6RtWP+ia1b/oWhU&#10;/59mUv+lbFj/sHhh/7d/aP+qclv/nmZP/51mUf+bZE//nmdS/5tkT/+XYEv/l2BM/51kUf+ZYE3/&#10;lFtI/5JZRv+SWUb/lFtI/5ZdSv+XXkv/j1ZD/4xTQP+PVkP/kVhF/5NaR/+TWkf/l15L/5hfTv+S&#10;XUv/i1tH/4NWQf9cNBv/VzEN///syP/9+Nj/4reX/3FDKf9yQy//iVpI/4lYR/+PXEn/k2BN/5Jf&#10;Sv+QXUj/kV5J/5NgS/+RXkn/j1xH/4xZRP+HV0P/hFRA/4RVQf+FVkL/g1RA/4dXQ/+FVUH/gVE9&#10;/4NUQv+EVUP/glVC/4FWRf+BVkX/f1RE/4BVRf97UED/gVZG/4FWRv+BVkX/g1hH/4NYR/+DWEf/&#10;hVpJ/4FYRv+AV0X/hFlI/4dcS/+CV0b/fVRC/31UQv9/VkT/flVD/39WRP+EW0n/hFtJ/35VQ/9+&#10;VUP/g1pI/39ZRv98VkP/flhF/39ZRv9+WUb/fllG/39aR/+BXEn/gFtI/39aR/+AW0j/gFtJ/4Fc&#10;Sv+AW0n/gl1L/4NeS/+DXkv/g15L/4BbSP+CXUr/gl1K/4FeSv+EYU3/gV5K/4FeSv+CX0v/gFtI&#10;/4BbSP+AWkf/gVtI/4deTP+FX0z/glxJ/35ZRv98V0T/e1dB/31ZQ/9+WkT/fVlD/3xYQv99WEX/&#10;fFdE/3lUQf9zUDz/c1A9/3FQPf9yUT7/clE+/3NTPv9yUj3/c1M+/3BQO/9vTzj/cVE6/3FROv9w&#10;UDn/b084/3BQOf9vUDv/bk86/2tNNf9tTzf/a0s0/2xMNf9rSzT/aUky/2hIMf9pSTT/aUk0/2VG&#10;Mf9kRTD/Y0Qv/2FFL/9hRS//YEQu/2BEL/9fQy7/XUEs/11ALv9dQC7/XUAu/wABAP8AAQD/AAEA&#10;/wABAP8AAQD/17+d/9jAnv/Zv5z/3L+d/9u9mf/bvZn/2LqW/9u7lf/cvJb/37yW/9+8lv/ct4v/&#10;27aJ/9u2if/atYj/2bSH/9Ougf/GoXT/xaBz/9Svgv/YtIT/3rqK/925h//bt4X/3biE/965hP/q&#10;x4//9dKY//bWm//tzZL/3r6B/929gP/fv4L/3rx//9y4fP/YtHr/2bJ5/9ixeP/WsXr/1rF6/9q1&#10;fv/duoL/3bqC/926gP/buID/3Lh+/+K9hv/ctX7/z6hx/8OYZf+6jl//uYpc/7uMYv+6iWD/toJb&#10;/7aAXP+3gFr/tX5Y/7V9Wv+0fVf/s3xW/7N8Vv+zfFb/tH1W/7R6VP+yeFL/t3tW/7p+Wv+8fVr/&#10;t3hV/7l6V/+9gV3/v4Nf/7yAXP++f1z/vX5b/719Wv++flv/w4Ff/8OBYf/CfV7/wHta/8J9XP/F&#10;f17/w31b/8J8Wv/DfVn/xH5a/8N9Wf/DfVn/yYNf/8aAXv/Be1n/wXtZ/8V8Wf/Delr/xHtb/8Z9&#10;Xf/KgWH/yH9f/8J4W/+4cVP/vHVX/8R6Xf/BeFj/vHNT/790VP/AdVX/wnhV/8B1Vf+7cU7/wHVV&#10;/8J3V/+/dFT/vnNT/71yU/+9clP/vXJT/7xvU//Ac1f/w3Za/8BzVf++cVX/vHFS/7twU/+6blb/&#10;uW9W/7txWP+9c1r/u3FY/7tvV/+8cFj/unBX/7ZsU/+7cVj/v3de/752Xf+/d17/v3Vc/75zVv/B&#10;dln/xHla/8h9Xv+9c1b/unBV/7hxVf+3cVf/vHle/8B9YP+7eFv/tXJV/7VvVf+0blT/tW9V/7Vv&#10;Vf+zbVP/tGxT/7hxVf/AeV3/vndZ/712WP/Ae1z/w4Fh/86MbP/Limr/vXxc/7RzVf+wb1P/s3BV&#10;/7FvVf+zcFb/s3JW/7NyVv+vblL/sG1S/65rUP+wbVL/r2xR/6toTf+raE3/r2xR/69uUv+oZkz/&#10;o2FH/6JiSf+eXkX/mVtC/5VZQf+SVj7/kVdB/5NZQ/+VW0f/lFpG/5NYRv+PVkP/jlVC/4tTQv+K&#10;VUP/ildC/4hYQv+DUzz/g1M8/4ZWP/+MWkP/ilhB/4hWP/+MWkP/iFQ8/4VROf+HUzv/h1M7/4lV&#10;Pf+HVDn/h1Q5/4hVOv+HUzv/h1M7/4pUPP+PV0D/kFhB/5RaRP+VW0X/lFpE/5BYQf+MVD3/ilQ8&#10;/45YPv+QWkD/klxC/49VPf+MUjr/ilA4/4xUPf+MVD3/ilI7/41UQP+NVED/jlVB/49WQv+MUz//&#10;hEs3/4hOOv+LUD7/iU48/4dMPP+HTDr/iE07/4pPPf+HTjv/g0o3/39INP99STT/e0gz/3lGMf91&#10;RS//bj4q/2w9Kf9uPy3/ajsp/2c5Kf9lNyf/ZDkp/2Q4K/9jNyr/YjYp/140Jv9bMSP/XDIm/2A2&#10;Kv9cMib/Vy0h/1kxJ/9YMCb/VCwi/1QuI/9VLyT/Sykf/0kpHv9BIxn/LhMM/yUOCP8iEwz/IxUS&#10;/yAVEf8eEw//IRYS/yIXE/8iFxP/IRYS/yEWEv8iFxP/IxUS/yIVD/8jFhD/LB0W/zAhGv8mFxD/&#10;IhMM/yMUDf8lFg//JhcQ/yYXEP8oGRL/JhcQ/ykaE/8sGxT/LBsU/ywbFP8tHBX/LhsV/y4bFf8w&#10;HRb/LhsU/zEeF/8xHhf/LxwV/zEeF/81IRr/Mh4X/zMfGP8zHxj/Mh4V/zMfFv80IBf/NCAX/zQg&#10;F/82Ihn/NCAX/zQgF/80IBf/NCAX/zIeFf8yHhX/Mx8W/zcgGv83Ixz/NyMc/zYiG/82Ihv/OCQd&#10;/zcjHP8zHxj/NyMc/zYiG/81IRr/Mx8Y/zYiG/84JB3/NiIb/zEeF/8wHRb/Mh8Y/zIfGP8xHhf/&#10;MR4X/zAdFv80IRr/NyMc/zYiG/81IRr/Nh8Z/zYfF/85IBn/QCUe/0UoIP9FKR3/Sy8h/1w8Lf9t&#10;TD3/c08//3VQPv97UD//flNA/4NWQf+FVkL/h1lC/4dXQf+MXEb/kF1I/5BdSP+RXkn/kmBJ/5Be&#10;R/+SYEn/k2FK/5JgSf+PW0X/kFxG/5JeSf+RXkn/kl9K/5FeS/+RYU3/lmNQ/5ViTf+VYk3/l2RP&#10;/5ViTf+YZVD/m2hT/5toU/+caVT/nmtW/5lmUf+XZE//nWtU/6FvWP+icFn/onBZ/55sVf+caVT/&#10;n2xX/6d0X/+xfmn/vot2/8SRfP+qemb/oHBc/6R0YP+ufmr/uIVw/8KPev/Gknz/tX5p/6hvW/+t&#10;dGH/pm9b/55nU/+haFX/rHNf/651Yf+mblf/oWlS/55oUP+eZ1L/nmdS/55nUv+bZ1H/nWZR/55n&#10;U/+ZYk7/ll9L/5RdSf+QWUX/kVhF/5BXRP+XXkv/kVhF/45VQv+QV0T/jldD/5FYRf+TWkf/l15N&#10;/5hfTv+SXUv/jFtK/4NYR/9bNR7/SiQA///lwv/9+Nj//ffX/5VmSv9yQCn/iVhH/45bSv+QXUr/&#10;k2BL/5RgS/+UYEv/k19K/5VhTP+TX0r/j1xH/4pXQv+IWEL/hFY//4RVQf+FVkL/g1M//4JTP/+B&#10;UT3/fk87/4FUQf+BVkX/gVZF/4BWRv97VEP/eFFA/3dQP/93UD//eFFA/31TQ/9+VET/elBA/3tR&#10;Qf97VEP/e1RD/35URP9/VUX/f1VF/3xSQv99VkX/fFVE/3lSQf96U0L/fFVE/3pTQv99V0T/gVtI&#10;/31XRP98VkP/fVdE/4BWRv+AVkb/f1VF/35XRv+AWkf/flhF/39YR/9/Wkj/fllG/39aR/+AW0n/&#10;gFtI/4BbSf9/Wkj/gVxK/4BbSf9+WUf/fllH/31YRv+BXEr/gV5K/4FeS/9/Xkv/fVxJ/31cSf9/&#10;XEn/f1pH/39aR/+AWkf/gVhG/4BVQv+AV0P/flhD/31XQv94VD7/eVU//3xYQv98WEL/fFhC/3xY&#10;Qv99WUP/e1dB/3hTQP9zUDz/c1A8/3JSPf9xUTz/cFA7/3BQO/9yUj3/c1M+/3FROv9wUDn/b084&#10;/25ON/9vTzj/cFA5/25ON/9sTDX/akw0/2tNNf9rTTX/a0s0/2xMNf9sTDX/bEkz/2tINP9nRzL/&#10;Zkcy/2ZHM/9jRzL/YkYw/2JGMP9iRjD/X0Mt/15CLP9fQy7/XUEs/1xAK/9dQC7/XEEw/wABAP8A&#10;AQD/AAEA/wABAP8AAQD/1L2d/9e/nf/Zv57/2sCd/9y+mv/cvpr/17mV/9q5lv/ZuZP/3LyW/9+8&#10;lv/UsYn/1LKF/9q1iP/bton/27aJ/9eyhf/EonX/w6F0/9Cugf/YtIT/3rqI/964h//fuob/37qF&#10;/+G8h//qx4//9NGX//LSl//qyo//27uA/9q6f//dvYL/3b2A/966fv/duX//3bZ9/9qzev/Ys3z/&#10;2LN8/9q3f//duoL/3bqA/967gf/duoD/27h+/+C7hP/ctX7/06x1/8acav++kmP/t4te/7mKYP+5&#10;iF//uYVe/7yGYP+5glz/tX5Y/7N8Vv+0fVf/tX5Y/7N8Vv+zfFX/s3xV/7F6U/+0elT/tXtV/7d7&#10;V/+9flv/u3xZ/7h5Vv+4eVb/vX5b/75/XP++f1z/vn9c/8CAXf++flv/wH9f/8SCYv/CgGD/wXxd&#10;/8J9Xv/Dfl3/w31b/8F7Wf/Ff1v/x4Fd/8V/W//Eflr/y4Vh/8iCYP/Aelj/wnlW/8V8Wf/DeFj/&#10;xn1d/8h/X//KgWH/x35e/8F6XP++d1n/vHZV/792Vv+/dlb/vnVV/8B2U//DeVb/xXtY/8J2VP+8&#10;ck//v3RU/8B1Vf++c1P/v3RV/790Vf++c1T/vXJT/7ptUf++cVX/vG9T/7xvU/+8b1P/vHFU/7pv&#10;Uv+5b1b/uG5V/7lvVv++c1z/vHFa/7pwV/+9c1r/vHJZ/7huVf+8cln/w3lg/8F3Xv/Bd17/wXVd&#10;/8J3Wv/IfV7/zH9h/8p/YP+9clP/u3FU/7pzV/+1b1X/t3RZ/7RxVv+wbVL/sG1S/65rUP+vbFH/&#10;s21T/7ZwVv+1b1X/smpR/7VuUv++d1v/vHVX/7x1V/++eFf/wn1c/8qIZv/KiGj/wYBg/7Z1V/+v&#10;blL/sXBU/7FvVf+ycFb/s3JW/7NyVv+tbFD/rGtP/6loTP+vblL/rm1R/61sUP+tbFD/r25S/61r&#10;Uf+kZEn/n19E/6FjSv+fYUj/mlxD/5ZYP/+QVkD/klhC/5VbRf+VW0f/lFlH/5JZRv+QV0T/kVhH&#10;/49XRv+LVkT/iVZD/4pXQv+GVkD/hVU//4ZWQP+IVj//hlM+/4dVPv+MWEL/h1M9/4JOOP+EUDr/&#10;hlI6/4hUPP+GUjr/h1M7/4hWPf+FUzr/h1M7/4tXQf+LVD//jVRA/5JYRP+VW0f/k1lF/5BWQv+P&#10;V0D/j1dA/45WP/+KVDz/i1U9/41TO/+PVT3/j1dA/5BYQf+PV0D/jlVB/5BXQ/+RWET/kVhE/49W&#10;Qv+OVUH/i1I+/4xRP/+NUkD/i1A+/41QPf+OUT//jFE//4pPPf+GTTr/gEc0/31GMv98SDP/ekcy&#10;/3pHMv92RjL/cUEt/3BALP9rPCr/ajsp/2g5Kf9lNyf/ZDYn/2M3Kv9mOi3/Yzcq/2A0J/9eNCj/&#10;XDIm/2A2Kv9hNyv/VS0h/1kxJ/9cNCr/WDAm/1MtIv9TLSL/Sige/0oqH/9DJh7/MBUO/ycQCv8j&#10;FA3/IxYQ/yEWEv8hFhL/IRYS/yEWEv8hFhL/IRYS/yEWEv8jFhD/IxYQ/yEUDv8oGRL/LyAZ/zQl&#10;Hv8oGRL/IhMM/yITDP8jFA3/JhcQ/ygZEv8oGRL/JhcQ/ywbFP8uHRb/LBsU/ywbFP8sGxT/LhsV&#10;/y8cFv8vHBX/LhsU/zEeF/8xHhf/LhsU/zEeF/81IRr/Nh8X/zghGf84IRn/Nh8X/zUeFv82Hxf/&#10;NCAX/zYiGf82Ihn/NCAX/zYfF/83IBj/OCEZ/zYfF/82Hxf/Nh8X/zcgGP84IRv/NyAa/zUhGv81&#10;IRr/OSUe/zomH/81IRr/NiIb/zYiG/81IRr/NiIb/zgkHf87JyD/OSUe/zEeF/8xHhf/Mh8Y/zMg&#10;Gf8yHxj/Mh8Y/zEeF/80IRr/NiIb/zMfGP8yHhf/NR4Y/zUeFv82HRb/PyQd/0gsIP9KLiL/VTUo&#10;/2FAMf9vTj3/c1A9/3NOPP95UD7/flNA/4NWQf+HWET/ilxF/4lZQ/+NXUf/j19J/4xcRv+QYEr/&#10;kWFL/5BgSv+SX0r/lGJL/5NhSv+QXUj/k2BL/5dkT/+SX0r/k2BN/45eSv+QYEz/lGRQ/5RhTP+U&#10;YUz/mGVQ/5hlUP+ZZlH/mmdS/5pnUv+ZaVP/nmtW/5lmUf+aZ1L/n2xX/59sV/+jcVr/o3Fa/6Fv&#10;WP+ebFX/oW5Z/6d0X/+seWT/tIFs/7uIc/+sfGj/p3dj/6x8aP+0hHD/toNu/7iFcP+5hXD/r3hj&#10;/6tyX/+xeGX/qnFe/6BpVf+haFX/omlW/6JpVf+jalb/oWhU/59mUv+eZVH/nWZR/55nUv+caFL/&#10;nGhS/59rVv+ZZVD/nWZS/5xlUf+SW0f/jVZC/45VQv+VXEn/k1pH/5JZRv+QV0T/jldD/45XQ/+P&#10;WET/kllI/5NaSf+QW0n/illI/4VaSv9kPyz/RyII/8afgv//+Nv///jb/7aHbf93RzD/h1dD/45b&#10;Sv+RXkv/kV5J/5JeSf+VYUz/lGBL/5ZiTf+SXkn/jltG/4hVQP+FVT//hFRA/4VVQf+FVUH/glI+&#10;/4FSPv+AUT3/gFE//35TQv9/VUX/fVZF/3xVRP93UkD/dVA+/3ZRP/91UD7/cUw6/3hRQP97VEP/&#10;dU49/3ZPPv94UUD/e1RD/39VRf99VkX/fVZF/3tUQ/96U0L/e1RD/3dQP/96U0L/fFVE/3tUQ/98&#10;VUT/f1lG/35YRf9+WEX/fVdE/4BWRv+AVkb/f1VF/39VRf+DWUn/f1hH/4BZSP9/Wkj/f1pH/35Z&#10;Rv9+WUb/fFlF/31aRv98WUX/f1xJ/3xXRf97VkT/fllH/35ZR/+AW0n/gVxJ/4FeS/99XEn/eVhF&#10;/31cSf+AXUr/fllH/35XRv9/WUb/gFdF/39WQv+AV0P/fVdC/3pWQP91UTv/dVE7/3pWQP96VkD/&#10;fVlD/3tXQf95VEH/d1I//3hTQP91Uj7/dVI+/3NTPv9yUj3/clI9/3BQO/9yUj3/dFQ//3NTPP9w&#10;UDn/bU02/2lJMv9tTTb/clI7/3BQOf9tTTb/bU02/21NNv9sTDX/bEw1/29MNv9uSzX/bEkz/2tL&#10;Nv9mRjH/ZUYy/2NHMv9kSDP/ZEgz/2RIM/9kSDL/YEQv/11BLP9eQi3/XUEs/1tAK/9bQCv/W0Av&#10;/wABAP8AAQD/AAEA/wABAP8AAQD/zbiZ/9C3mP/Supj/1bua/9q8mv/cvpr/2rmW/9e2k//XtpP/&#10;3b2X/9y8lv/RsIf/0a6E/9WyiP/WtIf/1LKF/9Gvgv/HpXj/xKJ1/8imef/WtIT/3rqI/9u1hP/c&#10;t4P/3rmE/+K9iP/oxY3/7cqQ/+rKj//hwYb/2bl+/9q6f//fv4T/4MCD/966fv/duX3/3bZ9/9qz&#10;ev/Wsnj/1bB5/9Sxef/buH7/2bl+/9y5f//buH7/2rZ8/9q1fv/Wr3j/zaVx/8OZZ/+7kWH/tIlc&#10;/7WIXv+5imD/uYhf/7qJYf+/iGH/vIVe/7iBWv+5f1n/uYJb/7iBWv+2f1j/tH1W/7N8Vf+3fVf/&#10;uHxX/7d7Vv+9f1r/wYFe/8CAXf+6e1j/u3xZ/7x+Wf+9f1r/u3xZ/7x8Wf+7e1j/unlZ/799Xf+6&#10;eFj/u3lZ/8F8Xf++eVj/vnhW/713Vf/DfVv/yIJe/8aAXv/Ff13/yoRi/8V/Xf/Aelj/wHdU/8J5&#10;Vv/AdVX/xHlZ/8Z9Xf/Fe17/w3lc/8F6XP+/eFr/u3VU/7pxUf/Ad1f/wXhV/8J4Vf/Eelf/w3lW&#10;/8J2VP+/c1P/v3RU/75zVP+9clP/v3RV/75zVP+9clX/u3BT/7pvUv+9cFT/uWxQ/7hrT/+6bVH/&#10;u3BT/7dtUv+5b1b/t21U/7NrU/+7c1v/uXFZ/7dsVf+5b1b/unBX/7pwV/+7cVj/vXFZ/71xWf+8&#10;cFj/vXFZ/8F0WP/Ddlr/xHla/8N4Wf+9clP/unBT/7lyVv+0blT/sm9V/65rUf+talD/sG1T/61q&#10;UP+wbVP/sm9V/7VvVv+2cFb/t29W/7hxVf+7dFj/uHFT/7xyVf+8dlX/vnla/8F/X//EgmL/w4Ji&#10;/7d2WP+wb1P/rm1R/61rUf+vbVP/sW9V/65tUf+tbFD/qmlN/6dmSv+ublP/rGxR/6xsUf+ublP/&#10;p2dM/6FkSP+kZ0v/pWhM/6FkSP+WWkD/klY8/5RYPv+OVD7/jlQ+/41TP/+PVkP/jVRB/45VQv+N&#10;VEH/iVFA/41VRP+KVUP/hVA+/4NQO/+GUz7/hVI9/4VSPf+FUj3/hlI9/4ZSPf+GUj3/hlI9/4RQ&#10;Ov+GUjz/hVE7/4RQOv+FUTv/iVdA/4lXPv+GVDv/h1U+/4tZQv+IVD7/ilM+/49WQ/+TWUX/k1lF&#10;/5BWQv+PVkL/kllF/49WQv+OVUH/j1dA/49XQP+QVkD/kVdB/5JYQv+QVkL/j1VB/49WQv+RWEX/&#10;kFlF/45VQv+NVEH/jlVC/49UQv+OU0H/j1I//41QPf+PUkD/jlE+/4dMOv+FSjj/f0Yz/31GMv99&#10;STT/gEw3/35LOP94RTL/dUIv/3JCLv9wPy7/bz4t/20+Lv9pOir/aDor/2g6K/9pOyz/Yzcq/2E1&#10;KP9iNin/XjQm/2I4LP9nPTH/XDQo/1szJ/9cNCr/VzEm/1IsIf9PLSP/Sysg/0stIv9FKCD/LxYP&#10;/yURCv8iEwz/IxYQ/yIXEf8iFxH/IRYS/yEWEv8gFRH/IRYS/yEWEv8hFhD/IhUP/yEUDv8kFxH/&#10;JhcQ/ykaE/8oGRL/JRYP/yQVDv8jFA3/JhcQ/yYXEP8oGRL/KBkS/y0cFf8uHRb/LBsU/ywbFP8u&#10;HRb/MB0X/zAdF/8wHRb/MB0W/zIfGP8yHxj/LxwV/zMfGP8zHxj/NR4W/zYfF/83IBj/Nh8X/zUe&#10;Fv81Hhb/NR4W/zYfF/83IBj/Nh8X/zYfF/83IBj/OCEZ/zghGf84IRn/NyAY/zghGf83IBj/Nh8Z&#10;/zghG/83IBr/OSIc/zcjHP82Ihv/NiIb/zMfGP8zHxj/NSEa/zYiG/86Jh//NiIb/zIeF/8xHhf/&#10;Mh8Y/zMgGf80IRr/NSIb/zQhGv81IRr/NSEa/zUhGv83IBr/OCEZ/zohGv87IBn/PiMa/0ktIf9R&#10;MST/XDss/2ZFNP9xTT3/ck07/3VPPP9+VUP/f1RB/4JVQP+FWEP/iltH/4haQ/+IWEL/i1tF/4tb&#10;Rf+NXUf/kGBK/41dR/+PX0n/kGBK/5FeSf+RXkn/lWJN/5dkT/+TYE3/lGFM/5FhS/+RYUv/k2NN&#10;/5RhTP+WY07/m2hT/5pnUv+YZVD/mWZR/5dnUf+ZaVP/mWlT/5pnUv+ea1b/m2hT/5xpVP+gbVj/&#10;pHBa/6BuV/+gblf/pXFb/6l3YP+ve2b/sn5p/7aDbv+ue2j/p3dj/6p6Zv+ufmr/rntm/6l2Yf+q&#10;dmH/qXJe/651Yv+sc2D/o2pX/55lUv+eZVL/nmVS/6BmUv+fZVH/nmRQ/59lUf+cY1D/nGNQ/5tk&#10;UP+bZFD/mmZR/51pVP+YZE//mWVQ/55nU/+VXkr/jldD/4xTQP+SWUb/k1pH/5NaR/+OV0P/i1RA&#10;/4lSPv+KUkH/i1NC/41UQ/+MV0f/iVZF/4dZSf9pQjP/TCUU/35VQf/9+OL//vjg/8+hif+HV0H/&#10;hlZC/4xZRv+PXEn/kV5J/41ZRP+SW0f/ll9L/5VhTP+NWUT/jFhD/4hVQP+DUz3/glI8/4RUPv+D&#10;Uz//gVE9/4BQPP9/UD7/f1A+/3xRQf98UkL/elNC/3pVRf90Tz//c04+/3RPP/9zTjz/cUw6/3VO&#10;Pf96U0L/d1A//3dQP/94UUD/elNC/3xVRP98VUT/elNC/3hRQP96U0L/eFNB/3NOPP93UkL/eVRE&#10;/3lUQv96VUP/fldG/39ZRv9+WEX/elRB/35XRv+CWEj/f1VF/35VQ/+CWEj/g1lJ/4JYSP9+WEX/&#10;fllG/31YRf98V0T/eldD/3tYRP96V0P/eldD/3tWQ/97VkP/flhF/39ZRv+BW0j/gl1K/4JdSv99&#10;Wkf/e1hF/35bSP9+W0j/fFdF/3tUQ/98VkP/fFZD/31XRP9+WEX/fFdE/3lUQf92UT7/d1I//3hT&#10;QP93Uj//e1ZD/3pVQv92UT7/dlE+/3hTQP94U0D/dlM//3ZTP/9zUz7/cFA7/3FOOv9xUTz/c1M+&#10;/3FROv9vTzj/bU02/2tLNP9sTDX/clI7/3JSO/9tTTb/bU04/2xMN/9rSzb/bEk1/21KNv9pRjL/&#10;Z0cy/2pKNf9lRjH/Y0Qv/2FFMP9iRjD/YEQv/19EL/9fRC//XkMu/19EL/9dQi3/Wj8q/1tAK/9d&#10;QjH/XEEw/wABAP8AAQD/AAEA/wABAP8AAQD/zLWV/820lf/QtpX/17qa/9m7mf/Zu5n/2rmW/9i3&#10;lP/XtpP/2bmT/9q6lP/Ws43/07CI/9Wyiv/Ys4n/0q2B/86pff/KpXn/wJtv/8Sidf/TroH/2bWF&#10;/9u3hf/euoj/37uH/+K/if/pxo7/58eO/+LCh//fv4T/3LyB/929gv/gwIP/4b+C/9u3e//ctnj/&#10;3rh6/9qzeP/YsXb/17B1/9aydv/eun7/3Lh8/9aydv/Tr3X/0apx/9KrdP/SqXP/zKNv/8WZaP+/&#10;k2T/uo5f/7aKXf+6i1//uYpg/7qJYP+/imD/wIlg/7uEW/+6gFj/wYdf/7yFXv+4gVr/tX5X/7h+&#10;WP+4flj/uHxX/7l9WP++gFv/v4Fc/76AW/+8flf/u31W/71/WP++gFn/wYNc/8KCXP+/f1v/u3tX&#10;/799W//CgF7/wX9d/8J+W/+9eVb/vHhV/713Vf/Aelj/w31b/8F7Wf/DfVv/x4Ff/8V/Xf/Eflz/&#10;wnxa/8R7WP/Delr/w3pa/8V8XP/Ee1v/w3pa/8R7W//Delr/w3pa/8N4WP/Cd1f/wHVV/8F2Vv/C&#10;eFX/v3RU/8F1Vf/AdFT/wHNV/71yU/+9clP/v3RX/71yVf+9clX/vHFU/71wVv+8cFj/um1T/7hr&#10;T/+7blL/vXJV/75zVv+9cVn/uW1V/7dtVP+5b1b/uG1W/7luV/+2blb/t29W/7hwV/+1bVT/t29X&#10;/7pvWP+5blf/uW5X/7dtVP+2bFP/uG5V/7pwVf+4cVX/uHFV/7VuUv+1b1X/tW9V/7VvVv+zbVT/&#10;sG1T/7BtU/+xblT/s21U/7NtVP+1b1X/tW1U/7hwV/+7c1r/uXJW/7pzV/+5dFX/uXdX/79+Xv/C&#10;gWH/vX5f/7d4Wf+xcVX/rm5S/6xrT/+sa0//rGtP/61sUP+xcFT/tHNX/65tUf+paU7/rGxT/6hq&#10;Uf+lZ07/omRL/6JlSf+tcFT/sHNX/5peRP+SVjz/kVU7/5FXQf+MUjz/i1I+/4tSPv+LVED/iFE9&#10;/4tUQP+LVED/iFE9/4tUQP+JUj7/hFA7/4VRPP+IVD//hlI9/4RQO/+DTzr/hFA7/4RQO/+HUDz/&#10;i1RA/4dTPv+GUj3/iFQ//4lVQP+KVkD/iVdA/4hWP/+IVj//iVdA/45aRP+LV0H/jldC/45VQv+Q&#10;V0T/kllG/5BXRP+OVUH/kllF/49WQv+QVkL/klhE/5BWQP+TWUP/lFpE/5BWQP+OVED/kVdD/5BX&#10;Q/+PVkP/jldD/4xVQf+MU0D/i1I//4tSP/+NUkD/i1A+/4lOPv+KTz//i1BA/4dMPP+HTj3/gkk4&#10;/4NKOf+DSzr/f0o4/35JN/96RTP/dUIv/3ZDMP9zQC3/c0Ix/3dINv9xQjL/cEEx/24/L/9pOSv/&#10;YzUm/2Q2J/9jNyr/YTUo/2E1KP9kOi7/YTcr/1wyJv9aMij/WjIo/1QuI/9OLCL/Siof/0wuJP9H&#10;KiL/OB0W/ycQCv8iEwz/JBcR/yQXEf8iFxH/IBUP/yIXE/8iFxP/IhcT/yEWEv8iFxP/IhcR/yQX&#10;Ef8jFhD/IxYQ/yQVDv8oGRL/KRoT/yUWD/8kFQ7/KBkS/ygZEv8oGRL/KRoT/ywbFP8tHBX/LBsU&#10;/ywZE/8xHhj/MR4X/zIfGP8xHhf/MR4X/zEeF/8xHhf/Mh4X/zIeF/8yHhf/Nh8X/zYfGf82Hxf/&#10;Nh8X/zYfF/83IBj/Nh8X/zcgGP82Hxf/NyAY/zghGf84IRn/NyAY/zcgGP85Ihr/OSIa/zghGf84&#10;IRn/OCEZ/zghGf82Hxf/OCEZ/zghG/82Ihv/NiIb/zYiG/82Ihv/NiIb/zYiG/81IRr/Mx8Y/zYi&#10;G/81IRr/Mx8Y/zUhGv81IRr/Mx8Y/zYiG/83Ixr/OCEZ/zghGf84Hxj/OSAZ/zsgF/8/JBn/Rysf&#10;/1MxJf9ZOCn/XTkp/2ZCMv91UD7/dk8+/3pRP/+GWUb/h1pF/4ZXQ/+IWUX/i1tH/45eSv+TY0//&#10;lWJP/5RhTP+UYUz/kmJO/5BgTP+SX0z/k2BL/5NgTf+VYk//lmNQ/5ZjUP+VYk//lmNQ/5hlUP+Y&#10;ZVD/mGVQ/5ZjTv+XZU7/m2lS/51rVP+ZZ1D/mGZP/5tpUv+ea1b/n2xX/59sV/+ea1b/oG1Y/6Ju&#10;Wf+gbFf/om5Y/6dzXf+wfGb/sHxm/6t5Yv+reWL/rHlk/6x5ZP+seWb/qndi/615ZP+ndF//pHBb&#10;/6FtWP+ibln/pW5Z/6FqVv+faFT/nmVS/51kUf+haFX/oWhU/6NpVf+fZVH/n2VR/6BlU/+eY1H/&#10;nmVS/5tiT/+bYk//nWRR/55nUv+bZE//n2hT/6BnU/+haFT/oGdT/55lUf+QWUX/iVVA/4pXRP+K&#10;V0T/fEw4/3pJOP98Szr/g1A//4dSQv+LVkb/i1hH/45bSv+BUEH/c0Iz/2U0Jf+3hHH//c66/+Ow&#10;m/+hbln/jltG/5BdSP+SX0r/kFxH/4lVQP+MWEP/lWFM/5pmUf+NWUT/ilZB/4pXQv+EVD7/hFQ+&#10;/4RUPv+DUz3/gVM8/4BRPf9+Tzv/fVA9/3tQQP99U0P/fFJC/3pTQv92T0D/dU4//3VOPf93UD//&#10;d1A//3tRQf96UED/elBA/3hRQP94UUD/eVJB/3pTQv96U0L/e1VC/3pTQv96U0L/eVJB/3hRQP98&#10;UkL/elNC/3lSQf95UkH/elNC/3tUQ/99V0T/fFZD/4FYRv+AV0X/fVRC/35TQv+BVkX/gldG/4FW&#10;Rf9/VkT/fVdE/31YRf96VUL/eVZC/3xZRf96V0P/eVZC/3xXRP98V0T/fVhF/35YRf9/WUb/f1lG&#10;/35ZRv9+WUb/f1pH/4BbSP9+WUb/eVRC/3dSP/93Uj//eVRB/3pVQ/94U0D/d1I//3NOO/92UT7/&#10;d1I//3RPPP92UT7/dE88/3RPPP9yTTr/c047/3JPO/9yTzv/ck87/3NQPP9zUDz/b0w4/3BNOf90&#10;Tzz/dE88/3NOO/9vTDj/bU04/21NNv9sTDf/a0s2/29POv9tTTj/ako1/2tLNv9rSzb/ako1/2pK&#10;Nf9nRzL/Z0cy/2lJNP9mRzL/ZUYx/2JGMP9iRjD/YUUw/2BEL/9gRTD/X0Qv/19EL/9eQy7/XEEw&#10;/11ALv9aPSv/XD8t/wABAP8AAQD/AAEA/wABAP8AAQD/x7CR/8ivkP/OtpT/z7WU/9W4lv/Vt5X/&#10;1LaU/9O1kf/RsI3/17aT/9q6lP/ZtpD/1LGJ/9Kvh//WsYf/zql//8qlef/FoHT/v5pu/76bcf/O&#10;qXz/17KF/9u3h//atoT/2raE/9y4hP/kw43/5saN/+PDiv/gwIX/3b2C/96+g//fvYD/3bt+/9i0&#10;dv/ctnj/37l7/9iydP/ZsXP/1rJ0/9aydP/atnj/17N1/9Wxdf/VrnP/yaJp/8ukbf/KoWv/yJ9r&#10;/8ebav/EmGf/wZVm/7uPYP+6i13/uIlb/7iHXP+/il7/wIth/7yFXP+3gFf/vYZd/7qDWv+4gVj/&#10;uIFa/72DXf+5f1n/uX1Y/7p+Wf++gFv/voBb/71/WP+8flf/vX9Y/7+BWv/Bg1z/xIZf/8aGYP/C&#10;glz/wYFb/75+Wv/AgFz/wX9c/8F/XP/BfVr/vnpV/7t3Uv+9eVb/vXlW/7t3VP++eVj/wHta/8F8&#10;W//Efl3/wnxb/8J8W//CeVn/wXhY/8F4WP/Bd1r/wXda/8J5Wf/DeFj/w3hY/8N4WP/Cd1f/wHVV&#10;/790VP+/dFT/v3RU/790Vf+/clT/vnNU/71yU/++c1T/v3RX/71yVf+7cFP/uW5R/7pvUv+6bVH/&#10;u25S/7lsUP+6bVH/vHFU/75zVv+9cVn/um5W/7ltVf+4blX/t2xV/7htVv+2blb/t29X/7ZuVv+y&#10;alL/uHBY/7hwWP+2blb/tm5W/7RsU/+0bFP/tGxT/7VtVP+5cVj/uHBX/7VtVP+0bFP/t29W/7dx&#10;WP+0blX/tG5V/7JsU/+ybFP/sWtS/7NtU/+2cFb/tW1U/7RsU/+4cFf/uHBX/7tzWv+zcFP/tXRW&#10;/7t6XP/BgmP/vX5f/7N2V/+ucVL/r29T/6lpTf+qaU3/rGtP/61rUf+0clj/tnVZ/6xsUf+iZEv/&#10;pWdO/6VnTv+gYkn/ml5E/6BiSf+tb1b/q29V/5NXPf+QVDr/jVM9/4pSO/+HTjr/iE87/4hRPf+E&#10;UDv/g086/4hUP/+KVkH/hlI9/4VRPP+FUTz/hVE8/4NPOv+GUj3/hVE8/4JOOf+ETTn/hU46/4ZP&#10;Ov+HUDv/ilM+/4pTPv+JUj3/ilM+/4lVP/+KVkD/jFhC/4tZQv+KVkD/ilZA/4xYQv+OV0L/jldC&#10;/45VQf+RWET/ll1J/5VcSP+TWkb/lVxI/5NaRv+RWET/klhC/5FXQf+TWUX/k1lF/49VQf+NUz//&#10;kVdD/5JYRP+PVkP/jVRB/4xTQP+NVEH/i1I//4xTQP+MU0D/jVJA/4xRQf+LUED/jFFB/4lOPv+E&#10;Szr/gkk4/4JKOf+CSjn/gEg3/3xHNf96RTP/eEMx/3dEMf9zQC3/cUEt/3dGNf9xQjL/b0Aw/2w9&#10;Lf9mNyf/ZDUl/2Y4Kf9mOCn/YTUo/2A0J/9jNyz/YDYq/1wyJv9aMij/WTEn/1UvJP9PLSP/Siof&#10;/0osIv9IKyP/Oh8Y/ygRC/8jEgv/JRYP/yQXEf8kFxH/IRYQ/yEWEP8iFxP/IhcT/yQXEf8iFxP/&#10;JBcR/yQXEf8jFhD/IxYQ/yMUDf8oGRL/KBkS/ygZEv8mFxD/KBkS/ygZEv8mFxD/JhcQ/ywbFP8t&#10;HBX/LBkT/y0aFP8xHhf/MR0W/zEeF/8yHxj/MB0W/zEeF/8xHhf/Mh4X/zIeF/8xHRb/Nh8Z/zYf&#10;Gf82Hxn/Nh8Z/zcgGv83IBr/Nh8X/zghGf83IBj/OiMb/zojG/86Ixv/NyAY/zcgGP85Ihr/OiMb&#10;/zkiGv84IRn/OCEZ/zghGf82Hxf/OCEZ/zYiGf82Ihn/NiIZ/zYiGf82Ihn/NiIZ/zYiGf8zHxb/&#10;NR4W/zYiG/81IRr/Mx8Y/zUhGv8zHxb/Mx8W/zQgF/84IRn/NyAY/zghGf84IBb/OB0U/zgdEv8+&#10;Ihb/SCwe/1g3Jv9iPi7/aUYz/3BLOf98VUT/g1pI/4hdTP+LXEr/jV5K/45dTP+OXkr/jFxI/5Ng&#10;Tf+WY1D/lGFO/5ViT/+VYk3/lGFO/5RhTP+UYU7/lGFO/5ViT/+VYk//lmNQ/5ViT/+VYk//l2RR&#10;/51pVP+ealX/nGhT/5pnUv+ZZlH/mmhR/5tpUv+aaFH/mmhR/5xqU/+caVT/n2xX/59sV/+ea1b/&#10;oW5Z/6RxXP+lcVz/pHBb/6VxW/+uemT/r3tm/6p3Yv+ndF//p3Rf/6d0Yf+ue2b/r3xn/615ZP+m&#10;c17/o3Bb/6RyW/+seGL/r3tl/6dwW/+ia1f/nmdT/5tkUP+fZlL/oGdT/6NpVf+iZVD/o2ZR/6Fm&#10;VP+fZFL/n2RS/55lUv+dZFH/nmVS/59mUv+cY0//nWRQ/55mT/+gaFH/ompT/6JpVf+NWUT/g1A9&#10;/4ZWQv+OX03/gVJA/29BMf9tPi7/d0Y1/4FOPf+HUkL/i1ZE/4xXR/+HUkL/gEw+/3M/Mf+MWUj/&#10;yJWE/9Cdiv+seWb/k2BN/5JfSv+RXkn/jlpF/4dTPv+KVkH/lWFM/5pmUf+LVkT/i1ZE/4xZRv+D&#10;Uz//hFQ+/4RUPv+DVT7/glM//4FSPv9+UTz/flE+/3xRQP+AVUX/fVND/3tRQf95Tz//eE4+/3hO&#10;Pv97UkD/e1FB/3tRQf96UED/eU8//3lPP/93UD//eFFA/3lSQf96U0L/e1VC/3tUQ/95UkH/eU8/&#10;/3lPP/98UkL/fFJC/3lSQf95UkH/eVJB/3tUQ/98VkP/fVdE/4FYRv9/VkT/fVJB/35TQv9/VEP/&#10;f1RD/39UQ/9/VkT/flhF/31XRP96VUL/eVZC/3pXQ/95VkL/eFVB/3pVQv96VUL/e1ZD/3xWQ/9+&#10;WEX/flhF/39ZRv9/WUb/gVtI/4BaR/9/WUb/elRB/3hSP/95U0D/eVRB/3lUQf94U0H/dlE//3NO&#10;PP92UT//d1JA/3NOO/9zTjv/c047/3NQPP9yTzv/ck87/3JPO/9xTjr/cU46/3JPPP9yTzz/b0w4&#10;/3JNOv9zTjv/c047/3NOO/9vTDj/bUo2/2lJNP9pSTT/a0s2/21NOP9rSzb/aUg1/2pJNv9rSjf/&#10;akk2/2lJNP9pSTT/ZkYx/2ZGMf9nRzL/Zkcy/2VGMf9hRS//YUUv/2FFL/9hRTD/YEQv/2BEL/9g&#10;QzH/XUAu/11ALv9aPSv/Wz4s/wABAP8AAQD/AAEA/wABAP8AAQD/xa6P/8ivkP/Ms5T/zrST/9e6&#10;mv/UtpT/07WT/9Cyjv/OsIz/0bOP/9e3kf/Ws43/1LGL/9axh//TroT/z6h9/8ukef/GoXX/wJtx&#10;/7yXa//FoHT/0Kt+/9aygv/bt4f/2raE/9q2gv/jwoz/58eO/+XFjP/iwof/37+E/929gv/auHv/&#10;2LZ5/9i0dv/ctnj/4bl7/9mzdP/Zs3T/2LJz/9iyc//YsnP/2bFz/9exc//VrnP/yKFo/8ifZ//I&#10;n2n/x55q/8acav/JnWz/xZlo/8GTYv+7jVz/vIxc/7qKXP+8iV7/v4pe/7yFXP+4gVj/vIVc/7qD&#10;Wv+7hFv/t4BX/7uBW/+5f1n/uH5Y/7l9WP+6fln/un9X/7p/V/+7gFj/v4Fa/8GDXP/DhV7/xohh&#10;/8OFXv/ChF3/woJc/79/Wf/AgFr/xIRe/8SDXf/Dglz/wn5Z/756Vf+9eVb/vHhV/7t3VP+/eln/&#10;v3pZ/796Wf/BfFv/wnxb/8F6XP++eFf/vnVV/792Vv/Adln/v3ZW/8B1Vf/Cd1f/wndX/8N4WP/D&#10;eFj/wHVV/8F2Vv/AdVX/v3RU/790Vf+9clP/v3RV/75zVP+9clP/vXJV/7xxVP+6b1L/uW5R/7ht&#10;UP+4a0//vG9T/7xvU/+7blL/u3BT/75zVv+8cVT/uGxU/7hsVP+3bVT/tWtS/7dsVf+1bVX/t29X&#10;/7dvV/+za1P/tm5W/7VtVf+2blb/tm5W/7ZuVv+3b1f/s2tS/7RsU/+4cFf/tW1U/7VtVP+1bVT/&#10;tGxT/7VtVf+0blX/tG5V/7JsU/+xa1L/sWtS/7NtVP+0blT/s21T/7JsUv+1b1X/tnBW/7dxV/+w&#10;bVL/s3JU/7h3Wf/AgWL/vH9g/7J1Vv+rbk//qm1Q/6hoTP+qak7/q2tP/6tpT/+salD/rGxR/6Vl&#10;Sv+gYkn/n2NJ/55iSP+cYEb/ml5E/5ldQ/+eYkj/m19F/45UPv+MUjz/ilI7/4pRPf+HTjr/iFE8&#10;/4tUQP+DTzr/hVE8/4pWQf+KVkD/hFA6/4VRPP+FUTz/hlI9/4JOOf+ETz3/hFA7/4VOOv+IUT3/&#10;ilM+/4pTPv+KUz7/iVI9/4pTPv+LVD//i1Q//49YQ/+OV0L/jldC/4tXQf+NVkH/j1hD/5FbQ/+Q&#10;WUT/kFdD/5BXQ/+TWkb/ll1J/5deSv+YXkr/l19I/5RcRf+SWkP/k1lD/5NZRf+SWET/kVdD/5FU&#10;P/+SVUD/kVdD/5JYRP+PVEL/jVRB/41UQf+PVkP/i1I//4tSP/+KUT7/i1JB/41SQv+JUD//ilBC&#10;/4hOQP+ESzr/gko7/4JKOf+CSjn/f0c2/3tGNP96RTP/eEMx/3hFMv90QS7/cEAs/3NCMf9xQC//&#10;bj8v/2k6Kv9mNyf/ZTYm/2g5Kf9nOSr/Zjgp/2I2Kf9hNSr/YDQp/14zKv9aMij/Vy8l/1UvJv9T&#10;LST/TCog/0wrIv9IKiD/OyAZ/ykQCf8iDwn/JBUO/yUWD/8kFxH/JBcR/yMWEP8kFxH/JBcR/yMW&#10;EP8jFhD/IxYQ/yQXEf8kFxH/IxYQ/yQVDv8mFxD/KBkS/ygZEv8mFxD/KBkS/ykaE/8oGRL/JRYP&#10;/y0cFf8uGxT/LhsU/y4bFf8wHRb/LxsU/zEdFv8xHhf/MR4X/zIeF/8yHhf/Mx8Y/zMfFv8yHhf/&#10;NR4Y/zUeGP82Hxn/Nh8Z/zcgGv85Ihz/Nh8Z/zghG/84IRn/OiMb/zojG/86Ixv/OCEZ/zcgGP84&#10;IRn/OSIa/zghGf84IRn/OCEZ/zghGf83IBj/OCEZ/zghGf82Ihn/NiIZ/zYiGf82Ihn/NiIZ/zYi&#10;Gf84IRn/NyAY/zkiGv83IBr/Nh8Z/zghG/8zHxb/Nh8X/zUeFv81Hhb/NBsU/zEZD/81GhH/PCEW&#10;/0MnG/9GKhz/UjIj/2M/L/9vSjr/eFNB/35YRf+GW0r/iV5N/5FkUf+OX03/kWFN/5JhUP+UYU7/&#10;k2BN/5RhTv+WY1D/lGFO/5ViTf+VYk3/lmNQ/5dkT/+WY07/mWZR/5lmUf+WY1D/mGVS/5ZjUP+X&#10;ZFH/mWZT/5xpVv+ealX/mmZR/5xpVP+baFP/mWdQ/5poUf+bZ1H/nGhS/55qVP+fa1b/oW1Y/6Bt&#10;WP+gbVj/oW5Z/6VyXf+mc17/p3Ne/6ZyXf+seGP/rXlk/6h1YP+pdmP/rXpn/698af+zgGv/tIFs&#10;/657Zv+pdmH/qXdg/7B+Z/+8inH/y5mA/9Ofh/+8hm7/q3Rf/6VsWP+cY0//oWdT/6NpVf+hZE//&#10;oWdT/6BlU/+fZFL/nmNR/55lUv+fZlP/oGdT/59mUv+dZU7/nGRN/51jTf+gZlD/oWdR/6BnU/+W&#10;Yk3/iFhE/4RVQ/+Xalf/vI98/5htXP9rPiv/aDkn/3lJNf+BTjv/hlE//4ZRP/+JVET/gk8+/3dG&#10;N/94Rzj/nm9d/7iHdv+oeGT/lWVR/5RhTP+QXUj/jVlE/4dTPv+KVkH/lGBL/5hkT/+LVkT/ilVD&#10;/4pXRP+EVED/hFQ+/4VVQf+DVED/glM//39SPf9/Uj3/flNC/35TQv+BVkX/flNC/3tSQP95UD7/&#10;elE//3xRQP99UkH/flNC/3xRQP98UUD/elE//3pQQP95Tz//e1FB/3lSQf95UkH/eVNA/31TQ/97&#10;UUH/elBA/3pQQP99U0P/fVND/3xSQv96U0L/elNC/3pTQv98VUT/flhF/4BXRf9+VUP/fVJB/35T&#10;QP+BVEH/glVA/4FWRf9/VkT/gVhG/31XRP95VEH/elVC/3tWQ/96VUL/eFNA/3pVQv96VUL/fFZD&#10;/3xWQ/9/WUT/f1lG/35YRf9/WUb/gVtI/39ZRv9+WEX/elRB/3lTQP94Uj//eVNA/3lUQf94U0D/&#10;dlE//3VQPv92UT//d1JA/3NOPP9zTjv/c047/3BNOf9xTjr/ck87/3JPO/9yTzv/c1A8/3BNOv9x&#10;Tjv/cE06/3FOOv9zTjv/ck06/3FMOf9uSzf/bUo2/2lJNP9pSDX/bEs4/21MOf9rSjf/akk2/2pJ&#10;Nv9qSjX/aUk0/2lJNP9pSTT/ZkYx/2ZGMf9nRzL/Z0gz/2ZHMv9jRC//YUUv/2FFL/9hRTD/YEQv&#10;/19DLv9fQjD/XUAu/1w/Lf9bPiz/Wj0r/wABAP8AAQD/AAEA/wABAP8AAQD/wquM/8atj//Hro//&#10;zbOS/9a5mf/RtJL/0LKQ/86wjv/Mror/0K+M/9KyjP/Sr4n/1rGH/9eyiP/Sq4L/z6h9/8ukef/I&#10;oXb/wJtx/7qVa/+/mm7/y6Z5/9Svgv/bt4f/2raE/9m1gf/fvoj/5MSL/+bGjf/lxYr/4MCF/967&#10;gf/WtHf/17N3/9m1d//ZtXf/3rh5/9mzdP/Vr3D/1rBx/9awcf/Xr3H/2LBy/9exc//TrHH/zKRp&#10;/8ifZ//JoGr/xp9o/8ifa//LoG3/xpto/8OVY/+9jVz/vo5d/7+MXf+9iVr/vIdb/7iCVv+3gFf/&#10;vIVc/7yFXP+7hFv/t4BX/7yCWv+7gVv/uoBY/7l/V/+6f1f/un9X/7p/V/++g1v/wYNc/8KEXf/E&#10;hl//w4Ve/8KEXf/DhV7/wYNc/8GDXP/Bg1z/x4dh/8WFX//Eg13/w4Jc/8N/Wv+/e1j/vXlW/7x4&#10;Vf+/eln/v3pZ/755WP+/elv/wntd/8F6XP++eFf/vXdW/795WP/BeFj/vnVV/790VP/AdVX/wnZW&#10;/8N3V//Dd1f/w3dX/8R4WP/Cdlb/wnVX/8F0Vv++c1T/wHVW/790Vf+9clP/u3BT/7twU/+6b1L/&#10;um9S/7dsT/+4a0//vG9T/7tuUv+5blH/um9S/7twU/+6b1L/t2tT/7drU/+3a1P/tWtS/7ZrVP+3&#10;bFX/uHBY/7dvV/+za1P/s2tT/7JqUv+2blb/t29X/7ZuVv+1b1b/smxT/7JsUv+1bVT/tGxT/7Vt&#10;VP+3b1b/s2tS/7JqUv+za1P/s21U/7JsU/+xa1L/smxT/7NtVP+xa1H/sWtR/7FrUf+1b1X/tnBW&#10;/7NwVf+wb1P/tHNX/7V2V/+9fl//voFi/7N2V/+qbU7/qGtO/6ZpTP+sbFH/rW1S/6dnTP+jY0j/&#10;omJJ/59hSP+gZEr/ml5E/5hcQv+aXkT/mF5I/5NZQ/+NUz3/jFQ9/45UPv+LUj7/ilE9/4pRPf+K&#10;UT7/i1RA/41WQv+EUTz/hlM+/4pXQv+HVT7/g085/4VRO/+GUj3/h1M+/4RQO/+ETz3/g086/4dQ&#10;PP+NVkL/j1hD/5BXQ/+OVj//jFQ9/41VPv+PV0D/j1dA/5NbRP+PWUH/jldC/45XQv+PV0D/kFhB&#10;/5NbRP+TW0T/kVlC/5RaRP+VW0X/lVtF/5ZcRv+YXkj/mF5I/5NbRP+UWkT/k1lD/5NZRf+QVkL/&#10;kFZC/5NWQf+XWkX/lVhD/5RXQv+QVUP/jlNB/45TQf+OVUL/i1I//4xTQP+KUT7/ilFA/4tSQf+I&#10;Tz7/iE8+/4ZOP/+CSjv/gko7/4JKOf9/Sjj/fkk3/3tGNP93RDH/d0Qx/3hFMv91Qi//bz8r/3A/&#10;Lv9wPy7/bj8t/2k6Kv9oOSn/Zjcn/2c4KP9pOyv/aDor/2Q4K/9hNSr/YDQp/180K/9bMCf/WC0k&#10;/1UvJv9ULiX/Uiwj/04sI/9IKiD/QCMd/zAVDv8jDwj/JRQN/yQVDv8lFg//JBcR/yMWEP8kFxH/&#10;JRgS/yIVD/8jFhD/IxYQ/yQXEf8jFhD/JBUO/yQVDv8mFxD/JhcQ/yYXEP8mFxD/KBkS/ygZEv8q&#10;GRL/KRgR/ywbFP8uGxT/MB0W/zEdFv8xHRb/MBwV/zAcFf8yHhf/Mx8Y/zIeF/8yHhX/NCAX/zQg&#10;F/8zHxb/NR4Y/zUeGP82Hxn/OCEb/zghG/86Ix3/OCEb/zghG/84IRn/OiMb/zkiGv86Ixv/OSIa&#10;/zghGf84IRn/OCEZ/zghGf84IRn/OCEZ/zghGf85Ihr/OCEZ/zghGf82Ihn/NiIZ/zYiGf82Ihn/&#10;NiIZ/zghGf85Ihr/OCEZ/zghGf84IRv/Nh8Z/zghGf81Hhb/NR4W/zIbE/8xGBH/MBgO/zQZEP84&#10;HRL/TTEj/1k5LP9cPC3/ZEMy/3NOPP98VUT/hVtL/4leTf+KXUr/jF1L/5FiTv+QYEz/kl9M/5Vi&#10;T/+WY1D/l2RR/5diUP+XYlD/lGFO/5djTv+XY07/mmZR/5pmUf+ZZVD/nmpV/5toU/+XZE//mWZR&#10;/5lmUf+aZ1T/mmdU/5lmU/+cZ1X/nGhT/59rVv+daVT/mmZQ/5pmUP+caFL/nmpU/59rVf+gbFb/&#10;oW1Y/6NvWv+jb1r/o3Bb/6d0X/+ndF//qHRf/6l1YP+qdmH/qnVj/6ZzYP+seWb/sX5r/7WCb/+0&#10;gW7/sn9s/6t4Y/+pdmH/rHlk/7F/aP+7iXD/1KKJ//G+o//cpoz/w411/7F4ZP+dZFD/oWdT/6Np&#10;Vf+hZE//n2VR/59kUv+gZVP/nGNQ/55lUv+fZlP/oWhU/59mUv+dZU7/nGRN/55kTv+fZU//nWNN&#10;/5xjT/+fbFn/mGlX/4hbSP+Valn/+9K+/+fCr/+HXUX/UyYP/209J/97SDP/gUw6/4BLOf+EUUD/&#10;fk0+/3dIOP9zRTX/h1pH/6R1Y/+hcl7/mGhU/5NjT/+PXEf/ildC/4hUP/+LVkT/kFxH/5BbSf+K&#10;VUP/h1RB/4lWQ/+EVED/hFRA/4NUQP+DVED/gFM+/39SPf9+U0D/flNC/4FWRf9/VEP/flNC/3xR&#10;QP97UD//fFFA/31SQf+BVEH/glVC/31SQf9+U0L/fFFA/3tQQP95Tz//e1FB/31TQ/97UUH/e1FB&#10;/3xSQv97UUH/e1FB/3xRQf99U0P/fVND/3xSQv97UUH/elNC/3pTQv97VEP/flhF/39WRP9+U0L/&#10;flNA/35TQP+AUz7/g1ZB/4NWQ/+BVkX/gFdF/35VQ/95U0D/e1VC/3xXRP96VUL/eVRB/3xXRP97&#10;VkP/fVdE/31XRP9/WUT/flhF/31XRP9/WUb/gVtI/39ZRv99V0T/fVRC/3xTQf96UT//elE//3lT&#10;QP95U0D/dlA9/3NOPP92UT//d1JA/3VQPv9zTjv/c047/29MOP9wTTn/cU46/3JPO/9zUDz/c1A8&#10;/29MOf9wTTr/cU47/3FOO/9yTTr/cUw5/3BLOP9tSjb/bUo2/2lINf9pSDX/bEs4/2xLOP9rSjf/&#10;a0o3/2pKNf9pSTT/aUk0/2dHMv9nRzL/Z0cy/2dHMv9nRzL/Z0cy/2ZGMf9jRC//Y0Qv/2NEL/9i&#10;Qy//YkMv/11BLP9dQC7/XD8t/1w/Lf9cPy3/Wj0r/wABAP8AAQD/AAEA/wABAP8AAQD/u6OJ/72l&#10;i//Dqoz/xKuN/8iri//Lro7/z7GP/9KxkP/Lqof/0K6J/9Syjf/Oq4X/0ayC/9Osgf/SqH7/zaN5&#10;/8qgdv/DnHH/v5hv/7uWbP+9mG7/xJ9z/86pff/WsYT/27eH/9m1g//XtoD/3LyD/+HBhv/oyI3/&#10;5sSH/968f//Zt3r/2rZ4/9iyc//Urm//2rR1/9iyc//SrG3/0ats/9Ksbf/Tq23/165w/9eucP/T&#10;q27/zaVq/82mbf/Jomn/yKFo/8qha//HnGf/yZtn/8eYZP++jFf/wo5c/8OPXf+/i1z/u4Za/7iD&#10;V/+2gVX/volf/8GMYv+8h13/tYBW/7+KYP/BjGL/vYhe/7yFXP+7hFv/u4Rb/7uBWf/Bhl7/wIVd&#10;/8GGXv/Bhl7/wIVb/8CFXf/DiF7/wodd/8KHXf/DiF7/w4Ve/75+WP+9fVf/wH9Z/8SDXf/IhF//&#10;xYFc/8B8Wf+8eFX/vXdW/7x2Vf/Ce13/x4Bi/8aAX//Efl3/w31c/8aAX//DfVz/vHNQ/71zUP/A&#10;dFL/w3RT/8R1VP/Gd1j/xndY/8h5Wv/IeVr/xXZY/8J1V//CdVf/w3ZY/8V4Wv/AdVb/uW5P/7ht&#10;UP/AdFz/v3Nb/7ltVf+4a0//uGtP/7hrT/+3ak7/uGtP/7htUP+2a07/s2dP/7drU/+3a1P/uGxU&#10;/7ltVf+5bVX/uW5X/7dsVf+2a1T/t2xV/7NrU/+yalL/tW1V/7dxV/+1b1X/tnBW/7dxV/+xa1H/&#10;sWlQ/7NrUv+0bFP/tW1U/7FpUP+vZ0//sWlR/7JqUv+ybFP/s21U/7NtVP+ua1H/rmtR/69sUv+y&#10;b1X/s21U/7BtU/+3dFn/t3Za/7RzV/+zc1f/vYBh/7V4Wf+rblH/p2pN/6NnS/+mak7/qm5U/6hs&#10;Uv+jZ03/oGRK/6FlS/+ZX0f/l11F/5VdRv+SWkP/kVlC/49WQv+LUj7/jlVB/5FXQ/+SWUX/j1ZC&#10;/4pRPv+HTjv/jFVB/41ZRP+DUDv/g1A7/4dUP/+FUj3/gU84/4JQOf+DUDv/hlM+/41ZRP+MWEP/&#10;iFQ//4VOOv+NVkH/jldC/45WP/+RWUL/kFhB/5FXP/+QWEH/j1dA/5FZQv+QWEH/kFhB/5RbR/+R&#10;WET/k1lF/5heSP+WXEb/lVtF/5ZcRv+WXEb/k1lD/5FXQf+TWUP/k1lD/5NZQ/+SWEL/kVdB/45U&#10;QP+QUz7/k1ZB/5hZR/+WV0X/l1hG/5hZR/+RVEH/jVJA/4xRP/+MUT//jFNA/45TQf+MU0D/jFE/&#10;/4tQQP+JTj7/iVA//4lQP/9/Rzb/fEc1/31INv98STb/fEk2/3xJNv95RjP/dUIv/3dEMf90RDD/&#10;bz4t/24/Lf9qOyn/aDkn/2o7Kf9qOyn/Zzgo/2Y3J/9oOir/aDor/2U3KP9iNiv/Yzcu/14yKf9d&#10;Min/YDUs/1cvJ/9TLST/Tyoi/0knHv9KKSD/RScd/zkcFv8oEQv/JxQN/ycWD/8lFg//JBUO/yQV&#10;Dv8oGRL/JhcQ/yQVDv8kFQ7/JBUO/yUWD/8jFA3/JBUO/yUWD/8pGBH/KhkS/yoZEv8pGBH/KBcQ&#10;/ykYEf8pGBH/KhkS/ywZEv8vHBX/Mh4X/zEdFv8yHhf/Nh8Z/zIeF/8zHBT/MR0U/zIeFf80IBf/&#10;NyAY/zYfF/82Hxn/OCEb/zskHv85Ihz/OSIc/zkiHP84IRv/NyMc/zYiG/84IRv/OSIc/z0mHv89&#10;Jh7/OiMb/zcjGv82Ihn/NiIZ/zcgGP83IBj/NyAY/zYfF/84IRn/OCEZ/zYiGf80IBf/NiIZ/zYi&#10;Gf82Ihn/OCEZ/zghG/84IRn/NyAY/zcgGP85IBn/OiEa/zkgGf8xGBH/LxYP/zIXDv82GxD/PSEV&#10;/0ouIP9ePi//bUw9/3ZSRP99WEj/gVpJ/4pfTv+QYU//kWFN/5FhTf+TY0//kGBM/45eSv+UYU7/&#10;l2RR/5dkUf+aZVP/l2JQ/5ZhT/+XY07/mGFN/55nU/+ia1f/omtW/5tkT/+dZlH/n2tV/59rVf+b&#10;aVL/nGpT/55sVf+ea1b/m2hT/5pnVP+aZ1T/mmdU/59rVv+daVT/nmpU/6BpVP+halX/oWtT/6Nt&#10;Vf+kblb/oWtT/6JrVv+kcFr/qHRe/6l1X/+qdmD/qHRf/6x1Yf+rc2L/p29e/6VwXv+sd2f/r3xr&#10;/7B9bP+pdmP/oXFd/6FxXf+kdGD/p3dh/6ZzXv+ndV7/s39p/9uljf/utp//2aGK/7uBa/+hZ1H/&#10;oWdT/6VoU/+iZVD/oGZS/6BmUv+fZlL/oGdU/51kUf+dZFH/oGdU/59mUv+eZFD/nmRQ/6FkT/+d&#10;YEv/mF5K/5thTf+fbFn/rHxo/55wWf+NX0X//9i5//720f/38Mb/o2Q4/1wUAP99NxX/ikUo/4RG&#10;Lf+CSjn/fUw9/3lJO/91STz/gFJD/5JkVP+abVr/lWZU/5JjT/+MXEj/hlZC/4dUQf+GU0D/hVI/&#10;/4VSP/+HVEH/hlVE/4VVQf+CUz//glVA/4JVQP9+U0D/fVI//3xRQP97UkD/elE//31UQP9/VkL/&#10;flVB/35TQP98UT7/flE8/31QO/+BUj7/hFVD/4NUQv+CU0H/flE+/3tQP/95Tj7/ek8//4JXR/+A&#10;VUX/f1RE/4BVRf99U0P/fFFB/3xRQf98UkL/flRE/35URP98UkL/fVND/3xSQv99U0P/gFZG/31U&#10;Qv9+VUP/flVD/4FWRf+CV0b/f1RD/4JXRv+FV0f/hFZG/4FWRv9/VET/f1RE/35VQ/9+VUP/fFNB&#10;/4BaR/9/WUb/fFZB/35YQ/9+WEP/fVdC/3xWQ/9+WEX/gFpH/39ZRv9+WEX/fVRC/3xTQf96UT//&#10;eE89/3pRP/98U0H/d1E+/3VOPf93UD//dk8+/3JNO/9wSzn/bkk2/3BLOP9xTDn/cEs4/3NOO/90&#10;UT3/cU47/21MO/9vTj3/b049/25NPP9wTDz/cE06/25LOP9tSjb/bks3/25LN/9tSjf/a0o3/2pJ&#10;Nv9pSDX/a0o3/2dHMv9pSTT/aUk0/2ZGMf9pSTT/Z0cy/2REL/9mRjH/YkIt/2JCLf9lRTD/ZEQv&#10;/2NDLv9kRC//ZEMw/2FCLv9gQS3/XUEs/11ALv9dQC7/Wj0r/wABAP8AAQD/AAEA/wABAP8AAQD/&#10;tpyD/7mfhP+9oof/waaJ/8ipiv/NrI3/z66N/9GvjP/IpoP/yqiD/9Cuif/NqoL/0KuB/9Ktgf/P&#10;qH3/yqB2/8edc//DmW//wJZu/7qTbP+7lGv/wJlw/8ukef/TrYD/17GC/9iygf/XtH7/3LmD/+G+&#10;hP/pxoz/58SK/968f//cuHz/3Lh6/9mzdP/Vr3D/2LJz/9awcf/TrW7/1K5v/9aucP/Uq23/1q1v&#10;/9WtcP/UrG//0qpt/8ylav/HoGX/yqNq/8yja//Jnmf/y55n/8uZZP/Fkl3/wo9a/8OOXP+/i1v/&#10;vYla/7uGWv+8hlr/vold/8GMYP++iV3/t4RZ/76LYP/DkGX/vYpf/7mEWP+4g1f/uIJW/7qBVv/C&#10;h1//w4hg/8aIYf/FimL/wIVb/8GGXP/DiF7/wYhd/8CHXP/DiF7/w4he/7+BWv+8fFb/u3tV/79+&#10;WP/JiGL/xoVf/8KBW//AfFn/unZT/7l0U//Aeln/xoBf/8yGZf/MhmX/yoRi/8+JZ//IgmD/u3VT&#10;/7xzUP+/c1H/wnNS/8FyUf/DdFX/xXZX/8FyU//Cc1X/wnNV/8JzVf/Ac1X/wXRW/8V4Wv/Cd1j/&#10;vHFS/7twU//Dd1//v3Nb/7puVv+5bVX/tWlR/7VqTf+2a07/tmtO/7ZrTv+1ak3/s2dP/7ltVf+3&#10;a1P/t2tT/7hsVP+4bFT/uGxV/7ZqU/+yZ1D/uG1W/7ZuVv+za1L/sGhP/7NtU/+zbVP/t3FX/7t1&#10;W/+walD/r2dO/7JqUf+0bFP/tW1U/7FpUf+uZk7/r2dP/69pUP+walH/smxT/7JsU/+ua1H/rWpQ&#10;/69sUv+vbFL/rmhP/7JsU/+2c1j/t3RZ/7V0WP+1dFj/v39j/7p6Xv+vclX/qm1Q/6FlSf+hZUv/&#10;p2tR/6puVP+jaVH/oWdP/6BmTv+ZX0f/l11F/5NdRf+SWkP/kVhE/41UQP+LUj7/kFdD/5BXQ/+O&#10;VUH/iVA9/4VMOf+ESzj/iVI+/4pWQf+DUDv/glA5/4NROv+DUDv/g1E6/4RRPP+GUz7/hlI9/4lV&#10;QP+MWEP/jFhD/4dQPP+LVD//jVZB/45WP/+TW0T/lFpC/5RaQv+UWkL/klhA/5VbQ/+YXkj/mF5I&#10;/5RaRP+TWUX/llxI/5thS/+XXUf/llxG/5dZQP+dX0b/nV9G/5haQf+UWkT/l1tD/5RaRP+UWED/&#10;k1ZB/5NWQf+VV0L/llhD/5dYRv+VVkT/lVZE/5RVQ/+PUj//kFNA/41SQP+MUT//j1RC/49UQv+P&#10;VEL/jVJA/4tQPv+JTjz/iVA9/4lQP/+CSjn/gko5/4FMOv99SDb/fUg2/3pHNP94RTL/dEEu/3VC&#10;L/9xQC//bj0s/249LP9pOij/Zjcl/2g5J/9pOir/aDkp/2g5Kf9pOSv/Zzkq/2Q2J/9jNyz/YjYt&#10;/18zKv9aLyb/WzAn/1gwKP9ULiX/Tykg/0wmHf9OLCP/TCsi/0AjHf8oEQv/JhIL/yUUDf8lFg//&#10;JRYP/yUWD/8oGRL/KBkS/yYXEP8kFQ7/JRYP/yUWD/8kFQ7/JRYP/yUWD/8pGBH/KhkS/yoZEv8r&#10;GBL/KxgS/ysYEv8rGBL/KxgR/ywZEv8vHBX/Mh4X/zIeF/81Hhj/NyAa/zYfF/81Hhb/NR4W/zUe&#10;Fv84IRn/NyAY/zcgGP84IRn/OSIc/zskHv84IRv/OiMd/zojHf83Ixz/NSEa/zgkHf85Ihz/OSIc&#10;/zwlHf87JBz/OiMb/zgkG/87JBz/OiMb/zghGf84IRn/NyAY/zYfF/83IBj/OCEZ/zghGf82Ihn/&#10;NyMa/zYiGf82Ihn/OCEZ/zghG/84IRn/NyAa/zUeFv83Hhf/Nx4X/zccFf8wFQ7/LRIJ/zYaDv9K&#10;Kh3/WTcr/2hHOP94VET/f1pK/4ZfTv+LYVH/jGFQ/5JjUf+UZFD/mGVS/5hlUv+WYU//k15M/5Jf&#10;TP+YZVL/mWZT/5hlUv+cZ1X/nGdV/5llUP+ZZVD/mWVQ/5xlUf+gaVT/omtW/5tkT/+faFP/oWpV&#10;/51pUf+bZ0//nmpU/55sVf+ea1b/nGlU/5xpVP+caVb/nGlW/55qVf+caFP/oGlV/6BpVP+ia1b/&#10;oWpV/6RuVv+mcFj/o21V/6RuVv+lcVv/pXFb/6h0Xv+odF7/qHRe/653Y/+tdmL/q3Ni/6hzYf+r&#10;dmb/qHVk/6d0Y/+gb17/nWxb/6BwXP+gcFz/n29b/5xsWP+aZ1T/l2RP/7+Ic//fqJP/05qG/7V7&#10;Z/+gZlL/o2lV/6NpVf+kZ1L/omhU/6JoVP+hZ1P/oGdT/55lUf+dZFH/nmVR/55lUf+fZVH/nWNP&#10;/51jT/+cYk7/mmFO/5deS/+aZ1T/uol4/7WIc/+PYUf/7byc//340v/9+M7/8e3A/1YOAP9xKAD/&#10;iUMf/4tMLf+HTzj/g1A9/39OP/96Szv/f1BA/45fT/+WZ1X/lmVU/5FhTf+KWkb/hlNA/4dSQP+I&#10;U0H/hE89/4VQPv+IVUL/iVZD/4RUQP+BUj7/gFM+/4FUQf99UkH/fFFA/3pRP/96UT//dlA9/3lT&#10;QP9+VUH/flVB/39UQf9/Uj3/f1I9/4FSPv+EVED/hFRA/4JSPv+BUj7/gFE//35RPv98UUD/ek8/&#10;/4FWRv+AVUX/f1RE/39URP+AVUX/flNC/31SQf99UkH/fVJB/31SQf96UED/flRE/35URP97VEP/&#10;fFVE/3tVQv98VkP/elRB/31UQv9/VkT/fVND/4BVRf+BVkb/gFVF/4BVRf+AVUX/f1RE/39UQ/99&#10;VEL/fFNB/4BXRf9+VUP/fFM//39WQv+AV0P/fFZD/3tVQv99V0T/flhF/35YRf+AV0X/fVRC/39W&#10;RP99UkH/eE89/3tSQP99VEL/eFI//3VOPf95UkH/eFNB/3NOPP9xTDr/cUw5/3NOO/9zTjv/cUw5&#10;/3NOO/93UkD/ck88/25NPP9uTTz/bk08/25NPP9wTDz/bks4/2tINf9sSTX/bUo2/2lJNP9qSTb/&#10;aUg1/2lINf9pSDX/ako1/2lJNP9nRzL/aUk0/2ZGMf9nRzL/ZUUw/2NDLv9lRTD/Y0Mu/2NDLv9k&#10;QzD/Y0Iv/2NCL/9kQzD/Y0Iv/2FCLv9gQS3/XkEv/15BL/9dQjH/W0Av/wABAP8AAQD/AAEA/wAB&#10;AP8AAQD/tpqC/7meg/+9n4X/xqeL/8ypi//MqYv/zqqK/82riP/HpYL/x6WA/86sh//QrYX/0q+H&#10;/9axhf/QqX7/yqB2/8accv/Fm3H/wZdv/7uRa/+7kWn/vZNr/8mid//SrH//1a+A/9awf//atYD/&#10;3LeC/+G8hf/oxY3/5cKI/+G9g//eun7/27d7/9m1d//ZtXf/2rR1/9mzdP/WsHH/2bFz/9mxc//W&#10;rW//1q1v/9mscf/brnP/1q5x/82laP/Hn2T/0alu/9Gpbv/Rp23/0KNs/82eaP/JmGD/xJFc/8OO&#10;XP/Bi1z/vYdY/8CKXP/CjF7/wIpc/8CLX/+/il7/vIle/8OTZf/Glmj/wpJk/72KXf+3hFf/toFV&#10;/7uCV//Ch13/xIlf/8mLYv/Nj2b/v4Ra/7+EWv/Ah1z/w4pf/8OKX//FjGH/xoth/8WHXv/AgFr/&#10;u3tV/7h4Uv/Eg13/xINd/8WEXv/Dglz/unhV/7l1Uv+7dVT/v3lY/8mDYv/PiWf/zohm/9GLaf/J&#10;g2H/v3lX/751Uv/AdlP/wnNS/8BxUv/DdFX/wXJT/7xtT/+9blD/vm9R/75vUf+/cFL/vXBS/8J1&#10;V//Ddlj/wHVW/790V/++c1b/u29X/7lvVv+5b1b/uG5V/7txWP+5b1b/s2lO/7VqTf+3bE//u29X&#10;/8B0XP+3a1P/t2tT/7drU/+3a1T/uGxV/7drVP+1aVL/tmtU/7huVf+za1L/rGRL/6tlS/+uaE7/&#10;smxS/7lzWf+waE//r2dO/7FpUP+za1L/tW1V/7BqUf+tZ07/sGpR/65oT/+rZUz/rmhP/69sUf+v&#10;bFH/rWpP/69sUv+talD/qGVK/7BqUP+wbVL/sm9U/7Z1Wf+4d1v/v39j/7x8YP+xdFf/r3JV/6Rr&#10;UP+gZk7/omhQ/6VrU/+hZ0//nmhO/55oTv+ZY0n/lV9F/5BaQv+NVkH/i1Q//4tSP/+LUj//jlVC&#10;/41UQf+KUT7/h047/4VMOf+ESzj/iFE9/4dTPv+EUTz/hlQ9/4VTPP+FUTv/iFQ+/4xYQ/+NWUT/&#10;iVVA/4xYQ/+JVUD/ilZB/4xVQf+NVkH/kFdD/5BYQf+UXEX/mF5G/5ddRf+YXEL/l1tB/5peRP+g&#10;ZEr/m2FL/5NZQ/+WXEb/mmBK/5thS/+XXUf/llpC/5NVPP+fYUj/pWdO/6FjSv+dX0b/nGBI/5ld&#10;Rf+XVkD/l1lE/5dYRv+ZWEb/mFdF/5ZVQ/+XVkT/lVZE/5FSQP+QU0D/lllG/5NWQ/+QU0D/klVC&#10;/5FUQf+QU0D/j1I//4xRP/+KTz3/jFE//4lQPf+GTTr/iE8+/4VNPP9/Rzb/fEc1/3hDMf92QS//&#10;d0Iw/3RBLv9xPi3/bj0s/28+Lf9tPCv/ZzYl/2c2J/9qOSr/azor/2g5Kf9oOCr/ZTco/2Q2J/9k&#10;OC3/ZDgt/2M3Lv9aLyb/VS0j/1kxKf9ULiX/USsi/1AqIf9PLST/Ty4l/0IlHf8oEQv/JhIL/yUU&#10;Df8lFg//JRYP/yUWD/8lFg//JhcQ/ygZEv8mFxD/KBkS/ygZEv8lFg//JRYP/ygXEP8pGBH/KhcR&#10;/yoXEf8rGBL/KxgS/y0aFP8sGRP/LBkS/y0ZEv8vGxT/Mh4X/zYfGf83IBr/OCEZ/zcgGP83IBj/&#10;Nh8X/zcgGP85Ihr/NyAY/zcgGP84IRn/OCEb/zghG/83IBr/OSIc/zojHf83Ixz/OCEb/zwlH/85&#10;Ihz/OSIc/zojHf82Hxf/OSIa/zojG/88JR3/OyQc/zojG/85Ihr/OCEZ/zcgGP84IRn/OCEZ/zgh&#10;Gf86Ixv/OiMb/zkiGv83IBj/OCEZ/zghGf84IRn/Nh8X/zUcFf80GxT/MRgR/y8UDf8zFg7/OBwQ&#10;/0ooHP9pRTX/elVF/4RfT/+HYE//i2FR/5FmVf+VaFX/lmdT/5hlUv+WY1D/m2ZU/51oVv+XYlD/&#10;mGNR/5pmUf+daFb/nGdV/5tmVP+caVb/n2xZ/5toU/+caFP/nWlU/55nU/+faFP/nWZR/51mUf+g&#10;alL/omxU/55oUP+caFD/nGhQ/5xqU/+calP/nGlU/5xpVP+aZ1L/nWlU/59oVP+faFT/oWpW/6Jr&#10;Vv+ia1b/omtW/6FtV/+kcFj/pHBY/6lyXf+nc13/pnJc/6t3Yf+uemT/rHhi/694ZP+xemb/r3dm&#10;/7B4Z/+vd2b/qXRk/6JvXv+hcF//oXBf/6JyXv+gcFz/nGxY/5trV/+WZlL/jltI/6x4Y//EjXn/&#10;uYJu/6ZtWv+gZ1T/pWpY/6NpVf+iaFT/oWdT/6FnU/+iaFT/o2pW/6FoVP+gZ1P/n2ZS/59mUv+g&#10;Z1P/nGNP/5hfS/+dZFH/m2RQ/5JdS/+ZZlP/zp2M/9uumf+hcVr/tYhp///41P///dr//Pvc/4FF&#10;D/9rKAD/hEQY/49VL/+NVTr/jVlE/4dWRf+BUD//gE8+/4xbSv+UY1L/lmVU/49fS/+IVUL/g1A9&#10;/4dSQP+OVkX/iVFA/4lRQP+KVUP/h1RB/4FRPf+AUT//gFNA/4FUQf99UkH/e1A//3tSQP97UkD/&#10;d1E+/3tSQP99VED/fVI//31SP/+AUz7/g1RA/4RVQf+GVkL/g1M//4JSPv+DUz//gFE//4BTQP+C&#10;VUL/f1RE/4BVRf+AVUX/f1RE/31SQv9/VET/f1RD/39UQ/99UkH/fVJB/35TQv9/VET/gFdF/4BW&#10;Rv98VUT/fVZF/3xXRP96VUL/d1I//3lTQP98VUT/fVND/31TQ/98UUH/fFFB/31TQ/99U0P/flRE&#10;/4JXRv9/VEP/flNC/39UQf9+U0D/fVI//39UQf+AV0X/f1ZE/3xWQ/98VkP/fVdE/39WRP9/VkT/&#10;f1ZE/4RZSP9/VEP/eU49/31UQv9/VkT/e1VC/3hSP/96VUP/fFdF/3pVQ/90Tzz/dE88/3ZPPv92&#10;UD3/dU49/3JNO/9yTTv/cUw6/3FNPf9xTT3/cEw8/3JOPv9xTjv/bks4/2tINf9sSTX/bUo2/2dH&#10;Mv9qSjX/aUk0/2ZGMf9nRzL/aUk0/2lJNP9nRzL/aUk0/2dHMv9nRzL/ZEQv/2NDLv9jQi//ZUQx&#10;/2RDMP9hQC3/Y0Iv/2RDMP9kQzD/YUIu/2FCLv9fQy7/X0Iw/15DMv9dQjH/XUIx/wABAP8AAQD/&#10;AAEA/wABAP8AAQD/u52F/7+fhv/CoIf/xqKI/8eihf/JooH/yqOC/8unhf/IpIL/x6WA/8ypg//O&#10;q4P/zquD/9Ktgf/Npnv/xp90/8GXbf/Almz/wZVu/7uPaP+6jmf/upBo/8Wbcf/RqHz/1ax+/9Wt&#10;fP/YsH3/2rJ+/965hP/lwIv/5L+I/+S/iP/kwIb/37uB/9aydv/Tr3P/07Fy/9aydP/RrW//0Kxu&#10;/9iydP/Xr3L/2K9x/9ywc//dsHX/2a1w/9Klav/Lo2b/z6dq/9SqcP/Yq3L/1ahv/9Giav/KmWH/&#10;wpFZ/8SRXP+/i1n/vIhW/7+LW//EkGD/wo5f/8OPYP+/jF//vIxe/8eYav/Km23/y5tt/8OTZf+7&#10;iFv/tYFS/7iCVv/Ch13/w4hg/8aLYf/Gi2H/vIFX/72CWP+/hlv/w4pf/8WMX//HjmH/xoth/8SJ&#10;X//DhVz/wIFY/719V/++flj/woJc/8iIYv/HhmD/vXxW/7t3VP+4clD/uXNR/8B6WP/Ff13/x4Ff&#10;/86IZv/CfFr/vnhW/792U//CeFX/wnZU/8F1Vf/Cdlb/v3JU/7xvUf+7blD/vG9R/75vUf++b1H/&#10;u29P/7xwUP++clL/vnNU/75zVP+7cFP/uGxU/7ltVf+6blb/wHZd/8d9ZP/DeWD/uW9U/7FnTv+3&#10;bVL/vnJa/8B2Xf+4bFT/uGxV/7hsVf+2alP/uW1W/7hsVf+1aVL/tmxT/7ZsU/+yalH/rWVM/6tl&#10;S/+uaE7/sGpQ/7RuVP+vaU//rmhO/7BqUP+walD/r2lQ/69pUP+ua1H/r2xS/7BqUf+sZk3/rGZN&#10;/61qT/+vbFH/rmtQ/65rUP+tak//q2hN/69sUf+ua1D/r2xR/7BvU/+zclb/vn5i/7d6Xf+vclX/&#10;qW5Q/6duU/+iaFD/nWdN/55oTv+dZ03/nGZM/5tlS/+aZEr/lV9F/49ZQf+KUz7/hE04/4NMOP+D&#10;Sjf/h047/4RLOP+ESzj/h047/4pRPv+IUT3/hk87/4RQO/+GVD3/ilZA/4xYQv+IVD7/iFQ+/4xY&#10;Qv+RWkb/jFVB/4xVQf+LVED/jFVB/41WQv+QWUX/kllF/5BXQ/+UWkT/mFxC/5hcQv+ZXUP/mV1D&#10;/5hcQv+cYEb/l11H/5JYQv+XXUf/m2FL/5heSP+VWUH/llg//5ZYP/+fYUj/pGZN/55gR/+YWkH/&#10;m1pE/5pZQ/+ZWEL/mVhE/5lYRv+aWUf/mVhG/5dWRP+ZWEb/lFVD/5FSQP+SVUL/l1pH/5ZZRv+S&#10;VUL/klVC/5FUQf+QU0D/j1I//4xRP/+HTjv/iVA9/4lQPf+GTTr/iE8+/4VNPP+ASDf/f0c2/3tD&#10;Mv95QTD/eEMx/3ZBL/9zQC3/c0Av/3NAL/9xPi3/bDsq/249Lv9sOyz/azos/2w7Lf9nNyn/YzUm&#10;/2M1Jv9jNyz/ZDgt/2Q4Lf9eMyr/Wi8m/1oyKP9WMCX/VS8m/1UvJv9MKiD/TCsi/0cpH/8vFhH/&#10;JhIL/ycUDv8oFxD/IhMM/yESC/8hEgv/IxQN/ygZEv8lFg//JhcQ/ykaE/8mFxD/KBkS/yoZEv8s&#10;GRP/LBkT/ysYEv8rGBL/LBkT/ywZE/8tGhP/LRkS/y0ZEv8vGxT/Mh4X/zYfGf82Hxn/Nh8Z/zcg&#10;Gv86Ixv/OCEZ/zkiGv86Ixv/OCEZ/zcgGP85Ihr/OCEZ/zYfGf82Hxn/OSIa/zskHP86Ixv/PCUd&#10;/z0mHv84IRn/OCEZ/zkiGv83IBj/OSIa/zojG/88JR3/OiMb/zkiGv85Ihr/OSIa/zghGf84IRn/&#10;OCEZ/zghGf85Ihr/OiMb/zkiGv83IBj/OCEZ/zcgGP84Hxj/OB8Y/zYdFv80GRL/MBUO/y8SCv9E&#10;Jhv/Wzkt/25KPP+DXE3/i2FR/49kVP+RZFH/k2ZR/5doVP+ZaVX/lmZS/5dkT/+WY07/mWVQ/5xo&#10;U/+caFP/nWlU/59oVP+caFP/nWlU/55qVf+caVb/m2hT/5pnUv+aZ1L/mmdS/51pVP+faFP/oGlU&#10;/6NsV/+galL/omxU/51pUf+baVL/m2lS/51rVP+ebFX/nGlU/55rVv+ealX/nmpV/6FqVv+ia1f/&#10;omtX/6FqVv+hbVf/om5Y/6FtV/+gbFb/oW1X/6dwW/+tdmH/sXpl/7R9aP+wfGb/rnpk/6p2YP+u&#10;d2P/sXpm/652Zf+pcWD/pG9d/6NuXv+kcWD/onFg/6NyYf+fcF7/mGlX/5lqWP+QYU//hFRA/6Bt&#10;Wv+zfmz/qnJh/51mUv+haFX/o2pX/6NpVf+hZ1P/n2VR/51jT/+dZFD/n2ZS/6FoVP+gZ1P/nmZP&#10;/6NqVv+gZ1P/mF9L/5RbR/+ZYk7/mGNR/5BbSf+VZU//4rKe///kz//BkXv/eUwv///10v///9v/&#10;+/7j/+7Fj/9xPgf/ekYW/4dXMf+QXz//kF5H/4xZRv+FUkH/hFFA/49cSf+YZVL/lmNQ/49cSf+I&#10;VUL/hFE+/4ZRP/+LU0L/iVI+/4VRPP+ETz3/hFE+/4FRPf99UD3/fE88/31QPf99UkH/fFFA/35T&#10;Qv9+VUP/e1JA/3xTQf99VEL/fFE+/31QO/+CUz//glM//4RUQP+EVED/gVE9/4FRPf+CUj7/gFE9&#10;/4BRPf+BVEH/gVZF/4BVRf+AVUX/gFVF/39UQ/99UkH/fFFA/4BTQP9+U0L/f1RD/39UQ/+BVkX/&#10;gFdF/35VQ/96VEH/fFZD/35ZRv98V0T/fFZD/3xWQ/9/VkT/gFZG/39VRf98UkL/e1FB/31TQ/99&#10;U0P/f1ZE/4FWRf9+U0D/gFVC/39UQf9+U0D/fFFA/35TQv9+U0L/flVD/35VQ/97VUL/fVdE/35V&#10;Q/9/VkT/f1ZE/4NYR/+BVkX/fFFA/3xRQP99VEL/fVdE/3tVQv95VEH/fFdE/3xXRP93Uj//dlE+&#10;/3NOPP9zTjz/dE08/3BLOf9wSzv/c04+/3NOPv9xTDz/cEs7/29LO/9vTDn/bUo3/2xJNv9sSTX/&#10;a0g0/2pHM/9pSTT/aUk0/2ZGMf9mRjH/Z0cy/2lJNP9nRzL/Zkcy/2dHMv9lRTD/ZEQv/2NEL/9i&#10;Qy//Y0Qw/2RDMP9fQCz/ZEMw/2RDMP9hQi7/X0As/2BEL/9iRjH/YUQy/15DMv9bQC//XEEw/wAB&#10;AP8AAQD/AAEA/wABAP8AAQD/u52F/72dhP+/nYL/wJ2B/8Sfgv/IoYD/zqeG/82ph//Ho4H/x6F9&#10;/8She//OqX//0Kt//9Gqf//PqXz/yaB0/8KYbv+9k2n/vJJq/7mPZ/+3jWX/uI5m/72Taf/HnXP/&#10;zKN3/9Cne//RqXj/06t6/9mxfv/ct4P/4byH/+G8h//fuoP/2rV+/9Ovdf/Tr3P/1LB0/9SwdP/S&#10;rnD/1LBy/9exc//bsnT/3bR2/+C0d//csHP/1qpt/9SnbP/TpWr/06Vq/9Snbv/XqnH/16px/9Sl&#10;bf/Fll7/xZRc/8aVXf/Bj1r/w49d/8OPXf/Bj1z/v41a/8CNXv/EkWL/xZVl/8uba//NnW3/zp5u&#10;/8mWZ/+/i1z/toJT/7mDVf/Ah1z/w4he/8WKYv/DiF7/u4BW/76DWf/DiF7/xIlf/8WMX//MkWX/&#10;zJFl/8+SZv/GiV3/xYZb/8OEW//Cg1r/w4Rb/8mKYf/IiWD/x4Ze/7x7Vf+4dE//unRQ/713Vf+9&#10;d1X/v3lX/8F7Wf+8dlX/u3VU/713Vv/BeFj/wXhY/8J5Wf/CeVn/v3ZW/71zVv+/dFX/vnNU/7xx&#10;Uv+8cFD/u29P/71xUf+8b1H/vG9R/7xvUf+6b1D/uG1O/7htUP+5bk//wHVW/8J4Xf/Bd1z/u3FW&#10;/7JoTf+yaE//tmxT/7lvVv+3bVT/t2xV/7ZrVP+0aVL/t2tU/7VqU/+zaVD/tmxT/7NrUv+0bFP/&#10;s2tS/69pT/+ybFL/r2lP/69pT/+walD/rWpP/69sUv+ua1H/rWpQ/6xpT/+vbFL/rmtR/69sUv+t&#10;ak//qmdM/6xpTv+ua1D/rmtR/6xqUP+raU//q2lP/61rUf+vbVP/r21T/61tUv+sbFH/sXRY/7d7&#10;X/+zd1v/p21V/5xmTP+dZ03/m2VL/5pkSv+gZk7/mmBI/5lfR/+YYkj/lV9F/5BaQv+KVDz/gUo1&#10;/4FKNf+CSzb/hE05/4FKNv+DTDj/hk87/4lSPv+GUj3/hFA7/4VRPP+GUjz/iFQ+/4xYQv+KVkD/&#10;iFE8/4xVQf+OV0P/j1hE/4tUQP+JUj7/jFVB/49YRP+RWkb/k1pG/5FYRP+XXUf/mFxC/5peRP+c&#10;YEb/m19F/5tfRf+bX0X/mmBK/5VbRf+XXUf/nGBI/5peRv+bX0f/nWFJ/59hSP+hYUj/oGBH/51c&#10;Rv+aWUP/nFpE/55cRv+fXUf/nVxI/5pcR/+ZWkj/mFlH/5ZZRv+UV0T/kVRB/5FUQf+UV0T/lllG&#10;/5RXRP+SVUL/klVC/5FUQf+OU0H/jFE//4pRPv+HTjv/h047/4dOO/+FTDv/hk06/4VMO/+CSTj/&#10;f0Y1/3xDMv95QC//ekIx/3Y+Lf9yPSv/dD8v/3I/Lv9vPCv/bjos/2s6K/9pOCr/azos/2w8Lv9n&#10;Nyv/ZTYs/2U2LP9jNyz/YTUq/2I2K/9eMyr/WC0k/1kxJ/9YMCb/Uiwj/08pIP9JJx3/RyYd/0Yo&#10;Hv80Gxb/LBUP/ygVD/8nFg//IBEK/yARCv8iEwz/IxQN/yQVDv8mFxD/KBkS/ygZEv8oGRL/KBkS&#10;/yoZEv8pGBH/LBkT/ysYEv8tGhT/LRoU/ywZEv8sGRL/LRoT/y8bFP8vGxT/Mh4X/zIeF/82Hxn/&#10;OSIc/zghG/85Ihz/OSIa/zojG/85Ihr/OCEZ/zghGf85Ihr/OiMb/zghGf84IRn/OiMb/zwlHf86&#10;Ixv/OyQc/zwlHf86Ixv/OiMb/zwlHf85Ihr/OiMb/zkiGv86Ixv/OiMb/zghGf85Ihr/OCEZ/zgh&#10;Gf85Ihr/OCEZ/zghGf84IRn/OCEZ/zkiGv86IRr/OSAZ/zgfGP84HRb/NxwV/y4RCf8tDwX/PBoO&#10;/1MxJf98WEr/kGtb/5huYP+UZ1T/kmNR/5JjUf+UZFD/mGhU/5lpVf+ZZlH/mGVQ/5hlUP+caVT/&#10;nGlU/55qVf+caFL/nWlU/55qVf+ealX/oGxX/6FtWP+ea1b/nmtW/6BtWP+gbVj/oW5Z/6RwW/+i&#10;blj/om5Y/6FtV/+gbFb/n2tV/6BuV/+gblf/onBZ/6FvWP+gblf/oW5Z/59sV/+gbVj/o29a/6Bs&#10;V/+hbVj/om5Z/6JuWf+hbVj/oGxX/6l1X/+kcFr/n2hT/6ZvWv+6g27/tn9q/7J7Zv+ud2L/pHBa&#10;/6ZyXf+qdmH/rnpl/6ZxX/+hbFr/o25c/6NuXP+kcV7/pXJf/6VyX/+gbVz/jFtK/657av/ir57/&#10;1qOQ/8yXhf/CjXv/m2NS/5NbSv+haFf/o2pZ/6JpWP+gZ1T/nmVS/5xjUP+cY1D/nWZS/55qVf+X&#10;ZE//ilpE/5BgSv+caVT/n2xX/5ViTf+LWEP/jFlG/4ZWQv+SYkv/5LWb//322v/On4H/SBgA/+fA&#10;lf///9H//v/g//39x/91WSr/Xkcd/3BXOf+BYUr/h1xL/4tYR/+MV0X/jVVE/5BYR/+aYlH/lmFP&#10;/5FcSv+MV0X/iFVC/4VSP/+FUj//hlNA/4VSP/+DUz//glI+/39QPv+AUT//fE4+/39RQf+AUkL/&#10;gVND/4BVRf+BVkX/f1RD/4FUQf+BUkD/gVJA/4JRQP+CUUD/g1M//4RUQP+DVED/glM//4NUQP+C&#10;Uz//gFNA/35RPv98UUD/flNC/39UQ/+BVkX/f1RD/35TQv+AU0D/fE88/35RPv+BVkX/gldG/4FW&#10;Rf9/VEP/f1ZE/35VQ/9+VUP/f1ZE/3xTQf98U0H/fVRC/39WRP9/VkT/f1ZE/4FWRf9/VkT/fVRC&#10;/35VQ/99VEL/gFdF/4NYR/+BVkP/gFVC/39UQf+BVkX/f1RD/4FWRf99UkH/f1RD/35VQ/99U0P/&#10;flVD/31UQv9+VUP/gFdF/35TQv9/VEP/fVJB/39UQ/9/VkT/gVhG/3xWQ/93UT7/eFNA/3dSP/9y&#10;Tzv/cU46/3NOO/9yTTr/cEs4/3JNO/9zTjz/ck07/3RPPP9yTTr/cUw5/25JNv9uSzf/a0g0/2xJ&#10;Nf9tSjb/akcz/2pHM/9pSTT/aUk0/2dHMv9mRjH/aUk0/2dHMv9nRzL/ZkYx/2dHMv9lRTD/ZEUw&#10;/2RFMP9iQy//YkMv/2NEMP9jRDD/YkMv/2JDL/9hRTD/X0Mu/2JGMf9lSTT/ZUg2/2RJOP9cQTD/&#10;WD0s/wABAP8AAQD/AAEA/wABAP8AAQD/v6GJ/7+fhv++nIH/vpt//8Cbfv/EnXz/yaN//8unhf/I&#10;pIL/xZ97/8Wfev/JpHr/zaZ7/86nfP/Mpnn/xZ9y/7+Ybf+5kmf/to9m/7qQav+5j2n/toxk/7iO&#10;Zv/Almz/x51z/8qhdf/LonT/0Kd5/9auff/bs4L/3raD/962g//WsXz/0ax1/82pb//OqnD/0Kxw&#10;/9Ovc//SrnD/1LBy/9awcv/bsnT/3LN1/96ydf/arnH/1Khr/9Onav/TpWr/0aNo/86haP/RpGv/&#10;1Kdu/9Snbv/Fll7/xJVd/8aXYf/JmGD/yZhg/8KQW//Bj1r/wI5b/8SSX//Jl2T/zZto/82dbf/L&#10;m2v/yJho/8aTZP++i1z/vYlZ/76IWv+6hFj/wIdc/8KJXv/BiF3/vINY/7+EWv/DiF7/w4pd/8OK&#10;Xf/Kj2P/y5Bk/8yRZf/KjWH/xold/8aJXf/EhVr/xYZb/8SFWv/HiF3/yYhe/79+Vv+7d1D/vHdQ&#10;/713U/+8dlL/vHZS/7t1U/+4clD/uXNS/7x2Vf++dVX/vnVV/792Vv++dVX/wHdX/751Vf++dVX/&#10;vnVV/75zU/+7cFD/u3BQ/7xxUf+5bk7/u29P/71xUf++clL/u25Q/7luT/+5bk//vHFS/750V/+8&#10;clf/uG5T/7JoTf+yaE//tWtS/7VrUv+xZ07/sGVO/7JnUP+0aVL/tWpT/7NpUP+vZ07/r2dO/7Fp&#10;UP+za1L/smxS/7FrUf+xaVD/r2lP/65oTv+uaE//rmtR/7BtU/+ta1H/q2lP/6hmTP+ta1H/rWpQ&#10;/6xqUP+talD/rGlP/6lmTP+qZ03/rWpQ/65rUf+raU//pmRK/6hmTP+ubFL/rGpQ/6lpTv+naVD/&#10;rG5V/7R4Xv+2fGT/o21T/5NfR/+UYEj/lV9H/5dhR/+XYUf/llxE/5heRv+WYEb/lF5E/5BaQP+K&#10;VDz/gkw0/4FKNf+CSzb/hE05/4VOOv+GTzv/hFA7/4VRPP+EUDv/hlI9/4hVQP+IVD7/iVU//4xY&#10;Qv+JVT//h1A7/4pTPv+PWET/kllG/45VQv+NVEH/jlVC/5FYRf+RWET/k1pG/5RbR/+aXkT/mV1D&#10;/5xeRf+bX0X/m19F/5tfRf+bX0X/mF5I/5ZaQv+ZXUX/m19H/5peRv+bX0f/n15I/6BgR/+hYEr/&#10;nl1H/5xaRP+aWEL/mlhC/59bRv+fW0b/nVxI/5tdSP+ZW0b/l1pF/5RXRP+UV0T/k1ZD/5NWQ/+X&#10;WEb/lFdE/5VWRP+TVkP/kVRB/5FUQf+OU0H/jFE//4pRPv+JUD3/ilE+/4pRPv+HTjv/iE8+/4RL&#10;Ov+BRjb/f0Q0/31CMv96QTD/ekEw/3U9LP9zOyr/cj0t/3I9Lf9vOy3/bzst/205K/9pOCr/azos&#10;/2k5Lf9lNiz/Zjct/2M3LP9jNyz/YTUq/2E3K/9eMyr/WC0k/1gwJv9WLiT/Uiog/04oH/9KJBv/&#10;SCYc/0sqIf89Ihv/MhkU/ykVDv8oFQ//IhEK/y0cFf9CMSr/Oyoj/yMUDf8kFQ7/JhcQ/ygZEv8m&#10;FxD/JhcQ/ykYEf8rGBL/LBkT/ywZE/8tGhT/LRoU/ywZEv8sGRL/LhsU/y8bFP8vGxT/MR0W/zAc&#10;Ff83IBr/OSIc/zghG/84IRv/OCEZ/zohGv85IBn/OSAZ/zkgGf86Ixv/OiMb/zkiGv85Ihr/OyQc&#10;/zwlHf85Ihr/OiMb/zskHP86Ixv/OyQc/zskHP87JBz/OiMb/zkiGv85Ihz/OiMb/zkiGv85Ihr/&#10;OCEZ/zkiGv85Ihr/OCEZ/zcgGP84IRn/OCEZ/zsiG/87Ihv/OB8Y/zofGP83HBX/NBcP/y4QBf8+&#10;HBD/Xzst/3pVRf+TbF3/m3Fh/5ptWv+RYk7/k2NP/5dnU/+caVb/nWpX/5toU/+ZZlH/mGVQ/55q&#10;VP+gbFb/oGxW/6BsVv+ealT/nmpU/6NsV/+gbFb/oGxW/59rVv+caVT/nGlU/55rVv+caVT/n2xX&#10;/6NvWv+lcVv/pHBa/6FtV/+gblf/oG5X/6FvWP+hb1j/oW9Y/6FvWP+gbVj/onBZ/59sV/+ebFX/&#10;oW9Y/55sVf+gblf/om9a/6BtWP+baFP/mGVQ/6NvWv+1gWv/uYNr/8KMdP/HkXn/toBo/7F7Y/+r&#10;dF//qHFc/6ZyXP+odF//qXVg/6RwW/+kbVn/pm5d/6RwW/+lcVz/pXBe/6RxXv+ea1r/gk88/698&#10;Z///7dj//ffh//3r0//FkXv/jlpF/45WRf+fZ1j/omlY/6FoV/+fZFL/nmVS/5xjUP+dZlL/nGhT&#10;/6h4Yv+2iHH/nG9Y/41gSf+neWL/wZF7/7SEcP+HV0P/g1M//4RVQf+PYUr/w5V9/+i6ov+0iGv/&#10;QhYA/4tgPf//9sP////Y//39x/+Qb0L/YkYf/3VWOv+AW0j/iVpI/4xZSP+NWEb/kFhH/5JaSf+W&#10;Xk3/l19O/5NbSv+NWEb/jVhG/4dUQf+GU0D/hlNA/4ZTQP+CUj7/gE8+/35PPf+AUUH/f1FB/39R&#10;Qf+AUkL/glRE/4NVRf+CVET/gFNA/4FSQP+BUkD/glFA/4JRQP+CUUD/hFNC/4RTQv+EVUP/glNB&#10;/4FUQf9+UT7/gFNA/3xRQP98UUD/flNC/4FWRv+CV0b/gVND/4BTQP+CVUL/flE+/4BTQP+BVkX/&#10;gVZF/4FWRf99UkH/f1RD/4FWRf9+VUP/flVD/3tSQP98U0H/flVD/4BXRf+BVkX/flNC/35TQv9/&#10;VkT/flVD/35VQ/+BVkX/f1RD/4BVQv+BVkP/gFVC/35TQP+BVkP/gVZF/4FWRf9/VEP/gVZF/31U&#10;Qv9+VET/f1ZE/4FWRf+BVkX/f1ZE/35TQv99UkH/fFFA/39UQ/9/VkT/gVhG/39WRP95U0D/eFNA&#10;/3hTQP9zUDz/ck87/3JPO/9yTzv/cE05/3FOOv9xTjr/cU46/3NQPP9yTTr/cE05/2xHNP9uSzf/&#10;bks3/25LN/9tSjb/akcz/2pHM/9nRzL/aUk0/2ZGMf9nRzL/Z0cy/2ZGMf9mRjH/ZkYx/2ZGMf9l&#10;RDH/ZEUx/2VGMv9gRC//YEQv/2FFMP9jRzL/YUUw/2FFMP9jRjT/YUQy/2NGNP9iRTP/YUQy/2NG&#10;NP9dQC7/WD0s/wABAP8AAQD/AAEA/wABAP8AAQD/vJ2I/72dhP+6mH3/u5h8/7+aff/BnX3/xaF/&#10;/8mlg//IpIL/w515/8Kcd//En3X/yKF2/8qjeP/Jo3b/wpxv/72Wa/+4kWb/t5Bn/7qTbP+5kmv/&#10;tI1m/7OMZf+5kmn/v5hv/8OZb//GnXH/zaR2/9Wsfv/YsH//2bF+/9iwff/SrXj/zKdy/8qlbv/N&#10;qW//z6tx/9Ovc//UsHL/2LJ0/9iydP/asnX/3bF0/9ywc//YrG//0aVo/9Oma//Upmv/z6Fm/8qd&#10;ZP/OoWj/0qVs/9Ombf/Im2L/yJlh/8eYYP/Om2L/z5xj/8mYYP/FlFz/wY9a/8SSXf/IlmH/zJpn&#10;/8+dav/Mmmf/x5Vi/8KQXf++jFn/v4tb/72JWv+7hVf/vohc/8KJXv/Ah1z/vYRZ/7+GW//CiV7/&#10;xItg/8KJXP/FjF//x4xg/8uQZP/IjWH/xIld/8mMYP/FiFz/xYhb/8WIW//Ki1//yYpe/8KCVv/A&#10;fVP/vntR/8F8Vf/Be1f/v3lV/7t1Uf+5c1H/uXNR/7t1VP+4clH/u3JS/710VP+8c1P/v3ZW/751&#10;Vf+9dFT/vnVV/790VP+8cVH/vXJS/7xxUf+5bk7/vHBQ/71xUf++clL/vXFR/7pvUP+5bk//u3BR&#10;/7txVP+6cFX/tW5S/7FpUP+waE//smpR/7JqUf+xZ07/rWJL/7FmT/+0aVL/s2lQ/7JqUf+waE//&#10;rWVM/65oTv+vaU//sWtR/7NrUv+xaVD/sGhP/69nT/+tZ07/sGpR/7FuVP+ubFL/rGpQ/6tpT/+t&#10;a1H/rGpQ/6xqUP+ubFL/r2xS/6pnTf+pZU7/rGhR/65qU/+salL/pmRM/6ZkTP+pZ0//pWVM/6Rk&#10;S/+jZUz/qW1T/7B2YP+3f2j/o21V/5FdRf+SXkb/kV1F/5VfRf+VX0X/klxC/5heRv+UXkT/k11D&#10;/5JcQv+NWUH/hlI6/4JOOP+CTjj/hVE7/4dTPv+GUj3/hFA7/4VRPP+EUTz/h1Q//4tYQ/+LWUL/&#10;i1dB/4tXQf+LVD//ilM+/4tUP/+RWET/k1pG/5BXRP+PVkP/kFdE/5BXRP+PVkL/kVhE/5VbRf+Y&#10;XEL/mFpB/5pcQ/+dX0b/nF5F/5xeRf+cXkX/ml5G/5dbQ/+XW0P/m19H/51cRv+fXkj/n15I/55d&#10;R/+gX0n/o2FL/6JgSv+aWEL/m1dC/55aRf+eWkX/nlxG/55dSf+bXUj/mVtG/5daRf+UV0L/lVhD&#10;/5daRf+YWkX/llhD/5NVQP+SU0H/kFNA/5FUQf+RVEH/jVJA/4pRPv+JUD//ilE+/4pRPv+LUD7/&#10;iU4+/4VKOv+BRjb/gEU1/39ENP98QTH/eUAv/3c+Lf90PCv/cj0t/3I9Lf9vOy3/bzst/2w4K/9p&#10;OCr/azos/2c3K/9lNiz/ZDUr/2E1Kv9hNSr/YTUq/2E3K/9eNCj/WS4l/1YuJP9ULCL/USkf/1Iq&#10;Iv9JIxr/SCYc/0sqIf9DJiD/MxoT/yoTDf8pFQ7/KhYP/0s3MP98aGH/Uj84/yMSCv8kFQ7/JRYP&#10;/yYXEP8oGRL/KhkS/yoZEv8qFxH/LBkT/y4bFf8tGhT/LBkS/ywZEv8uGxT/LxwV/y8bFP8vGxT/&#10;MR0W/zQdF/83IBr/OCEb/zcgGv83Hhf/OB8Y/zkgGf84Hxj/OSAZ/zkgGf86IRr/OiEa/zgfGP86&#10;IRr/PCMc/zwjHP85IBn/OyIb/zwjHP87Ihv/PCMc/zojG/87JBz/OiEc/zghGf85Ihz/OiMb/zoj&#10;G/84IRn/NyAY/zghGf84IRn/OCEZ/zghGf84IRn/OSAZ/zohGv86IRr/OR4X/zccFf8wEwv/KgwB&#10;/0QgEv9gOyv/f1hH/5VrW/+ab1//mmtZ/5VlUf+QYEz/lmNQ/5lmU/+dalf/m2hT/5pnUv+ZZlH/&#10;mmZR/6FtV/+iblj/oW1X/6BsVv+fa1X/oGxW/6NsV/+fa1X/nmpU/55qVP+ebFX/oG1Y/59sV/+e&#10;a1b/n2xX/6NwW/+mclz/pXFb/6JuWP+ib1r/oW9Y/6JwWf+icFn/onBZ/6FvWP+hb1j/o3Fa/6Fv&#10;WP+gblf/oW9Y/6BuV/+icFn/o3Bb/6FuWf+ZZlH/lmNO/6dzXf/Vn4f/0pyC/9Gbgf/KkHj/tHxl&#10;/6pyW/+ocFn/qXBc/6hxXP+pcl3/qHFd/6dwXP+mb1v/p3Bc/6ZvW/+lblr/o29a/6JtW/+caVb/&#10;f0w5/6JwWf//7tf//fff//333//Hk33/iVVA/4xUQ/+eZlf/omlY/6FoV/+fZFL/n2ZT/51kUf+c&#10;aFP/kl9K/6h4Yf/6zrX//OrS/592YP+OY1D/w5aB/+Cznv/Dk33/pXVf/5BgSv+OX0v/rX9o/7uN&#10;dv+fc1r/VCsL/1wwDf/yy6D//vzV//34zv+LYz//akUo/31UQP+GWUb/illI/41YSP+MV0X/j1pI&#10;/5NbSv+WXk3/l19O/5NbSv+PV0b/jVhG/4hTQf+HVEH/hVI//4ZTQP+CUUD/gE8+/39QPv+AUUH/&#10;gFFB/4BRQf+AUkL/glRE/4FTQ/+AUkL/gFE//4JTQf+DUkH/glFA/4JRQP+CUUD/hFNC/4NUQv+D&#10;VkP/gVRB/4BTQP9+UT7/flNC/35TQv99UkH/f1RE/4RWRv+DVUX/glND/4BTQP+CVUL/gVRB/4NW&#10;Q/+BVkX/f1RD/4FWRf99UkH/flNC/4FWRf+BVkb/f1RE/3tQP/99UkH/f1RD/4JXRv+BVkX/flNC&#10;/31SQf+BVkX/flVD/4FWRf+CV0b/gFVC/4FWQ/+BVkP/f1RB/35TQP9/VEH/f1RD/4FWRf9/VEP/&#10;f1RD/31SQf9+VET/f1VF/4JXRv+BVkb/flVD/31UQv98UUD/e1JA/35VQ/9+VUP/f1ZC/39WRP96&#10;VD//eVM+/3hTQP9zUDz/ck87/3JPO/9yTzv/cU46/3FOOv9yTzv/ck87/3JNOv9xTDn/cEs4/21I&#10;Nf9tSjb/bks3/25LN/9uSzf/akcz/2pHM/9qRzP/aUk0/2lJNP9pSTT/Z0cy/2ZGMf9mRjH/Z0cy&#10;/2dHMv9oRzT/ZEUx/2VGMv9iRjH/YkYx/2FFMP9jRzL/YUUw/19EM/9hRDL/YEMx/2NGNP9hRDL/&#10;X0Iw/2BDMf9dQC7/Wj0r/wABAP8AAQD/AAEA/wABAP8AAQD/sZV//7eXgP+1lnr/uJZ6/76bff/B&#10;nX3/w599/8ejgf/GooD/w515/8Cadf/EnXT/xJ1y/8ihdv/Gn3T/wJtu/7yXa/+4k2f/t5Jo/7qU&#10;b/+5kmv/s4xl/6+IYf+0jWb/uZJr/72Ta//CmW3/yJ9z/9Cnef/VrXz/1q59/9Wtev/Sqnf/zqZy&#10;/8mkbf/Lpm//0apx/9avdP/XsHX/2LJ0/9uzdv/bs3b/3K90/9qtcv/YrG//0KRn/9Klav/Upmv/&#10;zaBl/8mfZf/Jn2X/zaNp/9Gka//Qo2r/0J9k/8uaX//PnWL/0Z9k/86bYv/LmF//xJNb/8SRWv/H&#10;lF//y5hj/86aaP/MmGb/x5Nh/8KQXf+/i1n/vopa/7yIWP++iFr/v4ld/7+JXf+8hlr/vYRZ/76F&#10;Wv/BiF3/w4pf/8OKXf/Dil3/xYxf/8mQY//IjWH/xIld/8aLX//DiVv/xIpa/8iOXv/OkWL/yoxd&#10;/8KEVf/BgVX/wIBU/8aDWf/Gglv/xH9Y/8F7V/+7dVH/uXNP/7lzUf+3cVD/u3JS/7tyUv+6cVH/&#10;vXRU/751Vf+9dFT/vXRU/751Vf+9dFT/vnNT/7xxUf+6b0//vHFR/7xwUP+7b0//vXFR/7pvUP+5&#10;bk//vHFS/7pwU/+5b1T/tW5S/7NrUv+yalH/smpR/7NrUv+xaVD/r2VM/7FnTv+zaVD/sWlQ/7Jq&#10;Uf+yalH/rmhO/61nTf+sZkz/rmhO/7RsU/+xaVD/r2dO/7BoUP+uaE//sGpR/69sUv+ta1H/rWtR&#10;/61rUf+ta1H/rGpQ/61rUf+ubFL/rmxS/6tnUP+qZk//q2dQ/61pUv+saFH/qGZO/6lnT/+jYUn/&#10;oGBH/6JiSf+gYkn/pWtV/6xyXP+1fWb/p3FZ/5JeSP+SXkb/kV1F/5NgRf+WYEb/lF5E/5dhR/+U&#10;XkT/lF5E/5FeQ/+RX0b/ilg//4NROP+CUDn/hlQ9/4hUP/+GUj3/hFA7/4VRPP+HVD//iFVA/4tY&#10;Q/+NW0T/jFhC/4pWQP+NVkH/jldC/5BXQ/+RWET/kllF/5FYRP+QV0P/kFdD/49WQv+QV0P/k1lD&#10;/5RaRP+XW0H/llg//5pcQ/+dX0b/mlxD/5pcQ/+aXEP/mV1F/5dbQ/+XW0P/nl1H/55dR/+iYUv/&#10;oF9J/55dR/+hYEr/qGZQ/6xoU/+gXEf/nlpF/59bRv+fW0b/oFxH/6FfSf+eXUf/nF5J/5xeSf+X&#10;WkX/l1lE/5haRf+ZW0b/llhD/5JUP/+QUj3/kVM+/5FUQf+RVEH/kFNA/4pPPf+LUED/ik8//4tQ&#10;QP+LUED/iE09/4VKOv+BRjb/gUY2/4FGNP9+QzP/eUAv/3c+Lf90PCv/dD8t/3NAL/9wPC7/bzst&#10;/2w4K/9qOSv/azos/2c3Kf9jNCr/YjMp/18zKP9gNCn/XzUp/2A2Kv9eNCj/Wi8m/1UtI/9ULCL/&#10;USkf/1QsJP9LJRz/SiQb/0ooHv9EJyH/NRoT/yoTDf8qFg//LhoT/1dDOv+OenH/VEA3/yMQCf8o&#10;FxD/JhcQ/ykaE/8rGhP/LBsU/ysaE/8rGBL/LRoU/y8cFv8uGRT/LBgR/y4aE/8wHBX/LxsU/y0Z&#10;Ev8wGRP/MhsV/zUeGP81Hhj/Nh0Y/zYdGP81HBX/NxwV/zkeF/85Hhf/OR4X/zofGP86Hxj/Oh8Y&#10;/zkeF/85Hhf/OyAZ/zsgGf85Hhf/PSIb/z0iG/86IRr/OyIb/zohGv85IBn/Nx4Z/zceGf85IBv/&#10;OiMd/zkiGv84IRn/NyAY/zcgGP84IRn/OCEZ/zghGf85IBn/OB8Y/zgfGP84Hxj/NhsU/zMWDv8r&#10;DQL/LgwA/2Q/L/+DWUn/k2hY/6BxX/+ZaFf/lGRQ/5JfTP+WY1D/mGVS/5lmU/+aZ1T/mGVQ/5hl&#10;UP+aZlH/nWlU/6NvWf+kcFr/om5Y/6BsVv+gbFb/oGxW/59rVf+fa1X/nGhS/6BsVv+icFn/om9a&#10;/6BtWP+gbVj/om9a/6RxXP+kcVz/o3Bb/6NvWv+jb1r/o29Z/6RwWv+lc1z/o3Fa/6FvWP+hb1j/&#10;o3Fa/6NxWv+icFn/o3Fa/6NxWv+jcFv/o3Bb/6BtWP+YZVD/nmpU/7yIcv/0vqT/26WL/8uVe//A&#10;iHH/sHhh/6NrVP+kbFX/qnBa/6lwXP+pcFz/qXBd/6dwXP+ncFz/p3Bc/6VsWf+ia1b/o2xY/6Jr&#10;V/+daVT/i1hD/5hmT//ruaL//fff//333//GlH3/jlpF/45WRf+fZ1j/omlY/6FmVv+fZFL/oWZU&#10;/59mU/+aZlH/hVU//5ZoUP//48f//vrh/+W/qP+KYU3/nHNf/+C1ov/51b//16eR/6ZzXv+QYEz/&#10;onNf/6d4ZP+VaFP/ckgw/1wyGf9ySSv/4biY/7CEaf96TDX/eEg0/4ZVRP+MWEr/jllJ/41YSP+M&#10;V0X/j1pI/5FcSv+VYE7/l19O/5JaS/+OVkf/jFRF/4lURP+JVET/h1JA/4dUQ/+EUUD/gVA//4FQ&#10;P/9/UD7/f1BA/4BRQf+CU0P/gVND/4BRQf+AUT//gVJA/4RTQv+DUkH/glFA/4JRQP+DUkH/g1RC&#10;/4JTQf+DVkP/gVRB/31SQf99UkH/gVZF/4FWRv9/VET/gVND/4RVRf+DVET/gVJC/4FSQP+DVEL/&#10;glVC/4NWQ/9+U0L/flNC/4FWRf9+U0L/f1RD/4BVRf+AVUX/f1RE/3xRQf99UkH/gVZG/4NYR/+C&#10;V0b/gVZF/35TQv9/VEP/gVZF/4FWRf+CV0b/gVZD/4FWQ/+BVkP/f1RB/31SP/9+U0D/flNA/4FW&#10;Rf9+U0L/flNC/35TQv9/VEP/gFVF/4FWRv9/VET/flRE/31UQv97UkD/e1JA/31UQv99VEL/fVRA&#10;/35VQ/99VED/elQ//3hTQP9zTjv/c047/3JPO/9yTzv/cU44/3BNN/9zUDr/ck85/29LNf9wSzj/&#10;cEs4/21INf9tSDX/bkk2/25JNv9vTDj/a0g0/2pHM/9qRzP/aUk0/2tLNv9qSjX/ZkYx/2ZGMf9m&#10;RjH/Z0cy/2lINf9oRzT/ZUQx/2VGMv9kSDP/ZEgz/2JGMf9iRjH/X0Qv/15DMv9fQjD/XkEv/2NG&#10;NP9hRDL/X0Iw/15BL/9cPy3/Wz4s/wABAP8AAQD/AAEA/wABAP8AAQD/r5B7/7aWf/+3l37/tpR5&#10;/7iVd//Am37/vpp6/8Ccev/Fn3v/xp56/8afeP/GnHT/x511/8qgdv/In3P/wZtu/72Ya/+zjmL/&#10;r4xi/7SRa/+zkWz/sIxq/6mFY/+qhmT/r4ll/7KKZv+6kGr/wJZs/8mgdP/Qp3v/1Kt9/9Cod//N&#10;pXT/y6Nw/82lcf/OpnL/z6hx/9atdf/Xrnb/1q5z/9qyd//bsXf/2a91/92wdf/arXL/0aRp/9Gk&#10;af/RpGn/zqFm/8ueY//InmT/yZxh/86hZv/Yqm//z6Fm/8+fYf/ToWT/059j/9SgZv/QnGL/zZlg&#10;/8yZYv/MmWL/zZhi/8qXYv/JlmH/wpBb/8GPWv++jFn/u4hZ/76KWv+/i1z/w49g/8KOX/+7hVf/&#10;tX9R/7R+UP+5gFP/wIda/8KJXP/Dil3/w4pd/8WPYf/GkGL/xY9g/8aQYf/Hj17/yJBf/8qQYP/M&#10;kmD/zJBe/8aJWv/BhFX/woRV/8mKXv/Kil7/yIdd/8iFW//Df1j/w31Z/8J8WP++eFb/vnVS/7px&#10;Tv+1bEn/tWxJ/7hvTP+6cU7/unFO/7xzU/+7dVT/v3ZW/710VP+5bk7/uW5O/7huS/+4bU3/um9Q&#10;/7dsTf+2a07/uG1Q/7BmS/+xZ07/tmxT/7txWP+4blX/s2tS/7RsU/+0bFP/smpR/69nTv+waE//&#10;sWlQ/7BqUP+walD/rWdN/65oTv+walD/rmZN/6piSv+tYkv/sGVO/7VqU/+yZ1D/sGhQ/65mTv+u&#10;aE//rGlP/6xpT/+qZ03/q2hO/6xpT/+saU//qWZM/6hkTf+rZ1D/qmZP/6hmTv+jYUn/qGZO/69t&#10;Vf+raVH/pGJK/59fRv+fYUj/nWNN/6BmUP+vdmL/sntm/5xoUP+VYUn/k19H/5RhRv+XYUf/mGBF&#10;/5hgRf+XX0T/k2BF/49dQv+PXUT/iVpA/4RUPf+BUTr/hVM8/4xYQ/+IVD//iFE9/4ZSPP+EUDr/&#10;h1M9/4xYQv+LWUL/h1M9/4hUPP+OWED/kVlC/5BYQf+QWEH/kFhB/5JaQ/+UW0f/klpD/5BYQf+R&#10;V0H/llpA/5peRP+XWz//lVk9/5ldQf+eYkj/m19F/5hcQv+ZW0L/mlxD/51fRv+fX0b/nl5F/59e&#10;SP+hYEr/omFL/6NiTP+lZFD/qWZT/7NvXP+uZ1P/pV5K/6VeSv+lXkr/pF1J/6BeSP+eXEb/nFtF&#10;/5xeSf+bXUj/l1lE/5VXQv+ZWET/mFdD/5dWQv+TVUD/k1VA/5NVQP+TVkH/kVQ//4tOO/+OUT7/&#10;ik8//4xRQf+MTz3/h0w8/4NIOP+DSDj/gEUz/35DMf9/RDL/e0Ix/3Q8K/9yOin/cj0t/3I/Lv9w&#10;PC7/azcp/2o2Kf9vOy7/azos/2o5K/9kNCj/YzQq/2E1Kv9hNSr/XDIm/1kvI/9cMib/YTcr/1Mr&#10;If9TKyH/Uysh/1IqIv9PKSD/TCYd/0ooHv9FJx//ORwW/y0UD/8rFA7/KxcQ/zIfGP82JR3/KhkS&#10;/yUUDf8qGRL/LBsU/ysaE/8tHBX/LBsU/yoZEv8sGRP/LRoU/y8bFP8uGhP/KhYP/y8YEv8vGBL/&#10;KxQO/ywTDv8uFRD/MRUR/zQZEv83HBX/OB0W/zkcFv88Hhb/PB4W/z4gGP8+IBj/QiQc/z4hG/88&#10;Hxn/PiAY/0IkGv9BIxn/QCIY/0EjGf8+IBb/PiAW/0EjGf9AIxv/QSQe/0EkHv87IBn/NhsU/zcc&#10;Ff85Hhf/OBwY/zkgGf85IBn/NBsU/zYdFv86IRr/OiEa/zkgGf82HRb/Nh0W/zgdFv83HBX/LRAI&#10;/ygKAP84FAj/WzUo/41iUf+aa1n/n2xZ/51oVv+VYE7/k15M/5VgTv+caFP/n2tW/55qVf+ealX/&#10;mGRP/5llUP+daVT/n2tW/6FtWP+ibln/om5Z/55qVf+daVT/nWlU/55qVf+iblj/o29Z/6FtV/+j&#10;b1n/pnRd/6l1X/+pdWD/qHRf/6RwW/+kcFv/pXFc/6JuWf+kbVn/pm9b/6ZvWv+pcl3/pHBa/6Bs&#10;Vv+iblj/pXFb/6VxW/+jb1f/pHBa/6RyW/+jcFv/oW5Z/5xpVP+ib1r/u4dx/+eznf/suKD/vIhw&#10;/6x4Yv+uemT/p3Bb/6FqVf+lbVb/qXFa/6xyXP+qcFz/p25a/6duWv+nblv/pm1Z/6RrWP+jalb/&#10;o2pW/6JrVv+ealX/qHVg/6h4Yv+2hnD/1qiR/9mplf+1hXH/mGNR/5FZSP+fZlX/omdX/59kUv+g&#10;Y1D/o2ZT/6BnVP+XYlD/e0w4/3NINf+8k33///Pa//764f/mvaf/b0Qx/49hUf/mt6f/67in/7+K&#10;eP+MWEP/lWJN/6BwWv+YalP/j2JL/4VaR/9oPyv/ZDsp/4BSQv9/T0H/hVRG/49bTv+OWUv/jVhK&#10;/4xXR/+LVkb/jVhI/5BbS/+WYVH/k15O/5BYSf+MVEX/jFJE/5BWSP+OVUT/jlVE/4xTQv+FTTz/&#10;hE89/4VQQP+BTj3/f049/4FQP/+EVUP/glNB/35PPf9/UD7/gVJA/4NUQv+BUT3/g1JB/4FSPv+C&#10;U0H/gVJA/4FSQP+BVEH/gVND/39URP9/VET/f1NG/4BUR/+CVEX/g1NF/4NSQ/+DUkP/gVBB/4NS&#10;Qf+CU0H/g1RC/4NWQ/98UUH/e1BA/39VRf9+VET/fVND/31UQv98U0H/flNC/4NYR/99UkH/gVND&#10;/39URP+BVkb/gldH/4JXR/9/VkT/g1pI/4BXRf99VEL/gVZD/4NYRf+BVkP/f1RB/39UQf9/VEH/&#10;gFVC/4BVQv9/VEH/f1RD/39UQ/98UkL/e1FB/3xSQv99U0P/f1VF/39VRf98UkL/e1FB/3xTQf98&#10;U0H/fFNB/3pRPf93UTz/eVM+/3lTPv9zTzn/c085/3NPOf9zTzn/ckw3/3FLNP9xSzb/ckw3/3FL&#10;OP9wSjf/cEs4/3BLOP9sRzT/bUg1/29KN/9vSjf/b0o3/29LNf9rSDT/bEk1/29MNv9pSTL/ZkYv&#10;/2ZGMf9mRjH/ZUUw/2ZGMf9oRzT/ZUQx/2FCLv9jRzL/YkYx/2RIM/9hRjH/X0Qv/2FGNf9fRDP/&#10;XkMy/2BFNP9eQzL/XEEw/1xBMP9cQTD/WD0s/wABAP8AAQD/AAEA/wABAP8AAQD/q4x4/6+PeP+y&#10;kHf/sY90/7mWeP+/nH7/u5d3/7+Yd//Ennr/xp57/8idev/FmXT/x5t0/8medP/HnnL/x55y/8Ca&#10;bf+1j2L/sYxg/7ONaP+3kW3/to5q/66IZP+pg1//qYNf/7CIZf+3jWf/upBo/8KZbf/Lonb/zKN1&#10;/8mhcP/Hn27/yaFu/8ujb//OpXH/0Kdx/9eueP/VrHT/1Kly/9qveP/bsXf/2rB2/+C2fP/asHb/&#10;0qVq/86hZv/NoGX/z6Jn/8ueY//InmT/yp1i/82gZf/XqW7/0aBl/9CgYv/VoWX/1aFn/9ejaf/X&#10;oGf/05xk/9egaP/Un2n/0Jtl/8yZYv/LmGP/wpBb/8COW/+8ilf/u4dV/72JWf/DjV7/xY9g/8aQ&#10;Yf/DjV7/uIJT/7V8T/+5gFP/v4ZZ/8CHWv/CiVz/w4pd/8WMX//IkmP/yZNk/8mRYP/IkF//ypBg&#10;/86UZP/PlWP/0pZk/8mMXf/ChVb/voFS/8WGWv/Fhlr/xIVZ/8aFW//Jhlz/yoVe/8iCXv/DfVn/&#10;wHdU/710Uf+4b0z/tm1K/7ZtSv+7clL/u3JS/7ZwT/+5c1L/uXNS/7tyUv+1bEz/tmtL/7ZrS/+2&#10;a0v/tWpL/7RpSv+2a07/t2xP/69jS/+zZ0//uGxU/7xyWf+6cFf/t29W/7NrUv+yalH/tGxT/7Js&#10;Uv+xa1H/sGpQ/69pT/+vaU//rWdN/65oTv+vZ07/rGRL/6piSv+rY0v/sWZP/7FpUf+yalL/sWlR&#10;/6xmTf+rZUz/rWdO/65oT/+sZk3/rmhP/69pUP+uaE//rGZN/6RgSf+rZ1D/q2dQ/6lnT/+iYEj/&#10;o2FJ/6tpUf+ta1H/pWNJ/55eQ/+fYUj/nmJI/5pgSv+lbVb/s31l/6RwWP+bZ0//mGVK/5hlSv+Z&#10;Y0n/m2NI/5lhRv+aYkf/mGJG/5FfRP+NW0D/iVpA/4lZQv+FVT7/g1M8/4dUP/+HUz7/hVE8/4JO&#10;OP+BTTf/i1dB/5JeSP+NWUH/i1U9/4tVPf+OWED/jlY//45WP/+RV0H/k1lD/5NZQ/+TWUP/kFZA&#10;/49VP/+cYEb/omZM/6JmTP+ZXUH/mFxA/5tfRf+gZEr/nGBG/5ldQ/+ZXUP/nV9G/6BiSf+iYkn/&#10;n19G/55dR/+fXkj/oF9J/59hTP+iYU3/pmNQ/7BsWf+rZ1T/p15L/6deS/+nYEz/pl9L/6FdSP+f&#10;XUf/nVtF/5xbRf+dX0r/mFpF/5dZRP+XVkL/l1ZC/5dWQv+YV0P/llVB/5FTPv+VV0L/kVM+/4xP&#10;PP+PUj//jVA9/4xRQf+LTjz/hUo6/4NIOP+CRzf/fkMx/3xBL/9+QzH/ekEw/3Q8K/9yOin/bjkp&#10;/3E+Lf9wPC7/azcp/2o2Kf9vOy7/azos/2s6LP9lNSf/ZDQm/2Q1K/9jNyz/XjIn/1guIv9cMib/&#10;Yjgs/1IqIP9TKyH/Uysh/04oHf9LJRz/SiQb/0gmHP9EJh7/OR4X/y4VDv8rFA7/KhcR/ycWD/8n&#10;Fg//KBcQ/yoZEv8sGxT/LRwV/ywbFP8tGhT/LRoT/ysYEv8qFxH/KhYP/yoWD/8rFA7/KxQO/y8W&#10;D/8zGhP/NBkS/zUaE/86HRf/ORwW/zwfF/9CJBr/QyUb/0cmHf9HJh3/Sigf/00rIv9LKSD/TSsi&#10;/00rIv9LKSD/TCog/1MxJ/9WMCf/VC4l/1EvJf9KKB7/TCog/04sIv9NLSL/Syoh/0opIP9FJx//&#10;QCIa/z8hGf88Hxn/Oh0X/z4jHP88IRr/NhsU/zkeF/86IRr/OyAZ/zofGP84HRb/OB0W/zYbFP8z&#10;FhD/KAoA/ysLAP9SLB//fldI/5xrWv+fbFn/oGhX/55nU/+XYEz/l2BM/51mUv+halb/oGxX/59r&#10;Vv+daVT/mGRP/5pmUf+ealX/n2tW/6BrWf+hbVj/oGtZ/51oVv+daFb/nmpV/6BsV/+lc1z/qHZf&#10;/6p4Yf+semP/t4Vu/7uJcv+4hm//r3xn/6FuWf+jcFv/pnJd/6JuWf+lblr/p3Bb/6hvW/+ob1v/&#10;p29Y/6VsWP+mcFj/qHJa/6dxWf+lb1f/pm9a/6RwWv+mclz/pnJc/6FtWP+teWT/xZF7/9mlj//J&#10;lYD/om5Z/59rVv+nc17/pnJd/6lyXf+rcl7/qHBZ/6hwWf+oblj/qG9b/6duWv+oblr/qW9b/6Zs&#10;WP+ka1f/pGtX/6VsWP+mb1r/sX9o/7B9aP+fb1n/nm9b/6p7Z/+ldGP/nmta/5ZhT/+fZlX/oWhX&#10;/55jUf+fYk//omVQ/6FmVP+XYlD/hlVE/3BFNf9qQS3/5r2n//754//9+OT/i15J/1MjFf+ndWr/&#10;y5eM/72Iev+QW0n/lF9N/5toU/+YZVD/lGRQ/5VlUf+KWkb/g1JB/5JeUP+SXU//kFtN/5BbTf+Q&#10;W0v/jllJ/4xXR/+IVUT/jFlI/5FeTf+VYlH/kl9O/41YSP+JVET/iFBB/41VRv+MU0L/jFNC/4tS&#10;Qf+ITz7/hk49/4RPPf+BTj3/gE8+/4JRQP+EVUP/glNB/4BRP/9+UT7/flE+/4BTPv9+UTz/gVI+&#10;/4BTPv+CU0H/flE+/4BTQP+BVEH/gVND/4BSQv9/VET/gFRH/4FVSP+DVUb/g1VG/4FSQv+CUUL/&#10;gVBB/4NUQv+BUkD/gVRB/35TQv97UD//eU8//31TQ/99U0P/e1RD/3tVQv95U0D/fVRC/4BXRf9/&#10;VET/f1RE/39URP+AVUX/gVZG/4JXR/9/VkT/gFdF/35VQ/9+VUP/f1ZE/4FWQ/9/VEH/flNA/31S&#10;P/9+U0D/gFVC/35TQP9+U0D/gFVC/4FWRf98UUD/elBA/3xSQv99U0P/flRE/31TQ/99U0P/e1FB&#10;/3tSQP94Uj//eFI//3hSPf92UDv/eFI9/3pUP/90Tjn/c085/3ROOf90Tjn/ckw1/3JMNf9zSjT/&#10;dUw4/3FLOP9vSTb/cEo3/3FLOP9tSDX/bkk2/3BLOP9vSjf/cEs4/3BLOP9sRzT/akcz/2xJNf9o&#10;SDH/ZkYv/2hIMf9nRzL/ZUUw/2VFMP9kRC//ZEMw/2RDMP9kSDP/YkYx/2JGMf9hRTD/X0Qz/2FG&#10;Nf9hRjX/YUY1/2BFNP9cQTD/W0Av/1xBMP9cQTD/WD4t/wABAP8AAQD/AAEA/wABAP8AAQD/podz&#10;/6eHcP+ph27/sIxy/7eUdv+8l3r/vJh4/8Gaef/DnXn/w5t4/8CYdf/Dl3L/xJhx/8OYbv/Gm3D/&#10;yp90/8OYa/+7kmb/t45i/7SKYv+5j2n/uY5r/7OLaP+vgmH/rH9e/6+CYf+2imX/topj/7qQZv/G&#10;nXH/yaBy/8aebf/Dm2r/xp5r/82lcv/Qp3P/06p2/9esd//UqXL/1Kly/9mud//dsnv/37V7/+K4&#10;fv/bsXf/z6Vr/8uhZ//Lo2b/zqZp/86hZv/LoWf/y6Fn/82fZP/Upmv/1KNo/9KiZP/Xo2n/1aFn&#10;/9egZ//ao2r/2KFp/9WeZv/SnWf/1J9p/9CdaP/OnGf/x5Vg/8SSXf+/jVr/v4tZ/76JV//IkF//&#10;x49e/8iQX//QmGf/x49e/7uDVP+8hFX/wIhZ/7+GWf+/hln/wolc/8aNYP/Mk2b/ypJj/8mRYP/L&#10;kWH/z5Vj/9CWZP/RlWP/0pVm/82QYf/GiVr/woVW/8OFVv/Fhlr/xodb/8iJXf/LimD/zYpg/8yH&#10;YP/Ff1v/wnpU/8B3VP/Ad1T/wHdU/7xzU/+9dFT/uXNS/7ZvUf+4cVP/t3BS/7hxU/+2bU3/tm1N&#10;/7luTv+4bU7/tGlK/7NoSf+4bVD/uW5R/7VqTf+2a07/t2tT/7pwV/+6cFf/t29W/7JqUf+vZ07/&#10;smxS/7FrUf+wa07/sGtO/69pT/+tZ03/rmhO/65oTv+vZ07/rWVM/61lTf+tZU3/rWVP/65mUP+v&#10;aFL/rWlS/6pmT/+qZ03/rmhP/65oT/+waFD/sWlQ/7FpUP+waE//rWVM/6dhSP+pZkz/qGZO/6hm&#10;Tv+iYkn/oWFI/6NjSv+mZkv/o2NI/6FhRv+iZEv/n2NJ/5dbQf+aYkv/r3lh/6hyWv+dak//m2hN&#10;/5hlSv+dZ03/oGhN/59nTP+dZUr/m2VJ/5ljR/+PXUL/i1k+/4xdQ/+KWkP/hVU+/4dUP/+GUz7/&#10;g086/31JNP+ETTn/mGFM/51mUf+VX0f/klxE/45YQP+PV0D/jFQ9/49VP/+VWT//mFxC/5VZP/+P&#10;Uzn/j1M5/5dbQf+ucFf/sHRa/6VpT/+YXEL/ml5E/59jSf+fY0n/m19F/5peRP+cYEb/oWNK/6Bi&#10;Sf+kZEv/o2NK/59fRv+fXkj/n15I/59eSP+eXUn/n15K/6NgTf+lYk//pGBN/6NfTP+jX0z/o19M&#10;/6NgTf+jYE3/nl1J/5taRv+fXkr/mlxH/5lbRv+VVED/lFM//5dWQv+XVkL/lFM//5JRPf+QUj3/&#10;jlA7/4xPPP+MTzz/jE88/4xRP/+ITTv/gkc3/4NINv+BRjT/f0Qy/39EMv99QjD/dz4t/3c+Lf91&#10;PSz/bzoq/3A9LP9uOiz/ajYo/2s3Kf9sOCr/ajkr/2o5K/9lNCb/YzMl/2M1Jv9kNif/YjYp/14y&#10;J/9bMSX/XjQo/1QsIv9VLSP/Uiog/04oHf9KJBv/SSMa/0gmHP9DJRv/Ox4Y/zAXEP8rFA7/LRgT&#10;/ykWEP8pGBH/LBsU/y0cFf8sGxT/LBsT/y0aE/8sGRL/LBkS/ysXEP8pFQ7/KBEL/ycQCv8nDgf/&#10;MxgR/zkeFf9DJh7/Rikh/04uI/9VNSr/VTUq/1UzKf9VMyn/VTMp/1kzKv9aNCv/WjQr/142Lv9a&#10;Mir/WjIo/142LP9fNy3/YDgu/2I3Lv9lOjH/Zzwz/2Q5MP9bMyn/Xzct/2E5L/9cNiv/VzEo/1Uv&#10;Jv9TMSf/UzEo/0wrIv9GJRz/QyIb/0QmHv9AIxv/PSAa/zwhGv85Hhf/NxwV/zccFf84HRb/OB0W&#10;/zQXEf8uEAb/KgoA/0gkGP9zTj7/lGlZ/6BtWv+gaVX/oGdU/5tiT/+UW0j/mWBN/55nU/+faFT/&#10;n2hU/51pVP+aZlH/mmZR/6BsV/+hbFr/oGtZ/6FsWv+kb13/oWxa/59qWP+ibVv/o25c/6dzXv+w&#10;fmf/t4Vu/72Lcv/Eknn/y5mA/8eVfP/Bj3j/sX5p/6NwW/+mc17/p3Ne/6dwXP+pcFz/qXBc/6hv&#10;W/+sclz/q3Fb/6hwWf+pcVr/qXFa/6lxWv+nb1j/qHBZ/6lyXf+tdmH/r3hj/612Yf+rdGD/t4Bs&#10;/7yFcf+lcVz/nGdV/59rVv+mcl3/r3hk/7N8Z/+ud2L/p25a/6duWv+nb1j/qXBc/6txXf+pb1v/&#10;qnBc/6huWP+oblj/p29Y/6hwWf+qc17/pnJc/6FuWf+ZaVX/k2NP/5dnU/+fbFn/oG1a/5xnVf+f&#10;aFT/o2pX/6FmVP+fZFL/o2ZT/6BlU/+eZVT/lGFQ/31PQP9nPCv/kGVS//345P/+9+T/0KGP/2Qz&#10;Jf+ET0f/l2Ja/59mW/+YYFH/mmJR/5xkU/+eZlX/l2JQ/5hjUf+bY1L/ll5P/6NrXP+haVr/lFxN&#10;/49XSP+SWkv/kFtJ/45ZR/+JVkP/jltI/5NgT/+UY1L/j1xL/4tYR/+GU0L/hVJB/4xURf+LU0L/&#10;i1JB/4pSQf+KUUD/h1A8/4ZOPf+CTzz/gVE9/4NSQf+EVUP/g1RC/4FUQf+AU0D/fFFA/35TQv99&#10;UkH/gFNA/4NWQ/+BVEH/flE+/4FUQf+DVkP/glVC/4FTQ/+AUkL/gVZG/4FWRv+BVUj/hFZG/4RV&#10;Rf+CU0P/gVJA/4JTQf9+UT7/flE+/3xRQP99VEL/fVRC/35URP98VUT/e1RD/3tUQ/96U0L/fFVE&#10;/35URP+AVUX/gFVF/4BVRf+CVET/gVND/4BVRf+AVUX/flVD/3xTQf9+VUP/f1ZE/35VQ/98UUD/&#10;fFE+/3xRQP99UkH/f1RD/31SQf9+U0L/f1RD/4FWRf99UkH/e1BA/31TQ/98UkL/eU8//3pQQP98&#10;UkL/e1FB/3pRP/95UD7/eFI//3pUQf94Uj3/eVM+/3pUP/92UDv/dE45/3ZQO/95UDz/d046/3dO&#10;Ov95UDz/dk05/3BKN/9wSjf/ckw5/3FLOP9vSjj/b0o3/29KN/9uSTb/bkk2/25JNv9qRTL/bEc0&#10;/2tINP9mRjH/aUk0/2xMNf9rSzb/aUk0/2tINP9mRjH/Y0Mu/2RDMP9kRTH/XkIt/1xAK/9eQi3/&#10;XkEv/15BL/9gRTT/YEU0/15DMv9YPi3/Vz4q/1tAK/9cQy//W0Iu/wABAP8AAQD/AAEA/wABAP8A&#10;AQD/oIFt/6ODbv+lg2r/qIZt/7CNcf+4k3b/upV4/72Wdf/AmXj/vZVy/7yUcf+7kWv/v5Ns/8SZ&#10;b//Blmv/w5Zs/8OWbP+/kmj/uo1j/7eKY/+2iGT/s4Vj/7KEYv+yhGP/sIJh/6+BYP+ugF7/sYNf&#10;/7aKY/+6j2X/wplt/8KZa//AmGf/v5dm/8qibv/SqXX/06p0/9Wqdf/Wq3T/1Kly/9esdf/ftXv/&#10;4LZ8/9uxd//UrG//zKRp/8mhZP/Komf/y6Fn/8edY//HnWP/yp1k/8yfZv/VpGn/1KNo/9OhZv/V&#10;oWf/059l/9KeZP/SnmX/z5ti/86bZP/QnWb/0Z5p/8+cZ//Nm2b/yphj/8iVYP/Bjln/wY5Z/8OO&#10;Wv/IkF//y5Ni/8+XZv/Smmf/ypVh/8KKWf+9hVT/wYlY/8GHWf+/hVf/woha/8WLXf/KkGL/yY9f&#10;/8mPX//LkWH/zJJg/8ySYP/LkWH/zZBh/8qNXv/Hilv/xYdY/8SGV//Ehlf/xYZa/8mJXf/NjGL/&#10;zYpg/8qHXf/DfVn/v3lV/713Vf+7dVP/vHZV/7x2Vf+5c1L/uHFT/7RtT/+1blD/t3BS/7pzVf+3&#10;cFL/tm9R/7pwU/+2bE//uW5P/7luT/+5bk//uG1Q/7dsT/+1a1D/s2lQ/7VrUv+2bFP/t21U/7Jq&#10;Uf+waE//rmZN/65mTf+vak3/rmhO/7BqUP+uaE7/rmhO/7BqUP+uaE7/rWVN/6tjS/+rZUz/qmNN&#10;/6hkTf+raVH/q2lR/6poUP+pZkz/qmRL/6xmTf+waE//s2tS/7BoT/+uZk3/q2VL/6ZjSP+jYUf/&#10;o2FH/6RkS/+hYUj/nl1H/6FhSP+dX0b/nmBH/55gR/+cXkX/m19F/5tfRf+cYkr/qHJY/698Yf+k&#10;cVb/nmtQ/6BqTv+gaE3/oGlL/6BpS/+faEr/mmVG/5plRv+YZUj/k2FG/4pbQf+GVz3/fk43/3lL&#10;NP9/Tzn/f085/35LNv+GUz7/kFxH/5hhTP+PVkL/jFQ9/5FXQf+QVkD/jlQ+/45UPv+RV0H/k1c9&#10;/5RYPv+eYkj/pmpQ/65yWP+uclj/o2dN/5heSP+SWEL/mmBK/6BkSv+cYEb/m19F/55iSP+fY0n/&#10;oWNK/59hSP+fYUj/nmBH/5xeRf+dX0b/n2NL/59jS/+hYEr/nmBL/6BiTf+hYEz/oWBM/6ZlU/+k&#10;Y1H/nVxK/59eTP+eXUv/n15K/5xeSf+aXEf/mlxH/5pcR/+XWUT/lVdC/5dWRP+XVkL/l1ZC/5hX&#10;Q/+XVkT/kFI9/5JVQv+PUj//i047/41QPf+KTTr/h0w6/4dMOv+CRzX/gUY0/39EMv9/RDL/fUQz&#10;/3pBMP92Pi3/czsq/2o1Jf9rOCf/azgn/2w5KP9sOCr/ZzYn/2U0Jf9kNCb/ZDQm/2Q0Jv9kNif/&#10;YTUo/14yJf9dMSb/WzEl/1csI/9TKyH/Uiog/1ErIv9MJh3/SiQb/0knHv9HKR//QSQe/zAXEP8r&#10;FA7/MBsW/y0aFP8tHBX/Lh0W/y0cFf8tHBX/LBkT/yoXEf8nEwz/KRIM/y0UD/86HRf/QiUd/0Yo&#10;Hv9JKR7/VTUq/1k3Lf9aNir/WTUp/1kzKP9YMif/WTMo/1szKf9cNCr/WzMn/1w0KP9hNyv/YDYq&#10;/2M3LP9iNiv/YTUq/2I2K/9eMif/WS0i/2AxJ/9iMyn/ZDUr/2M0Kv9lNyj/ZDgr/2Q4K/9kOC3/&#10;YjYr/2A1LP9hNi3/YDgu/2Q8Mv9eOC3/VjAn/0wqIP9LKyD/Siof/0QmHP9EJhz/PyIa/zgbFf82&#10;GRP/NRgS/y8SCv8rDQL/SycZ/3VQQP+OZ1b/mWxZ/5hjUf+XYEz/l2BM/5phTv+dZFH/nGNQ/55l&#10;Uv+gaVX/oWpW/6JrV/+hbVj/o2xY/6VuWv+mb1v/ompZ/6lxYP+sdWH/rHVh/6t0YP+ncFz/sXpm&#10;/76Hc//Kln7/ypZ+/8GPdv+7iXD/s4Fo/6x8Zf+qemP/qXlj/6d0X/+pdWD/p3Ne/6dwW/+ob1v/&#10;qXBc/6lxWv+sdF3/rHRd/6hwWf+nb1j/qnJb/6x0Xf+sdF3/qXFa/6pyW/+sdF3/qHBZ/6lwXP+p&#10;cl3/q3Je/7J7Zv+tdmH/pm9a/6NvWf+nc17/rXZh/612Yf+ocVz/p3Bb/6hvW/+nblr/pmxY/6Vr&#10;Vf+mbFb/qG5Y/6huWP+nbVf/p21X/6dtV/+oblr/o2lV/6JnVf+gZVP/nmNR/55jU/+fZFL/oWZU&#10;/6NoVv+gZVP/oWdT/6BmUv+hZE//oGNO/6FkT/+hZ1P/nmRQ/5ZfS/+OWkX/iFNB/7R/bf/6xbX/&#10;1p6R/5heUv+UWk7/mFxR/5peU/+eY1P/nmNT/5phUP+aYVD/m2JR/5tiUf+aYVD/mF9O/5xjUv+d&#10;ZFP/mF9O/5JaSf+RWUj/j1dG/45WRf+MV0X/jVpH/5NgTf+TY0//illI/4dWRf+GVUT/hlVE/4VV&#10;Qf+HVEH/hlNA/4RRPv+FUj//g1A9/4JSPv+BUT3/gVJA/4NUQv+DVEL/gVJA/4FSQP+CU0H/gFNA&#10;/4BTQP9+UT7/gFNA/4NWQ/+BVEH/flE+/4BRP/+BUkD/hFVD/4RVQ/+AU0D/gVRB/4JXRv+DWEf/&#10;f1RD/4JXRv+EV0T/gVRB/4BTQP+AU0D/gFNA/31SQf9+U0L/f1RD/39URP9/VET/e1FB/3tRQf98&#10;UkL/flRE/31TQ/98UkL/f1RE/4BVRf+BVkb/f1RE/31SQv9+U0L/f1RD/39WRP9/VkT/gFdF/4BX&#10;Rf98U0H/fFFA/35TQv98UUD/fFFA/31SQf99UkH/fVJB/3xRQP98UUD/fFFA/35TQv98UUD/ek8+&#10;/3xRQP99VEL/fFNB/3pQQP94Tz3/eE89/3pRP/96UT//eVA+/3hPPf96UT//eE89/3dOPP93Tjz/&#10;eE89/3dOPP92TTv/ckw5/3ROO/9zTDv/cEs4/3BLOP9xTDn/cEs4/29KN/9tSDX/bUg1/21INf9s&#10;RzT/bUg1/2tINP9pRjL/a0g0/21KNv9tSjb/a0g0/2pHM/9pRjL/YkEu/2RDMP9jRDD/YEEv/19A&#10;Lv9eQS//XkEv/15BL/9fQjD/XUIx/1tAL/9bQC//XEMv/2BHM/9gRzP/XUQw/wABAP8AAQD/AAEA&#10;/wABAP8AAQD/mHxn/519aP+ff2j/poRr/7CLcP+0j3L/u5R3/7qTcv++l3b/vZVy/76Wc/+7kG3/&#10;vpRu/8CVa/+7kGb/v5Jo/8KVa//Ak2n/uo1k/7aIZP+0hmL/sIJg/7CCYP+xg2L/roBf/6x+Xf+r&#10;fVz/rH5c/7CCXv+2iWL/w5hu/8CVav+/lmj/wppp/82jcf/Qp3P/06hz/9ardv/UqXL/1Kly/9es&#10;df/csXr/3rR6/9qwdv/Tq3D/yaFm/8aeY//JoWb/y6Fn/8meZ//KnWT/yZxj/8yfZv/Romr/0aJq&#10;/9KfZv/UoGf/0p5l/86aYf/OmmH/zJli/8uYYf/LmGP/zZpl/86bZv/NmmX/zZpl/8yZZP/Gk17/&#10;x5Je/8eSXv/Hj1z/yZFe/82VYv/OlmP/z5dk/8mRXv+/h1T/wYlY/8CGVv++hFb/wYdZ/8KIWv/F&#10;i1v/x41d/8iOXv/KkGD/yI5c/8mNW//KjV7/yo1e/8iLXP/Iilv/x4la/8WHWP/Fh1j/x4db/8mJ&#10;Xf/KiV//yodd/8eDXP/Be1f/vXdT/7t1U/+7dVP/vHZV/7x2Vf+7dVT/t3FQ/7VuUP+1blD/t3BS&#10;/7pzVf+3cFL/tm9R/7dwUv+2bE//t21Q/7ZsT/+2bE//t21S/7dtUv+1a1D/tWtS/7VrUv+1a1L/&#10;s2tS/7RsU/+za1L/r2dO/65mTf+uaUz/qmRK/61nTf+uaE7/rmhO/69pT/+uaE7/r2dP/6tkTv+r&#10;ZE7/q2RO/6pmT/+raVH/q2lR/6tpUf+nZUv/pmNJ/6xmTf+waFD/tW1V/69pUP+rZUv/pmNI/6Zk&#10;Sv+kYkj/o2NK/6NjSv+gYkn/nGBI/51hSf+VWUH/l1lA/5pcQ/+YXEL/ml5E/55iSP+dY0v/pG5U&#10;/698Yf+mc1j/oGpO/59pTf+gaUv/n2hK/59oSv+fakv/mmVG/51oSf+caUr/lmNG/4tcQP+DVDr/&#10;ekw0/3pMNf+CVD3/g1M//4FRPf+JVkH/j1xH/5NfSv+PVkL/jFM//5BWQP+PVT//jlQ+/49TO/+O&#10;Ujr/jVM9/5xeRf+0dl3/woRr/76AZ/+iZEv/llpC/5RaRP+UWkT/nWNN/6BmUP+bYUv/nmJI/6Nl&#10;TP+iZEv/oGJJ/51fRv+cXkX/nmBH/55gR/+fYUj/n2NL/59jS/+gZEz/nmJK/59hTP+fYUz/n2BO&#10;/6VmVP+hYlD/nVxK/55dS/+bXEr/nF1L/5tcSv+aXEf/mlxH/5xeSf+ZW0b/mVtG/5hZR/+ZWEb/&#10;llVD/5dWRP+XVkT/k1JA/5JTQf+QUT//i047/4xPPP+JTDn/iUw5/4lMOf+BRjT/gEUz/4BFM/+A&#10;RTP/f0Qy/3tCMf94Py7/cjop/2UwIP9lMiH/ZzQj/2k2Jf9rOCf/ZjUm/2Y1Jv9lNSf/ZTUn/2Q0&#10;Jv9jNSb/YjQl/14yJ/9dMSb/XDIm/1gtJP9SKiD/Uiog/1ErIP9OKB//TCYd/0ooHv9IKiD/QSQe&#10;/zMYEf8tFA//LxsU/y4bFf8uHRb/Lh0W/ywbFP8rGhP/KRYQ/yoWD/8pEgz/MhcQ/zwfGf9RMCf/&#10;Wjov/148Mv9gOi//XDYr/1o0Kf9VLyT/Vy8l/1w0KP9gOCz/ZDou/2k/M/9rQTX/aT8x/2k/Mf9q&#10;PjH/aj4x/29BMv9xQzT/ajws/2w9Lf9oOSn/YjQl/2Y4Kf9kNCb/ZDQm/2MzJf9lNSf/aDgq/2g4&#10;Kv9kNif/ZDUr/2I2K/9hNSr/Zjov/2c8M/9hOS//WzMp/1cxJv9ULiP/Tysf/0spH/9SMif/UTEm&#10;/0IkGv82GRH/MRMJ/ywMAf81Ewf/a0Y2/49oV/+dcmH/n29b/5hhTf+WXUr/l15L/51kUf+jalf/&#10;oWhV/6FoVf+lblr/pW5a/6RtWf+jb1r/pG1Z/6ZvW/+mb1v/omtX/6pxXv+rcl//q3Jf/6pxXv+s&#10;c2D/uYJt/8SNeP/EkHj/uoZu/7N/af+reWL/pHJb/6RxXP+kcVz/p3Rf/6h0X/+sdWH/qnNe/6du&#10;Wv+ob1v/qXBc/6tyXv+tdGD/rHNf/6hvW/+ocFn/rHRd/6pyW/+qclv/qnBa/6tvVf+nb1j/pm5X&#10;/6lxWv+ueGD/rXVe/653Yv+ud2L/qXJd/6dwW/+nc17/rHVh/6t0YP+pcl7/p3Bc/6hvW/+nblr/&#10;qG5a/6ZsWP+la1X/qW1V/6puVv+nbVf/p21X/6tvV/+qblb/qWxX/6hrVv+maVb/pGdU/6JnVf+h&#10;ZlT/omdV/6JnVf+gZlL/omhU/6NmUf+gY07/nmFM/59iTf+jZlH/oGNO/55kUP+dYlD/lFtK/4VL&#10;P/+PVUn/m2FW/6FlW/+dYVb/nmNV/55jU/+fZFL/oGVT/51iUP+dYlL/mmFO/5tiUf+XXkv/ll1K&#10;/5JZSP+TWkn/l15N/5VcS/+RWUj/j1hE/41WQv+NWUT/j1xH/5NgTf+TY0//iVlF/4VUQ/+HVkX/&#10;hlVE/4VVQf+EVED/hFRA/4NTP/+EVED/glI+/4FSPv+BUkD/gVJA/4JTQf+CU0H/gVJA/4FSQP+B&#10;UkD/gVJA/4NUQv+BUkD/glNB/4NUQv+BUkD/gVJA/4FSQP+BUkD/g1RC/4NUQv+AU0D/glVC/4RX&#10;RP+FWEX/f1RD/4JXRv+EV0T/gVRB/31SQf99UkH/flNC/31SQf9+U0L/flNC/3xRQf98UUH/fFFB&#10;/3xRQf99U0P/flRE/31TQ/98UkL/fFFB/31SQv+BVkb/f1RE/31SQf9+U0L/f1RD/4BXRf+AV0X/&#10;gFdF/4BXRf9+U0L/flNC/35TQv98UUD/fFFA/31SQf98UUD/ek8+/3tQP/97UD//fFFA/35TQv97&#10;UD//e1A//3xRQP99UkH/flNC/3pRP/95UD7/eVA+/3tSQP96UT//d048/3dOPP96UT//d048/3dO&#10;PP93Tjz/dk07/3ZNO/9yTDn/ckw5/3ROO/9xSjn/cEs5/29KOP9wSzj/cUw5/3BLOP9tSDX/a0Yz&#10;/2xHNP9rRjP/b0o4/2xJNv9qRzT/a0g1/2tINP9rSDT/aUYy/2hFMf9nRDH/YkEu/2NCL/9jRDL/&#10;YEEv/19ALv9gQS//YEEv/2BBL/9fQjD/X0Iw/1k+Lf9bQC//XUIt/19GMv9hSDT/XUQw/wABAP8A&#10;AQD/AAEA/wABAP8AAQD/k3hn/5d4Y/+dfWb/p4Nr/7CLcP+yjXL/s4xv/7WOcf+6k3L/t5Bv/7iQ&#10;bf+6j2z/uY9p/7mPZ/+4jWP/u5Bm/8KVbP/ClWz/uo1k/7WHY/+zhWP/sIJg/7CCYf+wgmH/roBf&#10;/6x+Xf+neVj/qHpZ/66AXv+zhWH/vZBp/7+Saf/AlWj/xZtr/8qgbv/Mo2//zqVv/9Gmcf/QpXD/&#10;0aZv/9KncP/VqnP/2K12/9SqcP/Pp2z/yKBl/8efZP/HnWP/x51j/8yfaP/Mn2j/y55n/82eaP/P&#10;oGj/z6Bo/8+cY//QnGP/0Z1k/82ZYP/IlV7/x5Rd/8mWYf/JlmH/y5dl/8iUYv/HlF//yZZh/8yZ&#10;ZP/PmmT/yZRe/8iTXf/Lkl3/yZFe/8qSX//NlF//y5Ng/8ePXP/Cilf/wopX/7+FVf++hFT/v4VV&#10;/7+FVf/Dhlf/yYxd/8iOXv/IjFr/yIxa/8mNW//Kjlz/xopY/8eHV//JiVn/yIhY/8mJW//MjF7/&#10;y4td/8qKXv/Kh13/x4Ra/8WBWv/Aelb/v3lV/7t1U/+7dVP/unRS/7t1VP+8dlX/uXNS/7dwUv+2&#10;b1H/uHFT/7t0Vv+1blD/s2xO/7hxVf+0bU//sWpM/7dtUv+3bVL/tWtQ/7NsUP+ya0//s2tS/7Nr&#10;Uv+xaVD/s2tS/7VtVP+0bFP/smpR/7FqTv+taEv/qmVI/6plSP+tZ03/rmhO/61nTf+rZUv/rWdO&#10;/6tkTv+rZE7/qmZP/6tnUP+pZ0//qGZO/6hmTv+mZEz/pmJL/6llTv+qZ03/rmhP/6tlTP+mY0n/&#10;pWJI/6RiSP+fX0b/oGBH/59jS/+eYkr/ml5G/5ldRf+UWED/llpC/5haQf+YXEL/m19F/5lfR/+Y&#10;Xkb/nmhQ/7F+Y/+odVr/oGpO/55oTP+gaUv/oGlL/6JrTP+ibU3/n2pK/6JtTv+ib1D/nWpN/5Rl&#10;R/+JWj7/ekwy/3xON/+CVD3/gVI+/4JSPv+IWET/i1hD/4xYQ/+OVUH/kFZC/5BWQv+OVD7/jlQ+&#10;/49TO/+OUjr/klY+/7ByWf+9f2b/sXNa/6JmTP+WWkL/k1lD/5ZcRv+hZU3/pWlR/6RoUP+eYkr/&#10;nV9G/6NlTP+jZUz/nmBH/5xeRf+dX0b/nmBH/6FjSv+naVD/o2VM/6FhSP+fY0v/nmJK/51hSf+e&#10;YUz/pGVT/6hpV/+hYlD/mltJ/5tcSv+bXEr/nF1L/5tcSv+aXUj/ml1I/5teSf+cXkn/mlxH/5ha&#10;Rf+YWUf/llVD/5ZVQ/+XVkT/k1JA/5NSQP+PUD7/i0w6/4tMOv+LTDr/iUw5/4hLOP+DRjP/gUQx&#10;/4BFM/9/RDL/fUIw/3c+Lf90Oyr/bjYl/2EsHP9jLh7/ZjMi/2g1JP9nNCP/ZTQl/2Y1Jv9lNSf/&#10;ZTUn/2Q0Jv9jNSb/YjMp/10xJv9dMSb/XjIn/1kuJf9VKiH/Uiog/1EpH/9PKSD/Tykg/0wqIP9K&#10;KSD/QyYe/zYbFP8sEwz/LRkS/y4bFf8uHRb/Lh0W/ysaE/8oFQ//KRIM/zAXEv8+Ixz/Rikj/00v&#10;Jf9YNiz/Xjgv/1s1Kv9YMif/Vi4k/1UtI/9aMCT/Yjgs/2tBM/9rQTP/bkI1/29DNv9xRTj/ckY5&#10;/3JGOf9wQjL/dUY2/3RFNf9xQjL/cUAv/3ZFNP92RTT/cUIy/3FCMv9tPi7/ajsr/2g5Kf9mNyf/&#10;ZjUm/2c2J/9kNCb/YzMl/2I0Jf9iMyn/Zjct/2U5Lv9fNSn/XjQo/1w0KP9WLiT/USsg/04oHf9P&#10;Kx//VjYr/1Y2K/9FJRr/MxMI/zMPA/9JIxb/gVpJ/5twX/+bbFr/mWZT/5ZdSv+VXEn/nWJQ/6Jn&#10;Vf+kaVf/omlW/6NqV/+jbFj/o2xY/6FtWP+hbVj/oW1Y/6VuWv+lblr/o2xY/6lwXf+sc2D/q3Je&#10;/6hvW/+udWH/uYJt/72Gcf+xemX/qHRe/6dzXf+mclz/om5Z/6ZyXf+nc17/qXVg/6t0YP+qc17/&#10;q3Rf/6lwXP+pcFz/rHNf/6tyXv+sc1//qXBc/6duWv+ob1v/q3Je/6lxWv+pcVr/q3Fb/6puVP+p&#10;bVP/qG5W/6pwWP+wdl7/rHZe/652X/+qc17/p3Bb/6ZvW/+ncFz/p3Bc/6hxXf+ocV3/qXBd/6du&#10;W/+pb1v/qG5a/6VrV/+nalX/p2pV/6ZqUv+qblb/q29X/6tvV/+pbVX/pmpS/6loUv+lZ1L/pWdS&#10;/6NmU/+iZVL/o2ZT/6JlUv+jZlP/o2ZR/6NmUf+hZE//n2JN/59iTf+iZVD/oGNO/6FkUf+iZVL/&#10;oGNR/5JWS/+JTUL/kVVL/5xgVf+bX1T/n2FU/59iUP+hZFH/o2ZT/59kUv+fZFL/nGFP/5lgT/+X&#10;Xkv/lVxJ/5JZRv+TWkf/l15L/5ZdSv+RWkb/j1hE/49YRP+NWUT/j1xH/5JfTP+SYk7/iVlF/4ZV&#10;RP+IV0b/hFVD/4RVQ/+EVUH/gVI+/4FSPv+BUj7/gFE//4BTQP+BVEH/gVJA/4FSQP+CU0H/hFVD&#10;/4JTQf+BUkD/gVJA/4JTQf+CU0H/glNB/4JTQf+BUkD/gFE//4FSQP+AUT//glNB/4FSQP+AUT//&#10;glVC/4JVQv+CVUL/flNC/35TQv99UkH/fFFA/3xRQP9+U0L/fVJB/3xRQP99UkH/fVJB/3tQP/97&#10;UED/fVJC/31SQv+AVUX/fVND/3tRQf97UUH/elBA/3tQQP9/VET/fVJB/3xRQP98U0H/fFNB/35V&#10;Q/9/VkT/flVD/39WRP99UkH/fVJB/3xRQP99UkH/fVJB/3xRQP97UD//ek8+/3pPPv97UD//fVJB&#10;/39UQ/96Tz7/e1A//3xRQP96Tz7/e1A//3tQP/95UD7/eVA+/3lQPv94Tz3/d048/3hPPf95UD7/&#10;d048/3dOPP92TTv/dk07/3ROO/9yTDn/dE47/3BLOP9wSzj/cEs4/3BLOP9uSTb/cEs4/3BLOP9t&#10;SDX/a0Yz/2tGM/9rRjT/bUg2/2tGNP9pRjP/a0g1/2xHNf9rRjP/aUYy/2hFMf9nRDH/ZEMw/2RD&#10;MP9iQzH/YEEv/2BBL/9hQjD/X0Au/19ALv9fQC7/X0Iw/1k+Lf9dQjH/X0Qz/2BFNP9gRjX/XkQz&#10;/wABAP8AAQD/AAEA/wABAP8AAQD/j3Vm/5d4ZP+dfWj/pIBq/6+KcP+xjHH/sYpt/7OMb/+4kXT/&#10;tYxs/7aOa/+5jmv/t41n/7iMZ/+4jGX/uI1j/7+Saf/ClW7/uo1m/7WHY/+xg2H/sIJg/7CCYf+v&#10;gWD/rX9e/6x+Xf+leFn/p3lY/6t9XP+tf13/tIZi/7uOZ//Ak2n/xZls/8acav/GnGr/yJ9r/8ui&#10;bv/Nom3/z6Rv/86jbv/Sp3D/16x1/9Opb//PpWv/y6Fn/8qgZv/HnWP/xZpj/8eaY//JnGX/zJ1n&#10;/8ucZv/JmmT/yptl/86bYv/QnGP/0Jxj/8uYYf/HlF3/xJFa/8WSXf/JlmH/y5dl/8aSYP/EkVz/&#10;x5Je/8uWYP/Qm2X/y5Zg/8qVX//OlWD/zZRf/8uSXf/Lkl3/xo5b/8WNWv/FjVr/xIxZ/8GHV/+/&#10;hVX/wINU/8GEVf/ChVb/yItc/8mMXf/IjFr/yIxa/8iMWv/Hi1n/xoZW/8eHV//Hh1f/x4VV/8aG&#10;WP/Li13/zYpd/8yJXv/Jhlz/x4Ra/8WBWv+/eVX/vHZS/7p0Uv+7dVP/unRS/7lzUf+7dVP/vHZV&#10;/7pzVf+3cFL/tW5Q/7dwUv+0bU//s2xQ/7VuUv+zbE7/sWpO/7NsUP+zbFD/smtP/7FqTv+xaVD/&#10;s2tS/7JqUf+waE//s2tS/7VtVP+za1L/s2tS/7FqTv+rZkn/pWJF/6ViRf+oZUr/rWpP/6hlSv+l&#10;Ykf/qWZM/6tlTP+qZk//qmZP/6lnT/+oZk7/pGRL/6NjSv+kZEv/pWNL/6ZkTP+pZU7/qWVO/6dj&#10;TP+jYUn/pGJI/6NjSv+eXkX/nl5F/5tfR/+dYUn/mV1F/5daRf+WWkL/llpC/5dbQ/+YXkj/mF5I&#10;/5VdRv+UXEX/l2FJ/6x5Xv+seV7/oWtP/55oTP+gaUv/omtN/6ZvUP+mcVH/pnFR/6Z0U/+pd1b/&#10;pXJT/6BtUP+QYUX/g1Q6/4NVPf+CVD3/fE43/35OOv+GVkL/h1RB/4dTPv+PVkL/klhE/5FXQ/+Q&#10;VkL/j1U//5FVPf+UWED/nmJK/7J0W/+wcln/nF5F/5BUOv+UWED/l1tD/55iSv+na1P/pmpS/6Fl&#10;Tf+eYkr/nWFJ/6JmTv+jZ0//nmBH/55gR/+fYUj/oWNK/6VnTv+tbVT/p2dO/6JiSf+iYkn/n2NL&#10;/55iSv+eYkr/pWdS/6hqVf+fYUz/mVpI/5pcR/+aXUj/nWBL/5teSf+bXkn/ml1I/5pdSP+bXUj/&#10;mVtG/5haRf+YWkX/l1ZE/5dWRP+YV0X/lFNB/5NSQP+TUkD/jk07/45NO/+LTDr/iks5/4dKN/+C&#10;RTL/f0Qy/4BFM/9/RDL/fEEx/3U8K/90Oyr/dz4t/2s2Jv9kLx//ZjEh/2k2Jf9lMSP/YzIj/2Y1&#10;Jv9kNCb/ZTUn/2MzJf9iNCX/YTIo/2AxJ/9dMSb/XjIn/1kuJf9XLCP/Uysh/1IqIP9PKSD/USsi&#10;/08tI/9KKSD/SCog/z0iG/8wFxD/KxQO/ywYEf8tGhT/LhsV/yoVEP8oEQv/LRQP/zwfGf9RMyn/&#10;VzYt/1k3Lf9aNCn/VjAl/1QsIv9ULCL/YDYq/2I4LP9qPjP/cUU4/3VJPP92SDn/d0k5/3VHOP91&#10;Rzj/eEo7/3hKOv90RTX/e0o7/3pJOP92RTT/eEc2/31MO/99TDv/eUg3/3lIN/93Rjf/dUQ1/3FA&#10;L/9tPCv/ajko/2s6K/9lNib/YzQk/2U1J/9mNij/YjQl/2M1Jv9eMiX/YDQn/181Kf9aMCT/Uysf&#10;/00nHP9SLCH/Z0M3/25KPv9PKx//OhYK/0IcD/9kPS7/k2hY/5xtW/+YZVL/lV5K/5leTP+bYU3/&#10;oGZS/6NpVf+jaFb/o2hW/6JpVv+ia1f/oWpW/6BsV/+hbVj/o2xY/6RtWf+kbVn/pGtY/6hvW/+s&#10;c1//rHNf/6lwXP+tdV7/s3tk/7N6Zv+lbln/pG1Y/6ZvW/+ocV3/pW5a/6hxXf+rdGD/rXZi/610&#10;YP+sc1//rnVh/6xzX/+rcl7/rXRh/6tyXv+rcl//p25b/6ZtWv+nblr/qXBc/6pyW/+qclv/rnJY&#10;/6tvVf+rb1X/q29V/6txWf+tc1v/rXVe/6x0Xf+ocVz/pm9a/6ZvW/+mb1v/pW5a/6lwXf+pcF3/&#10;p25b/6luXP+nbFr/qGtW/6dqVf+oa1b/p2pV/6VpUf+qblb/qm5W/6puVv+ralT/qWhS/6ZlT/+l&#10;Z1L/o2VQ/6JkT/+iZVL/omVS/6FkUf+jZlP/omVQ/6NmUf+iZVD/oGNO/6BjTv+iZVD/oWRP/6Bj&#10;UP+iZVL/pWhW/6BlV/+aX1H/mV5Q/5tgUv+aX0//nWBO/59iUP+hZFH/omVS/55jUf+dYlD/ml9P&#10;/5deTf+VXEn/lVxJ/5VcSf+UW0j/lVxJ/5VeSv+RWkb/jlZF/49XRv+NWEb/j1xJ/49fS/+RYU3/&#10;iFhE/4VWRP+IWUf/hFVD/4RVQ/+EVUP/gVJA/4FUQf+AU0D/gFNA/4BTQP+BVEH/gFNA/4FSQP+C&#10;U0H/hFVD/4JTQf+BUkD/gVJA/4FSQP+BUkD/gVJA/4JTQf+BUkD/gVJA/4FSQP+AUT//glNB/4FS&#10;QP+BUkD/gFNA/4BTQP+AU0D/flNC/3xRQP97UD//ek8+/3tQPf99UkH/fFFA/3tQP/99UkH/fVJB&#10;/3xRQP97UED/fVJC/3xRQf99UkL/fFFB/3tQQP96UED/elBA/3pPP/98UUD/fFFA/3xRQP97UkD/&#10;e1JA/31UQv9/VkT/fFNB/31SQf98UUD/fFFA/3xPPP+AU0D/gVRB/35RPv99UD3/e1A//3pPPv97&#10;UD//flNC/35TQv96Tz7/fFFA/3tQP/94TTz/eU49/3tQP/97UD//elE//3lQPv94Tz3/eE89/3hP&#10;Pf94Tz3/eE4+/3dOPP92TTv/dkw8/3ROO/90Tjv/dU88/3BLOP9wSzj/cEs4/3FMOf9uSTb/b0o3&#10;/3BLOP9tSDX/a0Yz/2xHNP9tSDb/bEc1/2pFM/9qRTP/a0Y0/2xHNf9rRjP/aEUx/2lGM/9nRDH/&#10;ZUQx/2VEMf9hQjD/YUIw/2FCMP9hQjD/X0Au/14/Lf9fQC7/X0Iw/1xBMP9fRDP/YEU0/2BFNP9g&#10;RjX/YEY1/wABAP8AAQD/AAEA/wABAP8AAQD/jXNm/5V2ZP+demb/pIBq/7CKc/+xiXD/roZs/7KJ&#10;a/+8k3X/vJFx/7iLav++km//u49q/7uNaf+5jWb/uo1m/7+Sa//Akm7/vY9r/7WIZ/+wg2L/rYBf&#10;/6h9Xf+qf1//rIFh/6t+Yf+meVz/p3pd/6h7Xv+qfV7/roBf/7aFZP++jmj/v5Jp/8SZbP/Hn27/&#10;xZ1q/8Wdav/Hn2v/yJ9r/8abZv/NoGn/06Zv/9Wob//Tpm3/0aRr/8+iaf/Lnmf/xZhh/8SVX//J&#10;mmT/y5xm/8KTXf/ElV//yZhg/8iXX//LmGH/zplj/8+aZP/Qm2X/yJNd/8WQWv/Ik1//yZRg/8mU&#10;YP/JlGD/x5Jc/8aRW//JlF7/zZRf/8mQW//OlWD/z5Vj/82TYf/NlWL/yZFe/8WNWv/FjVr/x49e&#10;/8iOXv/FiFn/woVW/8KEVf/Bg1T/wYNU/8eJWv/PkWL/zI5f/8iKW//Hh1f/x4dX/8qIWP/Jh1f/&#10;xYNT/8J/Uv/DgFP/w4BV/8aDWP/LiF7/y4he/8qGX//Df1r/unZR/7ZyTf+4clD/uXNR/7lzUf+6&#10;dFL/uXNS/7VuUP+3cFL/t3BS/7VuUP+2b1H/t3JT/7RvUP+xakz/tG1P/7FqTP+xak7/tm9T/7ly&#10;Vv+3b1b/s2tS/7BoT/+xaVD/smpR/7FqTv+waU3/sGlN/6plRv+nZkb/rWxM/61uTf+tbk3/sHFS&#10;/6dnS/+lZUn/pWNJ/6poTv+raU//qWdP/6RiSv+lZUz/pWVM/6FjSv+jY0r/pmZN/6hmTv+mZEz/&#10;q2lR/6hmTv+jY0r/pWVM/6RkS/+iYkn/nV1E/5xbRf+dXEb/mVxH/5teSf+YW0b/lVtH/5heSv+a&#10;YEz/kllF/5FYRP+RWkX/lV5J/6ZyWv+vfGH/pXJX/6BoTf+daEn/oWxN/6VwUP+ndVL/pnRR/6l5&#10;Vf+tfFv/qHdW/6BvT/+VZET/kGFD/4tdQ/+DVT3/ekw1/3xMNv+LW0X/iFVA/4dTPv+PVkL/klhE&#10;/5RaRv+SWET/lFdC/5RXQv+YW0b/ml5G/5RaRP+RV0H/k1c//5dZQP+dX0b/nmBH/6FjSv+iZk7/&#10;n2NL/5xgSP+cYEj/nmJK/6FlTf+jZUz/nmJK/6BkTP+laVH/qmlT/6xrVf+qaFL/p2VP/6NhSf+i&#10;Ykn/o2NK/6FhSP+hYUj/oGRM/6VkTv+eXUf/mFpF/5lcR/+cX0r/nmFM/5teSf+cYEj/ml5G/5pe&#10;Rv+cW0X/mVhC/5pZRf+bWkb/mllF/5hXRf+XVkT/lVRC/5NSQP+UU0H/kVA+/49OPP+LTDr/iUw5&#10;/4RHNP+ARTX/fUQz/31EM/99RDP/dz4t/3U8K/95PjD/hks9/3xCNP9tNSb/ZzIi/2s3Kf9mMiT/&#10;YjEi/2MyJP9iMiT/ZTUn/2Q0KP9hMij/YDEn/10xJv9cMCX/XjIp/1kuJf9XLCP/Vywj/1IqIP9Q&#10;KiH/Uiwj/08tI/9KKh//SSsh/0UoIP86Hxj/LxQN/ywVDf8tFhD/KhMN/ycOB/8zGBH/QyUd/1Av&#10;Jv9aOC//WjQr/1gyKf9XLyX/Vy0h/1wyJv9mOi3/d0s+/35QQf96TD3/e0s9/3hJOf94STn/eUo6&#10;/3pLO/96Szv/e0s9/3xMPv+BUEH/glFC/4JPPv+ATTz/gU49/4hVRP+EUUD/fUo5/35LOv99Sjn/&#10;eEc2/3lGNf99TDv/eUk1/3REMP9xQC//bz4t/2g5Kf9mNyf/YjMj/2I0Jf9kNib/YjQl/1wwI/9c&#10;MCP/WS8j/1oyJv9pQzb/dlBD/29LPf9NJxr/WTQk/3BGOP+QYlL/nm1c/5plU/+WX0v/ml9N/6Fk&#10;T/+kZ1L/pWhT/6RnUv+kZ1L/o2hW/6FmVP+ialn/ompZ/6JqWf+kbFv/pm9b/6RtWf+jalf/pGlX&#10;/6xyXv+wc17/r3Jd/65xXP+nbVf/qG5Y/61zX/+pcFz/qnFe/6lwXf+qcV7/qnFe/6duWv+sc1//&#10;rXRg/610YP+udl//sXpl/7N8Z/+ye2b/qnNe/6hxXf+qcV7/qXBd/6duW/+nblr/qW9b/61zXf+t&#10;c13/r3NZ/7B0WP+vc1f/rnJY/6tvVf+uclj/qnBY/6lxWv+ncFv/pW5a/6RtWf+ocV3/qXBd/6du&#10;W/+pblz/qW5c/6ptWv+pbFn/qmtZ/61vWv+tb1r/qmxX/6hqVf+rbVj/q21Y/6tqVP+malL/qWhS&#10;/6NlUP+maFP/p2lU/6JlUv+hZFH/omVS/6NmU/+iZVL/o2ZT/6FjTv+jZVD/omZO/6VkTv+jZlH/&#10;oWRP/6JlUv+gZVP/n2RS/51kU/+fZlX/n2ZV/51iUv+eY1P/nmFP/6FkUv+lZlT/n2JP/59iT/+a&#10;X03/mV5M/5deS/+TWkf/k1xI/5RdSf+TXEj/k1xI/5JeSf+NWEb/i1ZE/4lWQ/+IWET/i1tH/45f&#10;S/+MXUn/hVZC/4ZZRP+HWkX/hVZE/4JTQf+CVUL/glVC/4NWQ/9+U0L/flNC/3xRQP+AU0D/glVC&#10;/4JTQf+BUkD/glM//4JSPv+CUj7/glI+/39QPv9+Tz3/gFE//4JTQf+CU0H/gFE//35PPf+BUkD/&#10;g1RC/4VWRP+DVEL/gVJA/4JTQf+AU0D/f1I9/35RPP97UD3/e1A9/3xRPv99Uj//elE9/3tSQP98&#10;U0H/fFNB/3tQQP95Tj7/fFFB/3tQQP97UED/e1BA/3tQQP95Tj7/eU4+/3tQQP97UD//fFFA/3xR&#10;QP97UkD/e1JA/31UQv+BWEb/elE//3hPPf98UUD/fFFA/31QPf9+UT7/gVRB/35RPv9+UT7/flE+&#10;/3tOO/97UD//fFFA/3tQP/93TDv/eU49/3pPP/94TT3/ek8+/3xRQP9+U0L/fVJB/3tSQP93Tjz/&#10;eFI//3ZQPf92Tz7/elBA/3dQP/91Tj3/dU49/3VOPf91Tzz/dlE+/3FMOf9xTDn/cUw5/3BLOP9w&#10;Sjf/cUs4/3FLOP9vSjf/bEc0/2xHNP9wSzj/bUg2/2tGNP9qRTP/akUz/21INv9rRjT/aUQy/2lE&#10;Mv9nRDH/aEUy/2RDMP9jQi//ZUY0/2RFM/9gQS//X0Au/2BDMf9gQzH/X0Iw/1xBMP9dQjH/YEU0&#10;/15EM/9ZPy7/WkAv/wABAP8AAQD/AAEA/wABAP8AAQD/iG5h/49yYv+Yd2T/n3xo/6qEbf+sh23/&#10;rYVs/7CHa/+7knT/vZJy/7yObf/AknH/v5Fv/7uNaf+5jWj/vZBp/7+Sa//Akm7/u41p/7SIZf+w&#10;g2L/rYBf/6d8XP+ofV3/rIBj/6l9YP+meF7/qX1i/6Z6X/+jdln/qHtc/7CCYf+4imb/vZBp/8CV&#10;av++lWf/vZRm/72XZv/EnGn/xJxp/8GYZP/KnGj/0qVu/9apcv/SpW7/y55n/8ueZ//Jm2f/xZdj&#10;/8WWYv/Jmmb/xZZi/7+QXP/DlGD/xJVh/8SVYf/FlFz/ypdg/86ZY//RnGb/ypVf/8KNV//GkV3/&#10;yZRg/8eSXv/FkFz/w45a/8KNWf/Ej1v/yJBd/8WNWv/Di1j/xoxc/8qQYP/MlGP/zZNj/8aMXP/D&#10;iVn/xYtb/8eKW//GiVr/xYdY/8OFVv+/gVL/v4FS/8OFVv/LjV7/yIpb/8OFVv/DhVb/yohY/82L&#10;W//KiFj/x4VV/8GBU/++flL/v39T/8ODV//Oi2D/zotg/8uIXv/Df1j/unZR/7h0T/+3c1D/t3FP&#10;/7dxUP+4clH/uHJR/7VuUP+0bU//s2xO/7FqTP+4cVP/u3RW/7dwUv+0bU//t3BS/7RtUf+waU3/&#10;tW5S/7lxWP+3b1b/s2tS/7FpUP+xa1H/sWtR/65pTP+uaUz/rWhL/6dlRf+ubkv/vHxZ/7+AXf+5&#10;fVv/tHdY/6tuT/+paU3/pWVJ/6ZkSv+qaE7/p2VL/6JiSf+lZUz/pGRL/6FjSv+iYkn/pWVM/6Vl&#10;TP+kZEv/pmZN/6ZmTf+iYkn/oGBH/6FhSP+iYkn/nFtF/5lYQv+ZWEL/mFtG/5pdSP+TVkH/k1lF&#10;/5heSv+ZYEz/lFtH/5BZRP+NVkH/kltG/6FtVf+seV7/qXZb/6BoTf+aZUb/oWxN/6VwUP+reVb/&#10;qHhU/6h4VP+se1r/q3pZ/6V0VP+ea0z/mmdK/45fRf+HWD7/hFQ9/4dVPv+MWUT/iVVA/4tUP/+P&#10;VkL/kFZC/5JYRP+UWkb/l1pF/5daRf+XWkX/k1lF/5JYQv+UWkT/llpA/5lbQv+dX0b/nV9G/6Bg&#10;R/+bX0f/nGBI/59jS/+fY0v/nmJK/6JiSf+iYkn/oF9J/6BkTP+paFL/qmlT/6ppU/+oZlD/pWNN&#10;/6NhS/+jYUn/omJJ/6NjSv+jY0r/o2NK/6NiTP+fXUf/nVxG/55dR/+gX0n/n15I/5taRP+fXkj/&#10;oF9J/55dR/+bWkT/nFpE/5xbR/+dXEj/m1pG/5hXRf+XVkT/lFVD/5FSQP+RUkD/kFE//45PPf+I&#10;Szj/iUw5/4RJN/9/RjP/fEMy/3pCMf98QzL/dz0v/3Y8Lv90Oiz/fEEz/3I4LP9rMyb/ZTAi/2cz&#10;Jf9mMiX/YTAi/2EwIv9dLR//YjIm/2IzKf9gMSf/XzAm/1wwJf9dMSb/YDQp/1kuJf9XLCP/VCwi&#10;/1IqIP9RKyL/USsi/08tI/9KKh//Siof/0YoHv9BIxn/NRgQ/zIXEP8zGBH/MBUO/zUYEP9GKB7/&#10;UDAl/1MxJ/9XMSj/WjQp/1szKf9cNCj/Yjgs/2tBNf9zRzr/fU9A/4BQQv98TD7/fUw9/3tKO/97&#10;Sjv/eks7/31OPv9+Tz//fU0//3xMPv+CUUL/glFC/4BNPP9+Szr/gE08/4RRQP+BTj3/e0g3/3tI&#10;N/98STj/d0Qz/3ZDMv9+Szr/eUYz/3dEMf90QzL/bz4t/2k4J/9nOCj/ZTYm/2U2Jv9jNCT/YjMj&#10;/18xIf9fMSL/XzMm/2c9L/9oQTL/ZUAw/186Kv9ULR7/akAw/4JURP+VZFP/mmVT/5lgTf+aX03/&#10;nmRQ/6NnT/+na1P/pmpS/6JmTv+kZ1L/omhU/6JoVP+mbVr/pG1Z/6RtWf+nblv/qXBd/6ZtWv+n&#10;bFr/qG1b/69yXf+wc17/rnFc/61wW/+rbln/qnBa/61zXf+tc1//rXNf/6xyXv+qcFz/qnBc/6du&#10;Wv+pcFz/rHNf/611Xv+udl//rnhg/7F6Zf+ye2b/qnNe/6pzXv+qcV7/qXBc/6txXf+pb1v/qG5a&#10;/6lvW/+rcVv/rHJc/69zWf+vc1n/rHBW/6huWP+qcFr/q3Fb/6lxWv+ob1v/p25b/6VsWf+nblv/&#10;qXBd/6luXP+pblz/q25b/6ptWv+qbVr/qWxZ/6ptWP+rbVj/q21Y/6lrVv+sbln/qWxX/6dqVf+n&#10;alX/pWhT/6FkT/+hZE//o2ZR/6BjUP+gY1D/oWRR/6NmU/+jZlP/omVS/59iTf+fYk3/oGNO/6Fk&#10;T/+gY07/nWBL/5leTP+ZXkz/mWBN/5liTv+bY1L/n2ZV/51kU/+eY1P/nWBO/59iUP+gY1H/nWBN&#10;/5tgTv+aX03/mWBN/5lgTf+UXUn/lF1J/5VdTP+QWEf/jFhD/49aSP+PWkj/j1xJ/45bSP+LW0f/&#10;kGBM/5JjT/+MXUn/hldD/4VYQ/+GV0P/hVZC/4JTQf+CU0H/gFNA/4FUQf9+U0L/flNC/39UQ/+B&#10;VEH/g1RC/4NUQv+BUj7/glI+/4FRPf+CUj7/g1M//4JTQf+AUT//gFE//4FSQP+BUkD/gVJA/4FS&#10;QP+AUT3/gFE9/4JTQf+BUkD/gVJA/4FSQP9+UT7/f1I9/3xPOv95Tjv/e1A9/3xRPv99Uj//ek8+&#10;/3pRP/9+VUP/e1JA/3lOPv93TT3/e1BA/3tQP/97UED/fFFB/39RQf9+UED/fE4+/3pPP/97UED/&#10;e1A//3tQP/98U0H/fFNB/3xTQf9+VUP/e1JA/3hPPf95UD7/e1A//3tQQP9/UUH/f1FB/31QPf97&#10;Tjv/fE88/3xPPP98UUD/fFFA/3tQP/93TDv/ek8+/3pPPv96Tz//fFFB/3pPPv97UD//e1A//3pP&#10;Pv95UD7/e1JA/3hSP/92Tz7/elBA/3ZPPv9zTDv/dU49/3RNPP90Tjv/ck06/3BLOP9xTDn/cEs4&#10;/3BLOP9vSjf/ckw5/3FLOP9tRzT/akUy/2xHNP9vSjf/bUg1/2xHNP9sRzT/bUg1/2tGNP9pRDL/&#10;aUQy/2dEMf9nRDH/Z0Qx/2JBLv9jQi//ZEUz/2RFM/9fQjD/YEMx/2BDMf9fQjD/XEEw/1xBMP9a&#10;QC//XkQz/19FNP9ZPzD/WkAx/wABAP8AAQD/AAEA/wABAP8AAQD/gmpe/4tvYf+Uc2L/m3hl/6J+&#10;aP+ogmv/rYVs/7CHa/+1jG7/uI1t/7qPb/+/kXD/vpBu/7iKaP+4imb/u41p/76QbP+/kW3/u41p&#10;/7SGZP+vgWD/rX9e/6l8Xf+oe1z/q35h/6h8X/+jd1z/o3pe/551Wf+ZbVD/pHhb/66AX/+0hmT/&#10;uYtn/7mOZP+4jWL/uZBk/7uSZP/BmGr/wZlo/76UYv/Fl2X/z6Fv/9Smcv/Qom7/xJZi/8WXZf/F&#10;l2X/wpRi/8WVZP/FlWT/wZFg/7+PXv/Dk2L/xZZi/8WWYv/Ekl3/x5Rf/8qXYv/OmWP/y5Zg/8CL&#10;Vf/Djlr/xpFd/8WQXP/BjFr/wItZ/8CLWf++iVf/xIxb/8WNXP+8hFP/voZX/8WNXv/Lk2T/y5Fh&#10;/8WLW//Bh1f/w4ZX/8KEVf/Fh1j/xohZ/8OFVv+/gVL/wIFV/8CBVf/Fhlr/xYdY/7+BUv/AglP/&#10;xoZY/8iIWv/Ghlj/xYVX/8GBVf+9fVH/vn5S/8SEWP/Li1//yope/8mJXf/Fglj/vnpT/7t3Uv+5&#10;dVL/tG9O/7RuTf+zbk3/tm9R/7ZvUf+zbE7/sGlL/69oSv+4clH/uXNS/7lzUv+3cFL/tm9R/7Vu&#10;Uv+xak7/smpR/7RsU/+yalH/smpR/7FrUf+zblH/sm1Q/65pTP+taEv/qWdH/6ZkRP+0dFH/xodk&#10;/8qLaP/AhGD/uX1b/7V4Wf+wcVL/qWlN/6RjR/+nZUv/pmRK/6NjSP+lZUz/o2NK/6VlTP+hYUj/&#10;o2NK/6NjSv+jY0r/o2NK/6VlTP+iYkn/nFxD/5pcQ/+eYEf/mV1F/5VZQf+UWED/mFtG/5lcR/+R&#10;VEH/klhE/5heSv+YX0v/lVxI/49YQ/+IUTz/ilZA/5pmTv+odVr/sHpg/6ZuU/+bZkf/oWxN/6dy&#10;U/+vfl3/rn5a/6p6Vv+peFf/q3pZ/6l2V/+ib1D/m2hL/5JgR/+MWkH/jFpD/4xaQ/+IVD7/iVU/&#10;/45XQv+PVkL/j1VB/49VQf+SWET/k1lF/5RaRv+VW0f/lVtH/5RaRP+VW0X/mFpB/5pcQ/+cXkX/&#10;nF5F/55dR/+bWkT/nl1H/6FgSv+iYUv/omFL/6FhSP+gYEf/omJJ/6JhS/+mZU//pmVP/6ZlT/+m&#10;ZU//pWNN/6RiTP+jY0r/o2NK/6NjSv+jY0r/pGJK/6JgSP+eXEb/oV9J/6JgSv+iYEr/oV9J/5tZ&#10;Qf+iYEj/pWNL/6BeRv+cWkT/nlxG/51cSP+eXUn/m1pG/5dYRv+WV0X/lldF/5JTQf+PUj//kVRB&#10;/49SP/+ISzj/h0w6/4VKOP+ARzT/fEMw/3c/Lv95QTD/dT0u/3Q8Lf9vNyj/bDIm/2MqH/9nLiP/&#10;Yy0h/2QwI/9mMiX/YTAi/2EwIv9cLCD/YjIm/2IzKf9gMSf/XDAl/10xJv9fMyj/XzMo/1ovJv9Y&#10;LST/VCwi/1IqIP9TLSL/Uiwj/1IsI/9LKR//SCgd/0QkGf9CIhf/PB4U/z0fFf8+IBb/PiAW/0oq&#10;H/9bNyv/XTcs/1s1Kv9bMyn/XjYs/183Lf9nPzP/bkQ2/3hMP/95TUD/ekw9/3xMPv98Sz3/fUw9&#10;/31MPf9+TT7/fU4+/39QQP+AUUH/fU0//3xNPf+AT0D/gE8+/39MO/98STj/f0w7/35LOv97SDf/&#10;d0Qz/3lGNf95RjX/d0Qz/3dEM/94RTL/d0Qx/3ZDMP9yQTD/bj0s/2o5KP9pOij/aTgn/2g5J/9l&#10;NCX/ZTQl/2M0JP9hMyP/Zjgo/2o+Mf9ZLyH/TygZ/1YvIP9mOyv/d0k5/4xbSv+WYU//lVxL/5le&#10;TP+eYU7/omVQ/6RoUP+laVH/pWlR/6JmTv+laFP/o2lV/6VrV/+nblv/p25b/6ZtWv+pcF3/qm9d&#10;/6pvXf+rblv/rG9c/69yXf+vcl3/rG9a/6xvWv+sb1r/rG9a/65yWv+xdV3/r3Jd/6txXf+mbFj/&#10;qG5a/6duWv+pcFz/q3Je/6x0Xf+tdV7/rHRd/6x2Xv+sdl7/q3Rf/6xzX/+rcV3/rHJe/61zX/+r&#10;cV3/qG5a/6VrV/+pb1v/rHJe/6pwWv+rcVv/q3Fb/6huWP+oblj/q3Fd/6xyXv+nblr/pm1a/6Zt&#10;Wv+lbFn/p25b/6luXP+obVv/qm1a/6ptWv+qbVr/p2pX/6ZpVv+oa1b/qWxX/6lsV/+qbVr/p2pV&#10;/6RnVP+maVb/o2ZT/6BjUP+fYk//oWRR/6BjUP+fYk//n2JP/6BjUP+kZ1T/n2RS/59iT/+eYU7/&#10;oGNO/6BjTv+dYEv/m15J/5VbR/+QVUP/jVRB/5dgTP+WXk3/nGNS/51kU/+eY1P/m2BQ/5xfTf+c&#10;X03/ml1L/5leTP+ZXkz/mWBN/5phTv+WX0v/ll9L/5RcS/+LVkT/iFNB/41YRv+PXEn/k2BN/5Fe&#10;S/+PX0v/lGRQ/5RlUf+MXUn/hldD/4NUQP+EVUH/hFVB/4JTP/+BUkD/fE88/31QPf+BVEH/gVRB&#10;/4NWQ/+EVUP/glNB/4JTQf+BUj7/glI+/4FRPf+BUT3/glI+/4RVQ/+DVEL/gVJA/4FSQP+BUkD/&#10;g1RA/4RVQf+AUT3/fk87/35PO/9+Tzv/gFE9/39QPv98Tzz/fVA7/3pPPP95Tjv/e1A9/3xRPv98&#10;UT7/eU49/3tQP/9/VUX/elBA/3dOPP93Tjz/e1A//3pPPv96Tz7/flE+/39RQf9/UUH/fE4+/35Q&#10;QP9+UED/ek8+/3tQP/98U0H/fVRC/3xTQf97UkD/elE//3lPP/93TT3/ek8//3tQQP98Tj7/fE4+&#10;/35QQP95TDn/e047/35RPv99UkH/fFFA/3pPPv94TTz/fFFA/3pPPv97UD//fVJC/3dMPP94TTz/&#10;eE08/3hNPP95UD7/elE//3pRP/91Tzz/dk8+/3VOPf9zTDv/dU49/3RNPP9xTDn/b0o3/3BLOP9x&#10;TDn/cEs4/29KN/9uSTb/cEs4/29JNv9sRjP/bEYz/2xHNP9uSTb/bUg1/2xHNP9vSjf/b0w4/2dE&#10;Mf9nRDH/aEUy/2dEMf9nRDH/ZUQx/2JBLv9iQy//YkMx/19CMP9fQjD/YUQy/19CMP9bQC//WT4t&#10;/1xBMP9cQTD/XUMy/15ENf9cQjP/XEIz/wABAP8AAQD/AAEA/wABAP8AAQD/g2tf/4huYf+Tc2T/&#10;mXhn/6J+aP+ngWr/q4Zs/66GbP+zimz/sYhq/7SJaf+4imn/vI5t/7uNbP+3iWf/tohm/7qMaP++&#10;jmr/vY1p/7eGZf+ygWD/rn1d/6t6Wv+neFr/qXxf/6p9YP+gd1v/nXRY/5xzV/+bclb/o3pc/6yB&#10;Yf+yhWT/tIZk/7WIYf+4jWP/uo9l/7uSZv+/lmr/u5Jm/7mQYv+/k2T/x5tq/8+hb//PoW//yZtp&#10;/8mbav/HmWj/wpNl/76PYf/CkmT/wpJi/8KSYv/FlWT/xpZl/8OTYv/Ck1//xpRf/8iVYP/Gk1z/&#10;zZhi/8aRW//Ai1X/wo1Z/8eSYP/FkF7/wo1b/8CLWf++iVf/wYxa/8SOX//Di1z/wopb/8SMXf/J&#10;kWL/yY9f/8WLW//BhFX/vH9Q/7t9Tv++gFH/woRV/8KEVf/ChFX/woNX/8OEWP/Fhlr/xYZa/8KD&#10;V//Dg1X/w4NV/8ODVf/BgVP/wYNU/7+AVP+7fFH/vX5T/8GCV//EhVr/yIhc/8iIXP/JiF7/v35U&#10;/7p5U/+4d1H/s3FP/7RvTv+zbk//tG9Q/7RvUP+1b07/uHJR/7hyUf+3cVD/tW9O/7ZwT/+2b1H/&#10;tG1P/7VuUv+zbFD/sWlQ/7FpUP+walD/sGpQ/7FrUf+ybVD/sG1Q/69sT/+pZkn/qGVI/6dlRf+y&#10;ck//xYVi/8iJZv/AgV7/v4Bd/71+Xf+6e1r/tndY/6ppTf+lZEj/pGJI/6VjSf+kYkr/omJJ/6Vl&#10;TP+kZEv/pGJK/6JiSf+jY0r/o2NK/6VlTP+lZUz/n19G/5pcQ/+cXkX/mVtC/5ZaQv+WWkL/ml5G&#10;/5pdSP+VWEP/lFpG/5heSv+VXEj/lFtH/5BZRP+LVD//jVZB/5hiSv+oclj/snxi/652W/+ha0//&#10;om1O/6d0Vf+wf17/soJe/65+Wv+peFf/qXhY/6d0Vf+gbVD/m2VJ/5NfR/+KVj7/iFQ+/4hUPv+C&#10;Tjn/h1M+/45XQv+PVkL/jVM//41TP/+OVED/kFVD/5FWRP+VW0f/lVtH/5RaRP+XW0P/ml5G/5tf&#10;R/+dX0b/oF9J/55dR/+eXUf/nl1H/5xbRf+gXkj/p2VP/6NhSf+iYEj/qGZO/6RjTf+nZ07/p2ZQ&#10;/6RjTf+mZU//p2VP/6RiSv+mZk3/pmZN/6RiSv+jYUn/pmRM/6BeRv+dWUL/o19I/6RgSf+jX0j/&#10;oV9H/55aQ/+iYEj/pGJK/6BeRv+bWUP/nFpE/5taRv+dXEj/llhD/5laSP+YWUf/mFlH/5BTQP+N&#10;UD3/kVRB/5BVQ/+LUT3/hkw4/4NJNf+CSTb/f0Yz/3hBLf96QjH/dT0u/3Q8Lf9yOiv/bzcq/2Yw&#10;JP9mMCT/ZTEk/2YyJf9mMiX/YTAi/2EwIv9iMib/ZDUr/2Q1K/9jNCr/Wi4j/10xJv9fMyj/XjIp&#10;/1kuJf9ZLiX/Vy8l/1UtI/9TLSL/USsi/1ErIv9KKB7/RyUb/0MhF/9FIxn/Sykf/1EvJf9RLyX/&#10;Tysf/103LP9hOy7/Yjwv/2U+L/9nPzP/ZD0u/2c9L/9xRzn/c0k7/3VJPP97TT7/eUs8/31NP/9/&#10;T0H/f05A/3xMPv9+TkD/gFBC/39PQf9+TkD/fEw+/3tLPf99TD3/fEs6/31KOf98STj/gE08/4BN&#10;Ov98STb/eEUy/3hHNv95RjX/eEU0/3lGNf98STj/e0g3/3lGNf90QzL/cUAv/3A/Lv9xQC//bTwr&#10;/208K/9qOSj/aTgn/2MyI/9iMyP/ZDYm/10yIv9TKBj/WC0c/2Y7Kv94STf/h1ZF/5diUP+cY1L/&#10;lFlH/5leTP+fYk//pGdS/6RoUP+hZU3/oWVN/6NnT/+pbFf/qW9b/6huWv+pblz/qG1b/6dsWv+p&#10;blz/qm9d/6xvXP+rblv/rG9c/6tuW/+rblv/rG9c/65xXv+rblv/q25Z/6xvWv+xdV3/sHNe/61w&#10;W/+mbFj/qW9b/6lwXP+sc1//rHRd/6x0Xf+udl//rnZf/6x0Xf+pcVr/rHRd/6tyXv+scl7/rnRg&#10;/61zX/+tc1//rHJe/6lvW/+qcFz/rHJe/6huWv+rcV3/rHJc/6pwWv+oblj/qnBc/6txXf+mbFj/&#10;p2xa/6ZtWv+jalf/pm1a/6pvXf+pblz/p2xa/6tuW/+nbFr/pGlX/6RpV/+nbFr/qG1b/6dsWv+l&#10;alj/pmlW/6JnVf+iZVL/oWRR/6JlUv+jZlP/oWRR/6FkUf+fYk//mV5M/5leTP+iZ1X/oGVT/55j&#10;Uf+fZFL/oWRR/6BjTv+cX0r/oWRP/6xvWv+qbVj/mmBM/5ZdSv+QWUX/lVxL/5tiUf+eY1P/m2BQ&#10;/5leTv+aXUv/mF1N/5leTP+XXEr/ll1K/5lgTf+ZYE3/l2BM/5NbSv+MV0X/i1ZE/41aR/+TYE3/&#10;k2BN/5BfTv+SYVD/lGNS/5BgTP+KWUj/h1hE/4RVQf+DVED/g1RA/4NUQP+BUkD/fk89/35PPf+A&#10;UT//fk89/4BRP/+EVUP/g1RC/4JTQf+BUD//g1M//4BRPf9+Tzv/gFA8/4BRP/+DVEL/glNB/4FS&#10;QP+AUT//glM//4RVQf+BUj7/gVI+/4JTP/+AUT3/fk87/39QPv97Tjv/fVA9/3tQPf97UD3/fFE+&#10;/3tQPf98UUD/e1A//3pPPv97UUH/eE4+/3hPPf95UD7/fFFA/3pPPv96Tz7/flE+/3xPPP99Tj7/&#10;f1A+/4BSQv9/UUH/fVA9/3tQP/97UD//fVJB/31UQv96UT//eE89/3lPP/95Tz//fFFB/3tQQP97&#10;UED/eU4+/3xOPv98Tj7/fE4+/35RPv99UD3/eU49/3hNPP91Sjn/ek8+/3pPPv96Tz7/e1BA/3lO&#10;Pv96Tz//eU49/3hNPP94TTz/dk07/3dOPP92TTv/dU88/3dRPv91Tzz/dU49/3NOO/9yTTr/cEs4&#10;/3JNOv9yTTr/cUw5/25JNv9tSDX/bkk2/25INf9yTDn/dE47/21INf9tSDX/bEc0/2lGMv9rSDT/&#10;bEk1/2VEMf9oRzT/aUg1/2RDMP9lRDH/aUg1/2NEMP9iQy//X0Iw/15BL/9fQjD/YEMx/19CMP9b&#10;QC//WT4t/1xBMP9dQjH/XEEw/15DMv9gRDb/XUEz/wABAP8AAQD/AAEA/wABAP8AAQD/fGZb/4Bo&#10;XP+IbmH/kXRi/598aP+hfmj/on5m/6eCaP+rg2n/roZs/7GIav+yh2f/tYhn/7eJaP+2iGf/tIZk&#10;/7iHZv+9jGv/vIxo/7uJaP+0gmH/sH1e/6x5Wv+neFr/qHtc/6l8X/+gd1n/m3JW/5xzV/+ddFb/&#10;pXxe/6mAYP+xhGP/tIZk/7CCXv+sgFn/r4Nc/7WKYP+4jmT/toth/7eMYf+6j2L/v5Nm/8OXaP/A&#10;lGX/v5Nk/7+TZP+/k2T/vpJj/76PY/+8jV//u4td/7uLW/++jl7/wpJh/8WVZP/Bj1r/v41Y/8GO&#10;Wf/DkFn/yZRe/8WQXP/CjVn/w45a/8SPXf/Djlz/wItZ/8CLWf/Ai1n/wYtc/8GLXP/Ailv/wYtc&#10;/8GLXP/Di1z/wopZ/8KIWP+/glP/uHtM/7Z4Sf+6e0//v4FS/8GCVv/Cg1f/wYRV/8GEVf/BhFX/&#10;v4FS/71/UP++flD/vHxO/8CAUv/Dg1X/w4NX/75/VP+7fFH/vH1S/7x9Uv++f1T/vXxS/759U//B&#10;gFb/wH9V/7x7U/+4d1H/uHZT/7l3VP+6eFb/tXNR/7hzUv+5dFP/u3ZV/7p2U/+3cVD/tW9O/7Fs&#10;S/+ybU7/sWxN/7FsT/+ybVD/sGtO/69pT/+tak//rmtQ/6xpTP+tak3/rWpN/6xpTP+pZkn/qWZJ&#10;/6lmSf+wb0//xINj/8uLaP/Dg2D/vHxZ/719Wv/AgF3/u3pa/65tT/+lZEj/omBG/6RiSP+jYUf/&#10;pGJK/6hmTv+kYkr/oF5G/6JgSP+iYkn/oWFI/6NjSv+kZEv/n2FI/5xeRf+ZXUP/mFxC/5ZaQP+P&#10;Uzn/kVdB/5VbR/+TWUX/kFdD/41UQP+LUj7/k1pG/5BXQ/+NVT7/jVU+/5dhR/+mcFb/rXpf/7B6&#10;Xv+kb1D/o3BR/6d0Vf+te1j/sH5b/699Wv+reVj/q3ZW/6ZxUv+hbE3/ompP/5xoUP+VYUn/i1dB&#10;/4NROv+EUDv/h1M+/4lVQP+PVkL/jlVB/45UQP+RV0P/kVdD/5RaRv+WXEj/mF5K/5lcR/+XW0P/&#10;ml5G/59fRv+hYUj/omJJ/59dRf+hX0f/omBK/6BfSf+iYEr/qGZQ/6RiTP+hX0n/pGJK/6ZkTP+m&#10;ZEz/qWdP/6RiSv+oZk7/qGZO/6RiSv+lY0v/qWdP/6VjS/+iYEj/pGJK/6RiTP+hX0n/omBK/6Ri&#10;TP+lY03/pGJM/6FfSf+jYUv/o2FL/6JgSv+dW0X/mllF/5pZRf+ZWET/l1ZC/5taRv+YWUf/lldF&#10;/5JVQv+QU0D/jlNB/4xRP/+FSjj/hEo2/4RKNv+ESjb/gUg0/31EMf95Qi7/cz4s/3I9K/9wOyv/&#10;bzoq/2o1J/9nMiT/ZDAj/2UxJP9lMST/YTAi/2AvIf9fLyP/Xi8l/14vJf9dLiT/WCwh/1gsIf9Z&#10;LST/XDAn/1kuJf9WLiT/VCwi/1QuI/9TLSL/UCoh/08pIP9LJRz/SCIX/0chFv9OKB3/WzUq/1w0&#10;Kv9fNyv/YTcr/10zJf9hNyn/ZTks/2Y6Lf9pPTD/a0Aw/29ENP95TUD/eU1A/3tNPv9/UUL/ekw9&#10;/31NP/9/T0H/fk5A/3xNPf98TD7/fEw+/3xMPv98TD7/fE09/3xNPf99TD3/fUw7/35LOv9+Szr/&#10;f0w7/39MO/+BTj3/f0w7/4BNPP+EUUD/hFFA/4BNPP98STj/fUo5/39MO/95RjX/dEMy/3VEM/95&#10;SDf/fUw7/3VEM/9xQC//bj0s/2g5J/9mNyf/YzQk/14vH/9jNiP/ajsp/3VGMv+FUj//jFdF/5Vd&#10;TP+YX07/lFtK/5pfT/+dYlD/oGVT/6FmVP+hZFH/pGdU/6dqV/+pb1v/qm9d/6dsWv+jalf/pWxZ&#10;/6ZtWv+mbVr/qW5c/6htW/+pblz/qW5c/6ptWv+sb1z/r3Jf/61wXf+qbVr/q25b/6xvWv+vcl3/&#10;rnFc/6xvWv+oblj/q3Fb/6xyXP+tc13/rnRe/650Xv+wdFr/r3NZ/61zXf+tc13/rXNd/6xyXP+s&#10;clz/rXNd/6xyXP+tc13/q3Fb/6dtV/+oblj/qnBa/6dtV/+qcFr/qnBa/6pwWv+oblj/q29X/6xv&#10;Wv+oblr/pGlX/6RpV/+lalj/pmxY/6duWv+mbFj/pGpW/6VrVf+la1f/pGpW/6RqVv+laFP/o2lV&#10;/6NpVf+hZlT/omhU/6JnVf+iZVL/oGNQ/6JlUP+hZE//nmFM/6FkT/+hZE//oGNQ/51iUP+eY1H/&#10;nmNR/59kUv+dYlD/n2JP/59iT/+iZVD/vHtl/9yagP//5cn///TY/8GBaP+GSjL/jVJA/5hfTv+d&#10;ZFP/ml9N/5leTP+aX03/m15L/5hdS/+XXEr/l1xK/5VaSP+UW0j/ll1K/5NbSv+OWUf/jllH/5Jf&#10;TP+TYE3/lmNQ/5xpVv+XZ1P/kWFN/4tbR/+JWUX/iFhE/4RVQf+CUz//g1RA/4RVQf+BUkD/gVJA&#10;/4JTQf+BUD//f049/4FQP/+EU0L/hFNC/4NSQf+AUT//gVJA/4JTQf+AU0D/flE+/35RPv+BVEH/&#10;gVRB/4FUQf+AU0D/gFNA/4FUQf+BUj7/f1I9/4JVQv+BVEH/fVA9/31QPf97UD//ek8+/3pPPv97&#10;UD//fFFA/3tQP/96Tz7/ek8+/3lOPf97UD//ek8+/3pPPv96UT//elE//3pPPv97UD//e1A//3xP&#10;PP97Tjv/e047/3xPPP97Tjv/ek8+/3pPPv95Tj3/ek8+/31SQf98UUD/e1A//3xRQf98UUH/e1BA&#10;/3hNPf96TkH/eU4+/3lOPv95Tj7/eU4+/3pPP/98Tzz/ek06/3tOO/96TTr/ek06/3pNOv97Tjv/&#10;e047/3xPPP96Tz7/eU49/3pPPv93TDv/dk07/3dOPP92TTv/dlA9/3dRPv91Tzz/dU88/3VPPP9y&#10;TTr/cEs4/3JNOv9xTDn/b0o3/21INf9xTDn/cUs4/29JNv9tRzT/bkg1/2xHNP9tSDX/bEk1/2pH&#10;M/9qRzP/ZkYx/2hHNP9pSDX/aEc0/2RDMP9jRDD/YUIu/19ALP9iRjH/Y0cy/2BDMf9fQjD/XkEv&#10;/19CMP9eQzL/XUIx/2FGNf9gRTT/XUIx/11BM/9eQjT/XEAy/wABAP8AAQD/AAEA/wABAP8AAQD/&#10;dWFW/4BoXP+HbWD/jG9f/5d3Yv+beGL/nnpi/6B8ZP+kf2X/rYVr/7GIav+vhGT/tYdm/7aIZ/+1&#10;h2b/t4Zm/7uKaf+7imn/u4lo/7mHZv+zgWD/sn9g/698Xf+oeVv/pnla/6V5XP+gd1n/nXRY/5xz&#10;Vf+ddFb/pXxe/6uAYP+ugWD/s4Vj/7CCXv+tgVr/soZf/7OHYP+ziWH/r4Vd/7OHYP+1imD/vJFm&#10;/76TaP+7kGP/vZJl/8KWaf/Clmn/vZFk/72OZP+6i1//t4Zb/7mJW/++jl7/xJRk/8eVYv/CkFv/&#10;wY5X/8CNVv/Ej1n/xpFb/8eSXP/GkV3/xZBc/8WQXv/Djlz/volX/76JV//Ai1n/w41e/8KMXf/C&#10;jF3/woxd/8KMXf/Gjl//xY1c/8SKWv+/hVX/vH9Q/7V2Sv+5ek7/vn9T/8GCVv/DhFj/woNX/8OF&#10;Vv/Bg1T/voBR/7x+T/+9fU//vn5Q/8GBU//Ghlr/w4RY/8CBVv+9flP/vX5T/71+U//Cg1j/wIFW&#10;/759U//Af1X/v35U/718VP+6eVP/vXxW/717WP+8elf/vHpX/7p4Vf/AfFn/w39a/8F9WP+2ck//&#10;tHBN/7BrSv+wa0z/r21N/69tTf+wbVD/sG1Q/61qTf+saUz/rWxO/61qTf+ua07/rWpN/65pTP+t&#10;aEv/rGdK/61oS/+xblH/xIJi/82MbP/Hh2T/vX1a/7t7WP+8elj/uHZW/6loSv+kY0f/o2JG/6Nh&#10;R/+jYUf/pWNL/6hmTv+jYUn/oF5G/6BgR/+hYUj/oGBH/6JkS/+iZEv/omRL/6BjR/+ZXUH/l1tB&#10;/5VZP/+NUzv/jVU+/5BYQf+SWUX/j1ZC/4hPO/+ESzf/j1ZC/49XQP+NVT7/j1dA/5VfRf+galD/&#10;qHVa/7B6Xv+ncVX/o3BR/6h1Vv+self/r31a/617WP+qeFf/rHdX/6dwUv+ja1D/oWtR/59pUf+X&#10;YEv/i1dB/4RQOv+EUDr/hlI8/4lSPf+OVUH/kVdD/5NZRf+VW0f/kVdD/5RaRv+VW0f/mF5K/5te&#10;Sf+aXkb/m19H/55eRf+hYUj/o2FJ/6BeRv+iYEj/pGJM/6NhS/+jYUv/p2VP/6RiTP+iYEr/pGJK&#10;/6lnT/+mZEz/qGZO/6VjS/+rZ1D/qmZP/6RgSf+kYkr/qmhQ/6ZkTP+iYEr/o2JM/6RiTP+lY03/&#10;pWRO/6NiTP+kY03/pGNN/6FgSv+hYEr/omFL/6JhS/+bWkb/m1pG/5xbR/+aWUX/mFdD/5pZRf+a&#10;WUX/mFpF/5daR/+YW0j/k1ZD/5BTPv+LTjn/i045/4tOOf+GTDj/hEo2/4BHM/97RDD/eEEt/3M+&#10;LP9vOir/bTgo/2s2KP9pNCb/aDMl/2QwI/9jLyL/YTAi/2EwIv9fLyP/XC0j/1ssIv9bLCL/WCwh&#10;/1gsI/9ZLST/WC0k/1YuJP9ULCL/Uiog/1QuI/9QKh//Tykg/08pIP9NJxz/SiQZ/0kjGP9SKiD/&#10;WjIm/1kxJf9dMyX/YDQn/2I2Kf9mOyv/Zzws/2g9Lf9yRzf/dks7/3dJOf97TT3/e009/3tNPf98&#10;Tj7/e00+/31OPv9+TkD/fk5A/3tLPf98TD7/fEw+/3tLPf98TD7/fEw+/3xNPf98Szz/fk08/35N&#10;PP+BTj3/hVJB/4NQPf+EUT7/hlNA/4VSQf+EUUD/hlFB/4RPP/+ASzv/gEs7/4BLO/98STj/eUY1&#10;/31KOf99TDv/eUg3/3ZFNP90QzL/bj8t/2k6KP9rPCr/aDkn/2Q1I/9uPyv/eEk1/4RUQP+IVD//&#10;jVZC/5RbSP+XXkv/mmFO/5tgTv+cYVH/n2RS/6FmVP+hZlT/qWxZ/61wW/+sb1r/rG9a/6ZsWP+j&#10;aFb/pm1a/6duW/+pcF3/p25b/6ZtWv+pblz/qW5c/6luXP+ucV7/snVi/65xXv+ucV7/r3Jd/69y&#10;Xf+ucVz/rG9a/6xvWv+sb1r/q3Fd/6txXf+sclz/rnRe/7J0W/+xc1r/sHJZ/7ByWf+udF7/rnRe&#10;/6xyXP+rcVv/rHJc/7B0Wv+wdFr/rHBW/6dtV/+oblj/qnBa/6txW/+uclr/rHBY/6tvV/+qblb/&#10;q29X/6xvWv+qbVj/pWpY/6VrV/+la1f/pGtX/6VsWP+kbFX/pGpU/6VrVf+la1f/qGtW/6VoU/+k&#10;Z1L/pGdS/6RnUv+gZVP/n2RS/6BmUv+iZVD/oGNO/6JlUP+iZVD/nmFM/6BjTv+hZE//oWRP/55j&#10;Uf+dYlD/nmNR/51iUP+eYU7/nF9M/5xfTP+fYk//rW9a/758ZP/1s5n///DV/9ubgv+SVj7/jVJA&#10;/5VcSf+dZFH/ml9N/5leTP+ZXkz/m15L/5teS/+aXUr/mVxJ/5VaSP+UWUf/k1pH/5NbSv+OWUf/&#10;jltI/5ZjUP+YaFT/nm5a/6FxXf+WZlL/j19L/4tbR/+LW0f/iFlF/4VWQv+CUz//g1RA/4RVQ/+B&#10;UkD/gVJA/4NUQv+ATz7/gVA//4NSQf+DUkH/g1JB/4JTQf+DVEL/glNB/4NWQ/+CVUL/flE+/35R&#10;Pv+AU0D/fVJB/4BTQP+BVEH/gFNA/35RPv+AU0D/gVRB/4FUQf+AU0D/fE88/3tQP/97UD//ek8+&#10;/3pPPv96Tz7/fFFA/3pPPv93TDv/eE08/3lOPf97UD//eVA+/3lQPv94Tz3/eVA+/3lQPv97UD//&#10;e1A//3lOPf95Tj3/eU49/3hNPP96Tz7/e1A//3pPPv96Tz7/e1A//31SQf98UUD/e1A//3xRQf98&#10;UUH/elBA/3hMP/95TUD/ek5B/3tPQv97UED/eU4+/3pPP/98Tzz/e047/3tOO/96TTr/ek06/3pN&#10;Ov96TTr/ek06/3pNOv95Tj3/eE08/3lOPf94TTz/eE89/3lQPv94Tz3/dlA9/3ZQPf91Tzz/dE47&#10;/3NOO/9zTjv/c047/3NOO/9xSzj/bkg1/25INf90Tjv/ckw5/3FLOP9tRzT/bUg1/25JNv9tSDX/&#10;bEk1/2lJNP9nRzL/ZkUy/2hHNP9nSDT/ZEUx/2JDMf9kRTH/YEEt/15CLf9hRDL/Y0Y0/2FEMv9h&#10;RDL/X0Iw/19CMP9eQS//X0Iw/2FGNf9hRTf/YEQ2/19DNf9dQTP/XEAy/wABAP8AAQD/AAEA/wAB&#10;AP8AAQD/b1tS/3pkV/+EbV//iGxe/5JzX/+WdmH/nHlj/556Yv+kf2X/q4Np/62EZv+wg2T/soVm&#10;/7aFZf+0g2P/tINj/7eGZv+2hWX/uIVm/7SBYv+zgGH/sn9g/657XP+neFr/pnla/6d6Xf+ieVv/&#10;n3ZY/5xzVf+fdlj/qn5h/6uAYP+vgWD/sYNh/62BXP+tgVz/roJb/62DXf+sglz/rYNd/7GFYP+2&#10;imP/uI1j/7eMYv+3imD/uIth/7uOZP+4i2H/tolf/7eIXv+2h13/uYhf/7iHXP+6ilz/wZFh/8WS&#10;Y//Cj1r/wY5Z/8KNV//Ej1n/wo1X/8eSXP/Hkl7/wo9a/8aRX//Djlz/wItZ/76JV//BjFr/wo1b&#10;/8GLXP/Bi1z/v4la/8GLXP/Hj2D/xo5f/8OJWf/Ahlb/voFS/7p7T/+6e0//vX5S/8CBVf/DhFj/&#10;woNX/8KDV/++gFH/voBR/719T/+9fU//vX1P/79/Uf/Dg1f/w4RY/8GCV/++f1T/vH1S/71+U//E&#10;hVr/w4JY/79+VP/BflT/vntR/756U/+7elL/vXxW/718Vv++fFn/woFb/759V//Cfln/w39a/8J+&#10;Wf+7d1L/tXFM/7NxTv+zcU//tnRS/7h2VP+5d1f/tXNT/7FwUP+vblD/r25Q/6ppS/+saUz/rWtL&#10;/61oS/+taEv/rWhL/61oS/+saUz/uHVY/8eFZf/KiGj/xYNh/8F/Xf+5d1f/snBQ/6RhRP+hYET/&#10;omFF/6NhR/+kYkj/pWNJ/6ZkTP+lY0v/omJJ/6JiSf+gX0n/oGBH/6BiSf+hY0r/o2VM/59hSP+Y&#10;XEL/llpA/5NZQf+NUzv/ilQ8/4xWPv+QWUT/j1hD/4hRPP+ETTj/i1I+/4xUPf+OVj//kVlC/5Zc&#10;RP+bZUv/om9U/6x2Wv+ncVX/om9Q/6d0Vf+reVb/rnlX/614Vv+sd1f/q3RW/6ZvUf+fZ0z/nmhO&#10;/5tlTf+UXUj/jVZB/4ZSPP+GTzr/hk86/4hRPP+PVkL/lVtH/51jT/+cYk7/k1lF/5NZRf+UWkb/&#10;lVtH/5pdSP+cYEj/nGBI/55eRf+iYkn/omBI/6BeRv+hX0f/pmRM/6dlT/+kYkz/pWNN/6RiTP+i&#10;YEr/pGJM/6tnUP+pZU7/qmZP/6llTv+rZ1D/qmZP/6djTP+kYkr/qmhQ/6hmUP+kYkz/o2JM/6Ni&#10;TP+kY03/pGNN/6JkT/+hY07/oWNO/59hTP+fYUz/oGJN/59hTP+YWkX/nVtF/55dSf+dXEj/nlxG&#10;/5xbR/+bWkb/m1pG/5lbRv+aXEf/mFpF/5RXQv+PUTz/jE86/41QO/+KTTj/hUs3/4FINP99RDD/&#10;e0Qw/3c/Lv9xPCr/bTgo/2w3Kf9rNij/aDMl/2MvIf9iLiH/Yi4h/2EwIv9dLSH/XCwg/1ssIv9b&#10;LCL/WCwh/1gsI/9ZLST/Visi/1cvJf9VLSP/Uysh/1MtIv9QKh//TScc/00nHP9MJhv/SyUa/1Ao&#10;Hv9VLSH/WzEl/1kvI/9bLyL/XjIl/2U6Kv9nPCz/aj8v/3NGM/93Sjf/ek06/3lMOf99Tj7/fk8/&#10;/39QQP9+Tz//fk8//39QQP9/UED/f1BA/3xMPv99TT//fU0//3tLPf97Sz3/e0o8/3tKO/99TD3/&#10;gVA//4NSQf+HVEP/iVZF/4hVQv+GU0D/hVI//4RRPv+DUD//hVBA/4NOPv+ASzv/gUw8/4BLO/9/&#10;Sjr/fUg4/31KOf9+Szr/dkU0/3VEM/91RDP/ckEw/3FCMP9zRDL/b0Au/2w9Kf9zQy//glI+/4tY&#10;Q/+JUj7/jVRB/5RbSP+aX03/nGFP/5phTv+cYU//n2ZT/6FmVP+hZlT/qGtY/6xvWv+rbln/rG9a&#10;/6lsV/+jaVX/pm1a/6lwXf+rcl//qnFe/6pxXv+qcV7/p25b/6luXP+rcF7/sXRh/61wXf+ucVz/&#10;sHNe/69yXf+rbln/q25Z/6tuWf+sb1r/q3Fd/6txXf+qcFz/rHJc/7F1Xf+xdV3/sHJZ/7ByWf+v&#10;c1v/rnRe/6xyXP+rcVv/rnJY/69zWf+vc1n/rnJY/6tvVf+scFb/r3NZ/65yWv+uclr/rW9W/6tv&#10;V/+rb1f/qm5W/6ptWP+qbVj/pmxY/6huWv+mbFj/pGtX/6VsWP+la1X/pGpU/6RqVP+na1P/p2pV&#10;/6VoU/+kZ1L/o2ZR/6NmUf+fZVH/nWNP/59lUf+jZlH/oWRP/6FkT/+hZE//n2JN/6FkT/+fYk3/&#10;nmNR/59kUv+eY1H/nmNR/51iUP+eYU7/nWBN/5xfTP+eYU7/nmFM/55gS/+tbFb/1pqC/8OJdf+a&#10;YEz/kFVD/5deS/+bYk//ll1K/5dcSv+YW0j/ml1K/5xfTP+bXkv/l1pH/5RZR/+UWUf/kllG/5Bb&#10;Sf+KV0T/j1xJ/5pqVv+jc1//pnZi/6Z2Yv+VZVH/jFxI/4tbR/+LXEj/iFlF/4ZXQ/+DVED/gVI+&#10;/4NUQP+BUkD/gFE//4FSQP+BUD//g1JB/4NSQf+DUz//g1M//4NUQv+EVUH/g1RC/4NWQ/+BVEH/&#10;flE+/35RPv99UD3/fVJB/31SQf+AU0D/gFNA/35RPv9+UT7/flE+/31QPf99UD3/ek8+/3tQP/97&#10;UD//ek8+/3lOPf95Tj3/fFFA/3pPPv93TDv/eE08/3pPPv98UUD/e1A//3pRP/94Tz3/eE89/3hP&#10;Pf96UT//elE//3lOPf96Tz7/eU49/3dMO/94TTz/eU49/3lOPf96Tz7/e1A//3xRQP96Tz7/ek8+&#10;/3pPP/97UED/eU8//3hOQP94TkD/d00//3lNQP96TkH/eU4+/3pPP/95Tj3/e047/3pNOv97Tjv/&#10;fE88/3tOO/96TTr/eUw5/3lMOf95Tj3/eU49/3lOPf96Tz7/e1A//3pRP/95UD7/eE89/3VPPP90&#10;Tjv/dE47/3ROO/91Tzz/dlA9/3VPPP9xSzj/b0k2/3BKN/9yTDn/cUs4/3FLOP9sRzT/bUg1/29K&#10;N/9tSjb/bEk1/2lJNP9mRjH/ZkUy/2RFMf9mRzP/ZEUz/2NEMv9lRjT/Y0Qy/19DLv9hRDL/YkUz&#10;/2FEMv9iRjH/X0Mu/15BL/9dQC7/XkEv/2FGNf9iRjj/Y0c5/2FFN/9dQTP/XEAy/wABAP8AAQD/&#10;AAEA/wABAP8AAQD/aVdN/3FdUv+Aal3/g2xe/4xwW/+TdF//mndh/515Yf+mgWf/qoBn/6yAZf+v&#10;gmP/sYJk/7SDY/+ygWH/sYBg/7WEZP+0g2P/tINj/7J/YP+zgGH/sX5f/6x5Wv+oeVv/qHtc/6d6&#10;Xf+jd1r/oXVY/59zVv+jd1r/q35f/6x+Xf+vgWD/roBe/6yAW/+tgVz/q4Fb/6yCXP+qgFr/rYJf&#10;/6+DXv+0iGP/tYdj/7OGX/+zhl//sYRd/7GEXf+yglr/soJa/7KCWv+zg1v/uYhf/7eGXf+1hFn/&#10;vIxe/7+MX//Dj13/wo9a/8KNV//Ej1n/xI9Z/8iTXf/Hkl7/xJFc/8WRX//Ej13/wYxa/72JV//B&#10;jFr/wYxa/8CLWf+/iVr/vIZX/8GJWv/Hj2D/xY1e/8KIWP/Ahlb/wINW/72AU/+7flH/vX5S/7+A&#10;VP/Cg1f/woNX/8KDV/++gFH/wIBS/75+UP+9fU//vX1P/719T/+/f1P/woJW/8CBVv+9flP/u3xR&#10;/7x9Uv/GhVv/w4JY/8SBV/+/fFL/undN/7p2T/+8eFH/vXlU/715VP/Cfln/xYFc/8N/WP/Cflf/&#10;wHxV/8B8Vf++elP/tnVP/7l4Uv+6eFX/vXtY/8OBX//AgF3/unpX/7l5Vv+1dFT/tHNT/6xrS/+q&#10;aEj/rmlK/61oSf+tZkr/rmdL/61oS/+rZUv/r2pN/7t2Wf/BfmH/wX9f/758XP+zcFP/rGlM/6Fe&#10;Q/+hXkP/ol9E/6NhR/+kYkj/pmRK/6ZkTP+lZUz/pWVM/6RkS/+iYUv/nmBH/59hSP+hY0r/omRL&#10;/55iSP+YXEL/lFpC/5JYQP+KVDr/iFI6/4pWPv+KWEH/i1dB/4hUPv+FUTv/h1E5/4lROv+OVj//&#10;k1tE/5ddRf+aZEr/n2xR/6lzV/+qdFj/o3BR/6VyU/+rdlb/q3ZU/6t2Vv+rdFX/qnNV/6ZvUf+f&#10;Z0z/nGZM/5dhSf+QWUT/ilM+/4pTPv+HUDv/hk86/4hPO/+QV0P/mV9L/6FnU/+cYk7/lFpG/5da&#10;Rf+UWkb/mFtG/5peRv+dYUn/nmBH/59fRv+hYUj/oGBH/55eRf+gYEf/pWVM/6VkTv+jYUv/pGJM&#10;/6VjTf+jYUv/pmJN/6pmT/+pZU7/rGhR/6xoUf+rZ1D/q2dQ/6hmTv+kYkr/qWdP/6lnUf+lZE7/&#10;oGRM/6FkT/+gY07/oGNO/6JlUP+hZE//oGNO/55hTP+eYUz/nmFM/59hTP+aXEf/n15I/6FfSf+g&#10;Xkj/o2FL/6FfSf+dW0X/nFpE/5pZRf+ZW0b/mFpF/5haRf+SVD//j1E8/45QO/+KTTj/hUs3/4VL&#10;N/+ARzP/e0Iv/3tEMP92Pi3/cDgn/201Jv9qMiX/ZC8h/2MuIP9iLiH/Yi4h/2EwIv9dLSH/Wysf&#10;/10tIf9cLSX/Wywk/1gsI/9ZLST/Vywj/1YuJP9VLSP/VCwi/1MtIv9RKyL/Tigd/00nHP9KJBn/&#10;Tycb/1YuIv9bMSX/XDIk/1wwI/9eMiX/YTUo/2s9Lf9rPS3/cUQx/3lMOf94Szj/eUo4/3pLOf97&#10;TDr/f1BA/35PPf9+Tz//fk8//39QQP+AT0D/gE9A/35NPv9+TT7/fUw9/3xLPf99TD3/fUw9/3xL&#10;PP+AT0D/hFNC/4hVRP+LWEf/jFlG/4xZRv+IVUL/g1A9/4RPPf+GUT//hlFB/4NOPv+CTT3/g04+&#10;/4FMPP+CTT3/gEs7/39KOv9/TDv/e0g3/3dGNf93RjX/d0Y1/3pJOP95STX/ckIu/3FBLf95STX/&#10;h1RB/4xXRf+KUT7/jlVC/5leTP+dYlD/nGFP/5phTv+dZFH/oGdU/6JnVf+hZlT/pGdS/6hrVv+q&#10;bVj/q25Z/6hrVv+kalb/pm1a/6duW/+pcl7/qXJe/6t0YP+sc2D/pm1a/6htW/+qb13/rHJe/61w&#10;W/+ucVz/sHNe/65xXP+pbFf/q25Z/6tuWf+tcFv/rXNf/6xyXv+pb1v/qG5Y/69zW/+1dF7/sXNa&#10;/69zW/+uclr/rXNd/61zXf+sclz/r3NZ/69zWf+uclj/rHBW/65yWP+wcln/sXNa/6xwWP+scFj/&#10;rW9W/6tvV/+ubVf/qm5W/6lsV/+oa1b/qm1Y/6huWv+la1f/pWtX/6dtV/+la1X/pGpU/6ZqUv+n&#10;a1P/p2pV/6VoU/+kZ1L/o2ZR/6NmUf+hZE//n2JN/6FkT/+iZVD/omZO/6JmTv+gZEz/oGRM/59l&#10;Uf+dY0//nWJQ/55jUf+dYlD/nmNR/55jUf+fYk//nmFO/5xhT/+dYE3/mFtI/5FWRP+FSjj/iE07&#10;/6NqV/+cY1D/lFtK/5phTv+ZYE3/ll1K/5VaSP+UWUf/mFtI/5teS/+ZXEn/k1hG/5NYRv+RWEX/&#10;kllG/41aR/+IVUL/kWFL/6V1X/+vf2n/rX1n/6d3Y/+UZFD/iltH/4pbR/+KW0f/iFlF/4VWQv+C&#10;VUD/flE8/4BTPv+BUkD/gVJA/4BRP/+BUkD/hFNC/4NSQf+DUz//gVI+/4JTP/+CUz//g1RA/4JV&#10;Qv+AU0D/flE+/35RPv98Tzz/flE+/4BTQP+BVEH/gVRB/4BTQP99UD3/e047/3hNPP95Tj3/e1A/&#10;/3tQP/96Tz7/eU49/3lOPf96Tz7/fFFA/3lOPf94TTz/e1A//3lOPf97UD//e1A//3lQPv93Tjz/&#10;d048/3ZNO/93Tjz/eVA+/3lOPf96Tz7/ek8+/3hNPP92Szr/eE08/3hNPP96Tz7/e1A//3pPPv95&#10;Tj3/eU49/3lOPv94TT3/eE09/3lPQf94TkD/dUs9/3VLPf96TkH/eU4+/3lOPv94TTz/ek06/3hL&#10;OP95TDn/fE88/3tOO/96TTr/eUw5/3pNOv95Tj3/eU49/3lOPf97UD//e1A//3lQPv95UD7/eE87&#10;/3dOPP92TTv/d048/3ROO/90Tjv/dlA9/3VPPP90Tjv/cUs4/3JMOf9wSjf/cEo3/3FLOP9sRzT/&#10;bUg1/25LN/9uSzf/a0g0/2dHMv9mRTL/ZkUy/2NEMP9mRzP/ZUY0/2NEMP9lRjT/ZUY0/2FFMP9i&#10;RjH/YkYx/2FFMP9hRTD/YEQv/19DLv9fQjD/XkEv/2JHNv9iRjj/YkY4/2JGOP9dQTP/XEAy/wAB&#10;AP8AAQD/AAEA/wABAP8AAQD/Y1JL/25cUv9yYFT/emdZ/4huXf+Ocl3/lndi/557Zf+fe2P/pHxj&#10;/6p+Y/+wfWD/s4Bh/7WCY/+yf2D/s4Bh/7SBYv+zgGH/sX5f/7J/YP+3gmP/tH9g/696W/+seVz/&#10;p3RX/6N0Vv+hdFf/n3JV/6BzVv+meVr/qn1e/6d5WP+qfFv/rH9e/6+DYP+ugl//rIBd/7GFYv+x&#10;hWL/sIRh/66AXv+xgF//soFg/7ODX/+zgV7/rHpX/6x6V/+xf1r/s4Fc/7OBXP+ufVX/q3pS/7B/&#10;V/+0g1r/uIdc/7uKX/+/jVr/wo5c/8GOWf/Bjln/w5BZ/8iVXv/JlmH/yJVg/8SRXP/FkV//w49d&#10;/8CMWv/AjFr/vopY/7yIVv+7hlT/vYhW/7yEU//AiFf/woha/8CGWP/CiFj/wYdZ/76BVP/Bglb/&#10;vn9U/75/VP++f1P/wYFV/8SEWP/EhFj/wIBS/75+UP+9fU//vn5Q/75+UP/AgFL/woJU/8CBVf+9&#10;flL/untP/7l6Tv+9f1D/xIRW/8ODVf+/fFH/vnpN/7p1TP+6dUz/u3ZP/8B4UP/BeVH/xn5W/8mE&#10;W//FgFf/w35V/798Uv+/fFL/vHtR/759U//FhF7/woFb/8KBW//Aflv/vn5a/8CAXf++flv/vHxZ&#10;/7NyUv+pZ0f/qGZG/6xnSP+rZEj/qmNH/6tkSP+rY0r/qmJJ/6xkS/+xaVD/rmhO/65oTv+sZkz/&#10;qmRK/6dhR/+kYUb/ol9E/6FgRP+kY0f/p2dM/6ZmS/+gYEf/o2VM/6NlTP+iZEv/n2FI/6BiSf+i&#10;ZEv/pGZN/6JmTP+fY0n/lVtD/5BWPv+GUDb/hlI6/4dVPv+EVD3/hFQ9/4JSO/+EUjv/hVM8/4NP&#10;Of+JUj3/lV9H/5pkTP+ha1H/oW5T/6RxVv+ueFz/rXhZ/6h1Vv+mcVH/qXRU/6t0Vf+ocVP/qHFT&#10;/6tzWP+lb1X/nWdN/5JZRf+MUz//ilE9/4tSPv+KUT3/i1I+/4xTP/+TWUX/mF5K/5ZcSP+UV0T/&#10;ml1I/55hTP+bXkn/mVxH/51gS/+gZEz/omZO/55iSv+dX0b/nV9G/59fRv+hYUj/o2JM/6JhS/+k&#10;Ykz/pWRQ/6ViT/+mY1D/qWJO/6dgTP+pYk7/p2NO/6djTv+raVP/q2lR/6ZkTP+kY03/o2dP/6Nn&#10;T/+dY03/oWdT/6BmUv+fZVH/oWdT/6RnUv+gY07/oWRP/6BjTv+gY07/oWRP/59iTf+eYUz/oWNO&#10;/6JhS/+iYEr/qGZQ/6VjTf+hXUj/nFpE/5xaRP+dW0X/m1pG/5lXQf+UUz//lFM//5FPOf+KTDf/&#10;iEs2/4pNOP+ERzL/gUY0/4JHNf9/RDT/eD0t/2gtH/9kKh7/YSkc/2EpHP9oMib/ZzEl/2QwI/9f&#10;LSL/YjAl/2AuI/9eLiL/Wywi/1orI/9ZLST/WC0k/1IqIP9SKiD/VC4l/1UvJP9SLCH/Tigd/00n&#10;HP9KIhj/VCoe/140Jv9fMyb/Zjgp/2g6K/9lNyj/aDkp/3RFNf92RzX/eEk3/3lKOP93SDb/eEk3&#10;/3lKOP98Szr/fk08/31MPf99TD3/fk0+/39OP/9+TT7/fEs8/3pJOv94Rzj/ekk6/3tKO/9+TT7/&#10;g1JD/4ZVRv+KVkj/jFhK/4pWSP+MWUj/iVZF/4hVQv+KVUP/jllH/5BZRf+QWUX/i1RA/4VNPP+J&#10;UUD/iVFA/4lRQP+JUUD/hlE//4RPP/+DUD//f0w7/4NQP/9+TTz/ekk4/3hINP92RjL/dEQw/31K&#10;N/+FUj//hlNA/4RPPf+NVEH/mF1L/6BlU/+gZVP/nGJO/55jUf+fZlP/oGdU/6FmVP+fZVH/omVQ&#10;/6ZlT/+qaVP/q2pU/6loUv+la1f/qW9b/6lwXf+ocV3/qHFd/6lyXv+ncFz/pm1Z/7F3Y/+0emT/&#10;s3df/7J2Xv+xdV3/sXVd/61xWf+rb1f/rXFZ/6tvV/+xdF//tHdi/7F0X/+sb1r/q25Z/7JxW/+z&#10;clz/snJZ/7FxWP+xc1r/sHJZ/69zWf+xdVv/tHhe/7F1W/+qblT/q29V/6xyXP+uclr/rHBY/69u&#10;WP+vblj/rm1X/65sVv+ubFb/r21X/65sVv+pa1b/qWtW/6hrVv+oa1b/pmpS/6VpUf+malL/p2ZQ&#10;/6ppU/+ralT/rGtV/6loUv+mZU//pWRO/6RoUP+jZlH/oWRP/6BjTv+fYk3/oWVN/6NnT/+iZk7/&#10;oWVN/51jT/+dY0//nWBN/55hTv+iZVL/o2ZT/6BjUP+dYE3/nmFO/51gTf+bXkv/nF9M/51gTf+X&#10;Wkf/jE88/5RXRP+bYE7/m2BO/5leTP+XXEr/mF1L/5dcSv+VWkj/lFlH/5NYRv+RVkT/lFlH/5Na&#10;R/+QV0T/j1hE/49cR/+PXEf/nGxV/6t7ZP+3h3D/sIBq/5trVf+IWUX/iVpG/4hZRf+HWET/g1U+&#10;/4JUPf+DVj//f1I9/35PO/+BUj7/hFVD/4ZVRP+DUz//g1M//4NTP/+CUj7/gVE9/4FSPv+AUT3/&#10;gVI+/35RPv99UD3/flE+/4BTQP99UD3/fVA9/4NUQv+CVUL/gVRB/4BTQP97UD//eE08/3dOPP95&#10;UD7/flNC/3xRQP97UD//e1A//3tQP/97UD//eU49/3hNPP94TTz/eU49/3dMO/94TTz/eU49/3lO&#10;Pf93TDv/d0w7/3ZLOv92Szr/d0w7/3hNPP95Tj3/ek8+/3lOPf93TDv/d0w7/3dMO/96TTr/fE88&#10;/3lOPf94TTz/eU49/3hNPP95Tj7/eE09/3hOPv94Tj7/d009/3ZMPP97UED/eE09/3hNPf94Szj/&#10;dkk2/3ZJNv93SjX/ek04/3tOOf96TTj/fVA7/3pNOP95TDf/ek04/3xPOv99UDv/flE8/31QO/96&#10;TTj/eUw3/3lMN/96TTj/ek88/3hNOv95Tj3/eE08/3ZNO/9yTDn/ckw5/3FLOP9xSzj/cEs4/3FM&#10;Of9tSDX/bEk1/2xJNf9qSTb/aUg1/2ZFMv9oRzT/Zkcz/2NEMP9mRzP/Z0g0/2dINP9lRjL/ZUYy&#10;/2VGMv9kRTH/ZEUx/2RFMP9iRjH/ZEUx/2NHMv9jRzL/YEMx/2FFN/9jRzn/X0U4/1tBNP9bQTT/&#10;W0Q2/wABAP8AAQD/AAEA/wABAP8AAQD/WElC/2VUSv9uXFD/dmNV/4RqW/+Ga1r/kXJe/5t4ZP+a&#10;dmD/oXhi/6p+Zf+tfmD/sX5f/7OAYf+xfl//tYJj/7WCY/+zgGH/s4Bh/7J/YP+3gmP/tH9g/655&#10;Wv+reFv/pnNW/6JzVf+ldlr/n3JV/6F0Vf+meVr/q35f/6x+Xf+vgWD/sYNi/7OFZP+xhWL/sIRh&#10;/7OHZP+zhWP/s4Vj/7KEYv+xgF//soFg/7OBYP+wfl3/p3VS/6h2U/+ufFn/soBb/7OBXP+te1b/&#10;qHZR/6t6Uv+xgFf/toVc/7yLYP+9jV3/v41a/8COWf/Ajln/wY9a/8SSXf/HlWD/x5Vg/8KQW//C&#10;kF3/wI5b/8COW//Bj1r/v41Y/7+MV/+7hlL/wIhX/8CIV//Ahlb/wYdX/7+FVf+/hVX/wYdX/8GE&#10;V//ChVj/v4BU/7+AVP/AgVX/woNX/8OEWP/Ehlf/wYFT/719T/+7e03/vn5Q/79/Uf+/f1H/v39R&#10;/7x+T/+6fE3/uHpL/7h6S/++flD/xIRW/8WCVf/AfVL/wX1Q/7p1TP+2cUr/uXRN/711Tf+/d0//&#10;xHxU/8iBV//FgFf/w35V/796Uf+7eE7/uXVO/7p5Uf/CgVv/wH9Z/8KAXf/Bf1z/v31b/8SCYP/D&#10;g2D/vn5b/7RzU/+raUn/qGZG/6tmSf+sZUn/qmJJ/6tjSv+rY0r/qWFI/6piSf+vZ07/qmJJ/6hg&#10;R/+oYEj/qWFJ/6pkS/+mY0n/pGFG/6NiRv+jYUf/pmZL/6ZmS/+fYUj/pGZN/6RmTf+jZUz/oWNK&#10;/59jSf+bX0X/n2NJ/6RqUv+hZ0//mF5G/5BaQP+LVz//h1U+/4RUPf+DVT7/gVM8/35QOf+AUDr/&#10;hFI7/4RSO/+LV0H/lF1I/5pkTP+faVH/nWpP/59sUf+yfGD/sn9g/6d0Vf+jbk//qHNT/6l0Vf+m&#10;b1H/p3BS/6x0Wf+mcFb/oGpQ/5FYRP+LUj7/iE87/4pRPf+ITzv/i1I+/4xTP/+TWUX/lVtH/5ZZ&#10;Rv+TVkP/ml1K/6BjUP+cX0r/mFtG/51gS/+jZ0//omZO/59jS/+cYEj/nF5F/51fRv+jYkz/pWRO&#10;/6RjTf+nZU//qGZQ/6dkUf+pZVD/qWJO/6RdSf+oYU3/pWFM/6VhTP+pZ1H/qmhS/6NiTP+gZEz/&#10;omZO/6BmUP+dY03/omhU/6JoVP+hZ1P/o2lV/6NmUf+gY07/omVQ/6FkT/+fYk3/oWRP/59iTf+f&#10;Yk3/omRP/6NiTP+jYUv/qGZQ/6VhTP+hXUj/n1tG/51ZRP+dWUT/m1pG/5xaRP+YV0P/l1ZC/5FQ&#10;PP+OUDv/j1E8/5BSPf+MTjn/ik04/4lMOf+GSTb/f0Q0/2MpG/9gJhj/YSkc/2MrHv9nMSX/ZjAk&#10;/2QwI/9jLyT/YzEm/2AuI/9dLSH/Wysf/1orI/9YLCP/Vywj/1IqIP9RKR//VCwk/1YwJf9RKyL/&#10;TCYb/0wkGv9PJBv/VSsf/14yJ/9hMij/aTss/2s9Lv9pOSv/aToq/3JDM/91RjT/d0g2/3dINv94&#10;STf/eEk3/3lKOP99TDv/gE8+/4BPQP9/Tj//gEw+/35KPP98SDr/ekY4/3pGOP95RTf/ekY4/3tH&#10;Of+DT0H/iVVH/4xYSv+HU0X/hlJE/4dTRf+JVUf/iFVE/4pVRf+LVkT/kFtJ/5JbR/+QWUX/jFVB&#10;/4dPPv+LUkH/iVFA/4ZOPf+JUUD/iVFA/4ZRQf+GUUH/gk8+/4RRQP+ATTz/fks6/3lGM/95RjP/&#10;fEk2/4VQPv+LVkT/hlE//4RMO/+UW0j/m2BO/5xhT/+bYE7/n2VR/6NoVv+hZ1P/oGZS/6BmUv+g&#10;ZlL/pWhT/6dmUP+paFL/qmlT/6loUv+pbFf/qnBc/6tyXv+sc1//qXJd/6dwW/+jalb/p25a/8iO&#10;eP/AhGz/snZe/7F1Xf+xdV3/sHRc/65yWv+tcVn/rnJa/65xXP+zdmH/snVg/7BzXv+tcFv/q25Z&#10;/69zW/+0c13/sHJZ/69xWP+0dl3/snZc/7B0Wv+xdVv/snZc/7N3Xf+uclj/rHJc/61xWf+scFj/&#10;rHBY/7JxW/+wb1n/rmxW/65sVv+vbVf/r21X/65sVv+naVT/p2lU/6hqVf+oa1b/pWlR/6NnT/+p&#10;aFL/qWhS/6loUv+qaVP/q2pU/6loUv+mZU//pGNN/6VkTv+lZE7/oWNO/6BiTf+fYk3/n2JN/6Jm&#10;Tv+hZU3/oWVN/55kUP+eYUz/n2JP/59iT/+gY1D/oGNQ/59iT/+eYU7/nmFO/51gTf+YXUv/mV5M&#10;/59kUv+hZlT/nWJQ/6BlU/+eY1H/mV5M/5VcSf+VXEn/mV5M/5hdS/+XXEr/lVpI/5RZR/+SV0X/&#10;k1hG/5JZRv+RWEX/kltH/5NhSv+baVL/sH5n/7WGbP+7i3T/rHxl/5NjTf+GV0P/h1pH/4VYQ/+E&#10;V0L/g1ZB/4JTP/+EVUH/g1RA/4FSPv+DVEL/hVZE/4VUQ/+BUD//gVE9/4NTP/+BUT3/gVE9/4FS&#10;Pv+AUT//gFE//35RPv99UD3/gFNA/4BRP/9/UD7/gFE//4JTQf+AUT//f1A+/35RPv97UD//eE08&#10;/3hPPf96Tz7/fFFA/3pPPv94TTz/d0w7/3lOPv97UD//eU49/3hNPP92TTv/d048/3ZLOv93TDv/&#10;eE08/3lOPf94TTz/d0w7/3ZLOv93TDv/eE08/3lOPf94TTz/eE08/3hNPP92Szr/d0w7/3dMO/95&#10;TDn/ek06/3pNOv94TTz/eU49/3hNPP93TDv/eE08/3lOPv94TT3/d0w8/3dNPf97UED/eE09/3hN&#10;Pf94Szj/d0o3/3dKN/93SjX/eUw3/3lMN/95TDf/fVA7/3pNOP95TDf/ek04/35RPP9+UTz/flE8&#10;/35RPP96TTj/ek04/3pNOP95TDf/ek06/3hNPP97UD//eE08/3VLO/9xSjn/cUo5/3FLOP9wSzj/&#10;cEs4/3JNOv9uSzj/bEk2/2tINf9qSTb/aEc0/2RDMP9lRDH/ZUYy/2NEMP9mRzP/Z0g0/2ZHM/9k&#10;RTH/ZEUx/2RFMf9jRDD/ZEUw/2VGMf9mRzL/Zkcy/2ZHM/9kSDP/YkUz/2JGOP9hRzr/XkQ3/11D&#10;Nv9bRDb/XUY4/wABAP8AAQD/AAEA/wABAP8AAQD/Sjs0/1dJQP9mVUv/c2BS/4JoWf+EZ1X/i2xY&#10;/5NwXP+UcFr/n3Zg/6l/Zv+pfF//rH1f/7B/X/+wf1//s4Ji/7OCYv+zgmL/tINj/7F+X/+yf2D/&#10;sXxd/6x2Wv+qd1r/p3RX/6h1WP+md1n/n3JT/6J1Vv+meVr/q35f/62AYf+ug2P/tYdm/7aIZ/+z&#10;hWT/sYNi/7SGZf+zhWP/tIZk/7WHZf+xgV3/soJe/7OBYP+seln/pHJR/6VzUP+reVb/r31a/7SC&#10;Xf+ygFv/rHpV/6t6Uv+ufVX/sYBX/7qJXv++jmD/vo5e/8COW//Ajlv/wY9c/8ORXP/DkVz/xpRf&#10;/8ORXP/CkF3/vo5d/72OWv++j1v/wI5Z/8COWf+7hlL/v4dW/8KIWP+/hVX/v4VV/7qAUP+6gFD/&#10;v4VV/8GHV//Dhlf/wINU/7+CU/+/glP/woRV/8GDVP/ChFX/wIJT/7t9Tv+6ekz/v39R/8GBU//A&#10;gFL/vX9Q/7d5Sv+2eEn/uXlJ/799Tf/CgFD/xoRU/8SCUv/Cf1L/wn9U/7h1S/+zbkf/t3JL/7dx&#10;Tf+5c0//vnZQ/7x3UP/BfFX/wXxV/7x4Uf+3c0z/tXFK/7V0Tv+8elf/vXtY/8B+XP/Aflz/vnxa&#10;/8SCYv/Fg2P/vXxc/7FwUP+paEr/qGVI/6hlSP+rZUv/q2NK/61lTP+pYUj/qGBH/6tjSv+xaVD/&#10;q2NK/6dfR/+mXkb/qGBI/6hiSf+mY0n/pWNJ/6VjSf+iYkf/omJH/6JlSf+hY0r/pGZN/6RmTf+j&#10;ZUz/o2dN/59jSf+WWkD/llxE/6FnT/+hZ0//nGJK/5VfR/+TX0f/iVdA/4NTPf+DVT7/gVM8/35P&#10;O/9/Tzn/gFA6/4RRPP+NWUT/kltG/5VeSf+WYkr/l2NL/5toTf+vfWL/t4Rn/6d0Vf+ea0z/om9Q&#10;/59sTf+fakv/pnBU/6p0WP+jcFX/mWVN/4hRPP+FTjr/hk06/4pRPv+HTjv/i1I+/4xTP/+RVkT/&#10;kldF/5JVQv+TVkP/l1pH/5xfTP+aXUr/mFtG/51gS/+jZlH/oWVN/6BkTP+cYEj/ml5G/51hSf+m&#10;ZU//p2ZQ/6dlT/+nZU//p2VP/6djTv+qZlH/rGVR/6RdSf+oYU3/qWJO/6NfSv+jYUv/p2VP/6Rj&#10;Tf+hZU3/oGRM/6JmTv+eZFD/oWdT/6FnU/+hZ1P/omhU/6JlUP+hZE//oWRP/59iTf+cX0r/oGNO&#10;/55hTP+eYUz/oWNO/6JhS/+jYUv/o2FL/6BcR/+gXEf/oFxH/5pXRP+ZWET/mllF/59dR/+fXkr/&#10;m1pG/5hXQ/+ZWET/mllF/5lYRP+YV0P/klQ//49QPv+MTzz/iEs4/2kwH/9iKhv/Yysc/2MuIP9i&#10;LR//YS0g/2UxJP9hLyT/Xy0i/1wqH/9ZKR3/WCkh/1orI/9WKiH/VCkg/1IqIP9RKR//Uysj/1Yu&#10;Jv9QKCD/TCQc/0khGf9WKiH/Wy8m/14yJ/9iMyn/ajwt/25AMf9sPC7/aDgq/3BBMf9zRDL/dUY2&#10;/3hJN/94STf/eUo4/3hJOf9/Tj//gVA//4NPQf+BTT//fko8/3pGOP94QzX/e0Y2/3pFNf98Rzf/&#10;eUY1/3xJOP+FUUP/h1NF/4ZSRP+BTT//g09B/4ZSRP+GUkT/i1ZI/4xXR/+LVkb/jllH/5BYR/+N&#10;VUT/i1NC/4lRQP+LUkH/ilFA/4lQP/+KUkP/ilJD/4pSQ/+JUUL/hE8//4JNPf9+Szr/e0g3/3RB&#10;MP97RjT/g048/4xXRf+PV0b/iVFA/4lQP/+bYk//m2BO/5hdS/+ZXkz/o2hW/6dsWv+hZ1P/n2VR&#10;/6BmUv+laFP/qm5W/6tqVP+nZlD/pWRO/6ZoU/+rbln/q3Fd/6xyXv+udWH/q3Je/6ZtWf+haFT/&#10;r3Vf/9yijP/AhGz/rXFZ/61xWf+tcVn/rnJa/69zW/+vc1v/sHRc/7J1YP+ydWD/rG9a/61wW/+u&#10;cVz/rHBY/7JxW/+1dF7/r3Nb/69zW/+zd13/sXVb/6x0Xf+sdF3/rHRd/7B2YP+wdmD/sHRc/61x&#10;Wf+rb1f/sG9Z/7RzXf+zcVv/r21X/65sVv+ubFb/sG5Y/61rVf+nZlD/qmlT/6ppU/+pbVX/pmpS&#10;/6RoUP+qaVP/p2pV/6NmUf+iZVD/pGdS/6RnUv+jZlH/oGJN/6BfSf+kY03/oGJN/6FjTv+iZE//&#10;oGJN/6BjTv+gY07/oGNO/6FkUf+cYU//n2JP/51gTf+bXkv/nF9M/55hTv+eYU7/nmFO/5tgTv+a&#10;X03/ml9N/55jUf+nbFr/rnNh/65zYf+iZ1X/ll1K/5NaR/+UW0j/lVxJ/5ZdSv+XXEr/l1xK/5Va&#10;SP+TWEb/kVZE/5BXRP+RWEX/k1xH/5hkTv+pd17/vYty/7qIb/+1hW7/o3Nd/41fSP+IW0b/h1pH&#10;/4NWQ/+CVUL/g1ZD/4JTQf+BUj7/g1RA/4RVQ/+FVkT/hFVD/39QPv98TTv/f049/4JRQP+ATz7/&#10;gVJA/4NUQv+BUkD/gFE//4BRP/9+UT7/gVRB/3xNO/98TTv/gFE//39QPv98TTv/e0w6/35RPv97&#10;UD//ek8+/3tQP/97UD//ek8+/3hNPP90STj/c0g4/3dMPP96Tz//ek8//3dOPP92TTv/dk07/3dO&#10;PP94TTz/eE08/3lOPf95Tj3/eE08/3dMO/94TTz/eU49/3dMO/92Szr/eE08/3lOPf93TDv/eE08&#10;/3hNPP96TTr/ek06/3pNOP97Tjn/eE06/3ZLOv92Szr/eU49/3tQQP94TT3/dEk5/3ZLO/97UED/&#10;eE09/3lOPv94TTz/eE08/3hNPP94TTz/eE08/3ZLOv92STb/ek06/3pNOP97TDj/e0w4/35RPP9/&#10;Uj3/fVA7/31QO/95Tjv/eU47/3hNPP92Szr/dUo5/3dMO/96Tz7/dk07/3FKOf9vSDf/b0o4/29K&#10;OP9sRzX/bUg2/29KOP9uSzj/bUo3/2xJNv9tSTn/akY2/2JBMP9jQjH/ZEMw/2VGMv9lRjL/ZEUx&#10;/2NEMP9hQi7/YkMv/2NEMP9jQi//Y0Mu/2RFMP9mRzL/ZUYx/2JGMf9iRjH/YkUz/2FFN/9fRTj/&#10;XUM2/11GOP9eRzn/X0g6/wABAP8AAQD/AAEA/wABAP8AAQD/MCUh/0c6NP9eUEf/cF5S/3xlV/+E&#10;Z1f/iWpY/5JvW/+Xcl//nHZh/6F4Yv+ne2D/qX1g/6l8X/+rfmH/r4Jl/6+CY/+vgmP/r4Jj/6x9&#10;X/+tel3/rXpd/6t4Wf+seVr/pHVX/6N0Vv+jdlf/n3JV/6F0V/+idln/pntb/6h9Xf+wg2L/tohn&#10;/7WHZv+zhWT/s4Ji/7WEY/+3hmX/toVk/7aFZP+xgV3/tYNg/7WDYP+vfVz/pnVU/6JxUP+hcE//&#10;pXRT/6l5Vf+vfVr/rnxZ/617Vv+vfVj/soFZ/7mIX/+/j2H/wZFh/8CNXv+/jVr/wpBd/8KQW//E&#10;kl3/xpVd/8KTXf/AkV3/v5Bc/7+QXP+9jlr/vo9b/76MV/+9iFT/voZT/7yEU/+7g1L/wIZW/7+F&#10;Vf/Ahlb/wIZW/8KIWP/DiVn/w4lX/8KGVP/BhVP/wYVT/8CEUv/FhVX/xIRU/8OBUf/Bf0//woBQ&#10;/8SCUv/DgVH/vH5P/7p8Tf+6ekr/wH5O/8KAUP/DgVH/xoRU/8SCUv/EhFb/woJW/7x7Uf+2dU3/&#10;uXhQ/7t3Uv+5dVD/uHRP/7h0T/+8eFH/vHhR/7x4U/+5dVD/t3NO/7ZyT/+7dlX/uHNS/7x3WP++&#10;eVr/uHNU/7l0Vf+6dVb/t3VV/7NwU/+rakz/rGlM/6toTf+rZUv/q2VL/61lTP+qYkn/qGBH/6lh&#10;SP+sZEv/q2NK/6lhSf+oYEj/qWNK/6hlS/+lYkj/pGFH/6VjSf+jYUf/omJH/6JiR/+fYkb/oWRI&#10;/59hSP+eYEf/omRL/55iSP+XW0H/l1tB/5xgRv+gZEr/n2VN/5xiSv+UXkb/jldC/4hUPv+FVT//&#10;glI8/4NTPf+DUDv/gU45/4JOOf+LV0H/lF1I/5VeSf+RXUf/j11E/5RiSf+pd1z/r4Bk/6x9Yf+c&#10;bU//nW5Q/5lqTP+XZUr/oG5T/6h2W/+fbVT/kV1H/4VRPP+GTzv/h1A8/4xVQf+MU0D/jVRB/49W&#10;Q/+RVkT/k1hG/5NWQ/+YW0j/nWBN/5lcSf+YW0b/m15J/6FlTf+fZU//nGJM/5pgSv+aYEr/n2JN&#10;/59jS/+jZVD/o2VQ/6JkT/+gYk3/pGNP/6RjT/+kY0//pWNN/6dlT/+lY03/pGJM/6VjTf+jYUv/&#10;pWNN/6ZlUf+nZlL/pmVR/6NlUP+hY07/o2VQ/6NlUP+iZVD/o2VQ/6JkT/+gYk3/n2FM/5xeSf+f&#10;YUz/o2VQ/6JkT/+fYUz/nmBL/6NhS/+jYUv/oV9J/6FdSP+iXkn/ol9M/5tYRf+bWkb/m1pG/51c&#10;SP+fXkr/nVxI/5pZRf+aWUX/l1ZC/5RTP/+XVkL/llVB/5FTPv+UVUP/kFNA/4ZNOv98RDP/azYk&#10;/1wnF/9THxH/WCQX/1sqHP9fLSL/XCwg/1oqHv9WJhz/Wisj/1crIv9TJx7/USYd/1MrIf9RKR//&#10;UCgg/1EpIf9NJR3/TCEa/1AlHP9cMCf/XC0l/18wJv9kNSv/azwy/20/MP9tPS//bD0t/3BBL/92&#10;RzX/eEc2/3lIN/95SDf/eUg3/3pJOP96STj/eEc2/3hFNP95RjX/d0Qz/3ZDMv93RDP/f0w7/4VQ&#10;QP+JVET/hVBA/4FOPf+EUUD/hlNC/4hVRP+JVET/jFdH/41YSP+MV0f/iFVE/4pVRf+KVUX/i1ZE&#10;/4tTQv+LU0L/jlZF/49XRv+NVUT/jFRD/4tTQv+LU0T/jFRF/4xUQ/+KUkH/h08+/4RMO/+ASzn/&#10;e0Y0/3VALv98RzX/hE89/41VRP+MU0L/jFNC/5NaSf+dYlL/m2BO/5pfTf+eY1H/oWZU/6JnVf+i&#10;ZVL/oWRP/6RnUv+pbFf/rm1X/6ppU/+mZU//omRP/6dpVP+sb1r/q25Z/6lvW/+rcV3/qG5a/6Rq&#10;Vv+la1X/uoBq/9OWgf+zd1//qGtW/6ptWP+rbln/rXBb/69yXf+xdF//sHRc/7NyXP+zclz/sXBa&#10;/7FwWv+ycVv/sG9Z/61xWf+wdFz/sHRc/65yWv+udF7/rnRe/6xyXP+sclz/q3Fb/6tvVf+oblj/&#10;rXFZ/61xWf+uclr/rXFZ/65tV/+ubVf/r25Y/69uWP+qblb/q29X/6ltVf+kaFD/pmpS/6drU/+n&#10;a1P/pmpS/6drU/+malL/p2tT/6NmUf+iZVD/omVQ/6JlUP+iZVD/oWRP/6FjTv+lZ1L/pGVT/6Rl&#10;U/+kZVP/n2JP/55hTv+eYU7/nWBN/51iUP+dYlD/nmFO/5xfTP+dYE3/nWBN/51gTf+cX0z/nF9M&#10;/5teS/+cX0z/nmFO/59kUv+nbFr/q3Be/6lvW/+jalb/nWRR/5VcSf+VXEn/l15L/5VcSf+UWUf/&#10;lFlH/5NYRv+QV0T/kFdE/4xVQf+MVUH/kFxH/55sVf+0gmv/sX5p/6RxXP+kdGD/lGRQ/4hYRP+I&#10;WUf/h1hG/4ZXRf+EVUH/hFVB/4NUQP+BUkD/gVJA/4BRP/+BUkD/gFFB/4BRQf+AUUH/fk8//39R&#10;Qf+AUkL/gFJC/4BSQv9/UUH/f1FB/39RQf9+UED/f1FB/35PP/9/UED/gFE//39QPv+AUT//fk89&#10;/4BRP/98Tzz/fVA9/35RPv99UD3/fE88/3tOO/96TTr/eU49/3tQP/97UD//e1A//3hNPP94TTz/&#10;d048/3hNPP94TTz/d0w7/3dMO/94TTz/eE08/3ZLOv93TDv/eE08/3ZLOv91Sjn/d0w7/3dMO/93&#10;TDv/ek06/3pNOv96TTr/eEs4/3lMOf95TDn/e047/3dMO/92Szr/dks6/3hNPP93TDv/dEk4/3VK&#10;Of95Tj3/eE08/3hNPP93TDv/dks6/3ZLOv94TTz/d0w7/3dMO/91Sjn/eEs4/3hLOP96TTr/e047&#10;/3pNOv97UD//fFFA/3pRP/94Tz3/eE89/3dOPP93Tjz/dk07/3ZNO/90Szn/dEs5/3ROO/9xSzj/&#10;cEs5/3BLOf9uSTf/bkk3/29KOP9sRzX/aUU1/2pGNv9sSDj/a0c3/2ZCMv9kQzL/aEc2/2hHNv9o&#10;STf/aEc0/2NEMP9jRDD/Y0Qw/2RFMf9kRTH/Y0Qw/2JGMf9kSDP/YkYx/2NHMv9kRzX/Ykc2/2JG&#10;OP9gRDb/XkI0/2FFN/9iRjj/Ykg5/wABAP8AAQD/AAEA/wABAP8AAQD/KiAe/zwuK/9TRTz/ZlVL&#10;/3liVP+DZ1n/hGdV/45tWv+Yc2D/nXlj/592YP+jeWD/qX1i/6l9Yv+ofGH/qn5h/66BZP+vgmX/&#10;rn9j/6l6XP+oeVv/rHlc/6h5W/+se1v/p3ha/6N0Vv+idVb/n3JV/55yVf+gdFf/pHhb/6h9Xf+u&#10;g2P/tIZl/7SGZf+1hGT/tINj/7SDYv+2hWT/tYRj/7SDYv+xgV3/s4Nf/7WDYv+vfl3/p3ZV/6Jx&#10;UP+ebU3/onFQ/6h3Vv+se1r/rX1Z/65+Wv+ygFv/tYRc/7eGXv++jWL/w5Bj/76LXP+/jVr/wpBd&#10;/8WSXf/Ek1v/xJNb/8STW//Bklz/wZJe/8KTX/++j1v/voxZ/72LWP++iVf/wIhX/72FVP+7g1L/&#10;vYNT/7+FVf/Bh1f/wYdX/8KIWP/CiFj/wYdV/8KGVP/BhVP/wYVT/7+DUf/EhFT/xoZW/8aEVP/E&#10;glL/xYNT/8WDU//BgVH/vn5O/7t9Tv+9fU3/v39P/8KATv/Fg1H/xoRS/8WDUf/Hh1f/woRV/75/&#10;U/+8e1H/vn1V/7t6VP+3dlD/t3NO/7RzTf+4d1H/uHdR/7p5U/+5eFL/tnVP/7dzUP+5dFX/sm1O&#10;/7NuT/+4cVX/tW5S/7ZxVP+4c1b/tnFU/7JvVP+wbVD/rmtQ/61qT/+qZ0z/rGZM/6tlS/+rY0r/&#10;qGBH/6hgR/+pYUj/qGBH/6dfR/+oYkn/qmRL/6hkTf+jYEb/o2BG/6NhR/+kYkj/pGJI/6NhR/+g&#10;YEX/nWBE/5pcQ/+YWkH/oGJJ/5xgRv+ZXUP/mFxC/5ZaQP+eYkj/pmpQ/6ZqUP+VXUb/jlhA/4hU&#10;Pv+FUj3/g1A7/4ZTPv+GUz7/gk45/4BMN/+KUz7/k1xH/5VeSf+SXkb/kV9G/5NhSP+mdFn/rn9j&#10;/7SFaf+fcFL/mmtP/5hpTf+UZUn/nGpP/6VzWv+calP/iFY//4NQO/+EUDv/iFE9/4xVQf+MU0D/&#10;jlVC/5BXRP+QVUP/kVZE/49UQv+fYk//rXBd/5daRf+UV0L/m15J/59jS/+dY03/m2FL/5thS/+a&#10;YEr/nmFM/55hTP+hY07/oGJN/6BiTf+gYk3/pGNP/6RjT/+hYEz/omFN/6hmUP+kYkz/pGJM/6hm&#10;UP+kYkz/pWNN/6dmUv+mZVH/pmVR/6ZlUf+kY0//pmVR/6dmUv+iZE//oWNO/6FjTv+hY07/oGJN&#10;/51fSv+hY07/pWdS/6JkT/+gYk3/oF9L/6RjT/+kYkz/omBK/6JeSf+iXkn/o2BN/55bSP+dWkf/&#10;nVpH/51cSP+eXUn/m1pG/5dWQv+ZWET/mFdD/5hXQ/+aWUX/mFdD/5ZVQf+WWEP/lFdC/49WQ/+L&#10;U0L/gEs5/206Kf9WIhT/UiET/1QjFf9UJBj/VSUZ/1UlGf9UJBj/Vyge/1UpIP9SJh3/TyQb/1Iq&#10;IP9RKR//TiYc/1AlHv9OIxr/TSIZ/1QoH/9gMSf/XS4k/2AxJ/9mOCn/azst/209L/9sPC7/bD0t&#10;/24/Lf91RjT/eUg3/3hHNv94Rzb/d0Y1/3ZFNP95RjX/d0Qz/3dEM/98STj/fkk3/4BLOf+ETz3/&#10;i1ZE/5BYR/+QWEf/jFdF/4tWRP+NWEb/jFdF/49aSP+MV0X/kFtJ/5FcSv+QW0n/jllJ/4xXRf+N&#10;WEb/j1dG/4xUQ/+NVUT/kFhH/5BYR/+NVUT/jFRD/4tTQv+LU0T/jVVG/49WRf+MU0L/h08+/4NL&#10;Ov+ASDf/ekUz/3tGNP+CTTv/h1JA/45WRf+QV0b/kVhH/5deTf+ZXk7/m2BO/51iUP+gZVP/oWZU&#10;/6NmU/+hZFH/omVQ/6VoU/+oa1b/qWtW/6ZoU/+jZVD/pWdS/6lrVv+sb1r/qm1Y/6lsV/+pb1v/&#10;pWtX/6BmUv+scFj/xYlx/8WIc/+tcFv/qGtW/6tuWf+rbln/rXBb/69yXf+wdFz/r3Nb/7FwWv+x&#10;cFr/snFb/7JxW/+xcFr/sG9Z/7BvWf+vc1v/sHRc/65yWv+tc13/rHJc/6xyXP+sclz/qnBa/6tx&#10;W/+qcFr/qm5W/6tvV/+uclr/rnJa/6drU/+na1P/qm5W/6xwWP+qblb/q29X/6drU/+laVH/pmpS&#10;/6drU/+na1P/pmpS/6drU/+malL/pmpS/6RnUv+iZVD/oWRP/6BjTv+hZE//omVQ/6JlUP+lZlT/&#10;pGVT/6JjUf+iY1H/nmFO/55hTv+eYU7/nF9M/55hT/+dYlD/nF9M/5teS/+dYE3/nF9N/5teTP+d&#10;YE3/nWBN/5teS/+cX0z/nmFO/59iT/+kaVf/pGlX/51kUf+bYk//mmFO/5ZdSv+UW0j/ll1K/5Rb&#10;SP+QV0T/k1hG/5FYRf+OVUL/j1hE/41WQv+KVkH/kV1I/6FuWf+ue2b/oW5Z/5JiTv+XZ1P/jVxL&#10;/4hXRv+HWEb/hVZE/4RVQ/+DVED/g1RA/4JTP/+BUkD/glNB/4BRP/+BUkL/f1FB/4FTQ/+BU0P/&#10;flBA/35QQP+AUkL/f1FB/35QQP9+UED/gFJC/39RQf9/UUH/f1FB/35QQP+CU0H/gVJA/35PPf9+&#10;UT7/fk89/3xPPP98Tzz/fVA9/31QPf99UD3/e047/3pNOv96TTr/eU49/3tQP/98UUD/e1A//3hN&#10;PP93TDv/eE08/3lOPf95Tj3/eU49/3dMO/94TTz/d0w7/3VKOf92Szr/eE08/3ZLOv91Sjn/eE08&#10;/3ZLOv92Szr/eEs4/3pNOv96TTr/eEs4/3dKN/93Sjf/e045/3dMO/93TDv/dks6/3VKOf91Sjn/&#10;dUo5/3dMO/98UUD/eU49/3dMO/91Sjn/dUo5/3ZLOv93TDv/d0w7/3dMO/92Szr/eEs4/3dKN/95&#10;TDn/e047/3lOPf96UT//e1JA/3dRPv92UD3/d1E+/3ZQPf92UD3/dU88/3VPPP9xSzj/cEo3/3RO&#10;O/9wSzj/cEs4/29KN/9uSTb/bkk3/29KOP9rRjT/aUYz/2pGNv9sSDj/a0c3/2hENP9oRDT/aUg3&#10;/2dGNf9oRzb/ZkUy/2NEMP9jRDD/Y0Qw/2VGMv9jRDD/Y0Qw/2NHMv9kSDP/ZEgz/2RHNf9jRjT/&#10;YEU0/2BENv9eQjT/XUEz/2BENv9jRzn/Y0c5/wABAP8AAQD/AAEA/wABAP8AAQD/JR0a/y8mIf9F&#10;ODL/WkxD/3JcT/97ZFb/gWZV/4tsWP+QcFv/mnZg/5lzXv+geF//pHph/6R6Yf+ofGH/qXth/6x+&#10;ZP+wgWf/rn9j/6p7X/+reV7/qntd/6h5W/+qe13/qHlb/6Z3Wf+jdln/nnJV/51xVP+fc1b/pnpd&#10;/6uAYP+tgmL/sIJh/7aFZf+2hWX/tYRk/7OCYv+xgGD/s4Ji/7SDYv+xgF//soFg/7KBYP+vfl3/&#10;p3ZV/6JxUP+fbk7/onFR/6Z1Vf+od1b/q3pZ/619Wf+ygl7/tIRe/7WEXP+6iV7/vote/76LXP+/&#10;jF3/wo5c/8WSXf/EkVz/xJFa/8STW//Ek1v/xJJd/8aUX//CkFv/v41a/76KWP/Ai1n/w4ta/8KK&#10;Wf+8hFP/uYFQ/7+FVf/CiFj/wYdX/72DUf/Bh1X/woZU/8GFU//BhVP/woJS/7+ATf/DhFH/xodU&#10;/8eFU//Fg1H/x4VT/8WDUf/Cg1D/wIBQ/719Tf+/f0//v4BN/8CBTv/EhVL/xYZR/8SFUv/Gh1T/&#10;w4VW/8CCU//AgVb/wYBW/7x7U/+3dlD/tXRO/7RzTf+4d1H/uHdR/7t6VP+7elT/uHZT/7Z0Uf+5&#10;dFX/s25P/7FqTP+2b1P/uHFV/7ZvU/+1blL/smxS/7JsUv+xblP/sW5R/7RxVP+xblH/rmhO/6tl&#10;S/+sZEv/qWFI/6hgR/+oYEf/pV1E/6NdRP+oYkn/qmRL/6hlS/+jYEb/ol9F/6FeRP+lYkj/pWNJ&#10;/6NiRv+gYEX/oGBF/55eRf+ZW0L/n2FI/55gR/+cXkX/mlxD/5dZQP+eYEf/qmxT/6tvVf+aXkT/&#10;k1tE/49ZQf+GVD3/hFE8/4ZTPv+IVD//g086/4NMN/+IUTz/jVZB/5NdRf+TX0f/kmBH/5VjSv+l&#10;c1j/r31i/7iGa/+pelz/mWpO/5ZnS/+UZUn/mGlP/59tVP+ZZ1D/ildC/4VSPf+EUDv/hVE8/4xV&#10;Qf+OVUL/j1ZD/5BXRP+QVUP/kVZE/5JVQv+laFP/vH9q/5haRf+XVkD/ml5G/51hSf+dYUn/nGBI&#10;/55iSv+dYUn/nGBI/5xfSv+fYUz/oGJN/6FjTv+iZE//omRP/6FjTv+fYUz/oWNO/6dlT/+jYUv/&#10;pWNN/6poUv+oZlD/p2VP/6lnUf+nZFH/pWRQ/6ZlUf+kY0//pmVR/6ZlUf+mZVH/pWRQ/6VkUP+n&#10;ZlL/p2ZS/6ZlUf+lZFD/omRP/6FjTv+gYk3/oF9L/6RjT/+iYU3/omFN/6JfTP+gXUr/o2BN/6Bd&#10;Sv+gXUr/n1xJ/55dSf+fXUf/nFtH/5taRv+dXEj/n11H/6JfTP+iXkn/ol9M/59eSv+eXUn/n2FM&#10;/5pfTf+XXkv/mWJO/5FcSv9xPi3/YTAf/1gnGP9NHA7/TBsN/04eEv9SIhb/USIY/1AkGf9PIxj/&#10;TiIZ/1AlHP9RJh3/TiMa/08kG/9PJBv/VCgf/1wtI/9eLiL/XCwe/2AwIv9kNCb/Zzcp/2g5Kf9o&#10;OSn/aDkp/2s8Kv90QzL/dUQz/3RDMv90QzL/dEEw/3RBLv9+STf/gUw6/4dPPv+MVEP/kVpG/5Jb&#10;R/+VXEn/l15L/5lgT/+XXk3/k1tK/5VdTP+aYlH/lV1M/5VdTP+RWUj/lFxL/5VdTP+VXUz/l19O&#10;/5VdTP+VXUz/lFxL/5BYR/+TWkn/kVlI/49XRv+NVUT/jVVE/45VRP+OVUT/j1ZF/45VRP+NVEP/&#10;jFNC/4VNPP9+RzP/e0My/39KOP+HTz7/jlZF/49XRv+UW0r/l15N/5deTf+XXEr/nWJQ/6FmVP+i&#10;Z1X/o2ZR/6NmUf+jZlH/p2pV/6ttWP+pbFf/p2pV/6NmUf+jZlH/qGtW/61wW/+ucVz/rG9a/6pt&#10;WP+rbln/p2pV/6FkT/+zd1//zZF5/7p+Zv+qbVj/q25Z/61wXf+ucV7/r3Jd/69yXf+vc1v/rnJa&#10;/7FwWv+wb1n/r3Nb/69zW/+vc1v/rXFZ/65yWv+vc1v/sHRc/7B0XP+uclr/rnJa/6xyXP+sclz/&#10;rnJa/69zW/+uclr/qW1V/6xwWP+vc1v/r3Nb/6ZqUv+malL/qW1V/6tvV/+rb1f/q29X/6ltVf+n&#10;a1P/p2tT/6drU/+malL/pWlR/6ZqUv+kaFD/pWlR/6NmUf+iZVD/o2ZR/6NmUf+iZVD/o2ZR/6Jl&#10;UP+jZlP/oGNQ/6BjUP+gY1D/nmFO/59iT/+fYlD/nWBN/5tgTv+dYE3/ml9N/51gTf+dYE7/nWBO&#10;/5teTP+dYE7/nF9N/5teTP+bXkv/m15L/5lcSf+aX03/mV5M/5hdS/+XXEr/l15L/5ZdSv+TWkf/&#10;k1pH/5NaR/+PVEL/k1hG/5JZRv+OVUL/jldD/4pWQf+JVkH/j1xH/5xsVv+lcl3/lGRQ/45eSv+O&#10;XUz/iVhH/4ZXRf+GV0X/g1RC/4JTP/+CUz//g1RA/4JTP/+CUz//glNB/4FUQf+AUkL/gFJC/4JU&#10;RP+AVUX/f1FB/3xRQf9+UED/flBA/35QQP9/UUH/f1FB/39RQf9/UUH/flE+/35RPv+BVEH/gFNA&#10;/3xPPP98Tzz/fE88/31QPf96Tz7/e1A//3tQP/95Tj3/d0w7/3dMO/95Tj3/eU49/3hNPP94TT3/&#10;eE09/3lOPv93TDz/eE08/3hPPf95Tj3/eU49/3dMO/93TDv/eE08/3ZLOv92Szr/eE08/3dMO/94&#10;TTz/eU49/3ZLOv92Szr/eUw5/3xPPP97Tjv/eEs4/3RJOP91Sjn/eU49/3hNPP94TTz/d0w7/3VK&#10;Of92Szr/d0w7/3lOPf98UUD/eU49/3ZLOv90Szn/dUo5/3ZLOv93TDv/eE08/3dMO/95TDn/ek06&#10;/3pNOv95TDn/eE08/3hNPP95UD7/elE//3dRPv92UT7/d1I//3ZRP/92Tz7/dlA9/3dRPv91Tzz/&#10;cUs4/3FLOP9wSzj/cEs4/3BLOP9uSTb/bkk2/29KOP9rRjT/bEc1/21JOf9sSDj/a0c3/2pGNv9r&#10;Rzf/a0c3/2hHNv9oRzb/ZUY0/2VGMv9lRjL/ZUYy/2ZHM/9hRTD/Y0cy/2RIM/9jSDf/Y0g3/2NI&#10;N/9iRzb/X0Qz/19DNf9dQTP/XEAy/15CNP9gRDb/X0U4/wABAP8AAQD/AAEA/wABAP8AAQD/IBsX&#10;/ycgGv87MCz/VUc+/29cTv93YVP/gGRW/4ZpV/+NbFn/k3Bc/5VxW/+gd2H/pHph/6J4X/+memH/&#10;qHpg/6l7Yf+sfWP/rX5k/6p7X/+reV7/qntd/6d4Wv+pelz/qntd/6d4Wv+jdln/nnJV/5tvUv+d&#10;cVT/pnpd/6p/X/+ugWL/sIJh/7WEZP+2hWX/toVl/7SDY/+wf1//soFh/7SDY/+xgF//sYBf/7B/&#10;Xv+ufVz/rHta/6V0U/+hc1H/oXNS/6V0VP+kc1P/qXhX/6x7Wv+vf1v/soJc/7SDW/+6iWD/vYpf&#10;/72KXf+/i1v/wIxa/8OPXf/EkVz/xpNe/8SRWv/DkFn/w5Fc/8KQW//Bj1z/wIxa/76KWP/BiVj/&#10;wopZ/8KKWf+8hFP/uoBQ/7+FVf/CiFj/wYdV/8CEUv/BhVP/wIRS/76CUP++glD/v39P/7+ATf/D&#10;hFH/x4VT/8eFU//HhVP/yIZU/8eFU//EhVL/w4RR/8KCUv/DhFH/wIFO/8KDUP/FhlH/xIVQ/8SF&#10;UP/FhlP/xYVV/8KEVf/Cglb/w4JY/8B/Vf+5eFD/tXRO/7Z1T/+4d1H/unlT/718Vv+8e1X/unhV&#10;/7h2U/+4c1T/s25P/7FqTP+4cVX/uXJW/7RtUf+ya0//sGlN/7JtUP+0b1L/tG9S/7dyVf+2cVT/&#10;sWxP/65pTP+waU3/r2hM/6xkS/+sZEv/qGBH/6dhR/+rZUz/q2hO/6lmTP+nZEn/pmNI/6BdQv+k&#10;YUb/pmNI/6RhRv+gXkT/omBG/59fRv+ZW0L/nmBH/55gR/+cXkX/mlxD/5dZQP+aXEP/qGpR/7B0&#10;Wv+gZEr/lFpC/5BaQv+JVT//h1U+/4ZUPf+HUz3/gk45/4BMNv+ETTj/hU45/49bRf+TX0f/k2FI&#10;/5ZkS/+pd1z/sH5j/7mGaf+yg2X/nG1R/5ZnS/+SY0f/lmdN/5hmTf+TYUr/jFpD/4dUP/+FUTz/&#10;hVE8/4pTPv+RWET/kllF/5JZRf+QVkL/kFZC/5daRf+jZlH/rG9a/5lYQv+XVkD/mV1F/51fRv+d&#10;YUn/m19H/5xgSP+dYUn/nGBI/5xeSf+eYEv/pGNP/6JkT/+jZVD/omRP/6JkT/+gYk3/omRP/6Rj&#10;Tf+iYUv/pWNN/6poUv+qaFL/qWdR/6poUv+pZVD/qWZT/6hmUP+oZlD/qGZQ/6hmUP+lY03/pGJM&#10;/6hmUP+qaFL/qmlV/6loVP+mZVH/oGJN/6BhT/+gYU//n2BO/6RjT/+iYU3/pGNP/6RhTv+iX0z/&#10;o2BN/6JfTP+kYU7/pGFO/6NgTf+jX0r/oF5I/6JgSv+nZU//p2VP/6ZiTf+mYk3/qGRP/6djTv+i&#10;YEr/oF9L/6FkT/+iaFT/oGdU/59oVP+PWkj/f0w5/3VEM/9kMyT/WCcY/1MkFP9OHhD/RhYI/0gZ&#10;D/9GGg//RxsS/0ccE/9HHBP/RhsS/0YbEv9IHBP/TSEW/1UmHP9aKRv/WCcY/14tHv9gLyD/YTAh&#10;/2EwIf9lNCX/ZTQj/2k4J/9wPy7/c0Ix/3ZDMv93RDP/e0Y0/31INv+LU0L/kFdE/5NaR/+UW0j/&#10;m2BO/5xhT/+bYE7/nGFP/5tiT/+aYU7/mmFO/5tiT/+dZFH/nGNQ/5phTv+WXUr/ll9L/5ZfS/+W&#10;X0v/l19O/5VdTP+VXUz/lV1M/5JaSf+TW0r/kFhH/41VRP+NVUT/jlVE/49WRf+PVkX/kFdG/5BV&#10;Rf+PVET/j1ZF/4pRPv+ARzT/fEUx/4JKOf+KUkH/j1dG/49XRv+XXk3/l15N/5RbSv+ZXkz/n2RS&#10;/6NpVf+kZ1L/omVQ/6FkT/+jZlH/qGpV/6ttWP+qbVj/pWhT/6JlUP+jZlH/qm1Y/7BzXv+ydWD/&#10;rnFc/6ptWv+pbFf/pWhT/6dqVf++gmr/zJB4/7F1Xf+pbFf/rG9c/65xXv+vcl//sHNg/69yXf+u&#10;cVz/rXFZ/69zW/+vc1v/sHJZ/7ByWf+wcln/rnBX/65yWv+tcVn/rnJa/7B0XP+vc1v/rnJa/65y&#10;Wv+vc1v/r3Nb/69zW/+tcVn/rHBY/6xwWP+tcVn/r3Nb/6puVv+pbVX/qW1V/6puVv+qblb/qW1V&#10;/6drU/+pbVX/p2tT/6RoUP+jZ0//pGhQ/6RoUP+jZ0//o2dP/6VnUv+iZVD/o2ZR/6VoU/+iZVD/&#10;oWRP/6FkT/+iZVL/n2JP/59iT/+fYk//nmFO/59iT/+fYk//nWBN/5xhT/+cYU//n2JP/55hTv+a&#10;X03/nWBN/5leTv+cX03/m15M/5pdS/+aXUr/ml1K/5hbSP+XWkf/lFlH/5leTP+XXEr/mF1L/5le&#10;TP+UWUf/lFlH/5JXRf+OU0H/kFdE/5BXRP+OV0P/jFhD/4pWQf+JVkH/j1xH/5ZmUP+ZaVX/j19L&#10;/4pZSP+JWEf/iFdG/4VWRP+FVkT/g1RC/4JTP/+CUz//glM//4FSPv+BUj7/gVI+/4JVQv+BVEH/&#10;gVND/39URP99UkL/fFFB/31SQv95Tj7/fE4+/39RQf+AUkL/flBA/31QPf9+UT7/flE+/31QPf+A&#10;U0D/flE+/3xPPP97Tjv/ek8+/3tQP/96Tz7/ek8+/3pPPv94TTz/dks6/3dMO/95Tj3/eU49/3dM&#10;PP92Szv/d0w8/3lOPv93TT3/d009/3ZNO/94TTz/eE08/3dMO/93TDv/eE08/3ZLOv92Szr/d0w7&#10;/3ZLOv94TTz/eE08/3ZLOv92Szr/eE08/3lOPf93TDv/dks6/3VKOf92Szr/eE08/3ZLOv94TTz/&#10;d0w7/3ZLOv92Szr/d0w7/3hNPP96Tz7/eE08/3ZLOv90Szn/dUo5/3ZLOv93TDv/eE08/3hNPP92&#10;Szr/eUw5/3hNPP94TTz/eE08/3hNPP93Tjz/eE89/3VPPP92UT7/d1JA/3ZRP/91UD7/c048/3dR&#10;Pv92UD3/dE47/3BLOP9wSzj/b0o3/29KN/9uSTb/bUg1/21INv9rRjT/bUg2/29MOf9tSjf/akY2&#10;/2tHN/9rRzf/a0c3/2hHNv9nRjX/ZUYy/2VGMv9kRTH/ZUYy/2NHMv9hRDL/ZEc1/2RHNf9iRzb/&#10;Ykc2/2JHNv9gRTT/XUIx/1xAMv9cQDL/XEAy/1xAMv9cQDL/WkAz/wABAP8AAQD/AAEA/wABAP8A&#10;AQD/HRoV/yIdGf8tJB//QjUv/19ORP9sWUv/eWJU/4BkVv+Jalj/jGlW/49qV/+dc1v/pHdg/6Z6&#10;Yf+oemL/qXth/6p7Yf+rfGD/rH1h/6p7X/+md1v/o3RW/6R1V/+oeVv/q3xe/6p9Xv+jd1r/nHNV&#10;/5pxU/+ZcFL/n3NY/6h7Xv+rfmH/rYBh/7SFZ/+yg2X/r4Bi/65/Yf+rfF7/qntd/6l4WP+relr/&#10;sH9e/7KBYP+ufVz/r35d/6x7Wv+ndlX/pXRU/6V0VP+icVH/pXRU/6t6Wv+tfFv/sYFd/7ODXf+2&#10;hVz/vIhg/72JWv+9iVr/vIhY/8KNW//CjVv/wo9a/8KPWv+/jFf/wY5Z/8CNWP/AjFr/wIxa/76J&#10;V/+/h1b/wYlY/8GJWP/AiFf/voRU/7+FVf+6gFD/vIJQ/8GHVf+7f03/un5M/7t/Tf+7e0v/unpK&#10;/7t7S//GhFL/xoRQ/8aEUP/Jh1P/yYdT/8eIU//FhlH/xIVQ/8aHUv/Gh1L/x4hT/8aHUv/FhlD/&#10;w4RP/8SFUP/Bgk//xYNT/8SEVv/AgFL/woJW/8GAVv+5eE7/t3ZO/7h3Uf+1dE7/t3ZQ/7l3VP+5&#10;d1T/uXdU/7h0Uf+4c1L/tXBR/7NuT/+2cVL/t3JT/7NsTv+xakz/smtN/7hxVf+1cFH/tG1P/7Zv&#10;Uf+3cFL/s2xO/65nSf+zbE7/unNV/7JtUP+saU7/r2xR/7BtUv+wbVL/r2xR/61qT/+vbFH/sm9U&#10;/7ZxVP+taEv/p2JF/6NgRf+gXUL/oV9F/6BeRP+cXEP/n19G/59fRv+cXkX/mVtC/5ZYP/+WWD//&#10;oWVL/69zWf+vdV3/oWdP/5ZgRv+MWT7/hFI5/31LMv9+TDX/fkw1/3tIM/96RzL/eUYx/4FRO/+I&#10;WEH/jlxD/5dlTP+vfWL/t4Rn/7mGaf+6h2r/q3hb/5doTP+OXEH/iVpA/4ZXPf+HVT7/jVtE/49b&#10;Rf+HUz3/h1A7/4pTPv+SW0b/lFtH/5NaRv+RV0P/jlRA/5FXQ/+YW0b/lVhD/5dbQ/+XW0P/llpC&#10;/6BiSf+fYUj/nV9G/5taRP+eXUf/nFtF/51bRf+eXUn/pWRQ/6dmUv+lZFD/oWNO/6BkTP+gZEz/&#10;n2NL/6FlTf+lZE7/pGNN/6NhS/+qaFL/rGhT/6tnUv+lYUz/p2NO/6tnUv+saFP/qGZQ/6poUv+o&#10;ZlD/pWNN/6lnUf+pZ1H/qWhU/6dmUv+hY07/n2BO/6FiUP+iY1H/oWJQ/6JjUf+gX03/o2JQ/6Vk&#10;Uv+kYU7/ol9M/6JeS/+lYU7/pGFO/6RhTv+kY0//o2FL/6dlT/+pZ0//qmhQ/6pmT/+pZU7/pmJL&#10;/6llTv+nY07/nlxG/6VpUf+hZ1P/mV9L/5phTv+ka1j/o2pX/5tiUf+QW0n/h1RD/3FAL/9dLBv/&#10;VCUV/08gEP9KHAz/SBoL/0AUCf88EAX/OxEF/z8VCf9EGA3/ShwN/08gEP9bKBf/YC0a/2UwHv9k&#10;Lx3/ajYh/3A8J/90Py3/eEMx/35GNf+ETDv/h08+/4lQP/+QV0T/kllG/5RbSP+YXkr/mmBM/5he&#10;Sv+WXEj/mmBM/5heSv+WXEj/mV5M/5tgTv+dYlD/nWRR/5phTv+dZFH/nGNQ/5lgTf+ZYEz/mWBN&#10;/5ZdSv+WXUr/lVxJ/5VeSv+WXk3/k1tK/5RcS/+UXEv/k1tK/5FYR/+QV0b/kFdG/5FWRv+PVET/&#10;kVZG/5ZZR/+UV0X/kVRB/4xRP/+ESTf/gUcz/4xTQP+OVUL/jFNC/5BXRv+TWkn/kFdG/5JZSP+d&#10;ZFH/o2pW/6RqVP+hZ1H/n2NJ/59hSP+kaFD/pGhQ/6JlUP+laFP/pWhT/6RnUv+vcl3/rnFc/69y&#10;Xf+xdmT/q3Be/6JnVf+hZFH/qm1a/69yX/++gGv/uHpl/6ttWP+tb1r/r3Jf/69yX/+vcl//r3Jf&#10;/61yYP+ucVz/rnJa/7ByWf+wcln/r3FY/69xWP+ucFf/rW9W/69xWP+ucFf/rW9W/6tvV/+uclr/&#10;r3Nb/65yWv+scFj/rHBY/6tvV/+rb1f/r3Nb/61xWf+qblb/q29X/65yWv+scFj/p2tT/6ltVf+p&#10;bFf/qW1V/6hrVv+laFP/pGdS/6BmUv+jZlH/pWhT/6RnUv+jZlH/o2VQ/6VnUv+lZ1L/omRP/6Nm&#10;Uf+jZlH/nmFM/5xfSv+fZVH/nmNR/51iUP+fYk//n2JP/59iT/+eYU7/nmFO/55jUf+cYk7/nWNP&#10;/51jT/+bYE7/mV5M/5hdS/+YW0n/mVxK/5lcSv+bXEr/m1xK/5tcSv+ZXEn/mFtI/5lcSf+aXUr/&#10;m15L/5pdSv+QU0D/kFNA/5FUQf+RVEL/kVZG/45VRP+OVkX/jFdF/4hVQv+JVkH/jV1H/5NjT/+Q&#10;YEz/jVxL/4lYR/+JWEf/iVhH/4dWRf+FVEP/g1JB/4RUQP+EVED/hFRA/4JSPv+CUz//gVI+/4BR&#10;P/+BVEH/glVC/35RPv95Tj7/fVJC/31SQv96Tz//fE4+/35QQP99UD3/fE88/3tOO/9+Tz3/flE+&#10;/3xPPP99UD3/flE+/3tQP/97UD//eE09/3hNPf94Tj7/eE4+/3lOPv95Tj7/ek8+/3tQP/94TTz/&#10;dUg1/3ZLO/91Sjr/dUs7/3ZMPv92TD7/c0w9/3NMO/92TDz/dk07/3dOPP93Tjz/d048/3VMOv91&#10;Sjf/dUo3/3VKN/91Sjn/dEk4/3ZLOv93TDv/eU49/3ZLOv92TTv/dUw6/3VMOv93Tjr/d0w5/3dM&#10;Of93TDn/d0w5/3dMO/90STj/dUo5/3hNPP92Szr/d0w7/3ZLOv90STj/dks6/3VKOv92Szv/dkg4&#10;/3dKN/93Sjf/d0o3/3dMO/94TTz/eE08/3dMO/95Tj3/eE89/3dOPP92UD3/d1A//3VOPf90TTz/&#10;dk8+/3ZPPv9yTTr/cUw5/29KN/9wTDb/b0s1/29LNf9uSTb/bUo2/21KNv9sSTb/bEk2/2tINf9o&#10;RTL/a0g1/2xJNv9rSDX/ZkUy/2VGMv9hRTD/YkYx/2NGNP9kRzX/Y0Y0/2FEMv9gQzH/YUQy/2FG&#10;Nf9iRzb/Zks6/2FGNf9bQC//XUIx/2VKOf9jSDf/ZEk4/2RIOv9aPjD/Vzst/wABAP8AAQD/AAEA&#10;/wABAP8AAQD/HBkU/x4ZFf8mHRj/Nyok/1tKQP9rV0z/eWJU/4BkVv+DZFL/iWhV/5BrWP+dc1v/&#10;oXRd/6J2Xf+kdl7/pnhe/6R2XP+meVz/p3pd/6l6Xv+md1v/pXZa/6R1Wf+oeV3/q3xg/6l8X/+k&#10;eFv/oXVY/55yV/+ablP/mmxS/6R1W/+qe1//rn9j/7aHaf+zhGb/sIFj/6+AYv+sfV//qnlZ/6l4&#10;WP+relr/rn1d/7GAX/+wf17/sYBf/69+Xf+reln/pnVV/6NyUv+hbk//pHNT/6p5Wf+reln/r39b&#10;/7WDXv+3g1v/u4hd/7+LXP+8iFn/vYdY/8GMWv/BjFr/wY5Z/8CNWP+/jFf/wI1Y/7+MV//Cjlz/&#10;wItX/76JVf/AiFf/w4tY/8eNW//DiVn/wIZU/7+FU/+9g1H/w4lX/8aMWv+/g1H/un5M/7p6Sv+9&#10;fU3/vn5O/75+Tv/Fg1H/xYNP/8OBTf/Fg0//xoRQ/8SFUP/Bgk3/woNO/8eIU//FhlH/yIlU/8eI&#10;U//Gh1L/xYZR/8WGU//CglL/xIJS/8SEVv/Dg1X/woJW/8SBV/++e1H/vXlS/7t3Uv+6dlH/u3dS&#10;/7p2Uf+5dVD/uHRR/7h0Uf+4c1L/t3JR/7VwT/+3clH/tXBP/69qS/+uaUr/s25P/7hxU/+1blD/&#10;sWpM/7NsTv+0bU//sWtK/69pSP+zbE7/t3BS/7JtTv+uaUz/rmtQ/69sUf+xblP/r2xR/6toTf+s&#10;aU7/sG1Q/7RxVP+xbE//q2ZJ/6hlSP+mY0j/pmRK/6ZkSv+iYEb/oWFG/6FhRv+lZUr/pmZN/59i&#10;Rv+aXkT/n2NJ/6huVv+xeF3/pWxR/55mS/+VYkf/ilg//4JQN/9+TDX/glA5/35LNv97SDP/fks2&#10;/31NN/9+Tjf/h1U+/5ZkS/+wfmP/toRp/7OEZv+4iWv/sIFl/5lqTv+MXUH/h1g+/4ZUO/+GVDv/&#10;jFpD/49YQ/+JUj3/ilM+/45XQv+TWkb/ll1J/5ZdSf+UWkb/kVdD/5FXQ/+XWkX/mVxH/5dbQ/+X&#10;W0P/l1tD/59hSP+eYEf/nl5F/5taRP+fXUf/n11H/6BeSP+iX0z/pWRQ/6hnU/+naVT/omRP/59i&#10;Tf+hZE//oWVN/6JmTv+paFL/pmVP/6NhS/+oZlD/qGZQ/6pmUf+lYUz/qGRP/6tpU/+salT/qWdP&#10;/6poUP+qaFD/qGZO/6hmUP+oZlD/pWNN/59hTP+fYUz/oGJN/6RlU/+mZ1X/p2hW/6VmVP+fYE7/&#10;omFN/6VkUv+kYU7/ol9O/6RgTf+oZFH/qGVS/6dkUf+mY1D/pGNP/6hmUP+pZ0//qWVO/6hkTf+p&#10;ZU7/qmZP/6xoUf+qZk//o2FL/6JmTv+hZE//nWNP/59lUf+lalj/pGlX/6FmVP+fZlX/m2NS/49a&#10;SP+ETz3/f0w5/3ZGMv9uPir/ajsp/2M1Jf9jNSX/YTYm/180JP9nOSn/b0Au/3BALP94QzH/f0g0&#10;/4NKN/+ITTv/jVM//5BWQv+RVkT/lFlH/5VaSP+YXUv/ml9N/5leTP+bYE7/ml9N/5xiTv+gZlL/&#10;oGZS/5xiTv+bYU3/oGNO/55hTP+bXkn/nF9K/51iUP+eY1H/nWJQ/5lgTf+cY1D/nGNQ/5xjUP+b&#10;YU3/mV9L/5deSv+YX0v/ll1K/5RdSf+SW0f/kVlI/5JaSf+RWUj/kVlI/5FYRf+TWkf/lVpI/5NY&#10;SP+VWEb/lVhG/5RXRf+QU0H/jVA9/4tQPv+ITTv/h0w6/5BVQ/+SV0X/lFlH/5hdTf+SWUj/kVhH&#10;/5hfTv+haFX/oWhU/55kTv+bYUv/nmJI/6BkSv+lZ07/pmhP/55iSv+jYkz/p2lU/69xXP+ydF//&#10;rXBb/6tuWf+sb1r/qGtY/6NmU/+maVb/s3Zh/7t+af+8fmn/tXRe/7NyXP+xc17/r3Fc/65xXP+w&#10;c17/r3Jd/6txXf+tc1//rHJc/6txW/+ucFf/sHJZ/7ByWf+vcVj/rnBX/7ByWf+vcVj/r3FY/65w&#10;V/+uclr/r3Nb/6tvV/+tcVn/rnJa/6xwWP+rb1f/r3Nb/61xWf+tbFb/rWxW/61vWv+sbln/q21Y&#10;/65wW/+sbln/qWtW/6dqVf+laFP/o2ZR/59lUf+laFP/pWhT/6RnUv+jZlH/o2VQ/6NlUP+jZVD/&#10;omRP/6NmUf+jZlH/n2JN/55hTP+gZlL/oGZS/59kUv+fYk//n2JP/55hTv+eYU7/n2JP/51jT/+a&#10;YEz/mmBM/5lfS/+ZXkz/mV5M/5leTP+ZXkz/nWBN/5teS/+ZXEn/nF1L/5xdS/+bXEr/mVxJ/5hb&#10;SP+ZXEn/ml1K/5hbSP+SVUL/k1ZD/5NWQ/+SV0f/kVZG/41UQ/+OVkX/j1dG/4pXRP+NWkf/j19L&#10;/4tcSP+IV0b/iFdG/4dWRf+MW0r/iFdG/4VUQ/+DUkH/glFA/4VUQ/+CUj7/g1M//4JSPv+CUz//&#10;gFE9/35PO/+DVED/gVRB/31QPf96Tz7/e1A//31SQf99UkL/flE+/35RPv98Tzz/fE88/35PPf9/&#10;UD7/gVJA/31QPf97Tjv/e047/31QPf97UD//d0w7/3dMO/90Sjr/eE09/3pPP/95Tj3/ek8+/31Q&#10;Pf96TTr/eEs4/3lOPf96Tz//d009/3dNPf94Tj7/c0w7/3FKOf94Tz3/d048/3dOPP92TTv/dks6&#10;/3ZLOv91Sjf/dUo3/3lOO/94TTr/dUo3/3ZLOP93TDn/ek88/3dMO/94Tz3/d048/3ZNO/91TDj/&#10;dUo3/3dMOf94TTr/eE06/3dMO/90STj/dUo5/3dMO/90Sjr/dUw6/3ZNO/92Szr/dks6/3VKOf92&#10;Szr/d0w7/3lOPf94TTz/eE08/3dMO/95Tj3/eE08/3lOPf93Tjz/dUw6/3hPPf93UT7/dlA9/3hR&#10;QP92Tz7/dE08/3VPPP9zTjv/dE88/3FMOf9wSzj/cEs4/3BNOf9uSzf/b0w4/25LN/9vTDn/bEs4&#10;/2pHNP9nRDH/a0g1/2pJNv9pSDX/ZUQx/2ZHM/9iRjH/YUQy/2JFM/9lSDb/Zkk3/2VINv9kRzX/&#10;ZEk4/2NIN/9jSDf/Z0w7/2dMO/9mSzr/bVJB/29UQ/9rUD//bVJB/2xRQP9eQjT/VTkr/wABAP8A&#10;AQD/AAEA/wABAP8AAQD/GxgT/x0YFP8kGxb/LyIc/1RCOP9pVUr/c11Q/35kV/+AY1H/iWhV/49s&#10;WP+cclr/nHJa/6F1XP+hdVz/oXNZ/6FzWf+kdlz/pnlc/6d4Xv+ldlz/pHVb/6R1W/+md13/qHlf&#10;/6Z4Xv+idlv/oHRZ/51xVv+Za1H/mGpQ/6BxV/+md1v/rnxh/7aDZv+3hGf/soNl/7KBYf+tfFz/&#10;qnlZ/6l4WP+tfFz/rXxc/618W/+vfl3/rn1c/6t6Wf+peFf/p3ZW/6ZzVv+hbk//pXJT/6p3WP+q&#10;eFf/r31a/7aEX/+3g1v/uoVZ/72JWv+6hlb/u4dX/8CLWf++ilj/wI1Y/7+MV/+/jFf/wI1Y/8KP&#10;Wv/Djlr/v4pW/76JVf/BiVb/xIpY/8eNW//DiVf/woZS/8KGUv/EiFT/yo5a/8qQXv/ChlT/uHxK&#10;/7d3R/+9fU3/vn5O/7+ATf/Bf0v/woBM/8F/S//Afkr/w4FN/8OBTf+9fkn/vn9K/8WGU//Gh1T/&#10;yIlW/8aHVP/Gh1T/xodU/8SFUv+/f1H/vX1P/8GBVf/EhFj/xYRa/8WCWP/Cf1X/wH1T/797VP+/&#10;e1b/vHhT/7l1UP+2ck3/tHBL/7h0Uf+3c1D/tXFO/7VxTv+4c1L/tnJP/7JtTP+xbEv/tXBP/7Zx&#10;UP+zbE7/rmdJ/7BpS/+vaEr/rmdJ/69pSP+xakz/sWpM/69qS/+vakv/rGlM/6xpTv+vbFH/rmtQ&#10;/6pnTP+oZUr/rWpN/7BtUP+ua07/p2RH/6pnTP+nZkr/pmVJ/6dlS/+jYUf/oWFG/6BgRf+nZUv/&#10;qGhN/6FkSP+bX0P/ml5C/51kSf+udVr/qXFW/6RsUf+cZkr/kV9E/4pYPf9+TzX/f084/4FPOP98&#10;SjP/gE04/31NN/+ATTj/hVM8/5VjSv+te2L/sX9k/699Yv+yg2f/tYZq/6JzV/+OX0X/h1g+/4VT&#10;Ov+EUjn/ilY+/4tVPf+MUz//kVhE/5JZRf+SWUX/lVxI/5deSv+VW0f/lVtH/5NZRf+XWkX/ml1I&#10;/5hbRv+VWUH/llpC/5xgSP+dXEb/nVxG/55cRv+fXUf/oF5I/6NgTf+kYU7/pGFO/6hnU/+qaVX/&#10;oWNO/55hTP+hZE//pGhQ/6NnT/+paFL/pmVP/6NiTP+kYkz/pWNN/6hmUP+nZU//qWdR/6poUv+p&#10;Z1H/qWdP/6lnT/+raVH/qWdP/6RkS/+mZk3/r29W/7p5Y/+mZU//nmFM/6NmUf+nalf/p2pX/6Vm&#10;VP+hYlD/oGJN/6NiUP+jYlD/o2BP/6ViUf+oZVT/qWZV/6hlVP+nZFP/pmVR/6loVP+oZlD/pGBJ&#10;/6ZiS/+pZU7/rGhR/61pUv+saFH/q2dQ/6RjTf+jYkz/omVQ/6RnUv+kZ1L/omVS/6FkUf+hZlT/&#10;omdV/6JnVf+haFX/oWhV/5tkUP+RXUj/kV1I/4lZRf+LW0f/i1tH/4dXQ/+MXEj/kl9K/5RgS/+Y&#10;X0v/m2FN/55hTP+hZE//pGdS/6RnUv+kZ1L/o2ZR/6RnUv+jZlH/oWdT/6BmUv+hZlT/nWNP/55k&#10;UP+iaFT/omhU/59lUf+fZU//oGRM/6BkTP+eYkr/nWFJ/59iTf+eY1H/nWJQ/5tgTv+cYU//nWJQ&#10;/55jUf+ZX0v/mF5K/5pgTP+cYk7/mWBN/5ZdSv+UW0j/k1tK/5JbR/+OV0P/kFdE/5FYRf+VWkj/&#10;lVpI/5ZZRv+WWUb/lllG/5FUQf+QU0D/jVA9/4tQPv+JTjz/iU48/5FWRP+WWUb/mF1L/5leTP+R&#10;Vkb/lVpK/51kU/+haFX/nWRQ/5heSP+YXkj/oWVL/6VnTv+lZ07/pmhP/6NiTP+iYUv/qWhS/7Jx&#10;W/+xcFr/rm1X/6ltVf+pbFf/qWxX/6VoU/+pbFf/uXxn/7+Da/+3e2P/snFb/7NyXP+0c13/sG9Z&#10;/61xWf+wc17/r3Jd/6txXf+tc1//rXNf/6txW/+rcVv/snRb/7N1XP+wcln/rnBX/7ByWf+xc1r/&#10;snRb/7J0W/+vc1v/rnJa/6xwWP+tc13/rnRe/61xWf+tcVn/sXVd/7FwWv+ubVf/qmxX/6ttWP+q&#10;bFf/qWtW/6xuWf+sbln/qWtW/6VoU/+nalX/o2lV/6FnU/+jaVX/o2ZR/6RnUv+jZlH/omVQ/6Jl&#10;UP+jZlH/pGdS/6RnUv+jZlH/oGNO/55kUP+fZVH/n2VR/6BlU/+fYk//n2JP/51gTf+dYE3/nmFO&#10;/51gS/+ZX0v/mV9L/5dcSv+ZXkz/ml9N/5tgTv+bYE7/n2JP/5xfTP+ZXEn/m11I/5xeSf+bXUj/&#10;mlxH/5ZZRv+XWkf/ml1K/5daR/+TWEb/k1hG/5JXRf+VWkr/kFVF/45VRP+NVUT/kFhH/4xZRv+N&#10;Wkf/jl1M/4dYRv+EVUP/hVZE/4dWRf+KWUj/hlVE/4NSQf+FUkH/hVJB/4VUQ/+BUD//glFA/4JS&#10;Pv+BUj7/fU46/4BRPf+CUz//flE8/31QPf99UD3/ek8+/3xRQP99UkH/flE+/35RPv99UD3/fVA9&#10;/4BRP/+AUT//gFE//35PPf98TTv/ek06/3xPPP99UD3/eU49/3hNPP91Sjn/eU4+/3pPP/95Tj3/&#10;ek06/3hNPP96TTr/e047/3xRQP98UUD/eVA+/3dNPf93UD//dE08/3FKOf93Tjz/d048/3dOPP92&#10;Szr/dUo5/3VKOf92Szj/d0w5/3xRPv96Tzz/eE06/3dMOf95Tjv/eU47/3ZLOP92TTv/d048/3ZN&#10;O/90Szn/dEk2/3VKN/93TDv/d0w5/3dMO/91Sjn/dUo5/3ZLOv90Sjr/dUw6/3ZNO/93TDv/dks6&#10;/3RJOP91Sjn/eE08/3pPPv96Tz7/eU49/3hNPP94Tj7/d009/3hOPv93TT3/dEs5/3lQPv94Uj//&#10;dlA9/3hSP/93UT7/dE47/3VPPP9yTTr/c047/3NOO/9wSzj/b0o3/3BNOf9vTDj/b0w4/25LN/9r&#10;Sjf/a0o3/2lINf9lRDH/aUg1/2pJNv9pSDX/ZUYy/2dINP9iRTP/YUQy/2JFM/9kRzX/Zkk3/2lM&#10;Ov9mSTf/Zks6/2RJOP9jSDf/b1RD/3lcSv94XUz/e2BP/3FWRf9tUkH/b1RD/21SQf9iRjj/BgAA&#10;/wABAP8AAQD/AAEA/wABAP8AAQD/DxEO/yAYFf8jGhX/KBsV/0k3Lf9hTUL/a1VI/3VeUP+DZ1n/&#10;hWZU/4toVP+Ua1X/mnBY/6J2Xf+idl3/n3FX/6FzWf+ld13/qHpg/6R1W/+gcVf/oXFa/6R0Xf+j&#10;c1z/onJb/6N1Xf+fcVf/nW9V/5lrUf+abFL/nG1T/51uVP+jcVj/qnhd/698X/+zgGP/tINj/7GA&#10;YP+relr/qXhY/6d2Vv+se1v/rHtb/6l4WP+peFj/pXRU/6NyUv+icVH/pnVV/6d0V/+jcFP/qXRV&#10;/6l2V/+teFj/sn1b/7eDXv+3g1v/tYJV/7mGWf+6hlb/vIhW/7+LWf+/jFf/wI1Y/7+MV/+/jFf/&#10;wo9a/8mUYP/Djlr/v4pW/8GJVv/Cilf/voZT/7+HVP+/hlH/voVQ/7+GUf/Ei1b/yZBb/8yQXP/A&#10;hFD/t3tJ/7V1Rf+6e0j/vH1K/75/TP+6eET/vXtH/799Sf+8ekb/w4FN/8KATP+8fUj/v4BN/8KD&#10;UP/FhlP/x4hV/8WGU//HhVX/xIJS/8KAUP+6ek7/uXlN/7x8UP/CgVf/w4JY/8OCWP/CgVf/wn9V&#10;/8SAWf/Af1f/u3pS/7d2UP+ycUv/snFL/7h0T/+2ck3/tXFM/7VxTP+3c1D/uXVS/7VzUP+0ck//&#10;tHJP/7VwT/+zbk//sGlL/7FqTP+vaEr/rWZI/61mSP+tZkj/q2RG/6plRv+wa07/rGlM/6dkR/+q&#10;Z0z/q2hN/6toTf+qZ0z/rGlO/61qT/+qZ0z/o2BF/6NiRv+kY0f/oGBE/6BgRP+eXkP/n15C/51b&#10;Qf+fXUP/omBG/5pdQf+WWj7/lVk9/5NaP/+qcVb/sHlb/6dwUv+XYUX/kV9E/45cQf+FUzr/fk43&#10;/4JQOf9+TDX/fks2/39MN/+CTzr/h1U+/5NhSv+kcln/p3Vc/6d1XP+rfGD/tYZq/7KDaf+UZUv/&#10;hlQ7/4JQN/+CUDf/iFQ8/4xTP/+QWEH/lVxI/5NaRv+PVkL/kVpF/5ZdSv+UW0j/lFlH/5JXRf+R&#10;VkT/l1pH/5hbSP+UV0L/lVhD/55gS/+aXEf/mlxH/51cSP+eXUn/n1xJ/6BdSv+kYU7/pGFO/6Zl&#10;Uf+nZlL/oGJN/55hTP+jZ0//pWlR/6FlTf+mZU//pmVP/6dlT/+hX0n/pGJM/6hmUP+pZ1H/qWdR&#10;/6dlT/+kY03/qWhS/6dmUP+qaVP/o2dP/51fRv+maE//wYNq/+Gjiv+ucFf/m19H/6JlUP+kZ1T/&#10;o2ZT/6RlU/+iZE//oWNO/6FgTP+hYE7/oWBO/6ZjUv+nZFP/pmVT/6ZlU/+mZVP/qGdV/6ppVf+n&#10;Y07/pWFM/6hkTf+qZk//qmZP/6tnUP+rZ1D/q2dQ/6dlT/+nZU//pmVP/6VnUv+jZVD/pWdS/6Nm&#10;U/+kZ1T/p2pX/6ZpVv+kZ1L/p2pV/6JoVP+iaFT/o2pW/6BpVP+faFP/nmdS/51mUf+gaVT/oWhU&#10;/6FnU/+kaFD/p2ZQ/6NlUP+lZ1L/pmhT/6VnUv+jZVD/o2VQ/6JlUP+jZlH/o2ZR/6JlUP+jaVX/&#10;nmRQ/51jT/+eZFD/n2VR/59lUf+gY07/nWFJ/55iSv+gZEz/nmJK/5xiTv+cYk7/nGFP/5tgTv+d&#10;YlD/nmNR/51iUP+dYEv/mV9L/5pgTP+dY0//m2BO/5leTP+ZYE3/m2JP/5ZdSv+QV0T/kllG/5Na&#10;R/+UWUf/lFpG/5FXQ/+TVkP/lllG/5RXRP+UV0T/kFNA/45RPv+LTjv/jE88/5RXRP+UV0T/l1pH&#10;/5RZR/+RVkb/mV5O/6BlVf+cY1D/mV5M/5heSv+bYUv/p2lQ/6dpUP+lZUz/pmZN/6hoT/+mZU//&#10;p2ZQ/6tqVP+vblj/rHBY/6tvV/+scFj/rXFZ/6puVv+na1P/tXlh/7Z6Yv+1d17/rG5V/6psU/+w&#10;cln/r3FY/65wV/+vc1v/sHRc/61xWf+tc1//rnRg/691X/+vdV//snZe/7V3Xv+xc1r/rW9W/6xu&#10;Vf+ucFf/sHJZ/7F1Xf+vc1v/rHJc/61zXf+tc13/rXNd/61xWf+tcVn/tnVf/7JxW/+ubVf/qWtW&#10;/6psV/+qa1n/pWZU/6VmVP+oa1j/qGtW/6dqVf+oa1b/pWtX/6NpVf+iaFT/omZO/6RoUP+jZ0//&#10;o2dP/6NmUf+jZlH/qGtW/6RnUv+iZVD/oWRP/6BmUv+dYlD/nGFP/55jUf+dYlD/oGNQ/51gTf+c&#10;XUv/nF9M/5xfTP+aX03/ml9N/5leTP+ZXkz/m2BO/5tgTv+bXkv/nF9M/5pdSv+YW0b/mFpF/5xe&#10;Sf+bXUj/mFpF/5RXRP+XWkf/ml1K/5VaSP+TWEb/k1hI/5BXRv+SWUj/jVRD/41UQ/+MVEP/jVhG&#10;/4xZSP+MWUj/illI/4dWRf+EVUP/hldF/4ZXRf+FVEP/hFNC/4dUQ/+HVEP/hlNC/4ZTQv+BUD//&#10;g1JB/4JRQP+AUT3/fU46/4JTP/+BUj7/fVA7/31QO/99UDv/ek88/3pPPP96Tz7/eU49/3xPPP99&#10;UD3/gVRB/35RPv99Tjr/e0w4/3xNO/9+Tz3/e0w6/3xPPP99UD3/flE+/31QPf97Tjv/e047/3tN&#10;Pf95TDn/dks7/3dMPP94TTz/d0w7/3lQPv95UD7/eE89/3ZNO/91Tzz/dU88/3RLOf90Szn/dUo5&#10;/3dMO/92Szr/dEk4/3ZLOv93TDn/eE06/3xRPv96Tzz/ek04/3dMOf95Tjv/eE06/3VKN/9zSjb/&#10;dUw6/3RLOf90Szn/dEs5/3RJOP91Sjn/c0g3/3ZLOv93TDv/dUo5/3VKOv92Szr/d0w8/3dOPP92&#10;TTv/dUw6/3NKOP90STj/dEk4/3VKOf92Szr/eE08/3dOPP92TDz/d009/3dNPf93TT3/d009/3pR&#10;P/96UT//d048/3JMOf91Tzz/dU88/3JNOv9xTDn/cEs4/3JNOv9wSzj/bkk2/21KN/9uSzf/bEw3&#10;/2pJNv9mRTL/ZkUy/2lINf9mRTL/aEc0/2pJNv9nSDT/Zkc1/2RHNf9iRTP/YUQy/2JFM/9iRTP/&#10;ZEc1/2dKOP9mSTf/ZUo5/2RJOP9mSTf/e15M/4dqWP+CZVP/e15M/21SQf9pTj3/aU49/2RKO/8M&#10;AAD/AAEA/wABAP8AAQD/AAEA/wABAP8AAQD/AAEA/wEDAP8gGBX/JRoW/zYlHf9OPDL/ZFBF/3Nb&#10;T/97YVT/gWRS/4VkUf+OaFP/lm1X/5txWf+acFf/n3Na/6J2Xf+idlv/onRa/6J0Wv+jdFr/o3Nc&#10;/6JyW/+jc1z/oHFX/59wVv+fclX/nnFU/51uUv+dblL/m2xS/5hpT/+cbVP/oHFV/6Z3W/+qe13/&#10;rX5g/7KBYf+vfl7/qnlZ/6l4WP+peFj/qXhY/6l4WP+relr/p3ZW/6RzU/+icVH/om9S/59sT/+h&#10;blH/qXNX/6t2V/+we1z/s35c/7WBXP+1gVn/toNY/7iFWP+7iFn/u4lW/7+LWf/AjVj/wY5Z/8GO&#10;Wf/AjVj/wItX/7+KVv/Djlr/w45a/8CLV//CjVn/v4pW/72IUv+8h1H/u4ZQ/7yHUf+/ilT/x45Z&#10;/8qOWv+/g0//u31K/7p8Sf+8fUr/wIFO/8CBTv+6eEb/uXdD/7h2Qv+7eUX/woBM/8F/Tf+/fUv/&#10;vn9M/8KDUP/HhVP/yYdX/8eFVf/HhVX/w4NV/79/Uf+7e0//u3pQ/7x7Uf/BgFb/v35U/8B/Vf+/&#10;flT/v35W/8GAWP/BgFj/v35W/7x7Vf+4d1H/unlT/7t6VP+4dE//unZR/715VP+6dlH/uXVQ/7Z1&#10;T/+4dlP/tnZS/7Z0Uv+zcU//tG9O/7RvUP+1cFH/sGtM/65nS/+ybVD/sWxP/7BqUP+ybFL/rmhO&#10;/6ZjSP+mY0j/qGVK/61qTf+tak3/rGlM/6lmSf+lZEb/pGNH/6VkSP+lZUn/o2NH/6BgRP+fX0P/&#10;oGFC/55dP/+gX0H/p2ZI/6JiRv+cXED/mFs+/5lcP/+maUz/t3xe/7p/Yf+YX0L/lV1C/5NgRf+L&#10;WD3/g1E4/4JQN/9+TDX/fks2/4FOOf+GUz7/iFQ//45aRP+caFL/nGhQ/51pUf+kclf/rnxh/7WG&#10;av+sfWP/f1A2/3pIMf+BTzj/hlQ9/4tUP/+NVkH/j1hD/5NcR/+UXUj/lF1I/5VeSf+TWkf/k1pH&#10;/5FYRf+RVkT/k1hG/5ZZRv+WWUb/l1pH/55fTf+cXUv/mVtG/5xeSf+eXUn/nl1J/6FgTP+nZU//&#10;qWdR/6poUv+mZU//o2JM/59jS/+iZk7/pGhQ/6ZlT/+paFL/pmVP/6VkTv+iYUv/pWRO/6dmUP+m&#10;Zk3/p2dO/6dnTv+mZk3/rWtV/61sVv+sa1X/p2ZQ/6NnT/+na1P/s3lj/8CGcv+pbFf/nmFM/6Fk&#10;Uf+lZlT/pGVT/6dmUv+mZVH/p2ZS/6ppVf+qZ1T/qGVU/6RhUP+lZFL/pmVT/6dmVP+nZlT/qGdT&#10;/6loVP+lY03/qGZQ/61rVf+taVT/qWdR/6tnUv+qZlH/qWVQ/6pmT/+taVT/r21X/6tpU/+oZlD/&#10;oWNO/59hTP+gY07/oWRP/6NmUf+hZE//nmFM/6FkT/+jZlH/o2ZR/6VoU/+iZVD/nmFM/55hTP+j&#10;ZVD/p2ZQ/6dlT/+nZU//qWVQ/6ZiTf+jYUv/pGNP/6RjT/+hY07/omRP/6FjTv+hY07/o2VQ/6Nl&#10;UP+iZE//pWhT/6VpUf+iZk7/o2dP/6JmTv+iZk7/o2dP/6RoUP+kaFD/o2dP/6BmUP+gZlL/nmRQ&#10;/6BmUv+fZVH/nmRQ/6FkT/+fYk3/nF9K/5xfSv+eYU7/n2JP/51iUP+aX03/ml9N/5lfS/+YXkr/&#10;mV9L/5VbR/+VW0f/llxI/5daRf+aXUj/l1pF/5VYQ/+VWEP/kVQ//41QO/+KTTj/jE86/5JYRP+Y&#10;XUv/mV5M/5RZR/+TWEb/nWJQ/6RpV/+dYE3/l1pH/5lcR/+gY07/p2lU/6ZlT/+nZU//qWdR/6xq&#10;Uv+pZ0//p2VP/6lpUP+ycln/rW9W/6xuVf+sblX/rnBX/7ByWf+1dVz/tXVc/7NzWv+wcFf/r29W&#10;/7JyWf+ycln/snJZ/7JyWf+zc1r/snJZ/7FwWv+uclr/q3Fb/6xyXP+qclv/qnNe/6d3YP+ZbFX/&#10;flhD/2hJNP9vUDv/hGFN/5hvW/+iclz/pXFb/6tyXv+tcVn/r25Y/7BvWf+wb1n/rWxW/69tV/+t&#10;bFb/qWtW/6lrVv+qbFf/qGtW/6lsV/+rbln/qm1Y/6lsV/+nalX/pWhT/6VoU/+kZ1L/o2ZR/6Ro&#10;UP+kaFD/o2dP/6NmUf+iZVD/omVQ/6NmUf+hZE//oGNO/6FkT/+dY0//m2BO/5xhT/+cYU//oGNQ&#10;/51gTf+dYE3/nWBN/51gTf+cYU//m2BO/5leTP+ZXkz/m2BO/5tgTv+YXUv/mF1L/5hdS/+YXUv/&#10;mVxH/5pdSP+YW0b/lVhD/5NYRv+VWkj/l1xK/5NaR/+TWkn/klpJ/45WRf+NVUT/ilVD/4tWRv+N&#10;WEj/ilVF/4xZSP+MWUj/i1hH/4VURf+EU0T/glND/4JTQf+EU0L/hVRD/4VUQ/+EU0L/hFNC/4NS&#10;Qf9/UD7/gVJA/4FSQP+AUT//fU46/4BTPv9+UT7/flE+/35RPv+AU0D/fVA9/35RPv99UD3/e047&#10;/31QPf99UD3/flE+/35RPv98Tzr/e047/31OOv99Tjr/e0w6/35PPf98Tzz/fE88/3tOO/97Tjv/&#10;e047/3tOO/94TTz/d0w8/3hNPf94TT3/dk07/3dNPf91Szv/dUs7/3VLO/95Tz//eU8//3dNPf90&#10;Szn/dks6/3dMO/93TDv/dUo5/3ZLOv93TDv/dks6/3ZLOP94TTr/dUo3/3VKN/93TDn/dUo3/3RJ&#10;OP91Sjn/dEs5/3RLOf90Szn/dUo5/3VKOf91Sjn/dks6/3ZLOv92Szr/dUo5/3ZLOv91Sjn/dUw6&#10;/3VMOv91TDr/dEs5/3RLOf90Szn/dk07/3VMOv91TDr/dUw6/3VMOv9xSzj/dE08/3RNPP92Tz7/&#10;dk8+/3dRPv95UD7/eE89/3ZNO/90Tjv/ckw5/3JNOv9vSjf/bkk2/3JNOv9vSjf/bUg1/21INv9v&#10;Sjj/b0w4/21KNv9mRTL/ZUQx/2ZFMv9oRzT/aUg1/2lINf9kRTH/Y0Qw/2RFMf9mRzX/Zkc1/2VG&#10;NP9jRDL/ZEc1/2dKOP9pTDr/ak07/2pNO/9rTjz/d1pI/3lcSv9vUkD/ak07/2tPQf9oTD7/YUU3&#10;/wYFAf8AAQD/AAEA/wABAP8AAQD/AAEA/wABAP8AAQD/AAEA/wABAP8JCwj/IxoV/zEiG/9HNC3/&#10;XUlA/2tVSP90XU//fWBQ/39gTv+LZlP/j2lU/5ZsVP+XbVX/m3FY/59zWv+eclf/n3FX/6J0Wv+j&#10;dFr/onJb/6FxWv+hcVr/nW5U/55vVf+gcVX/nW5S/51uUv+cblT/l2lP/5doTv+aa1H/nW5S/6R1&#10;Wf+ldlr/qXpc/6x9X/+uf2H/q3pa/6Z4V/+neVj/pHZV/6Z1Vf+relr/pnVV/6NyUv+jcFH/om9S&#10;/5xpTP+fbE//qHJW/6x3WP+xfF3/tH1e/7R/Xf+3g1v/t4Nb/7iFWv+7iFv/uodY/7yKV/+/jVr/&#10;wI5b/8CNWP/AjVj/wo1Z/7+KVv/CjVn/wo1Z/8CLV//CjVn/v4pW/72IUv+9iFL/u4ZQ/76HT/+/&#10;iFD/w4pT/8aKVP++gkz/vH5L/7t9Sv+8fUr/wIFO/7+ATf+4dkT/tnRC/7d1Q/+7eUf/wH5M/8F/&#10;Tf/Afkz/v31L/8SCUP/HhVX/yIZW/8aEVP/HhVX/w4NV/79/Uf+8fFD/unlP/7t6UP/BgFj/vXxU&#10;/718VP+8e1P/vXxU/8GAWP/BgFj/wH9X/718Vv+4d1H/unlT/7t6VP+5dVD/vXlU/756Vf+6dlH/&#10;uXVQ/7Z1T/+3dlD/uHdR/7h2U/+1c1H/uXRT/7p1VP+5dFX/tG9Q/7BrTv+ybVD/smxS/7BqUP+x&#10;a1H/r2lP/6dkSf+mY0j/qGVK/69sT/+ua07/qWZJ/6lmSf+kY0X/pGNF/6dmSP+naEn/pGdI/6Fk&#10;Rf+iY0T/nl8+/5laOf+hYED/r25O/61sTv+mZ0j/oWJD/51gQf+hZEX/rnNT/7N4Wv+XXkH/k1tA&#10;/5VdQv+OW0D/ilY+/4VTOv+BTzj/f0w3/4ZTPv+LWEP/iVVA/4pWQf+bZ1H/mmZO/5xoUP+gblP/&#10;p3Va/65/Zf+yg2n/h1dA/3dHMP99TTb/h1U+/4hUPv+LVD//jldC/5JbRv+UXUj/lF1I/5dgS/+S&#10;WUb/kllG/5FYRf+RVkT/k1hG/5RXRP+WWUb/mVxJ/55fTf+cXUv/mVpI/5xeSf+cXkn/nF5J/59h&#10;TP+pZ1H/rWtV/6tqVP+mZU//o2JM/59jS/+gZEz/o2dP/6ZlT/+qaVP/p2ZQ/6VkTv+mZU//p2ZQ&#10;/6loUv+mZk3/p2dO/6lpUP+nZlD/q2pU/61sVv+sa1X/qW1V/69yXf+tc1//r3Vh/6dsWv+eY1H/&#10;n2JP/6JlUv+mZ1X/p2ZS/6dmUv+mZVH/qGVS/6toVf+pZlP/p2RR/6RhUP+mY1L/p2ZU/6hnVf+o&#10;Z1X/p2ZS/6dmUv+lZFD/qGdT/61rVf+qaFL/q2lT/61pVP+qZlH/qmZR/6pmUf+taVT/r2tW/69t&#10;V/+ubFb/qWdR/6FjTv+iZE//pWdS/6dpVP+iZE//m11I/59iTf+kZ1L/o2ZR/6JlUP+iZVD/oGJN&#10;/55gS/+jYUv/pWNN/6VhTP+lYUz/pmJN/6VhTP+lYUz/pGNP/6JhTf+iYU3/pGNP/6RjT/+lZFD/&#10;p2VP/6VkUP+lZFD/pWdS/6VnUv+lZE7/p2ZQ/6dmUP+qaVP/p2dO/6ZmTf+jZ0//pGhQ/6FnUf+h&#10;Z1P/oWdT/6JoVP+gZlL/nWNP/6BjTv+dYEv/m15J/5teS/+cX0z/n2JP/55hTv+cX0z/m15L/5he&#10;Sv+ZX0v/mF5K/5RaRv+VW0f/llxI/5RaRv+cYEj/m15J/5hbRv+XWkX/lFdC/45RPP+LTjn/jFI+&#10;/5ZcSP+aYEz/mV5M/5VaSP+YXUv/n2JP/6NmU/+eYU7/l1pH/5teS/+lZ1L/p2lU/6RjT/+lY03/&#10;q2lT/65sVP+qaFD/qWdP/61tVP+zc1r/rG5V/6dpUP+oalH/r3FY/7V3Xv+4emH/tHRb/69vVv+t&#10;bVT/sHBX/7RyWv+zcVn/snJZ/7JyWf+zc1r/snJZ/7FwWv+vc1v/q29X/6huWP+pcFz/p3Nd/51w&#10;Wf+DX0n/c1lC/3tuW/9zZlP/cF1M/4lsWv+ed2b/pnZi/6lyXv+scFj/rm5V/7BvWf+wb1n/q2pU&#10;/6xqVP+qbFf/qWtW/6hqVf+oa1b/qWxX/6ptWP+qbVj/qGtW/6hrVv+kZ1L/pWhT/6VoU/+kZ1L/&#10;o2ZR/6NmUf+jZlH/o2dP/6JlUP+iZVD/oWRP/6JlUP+hZE//oWRP/6FkT/+fYk3/nWBN/55hTv+e&#10;YU7/n2JP/51gTf+eYU7/n2JP/51gTf+dYE3/nF9M/5teS/+aXUr/m15L/5xfTP+XXEr/l1xK/5dc&#10;Sv+XXEr/lVpI/5RZR/+VWEP/lllG/5FWRP+VWkj/lFtI/5JZSP+SWkn/klpJ/41YRv+NWEb/jFdH&#10;/4lWRf+MWUj/iVZF/4tYR/+NWkn/h1ZH/4JRQv+CUUL/glND/4JTQf+CUUD/g1JB/4RTQv+CUUD/&#10;g1JB/4FQP/+ATz7/glNB/4BRP/+AUT//f1A+/4BTQP9+UT7/fVA9/3tOO/9+UT7/fVA9/35RPv99&#10;UD3/fE88/31QPf97UD//fFFA/31SQf96Tz7/e047/3xPOv98Tzr/ek04/3pNOv95TDn/eUw5/3pN&#10;Ov96TTr/ek06/3tOO/95Tj3/eE08/3lOPf95Tj3/eE08/3dNPf92TDz/dkw8/3dMPP96Tz//eU4+&#10;/3hNPf92Szv/d0w7/3hNPP93TDv/dEk4/3ZLOv92Szr/d0w7/3dMO/93TDn/dEk2/3RJNv92Szj/&#10;ckc2/29EM/91Sjn/dUo5/3dMO/92Szr/d0w7/3VKOf90STj/dks6/3VKOf90STj/dUo5/3ZLOv91&#10;Sjn/dUo5/3RLOf91TDr/dEs5/3RLOf90Szn/d048/3VMOv91TDr/dEs5/3JMOf9yTDn/dU49/3RN&#10;PP91Tj3/dU88/3ZQPf95UD7/eVA+/3ZNO/9yTDn/ckw5/3BLOP9vSjf/bUg1/3BLOP9uSTb/bEc0&#10;/2xHNP9tSjf/bEk1/2tINP9oRzT/ZUQx/2RDMP9oRzT/akk2/2VGMv9jRDD/Y0Qw/2VGMv9oSTf/&#10;aEk3/2ZHNf9lRjT/ZEc1/2VINv9mSjX/aEw3/2tOPP9wU0H/cVRC/21QPv9jRjT/YEMx/2hMPv9m&#10;Sjz/JRwV/wABAP8AAQD/AAEA/wABAP8AAQD/AAEA/wABAP8AAQD/AAEA/wABAP8AAQD/ERMQ/yob&#10;Fv81JB3/TDow/15IPf9vV0v/el1N/4JjUf+OaVb/kGpV/5NqVP+XbVX/m3FY/5pwV/+bb1b/nnJX&#10;/6FzWf+ic1n/onNZ/6BxV/+jcVj/oW9W/51uVP+eb1P/m2xS/5ptUP+bbVP/mGpQ/5dpT/+Za1H/&#10;nW9V/59yVf+jdln/qHld/6V4Wf+qfV7/qHtc/6Z5Wv+oe1z/pXhZ/6Z4V/+relr/pXRU/6JxUf+i&#10;b1D/o3BT/51qTf+gak7/p3FV/6x3WP+0fV//tn9g/7iCYP+5hV7/t4Nb/7mFXf+5iF3/uIha/7iI&#10;WP+/jF3/wI5b/8CNWP/Bjln/wY5Z/8KNWf/CjVn/wItX/7+KVP/CjVn/v4pU/7yHUf+9iFL/vodP&#10;/76HT//Ah1D/wopR/8SIUv/Ag03/vYBK/7l8Rv++f0z/wYJP/7+ATf+6eEb/uHZE/7p4Rv+9e0n/&#10;w39O/8OBT//Df07/w39O/8aEUv/GhFT/x4VV/8eFVf/EhFb/xIRW/8CAUv++flL/u3pQ/7t6UP/A&#10;f1f/vHtT/7h5UP+6e1L/vn1V/8GAWP/Dglr/v35W/7p5U/+2dU//tnVP/7h3Uf+5dVD/u3dS/7x2&#10;Uv+7d1L/uXVQ/7h0T/+6dlH/uXhS/7h2U/+1c1D/tnRS/7p1VP+4c1T/snBQ/65sTP+xblH/r2xR&#10;/65rUP+vbFH/sW5T/61qT/+qZ0z/rGlM/69sT/+tak3/qGdJ/6dmSP+iYUP/o2JE/6dmRv+makj/&#10;pmpI/6RoRv+iZkL/oWI//51eO/+nZ0T/tHRR/7NyUv+sbUz/qGlI/59jQf+cYD7/p2xM/690VP+i&#10;aUz/mmNF/5hgRf+UXkT/jFhA/4lXQP+EUjv/g1A7/4pXQv+OW0b/iVVA/4lVP/+halX/oWtT/6Ru&#10;Vv+kclf/p3Va/6t5Xv+xgmb/m2xS/3pLMf96SjP/h1U+/4lVP/+KVkD/i1dB/5JbRv+WX0r/l2BL&#10;/5hhTP+TWkb/kllG/5FYRf+RVkT/k1hG/5RXRP+WWUb/mFtI/55fTf+fYE7/oGJN/6BjTv+eYUz/&#10;ml1I/55hTP+iZE//pWRO/6dmUP+kY03/oGRM/6BkTP+gZEz/oWVN/6dmUP+ralT/qWhS/6VkTv+m&#10;Zk3/qWhS/6dnTv+lZ07/pmZN/6lpUP+ralT/rGtV/6ppU/+lZ1L/snRf/8mMd/+1eGP/r3Jf/6Jl&#10;Uv+gY1D/o2ZT/6doVv+qaVX/qWhU/6hnU/+oZVL/qmdU/6toVf+pZlP/qGVS/6lmU/+pZlP/q2hV&#10;/6tqVv+oZ1P/p2ZS/6ZlUf+nZlL/qmlV/6xrV/+qaFL/qmlV/61pVP+qZlH/q2dS/6tnUv+ualX/&#10;sGxX/69rVv+raVP/q2lT/6hmUP+oZlD/qGZQ/6hqVf+lZ1L/nmBL/6FjTv+lZ1L/o2VQ/6FjTv+i&#10;ZE//o2VQ/6dlT/+oZlD/p2NO/6NfSv+nYEz/p2BM/6dgTP+oYU3/qGRP/6ZjUP+kYU7/pmJN/6dj&#10;Tv+pZVD/qmZR/6djTv+mY1D/pWNN/6hnU/+oZlD/qWdR/6lnUf+raVH/q2lR/6dnTv+lZE7/qWhS&#10;/6VpUf+jZlH/oWdT/6NpVf+gZlL/mV9L/5xfSv+eYUz/nmFM/55fTf+dXkz/n2BO/6BhT/+fYE7/&#10;nWBN/5xfSv+bXkn/llxI/5RaRv+YXkr/mF5K/5VbR/+cYEj/m15J/5daRf+VWEP/lFdC/5BTPv+J&#10;Tzv/jFI+/5lfS/+aX03/mF5K/5pdSv+aXUr/nWBN/6BhT/+eX03/m11I/59gTv+naVT/qGpV/6Zl&#10;Uf+oZlD/rGpU/6xqVP+pZ1H/q2lT/7FwWv+ycVv/rG5V/6dpUP+sblX/uHph/71/Zv+4emH/snRb&#10;/65uVf+ublX/sXFY/7VzXf+0clz/s3FZ/7FvV/+0clz/snFb/7JxW/+vc1v/qW1V/6ZsVv+rcl7/&#10;qXdg/5JoT/99WT//x6iM//z84v/9+OL/oIVw/4VoVv+qhXX/s4R0/6hzYf+rb1f/rm1X/7BvWf+v&#10;blj/q2pU/6tqVP+pa1b/qmxX/6hrVv+oa1b/qWxX/6lsV/+oa1b/pWhT/6RnUv+jZlH/pGdS/6Rn&#10;Uv+kZ1L/o2ZR/6NmUf+jZlH/o2ZR/6JmTv+hZU3/oWVN/6JlUP+hZU3/oGNO/59iTf+fYk3/nmFM&#10;/59iTf+fYk//n2JP/51gTf+dYE3/nmFO/5xfTP+cX0z/nF9M/5teSf+bXkn/m15L/5pdSv+XXEr/&#10;mF1L/5hdS/+XXEr/lFlH/5JXRf+TWEb/lFlH/5JXRf+SWUb/kFdG/49XRv+UXEv/kVxK/45ZR/+N&#10;Wkn/i1hH/4tYR/+NWkn/jFlI/4xZSP+OW0r/iVhH/4JRQv+DUkP/hFNE/4VURf+DUkH/g1JB/4NS&#10;Qf+CUUD/g1JB/4JRQP+CUUD/glNB/4BRP/+AUT//f1A+/35RPv9+UT7/fFFA/3lOPf9+UT7/fVA9&#10;/31QPf96TTr/fE88/3xRQP96Tz7/ek8+/3tQP/98UUD/ek8+/31QPf97Tjv/ek06/3tOO/94TTz/&#10;d0w7/3hNPP95Tj3/eE08/3lOPf95Tj3/eE08/3lOPf95Tj3/eU4+/3lOPv94TT3/eE09/3ZKPf93&#10;TDz/d0w8/3dMPP91Sjr/d0w7/3hNPP94TTz/dUo5/3ZLOv93TDv/eE08/3dMO/91Sjn/dUo5/3VK&#10;Of93TDv/dEk4/3FGNf92Szr/dUo5/3VKOf91Sjn/dUo5/3VKOf9xSDb/dUw6/3VKOf91Sjn/dks6&#10;/3dMO/90STj/dUo5/3RJOP90Szn/dEs5/3VMOv90Szn/eE89/3ZNO/9yTDn/ckw5/3ROO/90Tjv/&#10;dU49/3VOPf91Tj3/dU88/3VPPP94Tz3/eE89/3ROO/91Tzz/dU88/3FMOf9wSzj/cEs4/3FMOv9t&#10;SDb/bUg2/2tINf9rSDX/a0g1/2pHNP9mRTL/ZkUy/2hHNP9pSDX/akk2/2VGMv9lRjL/Zkcz/2hJ&#10;Nf9qSzf/Z0g0/2hJN/9pSjj/aEk3/2hJN/9lSTT/aEw3/2lNOP9rTjz/ZUg2/2RHNf9gQzH/YEMx&#10;/2BENv9AMCP/AAEA/wABAP8AAQD/AAEA/wABAP8AAQD/AAEA/wABAP8AAQD/AAEA/wABAP8AAQD/&#10;AAEA/yAVEf8rHBX/QS4n/1RANf9rU0f/c1lM/39fUP+LZlP/j2lU/5JpVf+Ua1X/mnBY/5pwV/+a&#10;cFf/nnJZ/59xV/+gcVf/oHFX/6BxV/+jcVj/oW9W/51uVP+dblT/m2xS/5psUv+abFL/mGpQ/5dr&#10;UP+YbFH/mm5T/51wU/+jdln/pnlc/6N2V/+oe1z/qHtc/6V6Wv+me1v/qHtc/6h7XP+relr/pXRU&#10;/6NyUv+jcFH/pXJV/55rTv+gak7/pW9T/6lzV/+xfF3/tH1f/7eAYf+5hWD/t4Nc/7mFXf+6iWD/&#10;t4Zb/7iIWv+9jV3/wY9c/7+NWv/Bjln/wo9a/8GOWf/Bjlf/v4xV/76LVP/Ai1f/volT/7yHUf+9&#10;iFL/voVO/7+GT//BiVD/xIlR/8KHT//BhE3/v4JL/71+Sf++f0r/wIFO/7+ATf+5ekf/t3VD/7p4&#10;Rv++fEr/w39O/8SAT//Cfk3/w39O/8WBUv/CgFD/w4FR/8ODVf/DhVb/woRV/79/Uf++flL/vHtR&#10;/7t6UP+/flb/u3pS/7h3T/+7fFP/v35W/79+Vv/Af1f/vHtV/7h3Uf+2dU//t3NO/7h0T/+6dlH/&#10;uXVQ/7p0UP+7d1L/t3NO/7RwS/+3c07/unZT/7l1Uv+0ck//tXNR/7l3Vf+0clD/sW9P/7BuTv+x&#10;blH/rWpN/61qT/+tak//sG1S/69sUf+tak3/rmtO/65rTv+ta0v/q2pK/6loSP+kY0P/pWRE/6hn&#10;R/+makb/p2tH/6drR/+makb/omZC/6RlQv+ra0j/tHRR/7FyT/+ub0z/qm5M/6VpR/+cYT//omdF&#10;/611Uv+vdlj/p3BS/5tjSP+RXkP/ilg9/4lXQP+EVD3/glI7/4tYQ/+MWUT/hlI9/4FNN/+ZYk3/&#10;oWtT/6VvVf+ndVr/pXNY/6JzV/+sfWH/rX5k/4laQP94SS//g1M8/4hWP/+KVkD/i1dB/45aRP+V&#10;Xkn/mGFM/5dgS/+TWkb/k1pG/5JXRf+RVkT/k1hG/5ZZRv+XWkf/l1pH/5teS/+dYEv/oGNO/6Jl&#10;UP+cYk7/llxI/51gS/+eYUz/n2JN/6FkT/+gZEz/oGNO/6FkT/+fY0v/oWBK/6dnTv+vb1b/qGhP&#10;/6RkS/+mZk3/pWVM/6JiSf+kZk3/pGZN/6loUv+sa1X/rm1X/6hqVf+hY07/v35q/96gi/+0dWP/&#10;p2hW/6FiUP+naFb/qGlX/6hpV/+sa1f/qWhU/6dkUf+nZFH/qmdU/6tnUv+oZVL/qGVS/6toVf+s&#10;aFP/rGhT/6toVf+paFT/qGdT/6ZlUf+nZlL/rGtX/6tqVv+paFT/q2pW/61pVP+saFP/rWlU/6pm&#10;Uf+taVT/r2tW/6xqVP+oZlD/qmhS/6lnUf+pZ1H/p2VP/6ppU/+mZU//oGJN/6JkT/+lZ1L/pWdS&#10;/6VkUP+mZVH/qGZQ/6hmUP+pZ1H/p2NO/6VhTP+pYk7/qGFN/6liTv+rZFD/q2RQ/6hkUf+kYU7/&#10;qGFN/6pjT/+tZlL/rWZS/6liTv+nY1D/pmNQ/6hnU/+pZ1H/qmhS/6hmUP+pZ1H/q2lT/6hmUP+n&#10;ZU//qmlT/6VpUf+hZE//oWRP/6NmUf+iZVD/nmFM/55hTP+fYk3/oGJN/6BhT/+fYE7/oGFP/6Bh&#10;T/+fYE7/nl9N/55hTv+cX0r/llxI/5VbR/+ZX0v/m2FN/5lfS/+aYEz/nF9K/5hbRv+VWEP/klhE&#10;/45UQP+KUDz/jVM//5lfS/+YXUv/ml1I/5xfTP+bXkv/nF9K/51fSv+eYEv/nmBL/6JkT/+paFT/&#10;qmlV/6loVP+qaFL/q2lT/6lnUf+oZlD/rGpU/7JwWv+vblj/rWxW/6ZqUv+ucFf/vH5l/71/Zv+0&#10;dl3/sHJZ/61tVP+tbFb/snFb/7RyXP+zcVv/snBa/7BuWP+zcVv/s3Fb/7NyXP+ucVz/q25Z/6lv&#10;W/+tc1//pHBa/4tdRf+mfmX///fZ//7+5v/+/ej/5Miy/39eTf+pg3b/toh5/6t2ZP+rb1f/rWxW&#10;/7BvWf+vblj/q2pU/6psV/+pbFf/qm1Y/6lsV/+pbFf/qWxX/6hrVv+nalX/pWhT/6ZoU/+jZlH/&#10;pGdS/6NmUf+jZlH/o2ZR/6JlUP+iZVD/o2ZR/6JmTv+hZU3/oWVN/6NnT/+hZU3/n2NL/55iSv+f&#10;Yk3/n2JN/59iTf+gYk3/oGJN/59gTv+dYE3/nmFO/5teS/+dXkz/nF5J/5xeSf+eYEv/nV9K/5hb&#10;SP+YW0j/mF1L/5hdS/+XXEr/lFlH/5FWRP+SV0X/lFlH/5FYRf+QV0b/jlZF/49XRv+SXUv/kFtL&#10;/45bSv+OW0r/i1hH/4tYR/+NWkn/jVpJ/4tYR/+MWUj/iFdG/4RTRP+EU0T/hVRF/4RTRP+CUUL/&#10;gVBB/4JRQv+CUUL/glFA/4NSQf+DUkH/glNB/4BRP/+AUT//fVA9/31QPf98UUD/fFFA/3tQP/99&#10;UD3/fE88/3xPPP96TTr/e1A//31SQf95Tj3/d009/3hOPv97UkD/eU49/3pPPv95Tj3/eE08/3pP&#10;Pv94TTz/eE08/3hNPP96Tz7/eE08/3lOPf95Tj3/eE08/3hNPP95Tj3/eE09/3hNPf94TT3/eE09&#10;/3ZKPf92Szv/dks7/3ZLO/91Sjn/d0w7/3dMO/93TDv/dks6/3ZLOv93TDv/eE08/3VMOv90Szn/&#10;dEs5/3ZNO/93Tjz/dEs5/3RJOP92Szr/dEk4/3RJOP90STj/dUo5/3RLOf9zSjj/dUw6/3VMOv90&#10;Szn/dks6/3ZLOv91Sjn/dUo5/3RJOP92TTv/dUw6/3RLOf90Szn/d048/3VMOv9yTDn/dE47/3VP&#10;PP90Tjv/dU49/3VOPf92Tz7/dU49/3VPPP90Tjv/ckw5/3JMOf90Tjv/dU88/3FMOf9wSzj/cUw6&#10;/29MOf9tSjf/bEk2/2pHNP9jQi//ZkUy/2xLOP9tTDn/aUg1/2lINf9pSDX/aUg1/2VGMv9mRzP/&#10;Z0g0/2dLNv9oSTX/Z0g0/2ZHNf9rTDr/aks5/2hJN/9nSDT/aks5/2tMOP9pSjj/YUIw/2BDMf9g&#10;QzH/X0Iy/1k/Mv8AAQD/AAEA/wABAP8AAQD/AAEA/wABAP8AAQD/AAEA/wABAP8AAQD/AAEA/wAB&#10;AP8AAQD/AAEA/wABAP8kGRX/Lh8Y/0EvJf9dST7/alJG/3NZTP+AX07/hmNP/4tmU/+MaFL/kmxX&#10;/5RrVf+WbVf/l21V/51xWP+db1f/m2tU/5lpUv+hb1b/onBX/6JwV/+eb1X/mmxS/5hsU/+XalP/&#10;kmhP/5VrU/+UalH/lGpR/5lwVP+hdVj/onZZ/6B1Vf+me1v/pntb/6R7W/+lfFz/qH1d/6Z7W/+l&#10;eFn/o3RW/6JzVf+hclT/pnNW/6BtUP+da1D/m2hL/51qTf+ndFf/rXhZ/7J9Xv+2gV//sXxa/7N/&#10;Wv+4hF3/t4Nb/7eEWf+8iVz/v4xf/76MWf+9i1j/vYtW/72LVv/AjVj/v4xV/76LVP+/ilb/volV&#10;/8GIU/+/hlH/woZQ/8SIUv/HjFT/w4ZN/8aIT//GiE//yIlT/8uKVP/IhlL/xYNP/8KATP+4dkT/&#10;uHZE/758Sv+/fUv/w4FP/8J+T/+7d0j/unZH/75+UP+8fE7/uHpL/8CAUP/ChFX/wIJT/719T/+9&#10;ek//vntQ/716UP+9elD/vXxU/7x7U/+9fFT/wYBY/759V/+7d1L/unZR/795Vf+/eVX/v3lV/7t1&#10;Uf+7dVH/unRQ/7t1U/+/eVf/t3FP/7NtTP+ybUz/sWxL/7NuT/+zcU//tXNT/7RyUv+zclL/snFR&#10;/7JxUf+wb1H/qmlL/6tqTP+ua07/rmtO/65sTP+ta0v/rmxM/6ppSf+sa0v/rWxM/7FxTv+2dlP/&#10;tXVS/7V1Uv+xc07/sXNO/69zTv+tcUz/qGpF/6psR/+ydE//tXdS/7R2Uf+vc07/rnJN/6lvSf+f&#10;aEH/omtF/6x2UP+9h2P/uIJg/6ZvUP+YY0T/hVM4/4JTOf+CUjv/gVM8/4VXQP+CVD3/eEoz/3ZG&#10;MP+DUzz/lmRN/6JwV/+kclf/n21S/5xtUf+hclb/tYZq/6h5X/+HVTz/fkwz/4dVPv+IVj//iVU/&#10;/4pWQP+SXkj/l2BL/5ZfSv+TWkb/lVtH/5VbR/+VWEP/lVhD/5daRf+YW0b/l1pF/5hbRv+bXkn/&#10;mF5K/5thTf+gZlL/mmBM/5lfS/+fYk3/oGNO/6FkT/+gY07/o2JM/6NiTP+gX0n/n19G/6RiSv+o&#10;Zkz/pWNJ/6RkSf+lZUr/pGRJ/6JiR/+kZk3/rG5V/65yWv+rbln/rXBb/6ZpVv+gYU//yol3/8WD&#10;c/+eXEz/nlxM/6NiUP+sa1n/q2pY/6ppVf+raFX/qWZT/6ZjUP+pZVD/rWlU/6llUP+jX0r/p2NO&#10;/6poUv+saFP/qmZR/6pmUf+qZlH/qWZT/6hnU/+nZlL/q2pW/6ppVf+paFT/rWpX/65qVf+taVT/&#10;sGlV/6pmUf+rZ1L/rmpV/61rVf+qaFL/qWdR/6ppVf+paFT/pWRQ/6dmUP+naVT/p2lU/6JkT/+n&#10;ZlL/rWxY/6tpU/+pZ1H/rmpV/6tpUf+mYkv/p2NM/6hkTf+pZVD/q2RQ/6xlUf+qZlP/qGRR/6dj&#10;UP+nXk3/qmFO/65lUv+uZlD/rGNQ/6phTv+nY1D/qWVS/6toV/+oZ1P/p2ZS/6ZlUf+nZlL/p2ZS&#10;/6ZlUf+lZFD/qWhU/6xrV/+mZVH/omFN/6JhTf+lZFD/omRP/6FjTv+fYUz/nV9K/6FjTv+mZ1X/&#10;omNR/51eTP+cXUv/nV5M/51gTf+eYU7/ml9N/5VbR/+YXkr/nWNP/55kUP+aYEz/mV5M/5RZR/+T&#10;WEb/kldF/45UQP+KUDz/j1RC/51gTf+dYEv/n2BO/6BiTf+gX0v/n15K/55dSf+iYU3/pGNP/6dm&#10;Uv+qaVX/qWhU/61pVP+taVT/rGhT/6pmUf+ualX/rmxW/69tVf+qaVP/qmlT/6tqVP+2emL/uX1l&#10;/7J2Xv+uclr/qWxX/6VoU/+sbln/tHNd/69tV/+xb1n/sW9Z/69uWv+ycV3/snFd/7BvW/+sbln/&#10;snFd/7NxW/+0blX/mFY2/7V6WP//9ND////h//3/7//+/+3//frn/4RcUP+meXP/uIZ//7B3bP+t&#10;b1r/rm1X/7BvWf+vblj/qmxX/6tuWf+tcFv/qW9b/6dsWv+lalj/pWpY/6lsWf+nalf/p2pX/6hq&#10;Vf+maFP/o2ZT/6JlUv+kZ1T/o2ZT/6FkUf+iZVL/oWRP/6FkT/+iZk7/o2dP/6FlTf+gZEz/n2NL&#10;/6FlTf+cYEj/nWFJ/59iTf+eYUz/n2JP/59iT/+cX0z/mFtJ/5teTP+bXkv/ml1K/5xdS/+hY07/&#10;nmBL/5haRf+XWkX/llxI/5dcSv+RVkT/kldF/5JXRf+TWEb/lVpK/5FYR/+RWUr/kFhJ/5BYSf+Q&#10;W03/ilZI/4lVR/+LV0n/jFhK/4xZSP+NWkn/i1hH/4dUQ/+EUUD/hVJB/4hVRP+JVUf/hlJE/4JO&#10;QP+DT0H/gE9A/4JRQ/+CUUL/gVJC/4BRQf+BUkL/f1FB/35QQP9+UT7/e1A//3hNPP93TDv/e047&#10;/35RPv99UD3/fE88/3pNOv98Tzz/eE08/3hOPv94Tj7/d009/3ZMPP94Tj7/d009/3pPP/95Tj7/&#10;eU4+/3pRP/93Tjz/elE//3lQPv95UD7/eE89/3dOPP93Tjz/d048/3dOPP93TDv/dUo6/3dMPP95&#10;Tj7/eE09/3VLO/91Szv/dUs7/3VMOv94TTz/d0w7/3VKOf91Sjn/dks6/3dMO/92TTv/d048/3FK&#10;Of9tSDb/bEc1/29JNv9xSzj/cUg2/3FINv90STj/dUo5/3ZLOv95Tj3/dEk4/3ZLOv90Szn/dEs5&#10;/3dOPP91TDr/dUw6/3RLOf9xSDb/cUg2/3RLOf93Tjz/dUw6/3RLOf90Szn/cUs4/3FLOP9yTDn/&#10;c047/3NOO/9xTDn/ck07/3NOPP91UD7/dVA+/3NOPP9yTTv/cEs5/3JNO/9yTTr/cUw5/29KN/9x&#10;TDn/cEs5/21INv9tSjf/a0c3/2pGNv9vTDn/e1dH/39bS/9zTz//bko6/2pJOP9mRTL/ZUQx/2VG&#10;Mv9mRzP/ZEUx/2dINP9mRzX/Zkc1/2VGNP9rTDr/bUw7/21MO/9pSDf/Z0Y1/2VGNP9oRzb/YkMx&#10;/2FCMP9gQzP/XUAw/wABAP8AAQD/AAEA/wABAP8AAQD/AAEA/wABAP8AAQD/AAEA/wABAP8AAQD/&#10;AAEA/wABAP8AAQD/AAEA/wABAP8AAQD/Kh0X/zsqIv9ZRz3/ZlNF/3FaTP95XEr/gF9M/4hlUf+M&#10;Z1T/kWtW/5VsWP+WbFT/lmxU/55wWf+cblb/m2tU/5prUf+eb1X/nW5U/55vVf+ecFb/m21V/5dq&#10;U/+Va1P/kmlT/5NqVP+WbVf/kmlT/5pwV/+edVn/nXRY/5xzVf+ke13/pXxc/6N6Wv+lfFz/p3xc&#10;/6Z7W/+meVr/oXRV/59yU/+eb1H/n3BS/55vU/+bbFD/nG1R/55sUf+jcFP/qHVY/696W/+0fV7/&#10;tH5c/7V/W/+5g1//s35U/7J9U/+4g1f/v4tc/8KOXP+9i1j/vYtW/72LVv++jFf/v41Y/76MV/+9&#10;ilX/volV/8WMV//Ei1b/xYlV/8WJU//Hi1X/x4pT/8eIUv/Gh1H/yIlT/86NV//KiVP/xoRQ/8SC&#10;Tv/Afkz/wX9N/8OBT//Bf03/woBO/8B+Tv+5d0f/uHRF/7x8Tv+4ekv/unxN/79/T//AglP/voBR&#10;/7t7Tf+7eE3/vntQ/716UP+8eU//wH1T/718VP+8e1P/vHtT/7x4U/+6dlH/uXVQ/7p0UP+8dlL/&#10;v3lV/713U/+8dlL/vXdT/8B6WP/Be1n/uXNS/7ZwT/+1cE//sm1O/7JwUP+zcVH/snBQ/7JwUP+z&#10;clL/snFR/7FwUP+wb1H/r25Q/69uUP+tbE7/rm1P/6ppSf+qaUn/q2lJ/6tqSv+wbkz/snBO/7Nz&#10;UP+6elf/uHhV/7d3U/+2dlL/snRP/7ByS/+vcUz/rG5J/61vSv+0dlH/tnhT/7J2Uf+zd1L/s3lT&#10;/6t0Tf+ia0T/pG5I/6p0Tv+yfFj/t4Ne/7F8XP+hbE3/jFk8/4NUOv+FVT7/g1U+/4RWP/+HWUL/&#10;hlhB/3pKNP96SjP/kF5H/6NxWP+mdFn/oW9U/59tUv+gblP/sH5j/7aEaf+ebFP/hFI5/4hUPv+K&#10;VkD/ilZA/41WQf+TXEf/mWBM/5dfSP+SWET/lVtH/5ZcSP+YW0b/l1pF/5VYQ/+XWkX/lVhD/5da&#10;Rf+YW0b/l1pF/5pgTP+kZ1L/nmRQ/51gS/+fYk3/oGJN/51fSv+dX0r/pGNN/6ZlT/+kYkz/omBI&#10;/6FfRf+kYkj/o2FH/6NhR/+oZkz/rmxS/65uU/+tb1b/r3Nb/69zW/+rbln/rG9c/6ZpVv+fYE//&#10;snBg/69tXf+hX0//pWRS/6hnVf+ubVv/rGtX/6ppVf+saVb/rGlW/6llUP+qZlH/rmpV/6llUP+m&#10;Yk3/qWVO/6tpUf+salL/qWdP/6lnUf+salT/q2pW/6loVP+nZlL/qmlV/6ppVf+qZ1b/rWpX/65r&#10;WP+wbFn/sWpW/6tnUv+saFP/rWtV/69tV/+salT/qWdR/6hqVf+oalX/pmhT/6VnUv+lZ1L/p2lU&#10;/6NlUP+nZlL/qmlV/6tnUv+saFP/rmpV/6llTv+nY0z/qGZO/6hmTv+qZlH/qGRP/6lmU/+pZlP/&#10;pmNQ/6djUP+oZFH/rmVS/61lT/+uZlD/rWRR/6phTv+nY1D/qmZT/6toVf+ralb/qWhU/6loVP+s&#10;a1f/qmlV/6hnU/+nZlL/qGdT/6toVf+qZ1T/qmdU/6loVP+mZVH/omFN/59eSv+hY07/oGJN/6Fj&#10;Tv+naVT/pWdS/6BhT/+dXkz/nl9N/59iT/+fYk//nF9M/5dcSv+YXkr/m2FN/55kUP+bYE7/mV5M&#10;/5VaSP+UWUf/kVZE/41SQP+LUD7/kVZE/59iT/+eYUz/nl9N/51eTP+bXUj/oWBM/6RjT/+mZVH/&#10;pWRQ/6ZlUf+nZlL/qmdU/61pVP+ualX/q2dS/6xoUf+va1T/rWlS/6xqUv+qaFL/rGpU/69uWP+7&#10;emT/tnpi/65yWv+tcVn/rHBY/65tV/+0c13/uHZg/65sVv+wblj/sG5Y/65tWf+ycV3/tHNf/65w&#10;W/+ubVv/r2xb/7FtWv+tZU//ol9E///NsP///eD//v/q//3/7//9/u7/9c/C/3tMRP+qd3P/uYJ9&#10;/7N5bv+tb1r/rm1X/65wW/+wb1n/qm5W/6tuWf+sb1r/qW9b/6VqWP+lalj/pWpY/6luXP+oa1j/&#10;p2pX/6dqVf+mZ1X/o2ZT/6NmU/+maVb/o2ZT/6FmVP+hZlT/oGVT/6FnU/+hZ1P/omZO/6BkTP+f&#10;Y0v/n2NL/6JmTv+cYEj/m19H/55hTP+dYEv/n2JP/51iUP+cYU//l1xM/5leTP+ZXkz/ml1K/5xf&#10;TP+dYEv/m15J/5VYQ/+YW0b/mVxH/5VaSP+TWEb/k1hG/5NYRv+SV0f/k1hI/5BXRv+OVkf/j1dI&#10;/49XSP+OVkf/iVRG/4pVR/+LWEf/i1hH/4xZSP+NWkn/iVZF/4VSQf+DUD3/hFFA/4dUQ/+FVEP/&#10;glFC/4FQQf+BUEH/f04//4BPQf9/UED/gFFB/4JTQ/+BU0P/fE4+/3xOPv99UkL/fFFA/3lOPf95&#10;Tj3/fVA9/35RPv99UD3/fVA9/31QPf9+UT7/fFFA/3xRQP97UUH/eE4+/3ZMPP94Tj7/eU4+/3tQ&#10;QP96Tz//ek8//3lQPv93Tjz/eE89/3hPPf93Tjz/eE89/3dRPv95UD7/eE89/3dOPP93TDv/dUo6&#10;/3hNPf95Tj7/d009/3dNPf91TDr/dEs5/3ZNO/93TDv/dUo3/3RJOP92Szr/dUo5/3RLOf91TDr/&#10;dU49/3BLOf9uSTf/a0Y0/25JN/9xSzj/cEo3/3BHNf90STb/dEk2/3RJOP94TTz/dUw6/3RLOf9x&#10;SDb/c0o4/3VMOv9zSjj/dEs5/3RLOf9zSjj/c0o4/3NKOP90Szn/dEs5/3RLOf90Szn/ckw5/3RO&#10;O/91Tzz/ck06/3FMOf9zTjv/dlE+/3VQPv9yTTv/ck07/3NOPP9zTjz/cE06/3FOO/9uSzf/bkk2&#10;/25JNv9xTDr/cEs5/2xHNf9vSjj/ck88/3pXRP+HZFH/jGlW/4RhTv9wTDz/aUU1/2dGNf9pSDX/&#10;ZkUy/2ZHM/9mRzP/ZUYx/2dINP9mRzX/Zkcz/2hHNv9sSzr/a0o5/2tKOf9pSDf/Z0Y1/2ZFNP9k&#10;QzL/YkMx/19ALv9dQDD/EgAA/wABAP8AAQD/AAEA/wABAP8AAQD/AAEA/wABAP8AAQD/AAEA/wAB&#10;AP8AAQD/AAEA/wABAP8AAQD/AAEA/wABAP8AAQD/BAMA/zYoH/9UQjj/Y1FF/25YS/90WEr/e1xK&#10;/4NiT/+JZlL/kWtY/5NqVv+UaVb/l21V/55wWf+cblb/m21V/5xtU/+fcFb/nG1T/5psUv+cblb/&#10;mW1U/5JoUP+Va1P/lWtT/5NqVv+Ua1X/kmlT/5lvVv+ccln/mnFV/5tyVP+jelz/pXxc/6F4WP+i&#10;eVn/pHdW/6V4V/+neVj/oXRV/51wUf+bbk//m25P/51wU/+cbVH/nW5S/51uUv+hblH/o3BT/6l0&#10;Vf+ud1j/tHtd/7d/XP+3gFr/sHlS/653Tv+zfFP/vYdb/8GNXf+9iVf/voxZ/76MV/+/jVj/wI5Z&#10;/72LWP+8iFb/vYhU/8SMWf/GjVj/xYxV/8eLVf/Gi1P/x4xU/8iLVP/JilT/yotV/9CPWf/JiFL/&#10;x4VR/8eFUf/IhlT/yIZU/8aHVP/EhVL/v4BN/8B+Tv++fEz/vXtL/7x+T/+6fE3/vX9Q/7+BUv/A&#10;glP/vH5P/7t7Tf+7eE3/vXpP/757UP+9elD/v3xS/757Uf+6eVH/t3ZO/7h0T/+4dE//t3NO/7Vv&#10;S/+2cEz/unRS/7t1U/+9d1X/vnhW/8B6WP+/eVf/t3FQ/7RvTv+zbk//sm1O/7NxUf+xb0//r21N&#10;/69tTf+ycFD/sG9R/61sTv+ubU//sG9R/69uUP+rakz/rWxO/6ppS/+qaUn/q2lJ/65sSv+ycE7/&#10;tHJQ/7RyUP+7eVf/uHhV/7Z2Uv+2dlL/snJM/61vSP+vcUr/r3FM/7ByTf+ydE//tXdS/7B0T/+2&#10;elX/uoBa/7B5Uv+lbkf/p3FL/6h0Tf+mckv/s39a/7uGZP+qeFf/l2RH/4laPv+JWkD/hVc//4NV&#10;Pv+MXEb/kWFL/4NTPf96SjP/jFpD/6NxWP+odlv/pHJX/59tUv+hb1T/qHZb/7SCZ/+xf2T/k2BF&#10;/4ZSOv+KVkD/jldC/49ZQf+TW0T/mWFK/5heSP+QVkD/kVdB/5daRf+ZXEf/mFtG/5RXQv+UV0L/&#10;lVlB/5hbRv+aXUj/ml1I/5teSf+iZVD/omVQ/59iTf+gYk3/n2FM/5tdSP+gX0n/pmVP/6poUv+r&#10;aVH/qWdP/6ViSP+kYUf/o2BG/6NgRv+salD/tHJY/7Z0Wv+wb1n/q25Z/6ptWP+rblv/qm1a/6Rn&#10;VP+gYVD/o2FR/6VjU/+paFb/rWxa/6tqWP+vblr/r25a/6xrV/+sa1f/rWpX/6xoU/+saFP/r2tW&#10;/6tnUP+qZk//qmhQ/65sVP+salL/qmhQ/6xqVP+ta1X/r21X/6xrV/+ralb/qmlX/6toVf+pZlX/&#10;rWpX/69sWf+zb1z/rmtY/6tnUv+ualX/rWtV/65sVv+ralT/qGpV/6psV/+oalX/p2lU/6VnUv+l&#10;ZlT/pWdS/6ZlUf+nZlL/qmlV/6llUP+rZ1L/qmZR/6VhTP+oZE//qWdR/6hmUP+pZ1H/pWRQ/6Zl&#10;Uf+nZlL/pWRQ/6hlUv+rZ1L/r2hU/6tkTv+rZE7/rGVP/6tkUP+pYk7/qWVS/6pnVP+sa1f/qmlV&#10;/6tqVv+vblr/rGtX/6tqVv+paFT/qGdT/6pnVP+talf/r2xZ/7BtWv+saVb/p2ZS/6VkUP+oalX/&#10;pmhT/6JkT/+lZ1L/pWdS/6JjUf+gYU//oGFP/59iT/+dYE3/m15L/5lcSf+ZXkz/m2FN/59lUf+b&#10;YE7/l1xK/5RZR/+TWEb/j1RC/4xRP/+MUT//lllG/6BiTf+eYEv/nV9K/5xeSf+cXkn/pGNP/6dm&#10;Uv+mZVH/pWRQ/6JhTf+mZVH/qmdU/6pmUf+rZ1L/q2dS/7FqVP+ualP/qmZP/6tnUP+raVP/rGpU&#10;/7BuWP+8e2X/u3pk/7BvWf+vblj/s3Jc/7d1X/+3dV//tHJc/7BuWP+ycFr/sW9Z/61sWP+ycV3/&#10;tHNf/69xXP+vblz/rWpa/69qW/+mXUz/tnVf///y2f///+r//f/v//7/7//9+un/q3x0/3hDPf+t&#10;dnP/t3x2/7B0af+qbFf/rm1X/65wW/+xcFr/q29X/6tvV/+rbln/qW9b/6dsWv+lalj/pWpY/6lu&#10;Xv+nbFr/pmlW/6ZpVv+mZ1X/pmdV/6RnVP+oa1j/pGdU/6FmVP+hZlT/oWZU/6FnU/+gZlL/nmRQ&#10;/59lUf+eYkr/oGRM/6JmTv+eYkr/nF9K/51gS/+cX0r/m2BO/51iUP+dYlD/mV5M/5leTP+YXUv/&#10;mF1L/5xfTP+aXUr/mVxH/5VYQ/+ZXEf/mVxJ/5RZR/+UWUf/lFlH/5NYRv+SV0f/kVhH/5BYR/+M&#10;VEX/jlZH/49XSP+LU0T/jFRF/4xXR/+NWEj/iVZF/4tYR/+MWUj/iFVC/4VSP/+EUT7/hFFA/4FQ&#10;P/+CUUD/gVA//4JRQv+DUkP/gE9A/39OP/99Tj7/gFFB/4JURP+AUkL/e009/3pPP/99UkL/fFFA&#10;/3pPPv97UD//flE8/31QO/99UDv/flE+/35RPv9+UT7/fFFA/31SQf98UUD/eE09/3dMPP95Tj7/&#10;ek8//3tQQP96Tz//ek8//3dOPP92TTv/dk07/3ZNO/91TDr/d048/3ZQPf95UD7/d048/3hPPf92&#10;TTv/dks6/3hNPf95Tj7/d048/3hPPf92TTv/dUw6/3dOPP91Sjf/dEk2/3VKOf93TDv/ckc2/3FI&#10;Nv90Sjr/dE08/3FMPP9wSzv/bkk3/25JN/9yTDn/cUs4/3FINP9ySTX/c0g1/3BHM/91TDr/dk07&#10;/3NJOf9uRzb/bkg1/3BKN/9xSDb/c0o4/3RLOf9zSjj/dUw6/3RLOf9zSjj/dEs5/3RLOf91TDr/&#10;dU88/3VPPP91Tzz/dU88/3BLOP90Tzz/d1I//3RPPP9xTDr/cEs5/3NOPP9yTzz/cU47/3FOO/9t&#10;Sjf/bUo3/25JNv9wSzn/b0o4/3JNO/94U0H/gFtJ/4diUP+NaFb/h2RR/3pXRP9qRjb/ZUEx/2RD&#10;MP9qSTb/aEc0/2dINP9nSDP/Zkcy/2hJNf9nSDT/aEc0/2lINf9tSTn/a0c3/2pGNv9pSDf/Z0Y1&#10;/2RDMv9hQjD/ZEQ1/15BMf8fAwD/AAEA/wABAP8AAQD/AAEA/wABAP8AAQD/AAEA/wABAP8AAQD/&#10;AAEA/wABAP8AAQD/AAEA/wABAP8AAQD/AAEA/wABAP8AAQD/AAEA/wABAP88KyP/UkA2/2FNQv9v&#10;VUj/dllJ/31eTP+AX0z/iWRR/45oVf+VbFj/lmtY/5dqU/+abFT/m21V/5psVP+bbVP/nG5U/5lt&#10;Uv+Xa1D/l2tS/5ZqUf+Xa1L/l2pT/5JoUP+QZk7/kWdP/5JoUP+XbVT/mnFV/5lwVP+XcFP/m3RX&#10;/5tyVP+Yb0//oXRT/6d5WP+qfFv/p3ZW/6JxUf+bbE7/m2xO/5prT/+aa0//m2xQ/55rTv+gbVD/&#10;o3BT/6ZxUv+qcVT/sHdZ/7B4Vf+sdFH/q3RO/653UP+ye1L/vIZa/8GNXf+9iVf/vYpV/76LVv++&#10;i1b/votW/76LVv/CjVn/xY1a/8aNWP/GjVb/yI9Y/8ePVv/FjVT/xo5T/8mOVP/JjlT/zI9W/8qN&#10;VP/GiE//x4hS/8mKVP/HiFP/xYZT/8aHVP/EhVL/voJQ/7+DUf+7f03/vIBO/71/UP+9f1D/vX9Q&#10;/76AUf+/gVL/untP/7t7T/+8fFD/u3pQ/7x7Uf+7elD/u3pQ/718Uv+7elD/uHdP/7Z1T/+1dE7/&#10;s3JM/7NvSv+wbEn/tG5M/7t1U/+7dVP/unRS/7lzUf+4clH/s25N/7RvTv+ybU7/q2lJ/7BtUP+x&#10;blH/sG1Q/61qTf+saUz/rWpN/61qTf+saUz/rmtO/61qTf+saU7/q2hL/6xpTP+ua07/rmxM/69q&#10;S/+ybU7/s3FP/7JwTv+0clD/t3VT/7d1Uv+2dlD/tXVP/7JyTP+xcUv/sXFL/7ByS/+yckz/sXNM&#10;/7ByTf+1eVT/uHxX/7J4Uv+tc03/q3RN/6t1Uf+qdFD/rnlX/7uGZv+8h2j/nmtO/5FfRP+LWUD/&#10;hVU+/4dUP/+IVUD/j1xH/4hVQP97STL/g1E6/5hmTf+pd1z/pnNW/6FuUf+hblH/nW5Q/6FyVv+s&#10;fWH/q3xi/4pYP/+EUjv/ilY+/49ZQf+SWkP/llxG/5ddR/+SVj7/kFQ8/5NWQf+VWEP/m1pE/5pZ&#10;Q/+ZWEL/mllD/5tfR/+cYEj/nF9K/5teSf+dYEv/nWBL/5xgSP+iYUv/omFL/6FgSv+jYkz/qWhS&#10;/6ppU/+ublX/rm5V/6lnT/+nZUv/qmhO/6toTv+salD/rWtT/6tpU/+hZE//mFtI/6FkUf+ucV7/&#10;oGNR/59iT/+lZlT/qmlX/6ppVf+sa1f/rWxY/6tqVv+sa1f/qWtW/6dpVP+tbFj/rWxY/69tV/+u&#10;bFb/rGpU/69rVv+ualP/rGpS/69tVf+ta1P/rWtT/7FvWf+qaFL/q2lT/7FwXP+vblr/rm1Z/61s&#10;WP+saVb/rGlW/69sW/+wbVr/r2xZ/69sWf+vblr/qmlV/6dmUv+oalX/qWtW/6lrVv+naVT/pmhT&#10;/6NlUP+oZ1P/p2ZS/6dmUv+oZ1P/qmdU/6pmUf+tZlL/rWZS/65nU/+pYk7/qWVQ/6tnUv+oZ1P/&#10;pmVR/6dmUv+mZVH/pmVR/6lnUf+qaFL/q2dS/6llTv+nY0z/qGRN/6hkT/+nZU//qWdR/6poUv+r&#10;aVP/qWhU/6pnVP+raFX/q2hV/6toVf+saFP/qmZR/6tnUv+saFP/rGlW/6pnVP+raFX/qmlV/61r&#10;Vf+sbln/pmhT/6NlUP+iZE//omFN/6BiTf+fYUz/n2BO/55fTf+YW0j/l1pH/5hbSP+XWkf/nF9M&#10;/6BjUP+bYU3/l1xK/5JXRf+SV0X/k1hG/5ZZRv+VWEP/mVtG/6BfS/+iYU3/omFN/6JhTf+iYU3/&#10;oWNO/6NiTP+iYEr/omBK/6RjT/+paFT/q2pW/6pnVP+qaFL/rGpU/69tV/+raVP/qGRP/6llUP+t&#10;a1X/rWtV/69tV/+8e2X/vn1n/7NyXP+tbFb/r25Y/69uWP+ubFb/r21X/7FvWf+ycFr/s29a/7Ft&#10;WP+xbVj/sW9Z/7FvWf+vblz/sW9f/7FvY/+lYVb/oWJT///o1//++eb//frn//345f++hnX/hUU5&#10;/5FRRf+ub2D/rnFf/6tuW/+scFj/rHBY/7FwWv+wb1n/rHBY/6xwWP+qbVj/qWxX/6pvXf+lalj/&#10;pWpY/6htW/+kaVf/pmlW/6VoU/+naVT/p2lU/6dpVP+kZ1L/omVQ/59lUf+gZVP/oGVT/59kUv+d&#10;Y0//nWNP/59lUf+cYk7/nWNP/6FkT/+gY07/n2JN/59iTf+cX0r/m15J/5xfSv+aX03/mF1L/5le&#10;TP+YXUv/ml1K/5pdSv+YW0j/mFtI/5hbSP+ZXEn/mFtI/5NYRv+RVkT/kldF/5NYSP+RWEf/kFdG&#10;/49XRv+OVkX/jlZH/45WR/+MVEX/jVVG/45ZSf+NWEj/jVhI/41YSP+MWUj/h1RD/4VSQf+EUUD/&#10;hVJB/4JRQP+BUD//gVA//4FQP/+DUkH/gVJA/4FSQv+AUT//gFE//31QPf99UD3/flE+/35RPv99&#10;UD3/flE+/35PO/99UDv/flE8/3tOOf95TDf/ek04/3pPPv94TTz/eE08/3lOPf94TTz/eU49/3hN&#10;PP95Tj3/e1A//3hNPP93TDv/eE08/3lOPf94TTz/eE08/3lOPf92Szr/dks6/3hNPP95Tj3/eE08&#10;/3lOPf93TDv/dks6/3hNPP93Tjz/dk07/3ZNO/93Tjz/dk07/3VMOv92Szj/d0w5/3dKNf93TDn/&#10;dEk4/3VKOf90Szn/d009/3FKOf9xSjn/cUo5/3BJOP9xSzj/cEo3/29JNv9ySTX/cUg0/3JJNf91&#10;TDr/ckw5/29JNv9wSjf/cEk4/3BKN/9wRzX/c0o4/3RLOf91Sjn/dEs5/3RJOP90Szn/c0o4/3NK&#10;OP9zSjj/dk07/3dOPP91Tzz/dlA9/3JMOf91Tzz/d1E+/3VPPP92UT7/c047/3VQPv9vTDn/b0w5&#10;/3FOO/9xTjv/b0w5/3FMOv9xTDr/ck07/31YRv+CXUv/f1pI/3dUQf9wTTr/aEUy/2NALf9jQi//&#10;ZEMw/2RDMP9lRjL/Zkcz/2hJNP9oSTX/ZUYy/2hJNf9sSzj/aUg1/2pJNv9uSzj/bks4/21KN/9o&#10;Rzb/Z0Y1/2JDMf9gQDH/YUQ0/w4AAP8AAQD/AAEA/wABAP8AAQD/AAEA/wABAP8AAQD/AAEA/wAB&#10;AP8AAQD/AAEA/wABAP8AAQD/AAEA/wABAP8AAQD/AAEA/wABAP8AAQD/AAEA/wABAP8hIyD/RjQq&#10;/11JPv9tVkj/c1dJ/3xdS/9+XUr/hWJO/4xnVP+RaFT/lWpX/5dqU/+ZbVT/mW1U/5lrU/+ZbVT/&#10;mm5V/5ltVP+YbFH/l2tS/5drUv+WalH/lWlQ/5RnUP+TZk//k2ZP/5FnT/+UalH/mHBX/5tzWf+U&#10;bFL/lG1Q/5VuUf+WbU3/nnNT/6R2Vf+relr/qXhY/6NyUv+bbE7/mWpM/5prT/+aa0//mWpO/5xp&#10;TP+gbVD/pW9T/6VuUP+ob1L/rHNW/6xzVf+ocE3/q3BO/6t0Tf+rdEv/s31R/7yIWf+8iFj/vYlX&#10;/7+LWf+9iVf/vopY/7+KVv/EjFn/xo1Y/8eOWf/Ij1j/ypFa/8iQV//FjVL/yJBV/8qSV//LkFb/&#10;yo9V/8iLUv/Dhk3/yIpR/8qLVf/Gh1L/w4RP/8aIVf/HiVb/xYdU/8aIVf/ChlT/wIRS/72AUf+9&#10;gFH/voBR/7+BUv++f1P/u3xQ/7t8Uf+8fVL/u3pQ/7x7Uf+7elD/u3pQ/7x7Uf+9fFL/untQ/7V1&#10;T/+1dU//tXRO/7RyT/+0cE3/tHBN/7hyUP+6dFL/uHJR/7hyUf+2cE//s25N/7NuT/+ycFD/sW9P&#10;/7BtUP+xblH/sW5R/69sT/+raEv/rmlM/69qTf+uaUz/sGtO/7BrTv+tZ03/q2ZJ/61oS/+wa07/&#10;sGtM/69qS/+xbE3/sW9N/7FvTf+zcU//tXNR/7d1Uv+4dlP/uXlT/7d3Uf+1dU//tXVP/7R0Tv+1&#10;dU//sXFL/61vSv+vc07/s3dS/7F3Uf+yeFL/rndQ/6t0Tv+oclD/qnRS/7N+Xv+8h2j/qHVW/5to&#10;S/+MWj//h1U8/4ZUPf+GVD3/i1lC/4pXQv98SjP/f084/5RiSf+ndVr/p3RX/6NwU/+ib1L/n2xP&#10;/55sUf+ndVr/s4Fm/5poT/+FUTn/iFQ8/45YQP+TW0T/llxG/5heSP+VWUH/k1ZB/5VYQ/+XWUT/&#10;mllD/5pZQ/+aWUP/mllD/5peRv+cYEj/nF9K/5tfR/+cX0r/nWFJ/5xgSP+iYUv/pWRO/6VkTv+j&#10;Ykz/o2dP/6RmTf+maE//q2tS/6poUP+qaE7/rWtR/61qUP+raVH/qWdP/6ZlT/+XXEr/jlND/690&#10;ZP/QlYX/nmNT/5NYSP+gY1H/qGlY/6xrV/+sa1f/rGtX/6lrVv+qbFf/qWtW/6dpVP+wb1v/r25a&#10;/69tV/+vbVf/rWtV/69rVv+va1T/rmxU/65sVP+ta1P/r21V/7FvWf+qaFL/qmhS/69uWv+wb1v/&#10;rWxY/61sWP+sa1f/q2hV/61qWf+vbFv/r2xb/7d2ZP+6eWf/sG9d/6RlU/+mZ1X/qGlX/6lrVv+o&#10;alX/pmhT/6dmUv+oZ1P/p2ZS/6hnU/+paFT/qmdU/6pmUf+rZ1L/rmdT/7BpVf+pYk7/qWVQ/6xo&#10;U/+paFT/p2ZS/6VnUv+jZVD/o2VQ/6lnUf+qaFL/qWdR/6pmUf+oZE3/p2NO/6dlT/+oZlD/qmhS&#10;/6poUv+qaFL/q2dS/6pnVP+qZ1T/qmdU/6xoU/+saFP/qmZR/6llUP+rZ1L/rGhT/6llUP+qaFL/&#10;rmxW/61rVf+naVT/pWdS/6NlUP+hY07/omFN/6JhTf+hYEz/n2BO/5xfTP+YW0j/mFtI/5teS/+Z&#10;XEn/m15L/55hTv+ZXkz/lVpI/5JXRf+SV0X/mVxJ/5hbSP+ZW0b/m11I/6BfS/+lZFD/pmVR/6Ri&#10;TP+hX0n/oWBM/6NiTP+iYUv/omBK/6dmUv+qaVX/qWhU/6loVP+qaVX/rWtV/61rVf+qaFL/qmZR&#10;/61pVP+wbFf/sm5Z/69tV/+7emT/vn1n/7RzXf+tbFb/r25Y/7BuWP+vbVf/sG5Y/7FvWf+xb1n/&#10;s29a/7JuWf+xbVj/sW1Y/7FvWf+vblr/sXBe/7NxYf+pZ1n/lFJE/9WWh///7d3//fXi/8qNe/+D&#10;QTP/jEo+/55fUP+sbVz/q25b/6tuWf+uclr/rnJa/7JxW/+wb1n/rHBY/6xwWP+qblb/qWxX/6lv&#10;W/+lalj/pGlX/6VqWP+kaVf/pGdU/6VoU/+oalX/p2pV/6RnUv+jZlH/oWRP/6BmUv+hZ1P/n2VR&#10;/59kUv+dY0//nWNP/55kUP+cYk7/nWNP/6BmUv+eZFD/nGJO/55hTP+cX0r/mmBM/5pgTP+ZXkz/&#10;mV5M/5leTP+XXEr/lVpI/5pdSv+YW0j/mFtI/5lcSf+UWUf/lVpK/5NYSP+RVkb/kFdG/5BXRv+P&#10;V0b/jlZF/4tWRP+LVkb/ilVF/41VRv+OVkf/jlZH/5FZSv+MV0X/jVhG/4xXR/+LWEf/hlNC/4VS&#10;Qf+EUUD/hVJB/4NSQf+ATz7/gVA//4BPPv+AUT//gVJA/4NUQv+AU0D/flE+/31QPf9+UT7/gVRB&#10;/4BRP/9/UD7/f1A+/35PO/99UDv/flE8/3xPOv97Tjn/eE06/3pPPv95Tj3/eU49/3pPPv95Tj3/&#10;eU49/3lOPf95Tj3/ek8+/3hNPP92Szr/d0w7/3lOPf94TTz/eE08/3lOPf93TDv/dks6/3dMO/94&#10;TTz/d0w7/3pPPv93TDv/dUo5/3hNPP93Tjz/dUw6/3RLOf93Tjz/dUw6/3NKOP92Szj/d0w5/3VK&#10;N/92Szj/dks6/3VKOf90Szn/d048/3BJOP9wSTj/cEk4/29IN/9xSzj/cEo3/29JNv9ySTX/cEcz&#10;/3BHM/9wSjf/cUs4/25INf9vSDf/cEk4/3FLOP9vSTb/dEs5/3VMOv90Szn/dEs5/3RLOf90Szn/&#10;dEs5/3FINv9zSjj/dUw6/3ZNO/90Tjn/dlA7/3FLNv9yTDn/dU88/3ROO/92UD3/c047/3NOPP9v&#10;TDn/b0w5/3FOO/9yTzz/cEs5/3BLOf9xTDr/ck07/3lUQv94U0H/ck07/21KN/9oRTL/Z0Qx/2hF&#10;Mv9lRDH/ZkUy/2ZFMv9lRDH/ZUYy/2hJNf9qSzf/Zkcz/2ZHM/9sSzr/a0o5/2xLOP9uSzj/b0w5&#10;/21KN/9pSDf/ZEUz/2BBL/9dQDD/FgAA/wABAP8AAQD/AAEA/wABAP8AAQD/AAEA/wABAP8AAQD/&#10;AAEA/wABAP8AAQD/AAEA/wABAP8AAQD/AAEA/wABAP8AAQD/AAEA/wABAP8AAQD/AAEA/wABAP8A&#10;AQD/NjMu/1hEOf9qU0X/cVVH/3pbSf98W0j/g2BM/4diT/+JY07/kGdT/5JoUP+WaVL/lmpR/5dr&#10;Uv+Xa1L/mGxT/5ltVP+ZbVT/l2tS/5hqUv+YalL/lGZO/5RmTv+TZU7/j2JL/45kTP+QaE//mnJZ&#10;/6WAZf+WcVb/jWhN/41oS/+SaUv/l2xM/5xvUP+kc1P/pnVV/6N0Vv+dblD/lmdJ/5doTP+YaU3/&#10;l2hM/5xpTP+gbVD/pG5S/6dwUv+qcVT/rHNW/6pxU/+mbU//qHBN/6VuSP+lbkf/q3RL/7mDVf+/&#10;iVv/v4la/8KOXP++iVf/wItZ/8CLWf/Cilf/xItW/8eOWf/Ij1j/yI9Y/8ePVv/FjVL/xo5T/8iQ&#10;U//IkFP/xotP/8WKTv/ChUz/xYhP/8iKUf/BhE3/wINN/8eKVP/Kjlj/y49b/8qOWv/IjFj/wYdV&#10;/76BUv+8f1D/vYBR/7+AVP+9flL/u3xR/7x9Uv+6e1L/untQ/7l6T/+6e1D/untQ/7x7Uf+/flT/&#10;vH1S/7Z3Tv+3d1H/uXhS/7p4Vf+1c1D/tnJP/7RvTv+4clH/uXNS/7ZxUP+0b07/sWxN/7FsTf+0&#10;clL/tnRU/7NwU/+yb1L/sW5R/7FuUf+wa07/r2pN/7BrTv+vak3/sm1Q/7JtUP+uaUz/q2ZJ/6xn&#10;Sv+vak3/r2pN/61rS/+vbU3/sG5O/7FvT/+ycE7/snBO/7VzUf+4dlP/u3lW/7t7V/+7e1f/uXlT&#10;/7Z2UP+2dlD/snJO/6psR/+pbUj/rnJN/691T/+zeVP/sHZQ/6pzTf+ocE3/qHJQ/6pzVP+zfl//&#10;rnla/5xpTP+OXEH/iVc+/4VTPP+DUTr/iFY//4hYQf98TDX/fU02/4tcQv+ndVr/qnda/6ZzVv+h&#10;blH/nmtO/5xqT/+fbVL/q3le/6t5YP+LVz//hVE5/4tVPf+TW0T/llxG/5heSP+XW0P/lVhD/5ha&#10;Rf+YWkX/l1lE/5pZQ/+aWUP/mllD/5xbRf+bX0f/nGBI/5tfR/+dYUn/nWFJ/5xgSP+eYkr/pGhQ&#10;/6VpUf+gZEz/n2NL/51hSf+eYkr/pGZN/6dnTv+raVH/r21T/69tU/+qaFD/qWdR/6FkT/+OU0P/&#10;hks9/8yRg//+0sX/pWle/4hMQf+bXVD/pWda/6doVv+oalX/qmxX/6psV/+rbVj/qWtW/6dpVP+v&#10;blr/r25a/65sVv+ubFb/r2tW/69rVv+ualX/r2tU/6tpUf+raVH/rWtT/69tV/+raVP/rGpU/69u&#10;Wv+vblr/rGtX/6xrV/+tbFj/q2pW/6tqVv+sa1n/rWxa/7x7af/GhXP/untp/6prWf+palj/qGlX&#10;/6lqWP+rbVj/qmlV/6loVP+paFT/p2ZS/6hnU/+qaVX/qWhU/6pmUf+rZ1L/q2dS/65nU/+qY0//&#10;qGRP/6tnUv+paFT/qGdT/6ZoU/+lZ1L/omRP/6VnUv+oZlD/qGZQ/6lnUf+pZVD/qGRP/6llUP+p&#10;ZVD/q2dS/6poUv+rZ1L/q2dS/6pmUf+pZVD/rGVR/65nU/+sZVH/rGVR/6pmUf+qZlH/q2dS/6pm&#10;Uf+raVP/rWtV/6hmUP+iZE//o2VQ/6JkT/+gYk3/oWBM/6JhTf+hYEz/nmBL/5teS/+ZXEn/nWBN&#10;/6tuW/+iZVL/mFtI/5lcSf+aXUr/l1pH/5JXRf+SV0X/mFtI/5daR/+YWkX/nVxI/6JhTf+pZVD/&#10;qGZQ/6NhS/+fXUf/oWBM/6RjTf+kY03/pGJM/6loVP+qaVX/qGdT/6hnU/+qaVX/sW9Z/69tV/+q&#10;aFD/r2tW/7JuWf+ybln/tXFc/7BuWP+4dmD/u3lj/7NyXP+vblj/snBa/7NxW/+ycFr/snBa/7Jw&#10;Wv+xb1n/r25a/7JuWf+ybln/sm5Z/7NvWv+xcFz/snFd/7RzYf+vbV3/m1lJ/5lXSf+lY1X/oWFV&#10;/4NDN/+ISTr/nF5R/6ptW/+oa1j/qGtY/6ptWP+vc1v/sHRc/7JxW/+wb1n/sG9Z/6xwWP+qblb/&#10;qm5W/6lsV/+nalX/p2pV/6dqV/+kZ1L/pWhT/6RnUv+laFP/pmpS/6RnUv+iZVD/n2JN/6FnU/+h&#10;Z1P/n2VR/59lUf+eZFD/nGJO/5xjT/+bYk7/m2JO/59lUf+cYk7/mmBM/5pgTP+ZX0v/m2FN/5pg&#10;TP+ZX0v/mmBM/5hdS/+UWUf/lFlH/5lcSf+YW0j/l1pH/5pdSv+TWEj/k1hI/5JXR/+QV0b/j1ZF&#10;/49XRv+OVkX/jVhG/4hVRP+IVUT/iVRE/4tWRv+PV0j/j1dI/5FZSP+PV0b/jVhI/4lWRf+IVUT/&#10;hVJB/4VSQf+EUUD/hVJB/4NSQf+ATz7/gE8+/4BPPv+AUT//gVJA/4JTQf9/Uj3/gFNA/4BTQP+A&#10;U0D/glNB/4BRP/9+Tz3/fVA7/31QO/99UDv/flE8/3xPOv96Tzz/eU49/3pPPv95Tj3/eU49/3pP&#10;Pv95Tj3/eU49/3lOPf95Tj3/eU49/3dMO/93TDv/d0w7/3lOPf94TTz/eE08/3pPPv94TTz/eUw5&#10;/3lMOf94TTz/eE08/3pPPv93TDv/dUo5/3dOPP93Tjz/dUw6/3ROO/9yTDn/cUg2/3NKOP91Sjf/&#10;dUo3/3VKN/91Sjf/dUo5/3RLOf9zSjj/dEs5/29JNv9uRzb/bkc2/29JNv9wSjf/cEo3/3BKN/9y&#10;STX/cEcz/3BHNf9vSTb/b0k2/25INf9vSDf/cUo5/3NMO/9wSjf/cUs4/3RLOf9zSjj/dEs5/3VM&#10;Ov90Szn/dEs5/3NKOP9zSjj/dUw4/3ZNOf93Tjr/d046/3BKNf9vSTT/cUs4/3JMOf91Tzz/c048&#10;/3JNO/9uSzj/bks4/29MOf9wTTr/cEs5/3BLOf9vSjj/b0o4/25JN/9qRTP/aEUy/2pHNP9pRjP/&#10;aUYz/2lGM/9pSDX/Z0cy/2lJNP9pSDX/ZUQx/2lINf9qSzf/aEk1/2hHNv9qSTj/a0o5/21MO/9s&#10;Szr/bUw7/2tKOf9oSTf/YEMx/1s+Lv9YPC7/AAEA/wABAP8AAQD/AAEA/wABAP8AAQD/AAEA/wAB&#10;AP8AAQD/AAEA/wABAP8AAQD/AAEA/wABAP8AAQD/AAEA/wABAP8AAQD/AAEA/wABAP8AAQD/AAEA&#10;/wABAP8AAQD/AAEA/0I3M/9jTD7/bVFD/3RXRf94WUX/f15L/4JfS/+EYEr/imRP/5FnT/+SaFD/&#10;lWhR/5drUv+Xa1L/l2tS/5drUv+ZbVT/mW1S/5lrUf+Za1H/lWdP/5RmTv+TZU7/jWBJ/4heRv+R&#10;aVD/on1j/72afv+phmr/jmtP/4JdQv+OZUn/kmZJ/5hrTP+gcVP/o3RW/6JzVf+eb1P/lmdL/5Vm&#10;Sv+XaEz/lmdL/5toS/+fbE//pG5S/6hwVf+ocVP/qXBT/6lwU/+nblD/p25Q/6hwTf+lbkj/qXJL&#10;/7V/U/+7hVf/voha/7+JWv+7hlT/vYhW/8CLWf/BiVb/xItW/8iPWv/MkFr/ypFa/8iQV//GjlP/&#10;yJBV/8ePUv/IkFP/xY1Q/8WKTv/Chkr/w4ZN/8aIT//BhE3/wYRN/8eKVP/MkFr/zJBc/8qOWv/J&#10;jVn/xYtZ/76EVP+8f1D/vH9S/72AU/+7flL/un1R/7t8Uf+5elH/untS/7l6Uf+5ek//unlP/7t6&#10;UP+/flT/vXxS/7d2Tv+3d1H/t3dR/7l5Vf+2dFH/tHJP/7FvTf+4c1L/uXRT/7dyUf+2cVD/sWxN&#10;/7FsTf+zcVH/s3FR/7VyVf+1clX/s3BV/7FuU/+xbE//r2lP/7FsT/+zbFD/tG1R/7VuUv+zbFD/&#10;rGZM/61oS/+vak3/rWpN/61qTf+qaUn/rWxM/7FwUP+ycVH/sG9P/7NzUP+zc1D/tXVS/7d3U/+6&#10;elb/uHhU/7NzT/+1dVH/s3NP/6lrRv+obEj/rHBM/7B0UP+yeFP/sHZR/650T/+pcU7/qXNR/6dw&#10;Uf+ud1n/rXhZ/6FrT/+TYEX/i1k+/4dVPv+EUjv/hlY//4hYQf99TTb/e001/4ZXPf+qeF3/rnte&#10;/6p0WP+lb1P/omxQ/6FuU/+ea1D/n2xR/7N/Z/+iblb/i1U9/4ZQOP+PV0D/lFpE/5ddR/+VWUH/&#10;lVhD/5hbRv+VWEP/mVhC/5lYQv+aWUP/m1pE/55dR/+fXkj/nGBI/5tfR/+cYEj/nWFJ/5tfR/+d&#10;YUn/omZO/6NnT/+gZEz/n2NL/55iSv+eYkr/oGRM/6VlTP+pZ0//rmxU/69tVf+qaFD/qGZQ/6Rl&#10;U/+MTT7/hkQ4/+mnm//+8ub/qGRb/388M/+YVUz/pmZc/6ZnVv+mZ1X/p2lU/6psV/+sbVv/q2xa&#10;/6lrVv+rbVj/r25a/65sVv+salT/rmxW/65qVf+ualX/rmxW/6poUv+oZlD/qmhS/65sVv+ta1X/&#10;r21X/7BsV/+ubFb/q2lT/6tqVv+sa1f/rGtX/6xrV/+ralj/qWpY/7R1Y//AgW//woNx/7t+a/+1&#10;dmT/q25b/6lqWP+qa1n/qmlX/6dmUv+nZlL/qGVS/6pnVP+talf/qmlV/6tpU/+saFP/qmZR/6tn&#10;Uv+pZVD/qGRP/6pmUf+qaVX/qGpV/6dpVP+maFP/o2VQ/6VnUv+mZU//qGZQ/6poUv+rZ1L/qWVQ&#10;/6llUP+pZVD/qmZR/6xoU/+taVT/q2dS/6pmUf+pZVD/rmdT/69oVP+rZFD/q2RQ/6llUP+rZ1L/&#10;rGhT/6tnUP+rZ1L/q2lT/6dlT/+hY07/pWdS/6JkT/+gYk3/oWBM/6JhTf+iYU3/nF5J/5lcSf+V&#10;W0f/nWNP/86RfP+8f2z/l1hG/5RVQ/+ZXEn/mFtI/5ZZRv+UV0T/lllG/5RXRP+XWUT/m11I/6dl&#10;T/+pZVD/pGJM/6NhS/+lY03/qWdR/6ZlT/+lZE7/pWRO/6dpVP+paFT/qGdT/6loVP+salT/u3lj&#10;/7h2Xv+qaFD/rmpT/7BsV/+xbVj/s29a/69tV/+xb1n/tXNd/7RyXP+zcVv/s3Fb/7JxW/+zcVv/&#10;snBa/7JwWv+ycFr/sG5Y/7BuWP+xb1n/sG5Y/7NvWv+wblj/sXBc/7V0YP+1dGD/rGtZ/55dS/+Q&#10;Tz3/ikg4/49QP/+hYlD/q2xa/61wW/+rbln/qWxX/6tvV/+xdV3/s3Jc/7BvWf+vb1b/sG9Z/65t&#10;V/+tbFb/rWxW/6lsV/+nalX/p2pV/6dqVf+laFP/p2pV/6RnUv+iZk7/o2dP/6NnT/+iZk7/n2NL&#10;/6NmUf+gZlL/nWNP/59lUf+fZVH/nGNP/5xjT/+bYk7/mWBM/5xjT/+aYEz/mV5M/5lfS/+ZX0v/&#10;m2FN/5pgTP+aYEz/mmBM/5hdS/+XXEr/l1pH/5lcSf+UWUf/k1hG/5ZbS/+SV0f/lVpK/5JZSP+Q&#10;V0b/jlZF/49XRv+MV0X/jVhG/4hVQv+IVUT/ilVF/41YSP+QWEf/j1dG/5BYR/+RWUj/jllJ/4hV&#10;Qv+GU0L/g1JB/4RUQP+DUz//hFRA/4JRQP+ATz7/gVA//4JRQP9/UD7/gFE//4BRPf+AUT3/gFM+&#10;/4FSPv9/Uj3/gFNA/31QPf98Tzr/fE88/3pPPP97UD3/fFE+/3hNPP96Tz7/eU49/3lOPf95Tj3/&#10;eU49/3pPPv96Tz7/eE08/3pNOv94TTz/eE08/3pNOv98Tzz/e047/3lOPf94TTz/eU49/3lOPf94&#10;TTz/d0w7/3dMO/94TTz/eE08/3pPPv94TTz/dks6/3ZNO/93Tjz/dE47/3ROO/9xSzj/cEo3/3VM&#10;Ov90Szn/c0o4/3RJNv9zSjb/c0o4/3FINv9zSjj/c0o4/25INf9wSjf/cEo3/29JNv9wSjf/cEo3&#10;/3RLOf9xSDb/cUg2/3NKOP9vSTb/bkg1/29JNv9wSTj/cEk4/3FKOf9wSTj/b0k2/3BKN/9zSjj/&#10;dEs5/3VMOv9zSjj/dEs5/3RLOf9zSjb/d046/3lQPP94Tzv/eE87/3FLNv9vSTT/cEo1/3JMOf91&#10;Tzz/eFFA/3NOPP9uSTf/b0o4/29MOf9wTTr/cUw6/3FMOv9wSzn/cEs5/21INv9qRTP/akc0/2tI&#10;Nf9oRzT/aEc0/2ZFMv9pSDX/Z0cy/2lJNP9qSTb/aEc0/2lINf9tTDn/bUw5/2tKOf9tTDv/bUw7&#10;/21MO/9tTDv/bUw7/2pLOf9jRjT/XkEx/1o+MP8AAQD/AAEA/wABAP8AAQD/AAEA/wABAP8AAQD/&#10;AAEA/wABAP8AAQD/AAEA/wABAP8AAQD/AAEA/wABAP8AAQD/AAEA/wABAP8AAQD/AAEA/wABAP8A&#10;AQD/AAEA/wABAP8AAQD/AAEA/wABAP9UPDD/Ykg7/25SRP91WEb/d1hE/3xcR/+DYEz/iGRO/5Fo&#10;Uv+RZ0//lWhR/5dqU/+WaVL/lWtT/5VrU/+XbVT/mm5V/51vV/+bbVX/mGhR/5ZmT/+TY0z/kGBK&#10;/5RmTv+edVn/uZJ1//HNrf/gvZ3/o4Bg/4RhQf+BXD//i2JE/5RoS/+fcFT/onNX/6FyVv+gblP/&#10;mGlN/5NkSv+UZUn/mWdM/5dlSv+gak7/pW9T/6hyVv+ja1D/o2tQ/6ZtUP+lbE//qG9S/6ZtT/+m&#10;bU//qHBN/6x1Tv+zfFP/t4FV/7+JW/+8hlf/uoVT/7aBT/+8hFH/vINO/8CHUv/FjFf/ypFa/8eP&#10;Vv/GjlP/xpBU/8aQUv/IkVH/xY5O/8WLTP/JjVH/yIpP/8eJTv/BhEv/wYRN/8aLU//IjFb/yo5Y&#10;/82RXf/SlmL/0phm/8uRYf++gVT/uXxQ/7p9Uf+8f1P/u31U/7l7Uv+8fVT/vn9W/71+Vf+5elH/&#10;unlP/716UP/BflT/wH1T/7t3Uv+2dU//tXNQ/7h2U/+0dFH/tHRR/7JyT/+2dFL/tXNR/7VwT/+5&#10;dFP/uHNS/7RvUP+zbk//sGtM/65rTv+ua07/sG1S/7JvVP+tak//sWtR/7JsUv+zbFD/smtP/7Vu&#10;Uv+1bVT/rmhO/6toTf+oZUr/qWhM/6hoTP+oaEz/pWZH/6JjRP+kZUb/qmtM/61uT/+sb1D/rG1O&#10;/6lqS/+oaUj/rG1M/61uTf+tbUr/rGxJ/65vTv+xclH/tXlX/7l9Wf+scEz/rHBM/7B2Uf+tdVL/&#10;qHBN/6FqS/+eaUr/pnFS/6ZwVP+ZZkv/jltA/4ZUO/+GVD3/iFhB/4dZQf99Tzj/eEoz/3xON/+W&#10;Z03/oG5T/6VzWP+pdlv/om9U/59sUf+baE3/lGFG/6p0XP+6hGz/n2dQ/4FJMv+ITjj/j1U//5Vb&#10;Rf+UWED/klY+/5VZQf+TVz//k1c//5NXP/+VWUH/mV1F/5xeRf+dX0b/ml5G/5dbQ/+cYEj/m19H&#10;/5ldRf+fY0v/omZO/59jS/+fY0v/o2dP/6JmTv+gZEz/omFL/6ZkTP+mZEz/qGZO/6lnT/+qaFL/&#10;p2lU/6ZnVv+ERDj/iUtA//7Wzv/98+r/rXZv/3c0Lv+VUEv/qWRf/6NkVf+kZVT/pGdU/6ptWv+u&#10;b13/rG1b/6lqWP+qbFf/q21Y/61sWP+ubVn/rWtV/61rVf+raVP/q2lT/6poUv+pZ1H/q2lT/6xq&#10;VP+rZ1L/sW1Y/7BsV/+taVT/rmpV/6xqVP+ubFb/r21X/61vWv+ucFv/qWxZ/6ptWv+2eWb/voFu&#10;/8OGc/+6fWr/r3Jf/6hpV/+lZlT/pmVT/6VkUv+mY1L/p2RR/6toVf+va1b/rWtV/6xqUv+qaFD/&#10;qmZP/61pVP+qZlH/q2dS/6loVP+oalX/qWtW/6lrVv+naVT/o2VQ/6ZoU/+naVT/qGdT/6ppVf+q&#10;Z1T/qGVS/6llUP+pYk7/rWZS/7JrV/+vaFT/q2dS/6xlUf+sZVH/r2hU/7BpVf+rZFD/q2RQ/6pm&#10;T/+qZk//rGhR/6pmT/+pZU7/rGhR/6tpUf+kYkz/o2VQ/6ZoU/+mZVH/oWBM/6RjT/+iYU3/m11I&#10;/49VQf+HTzj/sHRa//7awv/MnIX/l1ZA/45NOf+bWkj/nl1L/5laSP+TVkP/jlE+/5BTQP+WWUb/&#10;nV9K/6loVP+lZFD/nl1J/6FgTP+ta1X/rm1X/6VnUv+fYUz/pWdS/6tqVv+qaVX/qGdT/6hnU/+q&#10;aVX/wH5o/7t5Yf+qZk//q2dQ/69oUv+xalT/smtV/7lyXv+2clv/s29a/7RyWv+1c13/snBa/7Bv&#10;Wf+wb1n/sG9Z/7BvWf+ycVv/r25Y/69tV/+wblj/rmxU/69tVf+vbVf/snBa/7JwWv+xb1n/r21X&#10;/69uWv+ubFb/sW1Y/7VxXP+wbFf/q2lT/65sVv+xcFr/r25Y/7BvWf+ubVf/qmlT/61sVv+xcFr/&#10;rWxW/6xrVf+ralT/qW1V/6ltVf+malL/qGtW/6hrVv+kZ1L/p2pV/6VoU/+iZk7/o2dP/6BkTP+c&#10;Ykz/omhS/6RqVP+hZ1H/n2VR/55lUf+eZVH/m2RQ/5tkUP+cZVH/mGFN/5dgTP+ZYE3/nmNR/51i&#10;UP+YXUv/mF1L/5leTP+aX03/mV5M/5VaSP+YXU3/lVpK/5ZbS/+VWkr/kldH/5JXR/+QV0b/j1ZF&#10;/5BYSf+RWUj/ilVD/4tWRP+IVUL/iVZD/4xZRv+NWkf/lF9N/5ZhT/+WXk3/k1tK/5BYR/+OWUf/&#10;iVZD/4dUQ/+DUz//g1M//4NUQP+EVUH/hVZC/4BQPP9+Tzv/glI+/4JTP/9+Tzv/fU46/31OOv98&#10;TTn/fU46/4BRPf9/Uj3/flE+/31QPf99UD3/ek8+/3lQPv95UD7/eVA+/3ZNO/95UD7/eU49/3hN&#10;PP96TTr/e047/3xPPP96TTr/dkk2/3dKN/96TTr/ek06/3pNOv96TTr/e047/3xPPP94TTz/eE08&#10;/3VMOv93TT3/dUs7/3VLO/93TDz/eE09/3lOPv94TT3/dks7/3VLO/92TDz/dE08/3NMO/9wSTj/&#10;cUo5/3dNPf93Tjz/d048/3ZNO/93Tjz/cUg2/3RLOf94Tz3/dEs5/25INf9xSzj/ckw5/3FLOP9x&#10;Szj/cEo3/3FLOP9wRzX/b0k2/3JMOf9wSjf/bkk2/25JNv9vSjj/cEs5/25JN/9qRTP/aEMw/21I&#10;Nf9wSzj/ckw5/3JMOf9xSDT/ckk1/3VMOP93TDn/e1A9/31SP/96Tzz/eE87/3VMOP9xSzb/c0o2&#10;/3FLOP9xSzj/dlA9/3ZPPv9vSjj/cEs5/3FMOv9zTjz/b0o4/25JNv9vSjf/b0o3/25JNv9rSDX/&#10;akk2/2xLOP9nSDT/Z0g0/2lINf9pSDX/a0g1/2VCL/9pRjP/bEk2/2xJNv9wTTr/bk08/3BPPv9w&#10;Tz7/bk08/21OPP9vUD7/bU48/2lKOP9hRDT/XUEz/wABAP8AAQD/AAEA/wABAP8AAQD/AAEA/wAB&#10;AP8AAQD/AAEA/wABAP8AAQD/AAEA/wABAP8AAQD/AAEA/wABAP8AAQD/AAEA/wABAP8AAQD/AAEA&#10;/wABAP8AAQD/AAEA/wABAP8AAQD/AAEA/wABAP8YEQv/W0Q2/2hMPv9wU0H/clM//3hXRP+BXkr/&#10;h2JP/5NoVf+QZVL/lmlU/5dqU/+VaFH/lmhR/5VoUf+Za1P/mWtT/5psUv+Za1H/mGhR/5RkTf+S&#10;Ykz/j2FK/5FkTf+nf2X/x6KF//7lxv/++dn/xqiG/4ttS/90Ujb/gl1C/5FoTP+ecVT/oHFV/59w&#10;VP+cbVP/mWpQ/5RlS/+WZEv/mmhP/5lnTv+baE3/nWpP/6ZuU/+fZ0z/oGhN/6NrUP+hakz/p3BS&#10;/6duUf+mbU//pm1P/6dtSP+wdlD/tnxU/7yGWv+7hVf/uoRV/7mEUv+5hFD/vYRP/7yDTv++hVD/&#10;xo1W/8WMVf/EjFP/wIpO/8ONT//Hj1L/w4tO/8SJTf/Hi0//x4pR/8aIT//Cg03/wINM/8SHUf/J&#10;jFb/yo5a/82RXf/Pk1//0JZk/86UZP/Bh1n/un9T/7p/U/+8flX/u31U/7l7Uv+6elT/vHxW/7x9&#10;VP+7elL/uXhQ/7t3UP+7d1D/vXhR/795Vf+5dVD/uHRR/7p2U/+2dFH/t3VS/7Z0Uv+2dFL/tXNR&#10;/7FvTf+1c1H/tnFQ/7FsTf+uaUr/rWhJ/69sT/+tak//rmtQ/7JvVP+saU7/q2VL/65oTv+vaU//&#10;sGhP/7JqUf+ybFL/sGpQ/61qT/+ubVH/r25S/6lpTf+nZ0v/p2dL/6NjR/+hYkP/qGlK/6tuT/+t&#10;cFH/p2pL/6BjRP+eYUL/pWZF/6doR/+lZkX/omNC/6NkQ/+kZ0j/qm1O/65yUP+qbkz/p2xK/6tw&#10;Tv+sc1X/p3BR/6BpS/+aZUb/mmRI/55rTv+ebFH/kF5D/4RSOf+DVDr/iFhB/4VVPv99Tzj/e002&#10;/4BQOv+UYkv/nmxT/6VyV/+ndFn/om9U/51qT/+XY0v/jVlB/5hkTv+zfGf/r3hj/49WQv+ESzf/&#10;jVM//5JYRP+TWUP/kVdB/5JYQv+SWEL/kFZA/5BWQP+QVkD/lFpE/5VbRf+cXkX/mV1D/5ZaQP+b&#10;X0f/nWFJ/55iSv+iZVD/omVQ/51gS/+dYEv/n2JN/59jS/+eYkr/omFL/6hmUP+lY03/pWNN/6Jk&#10;T/+qaVX/qGdV/6dhVf+IOjD/llJF//3z6f/+9+//z8W8/3g1Lf+YSUX/rl1c/6llWv+naFf/qGtY&#10;/6tuW/+pbFn/qGtY/6hqVf+vcVz/rG5Z/6dpVP+ralT/rGpU/6tpU/+ta1X/r21X/7JwWv+ubFb/&#10;rWtV/6xqVP+raVP/r2tW/7BsV/+ualX/r2tW/69rVv+vbVf/sW9Z/7BvW/+ucFv/qmtZ/6tuW/+s&#10;b1z/qG1d/7B1Zf+5fm7/sHVj/61wXf+naFb/p2ZU/6dmVP+nZlT/p2RR/6lmU/+salT/rWtT/6xq&#10;Uv+qaFD/qmhQ/6xqUv+oZlD/qGZQ/6hmUP+pa1b/rWxW/6psV/+paFL/o2VQ/6NlUP+maFP/p2ZS&#10;/6hnU/+pZlP/qGVS/6tkUP+oYU3/q2RQ/69oVP+tZlL/rWZS/61mUv+sZVH/rmdT/69oVP+tZlL/&#10;q2dS/6tnUv+pZVD/qmZR/6hkTf+kYEn/qmZP/6ZkTP+iYEr/pWNN/6dlT/+kYkz/o2FL/6NhS/+i&#10;YEr/nWBL/45VQf+DSzT/r3Vd//3p0P/LsZj/mVhC/4xLN/+fXEv/o2BP/5xbSf+VVkT/jE07/45P&#10;Pf+VVkT/nV5M/6VkUP+fXkr/nl1J/6JhTf+vblr/rm1Z/6NlUP+eYEv/pmhT/6psV/+sa1f/rWxY&#10;/6ppVf+ralb/vHpk/7x4Y/+taVL/rmpT/7BpU/+ya1X/s2xW/7hxW/+0cFn/tHBZ/7h2Xv+5d1//&#10;tXNb/7FxWP+wcFf/rW9W/6tvV/+ycVv/s3Jc/7BwV/+wblb/sG5W/7FvV/+xb1n/sXBa/69uWP+w&#10;blj/sG5Y/7JwWv+zb1r/tnJd/7BsV/+taVT/sGxV/7FtVv+ubFT/sG5W/7FvWf+salT/qmhS/6xq&#10;VP+ubFb/qmlT/6tqVP+ralT/q2pU/6drU/+malL/p2pV/6dqVf+kZ1L/pmpS/6RoUP+iZk7/omZO&#10;/51jTf+cYkz/oGZQ/6BmUP+gZlD/oGZS/5tiTv+ZYEz/mF9L/5hhTf+cZVH/l2BM/5ZfS/+dZFH/&#10;oWZU/5xhT/+ZXkz/mF1L/5pfTf+bYE7/l1xK/5JXRf+WW0v/k1hI/5VaSv+VWkr/k1hI/5NYSP+N&#10;U0X/i1NE/45WR/+PWkj/iFNB/4ZTQP+FUj//iVZD/5NgS/+XZE//n2tW/55qVf+UYEv/kV1I/4lV&#10;QP+IVUL/hVVB/4RTQv+BUkD/gVI+/4BRPf+CUz//g1RA/35PO/99Tjr/gVI+/4JTP/98TTn/gFE9&#10;/4FSPv99Tjr/fU46/31OOv99UDv/fE86/3tQP/98UUD/e1A//3lQPv94Tz3/d048/3dOPP98U0H/&#10;e1A//3hNPP96TTr/ek06/3pNOv97Tjv/eUw5/3lMOf97Tjv/ek06/3pNOP95TDf/ek04/3hNPP93&#10;TDv/dUw6/3RLOf92Tz7/dU49/3ZMPP92TDz/dUs7/3hNPf92Szv/dUo6/3VLO/91Szv/dUs7/3RK&#10;Ov9wSTj/cUo5/3ROO/90Szn/dEs5/3VMOv91TDr/bUQy/3BHNf95UD7/dk07/21HNP9vSTb/cEo3&#10;/3JMOf9wSjf/cEo3/3FINv9vRjT/bkg1/3FLOP9wSjf/b0k2/25JN/9vSjj/cEs5/29KOP9sRzX/&#10;bUY1/3BKN/9xSzj/ckw5/3JMOf9zSjb/c0o2/3ZLOP92Szj/eU47/3hNOv93TDn/dUw4/3VMOP9w&#10;SjX/cUs2/3ROO/9xSzj/dE47/3VOPf9uRzb/b0g3/3BJOP9zTDv/cUo5/3BJOP9wSTj/cEo3/29K&#10;OP9tSDb/b0w5/25NPP9uTTz/bEs6/2lIN/9sSDj/bUo3/2hDMf9qRTP/bkk3/25LOP9vTDn/b0w5&#10;/21MO/9wTz7/cE8+/25PPf9rTDr/aUo4/2RHN/9iRTX/AAEA/wABAP8AAQD/AAEA/wABAP8AAQD/&#10;AAEA/wABAP8AAQD/AAEA/wABAP8AAQD/AAEA/wABAP8AAQD/AAEA/wABAP8AAQD/AAEA/wABAP8A&#10;AQD/AAEA/wABAP8AAQD/AAEA/wABAP8AAQD/AAEA/wABAP8AAQD/NCYd/2RIOv9sTz3/clNB/3lY&#10;Rf9/XEj/g15L/49kUf+OYUz/kmVQ/5ZoUf+UZk//lWVP/5dnUP+WZ03/l2hO/5hpT/+YaU//mWlS&#10;/5VlT/+SZE3/kGFN/5FmU/+qhWv/0q+T//331//++9r/39y7/5+BXf90Ujb/fls//4xkSv+Za1H/&#10;nm9V/55vVf+ebFP/nGpR/5hmT/+XZU7/mWdO/5pmTv+ZZkv/m2hN/6RuVP+iak//ompP/6JqT/+i&#10;a03/qHFT/6dwUv+lbE//pm1P/6htS/+udE//tHpS/7Z/Vv+4glT/uYNU/7iCU/+2gU3/u4ZS/7uG&#10;UP+6hU//vIdR/8GKUv/DjFT/v4hP/8GLT//FjVL/xo5R/8iNU//HilH/x4pR/8WHTv/Cg03/woNO&#10;/8SFUP/GiFX/yoxZ/8uPW//Lj1v/yI5c/8eNXf/Bh1n/vIFV/7uAVP+6f1X/uXtS/7h6Uf+5eVP/&#10;unpU/7t7Vf+7elL/uXhQ/7dzTv+2cEz/tW9L/7lxS/+5c1H/unRS/713Vf+4dFH/unZT/7d1Uv+3&#10;dVP/tXNR/7JwTv+0clD/s3FP/69tTf+vakv/r2pL/7FuUf+ua07/r2lP/69sUf+uaE7/rGZM/61n&#10;Tf+tZ03/rWdN/65oTv+xa1H/sG1S/69sUf+vblL/sG9T/6lpTf+nZ0v/qWlN/6prTP+jZEX/p2hH&#10;/61uT/+tcFH/qWxN/6JlRv+dYEH/omNE/6VmRf+kZUb/oGFC/5xdPv+fYkX/oWRH/6NmR/+jaEj/&#10;o2hI/6htTf+jak3/oWpM/5xnSP+XYUX/kF5D/5dlSv+fbVL/mWdM/4lXPv+FVjz/iVlC/4ZWP/9/&#10;Tzj/gVE6/4FRO/+NW0T/m2lQ/6NvV/+kcVb/om9U/51rUv+WZEv/i1lC/4xYQv+kcFr/t4Br/6dw&#10;W/+HTjr/iE87/41UQP+SWET/k1lF/5JYRP+RV0P/kVdD/5FXQ/+RV0P/lVtF/5NZQ/+XXUf/mF5I&#10;/5VbRf+bX0f/nmJK/6FlTf+nalX/pWdS/59hTP+gYk3/n2FM/59eSP+dX0r/n2FM/6JkT/+hYEz/&#10;oGJN/6FkT/+paln/qmdX/6lfVP+FMSf/o2RV//316v/9+vH/7OTZ/3c3Lf+XQj3/sVdX/6hkWf+o&#10;aVj/qG1b/6htW/+mbFj/pGpW/6ZsWP+udF7/qG5Y/6BmUP+fZU//oWdR/6NpU/+pbVP/qm5U/65y&#10;Wv+rb1f/qmxX/6ttWP+ralb/sGxX/7JuWf+xalb/sWpW/7BsV/+wbFf/r2tW/69uWv+ubVn/qWpY&#10;/6tuW/+nalf/nmNR/6htW//Jjnz/xIl3/7F2ZP+pbFn/qmtZ/65tW/+tbFj/q2pW/6xqVP+vbVf/&#10;sHBX/6lpUP+mZkv/qGhP/6xsU/+nZ07/qWhS/6loUv+sa1X/rWxW/61sVv+qaVP/pWdS/6VnUv+q&#10;aVX/qWhU/6loVP+rZ1L/q2dS/65nU/+qY0//q2RQ/69oVP+sZVH/rGVR/65nU/+saFP/rWlU/6xo&#10;U/+rZ1L/q2dS/6xoU/+rZ1L/q2dS/6djTP+kYEn/qWVO/6ZiS/+iYEr/pWNN/6dlT/+kYkz/pGJM&#10;/6NhS/+iYEr/n2JN/5JZRf+FTzf/r3dg//7o0P/Ns5r/nl1H/49OOv+iX07/o2BP/51aSf+aWUf/&#10;lFNB/5FSQP+VVkT/nF1L/6JhTf+fXkr/oWBM/6VkUP+ralb/qmlV/6JkT/+hY07/pmhT/6psV/+s&#10;a1f/rm1Z/6ppVf+sa1f/vHhj/8qGb/+8dV//tW5Y/7FqVP+ya1X/s2xW/7VuWP+yblf/tHBZ/7d1&#10;W/+5d1//tHJa/7BwV/+wcFf/rnBX/65wV/+vblj/sXBa/69vVv+wcFf/sXFY/7JyWf+0c13/s3Jc&#10;/7FwWv+xcFr/sW9Z/7BuWP+ybln/s29a/69oUv+vaFL/tHBZ/7RwWf+wbFX/sm5X/7FtVv+taVT/&#10;rWlU/65qVf+ubFb/rWtV/6xrVf+sa1X/q2pU/6ZqUv+malL/pmpS/6ZqUv+nalX/p2tT/6dmUP+j&#10;Z0//pWlR/6FnUf+eZE7/n2VP/55kUP+fZVH/oGZS/5thTf+ZYEz/m2JO/5xjUP+eZVL/nGNQ/5lg&#10;Tf+dYlD/nWJQ/5pfTf+ZXkz/mF1L/5tgTv+bYE7/lVpI/5FWRP+TWEj/k1hI/5VaSv+TWEj/kldH&#10;/5FYR/+OVUT/jFNC/41VRP+MV0X/h1JA/4dUQf+KV0T/kF1I/5pnUv+hb1j/pXNc/6BsVv+TX0n/&#10;kFxH/4dUP/+DUz//hFNC/4JTQf+AUT//gVJA/4BTQP+AUz7/glVA/4BRPf99Tjr/gFE9/4FSPv99&#10;Tjr/gFE9/4FSPv+AUT3/fk87/39QPv98Tzz/fVA7/31SQf98UUD/eU49/3lQPv95UD7/d048/3hP&#10;Pf98UUD/e1A//3lOPf97Tjv/eUw5/3lMOf96TTr/eU49/3xRQP97UD//eE08/3tOOf96TTj/eE06&#10;/3dMO/92TTv/dUw6/3RNPP92Tz7/dk8+/3VOPf91Szv/dEo6/3dNPf92Szv/dUo6/3dMO/90Szn/&#10;dEs5/3VMOv91TDr/dEs5/3FLOP90Szn/dEs5/3RLOf9zSjj/bUQy/3BHNf95UD7/eE89/29GNP9t&#10;RzT/bkg1/3BKN/9sRjP/bkg1/3FINv9wRzX/bkg1/3BKN/9vSDf/bkc2/29KOP9vSjj/cEs5/29I&#10;N/9tRjX/bkc2/3FLOP9xSzj/dEs5/3NKNv9xSDT/dEk2/3ZLOP92Szj/d0w5/3dMOf92Szj/c0o2&#10;/3FLNv9wSjX/cUs2/3VPPP9yTDn/cUs4/3ROO/9wSTj/cUo5/3FKOf90TTz/cUo5/3FKOf9xSjn/&#10;cUo5/29KOP9uSTf/b0o4/25KOv9wTDz/bko6/2tHN/9tSTn/cEs7/2xHNf9sRzX/cEs5/3BNOv9w&#10;TTr/b0w5/21MOf9vTjv/b047/21MO/9lRjT/YkMx/2BDM/8AAQD/AAEA/wABAP8AAQD/AAEA/wAB&#10;AP8AAQD/AAEA/wABAP8AAQD/AAEA/wABAP8AAQD/AAEA/wABAP8AAQD/AAEA/wABAP8AAQD/AAEA&#10;/wABAP8AAQD/AAEA/wABAP8AAQD/AAEA/wABAP8AAQD/AAEA/wABAP8AAQD/AAEA/1U9Mf9pTDz/&#10;dFVD/3taSf97WEX/f1pH/4lgTP+JXkv/jmFM/5NlTv+TY03/lmZP/5tpUv+VY0r/l2VM/5poT/+Z&#10;alD/mWlS/5dpUv+UZVH/kGNQ/5NqWP+kfmf/1bGX//753P/++9z//vva/7yefP96Wzz/fVk//4Vg&#10;Rv+SZkv/m21T/51uVP+ebFP/nGpR/5hmT/+XZU7/mWVN/5pmTv+cZk7/nWdN/6VvVf+nb1T/pW1S&#10;/6JrTf+kbU//p3BS/6dwUv+ka07/pGtO/6twTv+sck3/rndQ/7B5UP+0flL/toJT/7WBUv+zfkz/&#10;uoVR/76JVf+8h1H/uYRO/76JU//DjFT/wIlR/76HTv/Di1L/yZFW/8uQVv/IjVP/x4pR/8WIUf/D&#10;hE//w4RP/8SFUv/ChFH/xYdU/8iKV//IjFj/wYdV/7+FVf+9g1X/u4BU/7p/U/+5flT/uXtS/7d5&#10;Uv+5eVP/unpU/718Vv+7elT/vHhT/7ZyTf+zbUn/sWlD/7FoRf+3bkv/unFO/792U/+6dFL/uXNR&#10;/7h0Uf+2dFL/tHJQ/7NxT/+0clD/snBQ/69tTf+wbk7/sG5O/7NuT/+ybVD/r2pN/69pT/+vaU//&#10;rmhO/69pT/+uaE7/rGZM/65oTv+xa1H/sW5T/7BtUv+ubVH/rm1P/6loSv+paEr/rmtO/7RyUv+p&#10;aEj/qmlJ/7BvT/+vcE//rm9O/6prTP+iY0T/pGVG/6doSf+nZkj/o2JE/59fQ/+jY0f/n2JF/59i&#10;Rf+dYkT/nmNF/6RpS/+YYUP/m2NI/5pkSP+WYET/kV9E/5VjSP+cak//n21S/5FfRv+HWD7/iFk/&#10;/4dYPv+DUTr/hFI7/4RQOv+JVT//mWVP/6FtVf+iblb/oW1V/59tVP+aaE//jFpD/4RSO/+UYkv/&#10;r3tl/72Gcf+TXEf/h046/4ZNOf+PVkL/k1lF/5FXQ/+QVkL/k1lF/5NZRf+UWkb/llxI/5RaRv+W&#10;XEb/mF5I/5ZcRv+bX0f/nmJK/59jS/+naVT/pmhT/6JkT/+oZ1P/oGJN/59eSP+dX0r/n2FM/6Jk&#10;T/+gYU//oGFP/6BjUP+naFf/q2VZ/6tcVf+FLiX/q21i//336//9+vH/3dTL/3MzKf+cQz//tlhY&#10;/6ZiV/+lZ1r/oGlV/55nU/+ealX/m2dR/51rVP+hb1b/mGZN/45cQf+JWj7/il1A/4lcP/+LXkH/&#10;jmBG/5tnUf+jbFf/pGtX/6tuWf+qbFf/r25a/7RxXv+xalb/smtX/7JrV/+wbFn/q2hV/61qV/+r&#10;alb/qmlV/6prWf+oa1j/o2ZT/6htW//OlID/zZN//7B2Yv+rblv/rnFe/7ByXf+xc17/snFd/7Fw&#10;Wv+0c13/s3Vc/6hqUf+kZ0v/pmhP/6psU/+paVD/qmlT/6tqVP+tbFb/rGtV/61sVv+sa1X/p2ZQ&#10;/6tpU/+ubFb/rGpU/6tpU/+saFP/rmpV/69rVv+sZVH/rWZS/69oVP+tZlL/qWVS/6tnUv+taVT/&#10;rGlW/6xoU/+rZ1L/qWdR/6xoU/+taVT/q2dQ/6ZiS/+nY0z/qWVO/6hkTf+mYk3/p2NO/6djTv+l&#10;YUz/o2FL/6NhS/+iYEr/nWBL/5VcSP+PVkL/sXli//3Uvv/TnIf/nF5J/5RTQf+hXk3/n1xL/5xZ&#10;Rv+jYE3/nFtH/5lYRP+aWUX/nl1J/6RjT/+lZFD/p2ZS/6ZlUf+kY0//pWRQ/6NlUP+jZVD/p2lU&#10;/6lrVv+sa1f/q2pW/6ppVf+ta1X/vHhj/9iRe//DfGb/tm9Z/65nUf+ya1X/smtV/7BsVf+yblf/&#10;s3FX/7d1W/+6eF7/snJZ/65uVf+wcFf/r3FY/7JyWf+tbFb/rW1U/6xsU/+vb1b/sHBX/7JyWf+1&#10;dF7/s3Jc/7RzXf+3dV//sW9Z/69tV/+wblj/sGxX/6xoUf+va1T/s29Y/7dxWP+3cVj/t3Ba/7Jr&#10;Vf+waVX/r2tW/69rVv+wbFf/r21X/65sVv+sa1X/q2pU/6VpUf+malL/qGtW/6ZqUv+qbVj/qW1V&#10;/6dmUP+jZ0//p2pV/6dqVf+hZ1P/n2VR/55kUP+fZVH/oGZS/5xiTv+eZFD/oGdT/55lUv+fZFL/&#10;nmNR/5xhT/+ZXkz/l1xK/5hdS/+bXkv/ml1K/5teS/+cX0z/mFtI/5RXRP+TWEb/lVpI/5dcTP+S&#10;V0f/kFVF/5BXRv+PVkX/jVRD/41VRP+HUkD/h1RB/45bSP+VZVH/nW1X/6R0Xf+te2T/q3li/51r&#10;VP+QXUj/jltG/4ZWQv+BUD//gVJA/4JTQf+AUT//gFNA/4FUQf+CVUL/glVC/4FSPv98TTn/fE05&#10;/35PO/+BUj7/gFE9/39QPv+BUkD/gVJA/4BRP/99UD3/gVRB/39SPf96Tz7/d0w7/3pPPv96Tz7/&#10;ek8+/3pPPv95Tj3/eE08/3tOO/98Tzz/eEs4/3dMO/92Szr/eE08/31SQf96UT//dk07/3hNOv95&#10;Tjv/eU47/3hNPP92TTv/dlA9/3dQP/9yTTv/dVA+/3VOPf9xSjn/dEo6/3dNPf92TDz/dks7/3hN&#10;PP90Szn/dUw6/3dOPP93Tjz/c0o4/3NKOP91TDr/dUw6/3NKOP9xSDb/cUg2/3NIN/93Tjz/d048&#10;/3BHNf9uSDX/bkg1/21HNP9oQi//bEYz/3FLOP9wSjf/cEo3/3BKN/9uRzb/bkc2/29KOP9vSjj/&#10;bkk3/29IN/9uRzb/bUY1/3RLOf9zSjj/dUw6/3NKNv9wRTL/c0g1/3ZLOP92Szj/dks4/3hNOv93&#10;TDn/c0o2/3FLNv9xSzj/ckw5/3ROO/90Tjv/ckw5/3ROO/9yTDn/d009/3dNPf93UD//cUo5/3NM&#10;O/9xSjn/cEk4/3BJOP9vSDf/bUg2/2xHN/9tSDj/bUg4/2pGNv9tSTn/cEs7/29KOP9vSjj/cUw6&#10;/3FOO/9wTTr/b0w5/25NOv9vTjv/bUw5/2tKN/9jRDL/X0Au/1Y5Kf8AAQD/AAEA/wABAP8AAQD/&#10;AAEA/wABAP8AAQD/AAEA/wABAP8AAQD/AAEA/wABAP8AAQD/AAEA/wABAP8AAQD/AAEA/wABAP8A&#10;AQD/AAEA/wABAP8AAQD/AAEA/wABAP8AAQD/AAEA/wABAP8AAQD/AAEA/wABAP8AAQD/AAEA/wAB&#10;AP8jGhP/aEw+/25RP/9zUkH/fVpH/4JcR/+HXkr/jWBJ/5JkTf+UZE3/lmZP/5lnTv+YZkv/mmhN&#10;/5tpUP+aa1H/lmhQ/5NlTv+QY07/j2RU/4ZfUP+XdGH/v5yI//TUu//8+9///vrd/9u+oP+HaEv/&#10;flxB/4NfRf+OZk3/mW9W/5xuVv+Za1H/lWVO/5ZkTf+XZUz/mWVN/5pmTv+galD/oWtR/6FrUf+l&#10;bVL/pGxR/6BqTv+faU3/nGdI/51oSf+hakz/omtN/6NsTf+kbkz/qnRQ/6x2UP+ueU//sXxS/7R/&#10;U/+0fk//tX9Q/7mEUv+5hFL/u4ZU/72IVP+7hlL/vIlU/7qHUP++i1T/wotT/8GKUv/CiVL/wIdQ&#10;/8KGUP/ChlL/xIhU/8SIVP+7gU//vIJQ/7+FU//AhlT/wIZW/7qAUP+4flD/un9T/7h9Uf+2e1H/&#10;tXpQ/7d5UP+5eVP/unlT/7p5U/+7d1L/vXlS/7t1Uf+3cU3/tW9L/7RuSv+1b0v/uXNP/7t1Uf+5&#10;c1H/t3FP/7ZxUP+zcU//sW9P/7FvT/+0clL/tXNT/7BuTv+ta0v/sWxN/7FsTf+ybU7/r2pL/7Br&#10;Tv+zblH/sGtO/7BqUP+ybFL/sGpQ/7JsUv+0b1L/sm1Q/7BtUP+wbVD/sG5O/6tpSf+ybU7/tHJS&#10;/7dyU/+zcVH/tHJS/7RyUv+wb0//rWxM/6hnSf+mZUf/qWhK/6ppS/+nZkr/o2JG/6JiRv+lZUn/&#10;omVJ/6NmSv+hZEj/n2NH/6BkSP+aXkL/mmFG/5xiSv+ZY0n/mGJI/5ViR/+YZUr/m2lO/5hmTf+O&#10;XEP/iFY9/4hWPf+EUjn/hFI5/4VRO/+JVT//l2NL/6BsVP+gbFT/n2xR/55rUP+ZZ0z/kV9G/4VV&#10;Pv+HVT7/kV5J/6l1YP+rdGD/kllG/4BHNP+ITTv/jlNB/5BVQ/+QVUP/kVZE/5RZR/+TWEb/lFlH&#10;/5hdS/+VWkj/llxI/5heSv+WXEj/ml1I/5pdSP+cXkn/oWNO/6VnUv+maFP/o2JM/6JhS/+hYEr/&#10;pWRO/6ppVf+qaVX/qGdT/6JkT/+oZ1X/qWZW/6dfUf+WRDj/m0k9//7Fuv/97+L/oFBF/5A+Mv+s&#10;Wk//sGNb/6ZnWP+dZFP/jFhC/4ZUO//DlHb/xJNz/6JxUP+HWzb/g1cw/45nPv+8l23/+div/+fH&#10;oP+zlW//jGlJ/3tTOf+NYUj/nGlU/6VsWP+oa1b/rW9a/7FwXP+talf/r2xZ/65rWP+saVb/rGlW&#10;/6hnU/+mZVH/qWhU/6hqVf+pa1b/qGtW/6dqV/+hZlT/pGlX/6dsWv+tcFv/sHJd/7ByXf+1c13/&#10;t3Vf/7V0Xv+1dF7/s3Jc/65yWv+scFj/qm5W/61sVv+qaVP/qmlT/6xqVP+ubFb/rWtV/6xqVP+s&#10;alT/rWtV/61rVf+ta1X/q2lT/6xoU/+rZ1L/q2dS/6xlUf+tZlL/rWZS/65nU/+uZ1P/rGVR/6tn&#10;VP+raFX/qWZT/6xoU/+saFP/q2dS/6xoU/+raVP/qmZR/6dlT/+nZU//p2NO/6hkT/+mYk3/pWFM&#10;/6FdSP+jX0r/pmJN/6ZiTf+iYEr/nVxG/59iTf+kZ1L/r3Jd/8uNeP+2dWH/l1ZE/5lWRf+bWEf/&#10;nFlI/5pXRP+oZ1P/q2pW/55dSf+gX0v/qGZQ/6dlT/+lY03/pWNN/6RiTP+iYEr/omBK/6dlT/+j&#10;ZVD/pmhT/6hqVf+naVT/qGdT/6tqVv+ta1X/sW9Z/8N/aP+7d2D/sGxV/65qU/+wbFX/sG5W/7Jw&#10;WP+2dFz/u3ti/75+Zf/BgWj/tXde/65wV/+qbFP/rG5V/7JxW/+xcVj/sHBX/7BuVv+ubFT/r21V&#10;/7BuVv+vbVf/r21X/7JwWv+zcVv/sG5W/69tVf+wblb/sG5W/6xqUv+saFH/r2tU/7FtVv+2b1n/&#10;tW5Y/7JrVf+vaFT/rmdT/61pVP+taVT/rGpU/6xqVP+ta1X/q2pU/6dqVf+nalX/pWhT/6VoU/+j&#10;ZlH/pGhQ/6RoUP+kaFD/pWhT/6FkT/+fYk3/n2JN/6BjUP+hZE//oGNO/59iTf+hZE//oGNO/55h&#10;Tv+fYk//n2JP/51gTf+bXkv/m15L/5xfTP+dYE3/ml1K/5pdSv+aXUr/mFtI/5daR/+TWEb/k1hG&#10;/5RZR/+QV0T/j1ZF/45VRP+NVEP/ilJB/4dSQP+FUkH/ilpG/5tsWP+rfGj/uYt0/9Oljf/MnIb/&#10;q3tl/5ZmUP+IWET/hVVB/4RTQv9/Tj3/gVA//4JTQf+BUkD/gFE//4BRP/+CU0H/f1A+/4FSQP+A&#10;UT//fE07/39QPv+DVEL/gFE//39QPv+AUT//gFE//31QPf98Tzz/fVA9/35RPv96Tz7/eE08/3pP&#10;Pv95Tj3/e047/3xPPP98Tzz/ek06/3pMPP95Tj7/d0w8/3dMPP91Szv/dkw8/3ZNO/91Tzz/ckw5&#10;/3ZNO/92TTv/dk07/3dOPP92UD3/dlA9/3VPPP90Tjv/ckw5/3JMOf9yTDn/ckw5/3ZMPP90Sjr/&#10;c0o4/3RLOf93TDv/d048/3RLOf90Szn/c0o4/3RLOf90Szn/c0o4/3NKOP9zSjj/dEs5/3BHNf9v&#10;RjT/c0o4/3FINv9wSjf/cUs4/21HNP9tRzT/bkg1/3BKN/9wSjf/b0k2/29JNv9vSTb/bkg1/29I&#10;N/9uRzb/bkc2/29IN/9vSTb/bkg1/3FINv9xSDb/dEs5/3NKOP9yRzb/c0g3/3VKOf92Szr/dEk4&#10;/3JHNv90STb/dUo5/3FLOP9yTDn/dE47/3BLOP9wSzj/cUw5/3BLOP9vSjj/cEs5/3BLOf9xTDr/&#10;cEs5/29KOP9vSjj/bkk3/25JN/9vSDf/b0g3/21GNf9rRjT/bEc1/2tGNP9tSDj/bEk2/29KOP9w&#10;TTr/bks4/21KN/9vTDn/bks4/2tKN/9qSTb/bUw5/2pJNv9oRzT/NhcF/wABAP8AAQD/AAEA/wAB&#10;AP8AAQD/AAEA/wABAP8AAQD/AAEA/wABAP8AAQD/AAEA/wABAP8AAQD/AAEA/wABAP8AAQD/AAEA&#10;/wABAP8AAQD/AAEA/wABAP8AAQD/AAEA/wABAP8AAQD/AAEA/wABAP8AAQD/AAEA/wABAP8AAQD/&#10;AAEA/wABAP8AAQD/X01B/21QQP9vUD7/dVRB/35ZRv+GXUn/iV9H/45hSv+RY0v/lGRN/5VmTP+a&#10;aE//mWpO/5lqUP+ZalD/lmhQ/5RmT/+TZlH/j2RU/4VdUf+OaFv/qYh3/9W0of//4cn/+t7G/9m7&#10;of+SdFj/f19G/4FdRf+KZE3/l21U/5puVf+Za1P/lGRN/5ZkTf+WZEv/mGZN/5pmTv+galD/oWtR&#10;/6BqUP+gaE3/n2hK/55oTP+fakv/nmlK/59qS/+hbE3/omtN/6RtT/+ia0z/p3FP/6lzT/+rdU//&#10;sXxS/7J9U/+zfVH/t4FT/7eBU/+3gVL/uoRV/7yHVf+8iFb/u4dV/7iFUP+8iVL/v4pU/76JU/+/&#10;hlH/voVQ/8CEUP/ChlL/woZS/7+FU/+6gE7/t31L/7qAUP+7gVH/u4FR/7h+UP+5f1H/t35R/7V8&#10;T/+2e1H/tXpQ/7d5Uv+4eFL/t3ZQ/7d2UP+3c07/vXlU/713U/+5c0//tnBM/7ZwTP+3cU3/u3VR&#10;/7t1Uf+7dVH/uHJQ/7RwTf+xb03/rWxM/7BvT/+zclL/uHZW/7NxUf+wbk7/sW9P/7BuTv+zbk//&#10;s25P/7NuT/+2cVL/tG9S/7NuUf+xbE//sWxP/7RvUv+2cVT/tG9S/7VwUf+zbk//sm1O/7JtTv+3&#10;clP/vXhZ/7p1Vv+3clP/tHJS/7JwUP+vblD/q2pM/6loSv+oZ0n/qmlL/6ppS/+nZkr/pGNH/6Rk&#10;SP+mZkv/pmZL/6dqTv+kZ0v/oGNH/59iRv+dYUX/nWFF/5xiSv+cYkr/mWNJ/5ljSf+YZUr/mmdM&#10;/5xqUf+WZEv/jFpB/4hWPf+EUjn/h1M7/4hUPv+LVD//l2FJ/6BqUv+daVH/nGlO/5toTf+YZkv/&#10;k2FG/4pYQf+GVD3/h1U+/5pmUf+xemX/pGtX/4ZNOf+BRzP/iE46/5BTPv+TVkP/k1ZD/5NYRv+U&#10;WUf/lFlH/5leTP+YXUv/mV5M/5pfTf+VW0f/ml1I/5pdSP+cXkn/oWNO/6VnUv+lZ1L/oGJN/59h&#10;TP+iYUv/pmhT/6xrV/+paFT/qGdT/6VnUv+kY1H/pmRU/6dkVP+cVEj/k0Y8/6VWT/+wYlj/kUQ8&#10;/5xUSP+pY1f/q2ld/6RqXP+aYlH/f000/4dYOv//8M7//fnU/76Uav+VcEP/wqBw/92+kP/99Mn/&#10;/f7U//3+1v/9/df/6dGt/6WEY/+HXkL/k2NM/6NsWP+lalj/q25Z/65tWf+talf/r2xZ/61qV/+s&#10;aVb/rmtY/6loVP+oZ1P/qWhU/6loVP+ralb/qmxX/6prWf+maVb/qGtY/6lsWf+vcVz/sHJd/7Jx&#10;W/+zclz/sXBa/7FwWv+xcFr/rm1X/69uWP+vblj/rm1X/61sVv+salT/q2lT/6xqUv+ta1X/rWtV&#10;/6xqVP+salT/rWtV/6xqVP+saFP/q2lT/6xoU/+saFP/q2dS/6pmUf+tZlL/rGVR/61mUv+tZlL/&#10;rGhV/6xoVf+saFX/qmdU/65qVf+taVT/rGhT/6xoU/+raVP/qmZR/6lnUf+nZU//pGJM/6VjTf+m&#10;Yk3/o19K/6BcR/+lYUz/p2NO/6ZiTf+iYEr/n11H/6ZoU/+xc17/uHdj/7p5Zf+fXEn/llNC/51a&#10;Sf+dWkn/nVpH/5pZRf+ubFb/sW9Z/6RiTP+lY03/qmhS/6hmUP+lY03/pGJM/6NhS/+jYUv/o2FL&#10;/6dlT/+lZE7/pmhT/6hqVf+oalX/qmhS/6xqVP+ubFb/rWtV/7BsV/+xbVb/r2tU/7FtVv+wbFX/&#10;r21V/7NxWf+5eWD/v39m/8GBaP/ChGv/unxj/69xWP+pa1L/qW1V/7BvWf+ycFr/sW9X/7FvV/+u&#10;bFT/rmxU/69tVf+wblj/sG5Y/7JwWv+ycFr/rmpT/65qU/+wbFX/sW1W/65sVP+ualP/r2tU/7Ft&#10;Vv+ya1X/smtV/7JrVf+waVX/rmdT/61pVP+saFP/rGhT/6xqVP+ta1X/qmlT/6dqVf+malL/pWhT&#10;/6NmUf+jZlH/pGhQ/6RoUP+jZlH/pGdS/6BjTv+fYk3/oGNQ/6BjUP+gY07/n2JN/55hTP+gY07/&#10;oGNQ/59iT/+fYk//nmFO/5teS/+bXkv/m15L/5xfTP+dYE3/mVxJ/5daR/+ZXEn/mFtI/5daR/+T&#10;WEb/lFlH/5JZRv+QV0T/j1ZF/5BXRv+MVEP/h1JA/4RRQP+CUUD/kGFN/6d4ZP+3inP/y5+G/+i6&#10;ov/Ro4z/qHpj/5JiTv+EU0L/hFNC/4RTRP9/Tj//gE9A/4FSQv+BUkD/f1BA/39QPv+BUkD/gFE/&#10;/4BRP/9/UD7/fE07/39QPv+CU0H/gVJA/4BRP/+CU0H/gFNA/3tOO/96TTj/ek06/3tOO/95Tj3/&#10;eU49/3pNOv95TDn/ek06/3tNPf97TT3/eUs7/3pMPP95Tj7/d0w8/3dNPf92TDz/d009/3ROO/9y&#10;TDn/cUs4/3JMOf90Tjv/dE47/3VPPP91Tzz/dU88/3VPPP90Tjv/ckw5/3JMOf90Tjv/ckw5/3RN&#10;PP91Szv/dEs5/3RLOf93Tjz/dk07/3VMOv90Szn/c0o4/3RLOf9zSjj/cUg2/3FINv9zSjj/dEs5&#10;/3BHNf9wRzX/dEs5/21HNP9uSDX/cUs4/29JNv9uSDX/bUc0/29JNv9wSjf/bkg1/25INf9uSDX/&#10;bkg1/21GNf9uRzb/b0g3/25INf9tRzT/bkg1/3FINv9xSDb/cUg2/3BHNf9zSDf/dEk4/3NIN/90&#10;STj/c0g3/3JHNv90STj/dEs5/3FLOP9xSzj/cEs4/25JNv9uSTb/cEs4/3FMOf9wSzn/cUw6/3BL&#10;Of9wSzn/b0o4/29KOP9uSTf/bkk3/29KOP9vSjj/cEk4/25JN/9qRTP/a0Y0/2tGNP9tSDb/bEc1&#10;/29KOP9xTDr/bks4/29MOf9vTDn/b0w5/2tKN/9qSTb/bEs4/2ZFMv9QMR//AAEA/wABAP8AAQD/&#10;AAEA/wABAP8AAQD/AAEA/wABAP8AAQD/AAEA/wABAP8AAQD/AAEA/wABAP8AAQD/AAEA/wABAP8A&#10;AQD/AAEA/wABAP8AAQD/AAEA/wABAP8AAQD/AAEA/wABAP8AAQD/AAEA/wABAP8AAQD/AAEA/wAB&#10;AP8AAQD/AAEA/wABAP8AAQD/AQMA/2pOQP9tUD7/dFNC/3tWQ/9/WUT/hVxI/4lfR/+OYUr/kGJK&#10;/5RkTf+XaE7/lmdN/5ZnS/+VZ03/lWdP/5RmT/+VZlL/kGJS/4VaUf+GYFX/mHRo/7eWh//gwa//&#10;4MGs/8mtlf+bfWP/gmJJ/39dRP+HY0v/j2ZQ/5VoUf+YalL/lmZP/5dlTv+XZUz/mGZN/5tnT/+d&#10;ak//oWtR/55oTv+eZkv/nmdJ/55nSf+eaUr/nmlK/51oSf+faU3/o25P/6ZvUf+lblD/p3BR/6Rv&#10;Tf+pdVD/rnpV/6x2UP+veE//sHpO/7B6Tv+yfE7/toBS/7eBU/+5hVX/uIRU/7qGVP+9ilX/v4pW&#10;/76JVf+8h1H/vYRP/76FUP+/hVP/vIJQ/7qAUP+5f0//tXtL/7d9T/+4flD/tnxO/7mBUv+5gFP/&#10;tn1Q/7R7Tv+1fFH/tHlP/7N4UP+1dU//tXRO/7RzTf+2ck3/vHhT/7t3Uv+6dlH/unRQ/7t1Uf+7&#10;dVH/vHZS/7t1Uf+/eVX/vHhV/7RyT/+yck//rm5L/7BvT/+ycVH/tnVV/7V0VP+zclL/s3FR/7Bu&#10;Tv+xb0//tHJS/7VzU/+3clP/tXNT/7ZxUv+wbVD/s25R/7RvUv+2cVT/tXBR/7VwUf+0b1D/sm1O&#10;/7dyU/+6dVb/vHdY/7l0Vf+1cFH/sm1Q/69sT/+tak3/q2hL/6loSv+paEr/qWhK/6dmSv+lZEj/&#10;pGNH/6NjSP+kZEn/pmZL/6lpTv+laEz/omVJ/6FkSP+hZUn/nWFF/6BkSP+gZ0z/m2VL/5xmTP+a&#10;Z0z/mGVK/5tnT/+bZ0//kl5G/4hUPP+HUzv/iVc+/4lVPf+HUz3/ilY+/5RgSP+bZ0//nGlO/5pn&#10;TP+ZZkv/l2RJ/4xaQf+HVT7/h1U+/49bRf+tdmH/s3pm/5pgTP+CRTD/iEs2/49SPf+TVkH/kVRB&#10;/5NWQ/+XWkf/mFtI/5hdS/+aX03/nmNR/55jUf+VWkj/l1xK/5pdSv+bXkn/n2FM/6JkT/+hY07/&#10;nF5J/51fSv+fYUz/pWdS/6hqVf+kY0//pmVR/6dmUv+hYE7/pGNR/6ZlU/+kYlL/nFpK/5laSf+a&#10;W0r/lFdF/5xfTf+kZ1X/qGpd/6ZuX/+XY07/eEkr/5ppSf//+tT//fnc/9HOo/+5nm///P7N//7/&#10;2P/9/+P//f/n//7/6v/9/+f//P/k//zsyP+TZkX/iVo+/6BsVv+nblv/rG9c/6xuWf+sa1f/rWpX&#10;/61qV/+talf/rm1Z/6xrV/+ubFb/rWtV/6poUv+ralb/qmlV/6tqWP+oaVf/qmtZ/6prWf+ucFv/&#10;rW9a/65wW/+tb1r/qWtW/6tqVv+oalX/pWdS/6lrVv+tbFj/rmxW/6xqVP+raVP/rWlU/6xoU/+u&#10;alX/r2tW/61pVP+va1b/rmpV/6xoU/+qZlH/rGhT/61rVf+saFP/qmZR/6pmT/+tZlL/rWZQ/61k&#10;Uf+vZlP/r2ZT/61mUv+saFX/sGlV/65rWP+saVb/q2hV/6pnVP+qZ1T/qWdR/6lnUf+nZU//o2FL&#10;/6NhS/+lYUz/pWFM/6VhTP+nY07/pmJN/6VhTP+jX0r/oFxH/6xqVP+3dV//u3hl/7d0Yf+dWkf/&#10;m1hH/6BdSv+dXEj/mllF/5pZRf+raVP/rWtV/6NhS/+jYUv/qGZQ/6dlT/+oZlD/qGRN/6VjS/+j&#10;YUn/o2FJ/6dlT/+oZlD/q2lT/61rVf+salT/qmhS/6xqVP+ubFb/rmxW/61pUv+ualP/r2tU/7Ft&#10;Vv+ualP/rmxU/7NxWf+7e2L/vX9m/71/Zv/DhWz/vH5l/69xWP+pbVX/rGtV/7BuWP+wblj/sW9Z&#10;/7JwWP+wblb/sG5W/7BuVv+wblj/r21X/7JuWf+zb1r/rmpV/61pUv+xalT/sGxV/7BsVf+va1T/&#10;sGxV/69rVP+saFH/r2hS/7BpU/+waVX/rmdT/6tnUv+saFP/q2dS/6xqVP+ubFb/qmlT/6loUv+m&#10;alL/pGhQ/6NnT/+jZ0//pGhQ/6RoUP+jZlH/o2ZR/6FkT/+gY07/oGJN/6JkT/+hY07/n2FM/55h&#10;Tv+eYU7/nmFO/5xfTP+eYU7/n2JP/5teS/+aW0n/mVxJ/5teS/+aXUr/l1pH/5hbSP+XWkf/lllG&#10;/5RXRP+TWEb/lFlH/5JZRv+QV0T/j1ZD/45WRf+KVUP/h1JA/4NQP/+BUD//lGVR/6p9aP/Ak3z/&#10;3LCX/+i7pP/ElYH/pXZi/4xdS/+BUEH/glFC/4FQQf+AT0D/gVBB/4JRQv9/UED/gFFB/4BRQf9/&#10;UD7/fk89/39QPv9/UD7/fk89/39QPv+AUT//gVJA/4BRP/+AUz7/flE8/3tOOf95Tjv/eE06/3hN&#10;Ov95Tj3/ek8+/3hNPP94TT3/ekw8/3pMPP97TT3/ekw8/3pMPP94TT3/d0w7/3hNPP92TTv/d048&#10;/3hPPf93Tjz/ckw5/3FLOP90Tjv/dE47/3ROO/90Tjv/cUs4/3ROO/90Tjv/ckw5/3ROO/90Tjv/&#10;ckw5/3RNPP9zTDv/cUs4/3VLO/92TTv/c0o4/3RKOv91TDr/dEs5/3RLOf9zSjj/b0k2/3FLOP9w&#10;Sjf/cEo3/29JNv9vSTb/cEo3/25INf9uSDX/cEo3/29JNv9uSDX/bUc0/25INf9vSTb/bkg1/21H&#10;NP9vRjT/b0Y0/21GNf9uRzb/b0g3/21HNP9sRjP/bEYz/3BHNf9zSjj/cUg2/3BHNf91Sjn/dEk4&#10;/3JHNv9xRjX/c0g3/3NIN/9xSDb/c0o4/3FLOP9yTDn/cEs4/25JNv9uSTb/b0o3/3FMOf9wSzn/&#10;cUw6/3BLOf9vSjj/cUw6/3BLOf9wSzn/b0o4/29KOP9wSzn/cEs5/25JN/9qRTP/akUz/2tGNP9t&#10;SDb/bEc1/25JN/9wSzn/cEs5/3BNOv9wTTr/cE06/2tKN/9pSDX/aUg1/2NEMv8AAQD/AAEA/wAB&#10;AP8AAQD/AAEA/wABAP8AAQD/AAEA/wABAP8AAQD/AAEA/wABAP8AAQD/AAEA/wABAP8AAQD/AAEA&#10;/wABAP8AAQD/AAEA/wABAP8AAQD/AAEA/wABAP8AAQD/AAEA/wABAP8AAQD/AAEA/wABAP8AAQD/&#10;AAEA/wABAP8AAQD/AAEA/wABAP8AAQD/AAEA/xocGf9qTkD/clNB/3pXQ/+AW0j/hF5J/4hfS/+M&#10;Ykr/j2NK/5BkS/+UZkz/lGZM/5JkSv+UZkz/kmRK/5FjTP+RYk7/kWJQ/4hcUf+IXVT/kGhe/6R+&#10;c//RsJ//1rWi/8usl/+lhWz/g2NK/3xZQ/+EYEj/jGNN/5FkTf+VZ1D/lWVP/5ZkTf+VY0z/lmRL&#10;/5pmTv+fa1P/nmtQ/51qT/+dZ0v/nGdI/5xnSP+eaUr/nmlK/5xnSP+dZ0v/oGpO/6RsUf+jbk//&#10;pW5Q/6JtTf+mcU//q3VR/6lzT/+rdE3/rHVM/653Tv+xelH/snxQ/7R+Uv+0f1P/sn5P/7qGVv+6&#10;hlb/vIdV/7yHVf+/h1b/vYVU/7yEU/+6gFD/uH5O/7Z8Tv+4flD/tXtN/7R8Tf+0e07/snlM/7h/&#10;Uv+4f1L/s31P/7J8Tv+2fVL/tHpS/7N4UP+ydE3/tHRQ/7Z1T/+4d1H/u3pU/7t6VP+6eVP/u3dS&#10;/7p2Uf+8eFP/vHhT/7p2Uf++elX/vHtV/7l3VP+2dlP/s3RR/7BxTv+xck//tnZT/7d2Vv+0c1P/&#10;snFR/7JxUf+0clL/tXNT/7VzU/+5dFX/t3VV/7ZxUv+ycFD/tHJS/7ZxUv+0clL/tXBR/7VwUf+0&#10;b1D/s25P/7ZxVP+2cVL/t3JV/7RvUv+ybVD/sWxP/65rTv+tak3/q2hN/6lmSf+raE3/qWhM/6Vk&#10;SP+kY0f/pGRI/6JiSf+iYkn/pGRL/6VlTP+jZkr/omVJ/6NmSv+laEz/o2dL/6NnS/+jak//o2lR&#10;/55oTv+aZ0z/l2NL/5djS/+ZZU3/mWVN/4xYQP+KVj7/i1lA/4lXPv+GUjr/iFQ8/5JeRv+dZ03/&#10;nWpP/5xpTv+caU7/nGlO/5JeRv+LVz//iFQ+/4pWQP+ia1b/tX1m/693YP+KTjb/hkoy/4tOOf+Q&#10;Uz7/klVA/5RXQv+aXUr/mVxJ/5pdSv+cYU//oWZU/6FmVP+XXEr/l1xK/5lcSf+bXkv/nl9N/6Bi&#10;Tf+eYEv/nF5J/55gS/+eYEv/o2JM/6VkTv+gYk3/omRP/6ZlUf+iYU3/o2JQ/6ZlU/+lZlT/o2VQ&#10;/6FkT/+gZlL/nmRQ/59kUv+jaFb/pmtb/6VtXP+WY1D/eUou/45dPf/++NT//fja/9HOpf+hglb/&#10;/P7P//7/2f/+/+r//P/q//3/7f/8/+r//P/k//3vyv+OY0P/h1g+/6BsV/+nblv/rG9c/6xuWf+r&#10;alb/rGlW/61qWf+ua1j/r25a/61sWP+wblj/sG5Y/6xoU/+raFX/qmdU/6tqWP+ralj/rGtZ/6pr&#10;Wf+sbVv/qmxX/6xrV/+ralb/p2ZS/6ZlUf+fXkr/mllF/59hTP+maFP/q21Y/65sVv+ta1X/rmxW&#10;/65qVf+va1b/r2tW/69rVv+va1b/rWlU/6xoU/+rZ1L/rGhT/61rVf+saFP/q2dS/6xoU/+uZ1P/&#10;rmdR/69nUf+wZ1T/sGdU/65nU/+saFX/rmpX/65rWP+saVb/q2hV/6pnVP+oZ1P/p2ZS/6hnU/+n&#10;ZU//pWNN/6RiTP+iYEr/o2FL/6VjTf+pZVD/pmJN/6ZiTf+jX0r/oF5I/6xqVP+4dmD/v3tm/7V0&#10;YP+gXUr/oF1K/6FgTP+dXEj/l1lE/5lbRv+jZVD/pmVP/6NhS/+iYEr/qGZQ/6tnUv+saFP/qmZP&#10;/6llTv+nY0z/pGJK/6hmUP+pZ1H/rGpU/65sVv+ubFb/qmhS/6tpU/+ta1X/sGxX/69rVP+ualP/&#10;r2tU/7BsVf+wbFX/sG5W/7RyWv+3d17/uXti/71/Zv/Ehm3/vX9m/69vVv+ralT/q2pU/69tV/+x&#10;b1n/snBa/7FvWf+xb1f/sW9X/7BuVv+wblj/sG5Y/7JuWf+zb1r/sGlV/69oUv+xalT/sWpU/65q&#10;U/+ualP/sm5X/69rVP+rZ1D/rmdR/65nUf+vaFT/rWZS/6xlUf+saFP/rGhT/61pVP+salT/q2lT&#10;/6loUv+qaVP/qmlT/6VpUf+kaFD/pGhQ/6NnT/+jZ0//o2dP/6RjTf+iZE//omFN/6VkUP+lZFD/&#10;n2FM/59iT/+eYU7/nWBN/5teS/+eYU7/nmFO/5teS/+aW0n/mVxJ/5pdSv+YW0j/l1pH/5hbSP+V&#10;WEP/lVhD/5NWQ/+TWEb/kldF/5BXRP+OVUL/jVZC/41VRP+LVkT/hlNA/4RRQP+CUUD/lmdV/61+&#10;av/Lnon/4bSd/9Snkv+zhHL/nG1d/4hYSv+BUEL/glFD/4JRQ/+AT0D/glFC/4FQQf9/Tj//gFFB&#10;/4FQQf9/Tj3/fk08/39OPf+ATz7/gVA//39QPv+AUT//gVJA/4BTQP9/Uj3/e1A9/3hNOv96Tzz/&#10;eU47/3dMOf96Tz7/ek8+/3hNPf95Tj7/eU4+/3hNPf94TT3/ekw8/3pMPP92Szr/d0w7/3hNPP92&#10;Szr/dk07/3dOPP94Tz3/dk07/3ROO/92UD3/dlA9/3VPPP90Tjv/cUs4/3ROO/91Tzz/dE47/3RO&#10;O/91Tzz/ckw5/3ROO/9xSjn/cEo3/3FKOf9zSTn/cEY2/3NJOf91Szv/dEs5/3NKOP9xSDb/cEo3&#10;/3FLOP9xSzj/cEo3/29JNv9wSjf/b0k2/29JNv9vSTb/cEo3/3BKN/9uSDX/bkg1/25INf9vSTb/&#10;bkg1/2xGM/9tRzT/bUc0/25INf9tRjX/b0k2/25INf9tRzT/bkUz/3FINv90Szn/c0g3/3JHNv90&#10;STj/dUo5/3NIN/9yRzb/dEk4/3NKOP9xSDb/c0o4/3JMOf9yTTr/cEs4/25JNv9vSjf/cEs4/3BL&#10;OP9wSzn/cUw6/29KOP9uSTn/cEs7/29LO/9wTTr/b0w5/29KOP9vSjj/b0o4/25JNv9sRzX/bEc0&#10;/21INf9vSjj/b0o4/3JNO/9zTjz/cUw6/3BNOv9wTTr/cE06/21MOf9sSzj/Zkc1/yAXEP8AAQD/&#10;AAEA/wABAP8AAQD/AAEA/wABAP8AAQD/AAEA/wABAP8AAQD/AAEA/wABAP8AAQD/AAEA/wABAP8A&#10;AQD/AAEA/wABAP8AAQD/AAEA/wABAP8AAQD/AAEA/wABAP8AAQD/AAEA/wABAP8AAQD/AAEA/wAB&#10;AP8AAQD/AAEA/wABAP8AAQD/AAEA/wABAP8AAQD/AAEA/wABAP8AAQD/ZVJD/3tcSP+BYUz/gV5K&#10;/39bRf+FYUv/h2FM/4hfSf+OYUr/kGJK/5RmTv+XaE7/lGRN/5FhSv+PX0n/kWFN/49hUv+MYFX/&#10;iV5V/5VtY/+8lon/0K+c/9u7pv+wlHz/gWNL/3ZXQv9+Xkn/imZQ/49kUf+OX0v/j19J/5JgSf+T&#10;YUr/lmRN/5dlTv+baVD/nGpR/55sUf+baU7/m2hL/5pnSv+aZ0j/m2hJ/55oTP+eaEz/nmhM/6Vt&#10;Uv+kblL/o25P/6JtTv+lcFD/qHJQ/6p0Uv+ncU3/p3FL/6dxS/+qdE7/sHpU/7F7Vf+1flX/tH1U&#10;/7R9VP+0flL/toBU/7eBVf+1fE//vYRX/8CIWf+5f1H/uH5Q/7d9T/+6f1P/r3RI/7B1Sf+0e07/&#10;s3pN/7V/UP+2gFH/tYFR/7aCU/+0gFH/sXtP/7F3T/+wck3/tXVR/7d3U/+5eVX/unpU/7p6VP++&#10;fVf/u3pU/7d2UP+1dE7/snFL/7RzTf+6elT/u31Y/7h8V/+yeFL/uH5Y/7yAW/+3e1f/tHVS/7V2&#10;U/+0dFH/s3JS/7V0VP+0clL/s3FR/7NxUf+6dVb/vXhZ/7l0Vf+1c1P/tXNT/7Z0VP+2dFT/tG9Q&#10;/7JwUP+wbk7/q2lJ/7BtUP+ycFD/sm9S/69sT/+ua07/rmtO/65rUP+ua1D/rGlO/6pnTP+qZ0z/&#10;qGdL/6dmSv+iYkb/pGRJ/55gR/+fYUj/oGJJ/6BgR/+tbVL/sXFW/7JyVv+kZ0r/oGNH/51hRf+Y&#10;Xkb/m2VL/6BqUP+bZ0//lmRL/5NhSP+VY0z/mmhP/5dlTP+LWUD/iFY9/4hWPf+GUjr/i1c//5Zg&#10;SP+eaE7/pG5U/6NtU/+kblT/o21T/5pkTP+TX0n/kFxG/4xYQv+LV0H/m2dR/7mCbf+kbFX/hkw4&#10;/4JINP+JTzv/kFVD/5daR/+aXUr/m15L/5pdSv+dYE3/m15L/5ZZRv+aXUr/lllG/5NWQ/+YW0j/&#10;mltJ/5laSP+ZWkj/nF1L/6FjTv+hYEr/n2NL/6RkS/+hYUj/oF9J/6FgSv+lZE7/q2pU/6ZoU/+k&#10;Y03/p2ZQ/6NnT/+jZ0//pGhQ/6RnUv+nalX/p2pX/6BoWf+bZ1n/g1NF/3ZGOP//6Nn/8urd/4BR&#10;Qf93RzD/37SU//761P/9/tb//v/X//391//++9j/0rub/39ZRP9/VET/lWRV/6JtXf+nbl3/q25b&#10;/65wW/+tbFr/rGlY/65rWv+yb17/sm9c/69sWf+ualX/rmpV/6pmUf+oZVL/qmdU/61qWf+sa1n/&#10;rm1b/65vXv+rbFv/qGlY/6hpWP+lZlX/n2BO/6JjUf+vcVz/uXtm/5VZQf+LTzf/l1lA/6ZmTf+t&#10;a1P/r21V/7BsVf+zbFb/sW1Y/7BsV/+taVT/qmZR/6xoU/+taVT/rGpU/61sWP+ralb/rGtX/7Bs&#10;V/+ualX/sWpW/7BpVf+vZlP/sGdU/65nU/+saFX/rGhV/6xpVv+saVb/q2hV/6pmUf+oZE//p2VP&#10;/6hmUP+nZU//qGZQ/6dlT/+hX0n/o2FL/6dlT/+nZU//qGZQ/6lnUf+nZU//oV9H/6tpUf+4dl7/&#10;wH5o/7RzXf+hY07/nmBL/55fTf+eYEv/nmFM/5hbRv+ZXEf/nF5J/59hTP+lZFD/qWZT/7BpVf+w&#10;aVX/sGlT/7BpU/+oZE3/p2NM/65qU/+oZE//qGRP/6xoU/+va1b/rWtV/6xoU/+ualX/sm5Z/7Nv&#10;Wv+zb1r/s29a/7JuWf+zb1r/snBa/7RyXP+0dFv/uXlg/8SGbf/PkXj/v39m/69tVf+salL/rGpU&#10;/7FtWP+0cFn/sm5X/7FtVv+ycFj/s3FZ/7BuVv+ubFb/s29a/7JvXP+ya1f/s2pX/7JpVv+0bFb/&#10;s2tV/65nUf+taVL/rmpT/61pUv+ualP/r2hS/65nUf+uZ1P/rGVR/6pjT/+tZlL/rmdT/6xoUf+r&#10;Z1D/qWVO/6poUP+raVH/rGpS/6xqUv+qaFL/pmVP/6JhS/+jYUv/p2VP/6hkT/+qY0//p2BM/6Zi&#10;T/+kYU7/omFN/6FiUP+gY07/nWBL/51gS/+eYUz/nWBL/5xfSv+aW0n/nF1L/5pbSf+YWUf/mVpI&#10;/5haRf+WWEP/l1lE/5ZZRv+XWkf/kVZE/49URP+LUkH/jVRD/41VRP+LVkT/hlNA/4ZTQv+IV0b/&#10;mGlX/7CBb//Lnov/0aSR/61/cP+ba1//ilpQ/4JQR/+DUUj/glBF/4NPQv+DT0H/gVA//4JRQP+B&#10;UD//gFE//4BPPv+ATz7/fE07/35NPP+AUT//gVJA/4BRP/+AUT//fk89/31QPf96Tzz/fFE+/3tS&#10;Pv96UT3/eVA8/3dOOv97UkD/eE89/3hPPf96Tz7/ek8+/3hNPf95Tj7/ek06/3lMOf94Szj/d0o3&#10;/3hLOP91Sjn/d0w7/3dMO/9zSjj/dEs5/3ROO/9yTDn/cUs4/3NNOP9xSzj/b0k2/3BKN/9yTTv/&#10;ck07/21INv9uSTf/b0o4/21INv9uSTf/cEs5/3FKOf9uRzb/b0g3/3RKOv90Sjr/dUw6/3NKOP9w&#10;RzX/bkg1/29JNv9xSzj/cEk4/3BJOP9xSjn/b0o4/25JN/9nQjD/a0Qz/3FKOf9vSDf/b0g3/25I&#10;Nf9tRzT/bEYz/25FM/9ySDj/cEc1/3BHNf9vRjT/cEc1/3FINv9wRzX/cEc1/3VKOf90STj/c0g3&#10;/3FGNf9zSDf/dks6/3RJOP9zSDX/dUo3/3NKNv9zSjb/dEs5/3FLOP9yTTr/c047/3BLOP9wSzj/&#10;b0w5/3BNOv9xTDr/ck88/3JPPP9wTDz/bko6/3BMPP9yTj7/b0w5/25LOP9tSDX/bUg1/29KN/9v&#10;Sjf/bkk3/29KN/9xTDr/c047/3NOO/90Tzz/c047/3NOO/9yTzv/cE05/3BPPP9zVED/AAEA/wAB&#10;AP8AAQD/AAEA/wABAP8AAQD/AAEA/wABAP8AAQD/AAEA/wABAP8AAQD/AAEA/wABAP8AAQD/AAEA&#10;/wABAP8AAQD/AAEA/wABAP8AAQD/AAEA/wABAP8AAQD/AAEA/wABAP8AAQD/AAEA/wABAP8AAQD/&#10;AAEA/wABAP8AAQD/AAEA/wABAP8AAQD/AAEA/wABAP8AAQD/AAEA/wABAP8AAQD/CAoH/3FUQv93&#10;WET/e1pH/39cSP+EX0z/hGBK/4ZgS/+MYkr/j2JL/5RmTv+WZk//lGRN/5FhSv+RYUv/lGRO/5Bh&#10;Uf+OXlL/iFlR/4thVf+whnr/0KuZ/+7Lt//Gpo3/h2dO/3ZWP/93V0D/hWFL/4lgTP+NYEv/jV1H&#10;/45eR/+RYUr/kWFK/5NjTP+ZalD/mmtR/5prUf+aa0//nGlM/5toS/+aZ0r/nGlM/5toS/+eaEz/&#10;nmhM/6BqTv+ha0//omxQ/6NuT/+kbU//p3BR/6lzUf+mcEz/pnBM/6VvS/+lb0v/snxY/7B5U/+v&#10;eFL/r3hS/694Uf+veFH/s3lR/7R6Uv+zeVH/t35T/7uAVv+zeEz/uH1R/7uAVP+4fVH/r3RI/7J3&#10;S/+4f1L/uYBT/7qEVf+4hFT/t4NT/7eDVP+0gFH/sX1O/7B5UP+vdEz/snRP/7d5VP+6elb/unpU&#10;/7p6VP+7e1X/unpU/7h3Uf+1dE7/r29J/7FxS/+1d1L/tXlU/7V5VP+zeVP/uH5Y/7t/Wv+4elX/&#10;tHZR/7Z2U/+1c1H/s3FR/7JwUP+1cFP/s25R/7NuUf+4c1T/unVW/7hzVP+2dFT/tHJS/7FvT/+x&#10;b0//snBQ/7JwUP+xb0//rmxM/7BtUP+xb0//rmxM/6tpSf+saUz/rGlM/6lmSf+raE3/qmdM/6dk&#10;Sf+nZEn/qmlN/6dmSv+hYUX/o2NI/6BiSf+gYkn/omRL/6RkS/+zc1j/tnZb/7JyVv+iZUn/ml5C&#10;/5peQv+YXkb/mmRK/5tnT/+ZZ07/lGJL/5FfSP+SYEn/mWdQ/51rVP+XZUz/jVtC/4dVPP+GUjr/&#10;i1c//5RhRv+cZkz/o21T/6JsUv+jbVP/pmxU/5pkTP+UXkb/jlpE/4pWQf+HUz3/jFhC/6t0X/+9&#10;hHD/nmVR/4ZMOP+ESTf/jFE//45TQf+PVEL/lVpI/5daR/+aXUr/ml1K/5daR/+YW0j/lllG/5JV&#10;Qv+XWkf/mltJ/5tcSv+ZWkj/mlxH/6BiTf+jYkz/oGRM/6FjSv+gYkn/o2NK/6ZmTf+lZE7/pmVP&#10;/6ZlT/+kY03/qWhS/6hoT/+oaE//p2ZQ/6loUv+naVT/o2ZT/51kU/+XYlL/jFtM/3tKPP+qeWv/&#10;rHtt/3ZCNf9qNyT/iVlD/66CZ/+8l3z/uZd8/7eVev+mgmr/hl1J/3lMOf+NXEv/oGtb/6lwX/+p&#10;blz/rG9c/61uXP+ralj/q2pY/65rWv+xbl3/sW5d/65rWP+ralb/q2pW/6dmUv+oZVL/rGtX/65r&#10;Wv+ralj/rGtZ/7BvXf+rbFv/qm1b/6tuXP+qa1r/m1pI/6xqVP/6up////PX//7Do/+jaEr/iVAz&#10;/5heRv+oblj/q2pU/65sVv+zbFb/sW1Y/7FtVv+va1T/rmpT/69rVv+va1b/r2tW/65rWP+qaVX/&#10;rGlW/69sWf+xbVr/smtX/7NqV/+yaVb/s2pX/7JrV/+xalb/q2dU/6xpVv+saVb/rWlU/65qVf+v&#10;bVf/sG5Y/6tpU/+lY03/p2VP/6dlT/+jYUv/pGJM/6ZlUf+lZFD/p2ZS/6hnU/+jYUv/oWBK/7R0&#10;W/+1dVz/r3Nb/6ZqUv+eYEv/nV9K/51fSv+aXEf/m15J/5hbRv+TVkH/mlxH/59eSv+iYU3/qWVQ&#10;/65nU/+sZU//rmdR/7JrVf+rZE7/pGBJ/6tnUP+pZVD/pGJM/6hmUP+raVP/q2lT/6tnUP+ualP/&#10;sW1W/7RtWf+va1b/sGxX/65qVf+xbVj/sW9Z/7NxW/+vc1v/tHZd/76AZ//HiXD/uXlg/6lpUP+p&#10;Z0//q2lT/61pUv+va1T/r2tU/69rVP+ycFj/sG5W/65sVv+vbVf/sW9Z/69sWf+saVb/rmdT/69o&#10;VP+0bVn/tm1a/7FqVP+waVX/rmdT/61mUP+uZ1H/r2hS/65nU/+rZFD/qWJO/6tkUP+uZ1H/rWZQ&#10;/61mUP+sZU//rWZQ/6tnUP+oZE3/qWdP/6poUP+oZlD/pGJK/6JgSv+jYUn/p2NM/6djTP+oYU3/&#10;qGFN/6ZiT/+lYk//omFN/59gTv+eYUz/m15J/5xfSv+eYUz/nmFM/5xfSv+ZXEn/m15L/5pdSv+Y&#10;W0j/mltJ/5haRf+VV0L/llhD/5NWQ/+TVkP/kVZE/5BVQ/+MU0L/jlVE/41VRP+IU0H/hlE//4VS&#10;Qf+MWUj/n29b/7KDcf+7jHr/s4R0/5ZmWv+NXVP/hFJJ/4FPRv+HUkr/h1NI/4RQQ/9/Sz3/gE8+&#10;/4FQP/+BUD//fE07/3xNOf9+Tzv/gFA8/4BPPv+BUD//glFA/4JRQP+AUT//fk89/3xPPP98UUD/&#10;e1A//3pRPf96UT3/eVA8/3dOOv96UT3/eE87/3dOPP94Tz3/eE08/3ZLOv95Tj3/ek06/3lMOf95&#10;TDf/eEs2/3hLNv92Szj/eE08/3ZLOv9zSDf/b0Y0/3JMOf9xSzj/b0k2/3FLOP9vSjf/b0o3/29K&#10;N/9xTDr/cEs5/21INv9uSTf/bkk3/21INv9vSjj/cEs5/3BJOP9uRzb/cEk4/3FKOf9zSTn/cUg2&#10;/29GNP9tRzT/bUc0/21HNP9uRzb/bkc2/25HNv9tSDb/bUg2/2xHNf9qRTP/bEc1/3BJOP9vSDf/&#10;bkg1/25HNv9wRjb/bUMz/2xDMf9wRjb/bUc0/25INf9xSDb/cUg2/3NKOP9wRzX/cEc1/3NKOP9y&#10;Rzb/dEk4/3NIN/9zSDf/dUo5/3NKOP9xSDb/cUg2/3FINv9xSzj/cUs4/3BKN/9wSzn/ck07/3BL&#10;Of9wSzn/b0o4/29MOf9wTTr/cU47/3FOO/9wTDz/bUk5/21JOf9tSTn/bUo3/21KN/9tSjf/a0g0&#10;/21INv9uSTf/akUz/2tGNP9wSzn/c048/3NOPP90Tzz/cUw5/3BNOf9xTjr/cFA7/3NSP/8NCgX/&#10;AAEA/wABAP8AAQD/AAEA/wABAP8AAQD/AAEA/wABAP8AAQD/AAEA/wABAP8AAQD/AAEA/wABAP8A&#10;AQD/AAEA/wABAP8AAQD/AAEA/wABAP8AAQD/AAEA/wABAP8AAQD/AAEA/wABAP8AAQD/AAEA/wAB&#10;AP8AAQD/AAEA/wABAP8AAQD/AAEA/wABAP8AAQD/AAEA/wABAP8AAQD/AAEA/wABAP8AAQD/AAEA&#10;/2xPPf9wUT//dVRB/31aRv+DXkv/hV9M/4deSv+LYUn/j2JL/5NlTf+UZk7/lWVO/5FhSv+RYUr/&#10;k2NN/5BfTv+PXlD/i1tP/4tcUv+mem3/zaSS//jSvf/jwab/m3le/35cQ/93VD7/gFxG/4ZdSf+L&#10;Xkf/jF5H/49fSP+SYkv/j19I/5FhSv+ZalD/mmtR/5prUf+Zak7/mmtP/5hpS/+aZ0r/mmdK/5hl&#10;SP+XZUr/l2VK/5poTf+caUz/oGpO/6NuT/+ia03/pW5Q/6hxUv+ncU//p3FP/6RuTP+ncU//r3dU&#10;/6tzUP+rcE7/rHFP/650T/+tc07/sXdR/7F3Uf+yeFL/sXdP/7R5Uf+yd03/uXtS/71/Vv+6f1X/&#10;s3hO/7V6UP+6gVb/vYRX/7qGV/+6hlf/uoZX/7iEVf+yfk//sn5P/7J8UP+wdU3/sHRP/7h6Vf+4&#10;elX/uHpV/7h6U/+4elP/uXlT/7d3Uf+yckz/r29J/65wSf+ydE//snZR/7N3Uv+1eVT/uH1V/7p8&#10;V/+3d1P/tnZS/7d1Uv+1c1H/tXBP/7RvUP+0b1L/sm1Q/7JrT/+1blL/tXBT/7ZxVP+6dVj/sm9S&#10;/61qTf+ua07/sW5R/7FuUf+wb1H/rWxM/61sTP+tbEz/rGtL/6ppSf+qaUv/q2hL/6lmSf+raE3/&#10;qGVK/6RjR/+kY0f/qWhM/6dmSv+iYkb/o2NI/6JkS/+iZEv/oWNK/6VlSv+2dlv/uXle/7FxVf+g&#10;Y0f/mV1B/5peRP+bYUn/nGZM/5llTf+XZUz/k2FK/5BeR/+QXkf/l2VO/51rVP+calP/lWNM/4pY&#10;Qf+EUjn/i1c//5NgRf+ZZkv/omxS/6NtU/+lbVL/pmxU/5tlS/+VX0f/jFhC/4pWQP+IVD//h1M9&#10;/5liTf/BiHT/s3pm/5NYRv+BRjT/iU48/4pRPv+LUD7/lFlH/5NYRv+VWkj/ml1K/5hbSP+XWkf/&#10;lllG/5RXRP+WWUb/ml1K/55gS/+cXkn/mVtG/6FgSv+hYEr/oGJJ/6BiSf+fYUj/omRL/6VnTv+k&#10;Zk3/qWhS/6VpUf+jYkz/qGhP/6xsU/+tbVT/qGhP/6loUv+mZU//omRP/6FmVv+eZVT/lmFR/5Fc&#10;TP+FUkH/i1ZI/4tWRv+ETz//fUg2/3A9Kv9mNST/ZTYk/2M2I/9sPyz/fk89/5lmU/+haVj/o2pX&#10;/6twXv+tcFv/q25b/6prWf+qaVf/q2pY/6xrWf+ua1r/r2xb/69sW/+sa1f/rGtX/6dmUv+oZ1P/&#10;q2pW/65tW/+qaVf/qmlX/65tW/+sbVz/rXBe/65xX/+qbVv/l1ZE/6xqUP//5Mb//vjW//752f/9&#10;7cv/tIJh/5dhRf+pb1f/pmxW/65tV/+1blr/s29a/7ZvWf+ya1X/smtV/7RtWf+ya1f/sWpW/6xp&#10;Vv+raFX/rGlY/61qV/+wbFn/sGxZ/7NqV/+zalf/sWpW/7RtWf+ya1f/q2dU/6xpVv+taVT/q2lT&#10;/65sVv+ycFr/s3Fb/6tpU/+kYkz/o2FL/6VjTf+lZFD/pWRQ/6RjT/+iYU3/pWRQ/6NlUP+cXkn/&#10;n2NL/8WHbv+0eF7/omZO/59jS/+cX0r/nWBL/6BfSf+aWUP/mllD/5pZQ/+VVD7/nVxG/6FfSf+k&#10;Ykz/qWVQ/6tkUP+qY03/rWZQ/7BpU/+tZlD/pmJL/6djTP+raVP/qWdR/6hmUP+raVH/q2lR/6tp&#10;Uf+va1T/sW1W/7FqVP+saFP/rWlU/6xoU/+xb1n/tHJc/7l4Yv+1d17/s3Vc/7J0W/+zdVz/p2dO&#10;/59eSP+jYUv/q2lT/6pmT/+rZ1D/q2lR/61pUv+ubFb/rWtV/61rVf+vbVf/sG5Y/61rVf+raVP/&#10;r2tW/65qVf+xalb/tG1Z/7JrV/+waVX/rWZS/61mUP+sZU//sGlT/65nUf+qYkz/q2RO/65nUf+u&#10;Z1H/rGVP/61mUP+tZlD/rmdR/6tnUP+mYkv/qGZO/6poUP+nZU//pGJK/6NhSf+oZE3/qGRN/6dj&#10;TP+lYUz/pmJN/6ZjUP+mY1D/pGNP/59gTv+eYEv/m15J/5teSf+cX0r/m15J/5pdSP+ZXEn/mVxJ&#10;/5lcSf+YW0j/mFtI/5VYQ/+TVkH/lFdC/49UQv+PVEL/kFdE/5BXRP+NVEH/jVVE/41VRP+LU0L/&#10;hlE//4ZTQv+OW0j/om9c/6x7av+ndmX/m2pb/4lXTP+DU0n/gU9G/4BORf+HU0j/h1NI/4VRRP9/&#10;Tj3/gE8+/4BPPv9/UD7/fE05/3xNOf+AUDz/gVE9/4JSPv+CUj7/glI+/4JSPv+BUD//f1A+/31Q&#10;Pf98UUD/ek8+/3lOPf96Tzz/ek88/3dOOv94Tzv/dk05/3dOOv95Tjv/d0w5/3ZLOP95Tj3/ek06&#10;/3lMOf97Tjn/eUw3/3dMOf92Szr/eE08/3dMO/91TDr/cUg2/3dOPP90Tjv/cEo3/29JNv9wSzj/&#10;cUw5/29KN/9vSjj/bks4/25LOP9uSzj/bUo3/29KOP9yTTv/cUw6/3BJOP9tRjX/bkc2/29IN/9u&#10;SDX/bUc0/21HNP9uSDX/b0k2/29JNv9tRjX/bkc2/29IN/9tSDb/bUg2/2xHNf9uSTf/bkk3/25H&#10;Nv9uRzb/bEYz/21GNf9wRjb/bkUz/21EMv9wRzX/bUc0/25INf9uSDX/b0k2/25INf9sRjP/bUc0&#10;/3BHNf9vRjT/c0o4/3RLOf9xSDb/dEs5/3RLOf9wRzX/b0k2/25INf9wSjf/ckw5/3BKN/9uSTf/&#10;cEs5/3BLOf9vSjj/bkk3/3BLOf9vTDn/b0w5/29MOf9xTT3/b0s7/2xIOP9rRzf/a0g1/2tINf9t&#10;Sjf/a0g1/2tINf9sSTb/akc0/2tHN/9wTDz/ck88/3JPPP9yTzz/b0w4/29MOP9xTjr/cFA7/zAk&#10;GP8AAQD/AAEA/wABAP8AAQD/AAEA/wABAP8AAQD/AAEA/wABAP8AAQD/AAEA/wABAP8AAQD/AAEA&#10;/wABAP8AAQD/AAEA/wABAP8AAQD/AAEA/wABAP8AAQD/AAEA/wABAP8AAQD/AAEA/wABAP8AAQD/&#10;AAEA/wABAP8AAQD/AAEA/wABAP8AAQD/AAEA/wABAP8AAQD/AAEA/wABAP8AAQD/AAEA/wABAP8A&#10;AQD/AAEA/wABAP9eQjT/clFA/3tWRP+DXkv/h15M/4hdSv+LXkf/i15H/41fSP+RY0z/kmRN/5Ji&#10;TP+RYUv/j19J/45eSv+NXEv/jFtM/4pbS/+YaVn/tol2/92zm//qxav/qIRq/4RgSP99WUP/f1tF&#10;/4BaRf+GXET/iVxF/45gSP+PYUf/kGFH/5JjSf+XaE7/mGlP/5poT/+YaU3/mmtP/5prT/+Zak7/&#10;kmNH/5RlSf+WZ0v/mmhN/5pnSv+caUz/nmtO/6BqTv+gak7/n2hK/59oSv+lblD/qG9R/6ZtT/+o&#10;b1H/q3BO/6pvTf+pbUv/p2tJ/6ltSf+tcU3/rnJO/691UP+xd1H/rnRO/69zTv+xdVD/uHpV/7p8&#10;Vf+6fFX/uHpT/7R5Uf+6f1f/vYNb/7yDWP+9hFn/voVa/7h/VP+1fFH/tnxU/7V7U/+ydlH/s3dS&#10;/7Z6Vv+1eVX/tnhT/7Z4U/+2eFP/tnhR/7h4Uv+2eFH/sXNM/7ByS/+0dlH/tnhT/7Z4U/+3eVL/&#10;uHpT/7h4Uv+4eFT/tnZS/7Z0Uv+2dFL/snBQ/7FsT/+zblH/smxS/7FrUf+1b1X/tG5U/7NtU/+z&#10;cFX/r2xP/61qT/+tbFD/r25S/7BvUf+vblD/rWxO/61sTP+tbEz/rWxM/65tT/+vblD/qmlL/6hn&#10;S/+qaU3/qGdL/6ZlSf+nZkr/qGdL/6dlS/+lZUr/pWVK/6JkS/+iZEv/omRL/6RnS/+ydVn/t3pe&#10;/7BzV/+hZEj/m15C/5peRP+fY0n/nGJK/5pkSv+YZEz/l2VM/5JgSf+RX0j/kV9I/5NgS/+ZZlH/&#10;m2lS/5NhSv+DUTr/hVM8/4lXPv+NW0L/lmRL/51qT/+hblP/omxS/6BqUP+bZU3/lmBI/5FdR/+L&#10;V0H/hFE8/4NPOv+aZlH/rXZi/612Yv+RWkb/gEk1/4hRPf+OVUL/jlVC/5BXRP+SV0X/lFlH/5hd&#10;S/+VWkj/lFlH/5NYRv+UV0T/lllG/5pdSP+cXkn/mlxH/51fSv+dX0r/oWBK/59jS/+eYkr/n2NL&#10;/6JmTv+qaVP/sG9Z/65tV/+lZE7/o2JM/6dmUP+qaVP/qmlT/6ppU/+jZVD/omRP/6hrWP+pbFn/&#10;pWpa/6VqWv+pbl7/p2xc/6lsWf+qa1n/rm9d/69xXP+qa1n/pWZU/6doVv+tblz/tHVj/7FzXv+t&#10;b1r/qmxX/6tuWf+rbln/rG9c/6tuW/+tblz/qmtZ/6lqWP+sa1n/rWxa/61sWv+sa1n/q2pY/6tq&#10;WP+paFb/qmlX/6tqWP+ralj/rGtZ/65tW/+rbFr/qGtY/6ptW/+qbVv/nF1M/5BRP/+tc13//+PJ&#10;//342//99tn/98Sn/5FdRf+ZYk3/pm1a/6tuW/+ua1j/r2tW/7BsV/+ybln/sGlV/7BpVf+waVX/&#10;r2hU/6tnVP+saFX/rWlW/61pVv+rZ1T/q2dU/61pVv+xalb/s2pX/7BsWf+wbFn/rGlW/61qV/+s&#10;aVb/qmlV/6poUv+qaFL/q2lT/6poUv+kYkz/pWNN/6dlT/+oZlD/pWRQ/6JhTf+hYE7/oGFP/6Bh&#10;T/+YW0b/nWNP/+Gnkf/Fi3X/m2FL/5heSP+eYUz/nmFM/6FgSv+cW0X/mVhC/5dWQP+WVT//nFtF&#10;/6JgSv+oZlD/qmZR/61mUP+sZU//rGVP/6xoUf+saFH/qmZP/6llTv+raVH/qWdP/6ZkTP+oZk7/&#10;rWtT/69tVf+ta1P/r2tU/65qU/+taVL/rWlS/65qVf+ubFT/rWtV/7NzWv/AgGf/vn5l/65uU/+3&#10;d1z//9G2/9Whif+hX0f/pGJK/6xqVP+vbVf/sG5Y/65sVv+ta1X/rmxW/7FvWf+xb1n/sG5Y/69t&#10;V/+ubFb/r21X/69tV/+ualX/rmpV/69rVP+vaFL/rmdR/6xlT/+qY03/rmdR/65nUf+sZE7/r2dR&#10;/69nUf+vZlP/rWZS/65nU/+sZVH/qWVQ/6hmUP+mZEz/qmhS/6poUv+mZEz/p2VP/6VjTf+oZE//&#10;pWNN/6RiTP+hYEz/oF9L/6JhTf+kY0//oWBO/59gTv+gYU//nWBN/5teS/+bXkn/ml1I/5lcSf+T&#10;WEb/k1hG/5NYRv+TWEb/k1hG/5NYRv+TWEb/kVZE/45VQv+PVkP/j1ZD/41WQv+LU0L/jFRD/4pS&#10;Qf+HUkD/ilVF/4dUQ/+MWUj/lWJR/5FgT/+NXE3/iFdI/4BPQf+AT0H/glFD/4VRRP+FVEb/hFNE&#10;/4NSQ/+BUkD/gE8+/31OOv98TTn/gFA8/4BQPP+AUDz/gFA8/4FRPf+ATz7/gVA//4BRP/9/UD7/&#10;e047/31QPf97UD//e1A//3lOPf94TTz/ek88/3lOO/93TDn/dks4/3pPPP96Tzz/ek04/3lMN/96&#10;TTr/eUw5/3dKN/95Tj3/eE08/3dMO/92TTv/d048/3ZNO/92TTv/d009/3dOPP93Tjz/ckw5/3FL&#10;OP9xSzj/ckw5/3FMOf9vSjj/b0o4/29KOP9uSzj/b0o4/25JN/9tSDb/cEs5/3FKOf9sRjP/bUc0&#10;/25INf9uSDX/bkg1/25JNv9tRjX/cEk4/29IN/9tRjX/bEU0/3BJOP9vSDf/bUY1/21HNP9wSjf/&#10;bkg1/21HNP9uSDX/bkg1/25INf9tRzT/bUc0/2xGM/9tRzT/bkg1/25INf9sRjP/a0Yz/29KN/9t&#10;SDX/bUg1/21HNP9tRzT/cEc1/3NKOP9xSDb/cUg2/3FINv9tRzT/cEk4/29IN/9wSTj/c0w7/3BJ&#10;OP9vSDf/cEk4/29KOP9uSTf/bkk3/29KOP9wSzn/bks4/25LOP9tSjf/b0w5/25KOv9rSjn/aEc2&#10;/2pGNv9uSjr/bUo3/2tINf9sSTb/cE06/3JPPP9xUD3/b047/25NOv9wTTr/cE06/25NOv9uSzj/&#10;YUAt/wABAP8AAQD/AAEA/wABAP8AAQD/AAEA/wABAP8AAQD/AAEA/wABAP8AAQD/AAEA/wABAP8A&#10;AQD/AAEA/wABAP8AAQD/AAEA/wABAP8AAQD/AAEA/wABAP8AAQD/AAEA/wABAP8AAQD/AAEA/wAB&#10;AP8AAQD/AAEA/wABAP8AAQD/AAEA/wABAP8AAQD/AAEA/wABAP8AAQD/AAEA/wABAP8AAQD/AAEA&#10;/wABAP8AAQD/AAEA/wABAP8AAQD/bk08/3ZRP/+AW0j/iF9N/4pfTP+LXkn/jF9I/41gSf+RY0z/&#10;j2FK/5JkTf+RYUv/jV1H/4xcSP+NXEv/jVxL/4xdS/+SZVL/n3Rj/7mQfP/Lp5H/oHxm/4FdR/94&#10;VD7/fFhC/39ZRP+EW0X/iF5G/41hSP+RY0n/kWNJ/5NkSv+VZkz/lmdN/5hmTf+YaU//mGlP/5do&#10;TP+XaEz/kWJG/5RlSf+YaU3/m2xQ/5toS/+caUz/nmtO/55rTv+gak7/nWdL/55nSf+lblD/p25R&#10;/6ZtUP+obU//qW5O/6dqS/+maUr/pWlH/6ltS/+scEz/q29L/69zT/+xdVH/rHJN/6tvS/+vc0//&#10;tXZT/7V3Uv+2eFP/t3lU/7N3Uv+3fFT/uX5W/7p/V/+8gVf/vINY/7Z9Uv+1e1P/tXtT/7V7U/+3&#10;e1b/tnpW/7d7V/+1eVX/tnhT/7Z4U/+1d1L/tXdS/7h6U/+6fFf/tnhT/7J0T/+xdVD/tXdS/7V3&#10;Uv+1d1L/snRP/7Z2Uv+5eVX/t3dT/7R0Uf+2dFL/snBQ/61qTf+ybFL/smxS/7FrUf+2cFb/tG5U&#10;/7JsUv+zcFX/sG1S/65rUP+ua1D/rm1R/69uUv+ubU//q2pM/69uUP+wbVD/r25Q/61sTv+rakz/&#10;qmlN/6ppTf+sa0//qWhM/6hmTP+paEz/qGZM/6ZmS/+lZUr/pGRL/6NlTP+jZUz/pGZN/6VnTv+o&#10;alH/rG5V/6hrT/+iZEv/n2FI/5tfRf+fY0n/nGJK/5ljSf+YZEz/mGRM/5NhSv+SYEn/kl9K/5Fe&#10;Sf+WY07/mWZR/5ZkTf+JV0D/hVM8/4dVPP+KWD//k2FI/5hmTf+ea1D/oW5T/6FrU/+cZk7/mGJK&#10;/5VhS/+OWkT/h1M9/4RQO/+NWUT/oWpW/7F6Zv+kbVn/gEk1/4RNOf+LU0L/iVI+/49WQ/+SWUb/&#10;l1xK/5leTP+VWkj/lFlH/5RZR/+UV0L/lFdC/5hbRv+bXUj/mlxH/5tdSP+cXkn/nmBL/59iTf+e&#10;YUz/nWBL/6BjTv+nalX/rW9a/65wW/+paFL/omRP/6RjTf+jYkz/p2ZQ/6loUv+jZlH/omRP/6dq&#10;V/+oa1j/p2pY/6VqWv+nbFz/qGtZ/6lsWf+sbln/snRf/7Z1Yf+xcFz/rGtZ/6xtW/+wcl3/sXNe&#10;/7ByXf+ucFv/qm1Y/6ptWP+rbln/rnFe/7BzYP+vcl//q25b/6lqWP+palj/q2xa/6tsWv+tbFr/&#10;q2pY/6tqWP+qaVf/qmlX/6ppV/+sa1n/rWxa/65tW/+oaVf/pGdU/6ptW/+sb13/o2VY/5FTRv+G&#10;Szv/rXJi//3r1//+28j/xI15/5RbSv+eY1P/qm1b/6tsWv+pZlP/q2hV/69rVv+xbVj/rmpV/65q&#10;Vf+ualX/r2hU/6tnVP+saFX/rWlW/61pVv+saFX/rGhV/65qV/+wbFn/sGxZ/7BpVf+wbFn/rWpX&#10;/61qV/+ualX/q2lT/6tpU/+oZlD/qGZQ/6poUv+nY07/p2NO/6hkT/+pZVD/p2RR/6RjT/+lZFD/&#10;pmVT/59gTv+XWkX/qW9b//O5o//GjHb/llxG/5ZcSP+eYUz/n2JN/6JhS/+dXEb/mllD/5lYQv+X&#10;VkD/nlxG/6JgSv+nZU//qWVO/61mUP+sZU//rGVP/61pUv+rZ1D/qmZP/6poUP+qaFD/qGZO/6Vj&#10;S/+mZEz/r21V/7FvV/+vbVX/r2tU/65qU/+va1T/r2tU/69tV/+vbVX/rGpS/69vVv+7e2L/vn5j&#10;/7JyVv/Xl3v///TY/9/UuP+jYkb/omBG/6ttWP+ubVf/rG5Z/65tWf+sa1f/rmxW/7NxW/+ycFr/&#10;sW9Z/7FvWf+ubFb/sG5Y/65sVv+salT/rGpU/61pVP+saFH/rmdR/65nUf+tZlD/sGlT/65nUf+u&#10;ZlD/sGhS/65mUP+tZFH/rmdT/61mUv+rZFD/qWVQ/6hmUP+oZk7/qWdR/6dlT/+lY03/pWNN/6dl&#10;T/+oZE//pWRQ/6RjT/+hYEz/oF9L/6JhTf+gYk3/n2BO/55fTf+fYE7/nWBN/5teS/+cX0r/mVxH&#10;/5dcSv+TWEb/lFlH/5RZR/+UWUf/k1hG/5NYRv+SV0X/kFVD/45VQv+QV0T/j1ZD/4xVQf+MVUH/&#10;jFVB/4lRQP+GUT//ilVD/4hVQv+LWEf/j1xL/4lYR/+HVkf/hVRF/39OQP+BUEL/hFNF/4RTRf+G&#10;VUb/hFNE/4JRQP9/UD7/fk89/35PO/99Tjr/gVE9/4FRPf+BUT3/gVE9/4FRPf+BUT3/gE8+/39Q&#10;Pv9/UD7/fVA9/35RPv96Tz7/e1A//3lOPf94TTz/ek88/3pPPP93TDn/dks4/3hNOv95Tjv/ek04&#10;/3pNOP97Tjn/eUw5/3VKOf95Tj3/d0w7/3VMOv91TDr/d048/3ZNO/91TDr/dUs7/3RLOf92TTv/&#10;ckw5/3FLOP9vSTb/cEo3/3BLOf9tSDb/bUg2/25LOP9uSzj/bks4/25JN/9rRjT/b0o4/3BKN/9r&#10;RTL/bUc0/29JNv9uSTb/bkk2/25JN/9sRzX/bkk3/29IN/9tRjX/bUY1/29IN/9uRzb/bUc0/21H&#10;NP9wSjf/bkk2/21HNP9tRzT/bUc0/29JNv9tRzT/bkg1/21HNP9tRzT/bkg1/25INf9uSDX/bEc0&#10;/25JNv9tSDX/bEc0/2xHNP9wSjf/b0k2/3FINv9xSDb/c0o4/3JIOP9uRzb/bkc2/25HNv9wSTj/&#10;c0w7/3BJOP9uRzb/cEk4/3BJOP9vSjj/bkk3/25JN/9wSzn/b0o4/25LOP9vTDn/b0w5/29LO/9s&#10;Szr/a0c3/2tHN/9vSzv/bko6/2tINf9vTDn/ck88/3NQPf9wTzz/b049/25NOv9tTDv/bk08/25N&#10;PP9qSTj/BAAA/wABAP8AAQD/AAEA/wABAP8AAQD/AAEA/wABAP8AAQD/AAEA/wABAP8AAQD/AAEA&#10;/wABAP8AAQD/AAEA/wABAP8AAQD/AAEA/wABAP8AAQD/AAEA/wABAP8AAQD/AAEA/wABAP8AAQD/&#10;AAEA/wABAP8AAQD/AAEA/wABAP8AAQD/AAEA/wABAP8AAQD/AAEA/wABAP8AAQD/AAEA/wABAP8A&#10;AQD/AAEA/wABAP8AAQD/AAEA/wABAP8AAQD/AAEA/3JNO/96VUP/hVxK/4leTf+JXkv/i15J/41g&#10;Sf+OYUr/jWBJ/5JkTf+RY0z/jV9I/45eSv+OX0v/j2BO/45fTf+MX0z/j2RT/5pxX/+jfmv/j2xY&#10;/3xZQ/9zUDr/e1dB/39ZRP+GXUf/iF5G/45iSf+SZEr/kmRK/5RlS/+VZkz/mGZN/5ZkS/+ZZ07/&#10;lmdN/5RlS/+UZUv/kmNJ/5VmSv+Zak7/nG1R/51qTf+dak3/nmtO/55rTv+gak7/nmhM/6JqT/+m&#10;bVD/pm1Q/6RrTv+ma03/p2xO/6dqS/+nakv/qWpL/61uTf+tbk3/qm5M/61xTf+wdFL/rXFP/6tv&#10;Tf+scEz/rnJO/69zT/+xck//tXdS/7Z4U/+zd1L/tnhR/7p8Vf+8flf/un9X/7d8VP+1elL/t3xU&#10;/7d8VP+6fln/uX1Y/7d7V/+1eVX/tnpW/7h6Vf+2eFP/tXdS/7l7Vv+9f1r/uXtW/7V3Uv+wdE//&#10;tHZR/7V3Uv+ydE//rnBL/7J0T/+4elX/tXdS/7V1Uv+0dFH/sG9P/65rTv+wbVL/s21T/7JsUv+2&#10;cFb/tG5U/7RuVP+1clf/s3BV/7BtUv+ua1D/rmtQ/69sUf+wbVL/rmtO/7FuUf+zcFP/sG1Q/6xp&#10;TP+paEz/qmlN/61sUP+tbFD/q2lP/6tpT/+qaE7/qGZM/6ZmS/+kZEv/pGRL/6RmTf+kZk3/pWdO&#10;/6RoTv+fY0n/nmJI/59jSf+hZUv/oGRK/59jSf+fY0n/m2FJ/5ljS/+aZEz/mGRM/5NhSv+SX0r/&#10;k2BL/5BdSP+SX0r/l2RP/5dlTv+TYUr/iVdA/4hWP/+JV0D/kV9I/5RiSf+bZ0//oGxU/6NtVf+f&#10;aVH/mmRM/5ljS/+QXEb/iVU//4dTPf+LVED/ll9L/6hxXf+xemb/i1RA/4JLN/+FTTz/iFE9/45V&#10;Qv+RWEX/lFtI/5hdS/+VWkj/lFlH/5NZRf+TWUX/lVhD/5hbRv+YW0b/mVtG/5lbRv+bXUj/nF9K&#10;/59iTf+eYUz/nWBL/59iTf+kZ1L/qGpV/6ttWP+qbFf/pWdS/6FjTv+dYUn/omZO/6RoUP+jZlH/&#10;oWRP/6dqV/+oa1j/o2hW/6VqWv+lalj/pWpY/6ptWv+rbln/sXNe/7FzXv+vcVz/rG1b/6tsWv+s&#10;bln/q25Z/6xvWv+tcFv/q25b/6ptWv+sb1z/sHNg/7Z5Zv+ydWL/rXBd/6ptWv+palj/qmtZ/6xt&#10;W/+vblz/rGtZ/6xrWf+sa1n/rGtZ/6tqWP+tbFr/rm1b/65tW/+mZ1X/pmdV/6xvXP+vcmD/qm1b&#10;/55jVf+SVkv/gEQ6/4xSR/+ZX1T/l1tR/5pfUf+maFv/q2xb/6tqWP+nZFP/q2hV/69sWf+wbFf/&#10;rmpV/65qVf+ualX/rWlU/65nU/+saFX/rGhV/61pVv+taVb/rGhV/65qV/+ualf/sGlV/69oVP+x&#10;alb/sGxZ/6xpVv+taVT/rWlU/6xqVP+oZlD/qWVQ/6xoU/+oZE//p2NO/6hkT/+oZE//qWVQ/6lm&#10;U/+paFT/qmlV/55gS/+XWkX/u39n//3EsP/Bh3H/lFpG/5hbRv+dYEv/oGNO/6BiTf+bWkT/mVhC&#10;/5pZQ/+dXEb/n11H/6BeRv+iYEj/p2NM/61mUP+tZlD/rWZQ/65qVf+pZVD/qmZR/6tpU/+qaFD/&#10;qGZQ/6hmTv+oZk7/r21V/7BuVv+wbFX/sGxV/69rVP+wbFX/sm5X/7BuVv+wblb/rWtT/7BwV/+z&#10;c1r/vHxh/7l5Xf/npor///TY/9zRtf+kY0f/o2FH/6ttWP+qbFf/qWtW/65tWf+ubVn/r21X/7Jw&#10;Wv+xb1n/sW9Z/7FvWf+ubFb/rmxW/61rVf+raVP/rGpU/6tpU/+saFH/rGhR/61pUv+waVP/smtV&#10;/7BpU/+uZlD/sGhS/65mUP+sZE7/smlW/65nU/+rZFD/qWVQ/6dlT/+nZU//p2VP/6NhS/+kYkz/&#10;pGJM/6hkT/+oZVL/pWRQ/6RjT/+hYEz/oF9L/59hTP+gYk3/n2FM/51gTf+dYE3/nF9M/5pdSv+c&#10;X0z/ml1K/5dcSv+UWUf/lVpI/5dcSv+UWUf/kldF/5JXRf+RVkT/j1RC/49UQv+QV0T/j1ZD/4xV&#10;Qf+LVED/jFVB/4pSQf+HUkD/ilVD/4tWRP+LWEf/jVpJ/4lYR/+IV0j/hlVG/4JRQ/+CUUL/hVRF&#10;/4RTRP+FVEX/g1RE/4FSQP98TTv/fk89/4FSQP+AUT3/gVE9/4BQPP+BUT3/gVE9/4JSPv+BUkD/&#10;f1A+/39QPv99UD3/gFNA/31SQf96Tz7/e1A//3pPPv95Tj3/ek88/3pPPP94TTr/dks4/3ZLOP94&#10;TTr/ek04/3lMN/97Tjn/eUw5/3VKOf92Szr/dUo5/3RLOf90Szn/dUw6/3ZNO/91TDr/dEs5/3FI&#10;Nv90Szn/cEo3/3BKN/9tRzT/bkg1/3BLOf9sRzX/bEc1/25LOP9uSzj/b0o4/25JN/9rRjT/bkk3&#10;/25INf9sRjP/bUc0/29KN/9uSTb/bkk2/25JN/9sRzX/bkk3/3BJOP9uRzb/bUY1/21GNf9uSDX/&#10;bUc0/2tGM/9vSjf/b0o3/2xHNP9sRjP/bEc0/29KN/9tRzT/bkg1/29JNv9tRzT/bUc0/25INf9u&#10;STb/bUg1/25JNv9sRzT/a0Yz/2xHNP9xTDn/cUs4/21HNP9xSDb/dEo6/3NJOf9ySDj/bUY1/25H&#10;Nv9wSTj/c0w7/3BJOP9uRzb/b0g3/3BKN/9xTDr/bUg1/25JN/9wSzn/b0o4/3BLOf9yTTv/b0w5&#10;/29LO/9uSjr/bko6/21JOf9vSzv/bko6/21JOf9xTjv/c1A9/3JPPP9wTzz/b049/25NPP9sSzr/&#10;bUw7/2xNO/8MAAD/AAEA/wABAP8AAQD/AAEA/wABAP8AAQD/AAEA/wABAP8AAQD/AAEA/wABAP8A&#10;AQD/AAEA/wABAP8AAQD/AAEA/wABAP8AAQD/AAEA/wABAP8AAQD/AAEA/wABAP8AAQD/AAEA/wAB&#10;AP8AAQD/AAEA/wABAP8AAQD/AAEA/wABAP8AAQD/AAEA/wABAP8AAQD/AAEA/wABAP8AAQD/AAEA&#10;/wABAP8AAQD/AAEA/wABAP8AAQD/AAEA/wABAP8AAQD/AAEA/wABAP9xTDr/e1RD/4FYRv+EW0n/&#10;hVpH/4dcSf+IXUr/iV5L/45hSv+OYUr/jV9I/41eSv+OX0v/jWBL/4teS/+KXUr/iF1M/4hfTf+J&#10;ZFH/h2JP/35ZRv95VT//fFhC/39ZQv+DWkT/iV9H/5BiSv+QYkj/kGFH/5NkSv+XZUz/lmRL/5Vj&#10;Sv+XZUz/l2VM/5dlTP+UZUv/lmRL/5lqUP+cak//nmxR/5xqT/+caUz/nGlM/51qTf+eaEz/nmhM&#10;/6BoTf+ja1D/pWxR/6VqTP+jaEr/qWxP/6hrTv+oa07/p2pN/6hrTP+obEr/p2tJ/6puTP+vc1H/&#10;r3NR/61xT/+obEr/qGxK/61xTf+xck//sHFO/7N0Uf+1dlP/tnhT/7l7Vv+6fFX/uXtU/7l7VP+4&#10;elP/t3xU/7h9Vf+7f1r/un5Z/7Z6Vf+1eVT/uHxY/7l6V/+5elf/tndU/7d4Vf+7fFn/uXpX/7Z3&#10;VP+1dlP/tndU/7Z3VP+0dlH/sXNO/7FzTv+zd1L/tndU/7p7WP+2d1b/r3BP/69uUP+wbVL/sG1S&#10;/7JsUv+2cFb/tW9V/7ZwVv+3cVf/tnBW/7NwVf+vbFH/r2xR/7JvVP+xblP/sG1S/7NuUf+0cVT/&#10;sW5R/65rUP+qaU3/qmlN/6xqUP+qaE7/qmhO/6tpT/+qaE7/p2dO/6ZmTf+kZEv/p2dO/6VnTv+l&#10;Z07/pmhP/6VnTv+fY0n/nmJI/5thS/+fZU//nmRO/59lT/+eZk//mmJL/5pkTP+bZU3/mGRM/5Ri&#10;S/+SYEn/k2BL/5BdSP+MWUT/kl9K/5RiS/+VY0z/kV9I/4tZQv+IVj//jlxF/5JgSf+WYkr/nGhQ&#10;/6VvV/+ibFT/nGZO/5pkTP+QXET/ilZA/4lVP/+HUz7/jVZC/5liTv+sdWH/o2xY/45XQ/+DTDj/&#10;hU46/4xTQP+NVEH/kVZE/5VaSP+UWUf/k1hG/5NZRf+VWEP/l1pF/5hbRv+VWEP/mFtG/5lbRv+Z&#10;XEf/ml1K/5teS/+fYk//nmFM/6FkT/+gY07/n2JN/6NmUf+qbFf/pmhT/6BjTv+dYUn/omZO/6Ro&#10;UP+jZlH/omVQ/6ZpVv+oa1j/o2hW/6JnVf+hZlT/omdV/6luXP+rblv/q25b/6xtW/+sbVv/rG1b&#10;/6tuW/+qbVr/qWxZ/6tuWf+qbVj/qm1a/6ptWv+sb1z/r3Jf/7R3ZP+wc2D/rXBd/6xvXP+rblv/&#10;q2xa/6xtW/+ub13/rWxa/6xrWf+sa1n/rmta/65rWv+ubVv/r25c/69uXP+palj/qmtZ/65xXv+u&#10;cV7/rG9d/6lsWv+iZ1n/llpP/41RRv+YWk//nmBT/6VmV/+qa1r/rWtb/6tqWP+pZlX/rGlW/61s&#10;WP+ralb/rGpU/65qVf+va1b/r2tW/65nU/+uZ1P/rWlW/6xoVf+ualf/rGhV/6xoVf+ualf/rWlW&#10;/65nU/+taVb/sGxZ/61pVP+saVb/rGhT/6tnUv+pZVD/qGRP/6pmUf+qY0//qWJO/6hkT/+mYk3/&#10;p2NO/6llUP+pZlP/qGdT/6BfS/+ZW0b/yox3//q+pv+5fGf/l1pF/5pdSP+dYEv/n2JN/51gS/+X&#10;VkD/lFM9/5xbRf+sa1X/n11F/55cRP+gXEX/pmJL/65nUf+tZlL/rmdT/6tnUv+mYk3/pWNN/6po&#10;Uv+qaFL/q2lT/61rVf+raVP/rGhR/65qU/+va1T/r2tU/69rVP+xbVb/sGxV/65sVP+vbVX/rmxU&#10;/61rU/+xb1n/v31l/758ZP+/fWX/9LKa/8OBa/+cWkT/p2VP/6xuWf+pa1b/qmlT/69tV/+wblj/&#10;sGxX/69rVv+va1b/r2tW/65sVv+ta1P/rGpS/65sVP+raVP/qmhS/6tpUf+salL/rGhR/6xoUf+t&#10;aVL/smtV/7FqVP+sZU//rmZQ/69nUf+tZU//tGxW/65nUf+rZE7/qGRN/6llUP+nZU//p2NO/6Zi&#10;Tf+nY07/pmJN/6RhTv+mY1D/pGNP/6JhTf+hYEz/oF9L/55gS/+fYUz/nWBL/51gTf+dYE3/m15L&#10;/5dcSv+aXUr/l1xK/5hdS/+VWkr/lVpK/5ZbS/+TWEb/kldF/5JXRf+SVUL/kFNA/5BVQ/+OVUL/&#10;jlVE/4xVQf+KUkH/ilJB/4lRQP+HUkD/i1ZE/4tWRP+LWEf/iVZF/4hXRv+FVEP/hFNE/4JTQ/+C&#10;U0P/hFVF/4NURP+CU0P/glND/4JTQf9+Tz3/fE07/4FSQP+CUz//glI+/4FRPf+DUz//glI+/4JT&#10;P/+CU0H/gFE//31QPf99UD3/fFFA/31SQf97UD//ek8+/3lOPf94TTz/eE08/3hNPP95Tjv/dks4&#10;/3VKOf93TDv/d0w7/3RJOP94TTr/d0w5/3VKOf90STj/dUo5/3VKOf90STj/dks6/3dMO/91TDr/&#10;dEs5/3NKOP9wSjf/b0k2/21HNP9tRzT/cEo3/3BLOf9tSDb/bUg2/29KOP9vSjj/bkk3/2xHNf9r&#10;RjT/bUg2/21INv9sRzT/bEc0/25JNv9tSDX/bUg2/21INv9tSDb/bkk3/3BJOP9uRzb/bUY1/21G&#10;Nf9tRzT/bUg1/2xHNP9wSzj/b0o3/21JM/9rRzH/bUkz/3FLOP9tRzL/bkgz/29JNP9sRjH/bEYx&#10;/21HNP9sRjP/bEc0/21INf9sRzT/bEc0/2xHNP9xTDn/cEs4/21HNP9zSjj/dEo6/3NJOf9wRjb/&#10;b0U1/29IN/9xSjn/cEk4/3BJOP9wSjf/cUs4/3ROO/9xTDn/bUg1/21INf9wSzn/ck07/3BLOf9y&#10;TTv/b0s7/21JOf9sSDj/b0s7/2xLOv9uSjr/bUk5/25LOP9wTTr/c1A9/3JPPP9yTzz/b049/21M&#10;O/9rSjn/aUo4/xMAAP8AAQD/AAEA/wABAP8AAQD/AAEA/wABAP8AAQD/AAEA/wABAP8AAQD/AAEA&#10;/wABAP8AAQD/AAEA/wABAP8AAQD/AAEA/wABAP8AAQD/AAEA/wABAP8AAQD/AAEA/wABAP8AAQD/&#10;AAEA/wABAP8AAQD/AAEA/wABAP8AAQD/AAEA/wABAP8AAQD/AAEA/wABAP8AAQD/AAEA/wABAP8A&#10;AQD/AAEA/wABAP8AAQD/AAEA/wABAP8AAQD/AAEA/wABAP8AAQD/AAEA/wABAP8YGhf/dVBA/3ZR&#10;P/+DWkj/hVxK/4deSv+FXEj/iF5G/4thSf+NY0v/i2FJ/4xfSv+OYUz/jF1L/4pdSv+KXEz/il9P&#10;/4ZbS/+BWkn/hF5L/31XRP97VUD/f1lE/4FYRP+CWED/hFpC/4dbQv+LXUX/kWFK/5JjSf+VY0r/&#10;lmRL/5VjSv+VY0z/l2VO/5VjTP+WZE3/lGJL/5ZkTf+ZZ1D/nWtS/55sUf+ZZ0z/mWZL/59pTf+g&#10;ak7/n2dM/59nTP+lbFH/pmpO/6NnS/+hZUn/pWhM/6VoTP+oa07/pmlM/6ZrTf+ma0v/p2xM/6ht&#10;Tf+tclL/sHVV/6xxUf+obU3/qm5M/6puTP+tbk3/rW5N/6prSv+rbEv/r25O/7FxTv+0dFH/s3NQ&#10;/7J0T/+4elX/unxX/7l9WP+8gFv/vIJc/7V7Vf+2elb/uX1Z/7l6V/+5elf/uHhV/7NzUP+5eVb/&#10;untY/7l6V/+4eVb/t3hV/7l6V/+3eVT/tHhU/7F1UP+ydlL/snhT/7Z6Vv+0eFT/tXlX/7JzVP+v&#10;blL/r2xR/61qT/+walD/smxS/7RuVP+1b1X/tnBW/7ZwVv+0blT/s21T/7VtVP+0bFP/s2tS/7Jt&#10;UP+wa07/sGpQ/69sUf+tbFD/rGtP/6pqT/+nZ0z/qGhN/6lpTv+paU7/qmpP/6lpUP+nZ07/qWlQ&#10;/6hoT/+oaE//pWdO/6RmTf+iZEv/oWVN/51jTf+gZlD/n2VP/6BmUP+haVL/oWlS/59lTf+cZk7/&#10;m2VN/5djS/+bZ0//nGhS/5NhSv+KWEH/i1lC/41bRP+TY0z/k2NM/49fSf+JWUP/iVlD/5FfSP+V&#10;Y0z/mmZO/6hyWv+kblb/n2lR/5ljS/+RW0P/jVZB/41WQf+MVUH/i1RA/45VQv+WXUr/u4Jv/6px&#10;Xv+LUj//g0o3/4pRPv+NVEH/j1ZD/5FWRP+TWEb/k1lF/5RaRv+VWEP/lVhD/5daRf+VWEP/mlxH&#10;/5tdSP+aXUr/mFtI/5lcSf+gY07/o2ZR/6NmUf+iZVD/oGJN/6NmUf+pa1b/qGpV/6drU/+nZlD/&#10;rWxW/6tqVP+jZVD/oGJN/6JlUP+nalf/o2ZT/51iUP+fZFL/oWZU/6ptWv+pbFn/qGtY/6ptWv+r&#10;blv/rG9d/6tuW/+qbVr/q25b/6ptWP+qbVj/qWxZ/6lsWf+sb1z/rnFe/69yX/+tcF3/rm9d/69w&#10;Xv+tblz/rm9d/65vXf+vblz/q2pY/6toV/+taln/r2xb/7FuXf+taln/rm1b/61sWv+rbVj/q25Z&#10;/6tvV/+qbFP/qGpR/6VoTP+naVD/rG5V/6ttWP+rbFr/rm9e/6xtXP+qaFj/rGtZ/61sWv+raFX/&#10;rGtX/6xqVP+raVP/rWtV/61pVP+taVT/r2tW/69oVP+vaFT/rWlW/6tnVP+taVb/rGhV/6xoVf+t&#10;ZlL/r2hU/65nU/+uZ1P/sGlV/65qV/+taVb/rGhV/6xlUf+rZFD/qmZT/6pjT/+nYEz/q2RQ/6xl&#10;Uf+lYUz/pGFO/6ZjUP+oZVL/ol9M/51cSP+tbFj/6qyX/8yPev+aXUr/ml1K/59iT/+dYE3/mFtG&#10;/5NVQP+TUTv/pWNL/7p4YP+6eGD/nVtD/55aQ/+gXEX/qmNN/61mUP+tZlD/rGVR/6tkUP+oYU3/&#10;pWFM/6hkT/+ualX/sGxX/7l1YP+8eGP/rGhR/69oUv+uZ1H/rWZQ/69rVP+xbVb/rmxU/61rU/+u&#10;bFT/sG5Y/69tV/+zcVv/vXtl/7VxXP+fW0b/l1M+/5dTPv+fXUf/rGpU/69tV/+vbVf/sGxX/7Ft&#10;WP+ya1f/smtX/69oUv+vaFL/sWpW/69rVP+saFH/rWlU/61rVf+qaFL/qmhS/61rU/+ta1P/rGpS&#10;/6lnT/+raVH/rmpT/65qU/+rZE7/rWZQ/65mUP+tZU//rmZQ/69nUf+tZU//q2RO/6xlUf+oZFH/&#10;pmJP/6hkUf+oZFH/pmJP/6VgUP+hXk3/oWBO/6JhTf+iYU3/nmBL/51fSv+bXkn/nWBL/5tgTv+b&#10;YE7/ml9N/5leTP+WW0v/l1xM/5VcS/+TWkn/lFtK/5RbSv+VWkr/j1RE/5FWRv+SVUP/kVRC/45T&#10;Q/+MUUH/jlVE/41VRP+GTj3/hU08/4lRQP+IU0H/jFdF/4tWRP+LVkb/i1hH/4dUQ/+EU0L/hVRF&#10;/4RTRP+EU0T/hlVE/4VUQ/+CUUD/glFA/4NSQf+AUT//fk89/4BRP/+CUz//fU46/4BQPP+CUj7/&#10;g1M//35PO/9+Tz3/gFE//35RPv9+UT7/e1A//3lOPf98UUD/e1A//3lOPf93Tjz/eE89/3hPPf94&#10;Tj7/eE4+/3dNPf96UT//d048/3VKOf91Sjn/dEk4/3VKOf90STj/dks6/3ZLOv91Sjn/dks6/3ZL&#10;Ov91TDr/dUw6/3FLOP9vSTb/b0k2/21HNP9vSTb/cUs4/3FLOP9tSDX/bUg1/21INf9sRzT/b0o3&#10;/21INv9qRTP/a0Y0/2xHNP9sRzT/bEc0/25JNv9rRjP/a0Yz/21INf9sRzX/bEc0/25JN/9tSDb/&#10;bEc1/2xHNf9rRjT/bEc0/25JNv9vSjf/cEs4/29LNf9sSDL/bUkz/25IM/9tRzL/b0Yy/29GMv9s&#10;Qy//a0Iu/25INf9tRzT/a0Uy/2tGM/9rRjP/bEc1/2xHNf9tSDb/bEc1/2tGNP90Sjr/cEY2/29F&#10;Nf9wRjb/cEY2/29IN/9xSjn/b0g3/3BKN/9yTDn/dE47/3VPPP9wSzj/bUg1/21INf9xTDr/c048&#10;/3BLOf9vSjj/c048/3BLO/9tSDj/bUk5/25KOv9tSTn/bUo3/29MOf90UT7/eFNB/3dSP/9zUD3/&#10;cVA9/29OPf9tTjz/BwAA/wABAP8AAQD/AAEA/wABAP8AAQD/AAEA/wABAP8AAQD/AAEA/wABAP8A&#10;AQD/AAEA/wABAP8AAQD/AAEA/wABAP8AAQD/AAEA/wABAP8AAQD/AAEA/wABAP8AAQD/AAEA/wAB&#10;AP8AAQD/AAEA/wABAP8AAQD/AAEA/wABAP8AAQD/AAEA/wABAP8AAQD/AAEA/wABAP8AAQD/AAEA&#10;/wABAP8AAQD/AAEA/wABAP8AAQD/AAEA/wABAP8AAQD/AAEA/wABAP8AAQD/AAEA/wABAP8AAQD/&#10;Njg1/3tWRv+CXEn/glxJ/4deSv+GXUn/h15K/4thSf+NY0v/jmFM/4xfSv+OX0v/jV5K/4xdSf+K&#10;W0n/i1xK/4tcSv+IXUz/h1xJ/39WQv97Uj7/gFdD/4JZQ/+FW0P/hFpC/4pcRP+NX0f/kWFK/5Jj&#10;Sf+UYkn/lmRL/5dlTP+ZZ1D/mGZP/5VjTP+WZE3/kmBJ/5NhSv+XZU7/m2lS/59rU/+ea1D/nmhO&#10;/55oTv+ja1D/pGtQ/6FnT/+mbFT/pmpQ/6NnTf+jZ03/p2tP/6VpTf+mak7/pmtN/6ZrTf+lbE//&#10;pm1Q/6ZtUP+rdFb/rndZ/6pxVP+nblD/qm9P/6ltS/+qbkz/rG1M/6tsS/+tbEz/r25O/7JxUf+y&#10;ck//sXFO/7BxTv+zdFH/t3lU/7h8V/+8glz/voRe/7h+WP+0elX/tXlV/7R4VP+3eFX/uHhV/7R0&#10;Uf+4eFX/unpX/719Wf/Agl3/u31Y/7p8V/+5e1b/tnpV/7Z6Vf+1eVT/s3dS/69zT/+tcU3/s3dV&#10;/7h5Wv+2dVf/tHFU/7NwU/+xblH/s25R/7VwU/+1b1X/tnBW/7dxV/+1b1X/s2tS/7NrUv+za1L/&#10;sWlQ/7FrUf+vaU//rGlO/65rUP+wbVL/r21T/61rUf+raU//q2lP/6tpT/+ta1P/rmxU/65sVP+s&#10;alL/rWtT/6xqUv+tbVT/q2tS/6VlTP+jY0r/pGZN/6BkTP+hZ1H/oWdR/59lT/+fZ1D/n2lR/5tl&#10;Tf+bZU3/nGZO/5ZiSv+WYkr/mmZO/5VhSf+MWkH/i1lC/4paQ/+RYUr/lWVO/5NjTf+MXEb/iFhC&#10;/5BdSP+SYEn/lmJK/6ZwVv+lb1X/nmhO/5dhSf+UXkb/i1dB/4tXQf+OV0P/jFVB/4tUQP+MU0D/&#10;qnFe/7uCb/+sc1//jVRB/4RLOP+MU0D/j1ZD/5FWRP+QVkL/klhE/5hbRv+YW0b/k1ZB/5VXQv+X&#10;WUT/mlxH/5tdSP+bXEr/mVxJ/5pcR/+hY07/pmVP/6dpVP+kZ1L/o2ZR/6lsV/+tcVn/qm5W/6pu&#10;Vv+na1P/r25Y/65tV/+oalX/pWdS/6NmUf+jZlP/n2RS/55jUf+hZlT/omdV/6VqWP+qbVr/qWxZ&#10;/6ptWv+sb1z/rnFe/6ptWv+pbFn/q25Z/6ptWP+sbln/q21Y/6lrVv+qa1n/rW5c/6xtW/+tblz/&#10;rW5c/65vXf+tblz/rW5c/6tsWv+ralj/qmlX/6xrWf+ua1r/tHFg/7VyYf+ubVv/rm1b/6prWf+q&#10;aVP/rGpS/69pT/+sZUn/sGZJ/6hfPP+iWTn/q2RG/7FtVv+wblj/tnVj/7FwXv+oZ1X/qmlX/65t&#10;W/+sa1f/rm1Z/65sVv+salT/rGhT/6xoU/+saFP/rmpV/7JrV/+xalb/rGhV/6xoVf+wbFn/rWlW&#10;/65nU/+uZ1P/sGlV/69oVP+uZ1P/sWpW/7FtWv+ua1j/rmpX/6tnVP+pZVL/qmZT/6hkUf+kYE3/&#10;qWVQ/61pVP+nY07/qGRP/6hlUv+oZVL/omFN/6RjT//Af2v/7q2Z/7FyYP+XWkf/mVxJ/51gTf+d&#10;YE3/lFdE/4tNOP+XVT//u3lj/9SQef/EgGn/oV1G/59bRP+iXkf/pGBJ/6liTP+sZU//qWJO/6pj&#10;T/+sZVH/qGRP/6dkUf+rZ1L/sGxX/8B5Zf/Ffmj/tm9Z/7VtV/+xaVP/sGhS/7JrVf+xbVb/r2tU&#10;/61rU/+vbVX/sG5W/7FvWf+1c13/t3Vf/7BuWP+pZ1H/p2VP/6VjTf+nZU//rWtV/69tV/+xbVb/&#10;s2xW/7VtV/+2blj/tGxW/7FpU/+za1X/smtV/7JrVf+wbFX/r2tU/65sVP+ta1P/q2lR/6lnT/+p&#10;Z0//qmhQ/6lnT/+salL/rWtT/6xoUf+tZlD/rmdR/65mUP+uZlD/rGRO/6xkTv+sZE7/rGRO/65l&#10;VP+pZVL/pmJP/6hkUf+nYlL/pWBQ/6RfT/+eW0r/nVxK/6BfTf+hYlD/n2BO/5xfTP+cX0z/n2JP&#10;/5pfTf+YXUv/mF1N/5hdTf+VWkr/lVxL/5NaSf+SWUj/k1pJ/5NaSf+TWkn/kVZG/5JXR/+QVUX/&#10;jlND/49URP+MU0L/kFdG/49XSP+HTz7/hEw7/4lRQP+LU0L/ilVD/4hTQf+MV0X/jFdH/4ZTQv+G&#10;U0L/h1RD/4ZVRP+EU0L/hFNC/4RTQv+DUkH/glFA/4JRQP+DVEL/gVJA/4FSPv+BUj7/gVI+/4BR&#10;Pf99Tjr/gFE9/39QPv+BUkD/gVRB/4FUQf99UD3/flE+/4BTQP97UD//e1A//3lOPf94TTz/elE/&#10;/3lQPv94Tj7/d009/3VLO/93TT3/eE89/3hPPf91TDr/c0o4/3ZNO/93TDn/eE08/3hNOv92Szr/&#10;dUw6/3VMOv9zSjj/cEo3/29JNv9vSTb/b0o3/25INf9vSTb/cUs4/25INf9qRDH/bUc0/25INf9t&#10;RzT/b0o3/29KOP9sRzX/akUz/2tEM/9tSDX/bkk2/25JNv9pRDH/aUQx/25JNv9vSjf/cEo3/29J&#10;Nv9vSjf/bkk2/2xGM/9qRTP/bEc1/21INf9rRjP/bEc0/25JNv9uSjT/cEw2/3JMN/9vSTT/cEcz&#10;/29GMv9uRTP/b0Y0/3FINv9vSTb/bEYz/2xHNP9uSTf/bkk3/21INv9tSDb/bUg2/21INv9xSjn/&#10;b0g3/21GNf9vSDf/b0g3/3BJOP9xSjn/b0k2/29KN/9xTDn/dE88/3NOO/9xTDn/cEs4/25JNv9z&#10;Tjz/dVA+/3BLOf9uSTf/ck07/3BLOf9vSjj/bkk3/29MOf9vTDn/cE06/3JPPP9zUDz/dFE9/3RR&#10;Pf9zUD3/c1JB/29QPv9DMSX/AAEA/wABAP8AAQD/AAEA/wABAP8AAQD/AAEA/wABAP8AAQD/AAEA&#10;/wABAP8AAQD/AAEA/wABAP8AAQD/AAEA/wABAP8AAQD/AAEA/wABAP8AAQD/AAEA/wABAP8AAQD/&#10;AAEA/wABAP8AAQD/AAEA/wABAP8AAQD/AAEA/wABAP8AAQD/AAEA/wABAP8AAQD/AAEA/wABAP8A&#10;AQD/AAEA/wABAP8AAQD/AAEA/wABAP8AAQD/AAEA/wABAP8AAQD/AAEA/wABAP8AAQD/AAEA/wAB&#10;AP8AAQD/AAEA/1BST/99WEb/gVtI/4BaR/9/VkL/gllF/4hdSv+LYE3/jWBL/4pdSP+LXEj/iltH&#10;/4pbR/+KW0f/iltH/4tcSP+KXUj/iFtG/4NYRf9/VEH/g1hF/4RZRv+FW0P/hFpC/4pcRP+LXUX/&#10;jmBI/5FhSv+PYEb/lWNK/5VjSv+YZEz/lmRN/5RiS/+VY0z/kmBJ/5FfSP+WZE3/m2dP/6FrU/+j&#10;bVP/oWdP/6BmTv+iaFD/o2lR/6JoUP+kaE7/o2dN/6JmTP+jZ03/pmpQ/6NnTf+kaEz/pmpO/6Rr&#10;Tv+ia03/pW5Q/6FsTf+mcVL/qHNU/6ZxUv+lbE//p25Q/6dsTP+pbE3/qGxK/6tsS/+tbk3/rG1M&#10;/61uTf+tbk3/rm9M/7FyT/+xck//tndU/7d7V/+6gFv/uoBa/7h+Wf+zeVT/r3NP/7F1Uf+2d1T/&#10;uHlW/7d3VP+5eVb/unpW/7x+Wf/Bg17/voBb/7x+Wf+5e1b/uXtW/7l7Vv+7fVj/uHpV/7B0T/+v&#10;c0//sXVR/7d4V/+3dlb/tXRU/7ZzVv+yb1L/sG1Q/7JvUv+xblP/sm9U/7VvVf+zbVP/smxS/7Js&#10;Uv+zbVP/s21T/7NtU/+xa1H/rWpP/61qT/+wbVP/r2xS/65rUf+taVL/rGhR/6poUP+salL/rGpS&#10;/65sVP+salL/q2lR/61rU/+ubFT/q2lR/6ZkTP+lY0v/pmZN/6JmTv+kaFD/oWdR/55kTv+cZE3/&#10;nWVO/5ljS/+YYkr/mmRM/5pkTP+YYkr/mGRM/5djS/+PXUT/jVtC/4laQP+NXUb/lGRN/5ZmUP+R&#10;YUv/iFhC/4xaQ/+MWkP/kl5G/6RuVP+mcFb/oGpQ/5dhSf+QXET/ilZA/4xYQ/+MWEP/i1RA/4tU&#10;QP+JUj7/l2BM/7R7aP++hXH/pm1Z/4BHM/99RDD/gUg0/4tSPv+QVkL/klhE/5daRf+XWkX/k1ZB&#10;/5FUP/+SVUD/l1pF/5daRf+YW0b/mVxH/5pcR/+iYUv/pmVP/6ppU/+qaVP/pWRO/6RoUP+tcVn/&#10;q29X/6hrVv+laFP/q25Z/6xuWf+naVT/o2VQ/6JlUP+nalf/omdV/6BlU/+hZlT/o2hW/6ZpVv+o&#10;a1j/qGtY/6prWf+rbFr/q21Y/6psV/+sbln/qmxX/6psV/+sbln/rW9a/6xuWf+rbVj/rG5Z/6tt&#10;WP+rbFr/rW5c/6xtW/+qa1n/qGlX/6hpV/+paFb/qmlX/6xrV/+sa1n/sXBe/7JxXf+ubVv/rG1b&#10;/6hpV/+saFP/smdQ/7BfRP+lTjD/3H9d/+CCXP+lSST/qE8v/7NmTP+waFL/s3Bd/7BvXf+nZlT/&#10;qmlX/61sWv+sa1f/q2pW/6xrV/+salT/rWlU/65qVf+ualX/rmpV/7FqVv+uZ1P/qmZT/6xoVf+w&#10;bFn/rmdT/61mUv+taVb/rGhV/6toVf+qZ1T/rmtY/7BtWv+talf/rGlW/6lmU/+pZlP/qWZT/6dk&#10;Uf+jYE3/pmJN/6lnUf+kYkz/r21X/7t5Y/+zcVv/pWFM/6xrV//Pjnr/3p2J/6FiUP+ZWkj/nF9M&#10;/5teTP+XWkj/jlE+/4VGNP+paFT/1ZSA/9qWgf+8eGP/pWFM/6JeSf+nY07/p2NM/6tkTv+uZ1H/&#10;qmNN/6liTP+tZlL/qmNP/6djTv+pZVD/rmdT/7dwXP+4cV3/s2tV/7NrVf+xaVP/r2dR/69oUv+v&#10;aFL/rWlS/61pUv+wbFX/sGxX/7BsV/+1dGD/q21Y/51fSv+fY0v/qm5W/65tV/+ralT/rWtV/7Bp&#10;U/+zbFb/tGxW/7VtV/+3b1n/tW1X/7RsVv+za1X/sWpU/69rVP+va1T/rGpS/6xqUv+ta1P/rWtT&#10;/6poUP+oZk7/qmhQ/6tpUf+ta1P/rWtT/6tnUP+sZU//rGRO/61lT/+wZVD/rmNO/69kT/+tYk3/&#10;rGNQ/61kU/+rYlH/pWFO/6diUv+kX0//oV5N/6JfTv+hYE7/n15M/6FgTv+gYU//nl9N/51gTf+c&#10;X0z/n2JP/5teS/+YXU3/mF1N/5hdTf+VWkr/lVxL/5RbSv+RWEf/klpJ/5JZSP+SWUj/j1ZF/5BX&#10;Rv+NVEP/ilFA/4xTQv+LUUP/jFRF/41VRv+JUUL/hU08/4lRQP+LU0L/h1JA/4hTQf+MV0X/i1ZE&#10;/4ZRQf+GUUH/h1RD/4lWRf+GU0L/hVJB/4NQP/+FUkH/hFFA/4JRQP+DUz//glI+/35PO/+AUT3/&#10;g1RC/4JTQf9/UD7/f1A+/4BRP/+BVEH/gVRB/3xPPP93Sjf/e047/35RPv97Tjv/ek8+/3hNPP94&#10;TTz/eU49/3hPPf94Tj7/d009/3RKOv92TDz/d048/3VPPP90Tjv/c0o4/3RLOf93Tjz/dUw6/3RL&#10;Of90Szn/cUg0/3BKN/9wSjf/bkk2/21INf9uSTb/bUg1/25JN/9vSDf/b0g3/2xFNP9oQi//bEYz&#10;/25INf9uSDX/bkg1/29KOP9wSzn/cEs5/21HNP9sRzT/bUg1/21HNP9rRTL/bEYz/25INf9uSDP/&#10;bkgz/2tFMv9tRzT/b0k2/25INf9tRjX/bUY1/2xHNP9sRjP/akUy/2tGM/9tSDX/b0s1/3FLNv9v&#10;STb/bUc0/21EMv9uRTP/b0k2/3FLOP9vSTb/bUc0/21INv9vSjj/bUg2/21INv9sRzX/bEc1/2xH&#10;Nf9vSDf/b0g3/25HNv9vSDf/bkc2/25HNv9wSjf/bUg1/25JNv9vSjf/cEs4/3JOOP9xTDn/ck06&#10;/3FMOf9yTTv/cEs5/21INv9sRzX/ckw5/3BLOP9vSjf/bUg1/25LN/9wTTn/cU46/3BQO/9yTzv/&#10;ck87/3FOOv9uTTr/b049/2ZJOf8AAQD/AAEA/wABAP8AAQD/AAEA/wABAP8AAQD/AAEA/wABAP8A&#10;AQD/AAEA/wABAP8AAQD/AAEA/wABAP8AAQD/AAEA/wABAP8AAQD/AAEA/wABAP8AAQD/AAEA/wAB&#10;AP8AAQD/AAEA/wABAP8AAQD/AAEA/wABAP8AAQD/AAEA/wABAP8AAQD/AAEA/wABAP8AAQD/AAEA&#10;/wABAP8AAQD/AAEA/wABAP8AAQD/AAEA/wABAP8AAQD/AAEA/wABAP8AAQD/AAEA/wABAP8AAQD/&#10;AAEA/wABAP8AAQD/AAEA/wABAP93UkL/fFdF/31XRP98Uz//gVZD/4RZRv+JXEf/i15J/4hbRv+J&#10;Wkb/iVpG/4hZRf+LXEj/iltH/4laRv+HWkX/hllE/4FWQ/+BVkP/hFlG/4RZRv+FW0P/glhA/4db&#10;Qv+KXET/jmBI/5BhR/+OX0X/k2FI/5NhSP+VYUn/l2NL/5RiS/+VY0z/k2FK/5JgSf+WZE3/mmZO&#10;/6BqUv+la1P/oWdP/6BmTv+iaFD/omhQ/6JoUP+gZEr/nWNL/6JmTP+jZ03/pGhO/6NnTf+kaEz/&#10;pGtQ/6JrTf+hbE3/om1O/59sTf+hbk//oG1O/6FuT/+ia03/pG1P/6dsTP+obU3/qWxN/6ptTv+r&#10;bk//q2xN/6tsS/+sbUz/rm9O/7JzUv+xclH/s3RT/7N3Vf+zeVT/tnxX/7d9WP+0eVf/rnJQ/7B0&#10;Uv+zd1X/t3hX/7d4Vf+5elf/u3xZ/7x+Wf/Agl3/wIJd/71/Wv+7e1X/unpU/7p6VP++flj/vHxW&#10;/7h6Vf+4elX/t3hV/7h5WP+4eVj/tnVV/7Z1Vf+xcFL/r25Q/7BvUf+vblL/sXBU/7JvVP+zbVP/&#10;s21T/7NtU/+1b1X/tW9V/7RuVP+zbVP/smxS/7BqUP+xa1L/rmhP/69pUP+vaFL/q2dQ/6tnUP+s&#10;aFH/rGhR/65sVP+salL/qmZP/65qU/+ualP/qWdP/6lnT/+lY0v/pmRM/6ZlT/+jZ0//oGZS/55l&#10;Uf+dZFD/nGRN/5ljS/+YYkr/mmRM/5tlTf+ZY0v/mmRM/5hkTP+SYEf/jlxD/4tZQP+MXEX/kWFL&#10;/5VlT/+TY03/ilpE/4tZQv+KWEH/j1tD/6FrUf+mcFb/oWtR/5hiSv+NWUH/iVU//41ZRP+NWEb/&#10;ilVD/4tWRP+KVkH/iVI+/59oVP+4gWz/u4Ju/45VQf96QS3/dTwo/4RLN/+RV0P/klhE/5RXQv+V&#10;WEP/lVhD/5JVQP+SVUD/lFdC/5VYQ/+XWkX/mVxH/51cRv+gX0n/pGNN/6dmUP+ralT/pmVP/6Fl&#10;Tf+laVH/pWlR/6RnUv+hZE//qGtW/6lrVv+lZ1L/oWNO/6FkT/+pbFn/o2hW/59kUv+iZ1X/pGlX&#10;/6ZpVv+jaVX/n2RS/5heSv+OVED/kFZC/51jT/+oblr/qWxX/6lrVv+sbln/rnBb/7FwXP+vblr/&#10;rm1Z/61sWP+qbFf/rG1b/6prWf+oaVf/qWpY/6lrVv+ralb/rWxY/6xrV/+ralb/rWxY/69uWv+s&#10;bVv/qmxX/6hpV/+wZ1T/tWNN/6dQNf+gRyf//925//3vzP/HkGr/pk0r/7JcRf+xY03/rWlW/65r&#10;Wv+qaVf/q2pY/6xrWf+ralb/qWhU/6tpU/+ualX/sGxX/7BsV/+xbVj/sGxX/69oVP+tZlL/rmdT&#10;/69oVP+yaVj/sGdU/65nU/+taVb/rWlW/6toVf+pZlP/r2xZ/69uWv+sa1f/qmlV/6dmUv+oZ1P/&#10;qWhU/6ZlUf+iYU3/omBK/6VjTf+kYkr/tnRc/8mHb/+9e2X/qGRP/7NwXf/Pjnr/x4Rx/55dS/+d&#10;XEr/n2BO/5pdS/+PUkD/i047/49SP//GhXP/2pmF/8eEcf+raFX/pmNQ/6ViT/+rZ1L/rGhT/65n&#10;Uf+uZ1H/q2RO/6tkTv+tZlD/qWJO/6hhTf+tZlL/rmdT/61mUv+sZVH/q2RO/69nUf+vZ1H/rmZQ&#10;/61lT/+sZU//rmdR/7BpU/+ya1f/rmpV/65qVf+wcl3/qGtW/55kUP+cYkz/omhS/6tvV/+tbFb/&#10;rmxW/7FpU/+za1X/s2tV/7ZrVv+4bVj/tGxW/7NrVf+waVP/rmpT/69sUv+ua1H/qmhQ/6tpT/+t&#10;a1P/rmxU/6xoUf+pZU7/qmZP/61pUv+ta1P/rGhR/6pmT/+sZU//qWFL/6xkTv+wZVD/rmNO/7Fk&#10;UP+tYk3/rWJP/6xjUv+qYVD/pmFR/6VgUP+hXk3/n1xL/6BfTf+lZFL/o2JQ/6BhT/+gYU//nV5M&#10;/51gTf+bXkv/nF9N/5pdS/+ZXk7/mV5O/5hdTf+VWkr/l15N/5VcS/+QWEf/j1dG/45WRf+NVUT/&#10;jFRD/41VRP+LU0L/hk49/4lRQv+IUEH/iFBB/4pSQ/+GUUH/hVA+/4dSQP+HUkD/h1JA/4xUQ/+N&#10;VUT/iFNB/4VQQP+FUED/h1JC/4hVRP+HVEP/hVJB/4NQP/+EUUD/hVI//4RRPv+DUz//gVE9/31O&#10;Ov+AUT3/g1RC/4RVQ/+CU0H/gFE//4BTQP+CVUL/gFNA/3pNOv93Sjf/ek06/31QPf98Tzz/e047&#10;/3dMO/95Tj3/eE08/3hPPf95Tz//d009/3RLOf92TTv/ckw5/3JMOf91Tj3/ckw5/3FLOP93Tjz/&#10;dEs5/3NKOP9wRzX/cUg0/29JNv9vSjf/b0o3/25JNv9uSTf/bEc1/29KOP9vSDn/bkc2/2xFNP9q&#10;QzL/bUc0/25INf9uSDX/a0Y0/25JN/9xTDr/c048/25INf9qRTL/bEYz/2tFMv9tRzT/bkg1/21H&#10;Mv9vRjL/b0Yy/2xDL/9uRTP/b0k2/25INf9tRzT/bUc0/25INf9vSTb/bEYz/2xGM/9tRzT/bkg1&#10;/29JNv9uSDX/bUc0/2tFMv9rRTL/bkk2/29KN/9sRzT/bEc0/21INv9uSTf/bEc1/21INv9uSTf/&#10;bUY1/2xFNP9sRTT/bkc2/21GNf9uRzb/bEc1/21INf9wSjf/b0k2/25JNv9uSjT/bUkz/3BMNv9x&#10;TDn/ck06/3FOOv9wSzn/bUg2/2tGNP9tRzT/cUs4/3FLOP9tSDX/bUg1/29MOP9xTjr/b086/29P&#10;Ov9vTzr/bk06/29OO/9uTTz/a0w6/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e1ZE/3lUQv96VEH/f1ZE/4NYR/+EWUj/hltI&#10;/4ZZRP+FWEP/iFtG/4hbRv+MXUn/iVxH/4hbRv+IW0b/hFlG/4BVQv9/VEH/hFlG/4NYRf+BVkP/&#10;gVc//4dbQv+LXUX/jF5G/49gRv+PYEb/kGFH/5RiSf+UYkv/lGJL/5RiS/+VY0z/lWNM/5RiS/+W&#10;ZEv/mWdO/5xpTv+eaE7/nWdN/5tlS/+galD/nmhO/55oUP+eaFD/nWdN/55oTv+hZ0//omlO/6Fo&#10;Tf+kaEz/o2pP/6RrTv+ka07/pG1P/6RvUP+jbk//oGtM/6JtTv+jbE3/pWxP/6htTf+pbk7/qG1N&#10;/6luTv+qbU7/qGtM/6tuT/+rbk//q25P/61wUf+sb1D/rG9Q/61wUf+ucVL/rnJQ/7F0Vf+1eFn/&#10;tHdY/7R3WP+0dVb/tXZX/7V5V/+2elj/t3tZ/7d7V/+8gFz/v4Ne/71/Wv+8fFb/vX1X/719V/+8&#10;flf/vH5X/7x+V/+9f1r/untY/7l6Wf+4eVj/tHVW/7JxU/+xcFT/snFV/7FwVP+wb1P/sXBU/7Jx&#10;Vf+0cVf/sW5T/7JvVP+yb1T/s21T/7BtUv+xblP/s21T/7JsU/+ybFP/sGpR/7BqUf+va1T/rmpT&#10;/69rVP+ta1P/rWtT/65sVP+ta1P/rGpS/61rU/+ubFT/q2lP/6tpT/+oZk7/pmZN/6JkS/+eZE7/&#10;oWdT/6BnU/+fZlL/nmVR/51lTv+eZk//n2dQ/5xiSv+aYEj/nGRN/5tlTf+XYUn/kl5I/5BeR/+N&#10;XUf/jV1H/5BgSv+QYEr/k2BL/5JfSv+OXEX/j1tF/5pmTv+hbVX/nWlR/5hkTP+RXUX/jlpE/45a&#10;RP+QXEf/jlpF/45aRf+NWEb/hVE8/4dPPv+YYU3/rnVi/7d+a/+gZ1T/hUw5/35FMv+KUT3/kFZC&#10;/49VQf+QVkL/lFdC/5daR/+XWkX/lFdC/5NZRf+XW0P/ml5G/51hSf+eYkr/omFL/6JhS/+nZlD/&#10;q2pU/6lpUP+gZEz/nWFJ/55iSv+iZk7/pGdS/6RnUv+jZlH/oWRP/6NmUf+kaVf/pGdU/6BlU/+j&#10;ZlP/oWZU/59mU/+LW0X/hVlA/4tjSv+PalD/cUwy/29JNP99VEL/jmFO/6BoV/+lalj/qm1a/61v&#10;Wv+vblr/r25a/65tWf+tbFj/rWxY/6xrV/+tbFj/sG9b/69uWv+ubVn/rm1Z/61sWP+qaVX/qGpV&#10;/6psV/+qbVj/pGlX/55jUf+fXU3/oFZJ/48+Lf+NRS////Tb//754//89uD/pmpQ/6VSQv+xZVf/&#10;sWxc/65rWv+ralb/rWxY/69uWv+va1b/rmpV/61pVP+wbFf/r2tW/7BsV/+ybln/smtX/7BpVf+z&#10;alf/s2pX/7NqV/+vZlP/r2ZT/7BpVf+ualf/rWpX/6toVf+pZlP/rmtY/7JvXP+ua1j/q2hV/6lm&#10;U/+oZ1P/qGZQ/6VjTf+kYkz/oF5I/5xbRf+gX0n/rGtV/7JwWv+wblj/p2VP/6hnU/+sa1f/p2ZS&#10;/5xbR/+aWUX/mllF/5lYRP+XVkL/o2VQ/7p8Z//Ih3P/sXBc/6FgTP+dXEj/p2ZS/6lmU/+rZ1L/&#10;rGhT/61mUP+rZE7/rWZQ/7NsVv+uZ1H/q2RO/6xkTv+waFL/s2tV/7BoUv+vZ1H/r2dR/69nUf+7&#10;c1v/v3df/7JqUv+vaVD/rmdR/7FqVP+xalb/r2tW/69sWf+2dl3//sGl//702f/+5sz/nmFF/6Vl&#10;TP+raVP/rWlU/7FpU/+xaVP/r2dR/7BoUv+waFL/r2hS/65nUf+ualP/sGxV/65sUv+ta1H/rGpS&#10;/6tpUf+taVL/r2tU/69oUv+qY03/q2RO/7BpU/+waFL/q2NN/6xkTv+tZFH/rWJP/65jUP+xZlP/&#10;rmNQ/65jUP+rYEv/qF9M/6tiT/+nY1D/p2NQ/6ViT/+kYU7/o2JQ/6JhTf+fYUz/nmBL/6BiTf+g&#10;Yk3/nV5M/5xdS/+aW0n/mFtI/5lcSf+ZXEn/l1xK/5RZR/+UWUf/lFlH/5JZRv+QV0b/kFdG/45V&#10;RP+OVUT/jVRD/45VRP+LU0L/h08+/4lRQv+IUEH/iFBB/4VQQP+ETz//hE8//4VSQf+EUUD/hVJB&#10;/4ZTQv+FUkH/hVJB/4VQQP+HUkL/iVRE/4lURP+GU0L/hVJB/4NQP/+BTj3/gVA//4FQP/+CUUD/&#10;gFE//4FSQP+EVUP/g1RC/4RVQ/+EVUP/gVJA/4FSQP+CU0H/fVA9/35RPv9+UT7/fVA9/3pPPv98&#10;UUD/eE08/3dMO/96Tz7/eE08/3hNPP94TTz/eE08/3dMO/92TTv/c0o4/3RLOf93Tjz/dk07/3ZM&#10;PP90Szn/dEs5/3NKOP9zSjj/c0o4/3FLOP9vSTb/bUg1/25JN/9tSDb/bEc3/29KOv9uSTn/bkk5&#10;/25JN/9vSjj/cEs5/21INv9rRjT/bEc1/2xHNf9uSTf/cEs5/21INf9rRjP/bEc0/2tGM/9rRjP/&#10;bEYz/2xGM/9vSTb/bkg1/3BHNf9wSjf/bUc0/21HNP9sRjP/bUc0/29JNv9uSDX/bkg1/29JNP9t&#10;RzL/bUcy/25IM/9wSjf/b0k2/2xHNP9rRjP/akUy/2pFMv9sRzT/bUg1/25JN/9vSDf/bUc0/21H&#10;NP9uSDX/bkc2/25INf9tRjX/b0k2/21GNf9sRzX/b0o3/25JNv9vSjf/cEs4/3BLOP9uSTb/bkk2&#10;/29MOP9vTDj/b0w4/29MOP9vSjf/cEs4/29KN/9uSTb/cEo3/3JNOv9yTTr/cUw5/3JPO/9yTzv/&#10;cE88/25NOv9uTTr/b047/25NPP9MNin/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gMA/3ZRQf94UUD/flVD/39WRP+C&#10;V0b/hVpJ/4VYQ/+FWEP/iFtG/4lcR/+KW0f/iVxH/4hbRv+JXEf/hltI/4FWQ/9/VEH/hFlG/4NY&#10;Rf+BVkP/gVc//4daQ/+KXkX/i11F/41fR/+PX0j/jl5H/5FhSv+UYkv/lGJL/5RiS/+WZE3/lmRL&#10;/5VjSv+WZEv/mWdO/5toTf+caU7/m2hN/5tlS/+eaE7/nWdN/5xmTP+cZk7/nWdN/6BqUP+dZ03/&#10;omlO/6FoTf+iaU7/pGlL/6RrTv+lbE//pW5Q/6ZvUf+ibU7/oWpM/6JrTf+lbE7/pm1Q/6htTf+n&#10;bEz/qW5O/6luTv+qbVD/qWxP/6ptUP+rblH/qm1Q/6tuUf+qbVD/q25R/61wUf+tcFH/rG9Q/6xv&#10;UP+zdFX/uHhc/7p6Xv+3d1v/s3NX/7F0Vf+0d1j/t3tZ/7Z6Vv+5fVn/vIBb/7t/Wv+9f1j/voBZ&#10;/71/WP+9f1j/vH5X/7x+Wf+5fVj/uHxY/7h5WP+2d1b/s3RV/7BvUf+wb1P/sXBU/7FwVP+xb1X/&#10;snBW/7NxV/+0cVf/sm9V/7JvVf+xblP/sW5T/7BtUv+wbVL/s21U/7RuVf+ybFP/smxT/69rVP+w&#10;bFX/r2tU/65sVP+ta1P/rmxU/6xqUv+raU//rGpQ/65sUv+ubFL/q2lP/6lpTv+mZk3/pWVM/6Jk&#10;S/+eZE7/oGdT/55lUf+eZVH/n2ZS/6BmUP+gZlD/omZM/6BkSv+fY0n/nWVO/55mT/+ZY0v/lGBK&#10;/5BeR/+MXEb/jFxG/4xcRv+LW0X/kGBK/5NgS/+QXUj/jVtE/5llTf+gbFT/n2tT/5pmTv+UYEj/&#10;kV1H/45bRv+PW0b/jVlE/41ZRP+MWEP/hVE8/4RPPf+KVkH/mGFN/653Y/+tdmL/m2JP/4VMOf+E&#10;Szj/i1I//4xTQP+OU0H/kVZE/5NYRv+SWET/klhE/5JYRP+WWkL/mV1F/55iSv+dYUn/n15I/6Bf&#10;Sf+kY03/qWhS/6hoT/+kY03/omFL/6NiTP+jZ0//pWhT/6VoU/+hZE//oWRP/6RnUv+jZlP/omVS&#10;/6NmU/+jZlP/oGVT/59mU/+DVjn/iF8//9m2lv/97tH/3sas/7qfhP+AXEb/eU8//5RjVf+hbF7/&#10;qG1d/6xvXP+sbln/rm1Z/65tWf+tbFj/rWxY/6xrV/+tbFj/sXBc/69uWv+tbFj/rm1Z/6xrV/+r&#10;alb/qmxX/6ttWP+rbln/o2lV/5pfTf+ydWL/z4x7/7lwX/+lYk///+rV//325P/88+T/o2BN/6ZX&#10;Sv+yalz/tHFg/69uXP+tbFj/rm1Z/69uWv+wbFf/sGxX/65qVf+ualX/sGxX/69rVv+wbFf/r2tW&#10;/65nU/+ya1f/tm1a/7RrWP+vZlP/sGdU/7JpVv+vaFT/rGhV/6toVf+raFX/q2hV/61qV/+talf/&#10;rGlW/6xoU/+qaFL/qGZQ/6RiSv+XVz7/iUkw/4VHLv+hZE//oGNO/59hTP+lZ1L/pWRQ/6RjT/+g&#10;X0v/n15K/5pXRP+VUj//l1RB/5taRv+lZFD/tHNf/71/av+wcl3/oGJN/6BfS/+kY0//p2ZS/6hn&#10;U/+rZ1L/rGhT/6tnUP+sZU//rmdR/7JrVf+uZ1H/q2RO/65mUP+xaVP/sGhS/61lT/+uZlD/r2hS&#10;/69pUP+7dVz/v3lg/7NtVP+xaVP/rmdR/7BpVf+vaFT/rmtY/69sWf+zc1r//cet//712P/+9dj/&#10;nFxB/6RiSv+saFP/rWZS/7BoUv+za1X/sWlT/7BoUv+xalT/sGlT/65nUf+va1T/sGxV/65sUv+t&#10;a1H/q2lR/6xoUf+saFH/rmpT/7BpU/+sZE7/rGRO/69nUf+vZ1H/q2NN/61lT/+tZU//rmNQ/65j&#10;UP+xZlP/r2RR/6xkTv+pYUv/qF9M/6lgTf+qY0//qGRR/6ViT/+kYU7/pGNP/6JhTf+dX0r/nV9K&#10;/59hTP+fYE7/nV5M/5xdS/+aW0n/mVpI/5hbSP+ZXEn/mFtI/5RZR/+UWUf/lFlH/5JXRf+RVkT/&#10;kVZG/49URP+OVUT/jVRD/4xTQv+LUkH/iVFA/4pSQ/+JUUL/iFBB/4RPP/+ETz//g04+/4RRQP+E&#10;UUD/hFFA/4VSQf+EUUD/g1A//4VSQf+LVkb/ilVF/4dSQv+GU0L/hlNC/4NQP/+CTz7/gVA//4FQ&#10;P/+DUkH/gVJA/4NUQv+GV0X/glNB/4RVQ/+EVUP/gVJA/4BRP/+AUUH/fE88/35RPv99UD3/ek8+&#10;/3tQP/97UD//d048/3dOPP95UD7/d048/3hNPP94TTz/eE08/3hNPP94TTz/dEs5/3RLOf92TTv/&#10;dEs5/3VLO/90Sjr/dEo6/3NKOP9zSjj/dEs5/3FLOP9vSTb/bUg1/25JN/9tSDb/bUg4/29KOv9s&#10;Rzf/bEc3/21INv9vSjj/bkk3/2xHNf9rRjT/bkk3/2xHNf9uSTf/b0o3/2xHNP9rRjP/a0Yz/2tG&#10;M/9rRjP/a0Yz/2xGM/9vSTb/b0k2/3FINv9wSjf/bUc0/21HNP9tRzT/bkg1/25INf9tRzT/b0k2&#10;/3BKNf9tRzL/bUcy/25IM/9vSTb/bkk2/21INf9sRzT/akUy/2lEMf9sRzT/bUg1/29KN/9uSTb/&#10;bUc0/2xGM/9uSDX/b0k2/3FINv9uSDX/b0k2/25JNv9tSDb/cEs4/29KN/9vSjf/cEs4/3JNOv9v&#10;Sjf/b0o3/3BLOP9wSzj/cEs4/29KN/9vSjj/cEs4/3BLOP9wSzj/cEs4/3RPPP92UT7/c048/3JP&#10;PP9vTjv/cE88/25NOv9tTDn/bEs6/2pLOf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yYbFf93UkD/fVZF&#10;/35VQ/9+VUP/gldG/4RXQv+GV0P/iVpG/4pbR/+HWET/iFtG/4hbRv+HXEv/iF1M/4VaSf+AVUL/&#10;gVZD/4NYRf+DWEX/g1hF/4daQ/+IW0T/ilxE/4xeRv+NX0f/jl5H/49fSP+PX0j/lGJL/5ZkTf+Y&#10;Zk//lmRL/5VjSv+XZUz/mGZN/5lnTP+aaE3/nGlO/5pnTP+dak//nGlO/5pnTP+ZZkv/m2hN/55o&#10;Tv+dZ03/oGhN/6NqT/+jak//pWpM/6RrTv+lbE//pm1Q/6VsT/+ia03/oWpM/6RrTv+lbE7/p2xO&#10;/6dsTP+nbE7/qG1P/6luUP+qbVD/qm1Q/6lsT/+pbE//qGtO/6tuUf+pbE//q25R/6xvUv+rblH/&#10;q25R/65uUv+wcFT/unpe/8GBZf+8fGD/snJW/6xvUP+ydVb/t3tZ/7Z6WP+2elj/un5a/7p+Wf+8&#10;gFv/v4Fa/7+BWv+8gFv/un5Z/7d7Vv+2elb/t3tX/7R4Vv+zdFX/sXJT/7BvU/+vblL/r25S/7Fw&#10;VP+zcVf/s3FX/7NxV/+0cVf/s3BW/7FuVP+xblT/sW5T/7BtUv+xblP/sm9V/7JvVf+vbFL/sGxV&#10;/69tVf+ubFT/rWtT/61rU/+ta1P/r21V/6xqUP+raU//q2lP/69tU/+sbFH/qWlO/6lpTv+jZkr/&#10;omRL/6NlTP+fZU//nmVR/51kUP+cY0//n2dQ/6BmUP+gZlD/oWVL/6JmTP+gZEr/n2VP/59nUP+a&#10;Y07/l2BL/5BeR/+LW0X/i1tF/4tbRf+JWUP/j19J/5FhS/+RXkn/jltG/5llT/+fa1X/oGxU/5tn&#10;T/+WZE3/k2FK/45cRf+LWEP/iVZB/4lWQf+JVkH/h1Q//4dUP/+IVD//hlE//5liTv+ud2P/sXpm&#10;/5tkUP+ASTX/gUo2/4VNPP+MU0D/kVZE/5FWRP+RVkT/k1hG/5JYRP+SWET/lFhA/5tfR/+cYEj/&#10;nGBI/59eSP+iYUv/pWRO/6ZlT/+kY03/pWRO/6RjTf+maFP/qGpV/6VnUv+fYk3/n2JN/6NmUf+i&#10;ZVL/oWRR/6NmU/+jZlP/oWZU/6JpVv+EUzL/mWtH//770v/+/d///P7m//z73f+zlXn/cUs4/4ZZ&#10;U/+ba2H/pG9h/6luXv+sb1z/rG5Z/69uWv+ubVn/rWxY/6tqWP+tbFr/sG9d/69uXP+ubVn/rWxY&#10;/6xrV/+ubVn/sXBc/65wW/+tcFv/pWhT/51gS//fo4n//+XO//7Ltv/Sjnv/v3do//6ypf/glov/&#10;p1lN/6piVP+yb1//tXRi/7NyYP+vblr/rm1Z/69uWv+xbVj/sm5Z/69rVv+ualX/sGxV/65qVf+v&#10;a1b/rWlU/61mUv+xalb/tm9b/7RrWP+yaVb/s2pX/7NqV/+uZ1P/rWZS/65nU/+waVX/rGVR/6pm&#10;U/+uZ1P/sGlV/61pVP+saFP/qWdP/6NhSf+ISC3/hEcr/6tvU//CiHL/mmBM/5hbSP+jZlP/pWdS&#10;/6JhTf+iYEr/ol5J/5lVQP+WUj3/nFhD/6ZiTf+vbVf/s3Fb/7BvWf+lZ1L/oGJN/6VnUv+qaVX/&#10;qGdT/6hmUP+qZlH/q2dS/6xoUf+saFH/rmdR/69oUv+uZ1H/rGVP/65mUP+uZlD/q2NN/6lhS/+s&#10;ZU//smtV/7FrUv+zbVT/tG5V/7NtVP+xalT/rmdR/7BpVf+waVX/rmtY/6ppVf+jZVD/x4tz//3D&#10;rf/lqZH/m1pE/6RiTP+saVb/qmZT/7JpVv+0bFb/s2tV/7FpU/+ya1X/sGxV/65qU/+va1T/r2tU&#10;/69rVP+taVL/rGhR/6tnUP+sZU//r2hS/7FpU/+tZU//rGRO/65mUP+vZ1H/rmZQ/65mUP+tZU//&#10;rGRO/61kUf+tZU//rmZQ/65mUP+pYUv/qWFL/6hfTP+qY0//qmNP/6ZiTf+kYU7/pGNP/6JhTf+f&#10;Xkr/nF5J/5xdS/+cXUv/nV5M/5xdS/+ZWkj/m1pI/5laSP+aW0n/l1pH/5daR/+YW0j/k1hG/5FW&#10;RP+QVUP/kFVD/49URP+OU0P/jVRD/4tSQf+JUD//iVFA/4pSQ/+IUEH/hk4//4ZOP/+ETz//hVBA&#10;/4VQQP+EUUD/hFFA/4RRQP+GU0L/hVJB/4hVRP+MWUj/h1RD/4NQP/+EUUD/hlNC/4VSQf+FUkH/&#10;hlNC/4NSQf+FVEP/hFVD/4VWRP+FVkT/glNB/4RVQ/+EVUP/gVJA/4BRP/9+Tz3/fVA9/4BTQP96&#10;Tz7/ek8+/3pRP/93Tjz/d048/3dOPP95UD7/eE89/3dOPP94TTz/eE08/3lOPf95Tj3/eE08/3dM&#10;O/92TTv/dUw6/3ZMPP91Szv/dEo6/3RLOf9zSjj/dEs5/3FLOP9vSTb/bkg1/29KOP9uSTf/bkk3&#10;/29KOv9rRjb/akUz/2tGNP9uSTf/bUg2/2pFM/9rRjT/bUg1/2xHNP9uSTb/bUg1/2pFMv9rRjP/&#10;a0Yz/2tGM/9sRzT/bEc0/21HNP9uSDX/b0k2/29JNv9wSjf/bkg1/29JNv9vSTT/b0k0/25IM/9u&#10;SDP/b0k0/3BKNf9uSDP/bEYx/25IM/9vSTT/b0k0/21INf9sRzT/a0Yz/2lEMf9sRzT/bkk2/25J&#10;Nv9rRjP/a0Yz/2xGM/9uSDX/b0k2/25INf9tRzT/bkk2/29KN/9uSTb/cEs4/29KN/9uSTb/b0o3&#10;/3FMOf9xTDn/cEs4/3BLOP9zTjv/ck06/3FMOf9wSzj/b0o3/3JMOf91UD7/dVA+/3VQPv91UD7/&#10;c1A9/29OO/9tTDn/bk06/29OO/9sSzr/aEc2/zMUAv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9M&#10;Nin/elVD/3xVRP9/VkT/gVZF/4RXQv+GV0P/iFlF/4tcSP+IWUX/h1hE/4daR/+HXEv/h1xL/4BX&#10;Rf9+VUP/f1ZE/4BXQ/+BWET/gVZD/4NYRf+IW0T/iFtE/4haQ/+LXUX/jF5G/41fR/+OXkf/kmJL&#10;/5RiS/+WZEv/lGJJ/5VjSv+WZEv/l2VM/5lnTP+aaE3/nGpP/5poTf+caU7/n2xR/5toTf+ZZkv/&#10;m2hN/5toTf+bZUv/nGZM/59nTP+iaU7/omlO/6BnSv+jak3/pm1Q/6VsT/+ka07/pGtO/6VsT/+m&#10;a03/pmtN/6htT/+nbE7/p2xO/6luUP+obU//q25R/6lsT/+qbVD/qWxP/6tuUf+pbE//qm1Q/6tu&#10;Uf+rblH/qm1Q/6trT/+sbFD/vHtf/8iHa//AgGT/snJW/6xvUv+zdlf/t3pb/7Z6WP+2elj/un5a&#10;/7t/W/+7f1r/u39a/7yAW/+7f1r/un5Z/7d7V/+1eVX/tnpW/7R1VP+vcFH/rm5S/69uUv+wb1P/&#10;sXBU/7NyVv+1clj/s3BW/7JvVf+zcFb/s3BW/7JvVf+zbVT/sm9V/7BtU/+wbVP/s3BW/7FuVP+v&#10;bVX/r21V/69tVf+sbFP/q2tS/61tVP+tbVT/rW1S/6lpTv+nZ0z/qWlO/61tUv+sbFH/qWlO/6dq&#10;Tv+kZk3/omRL/6NnTf+eZE7/nGRN/51lTv+eZk//oGZQ/6BmUP+hZUv/oWVL/6FlS/+gZEr/oGZQ&#10;/6FpUv+bZE//l2BL/5JfSv+MXEb/jFxG/41dR/+MXEb/i1tF/41dR/+NXUf/j1xH/5ZkTf+baVL/&#10;nmxV/5tpUv+ZZ1D/lWNM/49cR/+LWEP/iVZB/4lWQf+IVUD/h1Q//4dUP/+JVkH/iVVA/5JeSf+m&#10;cl3/s39q/656Zf+IU0H/eEMx/31INv+IUT3/jlVC/45VQv+PVEL/lFlH/5NZRf+RV0P/klVA/5da&#10;Rf+bXkn/nmFM/55hTP+gYk3/omRP/6NlUP+hY07/oWNO/6FjTv+lZ1L/qGpV/6VnUv+fYUz/n2FM&#10;/6NmU/+hZFH/oGNQ/6JlUv+jZlP/oWZU/6BnU/+CUC//jl08//371P/8/ub//P/q//3/6f/9/Of/&#10;mndj/3VOR/+RZl//oG5j/6ZuX/+pblz/q2xa/69uWv+vblr/rm1Z/6tqWP+sa1n/r25c/7FwXv+x&#10;cF7/rWxa/61sWP+vblr/sXBc/65wW/+tblz/qGpV/6VoU//6vqT//vTZ//z12///vqj/o19K/7Jp&#10;WP+uZlf/pl5P/7NwX/+2dWP/snNh/69xXP+ucFv/sG9b/69uWv+ybln/sW1Y/7BsV/+va1b/r2tU&#10;/65qVf+va1b/rmpV/6xoU/+waVX/tG1Z/7RrWP+zalf/tGtY/7BpVf+tZlL/r2hU/69oVP+waVX/&#10;rGVR/6xlUf+uZ1P/rmdT/61mUv+saFH/qWdP/6JgRv+JSiv/0JVz///00v/8za//i1I3/45UQP+i&#10;ZVL/o2ZT/6BfS/+dW0X/nlpF/5xYQ/+fW0b/pWFM/6xoU/+ualX/rmxW/6tpU/+lZE7/pGNN/6po&#10;Uv+raVP/qWdR/6poUv+taVT/rWlS/6xoUf+uZ1H/rWZQ/6xlT/+sZU//rWZQ/6xlT/+sZE7/qWJM&#10;/6dgSv+pYkz/s29Y/7NwVv+vbFL/r2xS/7BsVf+xalT/rmdR/7FqVv+0bVn/r2xZ/6loVP+eYEv/&#10;omRP/7ByXf+sbln/nl1J/6hlUv+ualf/r2ZT/7RrWP+1bFn/sGlT/65nU/+saFH/rWlS/65qU/+s&#10;aFH/rWlS/69rVP+ualP/rGhR/61mUP+rZE7/sGhS/7FpU/+tZU//q2NN/61lT/+vZ1H/r2dR/65m&#10;UP+sZE7/rGRO/61lT/+uZlD/rWVP/61lT/+qYkz/qmJM/6hhTf+pYk7/q2RQ/6djTv+mYk3/pmJN&#10;/6JhTf+gX0v/nVxI/55dS/+cXUv/nV5M/55dS/+bWkj/mVhG/5pZRf+bXUj/mFpF/5VYQ/+XWkX/&#10;klhE/5BVQ/+NUkD/jVJA/49URP+OU0P/jlVE/4tSQf+ITz7/iFBB/4lRQv+GTj//hU0+/4ZOP/+J&#10;UUL/iVRE/4ZRQf+FUkH/hFFA/4RRQP+IVUT/h1RD/4lWRf+HVEP/g1A//4FOPf+DUD//hlNC/4VS&#10;Qf+IVUT/iVZF/4ZVRP+HVkX/iVhH/4dYRv+EVUP/glNB/4VWRP+DVEL/gFE//4BRP/98Tzz/fVA9&#10;/31SQf96Tz7/eVA+/3tSQP94Tz3/d048/3hPPf94Tz3/d048/3ZNO/94TTz/eE08/3hNPP94TTz/&#10;eE08/3dMO/92TTv/dUw6/3ZMPP91Szv/dEo6/3RKOv9zSjj/cUg2/3NKOP9vSTb/bkg1/3BJOP9u&#10;STf/bkk3/25JN/9rRjT/aUQy/2tGNP9vSjj/bUg2/2tGM/9sRzT/bEc0/2pFMv9tSDX/bEc0/2tG&#10;M/9rRjP/a0Yz/2tGM/9tSDX/bEc0/2xHNP9uSDX/bkgz/29JNv9vSTT/bkgz/3BKNf9vSTT/bUcy&#10;/29JNP9uSDP/bUcy/21HMv9uSDP/bUcy/21HMv9tRzL/bUcy/2xIMv9sRzT/bEc0/2xHNP9sRzT/&#10;bkk2/25JNv9rRjP/a0Yz/2xHNP9vSTb/bkg1/21HNP9uSDX/bkk2/21INf9tSDX/b0o3/25JNv9u&#10;STb/bkk2/3BLOP9vSjf/cEs4/3FMOf9zTjv/dE88/3ROO/9xSzj/b0o3/3ROO/93UkD/dVA+/3JN&#10;O/9yTTv/ck88/25NPP9sSzr/bk08/25NPP9oRzb/SSoY/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XVpV/3hTQ/94U0H/e1JA/35TQP+EV0D/hlhB/4VXQP+GWEH/h1hE/4ZZRP+GW0r/&#10;hl1L/4BXRf97VUL/fVdE/31XRP9+WEP/flhD/31UQP9/VEH/g1Y//4VYQf+KXEX/i11G/4pcRP+N&#10;X0f/j2FJ/49gRv+OX0X/kmBH/5ZiSv+ZY0n/l2FH/5dhRf+aZEj/nGZK/5tlSf+caUz/n2xP/5to&#10;S/+YZkv/l2VK/5ZkSf+XZUr/mmdM/5xmTP+eaE7/omhQ/6JpTv+jZ0v/pGhM/6drT/+ma03/p2xO&#10;/6dsTv+maUz/p2pN/6hrTv+nak3/qGtO/6lsT/+qbVH/qm1R/6hrT/+vclb/sHNX/61wVP+rblH/&#10;qWxP/6ptUP+vclX/qm1Q/6trT/+sbFD/vXxg/8qJbf+/f2P/sHBU/7BwVP+zdFX/s3ZX/7J1Vv+y&#10;dlT/tHhW/7R4Vv+2elj/tHhW/7R4VP+4fFj/uoBb/7l9Wf+2elj/tHhW/7BzVP+vcFH/rG1O/69u&#10;Uv+ycVX/snFV/7RxVv+4dVv/t3FY/7NtVP+ybFP/s21U/7dxWP+3cVj/t3FY/7JsU/+xblT/s3BW&#10;/7JwVv+ycFj/sHBX/61vVv+rb1X/rHBW/6tvVf+qbVH/pWhM/6dqTv+oa0//qWlN/6xsUf+paU7/&#10;pmZL/6hoT/+lZ07/pGZN/6VnTv+iaFL/oWdR/55mT/+eZk//n2VP/59lT/+hZUv/oWVL/59hSP+f&#10;YUj/omhS/6VrVf+fZlL/mWJN/5NfSv+PX0n/jF5H/41fSP+OYEn/iVpG/4tbR/+MXEj/j19L/5Vi&#10;Tf+ZZlH/nWtU/5tpUv+aaFH/lmNO/5BdSP+OW0b/jltG/4pYQf+IVj//iFVA/4hVQP+OW0b/mWZR&#10;/5pnUv+aZ1L/o3Bb/7F+af+pdmH/j1xH/3tIM/+FUTz/j1hE/5JbR/+WXUn/lFtH/5RaRv+TWUX/&#10;kFZC/5NWQf+YW0b/l1pF/5ZZRv+ZXEn/nmFO/6BjUP+eYU7/n2JP/55fTf+gYU//p2hW/6hpV/+k&#10;ZVP/oWJQ/6NmUf+iZVL/oGNQ/55hTv+jZlP/oWZU/59mVf+GUT//cEAq/8mgiv/8/OL//v/v//3/&#10;7//9//H/9PPf/2dHOv96XFH/lW1j/6JxYv+lbFv/qWxZ/6lqWP+rbFr/q2xa/6ZnVf+qa1n/rm9d&#10;/7BxX/+zcmD/rWxa/61sWv+vblr/sXBc/7FwXP+ubVn/qWhU/6hnVf+9gG3/voNx/8KHdf/PlIL/&#10;uH1t/6hrWf+paln/r3Be/7h5Z/+4eWf/sXJg/7F0Yf+xc17/rnBb/69uWv+xbVj/sW1Y/7BsV/+w&#10;bFf/rWtT/65sVP+wblj/rmxW/6xoU/+pZlP/qmZT/6tnVP+0bVn/tm1a/65nU/+uZ1P/tW5a/7Jr&#10;V/+uZ1P/rWZS/65nU/+uZ1P/q2RQ/6ZiT/+pZVD/pmVR/51bQ/+kZ0j//+vN//331f/93L3/hEsw&#10;/4xSPv+fZFT/nWBN/5xbR/+bWUP/m1lD/6BcR/+rZ1L/rmpV/61pVP+qZlH/qWVO/6hkTf+pZU7/&#10;qGZO/6lnT/+qaFD/qGZO/6xqUv+va1T/rmpT/69rVv+taVT/rGVR/61mUv+ya1X/tW5Y/7BoUv+z&#10;a1X/tW5Y/7FrUv+tZ07/u3he/7VyWP+salD/rmxU/6xqUv+salL/qmhS/6xqVP+xb1n/sm5Z/6xo&#10;U/+kYU7/ol9M/6BdSv+lYU7/rGhV/65qV/+ualf/r2ZT/61mUv+uZ1P/sGlV/6tnUv+pZVD/rGhT&#10;/65qVf+ualP/sGlT/61mUP+sZU//sGlT/69oUv+vZ1H/sGhS/7FpU/+tZU//q2NN/61lT/+za1X/&#10;tW1X/7BoUv+sY1D/rGVP/61mUv+tZlL/qmNP/6pjTf+uZlD/r2dR/6tiT/+rYk//qGFN/6VeSv+i&#10;Xkn/omBK/6JgSv+eXEb/nVxI/55dSf+hYEz/oF9L/55dSf+cW0f/mFdD/5pZRf+bWkb/mVhE/5ZY&#10;Q/+YWkX/lVhD/5BWQv+NUkD/jFE//4tSP/+NVEP/iVA//4hPPv+JUUL/iFBB/4RPP/+GTj//hU0+&#10;/4ZOP/+JUUT/ilVH/4hTRf+FUUP/hlJE/4NSQ/+FVEX/hVRF/39OP/9/TDv/gE08/4BNPP+DUD//&#10;hlNC/4dUQ/+LWEf/jFlI/4xbSv+JWEf/jFtK/4hZR/+EVUP/gVJA/4FSQP+AUT//gFE//4BRP/+A&#10;UT//gFNA/3xRQP95UD7/elE//3pRP/95UD7/eE89/3dOPP93Tjz/d048/3RLOf91TDr/d048/3ZN&#10;O/90Szn/dUw6/3ZNO/91Szv/dkw8/3dNPf91Szv/cUo5/3JIOP9ySDj/cEY2/3NKOP9zSjj/cEc1&#10;/29JNv9vSTb/bkc2/25JN/9rRjT/a0Y0/2xHNf9sRzX/a0Y0/2xHNf9tSDX/bUg2/2tGM/9sRzT/&#10;bUg1/2tGM/9rRjP/a0Yz/2tGM/9rRjP/a0Yz/2xIMv9sRjH/bUcy/25IM/9uSDP/b0k0/3FLNv9v&#10;STT/bEYx/2tFMP9sRjH/bEYx/25IM/9vSTT/bUcy/21HMv9wSjX/b0k0/25IM/9uSDP/bUcy/21J&#10;M/9rRjP/akUy/2tGM/9sRzT/bEc0/2xHNP9uSTb/a0Yz/21HNP9vSTb/bUg1/21INf9wSzj/b0o3&#10;/2xJNf9sSTX/bkk2/3BLOP9uSzf/cUw5/3BLOP90Tzz/dlE+/3FMOf9yTTr/cEs4/3BLOP9yTTr/&#10;dE88/3BNOv9wTTr/cU47/2xJNv9oRzT/bEs6/25NPP8jAg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2VXTv94U0H/eFI//31SP/+DVj//hFY//39ROv+GWEH/iFpD/4hZ&#10;Rf+JXEf/i2BN/4lgTP+IX0v/hVxI/39ZRP9/WUT/f1lE/4NYRf+BVkP/hVhD/4lcRf+KXEX/ilxF&#10;/4xeR/+NX0f/jV9H/49gRv+TYUj/kmBH/5VhSf+ZY0n/mGJI/5lhRv+aYkf/mmRI/5xmSv+aZ0r/&#10;mWZJ/5dlSv+YZkv/l2VK/5dlSv+ZZ0z/mmdM/5ZjSP+WYEb/mmRK/6RqUv+iaU7/o2pP/6drT/+m&#10;ak7/pmpO/6RoTP+jaEr/p2pN/6lsT/+pbE//qWxP/6tuUv+tcFT/qm1R/6dqTv+tcFT/sXRY/65x&#10;Vf+tcFP/rXBT/6tuUf+sb1L/q25R/65uUv+xcVX/vHxg/8OCZv+4d1v/rm5S/69wUf+vcFH/sXJT&#10;/7JzVP+zdFX/tHVU/7F0Vf+ydlT/snZU/69zUf+xdVH/uX1b/7Z6Vv+2d1b/tndW/7N0Vf+wcFT/&#10;rm5S/7BwVP+ublL/sW9V/7RxV/+6dFv/uXNa/7VuWP+0blX/tG5V/7hwWP+4cln/tG5V/7NtVP+1&#10;b1b/s3BW/7JvVf+xb1X/sHBX/69xWP+vc1n/r3NZ/6tvU/+rb1P/qGtP/6dqTv+oa07/qGtP/6hr&#10;T/+oaE3/qGhN/6pqT/+paVD/p2lQ/6lrUv+kaE7/o2dN/6VpT/+iaFL/n2NJ/6FlS/+jZ03/oWVL&#10;/59jSf+eZE7/oWdR/6FnUf+cY0//ll9K/5NfSv+SX0r/kGBK/5FhTf+SYk7/kGBM/49fS/+MXEj/&#10;j19L/5ZjUP+aZ1L/nGlU/5dnUf+WZlD/lGRO/4paRP+LW0X/j1xH/4tYQ/+KV0L/i1hD/4pXQv+Q&#10;XUj/mmdS/5ZjUP+SX0z/jl5K/5hlUv+1gm3/qndi/45bRv+ATTj/ilZB/5dgS/+jalb/m2JO/5lf&#10;S/+cYk7/llxI/5JYRP+TVkP/lFdE/5daR/+ZXEn/mF1L/5pfTf+YXUv/nmFO/59iT/+gY1D/oWJQ&#10;/6doVv+oaVf/omNR/59hTP+hZE//omVQ/6JlUv+gY1D/omVS/6NoWP+RVkj/dzwu/49aSP/+6db/&#10;///r//3/8f/9//H/+/zs/29OP/92Vkn/jWda/51uXv+mbl3/qG1b/6lsWf+nalX/qWxZ/6hrWP+r&#10;blv/sHFf/7BxX/+wcV//sXBe/69uWv+ubVn/sG9b/7FwXP+ubVn/qmlX/6VmVP+dYE7/l1pI/5Va&#10;Sv+dYlL/qGtZ/65vXf+wcV//t3Zi/7l7Zv+3eWT/sXRh/69yX/+wc2D/r3Fc/6xuWf+ubVn/sm5Z&#10;/7VxXP+zcVv/rWtV/61rVf+vbVf/r21X/65qVf+saFP/rGhV/6xoVf+yblv/tW5a/69oVP+sZVH/&#10;rWlU/6toVf+qZ1T/qWZT/61mUv+sZVH/rGVR/6hkUf+pZVD/pmVR/5dbQ/+OUjj/5rCW///22v+5&#10;h3D/gk44/5FZSP+dYlD/m15L/5tdSP+fXUf/pWNN/6loVP+ubVn/r25a/7BsV/+qZlH/qmZR/6ll&#10;Tv+pZkz/qmdN/6toTv+raE7/qWZM/61pUv+wbFX/rmpT/69oVP+xalb/rWZS/65nU/+vaFT/r2hU&#10;/65nUf/DfGb/1o95/8qDbf+3cVj/uHVb/7VyWP+ua1H/qmhO/69tVf+wblb/r21V/7FvV/+zcVn/&#10;sW1W/6xoU/+uZ1P/rWZS/61kUf+uZVL/r2hU/65nU/+yaVb/r2ZT/6phTv+qY0//sWpW/69oVP+r&#10;Z1L/rmpV/7BsVf+va1T/rWZQ/6liTP+rZE7/sGlT/7BpU/+vZ1H/r2dR/65mUP+uZlD/rmZQ/65m&#10;UP+xaVP/smtX/65nU/+nY07/qWVQ/6pmUf+pZVD/qWVO/6liTP+rZE7/rmdR/6tkTv+qY03/qWJO&#10;/6JeSf+hXUj/oV9J/6FfSf+gXkj/oF5I/6BfS/+gX0v/nVxI/5tdSP+aXEf/mFdD/5ZVQf+YV0P/&#10;mFdF/5VWRP+UV0T/lllG/5FWRP+LUj//ilFA/4pRQP+NVEP/ilJB/4lRQv+JUUL/hlFB/4RPP/+C&#10;TT3/hE8//4VQQP+GUUH/ilVF/4dSQv+EUEL/h1NF/4hVRP+HVkX/hlVE/4RRQP+EUUD/hVJB/4NQ&#10;P/+CTz7/g1A//4ZTQv+IV0b/iFdG/4lYR/+NXEv/jFtK/4VWRP+BUkD/gVJA/39QPv9/UD7/gVJA&#10;/35PPf99UD3/e1A//3pPPv97UD//e1JA/3pRP/94Tz3/eE08/3hNPf95Tj7/eU4+/3RKOv94TT3/&#10;d009/3dNPf92TDz/eE89/3hPPf92TDz/dk07/3ZMPP90Sjr/dUs7/3RKOv90Sjr/dEo6/3RLOf90&#10;Szn/cUg2/25INf9uSDX/bkg1/25JNv9rRjP/akUy/21INf9tSDX/bkk2/25JN/9rRjP/bUg1/21I&#10;Nf9sRzT/bEc0/2tGM/9rRjP/bUg1/2xHNP9rRjP/a0Yz/2tFMP9rRTD/bEYx/2lDLv9rRTD/ckk1&#10;/3NKNv9zSjT/cEcx/21HMv9vRjL/cEcz/3NKNv9wRzP/b0Yy/29GMv9xSDT/cEcz/3BHM/9vRjL/&#10;bkgz/25IM/9rRTL/akUy/29KN/9vSjf/bEc0/2tGM/9uSTb/a0Yz/2xHNP9tSDX/bEc0/21INv9w&#10;Szn/bkk3/21INf9sRzT/bEc0/29KN/9xTDn/c085/3JOOP90UDr/dFA6/3FNN/9yTTr/b0o3/3FM&#10;Of9xTjr/ck88/3FOO/9wTTr/cE06/21KN/9rSDX/aEc2/2dGNf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9uVEf/eVNA/35TQP+BVD3/g1U+/4FTPP+GWEH/&#10;h1lC/4ZXQ/+HWkX/iF1K/4pfTP+HXkr/g1pG/35YQ/9+WEP/fVdC/4FYRP+DWEX/hFlG/4ZZRP+H&#10;WkX/iFtE/4lcRf+MXkb/jV9H/5BhR/+WZEv/k2FI/5RgSP+ZY0n/mmRK/5pkSv+aZEr/mWNH/5hl&#10;SP+YZUj/lmNG/5ZkSf+ZZ0z/mWdM/5dlSv+ZZ0z/mmhN/5ZjSP+UYUb/mWNJ/6JoUP+hZ0//oWdP&#10;/6NpUf+kalL/pmpO/6VpTf+lakz/pmtN/6lsT/+oa07/p2pO/6dqTv+pbFD/qm1R/6hrT/+qbVH/&#10;qm1R/6tuUv+rblH/q25R/6ptUP+sb1L/q25R/6ptUP+wcFT/uHhc/718YP+4d1v/snFV/69uUP+u&#10;bU//rW5P/69wT/+ub07/sXJT/7F0Vf+zdFX/s3RT/7JzUv+yc1L/tndW/7R1VP+zclT/snNU/7Bw&#10;VP+sbFD/q25R/7BwVf+tbVL/sW9V/7JwWP+2b1n/t3Ba/7VuWP+1b1b/tW9W/7dvV/+5c1r/tG5V&#10;/7RuVf+1b1b/sm9V/7JvVf+xb1X/rm5T/69vVP+tcVX/rXFV/6ltUf+pbVH/q25S/6tuUv+qbVH/&#10;qGtP/6dqTv+oaE3/qWlO/6pqT/+oaE//p2lQ/6lrUv+jZ03/pWlP/6puVP+oblb/oWdP/6BmTv+h&#10;Z0//nWNL/55kTv+gZlD/oWdR/6BnU/+bYk7/ll9K/5dgTP+WYk3/lWJP/5ViT/+UYU7/i1tH/4xb&#10;Sv+JWEf/jVxL/5FhTf+VZU//mGhS/5lpU/+YaFL/lmZQ/4tbRf+HV0H/ilpE/4paRP+KWkT/iVlD&#10;/4dXQf+JWUX/j19L/4xcSP+KWkb/hFRA/4hVQv+seWT/soJs/6NzXf+GUz7/fEk0/4hUPv+aY07/&#10;nGNP/5xjT/+gZlL/nGJO/5NZRf+TVkP/lllG/5pdSv+ZXkz/lltL/5dcTP+WW0v/m2BQ/59kVP+f&#10;Yk//n2JP/6NmU/+lZlT/oGFP/51eTP+hY07/omVQ/6JlUv+eYU7/oWJQ/6doV/+fXVH/iUQ9/38/&#10;Nv+8g3j///bo//377v/9++z//Prr/3FMPP94VEb/jWVZ/5prW/+kb13/qm9d/6xvXP+oalX/qmxX&#10;/6psV/+tblz/rG1b/65vXf+wcV//sHJd/65wW/+ubVn/rm1Z/7JwWv+vblr/rWxY/6hqVf+gYU//&#10;nV5M/5laSf+XWEb/omNR/6tsWv+ubVn/sXBc/7Z4Y/+1d2L/snVg/7BzYP+vcl//r3Be/61uXP+r&#10;alb/rWxY/7JxXf+0c1//q2pW/6ppVf+ralb/rm1Z/7BsV/+ualX/rmpX/65qV/+wbFn/smtX/69o&#10;VP+pZlP/rGlW/6toVf+pZlP/qWZT/6pnVP+pZlP/q2dS/6lmU/+qaFL/qWhS/55hTP+GTjf/kl5I&#10;/6p4Yf+EVD7/hlM+/5JbR/+XXEr/mVxH/6BiTf+oZlD/rWtV/6xrV/+ralb/rGtX/65rWP+qZlH/&#10;qmZR/6llTv+qZ03/rGlP/6xpT/+raE7/q2hO/61pUv+ualP/q2dQ/6xlUf+vaFT/r2hU/7FqVv+v&#10;aFT/rGVR/6liTv+8dWH/zodx/8eAav+3cFr/tW5Y/7NvWP+vbFL/qmhO/7BuVP+ycFb/sW9X/7Fv&#10;V/+xb1f/rmpT/65nUf+0bFb/smlW/7NoVf+zaFX/rmVS/69mU/+zalf/smlW/69mU/+sZVH/sWpW&#10;/69oVP+uZ1P/sGlT/7BpU/+uZ1H/rWZQ/6xmTf+tZ07/r2hS/7FpU/+vZ1H/r2dR/6xjUP+qYU7/&#10;rGNQ/6tkUP+qY0//rmdT/6llUP+mYk3/qGRP/6hkT/+mYk3/qGRN/6hhS/+pYkz/q2RO/6dgSv+m&#10;X0n/qGFL/6djTP+gXEX/n11F/55cRv+eXEb/nlxG/5xbR/+dXEj/mFpF/5pcR/+aXEf/l1lE/5NV&#10;QP+WV0X/lldF/5RXRP+TVkP/lFdE/5JXRf+NUkD/i1JB/4pRQP+LUkH/ilJB/4lRQv+GUUH/hVBA&#10;/4VSQf+DUD//hFFA/4VQQP+FUED/h1JC/4ZRQf+GU0L/iFVE/4tYR/+HVkX/hVRD/4NSQf+FVEP/&#10;h1RD/4NQP/+BTj3/fk08/4JRQP+GVUT/hVRD/4VUQ/+JWEf/hldF/4NUQv+AUT//gVJA/39QPv+A&#10;UT//glVC/3xPPP96TTr/ek8+/3tQP/97UD//e1A//3pPPv96Tz//eU4+/3hNPf95Tj7/e1BA/3dM&#10;PP94TT3/d0w8/3VLO/91Szv/d048/3hPPf92TDz/c0o4/3RKOv90Sjr/dEo6/3VLO/91Szv/dEo6&#10;/3RLOf90Szn/c0o4/25INf9uSDX/bUc0/2tGM/9rRjP/a0Yz/21INf9sRzT/bUg1/2xHNP9pRDH/&#10;bUg1/25JNv9sRzT/bEc0/2xHNP9qRTL/bEc0/25JNv9uSTb/b0k2/21HMv9vRjL/b0Yy/29GMv9v&#10;RjL/cUg0/3JJNf9zSjb/ckkz/3FINP9uRTH/cEcz/3FINP9wRzP/cUg0/3FINP9zSDX/cUYz/3BH&#10;M/9vRjL/cEcz/29GMv9rRTD/a0Uy/25JNv9uSTb/a0Yz/2pFMv9sRzT/bEYz/21INf9uSTf/bEc1&#10;/25JN/9wSzn/cEs5/21INf9tSDX/bUg1/3BLOP9zTjv/c085/3FNN/9yTjj/c085/3FNN/9yTTr/&#10;cEs4/3JPO/9yTzz/c1A9/3JPPP9xTjv/b0w5/2tINf9qRzT/ZEMy/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XFVP/35RPP+FV0D/g1U+/4NT&#10;Pf+GVkD/h1lC/4VXQP+EV0L/hVhD/4NYRf+DWEX/gFVC/35VQf98VkH/eVM+/3xWQf99V0L/f1ZC&#10;/31UQP+EWUb/iF1K/4ddRf+IW0T/ilxE/4lbQ/+LW0T/kWFK/5JgSf+TYUr/l2VM/5ZkS/+WZEv/&#10;lmRL/5dlTP+XZUr/lmRL/5dlSv+aaE3/mmhN/5ZkSf+WZEn/mmhN/5lnTP+baE3/mWZL/51nTf+g&#10;Zk7/oGZO/6BmTv+hZ0//n2VN/6JpTv+obFD/p2xO/6ZrTf+maUz/qGtP/6dqTv+nak7/qWxQ/6lt&#10;Uf+na0//p2tP/6ltUf+pbE//qWxP/6lsT/+qbVD/rm5S/65uUv+wcFT/tXVZ/7h3W/+6eV3/uXha&#10;/759X/+2dVf/r3BR/69wUf+ub07/r3BP/7B0Uv+2d1b/tndY/7N0Vf+yc1T/tHNV/7NyVP+wb1P/&#10;r29T/65uUv+sbFH/rm5T/7FxVv+wcFX/sW9V/7BuVP+0cFn/tHBZ/7dxWP+5c1r/uHJZ/7VvVf+0&#10;blT/smxS/7NtU/+xblP/sm9U/7NwVf+xb1X/sG5U/69vVP+tcFT/rnFV/6tuUv+tcFT/q25S/65x&#10;Vf+tcFT/qm1R/6dpUP+oalH/qGpR/6hqUf+laU//pmpQ/6ZqUP+kaE7/pWtT/6lvV/+rcVn/pWtT&#10;/6BqUP+eaE7/mmRK/5tlTf+eaFD/n2dQ/6BoUf+cY0//l2BL/5hhTP+XY07/l2NO/5ZiTf+SX0z/&#10;jltI/5BdSv+NWkf/jltI/49cSf+QXUj/mGVQ/59sV/+ea1b/m2lS/5FhS/+GVkD/jFxG/49fSf+J&#10;WUX/iFhE/4VVQf+FVUH/iFhE/45bSP+PXEn/jFlG/4xZRv+UZFD/nGxW/6d3Yf+xfmn/lGFM/35K&#10;Nf+ETTn/lF1J/51kUf+cYU//mV5M/5RZR/+XWkf/mFtI/5pdSv+ZXEr/mFtJ/5dcTP+XXEz/mV5O&#10;/5leTv+bYE7/oGNQ/51gTf+dYE3/nl9N/6BhT/+hYlD/pGVT/6ZlU/+jYlD/o2JQ/6ZkVP+oZFn/&#10;n1hU/5dNTP+JPkL/m1BU/+ulpf//09H/yIuG/4RKPP+aYlP/pm5d/6VsW/+kaVf/q25b/61uXP+r&#10;bVj/rWxY/65tWf+ubVn/rGtX/6xrV/+vblr/r25a/65wW/+tb1r/rm1X/7BvWf+ubVf/sG9Z/7Fv&#10;Wf+wblj/snBa/7BuWP+sa1f/r25a/69uWv+ubVn/r25a/7RzX/+1dmT/tndl/7Z3Zf+vcl//sHFf&#10;/7BxX/+rbFr/q2xa/65tW/+vblz/rG1b/6loVv+oZ1P/rWxY/69sWf+talf/rmpX/7BpVf+tZlL/&#10;r2hU/7BpVf+taVT/r2tW/61qV/+saFP/rGhT/6xoU/+rZ1L/qmhS/6poUv+raVP/rGpS/6VlTP+f&#10;YUj/llxG/49XQP+TW0T/llxG/5peRv+dXEb/pmRM/6tpUf+taVL/r2tU/6xoU/+mYk3/n1tG/6hk&#10;T/+pZVD/qGRP/6ZiS/+qZk//rWlS/65nUf+tZlD/rmdR/69oUv+zbFb/t3Ba/7FqVP+uZ1P/sWpW&#10;/7JrV/+waVX/rmdT/65nU/+tZlL/rGVR/6xlUf+vaFT/rmdT/7VuWP+wbFX/q2dQ/65sVP+wblb/&#10;sW9X/7BsVf+taVL/sGlT/7FpU/+za1X/tmtW/7VqVf+zaFP/s2hT/7RpVP+1alX/tGtY/7BnVP+v&#10;ZlP/sGlV/7BpU/+uZ1H/r2hS/65nUf+waFD/sWlR/7FpUf+vZ0//rmZO/69nUf+vZ1H/rWVP/6pj&#10;T/+tZlL/tG1Z/7t0YP+waVX/qGRP/6djTP+pZU7/p2NM/6liTP+rZE7/qWJM/6liTP+pYkz/p2BK&#10;/6ZfSf+mX0n/o19I/6llTv+jX0j/ol5H/59dR/+eXEb/nlxG/55dSf+cW0f/l1lE/5dZRP+ZW0b/&#10;mFlH/5ZXRf+WV0X/k1ZD/5NWQ/+RVEH/j1RC/5FWRP+OU0H/i1JB/4lQP/+GTj3/h08+/4RPPf+F&#10;UED/g1A9/4NQP/+CTz7/gU47/4FOPf+DUD//h1RD/4hVRP+MWUj/iVZF/4VUQ/+FVEP/glFA/4FQ&#10;P/+DUkH/g1JB/4JRQP+CUUD/glFA/4NSQf+EU0L/g1JB/4RTQv+DUkH/g1RC/4NUQv+CU0H/g1RA&#10;/39SPf9+UTz/flE8/3xPPP96TTr/e047/3tOO/98Tj7/e009/3pMPP98Tj7/flBA/3pMPP95Szv/&#10;fE4+/3pPP/94TT3/dks7/3dMPP91Szv/dkw8/3VLO/91TDr/dEo6/3RKOv9zSTn/dEo6/3ZMPP91&#10;Szv/dEo6/3BJOP9xSjn/cEo3/2xHNP9sRzT/bEc0/21INf9tSDX/akUy/21INv9rRjT/a0Y0/2xH&#10;Nf9sRzX/bEc1/2tGM/9sRzT/bUg1/21INf9rRjP/bEc0/21INf9vSjf/bkg1/25INf9uRTH/b0Yy&#10;/3BHM/9xSDT/cUg0/3JJNf9xSDT/cUg0/29JNP9wRzP/cEcz/29GMv9wRzP/ckk1/3FINP9xSDT/&#10;cEcz/25FMf9uRTH/bkgz/2xGMf9sRjH/bkgz/2xHNP9uSTb/bEc0/2pFMv9qRTL/bEYz/29IN/9v&#10;SDf/bEc1/29KOP9vSjj/bUg2/2xHNf9wSzj/cEs4/3BLOP9yTTr/ck06/3BMNv9xTTf/c085/3JO&#10;OP9zTjv/dE88/3JPO/9zUD3/c1A9/3JPPP9xTjv/bks4/2pGNv9nQzP/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31QO/+DVED/&#10;glQ9/4JUPf+FV0D/h1lC/4VXQP+FWEH/hVhB/4JYQP+EWkL/gVZD/4BXQ/+AV0P/e1VA/3xWQf99&#10;V0L/fVdC/39WQv+BWET/h15K/4heRv+GWUL/hllC/4haQ/+LW0X/kWFK/41dRv+TYUr/lWNM/5Ri&#10;Sf+UZUv/lWZM/5ZnTf+VZkz/lmRL/5lnTv+baVD/mmhP/5ZkSf+WZEn/mmhN/5lnTP+caU7/mWZL&#10;/5tlS/+gZk7/oGZO/59lTf+gZk7/nWNL/6FoTf+na0//p2xO/6ZrTf+lakz/qGtP/6dqTv+nak7/&#10;p2pO/6ltUf+na0//p2tP/6hsUP+pbFD/qWxP/6ptUP+qbVD/rGxQ/6xsUP+wcVL/s3NX/7JxVf+z&#10;clb/tXRY/718Xv+5eFr/s3JU/69wUf+ub07/r3BP/7B0Uv+xdFX/tHVW/7N0Vf+yc1T/tHNV/7Fx&#10;Vf+wcFT/sXFV/69vU/+ra0//rm5S/7FxVv+wcFX/snBW/7FvVf+zcFb/s3BW/7RxV/+5c1r/uXNa&#10;/7RuVP+ybFL/sWtR/7BtUv+vbFH/sG1S/7JvVP+ycFb/snBW/7BuVP+vb1T/rnFV/6tuUv+rblL/&#10;q25S/61wVP+tcFT/q25S/6dpUP+naVD/qGpR/6ZqUP+laU//pWlP/6ZqUP+jaVH/pGpS/6lvV/+t&#10;c1v/q3FZ/6ZwVv+ibFL/nGZM/5pkTP+bZU3/nmhQ/6BqUv+aZEz/mGJK/5hhTP+YZE7/mGRP/5Zi&#10;Tf+UYEv/kV5L/5JfTP+PXEn/j1xJ/45bSP+OW0b/l2RP/6FuWf+icFn/nmxV/5VlTv+GVkD/jFxG&#10;/45gSf+KWkb/h1dD/4RTQv+GVUT/iVhH/49cSf+PXEn/jltI/4paRv+KWkb/iVlD/5NjTf+2g27/&#10;rHlk/5NfSv+CTjn/hk87/5FYRf+TWkf/lFlH/5NZRf+XWkf/mFtI/5lcSf+XWkf/lllG/5ZbS/+W&#10;W0v/mF1L/5pfTf+dYlD/oGVT/55hTv+cX0z/nF9M/6FiUP+hY07/oWNO/6FjTv+fYUz/nl9N/6Fg&#10;Tv+lY1X/pWFW/6BbVP+TTEj/fjQx/55VT/+xa2P/kE5C/5JXSf+pbl7/rXJg/6VqWP+jaFb/p2pX&#10;/6hrWP+rbVj/rWxY/61sWP+ralb/qmlV/6ppVf+ubVn/rW9a/6xuWf+sbln/r25Y/7FwWv+ubVf/&#10;snFb/7NyXP+zcVv/snBa/7BvW/+ubVn/sG9b/69uWv+ubVn/rm1Z/7FwXP+1dGL/tXZk/7R1Y/+v&#10;cl//r3Jf/69wXv+tblz/rm9d/61uXP+sbVv/rW5c/6prWf+pa1b/qmxX/61sWP+talf/rWpX/6xp&#10;Vv+qZ1T/rWlU/65qVf+ualX/sGxX/69sWf+taVT/rmpV/65qVf+taVT/q2lT/65sVP+ta1P/rGpS&#10;/6poUP+oaE//p2dO/6JiSf+fX0b/nV1E/6FfR/+kYkr/rmpT/7BsVf+taVL/qmZP/6VhTP+iW0f/&#10;oFlF/6hhTf+qZlH/qmNP/6dgTP+rZE7/rmdR/65nUf+uZ1H/rWZQ/7BpU/+xalT/sm5X/7JuV/+w&#10;bFX/rmpT/7FqVv+waVX/rmdT/65nU/+tZlL/qWJO/6liTv+tZlL/rmdR/7BpU/+waVP/q2dQ/6xo&#10;Uf+ualP/sGxV/69rVP+taVL/sWpU/7FpU/+0aVT/tWpV/7VqVf+0aVT/tGlU/7VqVf+1alX/tWpV&#10;/7BoUv+waFL/sGhS/65nUf+sZU//r2hS/69oUv+xaVH/sWlR/7BoUP+vZ0//rGRM/69nUf+vZ1H/&#10;rWZQ/6liTP+rZFD/sGlV/7h0X/+ualX/p2NM/6hkTf+qZk//qmZP/6tkTv+sZU//qGFL/6hhS/+p&#10;Ykz/p2BK/6RgSf+kYEn/pGBJ/6djTP+mYkv/pWFM/6NhS/+iYEr/nl1J/5xbR/+aWUX/l1lE/5ZY&#10;Q/+ZW0b/mFlH/5ZZRv+UV0T/kVRB/5FUQf+RVEH/j1RC/5BVQ/+NUkD/i1I//4hPPv+FTTz/hk49&#10;/4VQPv+EUT7/hFE+/4JPPP+BTjv/gk88/4FOO/+FUj//iFVC/4lWRf+MWUj/iFVE/4NSQf+DUkH/&#10;gVA//4FQP/+EU0L/hFNC/4RTQv+DUkH/g1JB/4NSQf+DUkH/hFNC/4NSQf+DVEL/hFVD/4NUQv+D&#10;VEL/gVRB/35RPv99UD3/fE86/31QPf99UD3/fVA9/3xPPP97Tjv/ekw8/3lLO/98Tj7/fE4+/3lL&#10;O/93TDz/eU4+/3lOPv94TT3/dUo6/3ZMPP92TDz/dkw8/3RKOv91Szv/dEo6/3RKOv9ySDj/dUs7&#10;/3ZMPP90Sjr/ckg4/29IN/9wSjf/bkg1/21INf9tSDX/bEc0/2xHNP9vSjj/bEc1/2xHNf9sRzX/&#10;a0Y0/2xHNf9sRzX/a0Y0/2tGM/9sRzT/bUg1/21INf9sRzT/bEc0/2xHNP9sRzT/bEYz/21HNP9u&#10;RTH/bkUx/25FMf9vRjL/cEcz/3BHM/9vRjL/b0k0/3BKNf9vSTT/bkgz/3BHM/9xSDT/cEcz/3BH&#10;M/9wRzP/b0Yy/2xDL/9uRTH/bkgz/2xGMf9uSDP/cEo1/29JNP9vSTb/bUc0/2tFMv9tRzT/bUc0&#10;/25HNv9tRjX/bEc1/25JN/9uSTf/bEc1/2tGNP9wSzj/cUw5/3BLOP9xTDn/cUw5/3BMNv9xTTf/&#10;dFA6/3NPOf90Tzz/dlE+/3JPO/9xTjv/cU47/3FOO/9vTDn/bks4/2pGNv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2hD&#10;M/9+UTz/fVA7/4BRPf+EVj//hVdA/4RWP/+FWEH/hVhB/4RaQv+EWkL/g1hF/4NYRf+BWET/f1ZC&#10;/3xWQf9+WEP/fVdC/31XQv+BWET/hVxI/4VcSP+EWkL/hllC/4lbRP+MXkf/kmJM/41dRv+RYUr/&#10;kWFK/5FhSv+UZE3/lWVO/5ZmT/+VZU7/lWZM/5poT/+baVD/mWdO/5hkTP+YZEz/mmdM/5toTf+c&#10;aU7/mmdM/5xmTP+eaE7/oWdP/59lTf+hZ0//oGdM/6FoTf+iaU7/pmpO/6VpTf+kaEz/qGxQ/6dr&#10;T/+malD/pmpQ/6hsUv+obFL/qW1T/6ltUf+obFD/qW1R/6ptUP+rblH/rGxQ/6xsUP+wcVL/sXFV&#10;/6trT/+ra0//sG9T/7l4Wv+6eVv/tndY/7JzVP+ub07/rXFP/65yUP+ucVL/sHNU/7FyU/+zdFX/&#10;tHRY/7JyVv+wcFT/snJW/7FxVf+ublL/r29T/7FxVf+wcFX/snBW/7FvVf+ycFb/sm9V/7RxV/+2&#10;c1n/uXNa/7dxWP+0blT/s21T/7BtUv+ua1D/sG1S/7FwVP+ycFb/snBW/7FvVf+vb1T/rXBU/6xu&#10;Vf+sblX/rG5V/61wVP+tcFT/q25S/6hqUf+naVD/p2lQ/6drUf+malD/pmpQ/6ZqUP+kalL/o2lR&#10;/6ZsVP+sclr/sHZe/6t1W/+mcFb/nmhO/5pkTP+aZEz/nmhQ/6BqUv+bZU3/mGJK/5dgS/+YYUz/&#10;mGFN/5VhTP+WYk3/lWFM/5RfTf+TXkz/kV5L/45bSP+PW0b/l2RP/6NvWf+jcVr/oW9Y/5xqU/+I&#10;WEL/jFxG/5BgTP+LW0f/hlZC/4VUQ/+GVUT/illI/49cS/+NWkf/i1tH/4xcSP+IWET/glI8/4NT&#10;Pf+lcl3/tIFs/6x4Y/+VYUz/fEUx/4JJNv+MU0D/kVhF/5JYRP+XWkX/l1xK/5hbSP+TVkP/lFdE&#10;/5NYRv+TWEb/lVpI/5pfTf+dYlD/n2RS/5xhT/+dYE3/m15L/59iTf+fYk3/oGJN/6FjTv+hY07/&#10;nl9N/59hTP+kZVP/pWZV/6RiUv+fXU//lFJE/4xKPP+LSTv/jE08/59iUP+sb1z/qm9d/6NoVv+m&#10;aVb/o2ZT/6NmU/+oaVf/q2pW/6xrV/+paFT/qWhU/6loVP+rbVj/rW9a/6ttWP+rbln/rG5Z/65w&#10;W/+wb1n/tHNd/7Z1X/+1c13/s3Fb/7BvW/+ubVn/sG9b/65tW/+ubVv/rm1b/65tW/+xcF7/sXJg&#10;/7FyYP+ucV7/rXBd/61wXf+vcl//r3Jf/61wXf+rblv/rnFc/6xvWv+sbln/qmxX/6lrVv+ralb/&#10;q2pW/6tqVv+paFT/rWlU/6xqVP+ta1X/rmxW/7BsV/+ualX/rmpV/7BsV/+va1b/rWlS/7BuVv+v&#10;bVX/rGpS/6poUP+pZ0//pWNL/59bRP+gXEX/ol5H/6hkTf+rZ1D/sGxV/7FtVv+saFH/pmJL/6Fa&#10;Rv+hWkb/oltH/6hhTf+tZlL/qmNP/6dgTP+rZE7/rmdR/65nUf+vaFL/rmdR/7BpU/+ualP/sW1W&#10;/7dzXP+0cFn/rWlS/61pVP+vaFT/rmdR/69oUv+za1X/r2dR/6xkTv+uZlD/r2dR/69nUf+waVP/&#10;sGlT/6xoUf+taVL/rmpT/65qU/+xalT/sWpU/7FpU/+zaFP/tGlU/7VqVf+0aVT/tGlU/7RpVP+0&#10;aVT/s2hT/7BoUv+waFL/r2dR/61mUP+sZU//rmdR/69oUv+za1X/sWlR/7BoUP+waFD/rGRM/69n&#10;T/+waFD/rWZQ/6liTP+nY0z/qWVO/7BsVf+taVT/qGRN/6hkTf+saFH/rGhR/6tkTv+rZE7/p2BK&#10;/6dgSv+oYUv/pl9J/6RgSf+nY0z/pGBJ/6ZiS/+lY0v/p2VP/6lnUf+oZlD/o2FL/5xbR/+ZWET/&#10;l1lE/5dZRP+YWkX/lFdE/5RXRP+TVkP/kFNA/5BTQP+QU0D/jVJA/41SQP+MU0D/i1I//4dOO/+G&#10;Tzv/hk87/4VRPP+EUTz/g1A7/4FOO/+BTjv/g1A9/4NQPf+JVkP/ildE/4pXRP+JVkX/hlNC/4NQ&#10;P/+BUD//gVA//4JRQP+FVEP/hFNC/4ZTQv+DUkH/hFRA/4NSQf+EU0L/hVRD/4NSQf+EVUP/hFVD&#10;/4RVQ/+DVEL/gFNA/3xPPP99UD3/fVA9/35RPv9+UT7/fVA9/31QPf97Tjv/ek06/3lMOf98Tj7/&#10;fE4+/3dMPP93TDz/eE09/3dMPP94TT3/dEk5/3ZMPP93TT3/dkw8/3RKOv90Sjr/dEo6/3RKOv9z&#10;STn/dUs7/3VLO/9zSTn/b0U1/29IN/9xSzj/bkg1/21INf9tSDX/bEc0/2xHNP9uSTf/bEc1/21I&#10;Nv9tSDb/a0Y0/2xHNf9sRzX/a0Y0/2tGM/9sRzT/bUg1/2xHNP9sRzT/bUg2/2xHNf9rRjP/bEYz&#10;/21HNP9vRjT/bkUx/25FMf9wRzP/b0Yy/29GMv9uSDP/b0k0/3BKNf9vSTT/bkgz/29JNP9vSTT/&#10;b0Yy/29GMv9wRzP/cEcz/25FMf9uRTH/cEcz/29GMv9wRzP/b0k0/29JNP9uSDX/bUc0/21HNP9u&#10;SDX/bUY1/25HNv9tRjX/bEU0/2xHNf9tSDb/bUg2/2xHNf9wSzj/cUw5/3BLOP9vSjf/cEw2/3BM&#10;Nv9xTTf/dFA6/3RQOv90Tzz/dlE+/3JPO/9wTTn/b0w5/29MOf9tSjf/bko6/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96Tzz/eU47/3lOO/+AUz7/gFM+/4BTPv+DVj//glhA/4FXP/+BVkP/g1hF/4RZRv+D&#10;WEX/f1ZC/39WQv+AV0P/flhD/35YQ/9/WUT/gVhE/4JZRf+HXUX/iFtE/4lbRP+MXkf/j2FK/5Bg&#10;Sv+UZE7/kmJL/49hSf+RY0v/lGRN/5RkTf+UZE3/lWVO/5tpUv+ZZ07/mmZO/5hkTP+YZEz/mWVN&#10;/5pmTv+caU7/m2hN/51nTf+eaE7/nmZL/6BnTP+haE3/omlO/6JpTv+hZ0//omhQ/6NpUf+jZ03/&#10;qGxS/6hsUv+na1H/pmpQ/6ZqUP+na1H/qW1T/6ZsVP+obFD/qW1R/6ltUf+qbVD/r29T/65uUv+v&#10;b1P/sXFV/65uUv+ra0//r29T/7Z2Wv+2d1j/untc/7l6Wf+tcU//rHBO/6tvTf+ucVL/rnFS/61w&#10;U/+xcVX/tHRY/7JyVv+xcVX/snJW/7NzV/+yclb/sXFV/7BwVP+vb1P/sXFV/7FxVv+ycFb/sW9V&#10;/7RxV/+1clj/tXJY/7VyWP+2c1n/tHFW/7FuU/+ubVH/r21T/7FvVf+ycFb/sW9V/7FvVf+ublX/&#10;rW9W/6psU/+sblX/rW9W/61wVP+rblL/rW9W/6psU/+oalH/qGpR/6hqUf+pa1L/p2tR/6drUf+m&#10;alD/pGhO/6VpT/+pb1f/sHZe/61zW/+oblb/nmhO/5pkTP+aZEz/nGZO/6FpUv+cZk7/mWNL/5Zg&#10;SP+XYEv/l2BL/5hhTP+XY07/lmJN/5RgS/+UX03/k15M/5FdSP+RXUj/mWVQ/6JuWP+jb1n/onBZ&#10;/6JwWf+MXEb/jFxG/5FhTf+MXEj/hVVB/4dWRf+HVkX/illI/45bSv+JVkP/ilpG/5BgTP+PX0v/&#10;h1dB/4FRO/+OW0b/pHBb/7SAa/+1fmr/g0w4/31GMv+HTjv/j1ZD/5FWRP+UWkb/llxI/5RZR/+R&#10;VkT/kldF/5RZR/+SV0X/kldF/5hdS/+ZXkz/mV5M/5tgTv+cYU//nF9K/59iTf+dYEv/nmFM/6Bj&#10;Tv+jZlH/omVQ/6JlUP+kZ1L/pmlW/6VnUv+lZlT/nl9N/5pbSf+cXUv/oGFP/6NmU/+kZ1T/omdV&#10;/6ZpVv+oa1j/o2ZT/6JlUv+lZlT/p2hW/6tqVv+ralb/p2lU/6ZoU/+naVT/qm1Y/6tuWf+rbln/&#10;qWxX/6hrWP+vcVz/s3Vg/7V0YP+ycV3/snFd/7BvW/+tbFj/rm1Z/65tW/+ubVv/rm1b/6xrWf+u&#10;bVv/rm9d/7BxX/+ucV7/rG9c/61wXf+vcl//r3Jf/6xvXP+tcFv/rnFc/6tuWf+tcFv/q25Z/6hq&#10;Vf+mZ1X/qGpV/6hqVf+oalX/qmlV/6tpU/+raVP/rGpU/61rVf+raVP/rWlU/69rVv+ualP/rGpS&#10;/69tVf+ubFT/q2lR/6lnT/+jYUn/oV1G/55aQ/+mYkv/rmpT/7BsVf+ualP/sGxV/7BsVf+qZlH/&#10;o19K/6BZRf+iW0f/p2BM/6pjT/+sZVH/qmFO/6hgSv+tZU//r2dR/7BoUv+waFL/sGlT/7FqVP+w&#10;bFX/tHBZ/7t3Yv+0cFn/rWlS/6xoU/+uZ1H/r2hS/7VtV/+3b1n/sGhS/6xkTv+uZlD/r2dR/7Bo&#10;Uv+0bFb/tW1X/7FqVP+xalT/sGlT/7BpU/+xalT/tGxW/7FpU/+0aVT/tGlU/7VqVf+zaFP/s2hT&#10;/7JnUP+0aVL/smdQ/7BoUv+vZ1H/rmZQ/61mUP+uZ1H/q2RO/6xlT/+xalT/r2dR/7BoUv+waFD/&#10;r2dR/7FpUf+xaVH/rWZQ/6djTP+nY0z/qGRN/6tnUP+taVL/qWVQ/6hkTf+saFH/rWlS/6tkTv+p&#10;Ykz/pl9J/6dgSv+oYUv/p2BK/6RgSf+kYkr/o2FJ/6VjTf+nZU//qmhS/6xqVP+ta1X/p2VP/5xb&#10;R/+aWUX/llhD/5dZRP+WWUb/k1ZD/5FUQf+SVUL/kVRB/5FUQf+QU0D/jFE//4tQPv+LUj//iVA9&#10;/4dOO/+HUDz/hk87/4RQO/+DTzr/f0w3/4BNOP+BTjv/g1A9/4dUQf+NWkf/jFlG/4lWQ/+HVEP/&#10;hFFA/4NQP/+DUD//g1A//4JRQP+EU0L/hVJB/4VSP/+EUT7/hlNA/4RUQP+FVUH/hFNC/4NSQf+E&#10;U0L/hVZE/4RVQ/+EVUP/gVJA/39QPv9+UT7/gVRB/35RPv9+UT7/fE88/31QPf98Tzz/e047/3pN&#10;Ov98Tzz/e1A//3lOPv93TDz/eU4+/3dMO/94TTz/dUo5/3dOPP94Tz3/d048/3VLO/9wSTj/c0w7&#10;/3RNPP90Sjr/c0k5/3NJOf9vSDf/bkc2/29IN/9xSjn/cEo3/21INf9sRzT/bEc0/2xHNP9tSDb/&#10;bUg2/25JN/9tSDb/bEc1/21INv9tSDb/a0Y0/2pFM/9rRjP/bUg1/2xHNP9tSDX/bUg2/2xHNP9u&#10;SDX/bkg1/25INf9wRzX/bkUx/3BHM/9zSjb/cEcz/3JJNf9xSzb/b0k0/29JNP9tRzL/bUcy/25I&#10;M/9vSTT/cEcz/3BHM/9wRzP/ckk1/3FINP9xRjP/cEcz/3BHM/9wRzP/bkUx/21HNP9sRjP/bEYz&#10;/21HNP9uRzb/bUY1/25HNv9tRjX/bUY1/2xHNf9sRzT/b0o4/25JNv9vSjf/cUw5/3BLOP9vSjf/&#10;cEw2/3BMNv9xTTf/c085/3RQOv90Tzz/dE88/3JNOv9yTTr/bks4/25LOP9uSzj/b0s7/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STEl/3dOPP96UT//fFNB/35TQP98Uz//f1ZA/39WQv99VED/flVB&#10;/4NYRf+DWEX/gFVC/4FWQ/+CWUX/gFdD/31XQv+AWkX/gFpF/4FbRP+DWkT/h1xJ/4pdSP+KXUj/&#10;ilxF/49hSv+UZk//kmRN/45gSf+SZE3/kWNM/5JiTP+VZU//lmZP/5tpUv+ZZ1D/mWVP/5tnUf+b&#10;Z1H/mGRO/5llT/+ZZU3/mmZO/5xmTP+bZUv/nWVK/6FoTf+iaU7/o2pP/6BoTf+eaE7/oWtR/6Jo&#10;UP+iaFD/pGpS/6RqUv+malD/pmpQ/6RqUv+kalL/pmxU/6dtVf+mbFT/p25T/6VsUf+mak7/q25S&#10;/61wVP+tcFT/rXBT/6xvUv+sb1L/rXBT/6ptTv+pbE3/tHhW/76CYP+5fVv/snZU/6tvTf+nbE7/&#10;qm1Q/61wU/+wc1b/r3JV/7F0V/+wc1b/rXBT/7F0V/+xdFf/sHNW/69yVv+rblL/rXBU/7BzV/+y&#10;clf/r29U/7FvVf+xb1X/snBW/7NxV/+1c1n/tHJY/7BwVf+ublP/r21T/7BuVP+ycFb/s3FX/7Vz&#10;Wf+wcFf/rnBX/7ByWf+vcVj/qmxT/6psU/+tbVT/r29W/65uVf+vb1b/rW1U/6hqUf+naVD/pWdO&#10;/6RmTf+iZkz/oGRK/6FlS/+malD/o2lT/59nUP+dZU7/mmJL/55lUf+eZVH/n2dQ/59pUf+eaFD/&#10;nGZO/5dhSf+XYEv/lGBK/5hhTf+WYk3/kV1I/5BbSf+QW0n/j1pI/5BcR/+SXkn/mmNO/6JrVv+l&#10;bln/pHBY/6FtV/+UYUz/kV5J/4xcSP+KWkb/iFhE/4lZRf+IV0b/iFdG/4ZVRP+FVEP/iVlF/5Fh&#10;Tf+QYU3/iFhE/4JSPv+DUDv/jlpF/6RtWf+8hXH/sXhl/5JZRv+GTTr/hE05/41WQv+TXEj/k1pH&#10;/49WQ/+XXEr/o2lV/6xvWv+WXEj/klhE/5VbR/+XXkr/l15L/5xjUP+eZVL/o2lV/6BlU/+bYE7/&#10;m2BO/51iUP+fZlP/oWZU/6VqWP+kalb/pmlW/6VoU/+iZVD/oWRP/6FkUf+iZVL/oWRR/6dqV/+m&#10;aVb/pGdU/6hrWP+nalf/omVQ/6JjUf+mZ1X/p2ZU/6VnUv+oalX/qmtZ/6doVv+jZlP/omVS/6Rn&#10;VP+jZlP/pGdV/6VoVv+lZlX/pWZV/6hmVv+saVj/r2xb/69sWf+talf/q2pW/65tWf+vblr/sG9b&#10;/6xrV/+ubVn/rW9a/61vWv+sb1r/rG9a/6tuWf+sb1r/rG9a/6ptWP+scFj/qnBc/6huWv+oblr/&#10;pWtX/6RqVv+fZFL/m2BO/5dcSv+UWkb/mV9L/5thTf+hZ1H/p2tT/6ppU/+qaVP/rmxW/6xqUv+p&#10;Z1H/rGhT/65sVv+raVP/pGJM/51bRf+cWkT/oFxF/6djTP+zb1j/unZf/7RwWf+yblf/rWtV/6tp&#10;U/+nZlL/nl1J/5hVQv+gWUX/q2RQ/7BnVP+sY1D/qWFL/6hgSv+vZ1H/s2tV/7BoUv+uZlD/sGhS&#10;/7JrVf+yblf/tnJb/7h2YP+ycFr/q2lT/65qVf+1cVz/tm9Z/7dvWf+5bFj/tWhU/7FkUP+yZ1L/&#10;tmtW/7RsVv+za1X/tGxW/7JrVf+ya1X/sGlT/69oUv+waFL/sGhS/7NoU/+yZ1L/smdS/7BkTf+v&#10;Y0z/tGhR/7ZqU/+0aFH/smZP/7JmT/+yZ1L/rmZQ/69nUf+tZlL/q2RQ/6xlUf+rZ1L/qmZR/6xo&#10;Uf+rZ1D/rWZQ/61mUP+rZE7/q2RO/6xlT/+saFH/rWlS/6djTP+lY03/qGZQ/6dlT/+nY07/pWFM&#10;/6ZiTf+oZE//o19K/6ZfS/+oYU3/pl9L/6NfSv+lYUz/pWNN/6lnUf+mZU//qWhS/6xrVf+kY03/&#10;oF9J/5dZRP+VV0L/llhD/5NWQf+UV0L/k1ZD/45TQf+OU0H/klVC/5FUQf+OU0H/ik8//4lOPv+J&#10;UUD/hU46/4VOOv+ETTj/gEw2/4JOOP+ATDT/e0ky/35MNf+BUTv/ilpE/5BgSv+LW0f/h1dD/4hV&#10;Qv+GU0D/gk88/4BNOv+DUD3/hFE+/4JPPv+ATz7/g1M//4FRPf+BUT3/gVE9/4RUQP+FVUH/hVVB&#10;/4RUQP9/Tj3/glFA/4VUQ/+FVEP/glNB/39QPv+AUT//glNB/35RPv99UD3/fE88/3tOO/+AU0D/&#10;fE88/3pMPP94TT3/eE09/3pPPv93TDv/dks6/3ZLOv92Szr/dUw6/3dOPP93Tjz/dU88/3NMO/9v&#10;SDf/c0w7/3VOPf9xSjn/b0g3/3BJOP9zSTn/cEk4/3BJOP9wSjf/cEs4/25JNv9vSjf/bUg1/2xH&#10;NP9sRzT/a0Yz/21INv9tSDb/bEc1/21INf9vSjf/a0Yz/2pFMv9rRjP/a0Yz/21INf9tRzT/b0k2&#10;/21HNP9vSTb/cUg2/3BHNf9zSDX/cEcz/3RJNv91TDj/dEs5/3RLOf9xSzj/bkg1/25IM/9vSTT/&#10;cEo1/3BKNf9vSTT/cUg0/3BHM/9xSDT/dEk4/3FGNf9vRDP/b0Y0/3FINv9vRjT/bkUz/21HNP9t&#10;RzT/bUc0/21INf9tSDX/bUg2/21INf9tSDX/bEc0/21INf9uSTb/b0o3/3BLOP9wSzj/b0w4/21N&#10;OP9vTzr/bk45/25LNf9wTTf/c085/3NPOf9xSzj/ckw5/3NOO/9zTjv/b0o4/2xJNv9MKBj/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2tGNP96UT//e1JA/3xRQP95Tjv/f1U9/4BWPv9+&#10;VDz/fVM7/4BVQv+AVUL/gFVC/35VQf+AV0X/f1ZC/3xWQf+BW0b/gVtG/4FbRv9+VUH/gVZD/4Zb&#10;SP+LXkn/iVxH/45fS/+TZU7/kmRN/41fSP+PYUr/kWNM/5JkTf+VZU//lmZQ/5hoUf+XZU7/l2VO&#10;/5dlTv+VY0z/mGRO/5llT/+XY03/mGRM/6BqUP+dZ03/nmZL/6JpTv+jak//pGtQ/6BqUP+ha1H/&#10;omxS/6FpUv+jaVH/ompT/6RqUv+jaVH/omhQ/6NpUf+iaFD/pGpS/6ZsVP+la1P/pWtT/6RqUv+l&#10;aU3/qGxS/6tuUv+qbVH/q25S/65xVf+tcFP/rXBT/6xvUv+rbk//rXBR/7Z6WP+/g2H/u35f/690&#10;VP+obU//qG1P/7BzVv+0d1r/rXBT/6xvUv+vclX/rXBT/7BzVv+vclX/rnFV/7F0WP+wc1f/sHNX&#10;/7BzV/+tcFP/rm5S/69vVP+vbVP/sG5U/69tU/+wcFf/sHBX/69vVv+ublX/r29W/65uVf+wblb/&#10;s3FZ/7RyWv+ycln/r3FY/69xWP+wcln/qmxT/6hqUf+ublX/sHBV/69vVP+vb1T/rm5T/61tUv+t&#10;bVL/qmpP/6ZoT/+maE//o2VM/6BkSv+kaE7/nmZP/55mT/+aYkv/mGBJ/55mT/+eZk//nmZP/5xm&#10;Tv+cZk7/nGZO/5hiSv+aY07/mGRO/5hkT/+XY07/kl5J/5FcSv+QW0n/kFtJ/4xYQ/+OWkX/l2BL&#10;/59oU/+lbln/pm9a/59rVf+caVT/lWJN/4dXQ/+FVUH/iVlF/4lZRf+HV0P/hFNC/4FQP/+CUUD/&#10;g1JB/41cS/+MXEj/h1dD/4RUQP+EUT7/hE89/4pWQf+halb/u4Rw/6lyXv+TXEj/gUk4/4BLOf+O&#10;VkX/j1dG/4tSP/+QVUP/m2BO/59kUv+VWEP/k1lF/5ZcSP+bYU3/ll1K/5lgTf+aYU7/l15L/5Vc&#10;Sf+XXEr/lVxJ/5hfTv+YX07/m2JP/6FoVf+iZ1X/omVS/6JlUv+gY1D/n2JP/59iT/+eYU7/n2JP&#10;/6dqV/+kZ1T/omVS/6RnVP+kZ1T/omVQ/6ZoU/+oaVf/p2hW/6VmVP+mZ1X/qmtZ/6hrWP+maVb/&#10;pmlW/6VoVv+laFb/qGlY/6hpWP+oaVj/qmhY/6tpWf+qaVf/r2xb/65rWv+qaVX/rGtX/61sWP+u&#10;bVn/r25a/6ppVf+sa1f/rm1Z/65tWf+qbFf/rG5Z/61vWv+wb1n/r25Y/61sVv+scFj/qW1V/6Rq&#10;VP+jaVP/n2ZS/5NaRv+NVED/jVRA/41VPv+PV0D/ilQ8/45YQP+WXUn/oGdT/6FnUf+kaFD/q2pU&#10;/6xqVP+ta1X/rWtV/6xqVP+pZ1H/n11H/5dVP/+dW0X/qGZO/7FvV/+6eGD/u3dg/7h0Xf+4dF//&#10;rWtV/6dmUv+mZVH/oF1K/5tYRf+iXkv/rWRR/7BnVP+tZU//qWFL/6dfSf+vZE//tWpV/7BoUv+s&#10;ZE7/rmZQ/7VtV/+4cVv/uHFb/7FvWf+ubFb/rGpU/69tV/+2cl3/t3Bc/7duW/+2a1j/t2pW/7Rn&#10;Vf+xZlP/t2xZ/7ZtWv+zalf/s2tV/65nUf+vaFL/sWlT/7BoUv+vZ1H/smdS/7BlUP+0Z1P/s2dQ&#10;/7NnUP+zZ1D/tGhR/7VpUv+yZk//sGNP/7BlUP+yZ1L/r2dR/61kUf+rYk//rWRR/61mUv+rZ1L/&#10;q2dS/6xoU/+saFH/q2dQ/6tkTv+rZE7/rWZQ/65nUf+uZ1H/rGhR/6djTP+nY07/qWVQ/6djTv+k&#10;YU7/pmNQ/6djTv+oZVL/o19K/6JeSf+mX0v/p2BM/6BcR/+eXEb/n11H/6BfSf+mZU//qWhS/6dm&#10;UP+dXEb/mFpF/5daRf+XWkX/lFdC/5VYQ/+UV0L/kVZE/49UQv+PUj//klVC/5JVQv+RVEH/jFE/&#10;/4tQQP+JUUD/hEw7/39LNv99STT/gEw3/4BMNv9/SzX/fUs0/4VSPf+KWkT/kmJM/5lpU/+OXkr/&#10;iVZD/4dUQf+EUT7/gE06/39MOf+DUD3/hVI//4NQPf+DUD3/hlNA/4NTP/+CUj7/g1M//4VVQf+F&#10;VUH/hVVB/4VVQf+AUDz/gVA//4NSQf+FVEP/g1JB/35PPf9+Tz3/gVJA/31QPf99UD3/flBA/3tN&#10;Pf97TT3/ekw8/3pMPP93TDz/dks7/3lOPf93TDv/dks6/3ZLOv91TDr/dk07/3dOPP90Tjv/dE47&#10;/3NMO/9tRjX/cUo5/3VOPf9xSjn/cEk4/3NMO/9wSTj/cEk4/3BJOP9vSjf/bEc0/2xHNP9sRzT/&#10;aEMw/2dCL/9oQzD/Z0Iv/2pFMv9tSDb/bUg2/21INv9uSTb/akUy/2pFMv9rRjP/a0Yz/2xHNP9s&#10;RjP/bkg1/21HNP9xSDb/cUg0/3NINf90STb/c0g3/3VKOf90Szn/bUQy/25FM/9vRjT/bEYz/21H&#10;NP9wSjX/cEo1/3FINP9xSDb/cUg0/29GMv9xRjX/c0g3/3FGNf9sQTD/a0Av/25FM/9uRTP/bkUz&#10;/2xGM/9tRzT/bkg1/2xHNP9tSDX/bkk2/25JNv9uSTb/bEc0/29KN/9xTDn/bkk2/3BLOP9wSzj/&#10;bks3/2tLNv9uTjn/bU04/25LNf9wTTf/c085/3RQOv9yTDf/ckw5/3NOO/9xTDn/bkk3/2VCL/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94Tj7/elE//3xRQP97UD3/gVZD&#10;/4JYQP+AVj7/f1U9/39VPf+AVUL/gFVC/39WRP+BWEb/flhF/4FbSP+DXUj/gFpF/4NaRv9/VkL/&#10;gVZD/4VaR/+LXkn/iFtG/4xdSf+QYU3/kmNP/5BhTf+RYk7/kWJO/49hSv+RY0z/k2VO/5VlT/+V&#10;ZU7/mGhR/5hmT/+UYkv/mmhR/5pmUP+ZZU3/nmhQ/6BqUP+eaE7/nWdN/55oTv+iaU7/oGpQ/55o&#10;Tv+iaFD/o2lR/6NpUf+jaVH/pGpS/6drUf+malD/pmpQ/6drUf+obFL/pmxU/6dtVf+mbVL/pmxU&#10;/6ZsVP+obFL/qm5U/6xuVf+pbFD/qm1R/61wVP+tcFP/r3JV/61wU/+sb1D/qWxN/61wUf+3elv/&#10;u4Bg/7p/Yf+pblD/qG1P/65zVf+ydVj/rG9S/6tuUf+vclX/r3JV/7F0V/+wc1b/r3JV/7F0V/+y&#10;dVj/sXZY/7BzVv+tcFP/rnFV/69vVP+ublP/sXFW/7FxWP+tb1b/rW9W/61vVv+vcVj/s3Na/7Fx&#10;WP+wcFf/sHBX/69vVv+wcFf/rW9W/65wV/+vcVj/rm5V/6xsUf+vb1T/sXFW/65uU/+tbVL/rGxR&#10;/65uU/+zc1j/rW1S/6dnTv+naVD/pmpQ/6NnTf+kaE7/oWlS/6BoUf+eZk//n2VN/6FpUv+ialP/&#10;ompT/59pUf+cZk7/mWNL/5dgS/+bZE//mWVP/5llUP+YZE//k19K/5FcSv+QXUr/j1xJ/4xYQ/+N&#10;WUT/j1tG/5VhTP+gbFf/oGxW/55qVP+gbVj/mWlT/4tbR/+DVED/hldD/4ZWQv+FVUH/hlNC/4NQ&#10;P/+EUUD/hlNC/4lWRf+MWUb/jFlG/45bSP+KV0T/iFNB/4ZRP/+PV0b/q3Ni/7N8aP+vd2b/lV1M&#10;/3hDMf+BTDz/hVA+/4ZOPf+JUD//kFVF/5dcSv+WWUb/lFpG/5dcSv+ZXkz/k1pH/5NaR/+UW0j/&#10;k1pH/5BXRP+XXEz/mF9O/5hdTf+WW0v/mF1N/5pfT/+eYU7/n2JP/55hTv+eYU7/omNR/6FkUf+g&#10;Y1D/n2JP/6FmVP+gZVP/nmNR/55jUf+iZVL/omVQ/6RnUv+qa1n/qmtZ/6doVv+mZ1X/p2hW/6Zn&#10;Vf+kZ1T/qWpZ/6VoVv+mZ1b/p2hX/6ZnVv+kZVT/qGZW/6poWP+qaVf/sG9d/69uWv+sa1f/rm1Z&#10;/65tWf+tbFj/qmlV/6xpVv+talf/rWxY/65tWf+tbFj/qWtW/6lrVv+vbVf/r21X/69vVv+vcVj/&#10;qWtS/6NnTf+XYUn/jFhA/4FOM/9/Ryz/ilE0/6htTf/UmXn/uoFk/6FoTf+WYEj/oGlU/6BnU/+j&#10;aVX/qm1Y/61vWv+xcFz/r21X/6ppVf+pZ1H/nlxG/5xaRP+ra1L/sHBX/7R0W/+5d1//tXNb/7Bu&#10;WP+taVT/q2hV/6toVf+pZlP/pGFO/6VhTv+pZVL/r2ZT/7BnVP+sY1D/q2NN/6xkTv+2a1b/um9a&#10;/7hwWv+waFL/sWlT/7dvWf+4cFr/t3Ba/6xoUf+ta1P/sG5Y/7FvWf+yblf/s29Y/7dwWv+2bVr/&#10;uG1a/7dsWf+3bFn/tWxZ/7ZtWv+wZ1T/r2ZT/7BoUv+xaVP/s2tV/7NrVf+1alX/s2hT/7JnUv+x&#10;Zk//tGhR/7VpUv+0aFH/s2dQ/7RnU/+zZlL/tGlU/7JnUv+zaFP/s2hV/69kUf+uZVL/rmVU/65l&#10;VP+uZ1P/q2dS/6tnUv+saFH/qmZP/6tkTv+rZE7/rWZQ/61mUP+rZE7/rWZS/6tkUP+qY0//q2RQ&#10;/6pjT/+pZVL/qmZT/6ZiT/+jX0z/o2BN/6VhTP+lYUz/p2NO/6FdSP+fXUf/oF5I/6BfSf+qaVP/&#10;qWhS/6NiTP+aXUj/lVhD/5VYQ/+XWkX/lVhD/5VYQ/+TVkP/kVRB/5FUQf+QU0D/k1ZD/5FUQf+M&#10;UT//ik89/4pPP/+GTj3/g0s6/39KOP9+STf/gU04/4BNOP+BTjn/g1E6/5FeSf+VYk3/lWVR/5lm&#10;U/+PXEn/iFVE/4VSQf+DUD//gk88/4RRPv+FUj//h1RB/4ZTQP+FUj//h1Q//4ZWQv+EVED/g1M/&#10;/4VVQf+CUj7/hVVB/4VVQf+BUD//gVA//4NSQf+EU0L/glNB/39QPv98TTv/fE88/31QPf9+UED/&#10;e1BA/3hNPf92Sj3/dko9/3dLPv92Szv/dks7/3dOPP91TDr/dUw6/3VMOv92TTv/dEs5/3RLOf91&#10;TDr/cUo5/3FKOf9uRzb/cEk4/3VLO/90Sjr/dEo6/3NMO/9vSTb/b0k2/29JNv9uSTb/bEc0/21I&#10;Nf9sRzT/a0Yz/21INf9vSjf/a0Yz/2pFMv9sRzX/bUg2/2xHNf9rRjP/aUQx/2lEMf9sRzT/bUg1&#10;/25INf9tRzT/bUc0/29GNP9wRzX/cUg0/3NINf9zSDX/dEk2/3VMOv90Szn/bkUz/25FM/9vRjT/&#10;bkUz/21HNP9xSDb/cEc1/3FINv90Szn/c0g3/21CMf9vRDP/cUY1/3JHNv9tQjH/a0Iw/21EMv9t&#10;RDL/bUQy/2xGM/9tRzT/b0k2/21INf9tSDX/bkk2/2xHNP9rRjP/a0Yz/2xHNP9vSjf/bUg1/3BL&#10;OP9wSzj/bkk2/21KNv9xTjr/cU46/3BNOf9zTzn/dFA6/3ROOf90Tjn/ckw5/3BKN/9tSDX/bEc1&#10;/wYA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uMC3/eE4+/3tQQP98&#10;UT7/glVA/4NWQf+DVj//f1U9/39VPf+BVkP/g1hF/4ZdS/+LYlD/imFP/4lgTv+HXkr/g1pG/4JZ&#10;Rf+BWET/g1hF/4RZRv+KXUj/iltH/4xdSf+QYU3/k2RQ/5FiTv+TZFD/kGFN/4xeR/+OYEn/kmRN&#10;/5RkTv+VZU7/mWlS/5ZmT/+WZE3/m2lS/5lnTv+aZk7/nWdN/55oTv+dZ03/nGZM/5xmTP+cZkz/&#10;nWdN/5xmTP+hZ0//o2lR/6RqUv+jaVH/o2lR/6ZqUP+na1H/p2tR/6drUf+obFL/qGxS/6hsUv+o&#10;bFD/qGxS/6ltU/+qblT/qm5U/6psU/+pbFD/qm1R/6tuUf+sb1L/rG9S/6xvUv+sb1L/qm1Q/6pt&#10;UP+vclX/tntd/76DZf+xdlj/qm9R/6pvUf+sb1L/q25R/6xvUv+vclX/sHNW/7BzVv+vclX/rXBT&#10;/7BzVv+vdFb/sXZY/7F0V/+tcFP/r3JW/65xVf+ucVX/sHJZ/7FzWv+wcln/r3FY/61vVv+vcVj/&#10;tHRb/7NzWv+xcVj/sHBX/7BwV/+vb1b/sHBX/7BwVf+wcFX/sHBV/65uU/+wcFT/r29T/6xsUP+s&#10;bFH/rGxR/7BwVf+zc1j/rm5V/6trUv+oalH/p2tR/6RoTv+laU//pmxU/6VrU/+jaVH/o2lR/6Rq&#10;Uv+ialP/o2tU/6JqU/+gZ1P/nGNP/5dgS/+aY07/m2RP/51mUf+bZFD/lGBL/5FcSv+SXUv/kl9M&#10;/49cSf+NWkf/i1hD/5FdSP+daVT/nGlU/5xpVP+ba1X/m2tV/5BhTf+FVkL/g1RA/4JTP/+DUz//&#10;hFRA/4VSP/+GU0D/h1RB/4ZTQP+IVUL/j1xJ/5NgTf+MWUT/jVhG/4pVQ/+GUT//lV1M/6lyXv+2&#10;fm3/rnZl/4ZRP/98Rzf/fUg4/4NLPP+GTj3/ilFA/5BVRf+TVkP/kldF/5dcSv+UWUf/kllG/5FY&#10;Rf+RWEX/k1pH/5BXRv+VWkr/lltL/5VaSv+WW0v/l1xM/5VaSv+aXUr/nV5M/5xdS/+dX0r/omRP&#10;/6NmUf+jZlP/oWRR/59kUv+eY1H/n2RS/6FmVP+jZlP/pGdU/6VoU/+oaVf/qGlX/6ZnVf+kZVP/&#10;pWZU/6VmVP+lZlX/p2hX/6VmVf+lZlX/pmdW/6RlVP+iY1L/pGVU/6hmVv+paFb/rm1b/61sWP+r&#10;alb/rWtV/69tV/+salT/qGdT/6xpVv+saVb/q2pW/61sWP+vblr/q2pW/6xqVP+vbVf/rm5V/6xu&#10;Vf+obFL/nGJK/4lWO/96Sy//gFEz/7eJZ//OpoL/48Cg//7bvf/++dz//vnc/9/Ipv+ZZkv/oGlU&#10;/6FqVv+nbFr/qWxZ/6ttWP+tbFj/qGdT/6VjTf+kYkz/nl1H/6NiTP+wcln/sXNa/7FxWP+wblb/&#10;r21X/6tpU/+nY07/qmdU/6xpVv+raFX/p2RR/6hkUf+taVb/rmVS/6tiT/+qYU7/q2JP/69nUf+1&#10;bVf/t29Z/7dvWf+0bFb/t29Z/7hwWv+3b1n/t3Ba/61pUv+ubFT/s3Fb/7NxWf+wblb/sW9X/7Ft&#10;Vv+2bVr/tm1a/7ZuWP+2bVr/tGtY/7NqV/+waFL/sGhS/7BoUv+xaVP/tW1X/7ZrVv+2a1b/tGlU&#10;/7NoU/+0aVL/smdQ/7ZqU/+zZ1D/sWZP/7JnUv+yZ1L/tmtW/7BoUv+yaVb/s2pX/7BnVv+wZ1b/&#10;rWRT/65lVP+tZlL/q2RQ/6pmUf+tZlL/rWZQ/6pjTf+rZE7/rGVP/61lT/+rYk//rGVR/6tkUP+r&#10;ZFD/qmNP/6tkUP+qZlP/q2RQ/6hhTf+lXkr/qWJO/6djTv+mYk3/pmJN/59eSv+hYEz/oWNO/6Fj&#10;Tv+oalX/p2lU/6FjTv+eYEv/l1pF/5NWQf+TVkH/lFdC/5JVQP+QU0D/j1I//5BTQP+RVEH/klVC&#10;/49SP/+JTjz/ik8//4pPP/+GTj//hEw9/4FMOv+ASzn/gE06/4BNOP+CUjz/iFhC/5dkT/+ZZlP/&#10;l2RR/5JfTP+JVkX/glFA/4JPPv+DUD//g1A9/4NQPf+DUD3/h1RB/4VSP/+FUj3/hlM+/4dXQf+E&#10;VD7/g1M9/4RVQf+DUz//hFRA/4RTQv+BUD//gVA//4NSQf+BUkD/f1A+/3xPPP99UD3/flBA/3pP&#10;P/95Tj7/ek8//3lNQP92Sj3/dko9/3ZMPv91Szv/dUs7/3ZNO/91TDr/dUw6/3VMOv91TDr/dEs5&#10;/3NKOP90Szn/c0w7/3RKOv9xSjn/dUs7/3RLOf90Szn/dEs5/3VMOv91TDr/cEo3/29JNv9uSDX/&#10;bUc0/3BLOP9uSTb/bkk2/29KN/9xTDn/bUg1/2tGM/9sRzT/bUg1/2xHNP9rRjP/a0Yz/2tGM/9s&#10;RzT/bUg1/25INf9tRzT/bUc0/25FM/9vRjL/cUg0/3JJNf9ySTX/ckk1/3JJNf9zSjj/cUg2/3FI&#10;Nv9wRzX/cEc1/3NKOP9wRzX/bkUz/29GNP90Szn/ckc2/25DMv9uRTP/b0Y0/3BHNf9wRzX/bUQy&#10;/25FM/9uRTP/bUQy/2xGM/9uSDX/b0k2/21HNP9sRzT/bEc0/2pFMv9pRDH/akUy/2xHNP9tSDX/&#10;bUg1/3BLOP9wSzj/b0o3/3BLOP9zTjv/ck06/3JNOv94VD7/dlE+/3ROO/90Tjn/dE47/29JNv9r&#10;RjP/EAA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QMA&#10;/3FKOf94TT3/eU49/31SQf+BVkX/fFE+/31SP/+DWEX/g1hF/4tiUP+WbVv/lm1b/4tiUP+HXEn/&#10;g1hF/31SP/+BVkP/hFlG/4daRf+KXUj/jF1J/5BhTf+RYk7/kmJO/5FhTf+SYk7/kmJM/5FhS/+T&#10;Y03/l2VO/5ZmT/+XZ1D/mGhR/5ZmT/+YZk3/mGZN/5hmTf+ZZU3/mmdM/51nTf+dZ03/nWdN/5xm&#10;TP+eaE7/oGpQ/51nTf+eaE7/pGpS/6RqUv+jaVH/omhQ/6NpUf+kalL/pWtT/6RqUv+na1H/pmpQ&#10;/6ZoT/+pbFD/qm1R/6lsUP+qbVH/qm1R/6ptUf+qbVH/q25R/6tuUf+rblH/q25R/7BwVP+wcFT/&#10;q25R/6tuUv+tcFT/sHNX/76BZf/BhGj/un1g/7N4Wv+tcFP/qm1Q/6xvUv+wc1b/sHNW/7JyVv+y&#10;clb/snJW/69yVf+wc1b/sXRX/7BzVv+sb1L/sXFV/7BwVf+wcFX/rm5T/7JyV/+ycln/sHJZ/7Fx&#10;WP+xcVj/sXFY/7FxWP+wcFf/sXFY/7FxWP+xcVj/sXFY/7BwVf+wcFX/r29U/65uU/+vb1P/sHBU&#10;/65uUv+wcFT/tHRZ/7R0Wf+xcVb/sHBV/6tuUv+pa1L/pmpQ/6ZqUP+pbVP/qW1T/6dtVf+mbFT/&#10;pmpQ/6drUf+na1H/pGpU/6RqVP+kalb/omhU/6BmUv+fZVH/nmVR/55lUf+dZFH/nGVR/5tkUP+a&#10;YlH/lF9N/49cSf+MWUb/jFlG/49cSf+VYk//nGlW/5lmUf+ZaVP/mWtU/5ZoUf+OYUr/hFdC/35P&#10;O/+AUT3/hVVB/4dUQf+JVkH/iVVA/4hUP/+KVkH/kV1I/5JeSf+NWEb/jVhG/4xXRf+KVUP/iFNB&#10;/49XRv+ZYVD/qXJe/7R7aP+jalf/jFNA/4JJNv+FTDn/hk06/4tSP/+QVUP/kldF/5hbRv+TWUX/&#10;k1lF/5NYRv+RVkT/kldF/5BVQ/+SVUP/lFdF/5ZZR/+ZXEr/mVxK/5daR/+ZWkj/mVpI/51fSv+f&#10;YUz/n2FM/6FkUf+hZFH/n2JP/5pfTf+YXUv/nmFO/6BjUP+aXUr/ml1K/5xfTP+iZVL/o2ZT/6Fk&#10;Uf+hZFH/o2ZT/6NmU/+jZlP/oWRR/6FkUf+iZVP/pmdV/6doVv+oaVf/p2hW/6VmVP+mZ1X/qGlX&#10;/6ppV/+qaVX/qmlV/6ppVf+qaVX/q2pW/6hqVf+nalf/pGdS/6VoU/+pbFf/pGdS/6NmUf+dY0//&#10;mF1L/5JZRf+LV0H/f084/4JWOf+ab0//68Of///+3//9/+f//v/q//7/6v/+/+r//P7m//z82v+Y&#10;XT//mlxD/6dqVf+nalX/omVQ/6JkT/+cXkn/nFpE/6FfSf+kYkz/qmhQ/61tVP+ycln/tHRb/7Nz&#10;Wv+wblb/sW9X/7BsVf+ualX/rGVR/6tkUP+qY0//qWJO/6hfTP+uZVL/s2pX/7FpU/+uZlD/sGhS&#10;/7BpU/+zbFb/sWpU/7JrVf+xalT/tm9Z/7dwWv+5c1r/tnNZ/7JwVv+ycFb/snJZ/7R0W/+2dl3/&#10;snBY/7JuV/+xalT/smtV/7ZuWP+2blj/tW1X/7NrVf+0bFb/tW1X/65mUP+vZ1H/sGhS/7NrVf+2&#10;blj/tGxW/7VtV/+1bVf/sWlT/7FpU/+xaVP/sGhS/7NrVf+0bFb/s2tV/61mUv+uZ1P/rWlW/7Bn&#10;Vv+wZ1b/sGdW/7JpWP+saFX/rWZS/61mUv+tZlL/rWZS/6xlUf+rZFD/q2RQ/61mUv+sZVH/q2RQ&#10;/6pjT/+tZlL/rGVR/6pjT/+oYU3/qmNP/6hhTf+oYU3/q2RQ/6VhTP+mYk3/pWFM/6BfS/+iYU3/&#10;n2FM/5xfSv+dYEv/nmFM/5xeSf+dXkz/mltJ/5NWQ/+SVUL/lFdE/5FUQf+SVUL/kVRB/5BTQP+Q&#10;U0D/j1JA/41QPv+LUED/i1BA/4tSQf+FTT7/g048/4NOPP+BTjv/gk88/4RUQP+HV0P/jl5K/5pn&#10;VP+aZ1T/lGFQ/4xZSP+ATz7/fUw7/35NPP+BUD//gVA//4NTP/+DUz//g1M//4NTP/+DUz3/hFQ+&#10;/4NVPv+DVT7/g1RA/4RVQf+CUz//hFVD/4RVQ/+AUT//gVJA/4BRP/+CU0H/f1FB/3xOPv9/UUH/&#10;e1BA/3lOPv93TDz/eE09/3pPP/95Tj7/d009/3dNPf93TT3/dUw6/3VMOv91TDr/dUw6/3VMOv91&#10;TDr/dEs5/3RLOf9zSjj/cEY2/3BJOP92Tz7/dU49/3FKOf9zSjj/c0o4/3VMOv93Tjz/c0o4/3FI&#10;Nv9zSjj/cEo3/29JNv9vSTb/bUg1/21INf9rRjP/a0Yz/2xHNP9tSDX/bEc0/2xHNP9uSTb/bkg1&#10;/25INf9uSDP/bkgz/29JNP9wSjX/cUs2/3BKNf9vSTT/cEo1/3BKNf9xSzb/c0o2/3FINP9wRzP/&#10;c0o4/3RLOf9xSDb/c0o4/3RLOf9zSjj/cEc1/29GNP9wRzX/bUc0/21HNP9uSDX/bUc0/25INf9z&#10;Sjj/b0Y0/29GNP9vRjT/bEYx/2tFMv9tRzT/bkg1/2tFMv9rRTL/a0Uy/2xGM/9vSTb/bEc0/2xH&#10;NP9vSjf/bEc0/3BLOP9wSzj/cEs4/3JNOv9yTTr/cUw5/3NOO/9zTjv/cUw5/3FMOf90Tjv/ckw5&#10;/2xHNP8CAw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xsdGv93TT3/eE89/3pRP/99VEL/e1JA/3tSQP9/VkT/gVhG/4tiUP+WbVv/l25c/45l&#10;U/+HXEv/f1ZE/3xRPv+AVUL/gVZD/4daRf+IW0b/jF1J/5BhTf+RYk7/kmJO/5FhTf+RYUv/kmJM&#10;/5FhS/+WY07/l2VO/5ZkTf+XZU7/mGZP/5dlTv+YZk3/mWdO/5hmTf+YZEz/mGVK/5xmTP+eaE7/&#10;nWdN/5xmTP+eaE7/oGpQ/55oTv+galD/pGpS/6RqUv+jaVH/o2lR/6NpUf+kalL/pGpS/6RqUv+n&#10;a1H/qGpR/6dqTv+oa0//q25S/6tuUv+qbVH/q25S/6ptUf+qbVD/rG9S/6xvUv+rblH/qm1Q/6tu&#10;Uf+vb1T/r29U/61tUv+rblL/rnFV/7V4XP+/gmb/vIBk/7l9Yf+1elz/rG9S/61wU/+wc1f/sHNX&#10;/7NzWP+yclf/sXFV/7FxVf+yclb/sXRX/7BzVv+sb1L/sHBU/7FxVv+wcFX/rm5T/69vVP+xcVb/&#10;snJZ/7FxWP+wcFf/snJZ/7JyWf+zc1r/snJZ/7FxWP+xcVj/sXFW/7BwVf+wcFX/sHBV/7BwVP+t&#10;cFP/sHNW/7JyVv+xcVX/s3NY/7JyV/+vb1T/r29U/61wVP+sblX/p2tR/6ZqUP+pbVP/qm5U/6lt&#10;U/+na1H/pWlP/6hsUv+pa1L/pmpS/6RnUv+oa1b/p2pV/6JoVP+gZlL/n2VR/55kUP+dZFD/nmVS&#10;/5xlUf+bZFD/lF9N/49aSP+KV0T/jFlG/41aR/+MWUb/kmJO/5VlUf+VZVH/lmhR/5ZoUf+RZE3/&#10;hllE/39SPf+BUj7/hFVB/4hVQv+JVkH/iFVA/4dTPv+KVkH/kFxH/5FdSP+NWUT/jVlE/4pWQf+M&#10;V0X/ilVD/4hTQf+NVkL/m2RQ/7V8af+zemf/oWhV/5JZRv+ESzj/g0o3/4dOO/+OU0H/klVC/5RX&#10;Qv+UV0L/lVhD/5RXRP+RVkT/kldF/5FUQf+TVkP/lllG/5ZZRv+aXUr/ml1K/5daR/+YWUf/mVtG&#10;/55gS/+gYk3/nmBL/59iT/+eYU7/nWBN/5leTP+XXEr/nF9M/5xfTP+WWUb/k1ZD/5hbSP+fYE7/&#10;nmFO/55hTv+dYE3/oWRR/6NmU/+hZFL/oGNR/6BjUf+kZ1X/pmlW/6ZnVf+oaVf/qGlX/6VmVP+m&#10;Z1X/qGlX/6doVv+oaVf/qWhU/6ZoU/+maFP/p2lU/6VoU/+kaVf/o2lV/59mUv+VXkn/ilM+/4FK&#10;Nf98RC3/fEIs/4BEKv+KVDr/wJJx/+nHpP/747////3c//3/5//9/+3//f/v//3/7//9/+3/+/7j&#10;/9vYuf+YXEL/m15J/59iT/+cX0z/mFtI/5lcR/+cXkn/oV9J/6VjS/+qaFD/sG5W/7NxWf+zcVn/&#10;tHJa/7VzXf+zcVn/sm5X/7BsVf+xalT/rGVP/6xlT/+vZlP/r2ZT/65mUP+vZ1H/s2tV/7RsVv+0&#10;bFb/s2tV/7FqVP+8dV//u3Re/7hxW/+ya1X/tW5Y/7dwWv+2c1n/tXJY/7JwVv+ycFb/snJZ/7R0&#10;Wf+2dFr/snBW/7JvVf+ybFP/smxT/7ZuVv+1bVX/tW1V/7FqVP+xaVP/s2tV/69nUf+waFL/sGhS&#10;/69nUf+za1X/sWlT/7JrVf+0bVn/sGlT/7FpU/+xaVP/sWpU/7JrVf+ya1X/sGlT/61mUv+uZ1P/&#10;rGhV/6xoVf+saFX/rGhV/65qV/+taVb/rmdT/65nU/+tZlL/rWZS/6xlUf+qY0//q2RQ/6xlUf+s&#10;ZVH/rGVR/6pmUf+qZlH/qWVQ/6hhTf+oYU3/qWJO/6dgTP+oYUv/qmNP/6dgTP+mYk3/o19K/6Bf&#10;S/+gX0v/nF5J/5tdSP+cX0r/nF9K/5lcSf+XWkf/mFlH/5RXRP+TVkP/k1ZD/5FUQf+UV0T/klVC&#10;/49SP/+QU0D/jlE//4lOPv+LUED/ilBC/4lRQv+BTDr/gUw6/4JPPP+BTjv/g1M//4dXQ/+LW0f/&#10;kWFN/5VlUf+SYVD/jFtK/4RTQv+ATz7/fk08/35NPP+BUD//glFA/4NSQf+EVED/hFRA/4JSPv+C&#10;Ujz/hFQ+/4RWP/+FV0D/hFVB/4RVQf+CUz//g1RA/4VWRP+BUkD/gVJA/4FSQP+BVEH/gFJC/3xO&#10;Pv97UED/ek8//3pPP/93TDz/eE09/3pPP/95Tj7/d009/3ZMPP93TT3/dk07/3VMOv91TDr/dEs5&#10;/3VMOv92TTv/dUw6/3ZNO/90Sjr/b0U1/29IN/91Tj3/c0w7/3JIOP90Szn/c0o4/3VKOf91Sjf/&#10;c0g1/3JJNf91TDr/dEs5/29JNv9vSTb/b0k2/25INf9sRzT/bEYz/2xHNP9tSDX/bUg1/21INf9u&#10;STb/b0k2/25IM/9uSDP/bkgz/25IM/9uSDP/bkgz/25IM/9uSDP/b0k0/29JNP9wSjX/cUs2/3JJ&#10;Nf9xSDT/ckk1/3RLOf9xSDb/cUg2/3NKOP9ySDj/b0U1/21GNf9uRzb/bkc2/21INf9vSTb/bEYz&#10;/21HNP9tRzT/bEYz/2xGMf9sRjH/bEYx/2tFMv9tRzT/bUc0/2tFMv9sRjP/bUc0/21HNP9wSjf/&#10;bUc0/2xHNP9vSjf/bUg1/3FMOf9wSzj/b0o3/3JNOv9yTTv/c048/3NOPP9zTjz/c048/3JNOv9w&#10;Szj/bkk2/yIYD/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92Tz7/dk8+/3hOPv97UkD/e1JA/3tSQP99VEL/gVhG/4tiUP+Ua1n/&#10;l25c/5FoVv+GXUv/f1ZE/3xTQf9+U0D/f1RB/4RZRv+GWUT/iVxH/45fS/+QYU3/kGFN/5FhTf+R&#10;YUv/kWFL/5NgS/+VYk3/lmRN/5RiS/+VY0z/lmRN/5ZkTf+XZU7/m2dP/5llTf+YZEz/mGRM/5tl&#10;S/+eaFD/n2lR/5tnT/+aZk7/nGhQ/5xoUP+galD/omxS/6RqUv+kalL/pGpS/6NpUf+kalL/o2lR&#10;/6NpUf+malD/qGpR/6dpUP+nak7/rm5T/69vVP+qbVH/q25S/6tuUv+rblH/rG9S/6xvUv+rblH/&#10;q25S/6lsUP+rblL/rXBU/61tUv+rblL/rW9W/65wV/+0eF7/tnpe/7h8YP+6fmL/sXVZ/7F0WP+v&#10;clb/rnFV/7NzWP+zc1j/snJX/7FxVf+xcVX/s3NX/7JyVv+ublL/sHBU/7FxVf+xcVX/sW9V/69v&#10;U/+wblT/snBW/7FvVf+wcFX/s3NY/7R0Wf+2dlv/snJX/7FxVv+xcVb/r29U/7FxVv+yclf/sXFV&#10;/7BzVv+wc1b/sHNW/7V1Wf+yclb/sHBU/7FxVf+vb1T/rm5T/65xVf+tcFT/qmxT/6drUf+pbVP/&#10;qm5U/6drUf+malD/pWlP/6drUf+pbVX/pmpS/6NmUf+laFP/pWhT/6NmUf+gZlL/n2VR/55kUP+e&#10;ZFD/nmVR/5tiT/+YYU3/k19K/49aSP+KV0T/jVpH/4pXRP+GU0D/ilpG/5BgTP+UZFD/l2dR/5dp&#10;Uv+UZVH/iFtG/4ZXQ/+EVUH/hFVB/4RUQP+IVUD/h1Q//4dTPv+JVUD/j1tG/5BcR/+NWUT/jVlE&#10;/4xYQ/+MWEP/jFhD/4tWRP+NVkL/j1hE/6RrWP+wd2T/r3Zj/6duW/+NVEH/gkk2/4RJN/+MUj7/&#10;kFM+/5JVQP+UV0L/lllG/5FUQf+SVUL/k1ZD/5FUQf+UV0T/l1pH/5RXRP+ZXEn/ml1K/5hbSP+Y&#10;WUf/mVtG/55gS/+gYk3/nmBL/51gTf+cX0z/nF9M/5pfTf+ZXkz/m15L/5lcSf+XWkf/k1ZD/5la&#10;SP+dXkz/m15L/5xfTP+bXkv/nmFP/6FkUv+hZFL/n2JQ/6JlU/+nalj/p2pX/6JlUv+kZ1T/pmlW&#10;/6VmVf+naFf/qGlX/6doVv+mZ1X/pmdV/6VmVP+iY1H/nmFO/5RaRv+QV0P/jFY+/4dVPP+DUTb/&#10;iFY7/45fQ/+aa03/pHVZ/6t8YP++k3P//+3N////2////+H//v/q//3/7f/9/+3//f/t//z/6v/9&#10;/+r/8O/R/66Faf+UWUf/lVhG/5FWRv+UWUf/mFtI/5lcR/+jYkz/q2lT/7BsVf+xbVb/s29Y/7dz&#10;XP+zcVn/s3Fb/7NxW/+zb1r/sGxX/69rVP+waVP/rmdR/7FpU/+0bFb/tGxW/7VtV/+vZ1H/r2dR&#10;/7FpU/+2blj/tGxW/7RsVv/Ce2X/xX5o/7x1X/+zbVT/tG5V/7dxWP+1clj/tHFX/7NxV/+ycFb/&#10;snJX/7NxV/+zcVf/sW5U/7FuVP+1b1b/s2tT/7RuVf+za1P/smxT/7BpU/+vZ1H/sWlT/7NrVf+z&#10;a1X/sGhS/61lT/+tZlD/rWZS/7BpVf+ya1f/sWpW/7BpU/+xalT/sWpU/7JrVf+xalT/r2hS/65n&#10;U/+uZ1P/rGhV/6tnVP+rZ1T/q2dU/61pVv+taVb/rWlW/69oVP+uZ1P/rGVR/6xlUf+rZFD/rGVR&#10;/6xlUf+rZ1L/q2dS/6pmUf+pZVD/qWVQ/6VhTP+oYU3/qWJO/6dgTP+nYEr/p2BM/6ZfS/+mYk3/&#10;o19K/59eSv+eXUn/mlxH/5tdSP+bXkn/m15J/5hbSP+TVkP/lFdE/5NWQ/+TVkP/kFM+/5BTPv+T&#10;VkH/klVC/41QPf+OUT//i1BA/4lOPv+KUEL/iFBB/4VNPv+ASzn/f0o4/4BNOv+BTjv/hVVB/4pa&#10;Rv+PX0v/kmJO/5BfTv+JWEf/g1JB/39OPf9+TTz/fk08/35PPf+AUT//gVJA/4JTQf+CU0H/hVVB&#10;/4NTP/+DUz//hVU//4ZWQP+FV0D/hFY//4NUQP+AUz7/glVA/4NWQ/+CU0H/gFNA/35RPv9+UT7/&#10;f1FB/3tNPf95Tj7/eU4+/3tQQP94TTz/eE08/3lOPv94TTz/dkw8/3ZMPP93Tjz/d048/3VMOv90&#10;Szn/dEs5/3ZNO/92TTv/dEs5/3dOPP91Szv/cEY2/29IN/9xSzj/b0g3/29FNf90Szn/dEk4/3RJ&#10;OP9zSDX/cUYz/3VKN/92Szj/c0o2/3NKOP9wSjf/cEo3/25INf9vSTb/bkg1/2xHNP9tSDX/b0o3&#10;/25JNv9uSTb/bUg1/21HMv9uSDP/bkgz/25IM/9tRzL/bEYx/2xGMf9uSDP/bkgz/25IM/9vSTT/&#10;cEo1/3JJNf9ySTX/ckk1/3NKOP9wRzX/cEc1/3JIOP9wRjb/bkQ0/21GNf9uRzb/bkk3/21INv9s&#10;RzT/a0Yz/2tGM/9sRjP/bEYz/2xGMf9sRjH/bEYx/2xGMf9tRzT/bUc0/2xGM/9sRjP/bUc0/21H&#10;NP9uSDX/bUc0/2xIMv9uSTb/bkk2/3BLOP9wSzj/b0o3/3FMOv9zTjz/c048/3NOPP9zTjz/c048&#10;/3BLOf9sRzT/Qy0f/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cEk4/3NMO/93UT7/eVNA/31UQv9/VkT/gVhG/4hf&#10;Tf+LYlD/j2ZU/49mVP+HXkz/gVhG/39WRP99VED/flNA/4ZbSP+FWkf/hltI/4teSf+LXkn/jV5K&#10;/5BhTf+RYUv/kmJM/5FhS/+UYUz/lGJL/5RiS/+VY0z/lmRN/5ZkTf+YZE7/mmZQ/5hkTP+YZEz/&#10;mmRM/5tlTf+eaFD/n2tT/51pUf+ZZU3/m2dP/5tnT/+galL/omxS/6RqUv+kalL/o2lR/6JoUP+k&#10;alL/pGpS/6VpT/+malD/p2lQ/6dpUP+nak7/r29U/6tuUv+qbVH/q25S/6puUv+rblL/qW1R/6pu&#10;Uv+rblL/q25S/6ptUf+tcFT/rnFV/61wVP+ucVX/rnBX/6puVP+scFb/q3FZ/7B2Xv+4fGL/uX1h&#10;/7Z6YP+xdFj/rnBX/7BzV/+zc1j/s3NY/7JyV/+wcFX/snJW/7NzV/+wcFT/snJW/7NyVv+1dFj/&#10;t3Za/7RzV/+ycVX/tHJY/7FvVf+yclf/tHRZ/7V1Wf+1dVr/snJX/7R0Wf+yclf/sHBV/7NzWP+1&#10;dVr/snJW/7BzVv+vclX/sHNW/7R0WP+zc1f/sHBU/7JyVv+xcVX/r29U/7FxVf+vclb/rnBX/6xu&#10;Vf+sblX/qW1T/6VpT/+jaVP/pmpQ/6NpU/+malL/pWlR/6JmTv+iaFT/omhU/6NmUf+gZlL/oWdR&#10;/6BmUP+gZlD/nWRQ/5hfS/+VXkr/lV5K/5FcSv+PXEn/j1xL/4xZSP+GU0D/ildE/41aR/+XZE//&#10;mWlT/5lpVf+UZVH/i1xI/4pbR/+IWUX/g1RA/4JSPv+IVUL/iVZB/4hUP/+JVUD/jFhD/49bRf+O&#10;WkT/jVlE/41ZRP+MWEP/jFhD/4xYQ/+PW0b/kVpG/5JbR/+eZVL/q3Jf/7J5Zv+jalf/kFVD/4RJ&#10;N/+KUDz/j1I9/5FUP/+VWEP/l1pH/5JVQv+UVUP/klNB/5BRP/+WV0X/lllG/5RXRP+ZXEn/mVxJ&#10;/5pbSf+bXEr/mltJ/5xeSf+cXUv/nF1L/55hTv+dYE3/nGFP/5pfTf+aX03/nF9M/5pdSv+aXUr/&#10;mFtI/5laSP+aXUr/nF9M/55hTv+dYE7/nmFP/6BjUf+gY1H/n2JQ/6JnV/+pbl7/pmtb/6FkUf+j&#10;ZlP/pmlX/6VoVv+nalj/qGtZ/6VoVv+iZVP/omVT/55jUf+aX03/kFdE/3xIMv93Qyv/eUYp/35N&#10;Lf+YZ0b/zZ15///Wr//9/tb//v3e//z/4v/9/+X//v/q//z/6v/8/+r//f/t//3/7//9/+///f/t&#10;//z/5P/d3MD/rIBn/4dTPv+GTD7/ilBC/5hfTv+lalj/pGpW/6drU/+vblj/s3FZ/7p2X/+5clz/&#10;t3Ba/7RwWf+0cFn/sm5Z/69rVv+xbVj/sW1Y/7FqVv+xalT/tGxW/7VtV/+0bFb/tm5Y/7ZuWP+u&#10;ZlD/r2dR/7NrVf+2blj/tW1X/7NrU//De2X/wXlh/7x0XP+3cVj/t3FY/7lzWv+0cVf/s3BW/7Vz&#10;Wf+xb1X/sW9V/7JvVf+yb1X/smxT/7RuVf+3b1b/t29X/7VvVv+zbVT/smtV/7BpU/+vaFL/sWlT&#10;/7NrVf+0bFb/sGhS/65nUf+tZlL/rmdT/7BpVf+waVX/sWpW/7BpVf+xalT/r2hS/7FqVv+vaFT/&#10;qmZR/6xoU/+saFP/qWVQ/6hlUv+pZlP/qmdU/6lmU/+saFX/rWlW/69oVP+tZlL/qmZR/6tkUP+q&#10;ZlH/rGhT/6xlT/+sZU//rGVP/6liTP+qZk//qmZR/6ZiTf+qY0//qWJO/6dgTP+mX0v/p2BM/6dg&#10;TP+nYEz/pl9L/51cSP+cW0f/nFtH/5tdSP+ZW0b/l1pF/5daR/+WWUb/lFdE/5JVQv+SVUL/jlE8&#10;/45RPP+QUz7/kFNA/4tQPv+LUED/i1BA/4pRQP+KUEL/hk49/4NLOv+CTTv/fks4/4BNOv+BUT3/&#10;iVlF/5BgTP+QYU//kF9O/4dWRf+BUEH/fk08/35NPP9+TTz/f049/4FSQP+CU0H/glNB/4JTQf+D&#10;VEL/h1dD/4ZWQv+FVUH/h1dD/4VVP/+EVj//g1RA/4NUQP+DVED/glVA/4JVQv+BVEH/gVRB/4BT&#10;QP9+UT7/f1FB/3xOPv96TDz/eE09/3tQP/95Tj3/eU49/3hNPP94TTz/eE08/3hNPP92TTv/dUw6&#10;/3RLOf90Szn/dEs5/3hNPP93TDv/dUo5/3VMOv90Szn/c0o4/3RLOf90Szn/cUg2/3BHNf90STj/&#10;c0g3/3RJOP90STb/c0g1/3ZLOP92Szj/dEk2/3BHM/9zSjb/cUs4/25INf9vSTb/b0k2/21HNP9t&#10;SDX/b0o3/29KN/9vSjf/a0Yz/2xGM/9uSDX/bkg1/3FLNv9wSjX/bkgz/2xGMf9wSjX/bkgz/25I&#10;M/9uSDP/b0k0/3JJNf9ySTX/ckk1/3NKNv9wRzX/b0Y0/3RLOf9vSTb/bEYz/2xGM/9uSDX/bUg1&#10;/2xHNf9sRzT/a0Yz/2pFMv9sRjP/bUc0/21HMv9sRjH/bEYx/21HMv9tRzL/bEYz/2xGM/9sRjP/&#10;a0Uw/2pEL/9rRzH/bEgy/2xIMv9tSTP/bkk2/25JNv9wSzj/cEs4/3JNO/91UD7/c04+/3FMPP9v&#10;Sjj/bUg2/2tGNP9kQS7/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3VOPf93UD//eFI//3hSP/94Uj//&#10;eFI//3lSQf9+WUf/hV5N/4dhTv+CXEn/glxJ/4ReS/97VUD/e1VA/3tVQP98VkH/g1pI/4VcSv+G&#10;XUv/h1xJ/4xfSv+QYU3/kWNM/5JiTP+SYkz/lWNM/5VjTP+VY0z/lWNM/5ZiTP+XY03/l2BL/5hh&#10;TP+bZE//m2VN/5pkTP+bZU3/nWlR/55qVP+aaFH/mmhR/5poUf+ZZU3/mmZO/51nTf+hZ0//pGpS&#10;/6dtVf+pb1f/pWtT/6VpT/+malD/qGpR/6hqUf+ra1L/rm5T/6tuUv+qbVH/qWxQ/6tuUv+rb1P/&#10;qm1R/6dpUP+oalH/rG5V/6xuVf+tb1b/rW9W/6ptUf+xdFj/sXRY/6tvU/+qcFj/q3FZ/6txWf+t&#10;c1v/uHxi/76CaP+8fmX/sXNa/7BwVf+0dFn/t3dc/7Z2W/+xcVb/tHRZ/7Z2W/+ycVX/tXRY/7V0&#10;WP+3dlr/uHdb/7d2WP+3dlj/t3ZY/7V1Wf+0d1r/s3ZZ/7N2Wf+ydVj/sXRX/7N2Wv+wc1f/r3JW&#10;/7Z2Wv+3d1v/tXVZ/7V1Wf+zc1f/sHBU/7JyVv+zc1f/s3JW/7V0WP+0c1f/sG9T/7BwVP+2dlr/&#10;tnld/7J1Wf+sblX/qGpR/6ZoT/+naVD/p2tT/6VpT/+mbFb/pWtV/6RqVP+la1X/o2lV/6FnU/+i&#10;aFL/omhS/6JoUv+iaFL/nWVO/5lhSv+WX0r/k19K/5hlVP+jcF//mWhX/4xbSv+FVEP/hFNC/4dW&#10;Rf+QYEz/l2RR/5VlUf+SYk7/i1tH/4xbSv+JWkj/iFdG/4hYRP+KWkb/ildC/4hVQP+IVj//i1dB&#10;/49bRf+QXEb/k19K/5NfSv+PW0b/jVlE/41ZRP+SW0f/lF1J/4tTQv+KUUD/lFtK/6VsWf+6f23/&#10;r3Ri/5VaSP+JTDn/h0o3/4tOO/+QU0D/mltJ/51cSv+YV0X/lVRC/5NSQP+UU0H/lFVD/5VWRf+X&#10;Wkj/lllH/5VYRv+aW0n/ml1K/5hbSP+VWEb/ml1L/5pfT/+aYVD/m2JR/5lgT/+bYE7/nmNR/6Jl&#10;UP+hZE//nF5J/5pcR/+ZXEn/nWBN/59iT/+fYlD/oWRS/6FkUv+dYlL/m2BQ/6JnV/+ma1v/oWZW&#10;/55jU/+gZVX/omdX/6RnVf+laFb/p2pY/6FmVP+fZVH/mmBK/5peRP+bYkf/p3BS/7uTb//XtZL/&#10;/ufF//392f///9n////e//3/5//9/+3//f/v//3/7//9/+///f/v//3/7f/9/+3//f/t//3+7P/+&#10;/ej//ODI/7mTfv9vRTX/YTor/2pDMv+idWD/y5uE/+Symf/Yoor/s3lj/7N3X/+2dV//uHZe/7t0&#10;Xv+4cVv/s2xW/7RtWf+zb1r/sG1a/6xpVv+yb1z/s29a/7VuWv+xalT/tm5Y/7ZuWP+waFL/tGxW&#10;/7dvWf+3b1n/unJa/7pyWv+2blb/tW1V/7ZuVv+4cFj/unJa/7tzXf+4cFr/t29Z/7hyWf+3cVj/&#10;sm9V/7VzWf+1clj/tHFX/7NwVv+0blX/smxT/7RsU/+3b1b/tW1U/7JsU/+zbVT/s21U/7JrVf+y&#10;a1X/tW1X/7RsVv+za1X/tGxW/7FqVP+tZlD/r2tW/7FqVv+vaFT/sGlV/69oVP+uZ1P/rmdT/7Bp&#10;Vf+tZlL/q2RQ/6pmUf+oZVL/p2RR/6dkUf+pZlP/qWZT/6lmU/+raFX/rGhT/6tnUv+pZVD/q2dS&#10;/6pmUf+saFP/rWlS/6ZfSf+qY03/rWVN/6liTP+rZE7/q2RO/6ZiS/+oZE//pmJN/6dgSv+nYEr/&#10;pl9J/6dgTP+nYEz/ol5J/55bSP+bWkb/m1pG/5haRf+XWUT/lFdC/5RXQv+XWkf/lVhD/5JVQP+R&#10;VD//j1I9/49SPf+QUz7/j1I//41SQv+MUUH/iVA//4dOPf+DSzz/gko7/4VNPP+ETz3/g1A9/4RR&#10;Pv+GVUT/kWBP/5NiUf+PXk3/h1ZH/4JRQv98Szz/ekk6/3xLPP99TDv/gE8+/4FSQP+BUkD/glNB&#10;/4JTQf+FVkT/h1ZF/4VUQ/+HVEH/iVZD/4VSP/+GU0D/hFRA/4JSPv+AUT3/gVI+/39SPf9/VEP/&#10;gVZF/35TQv98UUD/e1A//3tQQP94TT3/eE09/3hNPf95Tj3/d0w7/3dMO/95Tj3/eE08/3ZNO/92&#10;TDz/dkw8/3RKOv90STn/d0w7/3dMO/91Sjn/dUo5/3RJOP91Sjn/dEk4/3RJOf9ySDj/dEo6/3ZL&#10;O/91Sjn/dkk2/3dKN/93SjX/dEcy/3ZJNP94SzT/dEoy/29GMv9ySTX/dUw4/3FLOP9xSzj/cEo3&#10;/29JNv9vSjj/cEs5/25JN/9sRzX/bUg2/25JNv9vSTb/bUc0/29JNP9wSjX/bkgz/21HMv9xSzb/&#10;bkgz/25IM/9tRzL/b0k0/3FLNv9yTDf/cUg0/3JJNf9wRzP/b0Y0/3RLOf9xSDb/bUQy/25FM/9t&#10;RzT/bkg1/21HNP9sRzT/bEc0/2tGM/9qRTL/akUy/2xIMv9sSDL/a0cx/2xIMv9tRzL/bEYz/2tF&#10;MP9sRjH/bEYx/2tFMP9rRzH/akYw/2xIMv9sSDL/cEs4/3BLOP9wSzj/ck06/3JNO/9zTjz/cEs7&#10;/3BLO/9oQzP/ZkEx/2lEN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91Tj3/eFFA/3hS&#10;P/93UD//d1A//3tWRP+AW0n/gFtJ/39aR/9/Wkf/gl1K/4FcSf97V0H/elZA/3tXQf98WEL/gVtI&#10;/4JcSf+EW0n/hFtJ/4pdSP+LXkn/jV9I/5BgSv+RYUv/k2NM/5ZkTf+XZU7/l2VO/5ZkTf+XZU7/&#10;lmJM/5djTf+aZlD/m2dP/5tnT/+ZZU3/mWVN/5pmTv+ZZ07/mmhR/5poUf+aaE//nWlR/6FrU/+i&#10;aFD/pGpS/6ZsVP+la1P/omhQ/6RqVP+mbFb/q29X/6xuVf+qbFP/qGpR/6hqUf+obFL/qGxS/6tv&#10;Vf+scFb/qm5U/6ltU/+qbFP/rnBX/6puVP+tb1b/rG5V/6hrT/+wc1f/s3Za/65xVf+scFT/rHBU&#10;/6xwVP+rb1P/s3db/72AZP+/gmb/u35i/7BwVP+wcFT/tHRY/7R0WP+vclX/tXVZ/7Z2Wv+1dVn/&#10;tnVZ/7RzV/+0c1f/t3Za/7Z1Wf+1dFj/tHNV/7R3WP+0d1j/sndZ/7F2WP+xdlj/r3RW/690Vv+x&#10;dFf/sHNW/7Z2Wv+2dlr/tXVZ/7Z2Wv+zc1f/sXFV/7R0Wf+zc1j/sXFW/7V1Wf+ycVX/r25S/7R0&#10;WP+7e1//tnZa/7R0Wf+wc1f/qmxT/6dpUP+pa1L/qGpR/6VpT/+na1H/pmpQ/6ZqUP+qblT/pWtV&#10;/6FnUf+fZU//n2VP/6BmUP+hZ1H/n2dQ/51kUP+dZFD/ll9L/5plU/+mc2L/nmta/4tYR/+CUUD/&#10;hVRD/4hVRP+PXEn/lWJP/5ZjUP+VYk//kl9M/49eTf+NXEv/iVhH/4hYRP+JWUX/iVlF/4pXQv+I&#10;VUD/jFhC/5BcRv+VXkn/mWJN/5hhTf+SW0f/j1hE/5BZRf+RWkb/kVpG/49XRv+JUD//h049/49W&#10;Rf+qb1//un9t/7F2ZP+QVUP/gUY2/35DM/+BRjb/kFNB/5ZXRv+VVEL/lFNB/5ZVQ/+VVEL/k1RD&#10;/5JTQv+WWUf/lFdF/5RXRf+XWkj/mVxK/5lcSv+XWkj/mV5O/5leTv+YX07/ll5P/5hfTv+cY1D/&#10;oGVT/6dqVf+jZlH/ml5G/5pcR/+aXUj/nmFO/51iUP+cYU//oWZW/6FmVv+dYlL/nGFR/6BnVP+f&#10;ZlP/nmVS/55lUv+hZlT/omdV/6JnV/+kZ1T/o2hW/6FmVP+eZVH/nGJK/6lwU//Wnnv//965//7+&#10;2v/9/+f//P/q//z/6v/8/+r//P/q//3/7f/9/+3//f/t//3/7//9/+///f/v//z/6v/8/ub//fzn&#10;/9Slm/+sfXX/kGhe/3NPQ/9ZPCz/ZEgz/5d3YP/+3MH//vfb//7fw//ap4z/rHJa/69zW/+zclz/&#10;s3Fb/7hxW/+2b1n/s2xW/7FqVv+va1b/rWpX/65rWP+yb1z/sm5Z/7FqVv+vaFT/smtV/7NrVf+v&#10;Z1H/sWlT/7hxW//BeWP/xX5o/7tzXf+1bVf/uHBa/7lxW/+4cFr/uHBa/7tzXf+3b1n/tGxW/7Zv&#10;Wf+3cFr/tW5Y/7h1W/+6d13/unRb/7hyWf+3b1f/tW1V/7NrU/+yalL/smpS/69pUP+waVP/s2xW&#10;/7FqVP+ya1X/tW5Y/7FpUf+vZ0//sGhS/7BpU/+vaFL/tG1Z/7JrV/+uZ1P/r2ZT/7BnVP+vZlP/&#10;r2ZT/6xlUf+rZFD/q2RQ/65nU/+rZFD/qGRP/6hkT/+qZlH/qmZR/6pmUf+saFP/q2dS/6tnUv+r&#10;Z1L/rWlU/6xoU/+taVT/q2dS/6NcRv+nYUj/rGRM/6xkTP+rZE7/qGFL/6RgSf+kYEn/o19I/6Zf&#10;Sf+pYkz/o1xG/6VeSv+nYEz/pV5K/51aR/+ZVkP/m1pG/5pZRf+VV0L/lVdC/5FUP/+VWEP/k1ZB&#10;/5FUP/+RVD//j1I9/5BTPv+PUj3/jVJA/4tQPv+LUED/ilFA/4hPPv+ETDv/fkk3/4BLOf+FUj//&#10;iFVC/4xbSv+RYE//mGdW/5BfTv+LWkv/hVRF/35NPv98Szz/ekk6/31MPf9+TTz/g1JB/4BRP/+A&#10;UT//g1RC/4RVQ/+HVkX/hVRD/4VSQf+FUkH/iFVE/4NQPf+HVEH/hlZC/4NTP/+AUT3/gFE9/39S&#10;Pf+AUz7/gVRB/35RPv98UUD/eU49/3hNPf93TDz/eE09/3hNPf93TDv/d0w7/3VKOf91Sjn/d0w7&#10;/3dMO/93TDv/eE08/3VKOf9zSDf/dUo5/3RJOP9zSDf/d0o3/3dMO/93TDv/dUo5/3RJOP9xRjb/&#10;c0g4/3VKOv91Sjr/dUo6/3hLOP91SDX/dUgz/3dKNf93SjX/dEk2/25FMf9wRzP/dUw4/3NKOP9x&#10;SDb/cEo3/3FLOP9xSjn/dE08/3NMO/9xSjn/b0g3/3BKN/9wSjf/bkg1/29JNP9uSDP/b0k0/21H&#10;Mv9xSzj/bkgz/25IM/9tRzL/cEo1/3FLNv9yTDf/bkgz/21HMv9tRzL/cEcz/3JJNf9wRzP/bUQw&#10;/25FMf9vRjL/bkgz/29JNv9rRjP/bEc0/21INf9tSDX/bUg1/21JM/9sSDL/akYw/2tGM/9sRzT/&#10;a0Yz/2lDMP9rRTD/bUcy/2xIMv9sSDL/bEgy/2xIMv9tSTP/cUw5/29KN/9wSzj/cUw5/3BLOf9v&#10;Sjj/cEs5/29KOP9rRjT/aEMz/xUA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GBQH/&#10;d1A//3dQP/94UUD/eVJB/3xXRf+BXEr/fVhG/3xXRP+CXUr/hF9M/4ZgTf+AXEb/fVlD/3xYQv98&#10;WEL/f1pH/4JcSf+CXEn/hl1J/4pdSP+JXEX/ilxF/4tdRv+RYUv/k2NM/5VlTv+WZE3/l2VO/5dl&#10;Tv+YZVD/l2VO/5ZkTf+YZk//mGZP/5pmTv+ZZU3/mWVN/5pmTv+aaE//m2lS/5tpUv+calH/oGxU&#10;/6BsVP+ha1P/o21T/6huVv+kalL/oWlS/6RqVP+mbFb/pmxW/6VrVf+la1X/pGpU/6drUf+obFL/&#10;qW1T/6tvVf+uclj/rHBW/6xwVv+scFb/rnJY/61xVf+scFT/rnFV/6ptUf+wc1f/sXRY/61wU/+u&#10;cVX/r3JW/7BzV/+ucVX/s3Za/7l5Xv+/f2P/wYFl/7p6Xv+0dFj/sHNW/7BzVv+wc1b/s3ZZ/7N2&#10;Wf+2eVz/tXVZ/7NzV/+1dFj/tnVZ/7V0WP+1dFj/s3NX/7N2Wf+zdln/rnNV/61yVP+xdlj/r3RW&#10;/7J3Wf+ydVj/sXRX/7Z2Wv+0dFj/s3NX/7V1Wf+zc1f/sXFW/7V1Wv+1dVr/sXFW/7NzWP+vb1T/&#10;rm5T/7l5Xf+7e1//tHRY/7JyV/+yclf/rm5T/6xuVf+qbFP/qGtP/6drT/+pbVH/pmpO/6drT/+p&#10;bVH/qGxS/6ZqUP+hZ1H/oWdR/6BmUP+hZ1H/oGZQ/55kUP+dZFD/mF9L/5tjUv+bZlT/lmFR/4tY&#10;R/+HVEP/iVZF/4lWRf+OW0j/k15M/5ZhT/+YY1H/mmdU/5ZjUP+RXk3/j15N/4paRv+KWkb/jFxI&#10;/4tbRf+LWEP/jVtE/5JeSP+TX0n/mGFM/5ZfS/+SW0f/jldD/5BZRf+QWUX/jldD/5BXRv+OVUT/&#10;iVA//4hPPv+TWkn/qW5e/7Z7a/+rcmH/k1pJ/4FIN/99RDP/h0w8/4tQQP+PUkD/k1RD/5ZXRv+S&#10;U0H/kFFA/49SQP+UV0X/lFdF/5RXRf+YW0n/mFtJ/5daSP+WW0v/mF1N/5pfT/+aYVD/mF9O/5hf&#10;Tv+bYk//nWJQ/59lUf+gZEz/m19H/5xbRf+cX0r/nWNP/59kUv+eY1H/oWZU/6FmVP+eY1H/nGNQ&#10;/55lUv+cZVH/nWRR/6BnVP+fZlP/omdV/6RpV/+kZ1T/o2hW/6NoVv+gZ1P/m2FJ/8SLbv//6sj/&#10;//vV//3/5f/9/+3//f/v//3/7//9/+///f/v//3/7//9/+///f/v//7/6v/8/+T/5uHL/+DDsf/f&#10;u63/zqac/55taP98T0r/Xjgv/1U0Jf+dfWj/8NC3///63f/++dz//ufI/92ulP+7iXD/pG1Y/6pw&#10;XP+vcVz/sG5Y/7RwWf+3cFr/tm9Z/7RtWf+taVT/rWlU/69sWf+wbVr/rmpV/65nU/+waVX/tW5a&#10;/7dwXP+2b1v/tW5Y/7hxXf++emP/wHxl/7RwWf+yblf/u3dg/7t0Xv+3cFr/t3Ba/7lyXv+2b1n/&#10;s2xW/7dwWv+2clv/tHBZ/7ZzWf+5c1r/uHJZ/7hwWv+2blj/tGxW/7RsVv+xaVP/r2hS/69oUv+w&#10;aVP/smtV/7BpU/+xalT/tGxW/7FpUf+vZ1H/r2dR/69nUf+xalT/tG1Z/7BpVf+vZlP/r2ZT/7Bn&#10;VP+vZlP/sGdU/61mUv+uZ1H/rWZS/65nU/+rZFD/q2RQ/6tkUP+qZlH/rWlS/61pUv+saFH/qmZP&#10;/6llUP+rZ1L/qWVQ/6pmUf+pZVD/pmJN/6ZfSf+qY03/rWVP/6xkTv+pYkz/p2BM/6RgSf+kYEn/&#10;o19I/6dgSv+pYkz/pl9J/6VeSP+mX0v/pl9L/5xZRv+ZVkP/nFtH/51cSP+bWkb/mllF/5dZRP+X&#10;WkX/klVA/5BTPv+PVUH/jlRA/45TQf+MUT//jFE//4tQPv+JUD//iVA//4ZOPf+DTjz/fUo3/31K&#10;N/+FVUH/j15N/5RjUv+WZVT/lmVU/41cTf+IV0j/g1JD/31MPf99TD3/fUw9/39OP/+ATz7/hFNC&#10;/4FQP/+BUT3/h1dD/4hYRP+IWET/iFVC/4ZTQv+HVEP/ilVF/4RRPv+GU0D/hVVB/4RUQP+CUz//&#10;gVI+/4NUQP+AUz7/gFNA/31QPf99UD3/flE+/3tQP/95Tj7/eU49/3lOPf93Tjz/eE89/3hNPP93&#10;TDv/d0w7/3hNPP94TTz/d0w7/3VKOf91Sjn/eEs4/3VHN/93STn/eEo6/3dKN/95TDn/eE08/3VK&#10;Of9yRzf/cUY2/3NIOP92Szv/dUo6/3VKOf90STj/dkk2/3RJNv9zSDX/dEk2/25FMf9vRjL/dUw4&#10;/3RLOf9xSDb/cUg2/3RLOf90Sjr/cUo5/3JIOP9vSDf/c0k5/29JNv90Szn/cUg2/3JJNf9ySTX/&#10;b0k2/3FINv9yTDn/cEo3/29JNv9uSDP/bkgz/3FLNv9xSzb/bUcy/2tFMP9sRjH/b0k0/3BHM/9w&#10;RzH/b0Yw/29GMP9tRDD/bUcy/21HMv9rRjP/akUy/2tGM/9sRzT/bEc0/2xIMv9sSDL/akYw/2pF&#10;Mv9rRjP/bEc0/2lEMf9rRjP/bUkz/21JM/9sSDL/bEgy/2xIMv9uSTb/b0w4/29MOP9xTDn/cUw5&#10;/29KN/9uSTf/b0o4/29KOP9sRzX/IgA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Kiwp/3RKOv91Szv/eE4+/35XRv+BWkn/f1hH/31XRP+CXEn/h2FO/4ZgS/+EXkn/gFpF&#10;/31XQv99V0L/f1lE/4VcSP+FXEj/hVpH/4hbRv+KW0f/iVtE/4pcRf+LW0X/jV9I/45gSf+RYUv/&#10;k2VO/5RmT/+XZ1H/lWVP/5RkTv+VZU//mGZP/5dlTv+aZlD/m2dR/5tnUf+aZlD/mmZQ/5xoUv+b&#10;Z0//m2dP/5xoUP+caFD/n2lR/59pUf+ialP/oWlS/6RqVP+la1X/pGpU/6RqVP+kalT/pGpU/6Vr&#10;Vf+obFL/qW1T/6tvVf+uclj/q29V/6ltUf+ucVX/sHNX/7B0WP+vc1f/r3JV/69yVv+tcFP/sHBV&#10;/7BwVP+yclb/sXFV/7BwVf+xcVb/sHBV/7FxVv+0dFn/u3tf/8CAZP+9gGP/uHte/7J1WP+tclT/&#10;rnNV/61yVP+zeFr/tHda/7J1Wf+ydVn/tHRZ/7NzWP+1dVr/tnZb/7J1WP+xdFf/r3RW/7F2WP+v&#10;dFb/r3RW/7N2Wf+xdFf/s3NX/7d3W/+2dlr/snJW/69yVv+vclb/r3JW/7NzWv+0dFv/sXFY/7Nz&#10;WP+2dlv/tHRZ/7V1Wv+2dlv/tHRZ/7JyWf+xcVj/rW9W/7J0W/+vcVj/qWxQ/6ltUf+qb1H/p2tP&#10;/6ZpTf+kaEz/p2lQ/6hqUf+hZ1H/omhS/6JoUv+iaFT/nWNP/51jT/+dY0//nWNP/5hfS/+UXUn/&#10;kltH/49bRv+JVkH/ildE/4xZRv+OW0j/iFVC/4VSP/+RXkv/mWZT/5xpVv+XZFH/lGFO/4xcSP+L&#10;W0f/jFxI/41dR/+QXUj/kF1I/5BdSP+PW0b/j1tG/5BcR/+OWkX/i1RA/45XQ/+SWUb/j1ZD/49W&#10;Rf+QV0b/jlVE/45VRP+MVEP/i1NC/5ZeTf+tdmL/sntn/6NqV/+MU0D/gEc2/4BHNv+HTDz/iU4+&#10;/45RPv+OUT7/j1I//5FUQf+OUT7/i048/49SQP+SVUP/lVhG/5ZZR/+WWUf/lFdF/5leTv+aX0//&#10;mV5O/5NaSf+VXEn/mF5K/5thTf+hZE//omZO/6FlTf+eYUz/nF9K/5xhT/+cYU//m2BO/5tgTv+c&#10;YU//nWJQ/51kUP+dZFD/nWRQ/59kUv+fZFL/n2RS/59kUv+fZFL/n2RS/55lUv+dZFP/k1tK/6Fq&#10;Vf/apIz///LX//3/6f/9/+3//f/t//3/7f/9/+3//f/t//3/7f/8/ub//Pzg/+i+pv+aZVP/hEw/&#10;/4FNQv+FUEj/gU9G/3xNQ/+HWkf/qn1m//zXvP/++t3//vrd//763f/etJv/qnxl/6FxW/+ibln/&#10;pWxZ/61wW/+xc17/tHJc/7RwWf+zb1j/tW5Y/7NvWP+zb1j/tXFc/7NvWv+ualX/rGhT/69oVP+y&#10;a1f/tm9b/7dwXP+3cFz/tm9b/7hxXf+5dWD/unZh/7VxXP+xbVj/uXJe/7hxXf+yblv/rWlW/6Vi&#10;T/+jYE3/qWVQ/7BsV/+2cl3/tnJb/7dzXP+2b1n/t3Ba/7ZuWP+za1X/sWlT/7FpU/+waVX/sGlT&#10;/7JrV/+xalb/rmdT/7BpU/+waVP/sWlT/7FpU/+waFL/sWlT/7NqV/+uZVL/q2JP/61kUf+uZVL/&#10;r2ZT/7BnVP+tZFH/rGNQ/61lT/+uZ1H/rmdR/69oUv+tZlD/q2RO/6pjTf+sZU//rmpT/69rVP+t&#10;aVL/qmZP/6ZiTf+nY07/p2NO/6hkT/+nY07/pmJN/6hhTf+oYU3/qGFN/6djTv+lYUz/pGFO/6Vh&#10;TP+hX0n/oV1I/6FdSP+lYUz/o19K/6NfSv+iXkn/oF1K/5pZRf+YV0P/mVhE/5pZRf+YV0P/lVRA&#10;/5VUQv+UV0T/kVRB/45TQf+NUkD/iVA9/4tSP/+JUD3/iU48/4dOO/+HTjv/hUw7/4RMO/+ETz3/&#10;hVI//41aR/+TY0//k2NP/5NjT/+PXk3/hVRD/4FQP/+DUkH/gE8+/4BNPP9/TDv/gE08/4FOPf+C&#10;Tzz/g1A9/4RRPv+EUT7/iFVC/4lWQ/+JVkP/iFVC/4hVQv+IVUL/h1RB/4ZTQP+HVEH/g1M//4RU&#10;QP+CUz//gVI+/4NUQP+AUz7/gFNA/35RPv99UD3/fVA9/3lOPf95Tj7/d048/3dNPf91Szv/dk07&#10;/3dOPP91TDr/dks6/3hNPP91Sjn/dUo5/3hLOP91Sjn/eEs4/3RJOP91Sjn/c0g3/3RJOP91Sjn/&#10;dEk4/3ZLOv9zSDj/ckc3/3JHN/91Sjr/dUo6/3JHN/9ySDj/dEs5/3NKOP9zSjj/c0o4/3RLOf9z&#10;Sjj/c0o4/3FINv9wRzX/cUg2/3NKOP9xSDb/dEo6/3JIOP9vRjT/bUc0/29JNv9wSjf/bkg1/3FI&#10;NP9xSzb/ckk1/3BHM/9zSjb/c0o2/3JJNf9wSjX/cUs4/3FLOP9uSTb/bEc0/25JNv9uSTb/b0k0&#10;/25IM/9tRzD/bkgx/21HMP9rRTD/bEYx/21HMv9sRzT/aUQx/2lEMf9rRjP/a0cx/2tHMf9sSDL/&#10;a0cx/2pFMv9qRTL/akUy/2pFMv9sRzT/bUg1/2tGM/9sRzT/bkk2/2xHNP9tSDX/b0o3/29KN/9s&#10;RzT/bUg1/25JNv9sRzT/bEc1/21KN/8OAA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0RGQ/91Szv/d009/3pTQv99VkX/fFVE/31XRP+BW0j/hmBN/4VfTP+H&#10;Xkr/gFpF/35YQ/9+WEX/f1lG/4RbSf+EW0n/hltI/4pbR/+KW0f/iVpG/4tbR/+MXEj/i1xI/41e&#10;Sv+PYUr/kWNM/5NlTv+UZk//lWVP/5VlT/+XZ1D/l2dQ/5hmT/+aaFH/m2dR/5pmUP+aZlD/mmZQ&#10;/5tnUf+bZ1H/nGhQ/5xoUP+caFD/n2lR/6BqUv+ialP/ompT/6VrVf+nbVf/pWtV/6VrVf+la1X/&#10;p2tR/6hsUv+obFL/qGxS/6hsUv+qblT/qm5S/6ltUf+ucVX/sHNX/7F0V/+wc1b/r3JW/7BzV/+v&#10;clb/sXFV/7BwVP+ycVX/snJW/7BwVP+xcVX/sXFW/7JyV/+yclf/s3NX/7V4W/+7fmH/u35h/7Z7&#10;Xf+xdlj/sXZY/65zVf+vdFb/sXVZ/7J1Wf+ydVn/snVZ/7R0Wf+ydVn/s3Za/7R3W/+0d1v/sndZ&#10;/690Vv+xdlj/s3ZZ/7N2Wf+yclb/tHRY/7d3XP+3d1z/s3NY/7JyV/+xcVb/sXFY/7NzWv+0dFv/&#10;snBY/7RyWP+4dlz/t3Vb/7R0W/+zc1r/tXVc/7FzWv+vcVj/rG5V/7BzV/+wc1f/r3JW/6tuUf+r&#10;blH/q25R/6hrTv+oa0//qmxT/6lrUv+hZ1H/o2lV/6NpVf+hZ1P/nmRQ/55kUP+gZlL/n2VP/5ti&#10;Tv+UXUj/kVpF/5FdSP+LWEP/ildC/4xZRP+NWkf/h1RB/4ZTQP+OW0j/l2RR/5xpVv+WY1D/k2BN&#10;/45eSv+MXEj/jFxI/4xcSP+OXkr/j19J/5BdSP+MWUT/jFlE/5FdSP+SW0f/jFVB/41WQv+PVkP/&#10;jlVC/45VRP+PVkX/j1ZF/5BYR/+MVEP/iVFA/49XRv+gaVX/r3hk/7J7Z/+sc2D/jlVC/4FINf+A&#10;Rzb/g0o5/4hNPf+JTjz/jVJA/5FUQf+OUT7/jE88/49SQP+RVEL/lFdF/5ZZR/+WWUf/kVZG/5NY&#10;SP+YXU3/mV5O/5RbSv+UW0j/mF1L/5pgTP+fYk3/omZO/6NnT/+gY07/nWBL/5tgTv+bYE7/ml9N&#10;/5pfTf+dY0//nmRQ/59lUf+dY0//m2FN/51jT/+gZlL/n2VR/59lUf+fZFL/nmNR/55lUv+dZFP/&#10;j1dI/4ZOP/+JT0H/pGxf/9anlf/92MX//vnl//754//8+uP//Pfj/+7Xxf/Lm43/toV3/51nXf+E&#10;S0L/h05D/4pWS/+MWEv/hFNF/5lsV//owKf/+/re//763f/++t3/+/re/+fHrv+vgm3/nGxY/59s&#10;Wf+lblr/qW5c/6xvWv+xc17/tXNd/7NvWv+ybln/sm5X/7NvWP+zb1j/tHBZ/7NvWv+xbVj/tW5a&#10;/7hxXf+3cFr/s2xW/7JrVf+2b1v/t3Bc/7VxXP+4dF//uXVg/7ZyXf+wbFf/tXFc/7VxXP+raFX/&#10;oF1K/5ZVQf+PTjr/mFdD/6ZlUf+wblj/snBa/7ZyW/+zb1j/tm9Z/7VuWP+waVP/sWpW/7FqVv+t&#10;aVT/rmpV/7FtWP+wbFf/r2hU/7BpU/+waFL/sWlT/7FpU/+xaVP/tGtY/7JpVv+uZVL/rGNQ/65l&#10;Uv+wZ1T/sGdU/69mU/+tZFH/qmNP/61lT/+vZ1H/rmdR/61mUP+sZU//rGVP/6tkTv+sZU//sGlT&#10;/7FqVP+rZ1D/qWVQ/6VhTP+lYUz/qGRP/6djTv+lYUz/pWFM/6djTv+kYU7/pGFO/6ViT/+kYU7/&#10;oWBM/6FgTP+hX0n/oF5I/6JeSf+iXkn/n1tG/6FdSP+fXEn/n1xJ/5tYR/+ZVkX/mFdF/5hXRf+X&#10;VkT/lVRA/5VUQv+UVUP/kFNA/45TQf+NUkD/ilE+/4xTQP+JUD3/hk06/4lQPf+HTj3/gko5/4VN&#10;PP+GUT//h1RB/5BdSv+UZFD/kWBP/41cS/+EVUP/fk89/3tMOv9+TTz/fk08/4BNPP9/TDn/gU47&#10;/4JPPP+CTzz/g1A9/4VSP/+EUT7/h1Q//4hUP/+HUz7/ilVD/4hTQf+IU0H/hFE+/4ZTQP+IVUL/&#10;hlZC/4ZWQv+DUz//gVI+/4NUQP9/Uj3/gFNA/4BTQP9+UT7/fFFA/3lOPf94TTz/d048/3dNPf91&#10;Szv/dkw8/3dNPf90Sjr/dEs5/3ZLOv91Sjn/dks6/3ZLOv91Sjn/dUo5/3RJOP91Sjr/dUo5/3RJ&#10;OP91Sjn/dEk4/3VKOf91Sjn/dEk4/3JHN/90STn/dUo6/3JHN/9zSDj/c0k5/3NKOP9zSjj/c0o4&#10;/3NKOP9zSjj/cEc1/3FINv9wRzX/cEc1/3FINv9wRzX/dEs5/3BKN/9vRjT/bkg1/3BHNf91TDr/&#10;dUw4/3JJNf9zSjb/cUg0/25FMf9xSDT/c0o2/3JJNf9xSzb/cUs4/3BKN/9vSjf/cEs4/3BLOP9u&#10;STb/bkk2/21JM/9sSDL/bUcy/2xIMv9tRzL/bUcy/2xIMv9tSDX/a0Yz/2pFMv9sRzT/bEgy/2tH&#10;Mf9qRjD/a0cx/2pFMv9qRTL/aUQx/2lEMf9rRjP/bUg1/2tGM/9sRzT/bkk2/25JNv9tSDX/b0o3&#10;/25JNv9sRzT/bUg1/21KNv9qRzT/akc0/1o9Lf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9WUU3/dUs7/3ZPPv95UkH/elNC/3xWQ/+BW0j/glxJ&#10;/4VcSv+IX03/hFtJ/35YRf98VkP/flhF/4NaSP+DWkj/hVpJ/4laRv+IWUX/iFlF/4xcSP+LXEj/&#10;iltH/4tcSP+PYUr/j2FK/5FjTP+SYkz/lGRO/5VlT/+YaFH/l2dQ/5hmT/+ZZ1D/mGZP/5pmUP+a&#10;ZlD/m2dR/5tnUf+caFL/nWlR/5xoUP+caFD/oWtT/6NrVP+ialP/o2tU/6VrVf+la1X/pmpQ/6hs&#10;Uv+pbVP/qW1T/6hsUv+pbVP/qGxS/6hsUv+pbVP/qW1R/6puUv+tcFT/rnFV/7BzV/+xdFj/sHNX&#10;/7BzV/+wc1f/s3NY/7FxVf+xcFT/s3JW/7NyVv+zclb/sXFW/7JyV/+xcVb/r3JW/69yVf+1eFv/&#10;u35h/7p/Yf+zeFr/sXZY/65zVf+uc1X/sHRY/7J1Wf+xdFj/snVZ/7J1Wf+ydVn/snVZ/7V4XP+2&#10;eV3/snZa/7F1Wf+ydVn/tHdb/7N2Wv+zc1j/tnRa/7h2XP+4dlz/tXNZ/7R0Wf+yclf/sXFY/7Vz&#10;W/+1c1v/s3FZ/7RyWP+3dVv/tnRa/7RyWv+ycln/sHJZ/7ByWf+ucFf/qmxT/65xVf+vclb/sHNX&#10;/6tuUf+rblH/rG9S/6lsUP+qbVH/qm5U/6hsUv+hZ1P/o2lV/6NpVf+hZ1P/oWdT/59lUf+gZlL/&#10;nmZP/5pjTv+XYEv/kV1H/5NfSv+MWUT/ildC/4xZRP+NWkf/iFVC/4dUQf+MWUb/lGFO/5hlUv+V&#10;Yk//kl9M/5FhTf+OXkr/ilpG/4paRv+OXkr/jl5K/45eSv+OW0b/kF1I/5JeSf+RXUj/jVZC/41W&#10;Qv+OV0P/jVZC/4tUQP+LU0L/jlZF/5BYR/+MVEP/iFNB/41YRv+XYEz/oGlV/6t0YP+0fWn/pm1a&#10;/5RbSP+ETDv/f0Y1/4BHNv+DSjn/ik89/41SQP+LUD7/jE88/41QPf+MUUH/kFVF/5NYSP+TWEj/&#10;kldH/5FWRv+VWkr/lltL/5dcSv+XXEr/l1xK/5lfS/+dYEv/oGNO/6FkT/+fYk3/nF9K/5leTP+Z&#10;Xkz/ml9N/5leTP+bYk7/nWNP/59lUf+dY0//m2FN/51jT/+fZVH/oGZS/6BmUv+gZVP/oWZU/6Fm&#10;VP+dZFP/kllI/4lPQf95PTL/cDQq/4hIPP+0dmn/2qGQ/+Ssm//eqZf/zZWE/650Zv+GR0D/gkY+&#10;/4xRS/+WXVT/oGpe/5tnWf+RYE//nGxY/+i8o//9+eD/+/re//z73//y7tX/zKaR/6l8Z/+gb17/&#10;oGtZ/6NqWf+pblz/rG9a/61vWv+ycV3/s3Fb/7BuWP+xbVj/sW1Y/7JuV/+yblf/s29Y/7FtVv+x&#10;bVb/t3Ba/7pzXf+3cFr/smtV/7JrVf+2b1n/tm9b/7FtWP+1cVz/tXFc/7NvWv+1cVz/t3Ne/7Vx&#10;XP+ubFT/r29W/8qMc//tr5b/y493/6dnTv+nZ07/rm1X/7JwWv+yblf/sm5X/7NsVv+xalT/smtX&#10;/7FtWP+ualX/rmpV/7FtWP+wbFf/sGlT/7BpU/+vZ1H/sGhS/7BpU/+waVP/smtX/69oVP+tZlL/&#10;rGNQ/65lUv+yaVb/r2ZT/65lUv+uZVL/qmNN/61lT/+tZlD/rWZQ/6xlT/+rZE7/rGVP/6pjTf+r&#10;ZE7/sGlT/61mUP+rZFD/qGRP/6ZiTf+mYk3/qWVQ/6hkT/+lYUz/pWFM/6djTv+kYU7/pGFO/6Ng&#10;Tf+gX0v/oWBM/6JhTf+iYEr/oV9J/6FdSP+fW0b/nVlE/55bSP+eW0j/nltI/5pXRv+XVkT/mFdF&#10;/5hXRf+YV0X/l1ZE/5VUQv+QUT//kFNA/45TQf+NUkD/ilE+/4xTQP+KUT7/h047/4dQPP+DSzr/&#10;gko5/4RPPf+JVkP/jVpH/5NgT/+TYlH/jl1M/4ZXRf+BUkD/fE07/3tMOv98Szr/fEs6/3xMOP9/&#10;TDn/gU47/4JPPP+CTzz/g1A7/4VSPf+FUTz/hlI9/4ZSPf+GUj3/h1JA/4dSQP+HUkD/hFE+/4ZT&#10;QP+IVUL/hlZC/4VVQf+CUj7/gVI+/4JTP/9+UT7/gFNA/3xRQP98UUD/e1A//3hNPP94TTz/dkw8&#10;/3dNPf91Szv/dkw8/3dNPf9zSTn/dEo6/3RLOf91TDr/eE08/3dMO/92Szr/dUo5/3RJOP91Sjn/&#10;dUo5/3RJOP91Sjn/c0g3/3RJOP90STj/dUo5/3NIN/90STn/dUo5/3NIN/9ySDj/cUg2/3NKOP9z&#10;Sjj/cUg2/3BKN/9zSjj/cUg2/3FINv9xSDb/cUg2/25INf9tRzT/cEo3/3BKN/9vRjT/bkg1/3BH&#10;M/9zSjb/dUw4/3JJNf9zSjb/cUg0/29GMv9ySTX/ckk1/3FINP9xSzb/cEo3/29KN/9vSjf/b0o3&#10;/29KN/9uSTb/bUg1/21INf9sSDL/bEgy/21JM/9sSDL/bEgy/2tGM/9sRzT/bEc0/2pFMv9rRjP/&#10;bEgy/2tHMf9rRzH/a0cx/2pFMv9rRjP/bEc0/2tGM/9qRTL/bEc0/2xHNP9sRzT/bkk2/29KN/9u&#10;STb/b0o3/29KN/9uSTb/bUg1/2xJNf9qRzT/ZkUy/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YU9F/3VPPP94UUD/elNC/3xWQ/+A&#10;Wkf/gFpH/4NaSP+IX03/glxJ/31XRP95U0D/fFZD/4BXRf+BWEb/g1hH/4ZZRv+GV0X/h1hE/4tc&#10;SP+KW0f/iFlF/4pbR/+RYU3/kWFL/5FhS/+RYUv/lGRO/5VlTv+XZ1D/l2dQ/5ZkTf+XZU7/lmRN&#10;/5hmT/+bZ1H/nGhS/5xoUv+caFL/nmpU/5xoUv+eaFD/oWtT/6NrVP+ialP/o2tU/6RqVP+laU//&#10;pWlP/6hsUv+qblT/qW1T/6hsUv+qblT/qm5U/6ltU/+pbVP/qm5S/6tvU/+rblL/rXBU/65xVf+v&#10;clb/sHNX/65xVf+wc1f/sXRY/7JyVv+xcFT/s3JW/7RzV/+zcVf/sHBV/7FxVv+xcVb/sXRY/65x&#10;Vf+wc1f/tnlc/7p9YP+1elz/sndZ/69zV/+vc1f/sXRY/7J1Wf+ydVn/snVZ/7J1Wf+ydVn/sXRY&#10;/7J2XP+0eF7/sXVb/7J0W/+ydVn/tHdb/7V1Wv+0clj/tnRa/7d1W/+3dVv/tnRa/7VzW/+zcVn/&#10;snBY/7VzW/+1c1n/s3FX/7RyWP+2dFr/tXNZ/7NxV/+wcFf/rW9W/65wV/+tb1b/qmxT/6xuVf+t&#10;cFT/rnFV/6hrT/+pbFD/qm5S/6drT/+obFL/qW1T/6ZsVv+jaVX/omhU/6JoVP+jaVX/omhU/55l&#10;Uf+dZU7/nWVO/5tlTf+bZE//lGBK/5JfSv+OW0b/ildC/4xZRP+QXUj/jFlG/4lWQ/+KV0T/kF1K&#10;/5RhTv+UYU7/k2BN/5JiTv+OXkr/iFhE/4lZRf+KW0f/jFxI/4tcSP+MXEj/kWFL/5NgS/+PXEf/&#10;jFhD/4xYQ/+OV0P/jVZC/4tUQP+LVED/i1ZE/4tWRP+LVkT/jFdF/5BbSf+TXkz/kV1I/5hhTf+m&#10;b1v/tH1p/6x1Yf+WX0v/g0o5/3lBMP9+RTT/g0o3/4dOO/+KTz3/iU48/4lOPP+JTj7/jlND/5JX&#10;R/+RVkb/kldH/5FWRv+RVkb/kldF/5RZR/+XXEr/lFlH/5RaRv+ZXEf/nF9K/51gS/+bXkn/mV5M&#10;/5VaSP+VWkj/mWBN/5deS/+ZYE3/mmFO/51jT/+cYk7/nWNP/55kUP+cYk7/n2VR/59lUf+hZlT/&#10;o2hW/6NoVv+eY1H/nGFR/5leTv+VWkz/klZL/4pORP+ITEL/hkxB/4dNQv+HTUL/iE5D/4lPRP+O&#10;VEn/lVtP/6RqXv+pcWL/rHdl/6JtW/+fbFf/yJiC//334f/9+OL//fjk//jNuv+5jHn/pndn/59u&#10;X/+ialn/o2pZ/6dqV/+rbln/rnBb/69uWv+vblr/sG5Y/69tV/+wblj/sm5Z/7NvWv+xbVj/sm5X&#10;/7JuV/+ya1X/tm9Z/7hxW/+2b1n/tW5Y/7VuWP+1blj/smtX/6xqVP+vbVf/s3Fb/7h2YP+7eWH/&#10;u3lh/7VzW//Dg2f/6a6O//711P/+9dT/7+bH/69yVf+dYEP/q2tS/69tV/+xb1f/sG5W/7BsV/+w&#10;bFf/sW1Y/7NvWv+xbVj/r2tW/7FtWP+wbFf/smtV/7BpU/+vaFL/sGhS/7BpU/+waVP/sWpW/69o&#10;VP+sZVH/q2RQ/6xlUf+wZ1T/rmZQ/6xkTv+tZU//q2RO/6tkTv+sZU//qmNN/6tkUP+rZFD/q2RQ&#10;/6liTv+qY0//r2hU/6pjT/+sZVH/qGRP/6djTv+mYk3/qWVQ/6llUP+mYk3/ol5J/6djTv+mY1D/&#10;ol9M/55dSf+gX0v/omFN/6JhTf+iYEr/oF5I/51aR/+cWUb/nFlG/51aR/+fXEn/nVpH/5lYRv+X&#10;VkT/l1ZE/5hXRf+ZWEb/lldF/5JTQf+OUT7/j1I//4xRP/+MUT//ilFA/4xTQv+KUUD/hk49/4ZO&#10;Pf+BSTj/g048/4hTQf+OW0j/k2BP/5ZjUv+PXk3/h1ZF/4RTRP+EU0L/f049/35NPP98Szr/eUg3&#10;/3pKNv96Sjb/gU47/4FOOf+CTzr/g1A7/4VSPf+FUTz/hlI9/4ZSPf+HUz7/hlI9/4VSP/+GU0D/&#10;hFE+/4dUQf+HVEH/g1M//4RTQv+DUkH/gVJA/4FSQP9+UT7/fFFA/3tQP/96Tz7/eE08/3dMO/92&#10;TTv/dkw8/3dNPf91Szv/dkw8/3dNPf9zSTn/dEo6/3JIOP91TDr/d048/3ZNO/91TDr/dEs5/3NK&#10;OP90Szn/dEs5/3NIN/9zSDf/ckc2/3JHNv90STj/dUo5/3VKOf92Szr/dUo5/3RLOf90Szn/c0o4&#10;/3FINv9wSjf/b0k2/3BKN/9xSzj/cEo3/3NKOP9xSzj/cUs4/25INf9tRzT/b0k2/3BKN/9uSDP/&#10;bkgz/3BHM/9ySTX/ckk1/3BHM/9ySTP/cUgy/3NKNP9zSjT/c0o2/3FINP9vSTT/b0k2/25JNv9t&#10;SDX/a0Yz/21INf9uSTb/bkk2/21INf9rRjP/bEc0/21INf9rRjP/bEc0/2tGM/9qRTL/a0Yz/2tG&#10;M/9qRTL/akUy/2tGM/9sSDL/a0cx/2pFMv9rRjP/bkk2/21INv9qRTL/bEc1/2xHNf9tSDX/bkk2&#10;/3BLOP9vSjf/cEs4/3FMOf9vSjf/bUg1/2tINP9qRzT/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3NMO/92Tz7/eVJB&#10;/3xVRP+AWUj/f1hH/4NZSf+EWkr/g1lJ/31WR/94UUD/dU49/3lSQf9/VUX/gVZF/4VYRf+EVUP/&#10;hVZE/4dYRv+LW0f/iVlF/4tbR/+SX0z/lGFM/5RhTP+UYUz/lGFM/5NjTP+WZk//mGhR/5ZkTf+X&#10;ZU7/l2VO/5dkT/+XZU7/nGhT/55qVP+aZlD/m2dR/55qVP+fa1X/omtW/6JrVv+gaFH/n2dQ/6Fp&#10;Uv+iaFD/pmpQ/6hsUv+na1H/p2tR/6ZqUP+na1H/qGxS/6hsUv+pbVP/q29V/6xwVv+uclj/r3FY&#10;/61vVv+qbFP/rG5V/6xuVf+ucFf/sXFW/7JyV/+xcVX/sXBU/7JwVv+ycFb/snBW/7FvVf+xb1X/&#10;sW9V/7BwVf+wc1f/r3FY/7FzWv+0dl3/tXhc/7F0WP+yclf/tHRZ/7Z2W/+zc1j/s3NY/7N1XP+y&#10;dFv/sXVb/6xyXP+vdV//snZe/7V3Xv+3eWD/tXVc/7R0W/+zcVn/s3FZ/7RyWv+1c1v/s3FZ/7Fv&#10;V/+ubFT/r21V/7RyWv+zcVf/snJX/7NzWP+0clj/s3FX/7VzWf+wcFf/sHBX/7JyWf+wcln/rG5V&#10;/6psU/+rblL/rHBU/6puUv+qblL/qm5U/6drUf+qblT/qGxS/6ltU/+mbFb/pGpU/6NpU/+jaVP/&#10;omhS/59lT/+aYkv/nGRN/55nUv+bZ1H/lGBK/4xZRP+OW0b/j1xH/49cR/+RXkv/jltI/4lWQ/+G&#10;VkL/hlZC/4ZWQv+IWET/jFtK/5FhTf+NXEv/iVhH/4hZR/+FVkT/iVpI/4laSP+JWkj/jl9L/5Bh&#10;Tf+RYU3/jFxG/4hYQv+IVUD/iVZD/4hVQv+IVUL/ildE/4lWQ/+KVUP/jFdF/5NeTP+UX03/i1ZE&#10;/4tTQv+RWUj/pW1c/694ZP+veGT/pW5a/4lVQP99STT/eUUw/3xIM/+ASTX/gks3/4ZNOv+KUUD/&#10;ilFA/41UQ/+OVUT/jlVE/41UQ/+NVEP/jFNC/45VQv+QV0T/kFdE/5NYRv+TWEb/l1pH/5lcSf+b&#10;Xkv/mF1L/5dcSv+VXEv/k1pJ/5NaSf+YX07/l15N/5ZdSv+YXUv/mmBM/51jT/+ZX0v/m2FN/5lf&#10;S/+aYU7/nGNQ/51kUf+dZFH/nWRR/55lUv+haFf/nmVU/5xiVP+aYlX/l19S/5RcT/+VXU7/mmJT&#10;/55mVf+jbFj/qXVg/7B8Z/+ve2X/pnRd/6JwWf/Fk3z/88Cr//3Wx//tvK7/w5GG/6p4bf+icGX/&#10;o29k/6FsXv+iaVj/qG1b/6xvWv+sbln/rnBb/7BvW/+vblr/sG5Y/7BuWP+zcVv/tHJc/7NxW/+t&#10;a1P/sG5W/7RyWv+2c1n/uHVb/7hyWf+zbVT/tG5V/7BsVf+va1T/rWlS/7h2Xv/Jh2//0Y93/86M&#10;cv++fGL/vHtf/7t6XP/oron//PfR//340v/999P/zMOi/59kRP+eXkP/omJJ/6JgSP+kYkj/qmhO&#10;/61rU/+wblb/s3FZ/7VzXf+xb1n/rmxW/61rVf+ualP/sWpU/69oUv+waFL/sWlT/69nUf+uZ1H/&#10;rWZS/6pmUf+rZ1L/qmZR/6tkUP+rZFD/rGVP/6liTP+sZU//rWZQ/6pjTf+nY0z/p2NM/6djTv+m&#10;Y1D/qGVS/6llUv+nY1D/qWVS/6lmU/+pZlP/qWZT/6hlUv+nY07/qmZR/6hkT/+jX0j/oFxF/6ll&#10;Tv+oZE//pWFM/6VhTP+mYk3/pWJP/6FgTP+cW0f/nVxI/51cSP+eXUn/nltI/6JfTP+jYE3/nFlG&#10;/5hXRf+YV0X/lldF/5dYRv+VVkT/klNB/5RVQ/+MTzz/jlE+/41SQv+OU0P/jVRD/4xTQv+JUUD/&#10;iVFA/4ZRP/+KVUP/jFlG/5JfTP+XZlX/kF9O/4xdTf+FVUf/gFBC/35OQP9/UED/fUw9/31MO/9+&#10;TTz/fk46/3tLNf96SjT/e0s1/31NN/+AUDr/hFQ+/4VSPf+EUjv/h1M+/4pWQf+NVkL/iFE9/4dS&#10;QP+IU0H/iFVC/4VUQ/+EU0L/hFNC/4ZXRf+CU0H/gFJC/4FTQ/9/VET/fFFA/3lQPv95UD7/d048&#10;/3ZNO/92TDz/dUs7/3dNPf93TT3/dks7/3dMPP92Szv/dUo6/3NKOP9xSDb/cUg2/29GNP9vRjT/&#10;cUg2/3RLOf90Szn/dUw6/3RJOP92Szr/dkk2/3NIN/91Sjn/dEk4/3RJOP92TTv/dEs5/3RLOf91&#10;Szv/c0k5/3JIOP9wSTj/cEk4/25HNv9wSTj/cUo5/3FKOf9xSjn/cEk4/21GNf9vSTb/b0k2/3NK&#10;OP9zSjj/c0o4/3NKNv9xSDT/cEcz/3NINf9xRjP/cEUy/3BFMv9zSDX/c0o2/3NKNv9uSDX/bUc0&#10;/29JNv9tSDX/a0Yz/2xHNP9sRzT/bEc0/2tGM/9qRzP/a0g0/2tINP9oRTH/aUYy/2tGM/9qRTL/&#10;akUy/2pFMv9oQzD/aUQx/2tHMf9rRzH/aEQu/2hDMP9oRTH/a0Y0/2xHNf9oQzH/a0Y0/25JN/9v&#10;STb/b0k2/3FLNv9xSzb/cUs2/25KNP9tSDX/a0Yz/2FALf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xwTDv9z&#10;TDv/eFFA/31WRf+FXk//g1xL/35XSP98VUb/f1hJ/4dgUf+FXk3/eFFA/3ZPPv96U0L/gVhG/4da&#10;R/+EV0T/hVZE/4dYRv+JWUX/iFhE/4tbR/+SX0r/lGBL/5RgS/+VYUz/k2BL/5RhTP+XZE//mGZP&#10;/5ZkTf+XZU7/l2RP/5ZjTv+aZlH/nWlU/55qVf+bZ1H/m2dR/59rVf+ia1b/oWpV/6FqVf+faFP/&#10;nGZO/59pUf+ha1H/pGpS/6VrU/+jaVH/pGpS/6ZqUP+la1X/p21X/6ZsVv+nbVf/q29V/6puVP+q&#10;blT/rnBX/65wV/+sblX/rnBX/65wV/+ucFf/sHNX/7F0WP+vclb/rXBU/7BwVf+yclf/sHBV/65u&#10;U/+xb1f/snBW/7JyWf+zdVz/sXNa/65wV/+wcln/tHZd/7V1XP+yclf/tHRZ/7Z2W/+zc1j/sXRY&#10;/7N2Wv+ydFv/s3Vc/7B0Wv+zdVz/tHZd/7Z4X/+0dl3/snJZ/7RyWv+ycFj/sG5W/7FvWf+2clv/&#10;tHJa/7JwWP+vbVX/rmxU/7FxWP+xcVb/sXFW/7FxWP+ycFb/sG5U/7VzWf+0clr/s3FZ/7RyWv+y&#10;cln/rW9W/61vVv+ucFf/rHBW/65yWP+rcVn/qW9X/6ltU/+uclj/qW1T/6hsUv+la1X/pWtV/6Rq&#10;VP+kalT/omhS/59lT/+bYUn/nWVO/55oUP+bZE//lWFL/49cR/+MWUT/j1xH/4xZRP+NWkf/ildE&#10;/4lWQ/+IWET/hFRA/4FRPf+BUT3/g1M//4tbR/+KWkb/iVlF/4laRv+FVkT/hldF/4dYRv+GV0X/&#10;i1xK/5BhTf+SY0//kGBM/4hYRP+FVUH/hlZC/4ZWQv+GVkL/iFhE/4pXRP+GU0D/iFVC/5BbSf+O&#10;WUf/h1JA/4pSQf+LU0L/klpJ/5tjUv+pcl7/tH1p/6NvWv+SXkj/h1Q//39MN/92Qi3/eUUw/4BM&#10;N/+FUD7/h08+/4pSQf+NVUT/kFhH/41VRP+LU0L/ilJB/4tTQv+LVED/jlVC/5FYRf+SV0X/l1pH&#10;/5hbSP+aXUr/l1xK/5leTv+YX07/k1pJ/5RbSv+YX07/lVxL/5VcSf+ZXkz/m2BO/51iUP+VWkj/&#10;mV5M/5pfTf+XXkv/mWBN/5lgTP+ZYEz/mWBM/5tiT/+dZFH/mmFO/5phTv+aYVD/mWBP/5phTv+b&#10;Yk//oWhU/6ZtWf+qc17/sXpl/656ZP+qdmD/oW9Y/6RyW//PnIf/4K2a/7yIe/+qdmv/qHNr/6p0&#10;av+iaV7/pGpe/6JoWv+kZ1T/qm1Y/6ttWP+rbVj/sG5Y/7BuWP+xb1n/sW9Z/7NxWf+2dFz/uHZe&#10;/7VzW/+vbVX/sW9X/7Z0XP+2c1n/tnNZ/7JvVf+ua1H/rWpQ/61qUP+0cVf/vnxk/9qYfv/rqY//&#10;66mP/9iWfP+4dlz/tXVa/7Z2Wv/Hi2n/+8Ce//711P/+58f/nWBD/4tLL/+TUTf/kE0z/5xZPv+a&#10;Vzz/mFY8/6RkSf+vb1b/snFb/7JxW/+wblj/rmxW/6xoU/+taVL/r2hS/69nUf+uZlD/rmZQ/7Fp&#10;U/+zbFb/smtX/6xoU/+qZlH/qWVQ/6tnUv+tZlD/rWZQ/6xlT/+uZ1H/rmdR/6pjTf+nY0z/qWVO&#10;/6NfSv+kYU7/qGVS/6plVf+nYlL/qGRR/6dkUf+oZVL/qmdU/6lmU/+nZFH/p2NO/6ZiTf+jX0r/&#10;o19K/6llTv+oZE3/pmJN/6ZiTf+mYk3/o19K/6JfTP+dXEj/nVxI/51cSP+eXUn/nltI/59eSv+f&#10;Xkr/mllF/5dWRP+VVkT/lFVD/5JVQv+RVEH/j1I//5BTQP+MUT//i1BA/41SQv+OVUT/jVRD/4xU&#10;Q/+LU0T/i1NC/4tWRP+RXEr/lWJP/5pnVP+YaFT/iFlH/4JTQ/9/UED/fU4+/3xNPf+BUEH/fUw7&#10;/3xLOv+ATTr/gk88/39MN/+ATTj/f085/4BQOv+BUTv/hVU//4RUPv+EUjv/h1Q//41ZRP+NWUT/&#10;hlI9/4hVQv+JVkP/hVVB/4VUQ/+FVEP/hFNC/4dYSP+DVET/glND/4FTQ/+AVUX/fFJC/3lQPv94&#10;Tz3/d048/3ZNO/93TT3/dkw8/3dNPf93TT3/d0w8/3ZLO/91Sjr/dUo5/3FINv9wRzX/cUg2/3BK&#10;N/9wSjf/b0k2/3FLOP90Szn/dEs5/3NIN/92Szr/dks6/3VKOf90STj/c0g3/3RJOP92TTv/dUw6&#10;/3JIOP9zSTn/c0k5/3FKOf9wSTj/cEk4/3NJOf9zSTn/c0k5/3NJOf9ySDj/bkc2/25INf9vSTb/&#10;b0k2/3FINv9xSDb/dEs5/3VMOv9xSDb/cEc1/3VKN/9zSDX/c0g1/3NINf9xRjP/cUg0/3FINv9u&#10;SDX/a0Uy/21INf9tSDX/bUg1/21INf9tSDX/a0Yz/2xHNP9sRzT/a0g0/2tINP9pRjL/aUYy/2tI&#10;NP9qRTL/akUy/2lEMf9nQi//ZkMv/2tIMv9qRzH/ZkMt/2lEMf9pRjL/akUz/2tGNP9rRjT/bEc1&#10;/21INv9vSTb/b0k2/3FLOP9xSzj/b0k2/21INf9tSDX/bUg1/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KiH/dVBA/3tWRv+LZFX/imNU/4JbTP92T0D/fldG/5ZvXv+kfmv/jGdU/3pVQv92UT7/&#10;gFpH/4phT/+FWkn/hFdE/4VWRP+IWET/iVlF/49cSf+QW0n/kV1I/5NcSP+RXUj/k15M/5NfSv+V&#10;Yk3/lWJN/5ViTf+WY07/lmNO/5ZiTf+aZlH/mmZR/5xoU/+ZZU//m2RP/55nUv+eZ1L/n2hT/6Fq&#10;Vf+ia1b/oGpS/6JsVP+ibFT/omxS/6JsUv+kblT/pW1W/6RsVf+oblj/qG5Y/6VrVf+mbFb/qG5Y&#10;/6RqVP+la1X/qm5U/65wV/+tb1b/sHJZ/65wV/+pbVP/q29V/69zWf+tcVX/qm5U/6xwVv+wcln/&#10;rW9W/6xuVf+tb1b/rW9W/7ByWf+0dl3/tHZd/7ByWf+ucFf/sHJZ/7R0W/+1dVz/tXVc/7V1XP+y&#10;cln/r3FY/69yVv+xdFj/s3Za/7ByWf+wcln/snRb/7J0W/+tb1b/sHBX/7NzWv+ycFr/r21X/7Bu&#10;WP+ycFr/s3Fb/7NxWf+zcVn/sXFY/7JyWf+wcFf/r29W/7FxWP+wblb/sGxV/7RwWf+zb1j/sm5X&#10;/7JwWP+ycFj/rm5V/65wV/+vcVj/r3NZ/6dvWP+mblf/p29Y/6dvWP+rcVn/qm5U/6ltU/+malD/&#10;pmpQ/6ZqUP+na1H/p2tR/6NnTf+eYkj/nWNN/5xkTf+ZYk3/lmJN/5JeSf+KV0L/jFlE/4xZRv+G&#10;U0D/hVI//4xZRv+LW0f/hFRA/4JSPv+EVED/h1dD/4paRv+IWET/hlZC/4dYRP+CU0H/hFVD/4hZ&#10;R/+HWEb/iltJ/45fS/+QYU3/i1xI/4hZRf+HWET/h1hE/4ZXRf+FVkT/h1ZF/4dXQ/+HVEH/h1RB&#10;/4hTQf+IU0H/ilJB/4pSQf+IU0H/ilVD/45ZR/+YZE//o29a/615ZP+rd2H/pHJb/5VjTP96SDH/&#10;d0Qv/3xJNP9/TDn/fUg2/4JNO/+MV0X/kFtJ/45ZR/+MV0X/iVZD/4ZTQP+HUkD/iVI+/41UQf+N&#10;VEH/jVJA/49UQv+VWkj/k1hG/5ZbS/+VXEv/k1pJ/5NaSf+TWkn/lFtK/5VaSP+aX03/m2BO/5tg&#10;Tv+VWkj/kVZE/5BXRP+ITzv/iFE8/4lTO/+LVT3/kVhE/5ZdSf+WXUr/k1pH/5tgTv+dYlD/n2RS&#10;/6BlU/+gZVP/qG1b/6ZtWf+ob1v/rndi/6pzXv+kcFr/pHBb/6dzXv+0gGv/tYBu/6NrXP+gaFv/&#10;p21h/6huYv+dYlT/n2RU/6ZpVv+qbFf/r25Y/6xrVf+raVP/r21X/7FvWf+1cVz/s29Y/7NvWP+2&#10;clv/tXNb/7Z0XP+ycFj/snBY/7RyWv+0cFn/sGxV/65qU/+talD/q2hO/7FuVP/IhWv/5KKI//q4&#10;nv/qqo//0pJ5/75+Zf+ubVf/rHBY/6drU/+TVz3/lVk//6JmTP+fY0n/hEcr/4ZEKv+OSC7/jUUs&#10;/8J7Xf+ybVD/llU5/5pcQ/+qblb/q25Z/6tuWf+ta1X/rGpU/7BsV/+wbFf/rmdR/69nUf+sZE7/&#10;qGBK/7FpU/+2b1n/tG1Z/6xoU/+pZVD/qGZQ/6lnUf+pZU7/q2RO/6xmTf+tZ07/r2hS/6tkTv+q&#10;Y03/rGVP/6liTv+kYE3/pWFO/6ZiT/+kYE3/pmJP/6JfTP+hYEz/pGNP/6ZlUf+kY0//ol9M/6dj&#10;Tv+oZE//qWVQ/6djTv+jX0r/oV1I/6BcR/+eW0j/nltI/59cSf+eXUn/nl1J/51cSP+aWUX/mllF&#10;/5pZRf+aWUX/mVhE/5dYRv+UV0T/kVRB/5BTQP+OU0P/jVJC/41SQv+LUED/ilFA/41UQ/+NVEP/&#10;hU08/4tTRP+KVUX/i1ZE/49cSf+TYE3/l2RR/5VlUf+MXEj/hFVD/3xNO/9+Tz//eks7/3tKO/99&#10;TDv/fUo5/3xJNv99Sjf/gEw3/4JPOv+DUDv/hVI9/4RUPv+EVD7/hFQ+/4VVP/+FUzz/hlQ9/4lX&#10;QP+IVUD/g1A7/4NTP/+AUDz/fk46/4RTQv+FVEP/glFA/4RTQv+CU0P/glND/4FTQ/98UUH/fVJC&#10;/3pRP/93Tjz/d048/3dOPP93Tjz/d048/3dNPf91Szv/dEo6/3BGNv9ySDj/c0o4/3FINv9uSDX/&#10;b0k2/3JMOf91Tzz/cUg2/3NKOP90Szn/cUg2/3NIN/90STj/dEk4/3RJOP91Sjn/c0g3/3RJOP92&#10;TTv/dUw6/3BGNv9uRzb/cUo5/3NMO/9wSTj/c0k5/3VLO/90Sjr/ckg4/3NJOf9xSDb/dEs5/3NK&#10;OP9xSDb/c0o4/3NKOP9xSDb/cEc1/3NKOP9xSDb/cUg2/3NKOP92Szj/dks4/3VKN/9zSjj/cUg2&#10;/3FINv9uSDX/a0Yz/2xHNP9uSTb/bkk2/2xHNP9sSDL/bEc0/29KN/9sRzT/bEc0/2tGM/9tSDX/&#10;bUg1/2tGM/9qRTL/akUy/2pFMv9oRTH/a0gy/21KNP9sSTP/akcx/2pFMv9rRjP/bEc1/2xHNf9t&#10;SDb/bEc1/25JN/9wSjf/cEo3/25INf9sRzT/bEc0/25JNv9rRjP/SSQR/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Y0M2/3dSQv+IY1P/lG5h/4lkVP9zTj7/e1RD/6eBbv/QqpX/rop0/4hk&#10;Tv9zTzn/dlM//4tlUv+KYU//iVxJ/4hZR/+EVUH/iFhE/45bSP+QXEf/kFxH/5JbR/+UXEv/lF9N&#10;/5NeTP+WYU//lWFM/5VhTP+UYEv/lWFM/5djTv+aZlH/l2NO/5hkT/+bZE//n2hT/59oU/+eZ1L/&#10;oGlU/6JrVv+halX/oGpS/6NtVf+kblb/pW9V/6RuVv+mcFb/p3FZ/6ZwWP+ocFn/p25a/6duWv+p&#10;b1v/p21X/6dtV/+oblj/q29V/6xwVv+scFb/rnJY/6tvVf+pbVP/qm5U/65yWP+rb1X/qW9X/69z&#10;Wf+vc1n/rHBW/6xwVv+rb1X/qm5U/7FzWv+zdVz/tHZd/7FzWv+vcVj/sHJZ/7V1XP+3d17/tnZd&#10;/7R0W/+xc1r/rnBX/65wV/+wc1f/s3Za/7BzV/+vclb/sHNX/7JyWf+ycln/tHRb/7Z2Xf+1c1v/&#10;sW9X/7FvV/+zcVn/s3FZ/7NxWf+2dFz/tXVc/7Z2Xf+2dl3/s3Na/7NxWf+yblf/sW1W/7ZvWf+1&#10;blj/sW1W/7RwWf+zcVn/sHBX/61vVv+ucFf/rnJY/6dvWP+lbVb/p29Y/6hwWf+qcFr/qm5U/6pu&#10;VP+na1H/pmpQ/6hqUf+na1H/p2tR/6NnTf+hZUv/nmRO/5tiTv+cY0//mGFN/5NfSv+MWEP/jVhG&#10;/4pXRP+HVEH/h1RB/4xZRv+MXEj/h1dD/4VVQf+GVkL/i1tH/4paRv+IWET/h1dD/4VVQf+DUkH/&#10;hVRD/4hXRv+JWEf/jFxI/5FhTf+QYEz/jl5K/4xcSP+KW0f/iltH/4hZR/+GV0X/hFVD/4ZWQv+I&#10;VUL/iFVC/4pVQ/+MVUH/jFRD/41VRP+LVkT/i1ZE/45ZR/+RXUj/lGBL/6BsV/+ndV7/qnhh/6Vz&#10;XP+OXEX/gU45/3xJNP98STb/fEc1/4FMOv+MVEP/jVhG/49aSP+QW0n/j1xJ/4xZRv+LWEP/ilZB&#10;/49YRP+OVUL/iVA9/4xRP/+RVkT/j1RC/5BVQ/+SV0f/kldH/49WRf+OVUT/kFdG/5NYRv+aX03/&#10;nWJQ/5xhT/+UWUf/i1I//4RLN/9wOiD/Zy8U/2gxE/9yOx3/hUwx/5FXP/+TW0T/lFpG/5tgTv+f&#10;ZFL/pGlX/6VqWP+iZ1X/p2xa/6dsWv+iaVb/pm1a/6RrWP+jalf/rHNg/6x1Yf+pcl7/pG1Z/6Nq&#10;Wf+lalr/pmtb/6NoWP+hZFH/pWhT/6psV/+vblj/sXBa/65tV/+qaVP/r21X/7FvWf+zcVv/tHBZ&#10;/7BsVf+wbFX/sm5X/7JwWP+ta1P/q2lR/61rU/+wbFX/rmpT/7FtVv+4dVv/y4hu/9qXfP/koYb/&#10;5KGG/9WTe//DgWv/tXRe/6lrVv+maFP/qWxX/6lsV/+WWkL/ilA6/4ZMNv+NTzb/k1M6/5JPNP+w&#10;b1H//8us//764f/9+Nv/6reY/6ZqUP+na1P/qm1a/6tuW/+sa1f/rWpX/69rVv+0bVn/r2hU/69m&#10;U/+vZ1H/rGRO/7FpU/+2b1n/tm9Z/7BsVf+qZlH/qWdR/6lnT/+rZ1D/rWZQ/6xlT/+sZU//rWZQ&#10;/6tkTv+tZlD/rWZQ/6xlUf+pYE3/p2BM/6VhTv+mYk//pmNQ/6NgTf+gX0v/oF9L/6JhTf+hYEz/&#10;oF9L/6dmUv+raFX/rGlW/6ZjUP+gXUr/nltI/5xZRv+dWkf/n1xJ/6JfTP+fXkr/n15K/55dSf+a&#10;WUX/m1pG/5taRv+ZWET/l1ZC/5ZYQ/+UV0T/k1ZD/5BTQP+NUkL/jVJC/41SQv+LUkH/i1JB/4xU&#10;Q/+KUkH/gUw6/4VQQP+HUkD/iVZD/5JfTP+VYk//lWJP/45eSv+AUDz/gFE9/3tMOP9+TTz/fk08&#10;/39MO/9/TDv/fUo3/31KN/+ATDf/gEw3/4NQO/+FUj3/hFE8/4RSO/+DUzz/glI7/4NTPP9/Tzj/&#10;glI7/4RUPf+EVD3/gVE7/4NTPf+BUTv/f087/4RTQv+HVEP/hFFA/4RRQP+DUkH/gVJC/4FSQv96&#10;Tz//ek8+/3hPPf93Tjz/eE89/3dOPP92TTv/dk07/3dNPf91Szv/dEo6/3JIOP9zSTn/dEs5/3BK&#10;N/9uSDX/cUs4/3VPPP93Tjz/cUg2/3FINv90Szn/c0o4/3FINv9xSDb/c0g3/3FINv9zSjj/c0o4&#10;/3RLOf91TDr/dEs5/29JNv9wSjf/dE08/3RNPP9wSTj/ckg4/3dMPP91Sjr/ckc2/3RJOP9yRzb/&#10;dEk4/3NKOP9xSDb/dEs5/3RLOf9xSDb/cEc1/3BHNf9vRjT/b0Y0/3FINv92TTv/dUw6/3RLOf9x&#10;SDb/c0o4/3NKOP9vSTb/bEc0/2xHNP9vSjf/bko0/2xIMv9rRzH/a0cx/21INf9sRzT/a0Yz/2pF&#10;Mv9sRzT/bEc0/2pFMv9oQzD/aUQx/2tGM/9tSDX/a0gy/2tIMv9sSDL/bEgy/2xHNP9rRjP/bEc1&#10;/2xHNf9vSjj/cEk4/3FLOP9wSjf/bkg1/21HNP9qRTL/bEc0/25JNv9fOij/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yUaFP+EXlH/l3Fk/5ZwY/+EX0//h2JQ/6iDcP/uyrT/&#10;6tzC/6qKcf96WkH/cFE8/3VWQv97WEX/fVdE/4FWRf+DVkH/hldD/4haQ/+KWkT/i1tF/49cR/+O&#10;W0b/kl9K/5ZiTf+VYUz/lWFM/5JeSf+UYEv/lWFM/5hkT/+ZZVD/lmJN/5tkUP+eZ1P/nmdS/6Bn&#10;U/+gZ1P/omlV/6NqVv+haFT/oGhR/6JsVP+jbVX/omxU/6NtU/+lb1f/pW9V/6NtVf+nb1j/p29Y&#10;/6hwWf+qcFr/p21X/6pwWv+rb1X/qW1T/6drUf+pbVP/qm5U/6puVP+rb1X/q29V/6xwVv+rb1X/&#10;rnJY/7B0Wv+scFb/rnJY/7B0Wv+vc1n/rHBW/7B0WP+xdVv/snZc/7FzWv+vcVj/sHNX/7J1Wf+2&#10;dlv/tXVa/7R0Wf+xc1r/rnFV/65xVf+xdFj/tHRZ/7V1Wf+0dFn/s3NY/7NxV/+3dVv/uXdf/7l3&#10;X/+7eWH/vHpi/7l3X/+4dl7/tXNb/7Z0XP+2dFz/tXVa/7R3W/+0d1v/tnZb/7VzWf+2dFr/uHVb&#10;/7VyWP+2clv/tHBZ/7Z0XP+1c1v/tXVc/7FzWv+ucFf/rnJY/6pwWv+nb1j/p21X/6dtV/+mbFb/&#10;qGpR/6lrUv+pa1L/p2lQ/6dpUP+malD/pGhO/6JmTP+jZ03/n2VP/5xiTv+dZFD/nWRR/5lgTf+Q&#10;WUX/j1dG/5FcSv+NWkf/jVpH/4xZRv+IWET/h1dD/4VVQf+FVUH/ilpG/5BgTP+IWET/ilpG/4pa&#10;Rv+IV0b/h1ZF/4ZVRP+JVkX/jVpH/49cSf+PX0v/j19L/49fS/+OXkr/jFxI/4lZRf+IWET/h1dD&#10;/4pXRP+KV0T/i1hD/41ZRP+MWEP/jFhD/41ZRP+NWUT/jVlE/41ZRP+QXEf/kVpG/5BZRf+TXEf/&#10;nmdS/6dwW/+qc17/r3Zi/6JpVv+DSjn/fUQz/39HNv+BSTj/f0c4/4pSQf+SWkn/ll5N/5liTv+W&#10;X0v/kltH/5NaRv+QV0P/jVRA/45VQf+PVkL/jlVB/4xTQP+LUj//hEs4/4lQP/+MU0L/jFNC/41S&#10;QP+NUkD/j1RC/5JXRf+NVEH/iU48/4BELP+oZ0n/9LOT//2+m/+6eVn/hEMl/4lMMP+WWkD/l19I&#10;/5xhT/+gZVP/pGlX/6RpV/+iZ1X/oWZU/6JnVf+iZ1X/pGlX/6hrVv+pbFf/r3Jd/6pwXP+kalb/&#10;omhU/6dqVf+rbln/rG9a/6xuWf+rbVj/sG9Z/7FwWv+wb1n/rWxW/65tV/+vcVz/rG5Z/65tV/+v&#10;blj/r25Y/7BuWP+salT/rmxW/7h2YP+/fWf/vHpk/7l3Yf+6dl//zopz/9KQeP/Ihm7/1ZN7/9GP&#10;d//Fg2v/snBa/6poUv+raVP/rWtV/61rVf+ta1X/sW9Z/7NxW/+0clz/tHJc/7JvXP+0bVn/rWRR&#10;/6xkTP/xsZX///rc//3/6v/8/OD//fjb/6hsUP+bWUP/pWZU/6prWf+ua1j/r2tW/7BpVf+ya1f/&#10;sWpW/69oUv+waFL/r2dR/7FpU/+0bFb/smtV/7VuWP+tZlD/qWVO/6llTv+rZFD/rGVR/6liTv+n&#10;YEz/rGVR/6tkUP+qY0//qGFN/6dgTP+mX0v/pV5K/6ZfS/+mYk3/pWFM/6NhS/+iYU3/oWBM/6Bf&#10;S/+fXkr/n15K/6JhTf+lZFL/qWhW/6loVP+iYU3/nl1J/55dSf+iYU3/oF9L/51cSP+aWUX/m1pG&#10;/5pcR/+aW0n/mltJ/5pcR/+XWEb/lVZE/5FUQf+QU0D/j1I//45TQf+LUED/jFFB/4tSQf+KUUD/&#10;ilJD/4pSQ/+GUUH/gk09/4VQQP+KVUX/kVxK/5RhTv+RXkv/iVlF/4JSPv9+Tjr/f087/3xMOP97&#10;Szf/gE06/4BNOv9+Szj/gEs5/4FMOv+CTjn/gk45/4RQO/+FUTz/g1A7/4NQO/+EUTz/g1A7/4FR&#10;O/+DUz3/hFQ+/4NTPf+DUz3/hVdA/4dZQv+FVT//hFQ+/4ZWQv+GVkL/g1JB/4JRQP+DUkH/gFE/&#10;/39QPv98Tzz/ek8+/3hNPP94TTz/d048/3dOPP93Tjz/dk07/3JMOf9wSTj/cEk4/3BJOP9uRzb/&#10;cEk4/3FLOP9vSTb/dk07/3ZNO/9zSjj/cEc1/3NKOP9zSjj/c0o4/3NKOP9xSDb/c0o4/3NKOP90&#10;Szn/dEs5/3RLOf91TDr/dUw6/3NKOP9zSjj/dUw6/3RLOf9xSDb/ckc2/3RJOP9zSDf/c0g3/3VK&#10;Of9zSDf/ckc2/3BHNf9zSjj/dEs5/3FINv9wRzX/dUw6/3VMOv9xSDb/cEc1/3BHM/9uRTH/cEc1&#10;/3FLOP9vSTb/b0k2/3BKN/9wSjf/bkg1/25INf9vSTb/bkk2/2xIMv9rRzH/a0cx/2xHNP9sRjP/&#10;bEYz/2xGM/9tRzT/bkg1/21HNP9sRzT/akUy/2tGM/9tSDX/a0Yz/2pFMv9rRzH/akYw/2tGM/9r&#10;RjP/bkg1/21HNP9uSDX/cUs4/3BKN/9tRzT/a0Yz/2xHNf9rRjT/akUz/zgTAf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9wWk//jGZZ/5hyZf+NZ1r/imVV/6F8&#10;af/cuaP/+Pfb/97ApP+ef2P/eFpC/29QPP9zUj//e1ZD/31UQv9/VEH/hllE/4haQ/+JWUP/ilpE&#10;/4xcRv+OW0b/j1xH/5FeSf+TYEv/lWFM/5NfSv+UYUz/lWFM/5ZiTf+XY07/lWFM/5djTv+eZ1P/&#10;nmdT/55nU/+eZ1L/n2hT/6BnU/+gZ1P/oGpS/6JsVP+jbVX/omxU/6JsVP+kblT/pG5U/6RuVP+m&#10;cFb/pm5X/6dvWP+oblb/qGxS/6puVP+rb1X/qm5U/6drUf+obFL/qm5U/6puVP+scFb/rHBW/69z&#10;Wf+uclj/rnJY/65yWP+rb1X/r3NZ/7B0Wv+vc1n/rHBU/7B0WP+zdlr/s3Za/7BzV/+vclb/r3JW&#10;/7BzV/+zc1j/s3NY/7NzWP+zc1j/sHBV/7BwVf+zc1j/tXVa/7Z0Wv+2dFr/tnRa/7VzWf+4dlz/&#10;uHZe/7Z0XP+5d1//vHpi/717Y/++fGT/unhe/7Z0Wv+1c1n/tHRZ/7V1Wv+1dVr/tHRZ/7RyWP+2&#10;dFr/uXZc/7h1W/+3c1z/tnRc/7Z0XP+0clr/tXVc/7V1XP+xc1r/sHRa/6txW/+nbVf/pmxW/6Vr&#10;Vf+qblb/qmxT/6lrUv+sblX/qmxT/6lrUv+qblT/pmpQ/6NnTf+iZkz/n2VP/51jT/+dY0//nGNQ&#10;/5phTv+SW0f/kVlI/5NbSv+QW0n/jFlG/4xZRv+GVkL/hFRA/4VVQf+HV0P/ilpG/45eSv+HV0P/&#10;jFlG/49cSf+OW0r/i1hH/4hVRP+LWEf/jFlG/41aR/+PXEn/j1xJ/4xcSP+MXEj/jV1H/4xcSP+P&#10;XEn/jVpH/4xZRP+OW0b/jltG/4tYQ/+KV0L/i1hD/4pXQv+LWEP/jlpF/41ZRP+PW0b/kFlF/45X&#10;Qv+PWEP/k1xH/5tiTv+ka1f/sHdj/651Yf+dZFH/j1ZF/4dOPf9/Rzb/ekIz/4JKO/+LU0L/klpJ&#10;/5xjUP+ZYE3/lFtI/5RbR/+TWkb/kVhE/5FYRP+XXkr/lVxI/49WQv+JUD3/g0o3/4lQP/+NVEP/&#10;jFNC/4lQPf+JUD3/i1I//45VQv+MU0D/i1I+/41PNv/TlHH//fXO//72z//+9s//p2tH/5FSMf+b&#10;XkL/nGJM/5xhT/+eY1H/oGVT/6JnVf+hZlT/n2RS/59kUv+gZVP/p2pX/6ptWP+qbVj/qWxX/6pt&#10;WP+qbVj/qGtW/6ptWP+rbln/rW9a/65wW/+sbln/rW9a/69xXP+vcVz/qmxX/6xuWf+vcVz/q21Y&#10;/6dqVf+naVT/qWtW/6xrVf+xcFr/x4Zw/9SSev/Rj3f/y4lz/799Z/+6eGL/yIZw/8iGcP++fGb/&#10;unlj/7JxW/+tbFb/qWdR/61rVf+ubFb/sG5Y/7BuWP+ubFT/sG5Y/7NxWf+4dF//tnJd/7FtWP+y&#10;a1f/rWRR/6lgTf/HgGz//93F//325v/99eD/z5F8/5hUQf+iXU3/qmdW/69sW/+ya1f/sGlV/7Bp&#10;Vf+ya1f/smtX/7FqVv+za1X/sGlT/7RsVv+zbFb/sWpU/7BpU/+tZlD/qWVO/6djTP+nYEz/p2BM&#10;/6ZfS/+lXkr/p2BM/6dgTP+oYU3/qGFN/6dgTP+mX0v/ol5J/6NfSv+mYk3/pWNN/6VjTf+iYU3/&#10;omFN/6RjT/+jYlD/n15M/6NiUP+jYlD/pWRS/6RjUf+hYE7/nVxI/51cSP+hYEz/oF9L/51cSP+Z&#10;W0b/mFpF/5lbRv+YWUf/lldF/5NWQ/+SVUL/kVRB/5BTQP+PUj//j1I//41SQP+LUED/jFFB/4tS&#10;Qf+JUUD/iVFC/4VQQP+FUED/g04+/4tWRP+TXkz/lWBO/5JdS/+JVkP/g1A9/4FOO/+AUDz/glI+&#10;/39PO/+ATTr/gE06/39MOf99Sjf/f0w5/4NOPP+DTjz/g048/4NPOv+EUDv/gk86/4JPOv+GUz7/&#10;hlM+/4VSPf+FVT//hVU//4RUPv+DUz3/hlhB/4dZQv+EVj//hFVB/4RUQP+EU0L/hFNC/4NSQf+D&#10;UkH/gFE//4BRP/9+UT7/e1A//3hNPP94TTz/eE08/3dMOf93Tjz/d048/3JMOf9wSTj/cEk4/3BJ&#10;OP9uRzb/cEk4/3FKOf9vSDf/dE08/3RNPP9vSDf/b0g3/3BJOP9uSDX/b0k2/3RLOf9zSjj/dEs5&#10;/3RLOf90Szn/dUw6/3RLOf90Szn/dk07/3RLOf90Szn/dEs5/3NKOP9xSDb/ckc2/3NIN/9zSDf/&#10;c0g3/3VKOf90STj/c0g3/3NIN/91Sjn/c0o4/3NKOP9xSDb/dUw6/3ZNO/9xSDb/cEc1/3FINv9t&#10;RzT/bkg1/3BKN/9uSDX/b0k2/29JNv9wSjf/bUc0/29JNv9vSTb/bUg1/21INf9sRzT/bEgy/2pF&#10;Mv9sRjP/bUc0/2xGM/9tRzT/bUc0/21HNP9uSDX/bUc0/21HNP9sRzT/aUQx/2pFMv9qRjD/aUUv&#10;/2tHMf9sRjH/bUc0/25INf9vSTb/dEs5/3NKOP9tRzT/bEYz/2tGNP9pRDL/TyoY/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fFhM/45oXf+UcGL/&#10;jmpa/5h1Yv+4mIH//+jP//LiyP/Co4f/i2tS/25POv9xUD3/eFNA/3lTQP9+VUP/g1hF/4ZZRP+I&#10;WUX/iVpG/4tbR/+KWkT/jltG/45bRv+SX0r/lGFM/5NgS/+UYUz/lGFM/5RhTP+VYk3/lGFM/5Zj&#10;Tv+aZlH/nGhT/51mUv+eZ1L/n2hT/55nUv+cZk7/oGpS/6JsVP+jbVX/omxU/6JsVP+ibFL/o21T&#10;/6RuVP+mcFb/p21V/6ZsVP+mbFT/p2tR/6puVP+rb1X/qm5U/6dtVf+nbVX/p21V/6puVP+uclj/&#10;rnJY/7B0Wv+wcln/r3FY/65wV/+tb1b/sHJZ/7BzV/+wc1f/sHNX/7BzVv+ydVn/sXRY/7BzV/+w&#10;c1f/sHNX/69yVv+xcVb/snJX/7NzWP+0dFn/snJX/7FxVv+yclf/tHRZ/7Z0Wv+1c1n/tnRa/7Z0&#10;Wv+6d13/uXZc/7RyWP+2dFz/uXdf/7x6YP/AfmT/vXth/7h2XP+1c1n/tXNZ/7V1Wv+0dFn/snJX&#10;/7NxV/+3dVv/uXdf/7l2XP+2dFz/uHZe/7Z0XP+0clr/tHRb/7V1XP+ydFv/snRb/7B0Wv+qcFr/&#10;pmxW/6psU/+ucFf/rW9W/6lrUv+sblX/rW9W/6xwVv+uclj/qGxS/6RoTv+jZ03/omZO/59lT/+e&#10;ZFD/nWNP/5phTv+WXUr/lFtI/5VeSv+SXkn/j1pI/49cSf+NWkf/hlZC/4dXQ/+JWUX/iVlF/4tb&#10;R/+GVkL/jFlG/49cS/+NWkn/iVZF/4hVRP+MWUb/jFlG/4xZRv+NWkf/jVpH/4tYQ/+PXEf/kV5J&#10;/5JfSv+SX0r/j1xH/5BdSP+RXkn/j1xH/4tYQ/+LWEP/i1hD/4tYQ/+LWEP/jltG/41ZRP+NWUT/&#10;jldD/45XQv+RWET/kVhE/5RbSP+XXkr/oWhV/6pxXv+udWL/pWxZ/5tiUf+NVEP/e0My/3xEM/+C&#10;Sjn/jlVE/5deS/+VXEn/lFtI/5VcSP+XXkr/ll1J/5VcSP+dZFD/nmVR/5RbR/+MU0D/hEs4/4pR&#10;Pv+NVEH/jVRB/4tSP/+MU0D/jlVC/49WQ/+QV0T/kVhF/5VbRf/OknD//vbS//720f/+9tL/toRj&#10;/5RVNv+eYEf/nWNP/51iUP+cYU//nGFP/59mU/+fZlP/nmVS/51kU/+fZFL/qGtY/6tuWf+sbln/&#10;pmhT/6lrVv+rb1f/q25Z/6ptWP+rbln/q25Z/6ttWP+sbln/rG5Z/65wW/+tb1r/qmxX/6xuWf+t&#10;cFv/rG9a/6dqVf+pbFf/s3df/79+aP/IiG//4qKJ/+Cehv/KiHD/w4Fr/7p4Yv+ycV3/s3Vg/7N1&#10;YP+ucFv/pmhT/6NlUP+lZ1L/rWtV/7FvWf+ubFb/sGxX/7FtVv+xbVb/sW1W/7NvWP+2cl3/s29a&#10;/7BsV/+xbVj/rWlW/6hfTv+fU0P/t2hb/++dj//CcGL/lEU4/5lNQP+uZlj/smpb/61pVv+waVX/&#10;r2hU/69oVP+waVX/sWpW/7FqVv+vaFT/r2hS/7VuWP+2b1n/sWpU/61mUP+qZk//qWVQ/6djTv+j&#10;X0r/pF1J/6VeSv+lXkr/oltH/6ZfS/+oYU3/qGFN/6ZfS/+iXkn/ol5J/6NhS/+kYkz/p2VP/6Vk&#10;UP+iYU3/omFN/6ZlU/+lZFL/oWBO/6NiUP+hYE7/n15M/51cSv+eXUv/nFtJ/5xbR/+eXUn/nl1J&#10;/5xbR/+ZW0b/l1lE/5ZZRv+UV0T/klVC/5BTQP+QU0D/j1I//49SP/+PUj//j1I//41SQP+MUUH/&#10;jVJC/4xTQv+KUkH/hk4//4JNPf+DTj7/iFNB/5BbSf+UX03/kVxK/4tWRP+DUD3/f0w5/4FOO/+G&#10;U0D/h1RB/4RRPv+ATTr/f0w5/35LOP9+Szj/fks4/4NOPP+ETz3/g048/4NQPf+DUD3/g1A9/4RR&#10;PP+GUz7/h1Q//4ZTPv+FVT//hVU//4RUPv+FVT//h1dB/4ZXQ/+EVUH/hFVB/4FSPv+DVEL/hFVD&#10;/4NSQf+DUkH/gFE//4BRP/9+UTz/f1I9/31QO/96TTj/eE06/3hNOv94TTr/dk07/3JMOf9xSjn/&#10;cUo5/3FKOf9wSTj/cEk4/3JLPP9xSjv/dE0+/3RNPP9vSDf/b0g3/3FKOf9uSDX/b0k2/3FLOP90&#10;Szn/dEs5/3RLOf91TDr/dUw6/3RLOf90Szn/dk07/3VKOf9zSjj/c0o4/3NKOP9zSjj/cEc1/3NI&#10;N/9zSDf/cUg2/3VKOf91Sjn/dEk4/3RJOP9zSDf/c0o4/3RLOf9zSjj/c0o4/3NKOP9wRzX/cEc1&#10;/3RLOf9uSDX/bkg1/29JNv9vSTb/b0k2/25INf9wSjf/bUc0/25INf9vSTb/bEYz/21INf9uSTb/&#10;bEc0/2pFMv9rRjP/bUc0/21HNP9tRzT/bUc0/21HNP9tRzT/bUc0/21HNP9rRTL/aUMw/2pEMf9p&#10;Qy7/a0Uw/25IM/9tRzL/bUc0/29JNP90Szn/c0o4/3FINv9sRjP/a0Uy/2pFM/9oQzH/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FhgV/39b&#10;T/+Wcmb/lnJk/45tXP+ZeGX/2bmi/+/PuP/RsZj/oYFq/3RUP/9yUT7/c1A9/3RPPP97VUL/flVD&#10;/4JXRv+HWkX/iVpG/4laRv+JWUX/i1tH/4tbR/+RXkn/k2BL/5NgS/+UYUz/k2BL/5RhTP+WY07/&#10;l2RP/5dkT/+ZZVD/nGhT/5tnUf+faFP/n2hT/55oUP+cZk7/n2lR/6BsVP+hbVX/n2tT/6JsVP+h&#10;a1P/oWtT/59sUf+lb1X/pG5U/6dtVf+mbFT/pWtT/6puVP+scFb/p21V/6lvV/+oblb/pWtT/6lt&#10;U/+uclj/rHBW/69xWP+wcln/r3FY/61vVv+ucFf/sHJZ/7BzV/+xdFj/snVY/69yVf+yclb/snJX&#10;/7FxVv+yclf/s3NY/7NzWP+yclf/snJX/7NzWP+0dFn/tHRZ/7JyV/+yclf/s3FX/7RyWP+0c1f/&#10;tXNZ/7h1W/+5dlz/undd/7h1W/+4dl7/tXNb/7d1W/+7eV//vHpg/7x6YP+4dlz/tnRa/7Z2W/+0&#10;dFn/s3NY/7NxV/+4dlz/uXdf/7h2Xv+1c1v/tnRc/7Z0XP+0clr/tXVc/7NzWv+xc1r/sHJZ/7J2&#10;XP+vc1n/rG5V/61vVv+wcln/rnBX/6psU/+qbFP/rW9W/69zWf+vc1n/qW1T/6ZqUP+naVD/pGZN&#10;/6NnT/+eZFD/nGJO/5thTf+WXUr/lVxJ/5lgTf+YYU3/lWFM/5djTv+UYUz/j1xH/4xcSP+LW0f/&#10;iVlF/4tbR/+IWET/jFlI/41aSf+JVkX/h1RD/4lWRf+MWUb/iVZD/4xZRv+MWUb/i1hD/4pXQv+M&#10;WUT/kV5J/5JfSv+SX0r/kV5J/5FeSf+RXkn/kF1K/45bSP+MXEj/jFxI/45bSP+MWUb/jltG/41Z&#10;RP+MWEP/jldD/5BXQ/+SWUX/kllF/5VcSP+PVkP/k1pH/51kUf+pcF3/sHdk/7J5Zv+jaln/hUw7&#10;/39GNf+CSTj/ilFA/49WQ/+OVUL/k1pH/5ZdSv+aYU7/mWBM/5hfS/+cY0//nWZR/5tiTv+QV0T/&#10;ilE+/4xTQP+NVEH/jVRB/45VQv+QV0T/kllG/5JZRv+WXUr/mF9O/5hfTv+eZFD/1ZmB//3dxP/+&#10;4sr/sXVd/5BUPP+YXkr/nGFP/51iUP+bYE7/ml9N/55jUf+dZFH/n2ZV/51kU/+gZVP/p2pX/6tt&#10;WP+sbln/pmhT/6VnUv+pbVX/qm5W/6VoU/+nalX/qGtW/6dqVf+sbln/rG1b/61uXP+palj/qWxX&#10;/6xvWv+wc17/s3Zh/7F1Xf+2emL/yo52/9ycg//fn4b/56WN/86Mdv+salT/rGtX/6lrVv+oalX/&#10;qWtW/6xuWf+sbln/q21Y/6ttWP+tbFb/sG5Y/7BuWP+taVT/rmpV/69rVP+yblf/sm5X/7NvWv+x&#10;bVj/sW1Y/7BsV/+wblj/r2tW/6tnVP+iWkv/l09A/6JWSf+dUUT/m09B/6peUP+0a1z/s2pZ/6xj&#10;Uv+sZVH/r2hU/69oVP+tZlL/rmdT/69oVP+rZFD/qmNP/7RtWf+2b1n/r2tU/6pmT/+pZU7/qWVQ&#10;/6djTv+nY07/pWFM/6VhTP+iXkn/oltH/6dgTP+pYk7/qGFN/6JeSf+iXkn/omBK/6VjTf+kYkz/&#10;oWNO/6JhTf+hYE7/oF9N/6RjUf+lZFL/oWBO/59eTP+cW0n/mllH/5pZR/+aWUf/mllH/5taSP+c&#10;W0f/nl1J/5taRv+YWkX/k1ZD/5NWQ/+RVkT/kFVD/49UQv+OU0H/j1I//4pPPf+LUD7/j1RC/49U&#10;Qv+NUkL/jFNC/4tSQf+JUUL/g04+/4BLO/+EUUD/kV5L/5JdS/+MV0X/hVA+/4FOO/+CTzr/gk88&#10;/4VSP/+KV0T/ildC/4VSPf9/TDn/f0w5/39MOf+ATTr/fks4/4FOO/+DUD3/hFE+/4VSP/+FUj//&#10;hVI//4dUQf+FUj//hVI//4ZTQP+GU0D/g1M//4RUQP+GVkL/h1dD/4ZXQ/+EVUH/g1RA/4JTP/+C&#10;U0H/g1RC/4NSQf+BUkD/gVA//39QPv98Tzr/flE8/35RPP96TTj/eE06/3lOO/94TTr/dks6/3VM&#10;Ov90Szn/dE08/3NMO/9xSjn/b0g5/3JLPP9vSjr/c04+/3NOPv9uSTf/bkk3/3BLOf9uSDX/bkg1&#10;/3NKOP90Szn/dEs5/3RLOf91TDr/dEs5/3NKOP90Szn/dUw6/3VKOf9xSDb/c0o4/3RLOf90Szn/&#10;cUg2/3FINv9xSDb/cUg2/3NKOP90Szn/c0o4/3FINv9vRjT/cUg2/3RLOf90Szn/cUg2/29GNP9v&#10;RjT/cUg2/3JMOf9wSjf/bUc0/21HNP9uSDX/b0g3/3BGNv9zSjj/bUc0/29JNv9uSDX/a0Uy/2xH&#10;NP9tSDX/bEc0/2tGM/9rRjP/bEc0/2xHNP9sRjP/bUcy/21HNP9qRDH/bEYz/21HNP9sRjP/aUMw&#10;/2pEMf9pQy7/bUcy/3BKNf9wSjX/bUcy/29JNP90Szn/cUg2/25FM/9pQzD/aUMw/2hDMf8bEgv/&#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FaGD/kXZt/4luY/97YFX/jXFj/62QgP+/oI7/tZSB/4hnVP91VEH/b047/3JPPP92&#10;UT//e1RD/4JYSP+DWEf/g1ZD/4daR/+JWkb/iltH/4tbR/+JWUX/ilpG/41dR/+PX0n/kGBK/5Fh&#10;S/+SYkz/lmNO/5dkT/+ZYk7/nWZS/55nUv+ia1b/oGpS/5xmTv+eaFD/nGhQ/6BsVP+gbFT/nWlR&#10;/59rU/+fa1P/n2xR/6FuU/+ib1T/pW9V/6huVv+nbVX/pGpS/6RqUv+mbFT/p21V/6dxV/+mblP/&#10;p25T/6hvVP+tcVX/qm5U/6dpUP+ucFf/rW9W/61vVv+wcln/rnFV/65xVf+ucVX/r3JV/7BwVP+y&#10;clf/sHBV/61tUv+zc1j/tXVa/7V1Wv+zc1j/s3NY/7RyWv+0clr/tHRb/7JyWf+ycln/snJZ/65s&#10;Uv+vbVP/tHJa/7dzXP+0cFn/sW1W/7RwWf+3c1z/t3Nc/7JuV/+wblb/uXZc/7t5X/+6eF7/unhe&#10;/7RyWP+ycFb/tHJY/7RyWP+4dlz/t3Vb/7h2Xv+0clr/tXNb/7h2Xv+2dl3/tXVc/7FzWv+tb1b/&#10;r3FY/7ByWf+vclb/rnFV/65xVf+ublP/r29U/7BwVf+ucVX/rHBW/65yWP+scFb/qGxS/6hsUv+n&#10;a1H/pWlP/6JmTv+cYEj/m2FL/5xiTv+aYEz/mF5I/5thS/+ZYUr/mWNL/5xmTv+XY03/k19J/5Rh&#10;TP+TYEv/iVlF/4tbR/+JWUX/jFlG/4dUQ/+HVEP/iFVE/41YRv+MV0X/ilVD/4tWRP+MWEP/i1hD&#10;/4pXRP+LWEP/j1tG/5FdSP+QXEf/j1tG/49cR/+PXEf/j1xH/5BgTP+PX0v/jl5K/45eSv+OXkr/&#10;kV5L/49cSf+OWkX/kFxH/5NcR/+TXEf/k1pG/5RbR/+SWUb/k1pH/5RbSP+aYVD/pGta/651ZP+v&#10;dmX/qG9e/55lVP+SWUj/ilFA/4tQPv+JTjz/jVJA/5FWRP+VXEn/mmFO/5RbSP+PVkP/ll1K/5de&#10;S/+VXEn/lFtI/5NaR/+VXEn/kFlF/41WQv+QWUX/k1pH/5deS/+ZXkz/ml9P/5hdTf+CRzn/dzks&#10;/3Y4K/+HST7/lVlO/5VZTv+YXU//mV5Q/51gTv+cX03/mV5O/5xhUf+gZVX/n2ZV/55lVP+maVb/&#10;qm1a/6psV/+oalX/pWRO/6VkTv+qaVP/p2tT/6VpUf+laFP/qWxX/6ptWP+sb1z/rG9c/6hrWP+k&#10;Z1T/p2pX/7V4Y//FiHP/wYdx/8SKdP/GinL/yYx3/8uNeP/FhnT/tHNh/6ZlU/+oZ1X/q2pY/61s&#10;WP+tbFj/rGtX/69uWv+ycV3/s3Fb/7FvWf+wblj/r21X/61rU/+oZk7/qWdP/6llTv+qZk//r2tU&#10;/61pUv+va1T/r21V/7BvWf+uclr/pWtV/6VrV/+ka1f/pGlX/6lsWf+naFb/pmVT/6ppVf+ua1j/&#10;sGxX/65nU/+qZlH/rWlU/6xoU/+qZlH/qGRP/6ZiTf+mYk3/qGRP/6tnUv+pZVD/qWVQ/6VjTf+n&#10;ZU//qWdR/6lnUf+oZE//pWFM/6FdSP+iW0f/p2BM/6dgTP+nYEz/pl9L/6BcR/+jYUv/p2ZS/6Zo&#10;U/+hY07/n2BO/6BhT/+gYVD/nl9O/6FfT/+lY1P/omBQ/59dTf+dW0v/mlhI/5tcS/+bXEr/mVpI&#10;/5pbSf+bXEr/mVtG/5haRf+VWEP/kVQ//5BTPv+QVUP/kVZE/5FWRP+OU0H/i1A+/4pRPv+KUT7/&#10;jlVE/49WRf+PVkX/jVNF/4tRQ/+JVET/jVhI/41aSf+RXk3/kV5L/41aR/+FUj//fUo3/4JOOf+H&#10;Uz7/jlpF/5FdSP+KVkH/iFNB/4JNO/9+Szj/fks4/39MOf+CTzz/hFE+/4NQPf+CTzz/hVI//4dU&#10;Qf+FUj//g1A9/4ZTQP+EUT7/hFE+/4VSP/+FUj//hVI//4dUQf+IVUL/iFVC/4ZWQv+FVUH/g1M/&#10;/4NUQP+CUz//gVI+/4JTQf+CU0H/gVJA/39QPv99UDv/flE8/35RPP97Tjn/ek04/3hNOv95Tj3/&#10;d0w7/3ZLOv90Sjr/dkw8/3VLO/9xSjn/cUo7/29IOf9uSTn/cEs7/3FMPP9uSTn/bkk5/29KOP9w&#10;Szn/ckw5/3FINv9zSjb/dUo3/3VKN/91Sjn/dEk4/3VKOf91Sjn/dEs5/3NKOP9xSDb/dUw6/3FL&#10;OP9xSzj/bUc0/3NKOP9zSjj/cUg2/3NKOP9zSjj/dEs5/3RLOf91TDr/dUo5/3RJOP9wRzX/cEc1&#10;/29GNP9vRjT/c0o4/3JMOf9xSzj/bUc0/21HNP9uSDX/bkg1/2xFNP9tRzT/bkg1/29JNv9uSDX/&#10;bEYz/2xGM/9uSDX/bUc0/2xHNP9sRzT/bEc0/2xHNP9rRjP/bUkz/29JNP9tRzT/bUc0/21HNP9r&#10;RTL/aEIt/2xDL/9rQi7/bkUx/21HMv9tRzL/cEcz/25IM/9uRTP/bkUz/2tFMv9pQzD/aEMx/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96XVX/im1l/5N2bv9+Y1r/el5S/41xY/+oiHn/spGA/5p5Zv+AX07/c1JB&#10;/3VRQf94U0P/elNE/39VRf+DWEj/gldG/4daR/+IW0j/iVpG/4pbR/+KW0f/ilpG/4xcRv+RYUv/&#10;kWFL/5FhS/+SX0r/lGFM/5ZjTv+YYU3/m2RQ/5tkT/+fZlL/n2lR/55oUP+caFD/nGhQ/59rVf+f&#10;a1X/nmpU/51pUf+daVH/oW1V/6FuU/+jbVP/o21T/6VrU/+mbFT/pWtT/6VrU/+la1P/p21V/6dx&#10;V/+mcFb/qnFW/6tvU/+rb1P/qm5U/6hqUf+sblX/rW9W/61vVv+wcln/sHBV/69vVP+ublP/r29U&#10;/7BwVf+yclf/sW9V/7FvVf+1c1n/tXNZ/7R0W/+2dFr/tXNZ/7NxWf+zcVn/snJZ/7JyWf+zc1r/&#10;tHRb/61tVP+ubFT/s3FZ/7RyWv+2clv/sm5Z/7NvWv+2clv/t3Nc/7JwWP+ycFj/s3FZ/7h2Xv+6&#10;eGD/uHhf/7JyV/+zc1j/tXVa/7Z0Wv+3dVv/tnRa/7d1W/+0clr/s3FZ/7Z2Xf+3d17/tXVa/7Fz&#10;Wv+sblX/r3FY/7BzV/+ucVX/r29U/69vVP+tbVL/r29U/69yVv+uclj/q29V/6ltU/+pbVP/qW1T&#10;/6tvVf+obFL/p2tR/6FlS/+WXEb/m2FL/6JmTv+eYkr/nWNN/51jTf+bX0X/nGJK/59nUP+aZEz/&#10;lWFL/5RgS/+QXUj/h1dD/4hYRP+IWET/h1dD/4dUQ/+HVEP/jFdH/41YRv+LU0L/jFRD/4tWRP+N&#10;WEb/i1ZE/4pXRP+NWkf/j1pI/41ZRP+MWEP/jFhD/45bRv+OW0b/ildC/4xcSP+OXkr/j19L/5Bg&#10;TP+RXkv/kV5L/5BdSv+QXEf/kV1I/5NfSf+VXkn/kltG/5FaRv+TXEj/k1pH/5BYR/+SWkn/ll5N&#10;/5tjUv+haVj/rnZl/694ZP+ka1j/mWBN/41UQf+JTjz/iU48/4pPPf+RV0P/lVxJ/5BXRP+LUj//&#10;kVhF/5NaR/+TWkf/l15L/5ZdSv+VXEn/kVpG/4xVQf+RWkb/ll1K/5tiT/+ZYE3/ml9N/5xhUf+V&#10;Wkz/kFRJ/45SR/+NUUf/lFhN/5peU/+eYFP/m11Q/5teTP+bXkz/m2BQ/55jU/+jaFj/oWZW/55j&#10;U/+nalf/rG1b/6lrVv+oalX/pWdS/6dmUP+laVH/pGhQ/6VoU/+laFP/qWxX/61wXf+sb1z/rXBd&#10;/61wXf+rblv/rnFc/76BbP/PlX//ypB6/9CWgP+/gm3/p2pV/6RlU/+lZlT/qGdV/6hnVf+taln/&#10;qmdU/65rWP+0cV7/s3Bd/7NxW/+2cl3/tXNd/7VzXf+ycFr/rGxT/6hoT/+iYkn/oWFI/51dRP+e&#10;XET/o2FJ/6ZkTP+qaFD/qGhP/6tvV/+scFj/pGpU/6huWv+la1f/pGpW/6xwWP+ubVf/q2lT/6xq&#10;VP+va1b/sGxX/7BsV/+va1b/rWlU/6pmUf+qZlH/rGhT/6hkT/+oZE//qmZR/6JeSf+cW0f/nl1J&#10;/6FgTP+lZFD/qWhU/6tqVv+nY07/pWFM/6RdSf+lXkj/qWFL/6ZeSP+lXEn/pl9L/6NfSv+kYkz/&#10;pmVR/6NlUP+hYlD/n2JP/6BjUP+hZFL/nl9O/51eTf+iYFD/oV9P/59dTf+fXU3/nF1M/5xdTP+c&#10;XUv/m1xK/5pbSf+ZWkj/llhD/5ZYQ/+UV0L/lFdC/49VQf+NUz//j1VB/5BVQ/+MUT//i1A+/4tS&#10;P/+MU0L/jVRD/45VRP+OVEb/jFRF/4tTRv+OWUv/kl5Q/5FgUf+PXk//iFdG/4dWRf+DUz//fk46&#10;/4RRPP+LWEP/kF1I/45aRf+ETz3/gk07/39MOf99Sjf/fUo3/39MOf+CTzz/hFE+/4RRPv+CTzz/&#10;hlNA/4RUQP+BUT3/gVE9/4JSPv+BUT3/gVE9/4ZTQP+GU0D/hlNA/4ZTQP+GU0D/glI+/4RUQP+F&#10;VUH/hVVB/4NTP/+CUj7/glI+/4NUQP+BUkD/f1A+/3tMOv99UD3/fVA7/3xPOv97Tjn/d0w5/3dM&#10;Of94TTz/d0w7/3hNPP92Szv/dkw8/3dNPf90TTz/c0w9/21GN/9tSDj/bkk5/3BLO/9vSjr/b0g3&#10;/29IN/9wSjf/cEo3/3FINv91Sjf/dks4/3ZLOP9yRzb/ckc2/3ZLOv90Szn/dEs5/3RLOf9xSDb/&#10;ckw5/3FLOP9xSzj/bEYz/3BKN/9xSzj/bkg1/3BKN/9uSDX/cEo3/3RLOf90Szn/c0g3/29GNP9v&#10;RjT/c0o4/3FINv9xSDb/dE47/3FLOP9xSzj/bUc0/21HNP9vSTb/bkg1/21HNP9wSjf/b0k2/25I&#10;Nf9tRzT/b0k2/25INf9uSDX/bUg1/21INf9sRzT/bEc0/2pFMv9qRTL/bEc0/21INf9uSDX/bkk2&#10;/21HNP9qRC//akQv/2xGMf9qRC//a0Uw/25IM/9vSTT/b0k0/21HNP9pQzD/ZkAt/2hCL/9nQjD/&#10;BQQ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gGNb/45xaf+HamL/eVxU/4JkWf+cem7/q4p7/5x7av+J&#10;aFf/eVhH/3ZSQv94U0P/eFND/3pTRP99U0P/gVZG/4RZSP+EWUj/h1pF/4lcR/+LXEj/iltH/41e&#10;Sv+RYUv/kmJM/5FhS/+TYEv/lWJN/5djTv+XYEz/mGFM/5liTf+aY07/m2VN/5tlTf+ZZU//mWVP&#10;/59rVf+fa1X/nmpU/5xoUv+daVH/n2tT/6BsVP+hblP/omxS/6JsUv+jbVP/pmxU/6ZsVP+jbVP/&#10;o21V/6ZwVv+oblb/qW9X/6puUv+qblL/qWxQ/6ZoT/+tb1b/rnBX/69vVv+xcVj/snJZ/7FxWP+v&#10;b1b/sHBX/7JyWf+zcVn/sW9X/7JwWP+xb1f/sW9X/7NxWf+0clr/s3FZ/7JwWP+ycFj/sHBX/7Bw&#10;V/+ycln/s3Vc/65uVf+tbVT/snBY/7NxWf+1c13/tnJb/7h0X/+4dF3/uHRd/7h0Xf+4dl7/tXNb&#10;/7Z0XP+5d1//t3de/719Yv++fmP/uXle/7Z2W/+2dlv/tHRZ/7NzWP+zcVn/s3FZ/7R0W/+2dl3/&#10;tXVa/7V1XP+xc1r/sHJZ/7BzV/+wc1f/sXFW/7FxVv+ublP/rnBX/69xWP+vc1n/qm5U/6dtVf+m&#10;blf/qG5W/6puVP+malD/pWlP/6VpT/+fZU//n2VP/6JoUv+dY03/nmRO/51jTf+aYEr/mGBJ/5lj&#10;S/+XYUn/kV1H/45aRf+JVkH/hVVB/4dYRP+FVkL/hVVB/4RUQP+JVkP/iVZD/4xXRf+NVUT/jFRD&#10;/4tWRP+MV0X/ilVD/4pXRP+QW0n/j1pI/41ZRP+PW0b/kFxG/5BeR/+PXEf/ildC/4paRP+MXEj/&#10;jFxI/5JfTP+TYE3/kF1K/5BdSv+QXEf/kV1I/5JeSP+SXkn/lV5K/5JbR/+SXkn/lV5K/5JdS/+R&#10;XEr/kVxK/5BbSf+SXUv/ompZ/6x1Yf+tdmL/rHNg/5hfS/+QV0P/i1I+/4ZMOP+MUj7/j1VB/45U&#10;QP+KUDz/j1RC/5JXRf+TWEb/lFlH/5NaR/+TWkf/kFdE/49YRP+QWUX/lFtI/51kUP+iaVb/nWJQ&#10;/5xhT/+dYlL/oGVV/6BlV/+eY1X/nGFT/59kVP+kZ1X/nmFP/51gTv+cYVH/n2RU/59kVP+hZlb/&#10;oGVV/5tgUP+naFb/rG1b/6ttWP+pa1b/qWtW/6tuWf+qbVj/pWhT/6RqVv+rblv/q25b/6ptWv+s&#10;b1z/rnFe/7N2Y/+7fmn/vYBr/8KIdP/GjHj/tnxo/7h+av+scl7/oGNQ/6BhT/+mZ1X/rWxa/65r&#10;Wv+ua1j/q2hV/6xpVv+xalb/tW5a/7ZzYP+4dF//uHRf/7RyXP+xb1n/pmVP/5thS/+bYUn/l11F&#10;/5JYQP+aXkT/nmBH/6FhSP+iYUv/omFL/6RoUP+pbVX/q25Z/6xyXv+sb1r/qm5W/7BvWf+xb1n/&#10;r21X/65sVv+ybln/sG5Y/7BsV/+raVP/p2VP/6hmUP+pZ1H/rWtV/6llUP+oZE//qmZR/6BdSv+d&#10;XEj/oWBM/6dmUv+lZFD/pmVR/6dmUv+jYE3/o19K/6VeSv+mX0v/p2BK/6ZeSP+nXkv/pl9L/6Nf&#10;Sv+jYUv/omFN/6FjTv+iY1H/n2JP/6BjUP+hZFL/n2JQ/51eTf+eX07/nl9O/51eTf+cXUz/mVpJ&#10;/5hbSf+YW0j/l1pH/5daR/+WV0X/kVRB/5RXQv+QVkL/kVdD/5BWQv+NVED/j1VB/41SQP+JUD3/&#10;ilE+/4xTQv+LU0L/jFRF/4xURf+IUEP/iVRG/41XS/+PXlD/jl1P/4xcTv+EVUX/fU4+/35PPf+C&#10;UUD/g1M//4VVQf+MWUb/jVpH/4ZTPv9/TDn/fks4/35LOP98STT/fks2/4BNOP+CTzr/f085/4JS&#10;PP+BUTv/gVE7/4RUPv+BUTv/gVE7/4FRO/+BUT3/glI+/4RUQP+EVED/hFRA/4NTP/+DUz//gVE9&#10;/4RUQP+FVUH/hVVB/4NTP/+DUz//hVVB/4VVQf+CUj7/gVJA/4BRP/98Tzz/e047/3pPPv96Tz7/&#10;d0w7/3ZLOv93TDv/eE08/3hNPf90STn/ckg4/3RKOv91Tj3/dE0+/29IOf9uRzj/cUo7/3FKOf9x&#10;Sjn/b0g3/29JNv90Szn/dEs5/3VMOv91Sjn/d0w7/3dMO/91Sjn/dUo5/3VMOv9zSjj/dEs5/3VM&#10;Ov9wRzX/b0k2/3BKN/9wSjf/cEo3/3BKNf9wSjX/bkgz/25IM/9uSDX/bEYz/25INf9wRzX/b0Y0&#10;/29GNP9wRzX/cUg2/29JNv9xSzj/dU88/25INf9tRzT/bUc0/21HNP9uSDX/bkk2/21INf9uSTb/&#10;bkk2/2xHNP9rRjP/bUg1/2tGM/9rRjP/bEc0/21INf9qRTL/akUy/2pEMf9pQzD/a0Uy/2tFMv9r&#10;RjP/bkg1/21HNP9sSDL/bUcy/21HMv9rRTD/bEYx/29JNP9wSjf/cEo3/25INf9qRDH/Z0Av/2hD&#10;Mf8lGB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3BTS/+Tb2P/jWdc/4JcUf+KZFn/n3ls&#10;/5x3Z/+NaFj/f1pK/3lURP97Vkb/e1RF/3xSRP+FWkn/hVpJ/4RZSP+DWEf/hVpH/4lcR/+LXEj/&#10;i1xI/41dR/+QYEr/kWFL/5NgS/+TYEv/lGFM/5RhTP+TYEv/lmJN/5djTf+YZE7/mGRO/5llT/+Z&#10;Z1D/mmZQ/55qVP+fa1X/n2tV/6BpVP+ha1P/o21V/6NtVf+kblT/pmxU/6VrU/+mbFT/p21V/6Zu&#10;V/+la1P/pWtT/6huVv+rb1X/qm5U/6ltU/+pa1L/qmxT/6psU/+tb1b/r3FY/69xWP+vcVj/s3Na&#10;/7JyWf+wcFf/snJZ/7JyWf+xcVj/r29W/7FxWP+vb1b/r29W/7FxWP+xcVj/snJZ/7NzWv+ycln/&#10;sHBX/69vVv+vcVj/tHRb/7NzWv+ycln/sXFY/7JwWP+3c1z/uHRd/7l1Xv+9dmD/vHVf/7t3YP++&#10;e2H/unhg/7d1W/+6eGD/uHhf/7x+Zf++gWX/t3pe/7V4XP+0d1v/s3Za/7J1Wf+0dl3/tXVc/7R0&#10;W/+0dFv/tHRb/7V1XP+0dFv/sXNa/7FzWv+xc1r/sXNa/7ByWf+sblX/rW9W/69xWP+sclz/qG5Y&#10;/6pwWv+nbVf/pmxW/6ZsVv+kalT/o2lT/6ZqUP+malD/oWdR/6JoUv+hZ1H/n2VP/51jTf+dY03/&#10;mWFK/5lgTP+VXkn/lF1I/5JeSf+QXUj/jFlE/4xcSP+KWkb/h1dD/4paRv+JWUX/hVVB/4lWQ/+M&#10;WUb/jFlG/4xZRv+MWUb/iVZD/4pXRP+PXEf/jltG/49cR/+QXUj/kF1I/5JfSv+QXUj/jFlE/45b&#10;Rv+TYEv/k2BN/5VgTv+TXkz/kVxK/5FcSv+PW0b/kl5J/5RgS/+SXkn/kl5J/5FcSv+RXkv/kV5L&#10;/5NgTf+RXkv/kl9M/5RfTf+TXkz/lV1M/5dgTP+cZVH/pGtY/6tyXv+vdmL/o2pW/51kUP+OVUH/&#10;ilE9/4tSPv+PVUH/kVdD/5RaRv+UWkb/k1lF/5RaRv+VW0f/lFpG/5ZcSP+WXUn/mWBM/59mUv+j&#10;alb/nmVS/5deS/+bYE7/oGVT/6JnV/+iZ1X/nmNT/6NmU/+kZ1T/oWRR/5teS/+ZXkz/ml9N/5tg&#10;Tv+cYVH/nF9N/5teTP+kZ1T/qmtZ/6lsWf+oa1j/rXBb/7BzXv+tc1//qm9d/6luXP+rcF7/s3hm&#10;/7V6aP+3emf/t3pn/7t+a/+6fWr/t3pn/65xXv+oa1j/p2pX/6ZpVv+maVb/p2pX/6hpV/+sbln/&#10;r25a/65tWf+ubVn/sm9c/7NwXf+wbVr/s3Bd/7NwXf+zcVv/snBa/6tpU/+fYk3/ml1I/7V/Z//1&#10;w6r//t/D//3Osv//3ML/8tC1/9SehP+8gmz/w4Zx/72Aa/+ydWD/rG5Z/61vWv+tb1r/r21X/7Bu&#10;WP+ycFj/sW9X/7BsVf+xb1n/r21X/61rVf+raVP/qmhS/6pmUf+qZlH/rWlU/6pmUf+oZE//qGVS&#10;/6dmUv+paFT/rGtX/6tqWP+mZVP/pGNR/6ZjUv+jYE//o2BN/6RhTv+lYU7/pWFM/6hhTf+lYUz/&#10;o19K/6JeSf+lY03/q2pW/61sWP+lZ1L/oWJQ/59iT/+hZFL/n2JQ/5xfTf+bXkz/mVxK/5lcSv+Y&#10;W0n/lllH/5daSP+WWUb/k1ZD/5RXRP+UV0T/klVC/5JVQv+RVkT/kVZE/5FWRP+QV0T/jlNB/41U&#10;Qf+LUj//i1JB/4tTQv+KUkH/iVRE/4dSQv+JVkX/jltK/41cTf+IWEr/gVNE/35QQf97TT3/fE4+&#10;/35PPf+AUT//g1M//4RUQP+EVED/gVE9/35OOv98TDj/fks2/39MN/98STT/gk86/4RRPP+DUDv/&#10;gk86/4VSPf+GUz7/hVI9/4ZTPv+EUTz/hFE8/4NTPf+CUjz/g1M9/4RUQP+DUz//hFRA/4JTP/+C&#10;Uz//glM//4NUQP+DVED/glM//4FSPv+BUT3/hFRA/4RTQv+BUD//gVA//4JTQf9/UD7/e047/3pP&#10;Pv96Tz7/eU49/3ZLOv93TDv/eE08/3dMO/9zSDj/ckg4/3NJOf90Sjr/dEo6/3RKOv9zSTn/dEo6&#10;/3VLO/90Szn/cUg2/3NKOP90Szn/c0o4/3VMOv90Szn/dUo5/3ZLOv91Sjn/dUo5/3RLOf9zSjj/&#10;dEs5/3VMOv90Szn/cUg2/3BKN/9xSzj/cEo3/3BKN/9wSjf/b0k2/29JNv9vSTb/bkg1/21HNP9t&#10;RzT/bkc2/25HNv9vSDf/bkg1/25INf9vSTb/bkg1/29JNP9tRzL/bUc0/21HNP9sRzT/bkk2/21I&#10;Nf9sRzT/bEc0/21INf9sRzT/bEc0/2pFMv9rRjP/bUg1/2xHNf9rRjT/aUQy/2pFM/9rRjT/bEc0&#10;/2tGM/9nQi//aUQx/2tGM/9rRjP/bUc0/21HMv9sRjH/bkgz/21HNP9tRzT/akUy/2tGNP9rRjT/&#10;aEMx/1w3Jf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HY1f/lG5j/4ZgVf+F&#10;X1T/kmxh/5RuYf+OaVn/hF9P/39aSv98V0f/elNE/3xSQv+GW0r/hltK/4RZSP+CV0b/hVpH/4Va&#10;R/+HWkX/iFlF/4tdRv+MXEb/jV1H/41dR/+QYEr/kWFL/5NgS/+TYEv/lGFM/5ZjTv+WZE3/l2VO&#10;/5hmT/+ZZ1D/mGZP/5xoUv+ealT/oGxW/6FqVf+ibFT/pG5W/6JsVP+jbVX/pW1W/6RsVf+lbVb/&#10;pG5W/6NtVf+jbVX/pGxV/6lvV/+rb1X/qm5U/6xuVf+qbFP/qmxT/6xuVf+sblX/rW9W/61vVv+u&#10;cFf/sHBX/7FxWP+wcFf/snJZ/7JyWf+ycln/sHBX/7FxWP+xcVj/snJZ/7NzWv+zc1r/tHRb/7Nz&#10;Wv+ycln/sHBX/7BwV/+ycln/tXVc/7NzWP+ycln/sXFY/7JwWP+2dFz/uHRd/7t0Xv+9dmD/u3Re&#10;/7x2Xf++e2H/vXpg/7l3X/+6eGD/uHhf/7l7Yv+4emH/tnhf/7Z4X/+3eWD/tnhf/7N1XP+zdVz/&#10;s3Vc/7J0W/+ycln/s3Na/7R0W/+ydFv/snRb/7J2Xv+xdV3/sXVd/65yWv+pa1L/qmxT/65wV/+s&#10;clz/qnBa/6huWP+nbVf/pmxW/6ZsVv+kalT/o2lT/6RqVP+ialP/oGhR/6JqU/+gaFH/nGRN/5xk&#10;Tf+cY0//m2JO/5lgTP+UXUj/lV5K/5NfSv+RXkn/kF1K/49fS/+JWkb/hldD/4hZRf+IWEL/hFQ+&#10;/4hYQv+LWEP/i1hD/4xZRP+LWEP/iVZB/4lWQf+LWEP/jFlE/4xZRP+MWUT/j1xH/5JfSv+PXEf/&#10;jltG/49cR/+TX0r/lF9N/5RfTf+SXUv/kl1L/5NeTP+PW0b/kV1I/5NfSv+RXUj/kVxK/5FcSv+S&#10;X0z/k2BN/5NgTf+TYE3/lGFO/5VgTv+UXEv/lV5K/5ZfS/+XXkv/mmFO/6BnU/+nblr/pm5X/6py&#10;W/+fZ1D/lFtH/41UQP+MUz//jlRA/5FXQ/+RV0P/k1lF/5NZRf+TWUX/lFpG/5VbR/+WXEj/m2FN&#10;/51jT/+cY1D/m2JP/5lgTf+aYU7/nWJQ/51iUP+eY1H/nGFP/51iUP+eY1H/nWJQ/5dcSv+ZXkz/&#10;nGFP/5xhT/+aX03/m15L/5teS/+jZlP/p2pX/6hrWP+nalf/sHNg/7B1Y/+scV//pGlX/6VsWf+t&#10;dGH/s3hm/7d8av+0eWf/rnNh/6ptWv+jaFb/pGlX/6VqWP+jaFb/pWpY/6ZpVv+nalf/qGtY/6ls&#10;Wf+pbFf/qWtW/6lrVv+xcFz/snFd/7RzX/+ycV3/snFd/7BvW/+wb1v/rW9a/6JlUP+YW0b/ll5H&#10;/+m3nP//+Nv//fjb//342//90bT/5LWZ/72Lcv+7gW3/1JeC/86RfP+4eWf/q21Y/6psV/+tbFj/&#10;rm1Z/7BuWP+ycFj/sW9X/69tVf+vbVX/rWtV/6tpU/+raVP/qGdT/6dlT/+pZVD/rGhT/6pmUf+o&#10;ZE//qmdU/6loVP+ralb/qmlX/6loVv+mZVP/pmNS/6dkU/+jYE//o2BN/6RhTv+kYU7/pWJP/6Vi&#10;T/+iXkn/ol5J/6JgSv+oZlD/r21X/61sWP+hY07/n2BO/51gTf+bXkz/ml1L/5dcTP+ZXEr/mVxK&#10;/5hbSf+VWEb/lllH/5hbSf+XWkj/lFdF/5JVQ/+SVUP/kVRB/41SQP+QVUP/kFdE/49WQ/+NVEH/&#10;i1I//4pRPv+LUkH/jFNC/4pSQf+ETz3/hlFB/4dUQ/+NWkn/jVxN/4ZVRv9/UUL/fU9A/3tNPf98&#10;Tj7/fE4+/3xNO/9+Tz3/gVE9/4FRPf+AUDz/fk46/35OOv98TDj/eko0/31NN/9/TDf/f085/4FR&#10;O/+AUDr/gFA6/4NQO/+DUDv/g1A7/4VSPf+EUTz/hFE8/4VSPf+FUj//hlNA/4NTP/+DUz//hFRA&#10;/4JTP/+DVED/g1RA/4NUQP+CUz//glM//4BRP/+CUUD/hFNC/4VUQ/+CUUD/gVA//4BRP/9+UT7/&#10;fE88/3lOPf96Tz7/ek8+/3ZLOv93TDv/eE08/3VKOf90STn/dEk5/3VKOv90STn/dEo6/3VLO/92&#10;Szv/dUo6/3ZLOv90STj/c0g3/3VKOf90STj/dEk4/3VMOv9zSjj/c0o4/3RLOf9zSjj/cUg2/3NK&#10;OP90Szn/c0o4/3NKOP90Szn/dEs5/3FLOP9vSTb/bkg1/25JNv9wSzj/cEs4/29KN/9uSTb/bUg1&#10;/21INf9uRzb/b0g3/3FKOf9vSDf/bUc0/29JNv9uSDX/bUc0/3FINP9xSDT/b0k2/25INf9tSDX/&#10;b0o3/25JNv9sRzT/bUg1/21INf9sRzT/bUg1/2tGM/9qRTL/bEc0/21INf9sRzX/aUQy/2tGM/9q&#10;RTP/akUz/2tGNP9pRDL/aUQx/2pFMv9qRTL/bEc0/2xIMv9tRzL/bkgz/2lFL/9oQzD/aUQx/2pF&#10;M/9oQzH/Z0Iw/wMA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lnBl&#10;/41nXP+GYFX/hV9U/4llV/+MZln/hmFR/4NeTv98V0f/elNC/3xSQv+GW0r/h1xL/4ZbSv+FWkn/&#10;hVpH/4RZSP+EWUb/hllE/4laRv+LXUb/i11G/4xcRv+PX0n/kWFL/5JiTP+SYkz/kmJM/5dkT/+X&#10;ZU7/lmRN/5hmT/+ZZ1D/mGZP/5llT/+caFL/oGlU/6BqUv+jalb/o2tU/6JqU/+ibFT/o21V/6Nt&#10;Vf+kblb/o21V/6RsVf+kbFX/pGxV/6ltU/+qblT/qW1T/6psU/+sblX/rG5V/6xuVf+qbFP/rG5V&#10;/6xuVf+ucFf/r29W/7BwV/+wcFf/sXFY/7NzWv+ycln/sHBX/7JyWf+0dFv/tHRb/7NzWv+0dFv/&#10;tHRb/7JyWf+xcVj/sXFY/7FxWP+zc1r/tnZb/7NzWP+zc1j/snJZ/7RyWv+2dFz/uXVe/7pzXf+5&#10;clz/uHFb/7p0W/+7eF7/vHhh/7h2Xv+5d1//uXlg/7d5YP+1d17/tHZd/7V5X/+4fGL/uX1j/7R4&#10;Xv+ydFv/s3Vc/7J0W/+ycln/snJZ/7R0W/+ydFv/snZe/7N3X/+wdFz/sHRc/65yWv+pa1L/qmxT&#10;/65wV/+tc13/q3Fb/6pwWv+nbVf/qG5Y/6ZsWP+jaVX/o2lV/6RqVP+haVL/n2dQ/6JqU/+fZ1D/&#10;nWVO/51lTv+cY0//nGNP/5liTf+YYUz/ll9L/5RgS/+SXkn/kl9K/45eSv+KW0f/iVpG/4lbRP+K&#10;WkT/h1dB/4lZQ/+LWEP/i1hD/45bRv+KV0L/iFVA/4hVQP+KV0L/i1hD/4tYQ/+LWEP/j1xH/5Jf&#10;Sv+RXkn/j1xH/49cR/+SXUv/kl1L/5NeTP+QW0n/k15M/5VgTv+SXkn/k1tK/5VeSv+VXkr/lV1M&#10;/5VgTv+VYE7/lWBO/5NeTP+TXkz/lWBO/5dfTv+VXkr/ll9L/5deS/+VXEn/lFtH/5lgTP+dZFD/&#10;omlV/6hvW/+rcV3/p25a/55lUf+UW0f/j1VB/41TP/+NUz//klhE/5NWQf+TVkP/lVhD/5RZR/+X&#10;XEr/m2BO/51jT/+aX03/mF1L/5ZdSv+ZYE3/m2JP/5xhT/+cYU//m2BO/5tgTv+aX03/m2BO/6Bl&#10;U/+uc2H/tXhj/6hrWP+dYE3/m15L/5xfTP+jZlP/pmlW/6dqV/+oa1j/sHVj/7F2ZP+qb13/nmVS&#10;/6NqWf+sc2L/rHNi/6twYP+uc2P/qW5e/6FmVv+eY1P/oWZU/6dsWv+nbFr/qG1b/6hrVv+oa1b/&#10;qm1Y/6xvWv+rbln/qWxX/6lrVv+vcVz/sXNe/7J0X/+wcl3/rnBb/61vWv+ucFv/rG9a/6JoVP+a&#10;YEz/m2VN//3fw//++dz//vnc//753P/RpYj/soNp/5trVP+tdGH/wYZ0/76Bbv+vcF7/q2xa/6tq&#10;Vv+sa1f/r21X/69tVf+ta1P/rmxU/61rU/+ta1P/rWtV/6xqVP+qaFL/p2ZS/6dmUv+oZVL/qWZT&#10;/6llUP+oZlD/qmlV/6hnU/+qaVf/qGdV/6ZlU/+jYlD/pGFQ/6ViUf+iXU3/oVxM/6JfTP+jYE3/&#10;pGFO/6NgTf+gXUr/oF1K/6NhS/+nZU//qWdR/6ZlUf+cXkn/nF5J/51gTf+YXUv/l1xK/5dcSv+W&#10;W0v/mF1N/5dcSv+TWEj/lVhG/5RXRf+WWUf/lVhG/5RXRf+RVEL/jlND/41SQv+OVUT/j1ZF/41U&#10;Q/+LUkH/iVA//4hPPv+KUUD/i1NC/4ZRP/+ETz//iFVE/4tYR/+JWEf/hlVE/35PP/96TD3/ekw9&#10;/3pMPP97TT3/fk8//35PPf9/Tj3/gFA8/3xMOP97Szf/fk46/39PO/98TDj/f0w3/4FOOf+BTjn/&#10;gVE7/4FRO/+BUTv/gVE7/4JPOv+BTjn/g1A7/4ZTPv+FUj3/hlE//4ZRP/+GU0D/h1RB/4RRPv+C&#10;Uj7/g1M//4JTP/+DVED/glM//4JTP/+CUz//g1RA/4NUQv+DUkH/hVRD/4ZVRP+DUkH/gFE//4BR&#10;P/99UD3/fE88/3lOPf96Tz7/eU49/3ZLOv93TDv/eE08/3dKN/93STn/dks7/3dMPP91Sjr/dUo6&#10;/3ZLO/92Szv/dUo6/3VKOf90STj/dEk4/3VKOf90STj/c0o4/3ZMPP90Szn/c0o4/3VMOv9zSjj/&#10;cUg2/3RLOf92TTv/c0o4/3FINv90Szn/cUs4/3FLOP9vSTb/bkg1/25JNv9wSzj/cUw5/3BLOP9u&#10;STb/bkk2/25JNv9uSTf/cEk4/3BLOf9vSTb/b0k2/3BKN/9vSTb/bUc0/3FINP9wRzX/cUg2/25I&#10;Nf9uSDX/cEo3/25JNv9rRjP/bEc0/2xHNP9rRjP/bkk2/2tGM/9qRTL/a0Yz/2xHNP9sRzT/aUQx&#10;/2tGM/9pRDL/aUQy/2xHNf9qRTP/akUz/2pFMv9rRjP/bUg1/21JM/9tSTP/bUkz/2lEMf9oQzD/&#10;aEMw/2lEMv9lQC7/DAA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V1lW/5NvY/+LZ1v/f1tP/4JeUv+GYlT/h2JS/4ZhUf+AW0n/fVZF/3xSQv+EW0n/h1xL/4Zb&#10;Sv+FWkn/hFlI/4NYR/+EWUj/hVhF/4hbRv+LXEj/i11G/4tdRv+OYEn/j2FK/49hSv+RYUv/kmJM&#10;/5VlT/+UZE3/k2NM/5dlTv+YZk//l2VO/5llT/+aZlD/n2hT/59pUf+iaVX/ompT/6FpUv+galL/&#10;omxU/6JsVP+ibFT/omxU/6NtVf+lbVb/pGxV/6drUf+obFL/p2tR/6lrUv+ucFf/rW9W/6xuVf+s&#10;blX/rW9W/61vVv+ucFf/rW9W/65wV/+ucFf/r3FY/7JyWf+ycln/sHBX/7JyWf+1dVz/tXVc/7Nz&#10;Wv+zc1r/s3Na/7FxWP+xcVj/sXFY/7JyWf+zc1r/tnZb/7V1Wv+2dlv/tXVa/7d1W/+1c1v/uXVe&#10;/7dzXP+2b1n/uHFb/7ZyW/+4dF3/uXdf/7Z0XP+2dl3/uHhf/7d5YP+1d17/tHZd/7V5X/+4fGL/&#10;un5k/7d7Yf+ydFv/s3Vc/7J0W/+xc1r/s3Na/7V1XP+ydFv/s3df/691X/+sclz/r3Nb/69zW/+s&#10;blX/qWtS/61vVv+vc1n/rnJY/6pwWv+mbFb/qG5Y/6ZsWP+jaVX/o2lV/6NqVv+haVL/oGhR/6Fp&#10;Uv+eZk//nmVR/55mT/+cY0//nWRQ/51kUP+eZ1L/mGFM/5ZfS/+TX0r/k2BL/41dR/+OXkr/jFxG&#10;/4paRP+MXEb/i1tF/4paRP+OW0b/jltG/45bRv+MWUT/iFVA/4pXQv+LWEP/i1hD/4pXQv+LWEP/&#10;j1xH/5JfSv+TYEv/kF1I/5BdSP+QXUr/kFtJ/5BbSf+PWkj/k15M/5lhUP+XX07/lFxL/5hfTv+X&#10;YEz/mGFN/5xkU/+aYlH/l2JQ/5NeTP+TXkz/ll5N/5ZfS/+WXUr/mWBN/5lgTf+VXEn/k1pG/5de&#10;Sv+WXUn/m2JO/59mUv+pb1v/sXdj/6xzX/+gZ1T/mV5M/5FWRP+MUT//j1RC/5BTQP+PUj//k1ZD&#10;/5NYRv+XXEr/m2BO/51iUP+bYE7/lVpI/5dcSv+XXkv/mmFO/5phTv+aYU7/nGNQ/51kUf+aYU7/&#10;nGFP/6txXf/Ii3b/05aB/7p9aP+gY07/nF9M/5xfTP+jZlP/pGdU/6RnVP+kaVf/sHVj/7J3Zf+x&#10;eGT/uYBs/8qRgP+6gXD/o2pZ/59kVv+ma1v/pmtb/6JnV/+jaFj/pWpY/6htW/+obVv/p2xa/6ls&#10;V/+pbFf/q25Z/6pwXP+mbFj/pmxY/6hrVv+qcFz/r3Jd/7BzXv+ucVz/rG9a/6xvWv+wc17/rHJe&#10;/6huWv+iaVX/o2xX//3UuP/9+Nv//vnc//753P/AlHn/k2NM/4lZQ/+jaln/qW5e/6hrWP+naFb/&#10;rG1b/6psV/+sa1f/sG5Y/61rU/+pZ0//q2lR/61rU/+ubFT/rWtV/6xqVP+oZlD/qGZQ/6hnU/+q&#10;Z1T/qGVS/6dlT/+qaFL/q2pW/6VnUv+lZ1L/p2ZU/6RjUf+gX03/oF1K/6RfT/+gXEn/nVlG/59c&#10;Sf+iX0z/ol9M/6BdSv+fXEn/n1xJ/6FgTP+hYEz/n15K/55dSf+aXEf/ml1I/51gTf+aX03/mF1L&#10;/5dcSv+XXEr/mV5M/5hdS/+VWkj/lFdF/49SQP+UV0X/lllH/5VYRv+PVET/jlND/45TQ/+OVUT/&#10;jVRD/4xTQv+MU0L/ilFA/4lRQP+LU0L/ilVF/4ZTQv+FUkH/i1hH/4tYR/+FVEP/gE8+/3pLO/94&#10;Sjr/d0k5/3hKOv98TT3/gFE//4FSQP+ATz7/f049/31KN/99Sjf/gE06/4FOO/+ATTr/gU47/4NQ&#10;O/+DUDv/hFE8/4RRPP+CUjz/gVE7/4BQPP+CTzr/g1A9/4dUQf+HUkD/h1JA/4ZRP/+HUkD/hlNA&#10;/4RRPv+DUz//g1M//4FSPv+DVED/glM//4JTP/+CUz//hFVB/4ZVRP+DUkH/hVRD/4ZVRP+DUkH/&#10;gVJA/4BRP/99UD3/fFFA/3pPPv95Tj3/eE08/3hNPP95Tj3/ek06/3hLOP94Szj/eUs7/3pMPP91&#10;Sjr/dEk5/3VKOv92Szv/dUo6/3VKOv90STj/dks6/3ZLOv9zSTn/c0k5/3ZMPP90Sjr/dEo6/3VL&#10;O/9zSjj/c0o4/3RLOf92TTv/c0o4/3NKOP90Szn/ckw5/3FKOf9uSDX/bEc0/25JNv9vSjf/cEs4&#10;/3BLOP9tSDX/bkk2/25JNv9vSjf/b0g3/29KOP9vSTb/cEo3/3FLOP9vSTb/bUc0/3FINv9vRjT/&#10;cEc1/3BHNf9uSDX/b0k2/29JNv9qRTL/akUy/2tGM/9qRTL/bkk2/2xHNP9qRTL/akUy/2tGM/9r&#10;RjP/aUQx/2pFMv9qRTL/aUQx/2xHNf9rRjT/akUz/2tGM/9sRzT/bUg1/2xHNP9rRjP/bUkz/2pF&#10;Mv9pRDH/aEMw/2hDMf8VAA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xocGf+PbWH/hmRY/3pZSv99XE3/hWFR/4hjU/+HYE//g1lJ/39VRf+EWUj/&#10;hFlI/4NYR/+BVkX/g1hH/4RZSP+DWEf/hVhF/4ZZRP+IWUX/iVtE/4tdRv+MXkf/il1G/4pdRv+O&#10;YUr/kmRN/5RmT/+RY0v/kWFK/5JiS/+VZU7/lmZP/5hmT/+ZZU//mWVP/5tkT/+gaVT/omtW/6Bp&#10;VP+bZ0//n2tT/6BsVP+caFD/nGhQ/6NtVf+mblf/pGxV/6RqVP+la1X/pGpU/6ZsVv+qcFr/qnBc&#10;/6txXf+qcFr/qnBa/6huWP+rb1f/rG5V/69xWP+wcln/rnBX/7BwV/+zc1r/snJZ/7FxWP+wcln/&#10;sHJZ/69xWP+uclr/r3Nb/7NyXP+0c13/tHRb/7JyWf+ycFj/tHJY/7Z2W/+4eF3/tHRZ/7FxVv+1&#10;c1v/tXNb/7Z0XP+3c1z/uHRd/7h1W/+4dl7/t3Vb/7d1W/+1dVr/tnZb/75+Zf+6fGP/unxj/7p8&#10;Y/+2eF//uXti/7+BaP+8gGb/t3th/7V3Xv+1d17/tnhf/7R2Xf+xdVv/sHZg/691X/+tc13/sHJZ&#10;/7FzWv+ucFf/qWtS/6xuVf+vcVj/rXNd/6dtV/+kalb/pmxY/6NpVf+iZ1X/o2lV/6JpVf+iaVX/&#10;oWpV/6BqUv+dZlH/nmdS/51mUf+cY0//nmVR/59mUv+faFP/mmRM/5pjTv+bZE//mGRO/5RhTP+P&#10;X0n/ilpE/4hYQv+JWUP/ilpE/4tYQ/+QXEf/lmJN/5hkT/+XY07/j1tG/45aRf+OWkX/jFdF/45Z&#10;R/+PWkj/kVxK/5BdSv+TYE3/k2BN/5BdSv+QXUr/jVpH/5BbSf+SXUv/kl1L/5VdTP+XX07/mWBP&#10;/5phUP+cY1L/m2JP/51kUf+gZ1T/nGRT/5piUf+WXk3/lV5K/5VcSf+WXUr/nGJO/5thTf+ZX0v/&#10;ll1J/5lfS/+ZX0v/lVtH/5FWRP+ZXkz/oGdW/6VsW/+qcWD/rHNg/6htW/+gZVP/lFlH/5BTQP+L&#10;UD7/jVJA/5FWRP+RWEX/lVxJ/5VcSf+UW0j/k1pH/5VcSf+XXkv/mWBN/5phTv+aYU7/o2pX/6Zt&#10;Wv+iaVb/o2hW/7F0X//ChXD/0ZR//8WIc/+jZlH/nWBN/59iT/+hZlT/oWRS/59kUv+gZVP/o2hW&#10;/6ZuV//Ql3z//+7R//323P/lrJj/i1BA/5ZYTf+iZlv/pmtd/6VqWv+kaVf/p2xa/6htW/+obVv/&#10;pGlX/6dqV/+oa1b/qGtW/6BmUv+XXkr/mWBM/51mUf+aY07/m2RP/6ZvWv+ncVn/o21V/6VtVv+t&#10;dV7/q3Je/6ZtWf+ka1j/m2NS/6l2Y//Xp5P//tnH//3o1f/HlIH/mmJR/5tiUf+pbFn/p2pX/6dq&#10;V/+pbFf/q21Y/6dqVf+naVT/qmlT/6ppU/+paFL/qWhS/6xqVP+salT/qmhS/6lnUf+pZ1H/qmhS&#10;/6loVP+pZ1H/qGdT/6hmUP+oZlD/p2ZQ/6VkTv+jYkz/omFL/6RjT/+hYEz/pWFM/6ZiTf+gXEf/&#10;nFlG/6BdSv+jYE3/n1xJ/55bSP+dWkf/nVxI/5hXQ/+XWUT/mlxH/5xdS/+bXkv/mVxJ/5hdS/+X&#10;Xk3/l15L/5VcSf+VXEn/l15L/5JZRv+OU0H/jVJA/45TQ/+QU0H/j1RE/5BVRf+NUkL/jlND/5BV&#10;R/+NU0X/j1ZF/41VRv+OVkf/jFdH/4lURP+NWkn/jVpJ/4ZVRv+FVEX/hFNC/4JRQP9/Tj3/fUw7&#10;/31MO/94STn/eEk5/3tMOv+DVEL/iFlH/4ZVRP+BUD//fUo5/31KN/+CTTv/gk07/4BLOf+ASzn/&#10;gk07/4NOPP+CTjn/gk88/4RRPv+DUD3/gFA8/4FRPf+CUj7/hFE+/4VSP/+FUj//hFE+/4NQPf+D&#10;UD3/g1A9/4NQPf+CUUD/glFA/4FSQP+DVED/g1RA/4RVQf+DVED/g1RA/4RVQf+BUT3/glFA/4JT&#10;Qf+CU0H/gVRB/31SQf97UkD/e1JA/3pRP/95UD7/d048/3dOPP93TDv/dks6/3hLOP94Sjr/d0k5&#10;/3hKOv94Sjr/c0g4/3RJOf91Sjr/dks7/3dMO/91Sjn/dEk4/3NKOP9zSjj/c0k5/3NMO/90TTz/&#10;cks8/3JLPP9wRjb/ckg4/3RKOv9zSTn/cEY2/3NJOf9vSDf/cEk4/29KOP9tSDb/bUg2/3BLOP9w&#10;Szj/b0o3/25JNv9uSDX/b0k2/25INf9vSDf/bUY1/25HNv9uRzb/c0o4/3NKOP9xSDb/cEc1/29E&#10;M/9uQzL/cUY1/3JHNv9xSDb/b0g3/29IN/9sRTT/bEc0/21INf9qRTL/bEc0/25INf9uSDX/bkg1&#10;/2tFMv9rRTL/bEYz/2pFMv9tSDX/a0Yz/2xHNP9sRzT/a0Y0/21INf9vSjf/a0Yz/2lEMf9qRTL/&#10;akUy/2ZDL/9lQi7/ZEEt/xcQCv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QT7/jm1e/31cTf99WUv/hF9P/4lkVP+TbFv/jGVU/4Vc&#10;Sv+DWkj/gVhG/39WRP9+VUP/gFdF/4JXRv+CV0b/gldG/4daRf+IWUX/iVpG/4pcRf+MXkf/jF5H&#10;/4tdRv+OYUr/kWNM/5FjTP+PYUr/kWFK/5NjTP+WZk//lWVO/5dkT/+aZlD/mWVP/5hkT/+caFL/&#10;omtW/6BsVv+aaFH/nWtS/59tVP+daVH/n2tT/6RuVv+lb1f/o21V/6RsVf+lbVb/pm5X/6duWv+m&#10;bVn/pWxY/6hvW/+pb1v/qW9b/6ZsWP+nbVf/p21X/69zWf+wcln/rG5V/61vVv+zc1r/snJZ/69x&#10;WP+ucFf/rnBX/7ByWf+vc1v/r3Nb/7B0XP+xdV3/s3Jc/7NzWv+zc1r/tHRb/7V1Wv+2dlv/s3NY&#10;/7BwVf+0dFv/tnZd/7h2Xv+0clr/tXNb/7Z0Wv+3dVv/unhe/7h2XP+2dlv/tnZb/75+Y/+/f2T/&#10;wIBl/7x+Zf+1d17/tnhf/7l7Yv+8fmX/vH5l/7h6Yf+0dl3/s3Vc/7J0W/+wdFr/sXVb/7J2XP+y&#10;dFv/snRb/7F0WP+zc1j/rW1S/65uU/+wcFf/r3FY/6tvV/+malL/qGtW/6dqVf+jaVX/omhU/6Bn&#10;U/+ialP/omxU/6FrU/+dZFD/n2ZS/6BnU/+gZlL/oGZQ/6FnUf+gaFH/nWVO/51lTv+eZk//nWZR&#10;/5xoUv+ZZU//kl9K/4xZRP+NWkf/j1xJ/45bSP+SXkn/mmZR/51pVP+ZZVD/kFxH/41aR/+NWkf/&#10;jVpH/49cSf+QXUr/kV5L/45bSP+QXUr/kV5L/45bSP+PXEn/j1xJ/5JdS/+UX03/k1tK/5NbSv+X&#10;X07/mmJR/5piUf+cY1L/nGNQ/5xjUP+fZlP/nGNQ/5tiT/+aYU7/ll1K/5ZdSf+ZYEz/nGJO/5lf&#10;S/+YXkr/llxI/5pgTP+aYEz/lVpI/5JXRf+RVkb/lVpK/5tgUP+gZVX/qG1b/7BzYP+wc2D/pGdU&#10;/5teS/+UV0T/kVZE/5FYRf+QV0T/kVhF/49WQ/+SWUb/k1pH/5VcSf+YXUv/mWBN/5lgTf+cY1D/&#10;pGtY/6JpVv+cY1D/n2RS/6dsWv+rblv/r3Jf/7BzYP+iZVL/nmFO/59iT/+iZVL/omVT/6BlVf+c&#10;YVH/mF1N/5ZeR//VnIH///PZ//323P+8g2//gUY2/5dZTv+dYVb/pmhb/6lsWv+nalf/pmlW/6Rn&#10;VP+kZ1T/p2pX/6hrWP+nalX/oWRP/5deSv+KVDz/hE42/39LM/96Ryz/fkgs/4hSNv+OWTr/jlk6&#10;/5VfQ/+fbFH/pW9X/6NsV/+ia1f/mWFS/4pRRv+LUkn/oWhf/7mAdf+2fHH/n2VZ/6FmWP+qbVr/&#10;q25b/61vWv+sb1r/qmxX/6hqVf+pa1b/rGtV/6lrVv+pa1b/qmlV/6ppVf+qaVX/qmlV/6lnUf+p&#10;Z1H/q2lT/6lnUf+lY03/qGZQ/6dlT/+lZE7/pmVP/6VkTv+fY0v/omFL/6RjTf+jYUv/o2FL/6Ri&#10;TP+iXkn/nVpH/55dSf+hYEz/n1xJ/55bSP+dWkf/nltI/5lYRP+XWUT/mltJ/5pdSv+aXUr/lVpK&#10;/5VaSv+XXk3/lVxL/5RbSv+TWkn/lFlH/5BVQ/+NUkD/jVJA/49URP+RVEL/kVZG/5BVRf+NUkL/&#10;jlNF/45TRf+NU0X/jlVE/41VRv+QWEn/kFtL/41YSP+RXk3/jVxN/4VURf+BUEH/fk8//39OPf9+&#10;Tz3/fUw7/31MO/96STj/fk08/4RVQ/+MW0r/iVhH/4NSQf9+TTz/fUo5/35LOv+BTj3/gU49/39M&#10;Of+CTzz/g1A9/4NQPf+CTzz/gk88/4JPPP+CTzz/gVE9/4JRQP+BUD//gVA//4RRPv+EUT7/g1A9&#10;/4RRPv+BUT3/gVE9/4FRPf+BUkD/gFE9/4FSPv+CUz//g1ZB/4VWQv+FVkL/g1RA/4JTP/+BUj7/&#10;hFVB/4NWQf+AUz7/gVRB/3xRQP97UD//eVA+/3lQPv94Tz3/d048/3hNPP91Sjn/dUo5/3lMOf95&#10;Szv/dUc3/3VHN/94Sjr/dUo6/3VKOv91Sjr/dEk4/3RLOf90Szn/cEc1/3NKOP9wSjf/b0k2/3BJ&#10;OP9xSjn/cEk4/3FKOf9ySDj/c0k5/3NJOf9wRjb/cEY2/3FKOf9vSDf/bkc2/25JN/9tSDb/bUg2&#10;/29KN/9wSzj/cEs4/29JNv9wSjf/cUs4/29JNv9uSDX/b0U1/3BHNf9wRzX/cUg2/3BHNf9wRzX/&#10;cEc1/29EM/9xRjX/ckc2/29GNP9ySDj/cEY2/2xFNP9tRjX/bEc1/2xHNf9rRjP/bEc0/2xHNP9r&#10;RjP/a0Yz/2xGM/9tRzT/bkg1/2pFMv9qRTL/bEc0/2xHNP9sRzT/bEc0/21INf9wSzj/akUy/2lE&#10;Mf9pRDH/aEUx/2RBLf9jQCz/NSMX/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Gpn/4llVf9+Wkr/gFtL/4hjUf+feGf/&#10;nXdk/49pVv+BW0j/f1lG/31XRP98VUT/f1VF/39VRf+BVkb/gldG/4daR/+KW0f/i1xI/4tdRv+O&#10;YEn/jmBJ/41fSP+NX0j/jmBJ/49hSv+SYkz/kmJM/5VlT/+WZlD/l2RP/5dkT/+aZ1L/nGhT/5pm&#10;Uf+daVT/nWlU/6FtV/+da1T/nWtS/6FvVv+hb1b/oGxU/6BsVP+kblb/o21V/6VtVv+nb1j/qHBZ&#10;/6hvW/+lbFj/pGtX/6ZtWf+mbVn/qG9b/6lvW/+oblj/qnBa/69zWf+vc1n/rG5V/65wV/+vclb/&#10;sXFW/7BzV/+ucFf/sHJZ/7N1XP+vc1v/rnJa/69zW/+xdV3/sHRc/7N3X/+0dl3/snRb/7FxWP+y&#10;cln/s3Na/7JyWf+1dVz/tXVc/7R0W/+ycln/s3Na/7R0Wf+0dFn/unpf/7h4Xf+6eF7/unhe/7p6&#10;X/+6el//vHxh/7l5YP+5eWD/t3de/7V1XP+2dl3/unxj/7p8Y/+1d17/snRb/7ByWf+vcVj/snRb&#10;/7N1XP+zdlr/tXVa/7R0Wf+1c1n/sG5U/7BuVP+vbVP/sW9X/7BuVv+sa1X/rGtV/69uWP+na1P/&#10;pGhQ/6FpUv+fZ1D/oWlS/6JqU/+cZE3/oGZQ/6VrV/+kalT/oWdR/6FnUf+hZ1H/n2VP/51jTf+Z&#10;YUr/nGRN/6FqVf+ia1b/nWlU/5VhTP+RXEr/kVxK/5FcSv+SXUv/mWVQ/5xoU/+YZVD/kF1K/4xZ&#10;Rv+MWUb/ilpG/45bSP+PXEn/kF1K/45bSP+NWkf/jFlG/4pXRP+RXkv/lWBO/5NeTP+TXkz/kVxK&#10;/5JaSf+WXk3/l2JQ/5lhUP+aYVD/nGNS/5tiT/+cY1D/m2JP/5tiT/+dZFH/m2JO/5xiTv+dY0//&#10;m2FN/5pgTP+ZX0v/llxI/5lfS/+bYU3/m15L/5teS/+YW0n/l1pI/5pdS/+WWUf/mVxK/6NmU/+r&#10;blv/sHNg/6xvWv+iZVD/nWJQ/5leTP+TWkf/kFdE/41UQf+QV0T/kllG/5NaR/+UWUf/mF1L/5pf&#10;Tf+fZVH/oGZS/5pgTP+VWkj/mV5M/6JnVf+kaVf/n2RS/51gTf+dYE7/nmFO/6BjUf+hZFL/oWRS&#10;/6JlU/+dYlL/lVpK/45VQv/Ci3b//+zV//K7p/9/RjX/h0tA/5hcUv+gYlX/p2lc/6xtXP+jZlP/&#10;oWRR/6FiUP+hYlD/q2xa/61vWv+naVT/m15J/7B6YP+ue2D/mGVI/4lYOP+EUzL/iFg0/4tbNf+H&#10;Vy//hlYw/4VVMf+IVzb/kl9C/5ZkS/+daVT/nmZV/5ddUv+PU0v/jFBI/5NXT/+dYVf/p2le/6Zo&#10;W/+naFb/q2xa/6xtW/+rbVj/qGpV/6lrVv+sbln/rW9a/6tqVv+ralb/qmlV/6ppVf+oalX/qGpV&#10;/6VnUv+lZ1L/qGpV/6dmUP+jYkz/pGNN/6ZlT/+nZlD/p2ZQ/6JmTv+hZU3/pGNN/6RjTf+jYkz/&#10;omBK/6JgSv+iYU3/nVxI/51cSP+fXkz/n15M/6FeTf+fXEv/n15K/59eSv+aW0n/l1pH/5RXRP+W&#10;W0v/lVpK/5NYSP+VWkr/k1pJ/5JZSP+RVkb/kVZG/49UQv+PVEL/kVZE/5RXRf+RVkb/kldH/49U&#10;RP+PVET/jlNF/4xRQ/+MVEX/i1NE/41VRP+NWEj/j1pK/41aSf+OW0r/illK/4JRQv+CUUL/gVBB&#10;/35PP/+AUT//fE07/31MO/9/Tj3/iVhH/5JhUP+QX07/g1JB/31MO/98Szr/fUw7/35LOv9/TDv/&#10;g1A//4JPPv+DUkH/g1A//4RRQP+HVEH/hlNA/4NQPf+DUD3/g1M//4RUQP+BUT3/gVA//4JSPv+C&#10;Uj7/glI+/4RUQP+CUj7/gVE9/4FSPv+EVUH/f1I9/35RPP9/Uj3/gFM+/4NWQf+FWEP/hVhD/4BT&#10;Pv+CVUD/hllE/4ZZRP+EV0L/flNA/3tQP/95Tj3/ek8+/3pPPv96Tz7/eU49/3hNPP94TTz/dUo5&#10;/3pPPv96Tz7/dEk5/3NIOP92Szv/d0w8/3ZLO/90STj/cEc1/3NKOP90Szn/cEo3/3JMOf9yTDn/&#10;b0k2/3BKN/9xSjn/cUo5/3RNPP90Sjr/dEo6/3NJOf9wRjb/ckg4/3FLOP9uSDX/bkg1/25HNv9t&#10;RzT/bkg1/29JNv9wSjf/cEo3/3BKN/9xSzj/cEo3/29JNv9uSDX/cEc1/3FINv9zSjj/cUg2/3BH&#10;Nf9wRzX/b0Y0/29GNP9zSjj/cEc1/3BHNf9ySDj/bUY1/2tEM/9sRzX/a0Y0/2pFM/9rRjT/a0Yz&#10;/2pFMv9nQi//aUQx/2xHNf9uRzb/b0k2/2tFMv9pRDH/bEc0/2xHNP9sSDL/a0cx/2pGMP9sSDL/&#10;a0cx/2pFMv9oRTH/ZEEt/2JBLv9VOCj/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5BsXP+BXEz/fVhI/39a&#10;SP+femj/sYt4/6F8af+EX0z/gFtI/31YRv96VUP/fVZF/31TQ/9/VET/gVZF/4dYRv+IWUX/iVpG&#10;/4laRv+LXEj/i11G/41fSP+NXkr/jV5K/5BhTf+QYU3/kmJM/5RkTv+TY03/k2BL/5ZjTv+ZZlH/&#10;l2RP/5hkT/+ZZVD/mmZR/59rVf+ebFX/nmxV/55sVf+ebFX/oGxW/59rVf+gbFb/omtW/6NtVf+k&#10;bFX/pGxV/6VsWP+lbFj/pm1Z/6VsWP+lbFj/p25a/6lxWv+rcVv/q3Fb/69zWf+vc1n/rW9W/7Bw&#10;V/+vb1T/r29U/7FxVv+vclb/sXNa/7ByWf+uclj/sHRa/7B2YP+zd1//tHhg/7Z4X/+0dl3/snRb&#10;/7BwV/+ycln/snJZ/7JyWf+0dFv/tHRb/7R0W/+0dFv/tXVc/7NzWv+0dFn/vHxh/7p4Xv+7eV//&#10;u3lf/7Z0Wv+4dlz/vHpg/7h2XP+7eV//uXdf/7h2Xv+3d17/t3de/7d5YP+5e2L/tnhf/7FzWv+x&#10;c1r/tHZd/7F0WP+zc1j/tHJY/7VzWf+zcVf/r25S/7FwVP+vbVP/sG5U/7BuVP+ubFT/r21V/65u&#10;Vf+paVD/pmpS/6NpU/+fZU//nmZP/59nUP+gZlD/oWdR/6VrVf+malL/omZO/6JmTv+iZk7/n2VP&#10;/59lT/+dY03/n2VP/55lUf+dZlH/nWZS/5liTv+WXk3/lV1M/5JdS/+SXUv/kF1K/45bRv+RXkv/&#10;kF1K/41aR/+KV0T/jFlG/49cSf+UX03/lWBO/5JdS/+NWUT/ildE/41aR/+UYEv/lGBL/5FcSv+U&#10;XEv/lV1M/5RcS/+TXkz/lF9N/5NeTv+VXUz/mWFQ/5tiUf+bYk//nGNQ/5lgTf+cY0//nGNP/5xj&#10;T/+eZFD/nGJO/5thTf+bYU3/mV9L/5ZcSP+ZXkz/nF9M/51gTf+bXkv/mFtJ/5ZZR/+WWUb/lllG&#10;/5teS/+fYk//pmlW/6dqV/+iZ1X/omdV/6JnVf+eZVL/l15L/5JZRv+PVkP/kllG/5NaR/+TWEb/&#10;kldF/5ZcSP+bYU3/m2FN/5lfS/+YXkr/mV9L/55jUf+iZVL/nF9M/5teS/+dYE3/nmFO/59iT/+f&#10;YlD/n2JQ/6BjUf+cYVH/k1hI/41UQ/+nb17/16KQ/5RcTf94QDP/kFZK/51hVv+jZVj/pmlX/6do&#10;V/+lZlT/pWZU/6ZlU/+nZlL/rWxY/61sWv+jZVD/mV1F//a/of/999X//vrV//30zf/++9L/+/jP&#10;//XqvP/syJT/1al4/6t8Tv9+TyX/d0sm/3xRMf+LW0T/lmFP/55iV/+cXVT/mFlQ/5dYT/+dXVH/&#10;pWVZ/6VmV/+kZVT/p2hW/6prWf+oaVf/pmdV/6hqVf+qbFf/qGpV/6dmUv+nZlL/pGVT/6VmVP+n&#10;aFb/qGlX/6RnVP+jZlH/o2ZR/6VoU/+iZVD/omZO/6NnT/+paFL/pmVP/6BjTv+iZE//o2VQ/6Fj&#10;Tv+gYk3/oGJN/6BiTf+eYEv/mVpI/5pbSf+fXkz/oF9N/59eTP+eXUv/nFtJ/5pbSf+ZWkj/lllG&#10;/5JXRf+VWkr/k1hI/5FWRv+SV0f/kFVF/41SQv+NUkL/jVJC/4xRP/+PVEL/kldF/5BVRf+RVkb/&#10;kVZG/49WRf+RWEf/jlVE/4pRQP+KUkH/i1NC/4tWRv+LVkb/hVJB/4NQP/+DUD//hVFD/4BPQP+D&#10;UkP/gVBB/35NPv9+Tz3/fk08/4BPPv+IV0b/kF9O/49eTf+GVUb/fEs8/3hHOP96STr/fEs8/3xL&#10;Ov9/Tj//gVBB/4JRQv+DUkP/fk08/4BPPv+FVEP/hVVB/4RUQP+DUz//glI+/4NTP/+DUz//hFRA&#10;/4JSPv+BUkD/gFE//4FSQP+CU0H/glNB/4JTQf+DVED/flE8/35RPP9+U0D/fVI//35TQP9/VEH/&#10;g1hF/31SP/99Uj//gFVC/4BVQv9/VEH/fFE+/3tQP/97UD//e1A//3tQP/97UD//eU49/3hNPP94&#10;TTz/dks6/3pPPv96Tz7/dks6/3RJOP93TDz/d0w8/3VKOv91TDr/cEc1/3FINv9wSjf/cUs4/3VP&#10;PP90Tjv/cEo3/25JNv9uSTb/cEo3/3JMOf9vSTb/cUg2/3NKOP9zSjj/dEs5/3FINv9wRzX/cUg2&#10;/3RLOf9wRzX/bkUz/21HNP9uSDX/bUc0/25INf9tSDX/bUg1/29JNv9tRzT/bkg1/29JNv9uSDX/&#10;bUc0/25INf9uSDX/b0Y0/3BHNf9xSDb/b0Y0/3FINv9xSjn/b0g3/25HNv9sRzX/bEc1/2tGNP9s&#10;RzX/a0Y0/2tGNP9oQzH/aEMx/2xHNf9sRzX/bEc1/2xFNP9qRTL/bEc0/2xHNP9rRzH/bEgy/2tH&#10;Mf9tSTP/akYw/2pFMv9mQy//Yj8r/2A/L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XcmL/&#10;iWVV/35bSP+HZFH/l3Rh/5p3Y/+LaFT/gV5L/31YRv96VUX/fllJ/35XRv+CWEj/g1lJ/4VYRf+H&#10;WET/iFlF/4hZRf+KW0f/iltH/45fS/+OX0v/jV5K/5BhTf+QYU3/kWFN/5FhTf+SYk7/k2BL/5Rh&#10;TP+WY07/l2RP/5hkT/+aZlH/nGhT/5xoUv+faFP/n2hT/59rVf+fa1X/n2tV/59rVf+fa1X/oGxW&#10;/6JrVv+ka1f/pGxV/6VtVv+oblj/p25a/6dtV/+qcFr/qG5Y/6txW/+vc1n/rnJY/65yWP+vcVj/&#10;rnBX/69vVv+vb1b/sXFY/7FxWP+wcFf/s3NY/7R0Wf+wc1f/sXRY/7N2Wv+zdVz/tnhf/7V3Xv+0&#10;dFv/s3Na/7V1XP+5d1//tnRc/7Z0XP+2dl3/uHhf/7Z2Xf+5eWD/uHhf/7l5Xv+4eF3/vHpg/7h2&#10;XP+8emD/vXth/7Z2W/+2dlv/uHZc/7d1W/+6eF7/unhe/7t5X/+8emL/t3de/7h4X/+9fWT/vn5l&#10;/7l7Yv+2eV3/tnld/7Z2W/+0dFn/tHJY/7Z0Wv+0clj/tHNX/7JxVf+vblL/sG9T/7BvU/+wblT/&#10;sG5U/65sUv+ta1P/r29W/6xuVf+tb1b/rG5V/6ltVf+na1P/pmpS/6ZqUv+pbVX/pWlR/6RoUP+l&#10;aVH/pmpS/6BmUP+gZlD/oWdR/6FnU/+haFT/nmVS/5xjUP+bYk//mF9O/5RbSv+RWUj/jVhG/4tW&#10;RP+NWEb/kFtJ/45ZR/+NWEb/j1pI/5dfTv+YZE//m2RQ/5dgTP+RWkb/j1tG/5FdSP+TX0r/k1xI&#10;/5RdSf+UXUn/lV5K/5hhTf+bY1L/mWFQ/5NeTP+SXUv/lFxL/5ZeTf+ZYk7/nGVR/5hhTf+bYk//&#10;m2JP/5tiT/+cY0//nGNP/5phTv+bYk//nGNQ/5deS/+ZXkz/ml9N/5pfTf+ZXkz/mV5M/5leTP+a&#10;XUr/lVpI/5dcSv+YXUv/ml9N/5hdS/+cYU//omdV/6RpV/+kaVf/pGtY/6VsWf+gZ1T/m2JP/5tg&#10;Tv+XXEr/lVpI/5RaRv+WXEj/mV9L/5thTf+cYk7/nWBN/59iT/+fYk//nmFO/51gTf+dYE3/nmFO&#10;/6BjUP+gY1H/omVT/6FkUv+bYFD/mF5Q/5heUP+TW0z/j1dI/45WR/+XXU//n2VX/6JnV/+iZ1f/&#10;pGdV/6FkUv+iY1H/oGFP/6RjUf+oZ1X/qGdV/6JjUf+dXkz/kVRB/+64oP//+Nz///zd//7/3//8&#10;/+r//f/t//3/7f/9/+f////h//3/1f/+/NX/upJu/5NoSP93SS//e0gz/4xUQ/+XXk3/n2RU/6dq&#10;V/+maVb/pGdU/6ZnVf+oaVf/qWpY/6hpV/+mZ1X/p2hW/6doVv+kZVP/pWZU/6ZnVf+mZ1X/o2ZT&#10;/6JlUv+gY1D/oGNQ/59kUv+gZVP/n2RS/6BjUP+fYk//n2JP/6BjUP+hZFH/nmFO/5teS/+dYE3/&#10;nmBL/6BiTf+fYUz/oGJN/6FjTv+bXUj/mVpI/5tcSv+bXEr/lVZE/5lYRv+bWkj/mllH/5laSP+W&#10;WUb/lFdE/5JVQv+QVUP/kVZE/5FWRP+QVUX/jFFB/4xRQf+PVET/j1RE/5NYSP+VWkr/lVpK/5BX&#10;Rv+QWEf/jlZF/4pVRf+KVUX/iFVE/4hVRP+GU0L/iVZF/4lWRf+EUUD/gU49/31MO/98Szr/fk08&#10;/35NPP99TDv/fk08/35NPP+ATz7/hlVE/4pZSP+NXEv/illI/4BPPv99TDv/fUw7/3lIN/95SDf/&#10;eks5/35PPf+AUUH/gVJC/4JTQ/+CU0H/gFE//4FSQP+EVUP/hFNC/4RUQP+FVUH/hFRA/4NTP/+C&#10;Uj7/glI+/4FRPf+CUj7/glI+/4JSPv+DUz//g1M//4NTP/+DVED/hFVB/4VWQv+DVkH/g1ZB/39U&#10;Qf+BVkP/hFlG/39UQf99UkH/f1RD/35TQv99UkH/fFFA/3xRQP9+UT7/ek8+/3lOPf95Tj3/eU49&#10;/3hNPP94TTz/d0w7/3ZNO/92TTv/dUw6/3RLOf91TDr/dEs5/3NKOP9xSzj/cUs4/3FLOP9xSzj/&#10;cUs4/3JMOf9yTDf/cUs2/3BKNf9wTDb/ckw3/3NNOP9vSTb/b0k2/3RLOf9zSjj/cUg2/3FINv9x&#10;SDb/c0o4/3RLOf9zSjj/cEc1/21HNP9uRzb/bUY1/2tGNP9rRjT/bUY1/29JNv9uSDX/bkg1/21H&#10;Mv9tRzL/bkg1/25INf9tRzT/b0k2/25INf9uSDX/bUc0/21HNP9sRjP/bEYz/21HNP9sRzT/bEc0&#10;/2pFM/9qRTP/bEc1/2pFM/9qRTP/aEMx/2hDMf9pRDL/a0Y0/2xHNf9tSDb/bEc0/2tGM/9sRzT/&#10;a0Yz/2dCL/9mQS7/Z0Iw/2RBLv9jQC3/Yj4u/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kW1d/4VhUf99XEv/fVxL/4NiUf+EY1L/gV1N/3xYSP98WEj/fFdH/3tWRv98VUT/g1lJ&#10;/4VaSf+GWUb/hllG/4ZZRP+JXEf/il1I/4teSf+LXkn/il1I/41eSv+OX0v/kGFN/5FhTf+RYU3/&#10;kmJO/5NgS/+VYk3/lmNO/5dkT/+aZlH/nWlU/55qVf+eZ1P/n2hT/6FqVv+gaVX/oGlU/59rVv+f&#10;a1X/oWpV/6FqVf+ka1f/pWxY/6VsWP+lbFj/pm5X/6dvWP+qcFr/pm5X/6ZsVv+oblj/qG5Y/6lt&#10;U/+sblX/r3FY/7BwV/+vb1b/sXFY/7BwV/+wcFf/snJZ/7NzWv+wc1f/r3FY/69yVv+ydVn/tnhf&#10;/7R2Xf+zc1r/snJZ/7Z0XP+6eGD/uHZe/7V1XP+2dl3/uHhf/7h4X/+5eWD/uHhf/7h4X/+6eF7/&#10;uHZc/7d1W/+5eV7/vHxh/7h4Xf+3d1z/t3Vb/7d1W/+6eF7/unhe/7p4Xv+8emD/uHZc/7Z2Xf+7&#10;e2L/u3ti/7t7Yv+8fGP/unpf/7d3XP+yclf/tHJY/7d1W/+0c1f/tHNX/7RzV/+zclb/s3JW/7Ny&#10;Vv+ycFb/sW9V/69tU/+vbVX/sW9X/61tVP+sbFP/rGxT/6xsU/+tbVT/qmlT/6ppU/+na1P/pGhQ&#10;/6RoUP+laVH/pWlR/6JmTv+hZ1H/omhS/6BmUv+iaFT/oWZU/51iUP+dYlD/nGNQ/5phUP+SWkn/&#10;kVlI/49XRv+NWEb/jllH/4xXRf+PV0b/klpJ/5dgTP+bZFD/mWJO/5dgTP+UXUn/k1xH/5ZfS/+R&#10;XUj/kFxH/5JeSf+SXkn/ll9L/5liTv+YY1H/lmFP/5RfTf+SXUv/kl1L/5dfTv+ZYVD/m2RQ/5li&#10;Tv+aYU7/mmFO/5lgTf+aYU7/nGNQ/5xjUP+bYk//m2JP/5lgTf+XXkv/l15L/5leTP+aX03/m2BO&#10;/51iUP+ZX0v/mF1L/5leTP+ZXkz/mV5M/5leTP+ZXkz/nmNR/6FmVP+dZFH/nmVS/6FoVf+jalf/&#10;pGlX/6RpV/+dYlD/llxI/5JYRP+XXEr/mV5M/5pfTf+cYU//mV5M/5teS/+bXkv/nF9M/5xfTP+b&#10;Xkv/nF9M/55hTv+kZ1X/p2pY/6ZpV/+fZFT/ml9P/5hfTv+UW0r/kVhH/5RbSv+ZYE//nWJS/51i&#10;Uv+dYlL/oGNR/59iUP+lZlT/omNR/6RjUf+mZVH/pWRQ/6FiUP+cX03/k1VI/6BmWP/FkH7/7MKp&#10;//383v/9/+f//f/v//3/7//9/+3//P/q//3/5//9/+f/+/7h/+rnxv+mf17/g1E4/4FOO/+MV0X/&#10;mWBP/6FmVP+gZVP/oWRR/6JlUv+iZVL/o2ZT/6VmVP+kZVP/p2hW/6ZnVf+lZlT/pWZU/6RlU/+h&#10;ZFH/n2JP/51gTf+dYlD/nWJQ/55jUf+eY1H/nGFP/5tgTv+cYU//oWRR/59iT/+bXkv/mVxJ/5xf&#10;TP+eX03/n2BO/55fTf+cXUv/nF1L/55fTf+ZXEn/mVxJ/5lcSf+XWkf/lVZE/5ZXRf+YWUf/mFlH&#10;/5laSP+XWkf/k1ZD/5FUP/+QVUP/kVZE/5JXRf+RVkT/jVJC/45TQ/+RVkb/kldH/5ZbS/+WW0v/&#10;k1pJ/45WR/+MV0f/h1RD/4dUQ/+JVkX/hlVE/4ZVRP+DUkH/hVRD/4RTQv+BUD//gE8+/4BPPv9+&#10;TTz/fk08/39OPf9+TTz/fk08/35NPP+DUkH/iVhH/4lYR/+ATz7/f049/3xLOv96STj/fk08/39O&#10;Pf9+Tz3/f1A+/4BRP/9/UUH/f1FB/4FUQf+CVUL/gFNA/4BRP/+DVEL/glNB/4JRQP+DUz//hFRA&#10;/4RUQP+DUz//gVE9/4FRPf+BUj7/glI+/4JSPv+DUz//glI+/4JSPv+EVUH/hFVB/4ZXQ/+EV0L/&#10;hVhD/4BVQv+BVkP/gVZD/35TQP9+U0L/f1RD/39UQ/98UUD/ek8+/3tQP/98UUD/ek8//3lOPv94&#10;TT3/eE08/3lQPv94Tz3/d048/3VMOv90Szn/dEs5/3RLOf92TTv/dEs5/3FLOP9wSjf/cUs4/3FL&#10;OP9wSjf/b0k2/3FLOP9xSzb/cUs2/3FLNv9vSzX/b0s1/3BMNv9uSDP/bkgz/3BKNf9zSjj/cUg2&#10;/3NKOP9xSDb/b0Y0/3FINv9xSDb/cEc1/25HNv9tRjX/bUY1/2xHNf9sRzX/bEc1/2xHNf9tSDX/&#10;bUg1/2xHNP9tSDX/bkk2/2xHNP9sRzT/bkk2/25HNv9uSDX/bkg1/21HNP9rRTL/a0Uy/2xGM/9t&#10;RzT/bEc0/2pFMv9pRDH/a0Yz/2lEMv9pRDL/aUQy/2lENP9pRDL/akUz/2tGNP9tSDb/akUz/2tG&#10;NP9sRzX/bUg2/2hDMf9nQjD/ZEEu/2M/L/9lQTH/GwA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KSAb/4xrWv99XEv/d1ZF/3xbSv+BYE//gV1N/35aSv+AXEz/hmFR/31YRv96&#10;VUP/gVtI/4NaSP+CV0b/hFlI/4RZSP+JXEn/h1xJ/4pdSP+KXUj/iVxH/4pdSP+NXkr/kGFN/5Fh&#10;Tf+RYU3/kmJO/5JiTP+TY03/lmNO/5ZjTv+XZE//nGhT/51pVP+aZlH/nWZS/59oVP+faFT/n2hU&#10;/6BsV/+gbFb/oWpV/6FqVf+ka1f/pWxY/6VsWP+lbFj/pm5X/6dvWP+ocFn/pW1W/6ZsVv+nbVf/&#10;p21X/6ZsVv+oblj/r3Nb/61xWf+vb1b/snFb/7FxWP+xcVj/s3Na/7R0W/+wcln/r3FY/65yWP+z&#10;dlr/uHtf/7d6Xv+2dlv/s3Na/7VzW/+4dl7/tHJa/7R0W/+3d17/uHhf/7h4X/+5eWD/uHhd/7d3&#10;Xv+4eF3/tXVa/7V1Wv+2dlv/t3db/7l5Xv+5eV7/t3dc/7h2XP+6eF7/t3Vb/7h2XP+7eV//uHZc&#10;/7h2XP+7e2L/uHhf/7l5YP+9fWT/vX1i/7d3XP+zcVf/s3FX/7d1W/+zcVf/tHFW/7V0WP+0c1f/&#10;tXRY/7NxV/+ycFb/sW9V/7FvV/+xcVj/s3FZ/69tVf+vbVX/rmxU/65sVP+wblb/q2tS/6loUv+p&#10;aFL/pmVP/6dmUP+paFL/pWlR/6VpUf+laVH/pGhQ/59lUf+hZ1P/omhU/59kUv+eY1H/nmNR/55j&#10;Uf+XXkv/lF1J/5JbR/+PWET/jVlE/4pVQ/+PV0b/klpJ/5ZdSv+XXkv/mWBN/5tiT/+XXkv/lF1I&#10;/5dgS/+RXUj/kV1I/5JeSf+RXUj/k19K/5RgS/+VYE7/lWBO/5VgTv+TXkz/k15M/5VgTv+ZYVD/&#10;mGFN/5liTv+bYk//mWBN/5lgTf+aYU7/nWRR/51kUf+bYk//mGFN/5tiT/+aYU7/mWBN/5lgTf+a&#10;X03/nGFP/51iUP+ZX0v/mV9L/5leTP+ZXkz/mV5M/5pfTf+YXUv/m2BO/55jUf+aX03/m2BO/51k&#10;Uf+jaFb/o2pX/6RpV/+gZ1P/nGNP/5hfS/+bYk//mmFO/5leTP+YXUv/l1xK/5pdSv+cX0z/nmFO&#10;/51iUP+cYU//ml9N/5tgTv+laFb/pmlX/6RnVP+gZVP/nWJQ/5tgTv+jaFb/sHVj/6dsWv+ZXkz/&#10;mV5M/5pfT/+aX0//nWBO/55hT/+lZlT/omNR/6RlU/+lZ1L/oWNO/6FiUP+fYlD/mVtO/4FGPv+G&#10;TEH/oW1f/9+5pP///eb//f/n//3/5//9/+///f/v//3/7//9/+///P/q//z/5P/4+N7/7tC0/6l3&#10;YP+KVkD/jldD/5xjUP+fZFL/oGNO/6FkT/+iZVL/omVS/6NmU/+jZlP/o2ZT/6NmU/+hZFL/oGNR&#10;/59iT/+fYk//nGFP/5leTP+dYlD/m2JP/5tiT/+cY1L/m2BQ/5pfT/+eY1H/oWRS/5xfTP+ZXEn/&#10;mVxJ/59iUP+gYU//n2BO/5xdS/+aXUr/ml1K/5teS/+bXkv/m15L/5hbSP+XWkf/lllG/5dYRv+Y&#10;WUf/mFlH/5daR/+WWUb/klVC/49SPf+QVkL/kVZE/5NYRv+SV0X/jlND/5BVRf+TWEj/kllI/5FY&#10;R/+RWEf/j1dG/4tWRv+GU0L/g1JB/4VUQ/+FVEP/hlVE/4RTQv+CUUD/g1JB/4BPPv+ATz7/gE8+&#10;/4BPPv+ATz7/f049/4BPPv9/Tj3/f049/4BPPv+FVEP/hVRD/4JRQP95SDf/ekk4/3xLOv96STj/&#10;f049/4JRQP+AUT//gVJA/4BTQP9/UUH/f1FB/4BTQP+BVEH/gVRB/4BTQP+DVEL/glNB/39QPv+C&#10;UUD/hFNC/4NTP/+BUT3/gFA8/4BRPf+BUj7/glM//4FSPv+CUj7/glI+/4VVQf+FVkL/hVZC/4VY&#10;Q/+EV0L/hFlG/4FWQ/9/VEH/gFVC/39UQf9/VEP/f1RD/39UQ/98UUD/fFFA/3xRQf98UUH/e1BA&#10;/3pPP/93TT3/d048/3hPPf95UD7/eE89/3ZNO/90Szn/dEs5/3RLOf91TDr/dEs5/3JMOf9wSjf/&#10;cEo3/3FLOP9wSjf/cEo3/3FLOP9wSjf/cEo3/3FLOP9uSTb/bEc0/25JNv9uSDX/bUc0/29JNP9x&#10;SDT/cEc1/3FINv9wRzX/bkUz/3BHNf9vRjT/cEY2/29IN/9sRTT/bUY1/21GNf9rRjT/bEc1/2xH&#10;Nf9uSTb/bEc0/2xHNP9tSDX/bUg1/2tGM/9sRzT/bkk2/25HNv9uRzb/bUc0/2tFMv9tRzT/bEYz&#10;/2xGM/9rRTL/bUc0/2xHNP9qRTL/a0Yz/2lEMv9qRTP/bEc1/2tGNP9qRTP/a0Y0/2xHNf9rRjT/&#10;akUz/2pFM/9sRzX/a0g1/2hFMv9nQzP/YUAv/2A/Lv8uD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1VDN/+CYVD/e1pJ/3xbSv+BXU3/gFxM/39bS/+FYFD/mXRi&#10;/5BrWf+CXUr/gVtI/35YRf9/VkT/gVhG/4RZSP+FWkn/hltK/4dcS/+KXUj/iVxH/4lcR/+MXUn/&#10;kGFN/45fS/+RYU3/kmJO/5JiTP+TY03/lGRO/5NjTf+WY07/mGVQ/5lmUf+ZZVD/mGRP/5pmUf+c&#10;aFP/n2hU/6JrV/+ia1f/oWpW/6FqVf+ia1b/pGtX/6RrV/+mbVn/pm5X/6ZuV/+nb1j/pW1W/6Vt&#10;Vv+nbVf/pmxW/6huWP+rcVv/rXNd/61xWf+tcVn/r3Nb/7JxW/+ycVv/s3Jc/7RzXf+xc1r/r3NZ&#10;/65yWP+1d17/un1h/7l8YP+6el//tXVc/7RyWv+0clr/snBY/7JyWf+4eF//uHhf/7h4X/+5eV7/&#10;uHhd/7d3XP+4eF3/tnZb/7V1Wv+1dVr/tHRY/7l5Xv+5eV7/uHZc/7p4Xv+6eF7/t3Vb/7t5X/+7&#10;eV//unhe/7t5X/+9e2H/u3lf/7t5X/+8fGH/vX1i/7l5Xv+2dFr/tXNZ/7Z0Wv+zcVf/tHFW/7Ny&#10;Vv+zclb/s3FX/7JwVv+ycFb/r29W/7BwV/+ycln/snJZ/7RyWv+0clr/s3FZ/7BuVv+ycFj/rWtT&#10;/6xqUv+oaE//qGhP/6loUv+qaVP/qmlT/6xrVf+na1P/pGhQ/6BmUP+hZ1P/omhU/6BmUv+eZFD/&#10;nmNR/59kUv+cY1D/mWBN/5VeSv+SW0f/jldD/4hUP/+OV0P/kVlI/5NaR/+UW0j/l15L/5tiT/+W&#10;XUr/lF1J/5ZfSv+SXkn/kl5J/5NfSv+RXUj/k19K/5JeSf+SXkn/lF9N/5RfTf+TXkz/lF9N/5df&#10;Tv+ZYVD/mWFQ/5liTv+bYk//mmFO/5phTv+cY1D/n2ZT/55lUv+cY1D/mWJO/5xjUP+bYk//nGNQ&#10;/5tiT/+aYU7/mmFO/5xhT/+aYEz/mV9L/5lfS/+YXkr/mF1L/5pfTf+YXUv/mF1L/5pfTf+YXUv/&#10;ml9N/51iUP+fZFL/n2ZT/59kUv+iaVX/omlV/6FoVP+gZ1T/n2ZT/5lgTf+XXkv/mmFO/5tgTv+e&#10;Y1H/oWZU/6NoVv+gZVP/mV5M/5pfTf+fZFL/nmNR/59iT/+gY1D/oWZU/6BlU/+1eGP/05mF/8OJ&#10;df+dY0//mF1L/5xfTP+cX03/m15M/5xfTP+hZFH/oGNQ/6RlU/+lZ1L/oGJN/6BhT/+kZVP/oGJV&#10;/41RSf+ARUH/gUhB/4hSRv/isp7///jd///+4P/9/+3//f/v//3/7//9/+///f/v//3/7//9/+3/&#10;+v3i//fIrP+XYUn/hUw4/5lgTf+hZlT/oWRP/6JlUP+jZlP/pGdU/6NmU/+kZ1T/oWRR/6BjUP+e&#10;YU//nWBO/55hTv+eY1H/nWJQ/5pfTf+dZFH/mmFO/5lgTf+cY1L/m2BQ/5leTv+dYlL/nWJS/5pd&#10;S/+aXUv/m15M/59iUP+fYlD/nWBO/5lcSv+aXUv/ml1L/5teTP+aX03/m15L/5hbSf+XWkf/mFtI&#10;/5daR/+ZXEn/mVxJ/5RXRP+UV0L/klVA/49VQf+RV0P/kldF/5NYRv+QVUP/jlND/49WRf+RWEf/&#10;j1dG/41VRv+MV0f/iVZF/4dUQ/+CUUL/glFC/4NSQ/+CUUL/hFNC/4JRQP+CUUD/gVA//35NPP9/&#10;Tj3/gE8+/39OPf+ATz7/gE8+/4BPPv+ATz7/gE8+/4JRQP+EU0L/f1A+/3tMOv96Szn/fEs6/31M&#10;O/99TDv/gE8+/4JRQP+AUT//gFE//35RPv97UED/e1A//3xRQP98UUD/gFNA/4FUQf+DVEL/glNB&#10;/39QPv+BUkD/glNB/4FSQP9/UD7/f1A+/4FSQP+BUkD/glNB/4BRPf+CUz//g1RA/4ZXQ/+EV0L/&#10;g1ZB/4RXQv+BVkP/hVpH/4FWQ/98UT7/flNA/39WRP+BVkX/f1ZE/39UQ/99UkH/f1RE/31SQv99&#10;UkL/e1BA/3hOPv93TT3/d048/3hPPf95UD7/eE89/3ZNO/90Szn/dUw6/3RLOf90Szn/cUs4/3JM&#10;Of9xSzj/cUs4/3JMOf9xSzj/ckw5/3JMOf9vSTb/bkg1/3JMOf9vSTb/bEc0/29JNv9uSTb/bUc0&#10;/25INf9uSDP/bkUx/3BHM/9wRzX/b0Y0/3FINv9vRjT/b0U1/29IN/9tRjX/bkc2/21GNf9qRTP/&#10;a0Y0/21INv9vSjf/bEc0/2xHNP9sRzT/bUg1/2tGM/9sRzT/bUc0/21GNf9uRzb/bEYz/2tFMv9t&#10;RzT/bUc0/21HNP9rRTL/bEYz/21INf9sRzX/a0Y0/2pFM/9rRjT/bkk3/2xHNf9qRTP/bUg2/25J&#10;N/9rRjT/aUQy/2hDMf9oRTL/akY2/2hENP9kQzL/YD8u/0MiE/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9tbGj/fl5P/3hYSf95WEn/fFtK/4FeS/+I&#10;Y1D/qoRv/8KZhf+rgm7/j2ZS/4BaR/9/WEf/gFZG/4JYSP+CWEj/hFpK/4VcSv+HXEv/iF1K/4lc&#10;R/+JXEf/kGFN/49hSv+PYUr/kWNM/49hSv+QYU3/kGFN/5BhTf+VZlL/lGVR/5VlUf+aZ1T/mGVS&#10;/5dkUf+cZ1X/n2pY/59rVv+jbFj/omtX/6BpVP+iaVX/o2pW/6RtWP+mblf/p29Y/6RuVv+lbVb/&#10;pm5X/6ZuV/+la1X/pmxY/6txW/+tc13/rXNd/6txW/+qcFr/rXBb/69yXf+wc17/sXRf/7J1YP+t&#10;c13/rHJc/6xyXP+ydlz/uXti/7h6Yf+5e2L/t3de/7FwWv+xcFr/sG9Z/7FwWv+0c13/s3Jc/7Z2&#10;Xf+2eV3/tnld/7d6Xv+2el7/t3pe/7d7X/+1eFz/tHdb/7l5Xf+4eFz/uXld/7x7X/+6eF7/uXhc&#10;/7p5Xf+8emD/vHpg/7t5X/++fGL/vnxi/7t5X/+8emL/vHpi/7x6Yv++fGT/vXth/7p4Xv+1c1n/&#10;s3JW/7FwVP+xcFT/snJW/7FxVv+vb1T/rG5V/65wV/+vcVj/sXFY/7FxWP+ycFj/tXNb/7h0Xf+3&#10;c1z/sG5W/61rU/+raVH/q2lR/6lpUP+paVD/pmZN/6dnTv+oalH/qGpR/6NpU/+jaVP/omhS/59l&#10;Uf+eZFD/nWNP/55kUP+gZ1P/nmVR/5dgS/+UXUn/jldD/41WQv+PWET/kltH/5NcSP+VXEn/lVxJ&#10;/5ZdSv+UW0j/kltH/5JbR/+QXEf/kl5J/5NfSv+SXkn/kl5J/5BbSf+RXEr/kFtJ/5BbS/+SXU3/&#10;kVxM/5NbSv+WXk3/mmJR/5piUf+bYk//mmFO/5deS/+WX0v/mWJO/5tkUP+bZFD/mWJO/5hkT/+Z&#10;ZVD/mWVQ/5liTv+ZYk7/l2BM/5phTv+ZYE3/nGFP/5xhT/+ZX0v/mV9L/5thTf+aYEz/ml1I/5xf&#10;TP+aXUr/mVxJ/5hdS/+ZXkz/nWJQ/5xhT/+dZFD/n2ZS/51mUv+faFT/pW5a/6ZvW/+mb1v/omtX&#10;/6JpVv+iaVb/pm1a/6duW/+fZlP/mmFO/5deS/+ZXkz/mF1L/5VaSP+YXUv/qW5c/6htW/+0emb/&#10;2Z+L/9ibhv+vcl3/m15L/5leTP+cYU//ml9N/5pfTf+eY1H/nGFP/5leTP+aX03/nmFM/59gTv+n&#10;ZlT/qWdX/6VlWf+ZXVX/kFVP/4NOSP98R0H/kVxU/8OTh//ryb///NnT//7v6v/++fb//vn2//75&#10;9f/++fX//fnw//zs3P+ibVv/g048/5lhUP+gZ1T/oGZS/6JlUP+gY07/omVS/6FkUf+jZlP/ml1K&#10;/5teTP+gY1H/nmNT/5xhT/+dYlD/n2RS/5tgTv+dZFH/nGNQ/5tiT/+bYFD/lltL/5ZbS/+aXUv/&#10;nF9N/5pdS/+ZXEr/mltK/59gT/+cXUz/mFtJ/5lcSv+ZXk7/l1xM/5VaSv+YX07/l15N/5ZbS/+X&#10;XEz/mVxK/5hbSf+aXUv/lllG/5daR/+YXUv/lVpI/5RZR/+UWUf/lFlH/5JXRf+LUED/jFNC/4xU&#10;Rf+GUUH/h1RD/4dUQ/+EU0L/hFNE/4FSQv+AUEL/f09B/4BRQf9+Tz//fk8//39QPv9+TTz/f049&#10;/4BPPv+BUD//gE8+/4FQP/+ATz7/f04//4FQQf+DUD//gVA//4BPPv99TDv/eks5/3lKOP96Szn/&#10;e0w6/3xNO/98TTn/fk87/4BRP/+AUT//gVRB/3lOPv94Tj7/e1FB/3pQQP99UkL/flNC/39UQ/+E&#10;VUP/gVJA/39QPv9+Tz3/glNB/4FSQP9/UD7/f1A+/4BRP/+BUkD/gFE//4BRP/+DVEL/hldF/4VY&#10;Rf+CV0b/hFlG/4BVQv98Uz//f1ZC/35VQf96UT3/e1JA/31UQv9+VUP/fFNB/3tRQf99U0P/flRE&#10;/31TQ/97UUH/elBA/3pPP/94Tj7/eE4+/3hPPf94Tz3/dUw6/3lQPv93Tjz/d048/3BJOP9vSDf/&#10;b0g3/3NMO/9yTDn/cUs4/3JMOf9yTDn/dk07/3dOPP91TDr/cUg2/3JMOf9xSjn/b0g3/29IN/9x&#10;Sjn/bkg1/25INf9xSzb/bUcy/21HMv9vSTb/bEYz/21HNP9sRjP/bEYz/2xHNP9tSDb/bkk3/21I&#10;Nv9sRzX/a0Y0/2xHNf9vSDf/bUY1/2xGM/9tRzT/cUs4/21HNP9sRjP/bEYz/2tFMv9wRzX/c0o4&#10;/25INf9sRjP/bUc0/29JNv9uSDX/bUc0/25INf9tRjX/a0Y0/2xHNf9sRzX/b0o4/2tINf9rSDX/&#10;bks4/21KN/9oRTL/ZUIv/2dDM/9mQjL/ZEMy/2NCMf9lRDX/HgA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cmdh/3xbTP94V0j/ellI&#10;/39bS/+FX0z/pn1p/9itmv/UqpL/roRs/4tgTf+FWkn/gFZG/4NZSf+AWUj/gVpJ/4RbSf+GXUv/&#10;iV5L/4leS/+IW0b/jF9I/45gSf+RY0z/jmBJ/49hSv+RYk7/jl9L/41eSv+TZFD/lWVR/5VlUf+Z&#10;ZlP/mGVQ/5hlUv+bZlT/nGhT/6BpVf+ia1f/omtX/6FqVf+ia1b/o2pW/6JrVv+lbVb/pm5X/6Nr&#10;VP+lbVb/pm5X/6pwWv+mbFb/pmxY/6pwWv+sclz/rXNd/6xyXP+rcVv/rG9a/61wW/+vcl3/sHNe&#10;/7BzXv+ucVz/sHRc/69zW/+wdFz/snZe/7N1XP+3eWD/tXde/7BvWf+vc1v/s3Jc/7NyXP+uclr/&#10;rHBY/7J0W/+0d1v/tHdb/7d6Xv+1eV3/tXld/7h8YP+3el7/t3pe/7h4XP+2dVn/t3Za/7h3W/+3&#10;dlr/tnVZ/7d2Wv+9e2H/vHpg/7t5X/+9e2H/v31j/717Yf+8emD/vHpi/7t5Yf+9e2P/wH5k/799&#10;Y/+4dlz/tXRY/7FwVP+xcVX/s3NX/7NzWP+xdFj/sHNX/69xWP+ucFf/rnBX/65uVf+wcFf/tHJa&#10;/7NxWf+0clr/tXNZ/7NxWf+ubFT/rW1U/61rU/+salL/qmhQ/6ZmTf+paVD/qWlQ/6VnTv+naVD/&#10;pmpS/6RoUP+iaFL/oWdR/59lUf+hZ1P/oGdT/5tiTv+XXkr/kllG/5JZRf+UXUn/lV5K/5RdSf+U&#10;XUn/kltH/5BZRf+RWkb/kltH/49bRv+OWkX/kl5J/5RgS/+RXUj/j1tG/49aSP+QW0n/kFtJ/49a&#10;SP+TW0z/k1tM/5NbSv+UXEv/mWFQ/5tiUf+bYlH/mmFO/5lgTf+XXkv/l15L/5hhTf+ZYk7/mWJO&#10;/5llUP+caFP/mmZR/5tkUP+YZE//mGFN/5liTv+ZYE3/nWRR/55jUf+cYk7/m2FN/51jT/+dYEv/&#10;m15J/51gTf+bXkv/mVxJ/5hbSP+VWkj/m2BO/5tgTv+ZYEz/nWRR/5phTv+ZYE3/omlW/6duW/+p&#10;cl7/p3Bc/6NsWP+ia1f/pGtY/6NsWP+eZVH/nmVS/51kUP+cYk7/mmBM/5dcSv+YXUv/pWpY/6No&#10;Vv+hZlT/sndl/8GGdP+rcF7/m2BO/51iUP+eY1H/nGFP/5lgTf+cY1D/mmFO/5leTP+ZXkz/nWBN&#10;/5xfTP+fYE7/pGNR/6doV/+maFv/nGBV/5NaT/+IUUr/g1BM/4BOTf+KTlb/oGFs/79/jf/bm6v/&#10;5ae2/9yfrv/Xm6f/5amx/8yUk/+VXlf/jFRH/5ZeT/+eZVL/oGZS/6FkT/+dYE3/n2JP/6BjUP+i&#10;ZVP/mV5O/5tgUP+fZFT/nWJS/5leTP+ZYE3/nGFP/5leTP+bYE7/nWJQ/51iUP+ZXk7/lFdF/5JV&#10;Q/+YW0n/m15M/5hbSf+UV0X/lFdF/5hdTf+YXU3/mF1N/5dcTP+XXk3/k1pJ/5BXRv+RWUj/klpL&#10;/5JaS/+UWkz/lVpK/5NYSP+VWkr/j1RE/5VaSv+aX03/mV5M/5dcSv+UWUf/k1hG/5JXR/+MU0L/&#10;jVVE/4pVRf+GU0L/hVRD/4RTRP+DVET/gVJC/4FSQv+DVET/gFBC/35PP/9/UED/f1BA/35PP/9+&#10;TTz/f049/4BPPv+BUD//gVA//4FQP/9+TTz/fk0+/4BPQP+ATz7/gVA//3xNO/96Szn/eks5/3pL&#10;Of95TDn/fE07/3xNO/9+Tz3/gFE//4BRP/98Tzz/flE+/3hOPv93TT3/elBA/3xSQv9/VUX/gldG&#10;/4FWRf+BVEH/gFNA/4BRP/9/UD7/gFE//4BRP/+AUT//gVJA/4JTQf+BUkD/f1A+/4BTQP+EV0T/&#10;hVhF/4NWQ/+CV0b/hltI/4NYRf9+VUH/f1ZC/39WQv98Uz//fFNB/35VQ/99VEL/fFNB/3tRQf97&#10;VEP/flRE/31TQ/96UED/elBA/3tQQP97UUH/e1BA/3lOPf94TTz/dk07/3tSQP92UD3/dU49/3FK&#10;Of9wSTj/cUo5/3VOPf93Tjz/dk07/3ZMPP94Tz3/dk07/3hPPf93Tjz/dEo6/3RKOv9zTDv/b0g5&#10;/29IN/9wSTj/bkc2/25INf90Tjv/bkgz/21HMv9uSDX/a0Uy/2xGM/9rRjP/akUy/2tGM/9rRjP/&#10;a0Yz/2xHNP9tSDX/bEc0/2xFNP9tRjX/bUY1/21GNf9vSDf/cEk4/21HNP9rRTL/bUc0/2xGM/9w&#10;RzX/c0o4/29JNv9sRjP/bEYz/21HNP9sRjP/a0Uy/21GNf9uRzb/a0Qz/2pFM/9sRzX/cEs5/2tG&#10;NP9qRzT/bEk2/2tINf9oRTL/Z0Qx/2dEMf9mQjL/YkEw/2JBMP9kQzL/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3hiV/95&#10;WEn/e1dJ/4BcTP+GYU//mnFf/8yhjv/qvab/0KOM/5JlUP+EWUj/f1VF/4FaSf+BWkn/gFlI/4Fa&#10;Sf+FX0z/iWBM/4xhTv+JX0f/jF9I/4xfSP+OYUr/jF9I/49hSv+PYUr/j2FK/45gSf+PX0n/kWFL&#10;/5ZjTv+WY07/l2NO/5hkT/+ZZVD/mmZR/51mUv+faFT/oGlV/6FqVf+halX/o2pW/6JpVf+kbFX/&#10;o2tU/6BoUf+kbFX/qnBa/6txW/+mbFb/pmxW/6hvW/+ob1v/qXFa/6xyXP+uclr/rXFZ/65yWv+u&#10;cVz/rnFc/69yXf+vcl3/tHhg/7R4YP+wdFz/qm5W/7B0XP+2eF//s3Vc/69xWP+ydFv/snRb/7R2&#10;Xf+ydFv/sHJZ/7N1XP+xdFj/snVZ/7d6Xv+1eFz/s3Za/7V4XP+1d17/uHhd/7p5Xf+3dlr/t3Za&#10;/7d2Wv+5eFz/uXhc/7d2Wv+5eFz/uXhc/7h3W/+6eV3/vXth/717Yf++fGL/vXth/7h2Xv+4dl7/&#10;vnxk/8F/Zf+6el//tnZb/7R0Wf+1dVr/tHRZ/7R0Wf+xdFj/sHNX/7F0WP+wcln/r3FY/6psU/+u&#10;cFf/snJZ/65uVf+ycln/tXVc/7d3Xv+wcFf/sXFY/7FxWP+vbVX/rmxU/6xqUv+raVH/qGhN/6ho&#10;T/+qbFP/qmxT/6lrUv+pbVX/pmpS/6FlTf+fZU//nWNP/5lgTP+ZYEz/mWBM/5lgTP+dZFD/mWBM&#10;/5JbR/+TXEj/j1tG/41ZRP+OWkX/kl5J/5JeSf+RXUj/lWFM/5VhTP+RXUj/jlpF/49bRv+RXEr/&#10;kl1L/5JaSf+UXEv/k1tK/5RcS/+XXk3/mF9O/5hfTv+ZYE//mF9O/5ZdSv+XXkv/mmFO/5phTv+a&#10;YU7/mWJO/5xlUf+daFb/mmVT/5hjUf+WYU//lmFP/5tjUv+ZYk7/n2ZT/59mU/+hZ1P/nmRQ/6Bj&#10;Tv+fYk3/nF9K/55hTv+dYE3/l1xK/5VaSP+XXEr/l15L/5tiT/+bYU3/nWJQ/5leTP+YXUv/nWJQ&#10;/59mU/+ka1j/o2pX/6JpVv+jalf/pm1a/6NqV/+fZlL/oWhU/6RrV/+jaVX/nmRQ/5lfS/+ZXkz/&#10;m2BO/5hdS/+YXU3/omlY/6tyYf+iaVj/nWRR/59mU/+dZFH/m2JP/5tiT/+cY1D/mmFO/5phTv+a&#10;X03/nWJQ/55hTv+dXkz/n2BO/6FiUP+palj/p2pY/6JnWf+dY1f/mF9Y/5BWVP+OUl7/j1Bl/5BQ&#10;av+TUnD/klNy/4tObf+KS2j/jVJo/5BZXv+SW1j/kVhP/5JYSv+cYVH/oGVT/59iT/+dYE3/n2JQ&#10;/6BjUf+dYlL/nGFR/59kVP+fZFT/mWBP/5VcS/+ZYE//nGNS/5pfT/+XXEz/nGFR/59iUP+aXUv/&#10;klVD/5BTQf+YW0j/nF9M/5VaSv+OU0P/jFFB/5BXRv+TWkn/lFtK/5NaSf+UW0r/lFxL/5JaSf+L&#10;Vkb/i1ZG/49XSP+RWUr/klhK/49VR/+PVUf/kFZI/5NaSf+VXEv/lVxL/5JZSP+PVkX/j1ZF/49W&#10;Rf+PV0b/kVxK/45bSv+FVEP/g1RC/4FSQv+AUUH/gFFB/4FSQv+DVET/glND/39OP/9/Tj//gE9A&#10;/39OPf+ATz7/f049/35NPP+BUD//g1JD/4BPQP99TD3/fUw9/3tMOv98TTv/f1A+/3xNO/95Sjj/&#10;ek06/3tOO/98Tzz/f1A+/39QPv9/UD7/f1A+/35PPf96TTr/e047/3hNPf94Tj7/fFJC/4NZSf+F&#10;W0v/hltK/4JXR/9/UUH/gFJC/4BSQv+AUUH/fU4+/4BRQf+CU0H/glNB/4JTQf+CU0H/gVRB/4NW&#10;Q/+DWEf/g1hH/4FWRf+CV0b/hFlG/4FWQ/+AVUL/g1hF/4RZRv+AVUL/flNA/4BXRf9+VUP/fFNB&#10;/31UQv97VEP/fVZF/3tUQ/98UkL/fFJC/3pQQP98UUH/fVJC/3pPP/93TDv/dUw6/3hOPv94Tj7/&#10;dU49/3ZPPv92Tz7/d1A//3lPP/94Tj7/d048/3lOPf96Tz7/dks6/3dMPP95Tj7/dkw8/3JIOP9v&#10;SDn/bkc4/25HOP9sRzX/a0Y0/2tFMv9vSTb/bEYx/2tFMP9vSTT/bEYx/2xGM/9sRjP/bEYz/2xH&#10;NP9tSDX/a0Yz/2pFMv9sRzT/bEc0/2tGM/9qRDH/bEU0/21GNf9tRzT/bkg1/21HNP9rRTL/bkg1&#10;/3BHNf9uSDX/bkg1/25INf9uSDX/bEYz/2tFMv9tRDL/bkQ0/3BGNv9vSDf/bEU0/2pDMv9sRzX/&#10;bkk3/2tGNP9pRDL/akUz/2lGM/9pRjP/aEUy/2dEMf9nQzP/aEQ0/2hEN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DX1H/e1pL/3tZTf99XE3/jmlZ/6B7af+/mIf/zKOR/5lzYP+EXUz/fFdF/31aR/9/Wkj/&#10;gFtJ/4JdS/+EXkv/h15M/4lgTP+KX0z/il9M/4teSf+LXkf/i15H/4pdRv+NX0j/jV9I/49fSf+T&#10;YEv/lWJN/5ViTf+XY07/lmJM/5djTv+ZZVD/mWVQ/5hkT/+YZE//n2hU/6BpVf+halX/oWpV/6Fq&#10;Vf+ia1b/omtW/6JpVf+lbVb/p25a/6dvWP+lbFj/pWxY/6ZtWf+ocFn/qXFa/6txW/+ucFf/rnBX&#10;/69xWP+wcFf/rW9W/69zW/+vc1v/r3Nb/7B0XP+wdFz/qmxT/7ByWf+zdVz/sXNa/7BzV/+ydVn/&#10;sXRY/7J1Wf+zdlr/s3Za/7R3W/+ydFv/s3Vc/7R2Xf+1d17/tHZd/7R2Xf+2dl3/tnZd/7h2XP+6&#10;eF7/t3Vb/7d1W/+6eF7/unpf/7x8Yf+3d1z/uHZc/7h2XP+6eF7/uHZc/7d1W/+3dlr/u3lf/7d3&#10;XP+3d1z/t3dc/7h4Xf+7fmL/voFl/7t+Yv+1dVr/s3NY/7R0Wf+0dFn/s3NY/7JyV/+zc1r/snJZ&#10;/61tVP+vbVX/rWtT/65sVP+xb1f/snBY/7JwWP+xb1f/sW9X/7FvV/+vbVX/r21V/69tVf+qaFD/&#10;qWdP/6lpUP+nZ07/p2dO/6ZoT/+jZ0//pGhQ/6VpUf+iaFL/nmRO/59lT/+eZE7/nGJM/5piS/+c&#10;ZE3/l19I/5VeSf+VXkn/kV1H/5JeSP+PW0b/j1tG/5BcR/+SXkn/kl5J/5JbR/+TXEj/kVpG/5Fa&#10;Rv+RWkb/kVpG/5JbR/+TW0r/k1tK/5VcS/+YX07/mF9O/5hfTv+YX07/l15N/5VcS/+UW0r/l15N&#10;/5lgTf+cY1L/mWFQ/5dfTv+bY1L/nWVU/5xkU/+XX07/ll5N/5dfTv+XX07/nWRR/6BnVP+haFT/&#10;n2VR/59lUf+eZFD/nWNP/5pgTP+ZXkz/l1xK/5dcSv+ZXkz/nGFP/5tgTv+ZXkz/mV5M/5leTP+a&#10;X03/m2BO/5xhUf+eY1H/nWJQ/5xhT/+hZlT/omlW/6BnVP+gZ1T/o2pX/6RrWP+ka1f/p25a/6Rr&#10;V/+ia1b/mmNO/5hfS/+aYU7/nGNQ/6BnVP+jalf/pGtY/6RrWP+fZlP/nWRR/5xjUP+bYk7/nmVR&#10;/6NrVP+jaVX/m2FN/5heSv+bXkv/nmFO/5teS/+dYE3/oWRR/6JlU/+kZ1X/n2FU/51hVv+bXln/&#10;nWBd/5peXf+YXFz/l11c/5heXf+XXVv/lVtX/5phVv+fZVn/nmRW/5lgT/+ZXk7/ml9N/5xhT/+d&#10;YE7/mV5O/5leTv+ZXk7/ml9P/5tgUP+cYVH/mWBP/5deTf+YX07/mmFQ/5lgT/+TWEj/lVpK/5NY&#10;Rv+WWUb/l1pH/5hbSP+ZXEn/m2BO/59kUv+XXkv/kFdE/45WRf+QWEf/k1tK/5RcS/+TW0r/k1tK&#10;/5NbSv+RWUj/jllH/5FZSv+OWUn/kFhJ/5BYSf+RWUr/kFtL/5BbS/+RXEz/kVxM/5BYSf+NVUb/&#10;jVVE/5FZSP+YY1H/k2BP/41cS/+FVEP/f1A+/4FSQv+BUkD/gFE//4BRP/+AUUH/gE9A/39OP/9/&#10;Tj//gE9A/4FQP/+ATz7/gE9A/31OPv9+Tz//gVJC/35PP/99Tj7/fE07/3pLOf97TDr/gFE//4BT&#10;QP99UD3/e045/3tOOf99UDv/flE8/35RPP98Tzz/fE88/3pPPv94TTz/eE08/3xRQf+CV0f/hFlJ&#10;/4hdTf+NYE3/il1K/4VYRf+AU0D/gVJC/4BSQv9/UUH/ekw8/31QPf9+UT7/flE+/4BTQP9/VEP/&#10;gVZF/4FWRf+AVkb/gFZG/39VRf+AV0X/f1ZE/4FWRf9+U0D/f1RB/35TQP9/VEH/flNC/4JXRv9+&#10;U0L/fVJB/35TQv98U0H/fFNB/3xTQf97UUH/eU8//3lPP/98UUH/fVJC/3pPPv93TDv/dks6/3hP&#10;Pf95UD7/eFI//3tSQP97UUH/e1JA/3lQPv96UT//ek8+/3dMO/93TDv/dUo5/3RJOP92Szr/dks6&#10;/3JIOP9ySDj/b0g3/21GNf9uRzb/bUg1/2pFMv9rRjP/bEYz/2xGM/9tRzT/bUc0/21HNP9tRzT/&#10;bUc0/21HNP9sRzT/a0Yz/2pFMv9rRjP/bEc0/2xHNP9qRTL/akUy/21HNP9tRzT/bkg1/21HNP9s&#10;RjP/cEc1/25INf9uSDX/bUc0/21HNP9uSDX/bEYz/2tFMv9vRjT/bkUz/29FNf9uRzb/bUY1/21G&#10;Nf9tRjX/akUz/2lEMv9oQzH/Z0Iw/2lEMv9pRDT/aUQ0/21IOP9rRzf/a0c3/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9Lif/f11R/3xaTv98Wk7/hGJW/45qXP+femr/sIt7/6J9a/+OaVf/fltI/31a&#10;R/99Wkf/fVpH/4JdS/+EX0z/hV9M/4deTP+KX07/jGFO/4pfTP+MX0r/i15J/4pdRv+OYEn/jV5K&#10;/4xcRv+TYEv/lWJN/5RhTP+XY07/lWFL/5ZiTf+ZZVD/mmZR/5llUP+ZZVD/nGhT/51pVP+gaVX/&#10;oWpV/6FqVf+ia1b/oWpV/6JrVv+lbFj/pm1Z/6VsWP+mbVn/pWxY/6duWv+ocFn/q3Fb/6txW/+u&#10;cFf/rW9W/65wV/+sblX/rG5V/69xWP+vc1v/r3Nb/7F1Xf+xdV3/r3FY/7ByWf+wcln/sXRY/7N2&#10;Wv+zdlr/sXRY/7F0WP+zdlr/s3Za/7R3W/+0dl3/tXde/7V3Xv+1d17/s3df/7N3X/+2dl3/tXVc&#10;/7h2XP+7eV//unhe/7h2XP+4dlz/uHhd/7l5Xv+2dl3/t3de/7h2XP+3dVv/tnZb/7Z2W/+2dlv/&#10;uHZc/7p4Xv+8emD/uXle/7Z2W/+3el7/vYBk/8CDZv+1eFv/snVZ/7R0Wf+2dlv/tnZb/7JwVv+0&#10;clr/s3FZ/69tVf+vbVX/rWtT/65sVP+wblb/r21V/7BuVv+wblb/r21V/7FvV/+xb1f/r21V/69t&#10;Vf+salL/q2lR/61tVP+oaE//qGhP/6drU/+malL/pmpS/6VpUf+kaFD/nWNN/59lT/+gZlD/oWVL&#10;/51lTv+cZE3/l2FJ/5piS/+aZEz/lV5J/5JeSP+PW0X/j1tG/49bRv+RXUj/k1xI/5JbR/+TXEj/&#10;k1xI/5JbR/+SW0f/kVpG/5JbR/+TXEj/k1pH/5NaSf+YX07/l15N/5VcS/+VXEv/mF9O/5hfTv+U&#10;W0r/mF9O/5phUP+dZFP/mmJR/5lhUP+aYlH/mmJR/5diUP+VYE7/lmFP/5ZhT/+XX07/m2NS/6Bn&#10;VP+haFX/nmVR/59mUv+fZlL/nWRQ/5xhT/+aX03/mF1L/5leTP+XXkv/m2JP/5phTv+aX03/ml9N&#10;/5tgTv+aX03/l1xK/5leTP+eYU7/m2BO/5tgTv+dYlD/nWJQ/5xjUP+bYk//nmVS/6BnVP+haFX/&#10;pGtY/6RrV/+jbFf/oGlU/55nU/+faFT/oGdU/6JpVv+iaVb/pGtY/6ZtWv+ka1j/oGdU/5xjUP+b&#10;Yk7/n2dQ/6NrVP+jaVP/m2FN/5ZcSP+ZXkz/nGFP/51gTf+eYU7/nWJQ/59kUv+dYlL/mV5O/5tg&#10;UP+hZ1n/n2dY/5tjVv+ZY1f/lGBT/5RgU/+ZZVj/mmVX/59nWP+eZlf/nmVU/5tiUf+YX07/l15N&#10;/5leTv+aX0//mV5O/5leTv+YXU//mV5O/5pfT/+YX07/l15N/5deTf+XXk3/l15N/5RbSv+SWUb/&#10;lVpI/5dcSv+aXUr/nWBN/5tgTv+YXUv/ml9N/59kUv+bYk//lFtI/45WRf+SWkn/ll5N/5lhUP+U&#10;XEv/k1tK/5JaSf+VXUz/kl1L/5BbS/+NWEj/jVhI/5BbS/+QW0v/kVxM/41YSP+OWUn/kFtL/4xX&#10;R/+JVET/iVRE/41YRv+RXkv/j1xJ/4lYR/+DUkH/fk89/4BRP/+BUkD/glNB/4BPPv9/Tj3/fk0+&#10;/35NPP9/Tj3/f049/4JRQP+AT0D/gE9A/35PP/99Tj7/f1BA/31OPv97TT3/eUs7/3lMOf99UD3/&#10;glVC/4RXQv9+UTz/e045/3tOOf99UDv/flE+/31QPf97Tjv/ek8+/3lOPf94TTz/d0w7/35TQv+F&#10;Wkn/iF1M/4teS/+MX0z/il1K/4ZZRv+AU0D/gFJC/39RQf9+UED/e009/31QPf9+UT7/flE+/35T&#10;Qv+BVkX/gldG/4FWRv+CWEj/f1VF/39VRf9/VUX/flVD/31UQv98U0H/gVZF/35TQv99UkH/fVJB&#10;/4FWRf9/VEP/f1RD/39UQ/99UkH/e1JA/3xTQf96UT//eE4+/3hPPf97UD//fFFA/3hNPP92Szr/&#10;d0w7/3pRP/97UkD/fVRC/4BWRv9+VET/e1JA/3hPPf98UUD/e1A//3dMO/92Szr/dEk4/3JHNv9z&#10;SDf/c0g3/3FINv9vSDf/b0g3/25HNv9sRzT/bUg1/2tGM/9rRjP/akUy/2xGM/9tRzT/bUc0/21H&#10;NP9tRzT/bUc0/2xGM/9pRDL/akUz/2pFM/9sRzT/bEc0/2xHNP9rRjP/a0Yz/25INf9tRzT/cEo3&#10;/21HNP9tRzT/bkg1/21HNP9tRzT/bUc0/21HNP9vSTb/bUc0/21HNP9tRzT/bkUz/21DM/9uRDT/&#10;a0Qz/2xFNP9rRDP/aUIx/2ZBL/9lQC7/ZUAu/2ZBMf9lQDD/Yj4u/2dDM/9pRTX/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Zk5E/4BeUv99XVD/f19S/4NhVf+JZ1v/mXVn/6OAbf+adWP/&#10;jGlW/4ViT/+AXUr/f1xJ/4FeS/+DXkz/hV5N/4ZdS/+IX03/il9O/4pfTv+KX0z/jF9K/4xfSv+O&#10;X0v/jV5K/4xcRv+TYEv/k2BL/5NgS/+VYUz/lGBL/5VhTP+YZE//nGhT/5xoU/+aZlH/mmZR/51p&#10;VP+ealX/oWpV/6BpVP+halX/oWpV/6BpVP+lbFj/pWxY/6huWv+lbFj/pmxY/6lvW/+qcFr/qnBa&#10;/6huWP+qblT/rW9W/69xWP+tb1b/rW9W/65wV/+scFj/r3Nb/69zW/+wdFz/sXNa/7ByWf+wcln/&#10;sXRY/7N2Wv+0d1v/sXRY/7J1Wf+ydVn/sXNa/7N1XP+0dl3/tnhf/7V5Yf+zd1//s3df/7R4YP+4&#10;eF//tnZd/7p4Xv+8emD/u3lf/7h2XP+4dlz/uXdf/7d3Xv+2dl3/t3de/7h4X/+2dl3/tXVc/7Z2&#10;W/+2dlv/t3Vb/7t5X/+9e2H/uXle/7V1Wv+0dFn/uXld/8CDZv+7fmL/tXhc/7J1Wf+0dFn/tnZd&#10;/7NxWf+0clr/s3FZ/7FvV/+vbVX/r21V/7BuVv+vbVX/rmxU/69tVf+ubFT/rWtT/65sVP+wblb/&#10;rmxU/69tVf+ubFT/rGpS/65uVf+paVD/qWhS/6drU/+malL/pWlR/6VpUf+laVH/o2dP/6FlTf+h&#10;Z1H/omhS/59lT/+aYkv/mWFK/51lTv+aZEz/lmBI/5JbRv+OWkT/kV1I/5BcR/+PW0b/j1tG/5Fa&#10;Rv+SW0f/k1xI/5NaR/+SW0f/kllG/5JbR/+TXEj/kltH/5JZSP+UXUn/k1tK/5NaSf+SWUj/l15N&#10;/5phUP+XXk3/mF9O/5lgT/+aYVD/l2BM/5liTv+YYU3/l2BM/5diUP+XYlD/l2JQ/5ZhT/+WYU//&#10;mmJR/5tkUP+eZ1P/mmNO/5tkT/+dZFD/nWRR/51kUf+aYU7/mmFO/5lgTf+XXkv/mmFO/5phTv+b&#10;YE7/nGFP/5xhT/+bYE7/mFtI/5pdSv+dYE3/nF9M/5tgTv+bYE7/ml9N/5tiT/+ZYE//m2JR/5xj&#10;Uv+cY1D/n2ZT/6JpVv+iaVb/oWpW/6FqVv+ia1f/omtX/6RrWv+ka1r/pGta/6VsW/+mbl3/pW5a&#10;/59oVP+cY0//oGdT/6NrVP+ialP/nGNP/5hfS/+bYE7/nGFP/51iUP+eY1H/n2RS/6FmVP+cYU//&#10;l15L/5tiT/+kbFv/oWlY/5ZhUf+SX07/j1xL/4taS/+OXU7/jFtM/5BdTP+QW0v/lWBQ/5piU/+Y&#10;YFH/k1tM/5NbTP+WXE7/llxO/5NZS/+UWkz/l11P/5ddT/+TWUv/k1pJ/5RcS/+UXEv/k1pJ/5BX&#10;Rv+UW0j/mWBN/51iUP+fZVH/n2VR/51iUP+YXUv/l15L/5xjUP+bYk//lV5K/5BbSf+TXkz/l19O&#10;/5ZeTf+SWkn/j1dG/49XRv+QW0n/j1pK/5BbS/+OW0r/jFlI/4xZSP+NWkn/jFlI/4NPQf+FUUP/&#10;iVVH/4ZTQv+GU0L/iFVE/4tWRP+HVEH/h1RB/4RUQP+AUDz/gE8+/4JRQP+DUkH/hFNC/4JRQP+A&#10;Tz7/fk08/39OPf9/Tj//fE09/35PP/9/UED/f1BA/39QQP99Tj7/ekw9/3pMPf96TD3/eEo6/3pM&#10;PP9+UT7/hFdE/4RXRP+AUz7/gVI+/4FSPv+AUz7/flE+/3xPPP97Tjv/e1A//3lOPf97UD//e1A/&#10;/4VYRf+KXUr/jF9M/4lcSf+HWkf/hVhF/4NWQ/99UD3/fVA9/3tQP/96Tz7/eU49/3tQP/98UUD/&#10;fVJB/35TQv9/VkT/f1ZE/35VQ/+AVkb/f1VF/39VRf+AVkb/flRE/31TQ/99VEL/fVRC/31SQf9+&#10;U0L/flNC/4FWRf+BVkX/gVZF/39UQ/98UUD/fFFA/3xTQf96UT//eE89/3lQPv97UD//ek8+/3dM&#10;O/94TTz/ek8+/31UQv98U0H/e1JA/3xSQv98UkL/elBA/3hOPv96UT//eE08/3VKOf92Szr/dUo5&#10;/3NIN/9yRzb/cUg2/25INf9tRzT/bUc0/2xGM/9qRTL/bEc0/2pFMv9pRDH/akUy/2tGM/9rRjP/&#10;bUc0/2tFMv9rRTL/bUc0/2tFMv9qQzL/a0Y0/2pFM/9sRzX/bEc1/2xHNP9sRjP/bUc0/25INf9u&#10;SDX/b0k2/2xGM/9tRzT/bkg1/25INf9vSTb/bEc0/2xHNP9tSDX/bEc0/21HNP9vSDf/b0U1/25E&#10;NP9sRTT/a0Qz/2lCMf9oQTD/aEEw/2ZBL/9lQDD/ZD8v/2Q/L/9eOSn/XDgo/187K/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4VlWP+CYlX/fWFT/3xgUv+AYFP/imla/6OA&#10;bf+ee2j/lHFd/5FuWv+JZlL/g2BM/4FeSv+DXkz/hl9O/4RdTP+HXU3/hl1L/4hdTP+JXk3/i2BP&#10;/5BhTf+OX0v/j19L/45eSv+TYE3/k2BN/5NgS/+UYEv/lGBL/5ZiTf+XY07/mWVQ/5pmUf+aZlH/&#10;mWVQ/51pVP+daVT/oGlV/59oU/+halX/oGlU/59oU/+lbFj/pWxY/6pwXP+oblr/pWtX/6lvW/+r&#10;cVv/qG5Y/6dtV/+pbVP/q29V/6xwVv+ucFf/rnBX/65wV/+scFj/rnJa/65yWv+vc1v/sXNa/7Fz&#10;Wv+xc1r/sXNa/7N3W/+zd1v/snZa/7J2XP+xdVv/sHJZ/7N1XP+0dl3/tHhg/7V5Yf+zd1//s3df&#10;/7R4YP+5eWD/tnZd/7t5X/+9e2H/u3lf/7h2XP+4dlz/uXdf/7Z2Xf+3d17/uHhf/7l5YP+2dl3/&#10;tXVc/7V1XP+2dlv/uHZc/7t5X/+7eV//unhe/7h2XP+1dVr/tnZa/7x8Yf++gWX/uXxg/7V4XP+0&#10;dFn/tXVc/7VzW/+1c1v/tHJa/7NvWP+yblf/sm5X/7JuV/+wblb/rmxU/69tVf+ubFT/q2lR/6xq&#10;Uv+ubFT/rWtT/65sVP+ubFT/rGpS/6xsU/+ra1L/qWhS/6ppU/+laVH/p2ZQ/6VpUf+paFL/pWlR&#10;/6JmTv+hZ1H/o2lT/6BmUP+cZE3/mmRM/5xmTv+aZEz/mGJK/5VeSf+SW0b/k19K/5FdSP+MWEP/&#10;jVlE/5BZRf+SW0f/k1pH/5JZRv+RWEX/kllG/5JbR/+TXEj/kltH/5FYRf+QWUX/j1hE/5JZRv+R&#10;WEX/lFtI/5phTv+XXkv/l15L/5ZdSv+VXEn/lV5K/5liTv+XYEz/lWFM/5djTv+WYU//l2JQ/5Zh&#10;T/+WYU//lmFP/5dgTP+cZVH/mGFN/5liTv+bZFD/m2RQ/59mU/+dZFH/m2JP/5lgTf+XXkv/mWBN&#10;/5lgTf+aYU7/m2BO/5tgUP+cYVH/ml1K/5pdSv+dYE3/nWBN/5xhT/+bYE7/l15L/5lgT/+YX07/&#10;mWBP/5phUP+YX07/m2JR/6BnVv+eZVT/n2hU/6BpVf+halb/oWlY/6NqWf+iaVj/omlY/6FpWP+m&#10;bl3/qHFd/6JrV/+gaVT/o2pW/6RrV/+jalb/nmVR/51kUP+cY1D/nGNQ/5xjUP+dZFP/n2ZT/6Fo&#10;V/+cY1D/mWBN/5tkUP+pcl7/r3dm/6FsWv+caVb/oW5b/6FxXf+ndmX/oG9e/4dWRf+IVUT/jltK&#10;/5FeTf+TXk7/kFtL/5FZSv+TW0z/k1tM/5FZSv+RWUr/lFxN/5JaS/+QWEn/kVlK/5NbSv+TW0r/&#10;kFhH/41VRP+SWUj/mWBN/5tiT/+fZVH/nmNR/51iUP+XXkv/mGFN/5tkUP+ZYk7/lWBO/5NeTP+U&#10;X03/lF9N/5BbSf+RWUj/jlZF/41VRP+OWUn/jVhI/41aSf+OW0r/iVZF/4hVRP+IVUT/hFNC/35N&#10;Pv9/Tj//hFBC/4RRQP+FUkH/h1RD/4dSQP+CTzz/g1A9/4FRPf9/Tzv/gVE9/4FRPf+CUj7/glI+&#10;/4FQP/+ATz7/f049/4BPQP+AT0D/fE09/31OPv9/UED/fk8//35PP/99Tj7/eEo7/3pMPf94TD//&#10;d0w8/3hNPf+AU0D/g1ZD/4JVQv+DVkP/hFdE/4RXQv+CVUD/flE+/3xPPP98Tzz/flE+/35RPv+A&#10;U0D/glVC/4VYRf+IW0j/iltJ/4VWRP+AU0D/gFNA/4FUQf95Tj3/ek8+/3pPPv96Tz7/ek8+/3tQ&#10;P/98UUD/fFNB/31UQv9+VUP/flVD/31UQv9/VUX/f1VF/39VRf+AVkb/flRE/31TQ/99U0P/fVND&#10;/3xTQf99VEL/flVD/39WRP+AV0X/gVZF/39UQ/98UUD/fVJB/35TQv97UkD/elE//3lQPv98UUD/&#10;fFFA/3tQP/98UUD/flNC/4FWRf98U0H/elE//3lPP/96UED/eFFA/3hRQP95Tz//dk07/3RLOf91&#10;Sjn/dUo5/3NKOP9xSDb/cUg2/25INf9tRzT/a0Yz/2pFMv9pRDH/a0Yz/2tGM/9oQzD/akUy/2pF&#10;Mv9qRTL/bEc0/2lEMf9qRDH/bUc0/2tFMv9sRTT/bEc1/2tGNP9rRjT/bEc1/2xHNP9sRjP/bUc0&#10;/25INf9vSTb/bUc0/2tFMv9tRzT/b0k2/25INf9vSjf/bUg1/21INf9tSDX/bEc0/2tFMv9uRzb/&#10;bEU0/2tEM/9sRTT/bEU0/2lCMf9mPy7/Zj8u/2VALv9jPi7/YTws/2E8LP9cOCj/Wzcp/1s3Kf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9LPTT/fmJU/35eUf9/X1L/&#10;iGdY/6+Mef+vinf/nnpk/5ZzXf+Sb1n/iWlU/4FhTP+AX0z/gl5O/4NeTv+BXEr/gVpJ/4ZcTP+I&#10;XUz/h1xL/41eSv+QYEz/j19L/5BdSv+WY1D/lWJP/5ViT/+SX0z/k2BN/5djTv+YZE//l2NO/5ll&#10;UP+ZZVD/lV5K/51mUv+eZ1P/mmZR/5xoU/+fa1b/nmpU/5xoUv+mbVn/pWxY/6dtV/+qcFr/pmpS&#10;/6ltVf+qblb/p21X/6tvVf+qblT/q29V/6puVP+sblX/rnBX/61xWf+xcFr/sG9Z/65yWv+scFj/&#10;sHRc/7J2Xv+xd2H/snZc/7d7Yf+2emD/s3dd/7F1W/+vc1n/sHRa/7N3Xf+xd2H/s3lj/7V7Zf+0&#10;emT/uH5o/7p+ZP+3e2H/tnhf/7p6X/+9e2H/u3lf/7h2XP+7eWH/unhg/7h2YP+8emT/vXxm/7t6&#10;ZP+2dV//tHRb/7V1XP+2dl3/tnZb/7d1W/+0clj/uHZc/7x6YP+9e2H/tXVc/7JyWf+9f2b/voBn&#10;/7h8Yv+0d1v/s3Za/7Z2W/+2dFz/tXNb/7ZyW/+zb1j/tHBZ/7NvWP+xbVb/sG5U/7FvVf+vbVP/&#10;q2lR/6tpUf+raVH/pWRO/6ppU/+sa1X/qmlT/6loUv+qaFL/qmhS/6tpU/+salT/qGZQ/6hmUP+o&#10;alX/p2lU/6RnUv+kZ1L/oWdR/6BnU/+eZk//mmRM/5tlTf+aZEz/mmRM/5pjTv+WX0r/lF1J/5Ve&#10;Sv+UXUn/ll1K/5VcSf+TWkf/kVhF/5NaR/+TWkf/k1pH/5FYRf+SWUb/j1ZD/4xTP/+NVED/i1I+&#10;/49WQv+TWkf/kllG/5RbSP+TWkf/k1pH/5VcSf+TWkf/kVpG/5RgS/+VYUz/lmJN/5ViTf+SX0r/&#10;k2BN/5RhTv+YY1H/m2NS/5lhUP+XX07/ll5N/5lhUP+bY1L/mmJR/5deS/+WXUr/mmFO/5tiT/+a&#10;YU7/ll9L/5dgTP+VXEv/l15N/5pfT/+cYVH/m2BQ/5xfTf+gY1H/n2JP/5xhUf+ZYE//lFtK/5Nb&#10;Sv+VXU7/mF5Q/5ZcTv+YXU//ml9R/5pfUf+aYFL/m2JR/5piUf+aYlH/mWFS/5tjUv+aYlH/mmJR&#10;/6BoV/+daFb/mmVT/5hkT/+ia1b/pG1Y/6RtWP+mbVn/omlV/55nU/+eZlX/nGdV/5plVf+XYlD/&#10;l2RR/5tmVP+YY1H/lWFM/5ZiTf+jb1r/r3tm/7B8Z/+pdWD/v4t1/92rlP//1L3/8c23/6h4ZP+L&#10;XEr/h1hI/4hZSf+NXE3/illI/5BdTP+RXk3/j1xJ/45bSP+MWUb/j1xJ/41aR/+MWUb/jVpH/4tW&#10;Rv+MV0X/jVhG/4xXRf+KUkH/jVVE/5RbSv+TWkf/lFtI/51kUf+dZlL/mGRP/5dkUf+WZlL/lGRQ&#10;/49gTv+OXUz/iVhH/41aSf+PXEv/j1pK/41YSP+PV0j/jVhI/4xXR/+GUUH/hFFA/4ZTQv+GU0L/&#10;gVA//4JRQP+CUUL/g1A//4JPPv+FUkH/hE89/4JNO/+ATTj/gk88/4VSPf+CUj7/g1M//4FRPf9/&#10;Tzv/fk46/4BQPP9/Tzv/f049/4BPPv9+TT7/fk0+/35NPv9+TT7/fU4+/3xNPf96TD3/d0s+/3dL&#10;Pv97T0L/ek5B/3lOPv98UUH/f1RE/35TQv+FWEX/h1pH/4ZZRP+AUz7/e045/3tOO/99UD3/flE+&#10;/4BTQP+AU0D/fVA9/4FSQP+BUkD/gVJA/4JTQf97TDr/eks5/3hLOP95Tj3/elE//3pRP/98U0H/&#10;fFNB/3xTQf99VEL/fFNB/3lTQP96VEH/elRB/3lTQP98VkP/e1VC/39WRP+CV0f/gVZG/31TQ/98&#10;UkL/fFJC/3xSQv99U0P/flRE/4BWRv+AVUX/f1RE/4FWRv+CVET/gVND/39URP97UUH/fFJC/35U&#10;RP9/VkT/gVhG/4BXRf+BVkP/gVZF/3xRQP96UT//d1A//3hRQP9zTjz/dlE//3hTQf93UD//dk8+&#10;/3NMO/9zSTn/b0Y0/21HNP9vSTb/cEo3/2xHNP9uSTb/bEc0/2pFM/9qRTL/bUg1/25JNv9qRTL/&#10;a0Yz/2tGM/9qRTL/bUg1/21HNP9rRTL/bEYz/2tFMv9rRTL/akUy/2lEMf9rRjP/cEs4/21INf9p&#10;RDH/bEYz/25INf9vSTb/cEo3/21HNP9wRzX/cEc1/3BKN/9wSjf/bEYz/21HNP9uSDX/bEYz/2tE&#10;M/9tSDb/bUY1/2pDMv9mPy7/Z0Av/2U+Lf9kPSz/Yzwr/2M8Lf9gOyv/Xzoq/187K/9aNij/OxoL&#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f2db/31h&#10;U/99XVD/gWBR/6yHdP/Gooz/y6eP/7aSeP+de2L/k3Nc/41tVv+CY0//gmFO/4RhTv+GYU//h2JQ&#10;/4hiT/+KYU//iF1M/4tcSP+RYU3/j19L/4xcSP+TYE3/lWJP/5ZjUv+TYE3/kl9M/5RhTv+WY07/&#10;lWJN/5hkT/+YZE//kl5J/5xlUf+eZ1P/nWlU/5xoUv+ealT/nmpU/59rVf+ka1f/pWxY/6ZsVv+q&#10;blb/pmpS/6drU/+pbVX/p21X/6ZuV/+mblf/qHBZ/6pwWv+oblj/rHBY/65yWv+vblj/q21Y/6xu&#10;Wf+sb1r/rnFc/61zX/+vdWH/rnZf/693YP+weGH/snhg/61zW/+wdFr/snZc/7V5X/+zeWP/s3lj&#10;/7F3Yf+wdmD/tHpk/7d9Z/+4fGL/tnpg/7l8YP+9fWL/uXle/7Z2W/+2dlv/t3dc/7d3Xv+4eF//&#10;u3pk/7l4Yv+0c13/s3Na/7R0W/+2dlv/tnZb/7VzWf+1c1n/uHZc/7VzW/++fGT/u3ti/7NzWv+2&#10;eF//uX1j/7t/Zf+7f2P/s3Za/69yVv+0dFn/tnRc/7NvWP+0cFn/t3Nc/7RwWf+wbVP/sW5U/7Jv&#10;Vf+wblT/rmxS/6tpUf+qaFD/pWRO/6dmUP+nZlD/p2ZQ/6loUv+qaFL/q2lT/6xqVP+raVP/qmhS&#10;/6tpU/+oalX/p2lU/6VoU/+hZ1P/n2VR/55lUf+eaFD/m2VN/5pkTP+bZU3/mmRM/5tkT/+ZYk3/&#10;ll9K/5tiT/+ZYE3/l15L/5VcSf+TWkf/k1pH/5VcSf+WXUr/ll1K/5NaRv+SWUX/j1ZC/41UQP+O&#10;VUH/jVRA/5BXQ/+QWUX/j1hE/5BZRf+RWkb/k1pH/5VcSf+SW0f/kltH/5RgS/+TX0r/lGBL/5Rh&#10;TP+VYk//lGFO/5VgTv+WYU//m2NS/5piUf+ZYVD/l19O/5phUP+eZVT/nGNS/5NaSf+TWkf/ll1K&#10;/5lgTf+aYU7/mGFN/5ZfS/+UW0r/l15N/5lgT/+bYFD/nGFR/5tgUP+bYFD/ml9P/5hfTv+UXEv/&#10;kVlI/5BYSf+UXE3/lV1O/5heUP+XXU//mF5Q/5lfUf+bYlH/mF9O/5VdTP+VXUz/lV1M/5lhUP+W&#10;Xk3/ll5N/5xkU/+SXUv/kVxK/5RgS/+cZVH/nWZS/5xlUf+haFX/oWpW/55nU/+eZlX/nGdV/5hl&#10;VP+YZVL/mWZT/5pnVP+ZZlP/l2RR/5hlUP+aZ1T/oG1a/6VyX/+ib1z/sH1q/8yZhv/xwa3/7Lyo&#10;/7CBb/+XaFb/jF1N/4pbS/+LWkv/jFtK/49eTf+NXEv/i1tH/4tbR/+KWkb/jFxI/4tbR/+KWkb/&#10;j1xJ/4xZRv+MWUb/jVpH/41YRv+HUkD/i1NC/5BYR/+RWkb/kFlF/5RgS/+UYU7/kWFN/5BgTP+P&#10;YE7/jl9N/4xdTf+IWUf/hVZE/4lYR/+OW0r/jltK/41YSP+OWUn/i1ZG/4ZRQf+ETz//g1A//4VS&#10;Qf+GU0L/hlNC/4RTQv+EU0L/hVJB/4RRQP+HVEH/hlE//4NOPP+CTzr/gk86/4VSPf+BUTv/glI8&#10;/4JSPP9/Tzn/fU03/4FRPf+BUT3/gE8+/4BPPv98Szr/fUw7/31MO/+AT0D/fk8//3xNPf95Szv/&#10;e009/39URP+AVUX/fFFB/3lOPv97UED/fFFB/3xRQP+BVkX/gVZF/35TQP99UkH/ek8+/31QPf9+&#10;UT7/flE+/4BTQP9+UT7/ek06/35PPf9/UD7/gFE//4BRP/97TDr/d0o3/3VKOf93Tjz/eVA+/3hP&#10;Pf96UT//e1VC/3tVQv99VEL/eVNA/3pUQf9+WEX/fFZD/3pUQf98VkP/fFZD/39WRP+AVUX/fVND&#10;/3xSQv99U0P/f1VF/31WRf99VkX/fVZF/35URP98UkL/fVJC/4BVRf9/VET/gFJC/4NVRf+CV0f/&#10;f1VF/4JYSP99V0T/gVhG/4BXRf9/VkT/fVRC/3tQP/97UUH/e1FB/3lSQf9yTTv/c048/3NOPP9z&#10;TDv/dE08/3FKOf9vSDf/bEU0/21HNP9wSjf/bkk2/2tGM/9tSDb/a0Y0/2lEMv9qRTP/a0Yz/2xG&#10;M/9oQzD/aUQx/2pFMv9qRTL/a0Yz/2xGM/9oQzD/akQx/2xGM/9qRTL/aUQx/2dCL/9qRTL/bkk2&#10;/21INf9qRTL/bUc0/3BKN/9wSjf/cEo3/25INf9wSjf/bkg1/3BKN/9vSTb/bEYz/2tFMv9tRzT/&#10;akQx/2pDMv9tRjX/akMy/2hBMP9kPS7/ZT4v/2Q9Lv9jPC3/Yjss/186Kv9dOCj/XDYp/1w4Kv9P&#10;Lh//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FRcU/4drXf99YVP/fFxN/5l0Yf/Kpo7/7Miu/9azl/+xj3P/pIVp/5t9Y/+FaVP/hGVQ/4VmUf+F&#10;ZVD/i2ZU/4xnVP+LZVL/iWBO/4pdSP+NYEv/jV5K/4hZRf+NXEv/kmFQ/5NiUf+TYlH/kmJO/5Bg&#10;TP+RYU3/k2NN/5ViTf+VYk3/k2BL/5djTv+aZlH/nWlU/5tnUf+caFL/n2tV/6BsVv+jalb/pmxY&#10;/6dqVf+laVH/p2tT/6ltVf+qblb/p21X/6NrVP+ka1f/p25a/6hvW/+oblr/rG9a/69yXf+rbVj/&#10;qWtW/6ttWP+sb1z/rXBd/6luXP+scl7/rHNf/6hvW/+udl//r3lh/611Xv+tc1v/r3Vd/7R4Xv+0&#10;emT/t3lg/7B0XP+rcVv/rXNd/7N5Y/+3e2H/tnpg/7p8Y/+5fGD/t3pe/7R3W/+ydVn/tHda/7R3&#10;W/+zdlr/tHZd/7Z2Xf+2dl3/tXVc/7V1Wv+2dlv/tXVa/7Z0Wv+4dlz/unhe/7JwWP+8emL/v39m&#10;/7V1XP+ydFv/uHxi/7yAZP/BhWn/tHdb/6ptUf+0dFn/t3Vb/7JuV/+3cFr/uHFb/7RxV/+wbVP/&#10;sW5U/7NwVf+xb1X/sG5U/6xqUv+nZ07/p2ZQ/6VpUf+jZ0//pmVP/6tpU/+raVH/rWlS/61pUv+r&#10;Z1D/rWtV/69tV/+oalX/p2pV/6VoU/+hZ1P/nWRQ/55lUf+faFP/n2lR/5xmTv+cZk7/mmRM/5lj&#10;S/+bYk7/m2JO/59lUf+aYEz/mF5K/5VbR/+UW0f/l15K/5lgTP+ZYEz/l15K/5lfS/+WXEj/llxI&#10;/5ZcSP+VXEj/lFtH/5JbRv+NWUT/ilZB/45XQ/+QWUX/k1xI/5RdSf+UXUn/k1xI/5VdTP+SXUv/&#10;kFtJ/5NeTP+XYlD/l2JQ/5VgTv+VYE7/m2NS/5piUf+ZYVD/l19O/5phUP+eZVT/nWRT/5RbSv+V&#10;XEn/lVxJ/5deS/+ZYE3/mGFN/5RdSf+UW0r/mF9O/5hfTv+aX0//m2BS/5leTv+XXEz/l1xM/5de&#10;Tf+TW0r/kFtJ/45ZSf+RXEz/kl1N/5VdTv+VXUz/ll5N/5lhUP+aYlH/klpJ/5JaSf+TW0r/lF1J&#10;/5dgTP+XYEz/mGFN/5RgS/+MWEP/jlpF/5ZfS/+XYEz/ll9L/5VeSv+ZYk7/nmdT/5xlUf+YY1H/&#10;mmVT/5dkUf+caVb/nWpX/5pnVP+aZ1T/mWZT/5lmU/+ZZlP/mGVU/5ZlVP+RYFH/jl1O/5JhU/+h&#10;cWP/pXVn/6N0ZP+aa1v/kmNT/5JhUP+NXEv/j15N/5FgT/+MXEj/jFxI/4tbR/+KWkb/j19L/49f&#10;S/+OXkr/j19L/45eSv+MXEj/j1xJ/49cSf+KV0T/iVZD/49aSP+RXEr/jltI/4hYRP+JWUX/iFlH&#10;/4VYRf+GWUb/iFpK/4pbS/+GV0f/hVZE/4lYR/+NWkn/i1hH/4lWRf+KVUX/hE8//4NOPv+GUUH/&#10;hVJB/4RRQP+HVEP/iFVE/4RTQv+DUkH/hFFA/4RRPv+HVEH/h1JA/4RPPf+DUDv/g1A7/4FRO/9/&#10;Tzn/gFA6/4FTPP99Tzj/fEw2/4FRPf+AUDz/fk46/39OPf96STj/fEs6/3xLOv+CUUD/gFE//3tM&#10;Ov96TDz/f1FB/4RZSf+DWEj/fVJC/3lOPv97UED/fVJC/3xRQf97UD//eU49/3hNPP98UUD/fFFA&#10;/4FUQf+BVEH/fVA9/3xPPP97Tjv/eUw5/3hLOP97TDr/f1A+/3tOO/95TDf/eEs4/3dMO/92TTv/&#10;d048/3ROO/91Tzz/eVNA/3tVQv96VEH/eFI//3xWQ/9/WUb/fVdE/3pUQf98VkP/fVdE/35VQ/98&#10;UkL/e1FB/31TQ/9/VUX/gFZG/4BWRv99VkX/fVZF/3xSQv97UUH/fFJC/39URP99UkL/f1RE/4NX&#10;Sv+GW0v/hFpK/4RaSv99VkX/fVdE/39WRP9+VUP/fFNB/3xRQf99U0P/fFJC/3hRQP90TTz/dE08&#10;/3FMOv9vSDf/cUo5/3BJOP9vSDf/bUY1/21GNf9vSjj/bUg2/2lEMv9qRTP/akUz/2lCMf9qQzL/&#10;akMy/2pEMf9oQzD/Z0Iv/2hDMP9pRDH/aEMw/2hDMP9oQzD/akQx/2tGM/9rRjP/bEc0/2hDMP9p&#10;RDH/a0Yz/2xHNP9rRjP/bUg1/25JNv9wSjf/b0k2/29JNv9wSjf/bkg1/25INf9uSDX/bUc0/2xG&#10;M/9rRTL/akMy/2lCMf9rRDP/aUIz/2hBMv9mPzD/ZT4v/2Q9Lv9jPC3/YTor/144K/9bNSj/Wzcr&#10;/1s3K/8EAA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0BCP/+ObmH/hmVW/4hlUv+if2v/wqCH/9Kwlf/Or5L/vqGD/6yRc/+Rdlv/h2tT&#10;/4RoUP+BYk3/gWFM/4ZjT/+GYU7/hmBN/4hfTf+LYE//jGFQ/4hbSP+KXUr/kWJQ/5NkUv+WZVT/&#10;lGNS/45fS/+RYk7/lWVR/5FhS/+RYUv/kWFL/5ViTf+XZE//mWZR/5hmT/+caFL/n2tV/6FqVf+i&#10;alP/o2lV/6RoUP+kaFD/rm1X/6tvV/+rb1f/p21X/6RrV/+lbFj/p25a/6duW/+pb1v/q3Fd/65x&#10;XP+rbln/rG5Z/65xXP+ucVz/rnFe/6luXP+rcV3/rnRg/6xzX/+vd2D/sHhh/693YP+sclr/sXVb&#10;/7Z6YP+3eWD/t3lg/7R2Xf+wcln/sXNa/7V3Xv+1eV//tXlf/7Z6YP+1eV3/tXld/7N4Wv+xdlj/&#10;sndZ/7N4Wv+zdln/tHda/7V4XP+3el7/t3dc/7d3W/+2dlr/t3Za/7h3W/+8e1//u3lf/7d1W/+9&#10;e2H/vn5l/7d3Xv+ydFv/uX1j/7+DZ//BhGj/tXhb/7JyV/+1dVr/tXNZ/7dxWP+3cFr/tG5V/7dx&#10;WP+3cVj/tXJX/7RxVv+wbVP/rmxS/6tpUf+oZk7/qWhS/6ppU/+paFL/qWhS/61rVf+taVL/rGhR&#10;/6xlT/+rZ1D/rmpT/61rU/+laVH/p2pV/6RqVv+jaFb/oWhU/6FoVP+halX/omxU/6JsVP+ha1P/&#10;nmhQ/51lTv+dZU7/n2VP/59lUf+ZX0v/mF5K/5pgTP+ZYEz/m2JO/51kUP+ZYEz/lFpG/5xfSv+g&#10;Y07/oWdT/6FnU/+YX0v/k1xH/5BcR/+PXEf/i1hD/41ZRP+NWUT/k1xI/5RdSf+UXEv/lFxL/5Vd&#10;TP+VXUz/lFxL/5VgTv+YY1H/mGNR/5ZhT/+WXk3/l19O/5dfTv+WX0v/lV5K/5ZfS/+YYU3/mWJO&#10;/5deS/+XXkv/mWBN/5ZfS/+UXUn/lV5K/5NaR/+UW0r/l15N/5RbSv+VXEv/l1xM/5ZbS/+XXEz/&#10;mF9O/5dfTv+XX07/lF9N/5NeTP+TXkz/k15M/5VdTP+VXUz/kVxK/5RfTf+UX03/kFtJ/5BcR/+S&#10;Xkn/k19K/5NfSv+TX0r/lWFM/5ZfS/+QWUX/kltH/5dgTP+aYU7/mmFO/5dgTP+XYEz/m2RQ/5dj&#10;Tv+UYEv/lmJN/5ZhT/+bZlT/mmVT/5ZhT/+aZVP/l2RR/5ZjUP+TYlH/kWBP/5BfUP+PXk//jVxO&#10;/4taTP+NXE7/kWBS/5loWv+VZFX/lGNU/5dkU/+XZFP/l2RR/5hlUv+UZFD/kmJO/5BgTP+PX0v/&#10;kWFN/5NjT/+TY0//kmJO/5BgTP+PX0v/kGBM/45eSv+HV0P/iFhE/45bSP+KWkb/iVlF/4dXQ/+H&#10;WEb/h1hG/4VYRf+GWUb/iVpK/4xdTf+MW0z/iVhH/4pZSP+LWEf/iFVE/4ZTQv+CTz7/gk8+/4VS&#10;Qf+IVUT/iVZF/4ZTQv+GU0L/h1RD/4RRQP+DUD3/gU47/4RRPv+GU0D/hFE+/4NQO/+FUj3/gVE7&#10;/39POf99Tzj/fU84/39ROv98Tjf/e002/3tMOP97TDj/eks3/3tMOP97TDj/e0w6/3xLOv+AUT//&#10;gFE//39QPv9+UT7/fVJB/4FWRf+AVUX/fFJC/3pQQP98UkL/f1RE/3xRQf94TT3/d0w7/3hNPP96&#10;Tz7/e1A//3tQP/98UUD/e1A//3dMPP90STn/dUo5/3ZJNv93Sjf/eEs4/3lMN/97Tjn/eE06/3hN&#10;PP94Tz3/dU88/3ROO/92UD3/eFFA/3hSP/93UT7/eFI//3pUQf97VUL/elRB/3pUQf97VUL/fVdE&#10;/3xWQ/99VEL/fFJC/31TQ/9+VET/fVND/35URP9+VET/flRE/35URP98UkL/fFJC/3xSQv99U0P/&#10;gVZG/4dcTP+KX0//hlxM/4RaSv9/VUX/glhI/39VRf9+VET/fVND/31SQv9/VET/fFJC/3dNPf93&#10;TT3/dk8+/3VOPf9zTD3/c0w9/3FKO/9vSjr/bkk3/2xHNf9sRzX/a0Y0/2lEMv9oQzH/aUQy/2pD&#10;Mv9pQjH/aUIx/2tEM/9sRjP/Z0Iv/2hDMP9qRTL/akUy/2lEMf9qRTL/akUy/2tGM/9sRzT/bkk2&#10;/21INf9sRzT/bUg1/2tGM/9rRjP/bUg1/2xHNP9tSDX/bkk2/25JNv9vSTb/bEc0/21HNP9uRzb/&#10;bUY1/2lEMv9qRTP/akUz/2dCMP9pQjH/aEEy/2hBMv9pQjP/ZT4v/2M7L/9hOS3/Xzks/144Lf9a&#10;Nir/WjYq/yobF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kXVn/4RkVf9/Xk//hGNQ/5t7Zv/Orpf/1ric/82vk/+7&#10;oIP/p45w/5V7YP+IblX/e2FK/3pgSf97X0r/gWJO/4lkUf+IY1D/iWNQ/4phTf+KX0z/jmFO/45h&#10;Tv+PYE7/jl9N/49gTv+SY0//kWJO/5BgTP+QYEz/kWFN/5RhTv+WY07/l2RP/5dkT/+XZE//l2VO&#10;/5poUf+halX/omlV/6JoUv+laVH/p2tT/6drU/+mbFb/pmxY/6VsWP+nblr/p25a/6duWv+qb13/&#10;qW5c/6htW/+sb1r/rG9a/69yXf+ucVz/q3Fd/6pwXP+tc1//r3Vh/693YP+weGH/sHhh/652X/+r&#10;cVn/sHZe/7N5Yf+0eF7/tnhf/7Z4X/+zdVz/s3Vc/7d5YP+3eWD/tHZd/7R3W/+ydVn/r3RW/7J3&#10;Wf+zeFr/sXZY/7N4Wv+0eVv/tnlc/7d6Xf+1eFv/tHda/7R0WP+0dFj/tnZa/7p5Xf+6eV3/unld&#10;/7h4XP+6el7/u3tf/7p6Xv+zdlr/tnld/7Z5Xf+5fGD/vHxg/7Z2Wv+2dVn/tnNY/7p3Xf+6dFv/&#10;uXNa/7hyWf+0cVf/uHJZ/7VyWP+vbFL/rmpT/61pUv+qaFD/qGZQ/6poUv+qaFL/qWdP/7BpU/+v&#10;aFL/rGVP/6tkTv+vaFL/r2tU/61rU/+sbFP/p2tT/6drU/+jaVP/oWdR/6BnU/+jalb/o2tU/6Fp&#10;Uv+gaFH/oGhR/51lTv+eZk//nWVO/59lT/+cYkz/nGRN/55mT/+cZE3/nmZP/6JqU/+iaVX/nWNP&#10;/5pgTP+dY0//n2ZS/51kUf+UXUn/kVpG/49bRv+SXkn/j1tG/41ZRP+NWUT/kV1I/5VdTP+VXUz/&#10;lFxL/5VdTP+WXk3/ll5N/5lhUP+bY1L/nGVR/5tkUP+XYEz/mGFN/5hhTf+XYEz/ll9L/5RgS/+U&#10;YEv/kl5J/5VhS/+WYk3/lWFL/5NfSf+TXEf/kltG/5NcR/+UW0j/kllG/5FYRf+SWUj/kFhH/49X&#10;Rv+QWEf/lFxL/5diUP+WYU//lGBL/5RgS/+TX0r/lWFM/5dgTP+YZE//lmFP/5VgTv+UX03/k15M&#10;/5JdS/+UX03/lF9N/5NeTP+RXEr/k19K/5ZfS/+VXkr/lV5K/5ZfS/+VXkr/l2BM/5ZfS/+SXkn/&#10;k19K/5BcR/+SXkn/kl5J/5VeSv+VXkr/kltH/5FdSP+RXUj/kl1L/5RhTv+TYE3/kl9M/5ViUf+V&#10;YlH/lGFQ/49cS/+NWkn/jltK/4tYR/+OW0r/kV5N/5FeS/+TYE3/kl9M/5FeS/+TY0//kWFN/49f&#10;S/+OXkr/kGBM/5BhTf+QYU3/kGFN/4xdSf+KW0f/iFlF/4hYRP+HV0P/hlVE/4RTQv+CUUD/g1RC&#10;/4JTQf+AUT//fk89/4FSQP+DUkH/hVRD/4dUQ/+HVEP/iVZF/4hVRP+JVkX/iVZF/4dUQ/+IVUT/&#10;h1RD/4ZTQv+HVEP/i1hH/4ZTQv+GU0L/h1RD/4ZTQv+GU0D/hlNA/4VSP/+EVED/glI+/4FRPf9+&#10;Tjr/fU46/35PO/+AUT3/gFE9/4BRPf9+Tzv/fk87/31OOv99Tjr/fE05/3xNOf9/UD7/fk89/35P&#10;Pf98Tzz/fVA9/31QPf98UUD/fFFA/3xRQP98UUD/fFNB/3tQP/96UT//eU8//3VKOv94TT3/eU49&#10;/3hNPf94TT3/eU4+/3pPP/96Tz//ek8//3ZMPP90Sjr/dUs7/3ZMPP93TDv/dks6/3hNPP95Tj3/&#10;ek8+/3pRP/95UD7/eFI//3ZQPf92UD3/d1A//3dQP/93UD//d1A//3lSQf94UUD/eVJB/3xWQ/96&#10;VEH/e1VC/3xWQ/95U0D/fFNB/35VQ/9/VUX/e1FB/3xSQv99U0P/fVND/31TQ/96UED/elBA/3xS&#10;Qv+AVkb/hFpK/4ZcTP+HXEz/g1hI/4JXR/99U0P/fFJC/3tRQf98UkL/fFFB/3pPP/96Tz//eU4+&#10;/3lOPv93TT3/eE4+/3VLO/90TTz/b0g3/29IN/9sRzX/bEc1/2xHNf9tSDb/bEc1/2hDMf9oQzH/&#10;aEMx/2dCMP9oQzH/Z0Iw/2dCMP9oQzH/aEMw/2dCL/9pRDH/akUy/2lEMf9qRTL/akUy/2tHMf9r&#10;RzH/bkg1/25JNv9tSDX/cEs4/2xHNP9rRjP/bUc0/21INf9uSTb/bUg1/25JNv9uSTf/bEc1/21I&#10;Nv9tSDj/a0Y0/2pFM/9pRDT/Z0Iw/2ZBL/9jPi7/Yz4u/2M+Lv9hPCz/Yjwv/185LP9eOCv/WzUq&#10;/1s3K/9YNCj/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IyUi/5BwY/+Kal3/hGRV/4hpV/+1loH/1Lac&#10;/+jJrf/gw6X/0LWX/7qhgv+gh2n/iG5T/4NpUP+BZ1D/gmZQ/4VlUP+IY1D/hmFO/4phT/+JYE7/&#10;il9O/4pfTv+MX0z/jF9M/5BhT/+TZFD/kWJO/5JiTv+RYU3/kmJO/5ViT/+XZE//l2RP/5hlUP+W&#10;ZlD/mWdQ/5xqU/+jbFf/pWxY/6RqVv+jaVP/pWtX/6VrV/+mbFj/pWxY/6ZtWf+lbFj/pWxY/6Zt&#10;Wf+pcFz/p25b/6luXP+qcFz/qnBc/61zX/+scl7/q3Fb/6txW/+tc13/r3Vf/652X/+tdV7/rnZf&#10;/652X/+sdF3/rnZf/7J6Y/+wdmD/sXdh/7Z4X/+zdVz/tHZd/7d5YP+3eWD/tHdb/7R3W/+zdln/&#10;s3ha/7V6XP+zeFr/sndZ/7N4Wv+2e13/uH1f/7d8Xv+1eFv/tHda/7F0V/+0dFj/tnZa/7l5Xf+4&#10;eFz/uHhc/7h4XP+3d1v/uXld/7t7X/+0d1v/t3pe/7d6Xv+6el7/vHxg/7Z2Wv+2dVn/tnVZ/7t4&#10;Xf+9d13/vXde/7p0W/+0blX/t3FY/7p0W/+3cVj/tm9Z/7JuV/+taVL/qGRN/6ZkTP+pZ0//q2lR&#10;/7BsVf+ya1X/rmhP/65oT/+wbVP/sG1T/61rU/+pa1L/qWtS/6drUf+jaVP/oWdR/6FnUf+kalT/&#10;pGxV/6BoUf+gaFH/omhQ/6BmTv+gZk7/nmZP/6JmTP+dY03/n2VP/59lT/+dZU7/nmZP/6FoVP+j&#10;alb/oGZS/5hdS/+aX03/nGNQ/5phTv+RWkb/jlpF/5FdSP+UYEv/kl5J/5FaRv+QWUX/kltH/5Nf&#10;Sv+TXkz/kl1L/5RfTf+WXk3/ll5N/5ZeTf+WXk3/mmFO/5tiT/+aYU7/mGFN/5hhTf+YYU3/lWFM&#10;/5VhTP+UYUz/kV5J/5RhTP+UYUz/k2FK/5RgSv+UXUj/k1xH/5ZdSf+WXUr/k1pH/5BXRP+RWEX/&#10;kVpG/5BYR/+PV0b/kVxK/5ZhT/+WYk3/lGBL/5NfSv+TX0r/lWFM/5VhTP+XY07/lmJN/5VhTP+U&#10;X03/lmFP/5VgTv+UX03/lF9N/5NgTf+RXkv/kV5L/5NfSv+SXkn/lF1J/5FdSP+QXEf/lGBL/5Nf&#10;Sv+QXEf/lGBL/5JeSf+TX0r/lGBL/5ZfS/+VXkr/lF1J/5RdSf+QXEf/k15M/5NgTf+TYE3/k2BN&#10;/5ZhT/+WYVH/lF9N/5RfTf+SX07/k2BN/49cSf+PXEn/j1xJ/41aR/+PXEn/j1xJ/45bSP+OXkr/&#10;jFxI/4tbR/+MXEj/iltH/4tcSP+JW0T/iVpG/4hZRf+HWET/g1RA/4FSPv+BUj7/gVJA/4BRP/9+&#10;Tz3/gFE//4FSQP9/UD7/gE8+/4FQP/+FUkH/h1RD/4lURP+LVkb/jllJ/4xXR/+MWUj/i1hH/4dU&#10;Q/+JVkX/iVZF/4dUQ/+GU0L/h1RD/4ZTQv+GU0L/iFVE/4ZTQP+GU0D/hVI//4NTP/+DUz//glI+&#10;/4BQPP+AUT3/glM//4NUQv+CUz//hFVB/4RVQf+DVED/gVI+/4JTP/+AUT3/fk87/31QO/+AUz7/&#10;flE+/31QPf98Tzz/ek8+/3tQP/98UUD/e1A//3xRQP98UUD/fVJB/3pPPv98UUD/ek8+/3VKOf93&#10;TDv/eU49/3lOPf94TT3/eU4+/3tQQP96Tz//dkw8/3VLO/90Sjr/dUs7/3dNPf94Tz3/ek8+/3xR&#10;QP96Tz7/elE//3pRP/92UD3/eFI//3dRPv92UD3/dlA9/3dRPv94Uj//eVJB/3xSQv97UUH/e1FB&#10;/3tVQv96VEH/e1VC/31XRP97VUL/eVNA/31UQv9/VkT/e1JA/3lQPv98U0H/fFNB/3pQQP93UD//&#10;eVJB/4RaSv+IXk7/hltL/4VaSv+FWkr/g1hI/4FWRv9/VET/fVJB/3xRQP9+U0L/fVJB/3xRQP97&#10;UED/eU4+/3hNPf92TDz/d009/3NMO/9xSjn/bUY1/21GNf9pRDL/aUQy/2pFM/9tSDb/bEc1/2dC&#10;MP9oQzH/Z0Iw/2dCMP9nQjD/ZkEv/2VALv9oQzH/aEMx/2dCL/9oQzD/akUy/2lEMf9pRDH/aEQu&#10;/2tFMP9sRjH/bkgz/25INf9sRjP/bkg1/21HNP9tRzT/bkg1/2xHNP9uSTb/a0Yz/2xHNf9sRzX/&#10;akUz/21IOP9tSDj/bEc3/2lENP9oQzP/Z0Iy/2ZBMf9jPi7/YDsr/186Kv9gOyv/Xjgr/1w2Kf9b&#10;NSj/WDQo/1k1Kf8XDgn/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5p6bf+YeGv/lXVo/4xsXf+o&#10;iXX/yKiR//DQt//93sH/9da3/+LFp//Gq47/l35g/4RqUf9/ZU7/gWdQ/4ZlUv+IZVL/h2JQ/4lj&#10;UP+HXkz/h1xL/4hdTP+JXk3/il1K/4xfTP+RYk7/kGFN/5BgTP+QYEz/kmJO/5ViT/+WY07/lGRO&#10;/5VlT/+YaFL/mGhS/51rVP+jbFf/pm1Z/6VrV/+iaFT/o2lV/6RqVv+mbFj/pWxY/6ZvWv+kbVj/&#10;pG1Y/6VuWf+ncFv/pm1Z/6VsWP+ob1v/qXBc/6xyXv+rcVv/rHJc/6txW/+sclz/rHRd/652X/+t&#10;dV7/rnZf/652X/+sdF3/rXVe/693YP+udl//sHZg/7F3Yf+xdVv/s3dd/7Z4X/+2eF//tHdb/7J1&#10;Wf+zdln/tXhb/7Z5XP+zeFr/sXZY/7J3Wf+2e13/uH1f/7Z7Xf+2eVz/tHda/7R3Wv+1eFz/tnlc&#10;/7h4XP+4eFz/uXld/7l5Xf+3d1v/unpe/7t7X/+3el7/t3pe/7d6Xv+8fGH/vX1i/7Z2Wv+1dFj/&#10;t3Za/7x5Xv+7eF7/u3he/7h1W/+3cVj/uHJZ/7lzWv+3cFr/tW5Y/7NsVv+va1T/qWVO/6hmTv+p&#10;Z0//rGpS/7JvVf+yb1X/s21U/7BtU/+xblT/sG5U/61rU/+oalH/qGpR/6hqUf+kalT/omhS/6Np&#10;U/+la1X/pGxV/6FpUv+gaFH/o2lR/6JoUP+hZ0//oWdP/6NnTf+dY03/n2VP/59lT/+dY03/nWNP&#10;/6FnU/+iaFT/oWdT/5pfTf+aYU7/mmFO/5ZfS/+QWUX/jVlE/5BcR/+UXUn/lV5K/5NcSP+RWkb/&#10;kVpG/5RdSf+TX0r/kl5J/5RfTf+WXk3/lV1M/5RcS/+WXUr/l15L/5deS/+aYU7/mWBN/5hhTf+Y&#10;YU3/lGBL/5NgS/+TYEv/j19J/5FhS/+RYUv/k2BL/5RgS/+TX0n/lF1I/5ZdSf+WXUn/kllG/5FY&#10;Rf+TWkf/lF1J/5FaRv+OWUf/j1pI/5RgS/+UYEv/k19K/5JeSf+SXkn/lGBL/5VhTP+VYUz/lWFM&#10;/5RgS/+UX03/lWBO/5RfTf+TXkz/lF9N/5RhTv+SX0z/kl9K/5NgS/+RXkn/kl5J/5FdSP+UYEv/&#10;lmJN/5RgS/+SXkn/k19K/5NfSv+VYUz/lGBL/5hhTf+XYEz/ll9L/5JeSf+RXEr/kVxK/5FeS/+R&#10;Xkv/j1xJ/5NeTP+UX03/lWBO/5diUP+YY1H/mGVS/5dkUf+ZZlP/nGlW/5xpVv+YZVL/lmNQ/5Rh&#10;Tv+PX0v/jFxI/4tbR/+PX0n/jFxG/49fSf+LW0X/jFxG/5BgSv+QYEr/kWFL/5FhS/+QYEz/kWFN&#10;/5RkUP+TY0//lWVR/5ZmUv+TY0//lGFO/5RhTv+VYE7/mWFQ/5phUP+VXUz/lFxN/5FZSv+NWEj/&#10;iVZF/4ZTQv+FVEP/h1ZF/4dUQ/+HVEP/hlNC/4VSQf+GU0L/h1RD/4dUQf+FUj//hFFA/4JSPv+E&#10;VED/hVVB/4FSPv+DVEL/hFVD/4JTQf+AU0D/hFVD/4RVQ/+EVUP/g1RC/4RVQ/+AU0D/flE+/31Q&#10;Pf+BVEH/fVJB/3xRQP96Tz7/ek8+/3tQP/97UD//ek8+/3lOPf96Tz7/ek8+/3dMO/96Tz7/ek8+&#10;/3ZLOv93TDv/eU4+/3hNPf92TDz/d009/3lPP/93TT3/dUs7/3ZMPP92TDz/c0w7/3dOPP94Tz3/&#10;eVA+/3tSQP96UT//elE//3tSQP93UT7/eFI//3ZQPf93UT7/d1E+/3hSP/94Uj//eVNA/3xSQv98&#10;UkL/e1FB/3pUQf96VEH/e1VC/3xWQ/97VUL/e1JA/3tSQP98U0H/e1JA/3pRP/97UkD/e1JA/3hR&#10;QP94UUD/fFVE/4VeTf+IXk7/g1lJ/4JXR/+EWUn/g1hH/4JXRv9/VEP/flNC/3xRQP98U0H/fFFA&#10;/3xRQP95Tj3/eE08/3ZNO/91TDr/cUo5/3BJOP9wSTj/bEU0/2tGM/9qRTL/aEMw/2ZBLv9pRDH/&#10;aUQx/2ZBL/9nQjD/Z0Iw/2dCMP9nQjD/ZkEv/2VALv9oQzH/aEMx/2dCL/9oQzD/aUQx/2lEMf9q&#10;RTL/akYw/2tFMP9tRzL/bkgz/2tFMv9qRDH/bUc0/21HNP9tRzT/bUc0/21HNP9tSDX/a0Y0/21I&#10;Nv9sRzX/aUQy/2tGNv9qRTX/aUQ0/2dCMv9mPzD/Zj8w/2U+L/9iOyz/Xzoq/186Kv9hOy7/XDYp&#10;/1o0J/9YMif/VTEl/zEeF/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ignX/poZ5&#10;/5h4af+igXD/s5J//+DAqf/+7dP//unM//jZvP/lx6v/rJF0/5B2W/+HbVT/g2lS/4VkUf+JZlP/&#10;iGNR/45kVP+NZFL/il9O/4leTf+IXUz/h1xL/4pdSv+OX0v/jl9L/4tcSP+PX0v/k2NP/5ViT/+V&#10;Yk3/lGRO/5ZmUP+YaFL/mWlT/55rVv+lbln/pm9a/6VsWP+jaVX/omhU/6NqVv+lbFj/pWxY/6dw&#10;W/+lbln/pW5Z/6ZvWv+lbln/o2xX/6NsV/+mb1r/p3Bb/6lwXP+pcVr/qnJb/6lxWv+ocFn/qnJb&#10;/652X/+udl//rnZf/611Xv+sc1//rHRd/6x0Xf+tdV7/rnZf/691X/+udF7/tHhe/7R4Xv+zd13/&#10;tHdb/7N2Wv+zdln/tXhb/7Z5XP+0d1r/s3ZZ/7R3Wv+2e13/t3xe/7Z7Xf+0eFz/tXhc/7d6Xv+3&#10;el7/uHtf/7d3XP+5eV7/uXld/7l5Xf+5eV3/unpe/7x8Yf+6el//unpf/7p6X/+8fGH/vHxh/7d3&#10;W/+3dlr/uHdb/7p5Xf+7eF7/uHVb/7h1W/+1clj/uXNa/7lzWv+3cFr/tW5Y/7NsVv+wbFX/rmpT&#10;/61rU/+ubFT/r21T/7JwVv+1clj/tXJY/7JvVf+wblT/r21T/6xqUv+paVD/p2lQ/6hqUf+pa1L/&#10;pmpQ/6ZqUP+malD/p2tR/6RqVP+jaVH/pGpS/6NpUf+hZ0//pGhO/6NnTf+fZU//oGZQ/6BmUP+d&#10;Y03/nGJO/6FnU/+hZ1P/oWdT/51kUf+cY1D/mGFN/5dgTP+RXUj/kFxH/5BcR/+QWUX/kVpG/5Rd&#10;Sf+SW0f/kltH/5JbR/+TXEj/k1xI/5RdSf+WX0v/ll5N/5ZdSv+XXkv/ll1K/5RbSP+ZYE3/l15L&#10;/5hhTf+YYU3/k19K/5NgS/+RYUv/kGBK/45gSf+PX0n/kl9K/5NgS/+TX0r/lF1I/5ZdSf+WXUr/&#10;kllG/5JZRv+VXEn/ll9L/5JbR/+PW0b/j1tG/5JeSf+TX0r/k19K/5FdSP+TX0r/lGBL/5RgS/+T&#10;X0r/lGBL/5NfSv+UX03/k15M/5JdS/+SXUv/lF9N/5ViT/+TYE3/k2BL/5JfSv+SX0r/kl9K/5Ng&#10;S/+WY07/l2RP/5ZjTv+UYUz/kl9K/5NgS/+VYUz/k19K/5NfSv+UYEv/lGBL/5JeSf+RXEr/j1xJ&#10;/5BdSv+PXEn/jVpH/45bSP+RXkv/k15M/5VgTv+YY1H/l2RR/5hlUv+ea1j/om9c/6RxXv+kcV7/&#10;oW5b/6BtWv+ZZlP/lGRQ/5VlT/+YaFL/lWVP/5lpU/+YaFL/mmpU/6FuWf+kcVz/p3Ve/6t5Yv+q&#10;d2L/rHlk/7J/av+xfmn/tIFu/7OAbf+ue2j/qXZj/6dyYP+lbVz/pGxb/6JpWP+aYVD/lFxN/5BY&#10;Sf+KVUX/hlNC/4VSQf+DUkH/hFNC/4RTQv+FVEX/hlNC/4VSQf+GU0L/h1RD/4dUQ/+GU0L/hFFA&#10;/4JRQP+FVEP/hFVD/4JTQf+CVUL/glVC/35RPv9+UT7/g1ZD/4FUQf+EV0T/g1ZD/4NWQ/+AU0D/&#10;flE+/3xRQP98UUD/flNC/31SQf96Tz7/e1A//3xRQP98UUD/eE08/3dMO/94TTz/eE08/3dKN/96&#10;TTr/eU49/3dMO/93TDv/eE09/3dMPP92TDz/d009/3pQQP93TT3/d009/3dNPf93TT3/dE47/3VP&#10;PP93Tjz/elE//3tSQP96UT//e1JA/3tSQP93UT7/eFI//3ZQPf93UT7/eFI//3hSP/94Uj//eVNA&#10;/31TQ/9+VUP/fVRC/3pUQf98VkP/e1VC/3tVQv97VUL/elE//3pRP/95UD7/e1JA/3tSQP96UT//&#10;eVA+/3lSQf95UkH/fVZF/4RdTP+FW0v/gFZG/4BVRf+DWEf/gldG/4JXRv9/VEP/fVJB/3xRQP97&#10;UkD/eVA+/3lQPv93Tjz/d048/3ZNO/90Szn/cUs4/3FLOP9vSTb/bEYz/2pFMv9pRDH/ZkEu/2M+&#10;K/9mQS7/ZkEu/2ZBL/9lQC7/ZkEv/2ZBL/9nQjD/ZkEv/2VALv9pRDL/aEMx/2dCMP9oQzD/aEMw&#10;/2lEMf9rRjP/bEgy/21HMv9tRzL/bUcy/2tFMv9qRDH/bUc0/21HNP9tRzT/bUc0/2xGM/9sRjP/&#10;bUY1/25HNv9sRTT/aUIx/2tENf9pQjP/Z0Ax/2Y/MP9lPi//ZT4v/2Q9Lv9hOiv/XTgo/145Kf9f&#10;OSz/WjQn/1o0J/9WMib/VDAk/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tpqM/6eLff+ZfGz/lndl/7SVgf/5177//t7F//3fw//21Ln/17ic/8Cgh/+mhm3/k3Nc/4hl&#10;Uv+FYE7/hWBO/49oV/+gd2X/mG9d/41kUv+JYE7/iV5N/4dcS/+KXUr/i15J/4tcSP+NXkr/kGBM&#10;/5RkTv+UZE7/k2NN/5dnUf+baFP/nGlU/59rVf+ia1b/p25a/6VrVf+hZ1H/pGpW/6VtVv+jalb/&#10;pW5Z/6dwW/+kbVj/o29Z/6dwW/+gbFb/oW1X/6RwWv+icFn/oW9Y/6NvWf+kcFj/qHJa/6lzW/+o&#10;clr/qHBZ/6tyXv+qc17/p3Bb/6RtWP+ocVz/qnNe/6pzXv+qc17/rHNf/6tyXv+sdF3/s3tk/7R4&#10;Xv+zd13/sXVb/7R3W/+zdln/tXVZ/7Z2Wv+1dVn/snVY/7V4W/+2el7/tnpe/7V5Xf+0eFz/tXld&#10;/7Z6Xv+3el7/uHtf/7h7X/+4e1//tnZb/7d3XP+5eV7/unhe/7p4Xv+9fWT/vX1k/719Yv+5eV7/&#10;uXle/7p6X/+8fGH/vX1i/7p6X/+3dVv/tHJY/7VzW/+4dF3/t3Nc/7p0W/+7dF7/u3Re/7lyXP+0&#10;cFn/tHJa/7RyWv+zcVn/tnRa/7VzWf+3dVv/t3Vb/7NxV/+ycFb/rGpS/6hmTv+nZ07/qWlQ/6dp&#10;UP+oalH/qGpR/6hqUf+na1H/p2tR/6hsUv+kalT/omhS/6NpU/+malD/pGhO/6NnTf+maE//pGZN&#10;/6NnT/+kaFD/n2NL/6BmUP+gZlL/n2VR/59mU/+dZlL/nGVR/5tkUP+WYk3/l2NO/5dgTP+LVED/&#10;jVZC/5JbR/+SW0f/kltH/5BZRf+QWUT/kVpF/5BZRf+TXEj/lV5K/5lgTf+aYU7/mWBN/5lgTf+a&#10;YU7/lF1J/5RdSf+TX0r/kl9K/5JiTP+SY0//j2JN/41gS/+MXkf/j19J/5NgS/+TX0r/lVxJ/5Vc&#10;Sf+YXUv/k1pH/5ZdSv+cY1D/mWJO/5NfSv+VYUz/lmNO/5dkT/+TYEv/kl5J/5FdR/+VYUv/lWFL&#10;/5RgSv+RXUj/kFxH/5BcR/+TX0r/kl5J/5BcR/+PXEn/kF1K/5FhTf+QYEz/kGBK/5FhS/+SX0r/&#10;kl9K/5NgS/+SX0r/kmJM/5RkTv+UZE7/kmJM/5FhS/+SYkz/k2BL/4xZRv+NWkf/kF1K/5FeS/+M&#10;XEj/kGBM/49fS/+OW0r/jltK/4xZSP+NWkn/kFtJ/5BbS/+SXU3/jltK/5FeS/+RYE//k2JR/5Rk&#10;UP+XZ1P/mWlV/5hoVP+XZFH/n2xZ/6NwXf+ndF//p3Rf/6d0X/+reWL/rXtk/7OBav+zgWr/sX9o&#10;/7SCa/+3hW7/toJt/7SBbP+0hHD/sIBs/69/a/+xgW3/rHlm/6VyX/+falj/l19O/5deTf+QVkj/&#10;jlRG/4pSQ/+BTDz/g1A//4RRQP+DUkH/gE8+/39OP/+CUUL/hFNE/4RTQv+GVUT/hlVE/4VUQ/+F&#10;VEP/hVRD/4NSQf+DUkH/gVJA/35PPf99UD3/fE88/35QQP97UED/flBA/39RQf9+U0L/gVZF/4BV&#10;Rf98UUH/ek8//3tQQP96Tz//eVA+/3lQPv94Tz3/flNC/35VQ/97UkD/d048/3hPPf94TTz/dEk4&#10;/3VINf94Szj/e0w6/3lMOf96TTr/flBA/39RQf97T0L/fFBD/3tRQf93TT3/e1FB/3hSP/91Tzz/&#10;d1E+/3hSP/93UT7/eVNA/3pUQf94Uj//elE//3lQPv94Uj//eVNA/3VOPf9zTDv/d1JA/3hRQP95&#10;UkH/eVJB/3pTQv97VUL/fFZD/31XRP9+WEX/fFZD/3pUQf9+VUP/fFNB/3tSQP97UkD/elE//3lP&#10;P/95Tz//eE89/3hSP/98VUT/fVdE/4FbSP+DWUn/gFdF/39WRP+CV0b/f1RD/39UQ/9+U0L/fFFA&#10;/3xRQP97UkD/eVA+/3hPPf93Tjz/eVA+/3dOPP9zSjj/dUo5/3dOPP9vRjT/bEMx/2dBLv9qRDH/&#10;aUMw/2hCL/9nQS7/aEIv/2hBMP9mQS//ZkEv/2VALv9jPiz/Z0Iw/2hDMf9pRjP/Z0Qx/2VCLv9o&#10;QzD/Z0Iv/2hDMP9qRTL/a0Uy/2xGM/9tRzT/bkg1/21HNP9tRzT/bEYz/2xGM/9tRzT/bUc0/2xG&#10;M/9sRTT/a0Qz/29FNf9uRDT/Zz0t/2Y8Lv9nQDH/aEEy/2hBMv9iOyz/Xzgp/101Kf9hOiv/Yjou&#10;/1w0KP9YMiX/WDIl/1o0J/9ZNSn/CAA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62Thv+Xe23/jnFh/59/cP/Ssp3/3b2m/+rIr//xz7b/8NC3/+LCqf+9nYT/&#10;mnph/4pnU/+BXkv/fFlG/4hjUf+cd2X/mXJh/41mVf+KYU//iWBO/4dcS/+HXEv/iVxJ/4pdSP+M&#10;X0r/jV5K/5JiTP+UZE7/k2NN/5ZmUP+aZ1L/nGlU/59rVf+gaVT/pWxY/6RrV/+iaVX/pGtX/6Nq&#10;Vv+faFP/omtW/6NvWf+iblj/o29Z/6ZvWv+kbVj/oW1X/6NvWf+icFn/onBZ/6JwV/+jcVj/p3Nb&#10;/6l1Xf+qdFz/qHJa/6dwW/+ocVz/pm9a/6RtWP+ncFv/qnNe/6pzXv+pcl3/rnVh/651Yf+udl//&#10;sXdh/7F3Yf+1eV//snZc/7N2Wv+ydVn/tHRY/7Z2Wv+0dFj/s3NX/7d3W/+2eV3/tnpe/7N3W/+z&#10;d1v/tnpg/7Z6Xv+3el7/uHtf/7l8YP+4e1//tHRZ/7V1Wv+4eF3/t3Vb/7h2XP+9e2P/vXtj/7x8&#10;Y/+8fGP/vHxh/7l8YP+5fGD/tnld/7Z2W/+2dlv/tXNZ/7RyWP+4dlz/uXZc/7VyWP+zb1j/s29Y&#10;/7RwWf+ycFj/s3FZ/7RyWv+0dFn/tnRa/7R0Wf+4dlz/uHZe/7VzWf+1c1v/rmxU/6ZkTP+mZk3/&#10;p2dO/6hoT/+ra1L/qWtS/6lrUv+oalH/qGpR/6ZqUP+kalT/pGpU/6FnUf+iaFL/pWlP/6ZoT/+m&#10;aE//pWdO/6VnTv+malL/oGRM/6BmUP+hZ1H/n2ZS/55lUf+dZlH/m2RP/5tkT/+dZlH/n2hT/51m&#10;Uf+RWkb/kltH/5RdSf+UXUn/lF1J/5JZRf+RWET/kFlE/5BXQ/+RWEX/lFtI/5deS/+ZYE3/l15L&#10;/5ZdSv+XYEz/lV5K/5JeSf+SX0r/lGFO/5BgTP+QYU3/kWJO/41eSv+NXUf/kV5J/5RgS/+TX0r/&#10;lF1J/5RbSP+VXEn/lFtI/5VeSv+YYU3/l2NO/5djTv+XZE//mGVQ/5dkT/+TYEv/k19K/5FdR/+W&#10;Ykz/lWFL/5NhSv+QXkf/kl5I/5FdR/+TX0n/kV5J/5BdSP+OW0b/ilpE/4paRv+KWkb/iVlF/4tY&#10;Q/+PXEf/kV5J/5FeSf+PXEf/jV1H/5BgSv+NXUf/j19J/41dR/+MXEb/jV1H/4lZRf+JWUX/ilpG&#10;/4tbR/+JWUX/i1xI/4tbR/+HVkX/illI/4lYR/+IV0b/ildE/4tYR/+JVkX/hlNC/4VUQ/+FVEP/&#10;g1RC/4NUQv+CU0H/hldF/4pZSP+JWEf/k2BP/5ViUf+WZlL/l2dT/5NjT/+VZU//mWlV/55uWv+c&#10;bFj/mWlV/5pqVv+ZaVX/l2dT/5VlUf+UZVP/jWBN/41gTf+SZVL/j2BO/45dTP+HVkX/hFFA/4tT&#10;RP+KUkP/ilJD/4ZRQf+ATTz/g1A//4NSQf+CUUD/g1JB/4JTQf+CU0P/hFVF/4VWRv+GV0X/hVRD&#10;/4dWRf+FVEP/g1JB/4JRQP+AUT//f1A+/3xNO/97Tjv/ek06/3pPPv96Tz//ek8+/3xRQf98UUD/&#10;fFFB/3xRQf97UD//ek8//3tQP/93TDv/dUw6/3dOPP94Tz3/fFFA/31SP/98UT7/e1A9/3pPPv94&#10;TTz/dEk4/3dKN/95TDn/ek06/3pNOv97TT3/f1FB/4BSQv97T0L/fFBD/3tRQf93TT3/eFI//3ZQ&#10;Pf92UD3/eFI9/3dRPP93UT7/elRB/3xWQ/95U0D/eFI//3pRP/97UkD/e1VC/3hRQP91Tj3/eFFA&#10;/3lSQf95UkH/elNC/3tVQv98VkP/fVdE/31XRP+AWkf/fVdE/3xTQf9+VUP/e1JA/3tSQP99U0P/&#10;eE4+/3dNPf96UED/e1FB/3lTQP98VUT/flhF/4VcSv+CWEj/f1ZE/39WRP+CV0b/flNC/31SQf98&#10;UUD/fFFA/31SQf98UUD/eVA+/3hPPf92TTv/eE89/3VMOv9vRjT/ckc2/3RLOf9tRDL/akEv/2dB&#10;Lv9sRjP/akQx/2hCL/9nQS7/Z0Eu/2hBMP9mQS//ZkEv/2VALv9jPiz/ZUAu/2hDMf9qRTP/Z0Iw&#10;/2lEMf9rRjP/aEMw/2dBLv9pQzD/a0Uy/21EMv9rRTL/bkg1/21HNP9sRjP/bEYz/2xGM/9rRTL/&#10;bEYz/29GNP9sQjL/bUQy/29FNf9uRDT/aD4u/2U7K/9lPi3/Z0Ax/2hBMv9iOyz/Xjco/1w0KP9f&#10;Nyv/YTkt/1szJ/9WMCP/VzEk/1kzJv8SAA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ghHb/lXlr/5h4a/+pinj/s5SA/8WlkP/bu6T/+Ni///TU&#10;u//OrpX/p4du/5R0X/+FZFH/ellG/31cSf+NbFv/kGxc/4xnVf+IYVD/iF5O/4ZcTP+HXEv/hltK&#10;/4hdTP+LXkn/jl9L/45gSf+SYkz/k2NN/5ZjTv+ZZlH/mWZR/51pVP+eZ1P/oWhV/6NqV/+haFT/&#10;omlV/6FqVf+faFP/nGhS/59rVf+hbVj/om5Z/6RwW/+lcVv/oW1X/6FtV/+icFn/o3Fa/6JwV/+f&#10;bVT/o3FY/6ZyWv+mclr/pnJa/6lzW/+pc1v/pnBY/6VvV/+oclr/qnRc/6lzW/+qclv/rnZf/7F4&#10;ZP+vdmL/rnRg/7B2YP+0emT/snhi/7N1XP+2dl3/tXVa/7p5Xf+2dVn/s3JW/7Z2Wv+3el3/tnpe&#10;/7N3W/+ydlr/tXld/7d7X/+4e1//uHtf/7l8X/+5eV3/tXVZ/7Z2Wv+7eV//t3Vb/7p4Xv+7eWH/&#10;uHhf/7l5YP+5e2L/t3lg/7d5YP+1d17/r3FY/7F0WP+4eF3/tnZb/7FxVv+4dlz/t3Vb/7NxV/+t&#10;a1H/rmxU/69tVf+ta1P/rGpS/6xsU/+wcFf/snBY/7NxWf+1c1v/snBY/7NxWf+4dl7/sG5W/6hm&#10;Tv+qaFD/qGhP/6hoT/+sbFP/rm5V/61tVP+pa1L/qWtS/6dpUP+pbVX/q29X/6RoUP+hZU3/pmpS&#10;/6hqUf+kZk3/pWdO/6RmTf+jZ0//nmRO/6FnUf+hZ1H/oGhR/55mT/+dZFD/nWRQ/55lUf+gZ1P/&#10;oGdT/55lUf+cY0//nWRR/5tiT/+XXkv/ll1K/5ZdSf+UW0f/kVhE/5FYRP+QV0T/kllG/5RdSf+V&#10;Xkr/k1xI/49YRP+UXUn/k19K/5JeSf+RXkv/kWFN/45eSv+OXkr/kWFN/49fSf+QXUj/kV5J/5Rg&#10;S/+WX0v/lF1J/5NcSP+VXkr/lF1J/5RdSf+UYEv/lWJN/5dkT/+TY03/k2NN/5RhTP+TYEv/k2BL&#10;/5JeSf+UYEr/kmBJ/5JgSf+QXkf/kF5H/5BeR/+RX0j/kV9I/5JgSf+MXEb/iVlD/4dXQ/+IWET/&#10;hVVB/4ZTQP+KV0L/kF1I/5FeSf+QXUj/jVtE/4lZQv+GVkD/ilpE/4lZQ/+GVkD/iVlD/4tbRf+K&#10;WkT/hVZC/4VWQv+EVUH/h1hE/4dYRP+FVkT/hldF/4ZXRf+EVUP/hFNC/4NSQf+CUUD/gFA8/4FQ&#10;P/+BUD//gFE//39QPv97TDr/gFFB/4NSQ/+CUUL/glFC/4FQQf9+Tz3/gFE//3lKOP93Sjf/ek06&#10;/4BTQP+BVEH/f1A+/39QPv99Tj7/f1BA/3xOPv94TT3/dUs7/3RKOv93TT3/eE09/3xOPv98TT3/&#10;f049/4ZRQf+FUED/hlFB/4dSQv+DUD//hFFA/4RTQv+EU0L/hldF/4ZXRf+FVkT/hldH/4dYSP+F&#10;Vkb/hFNE/4ZVRv+DUkH/gVA//4FQP/9/UD7/gFE//39QPv99UD3/e047/3hNPP95Tj3/fFFA/31S&#10;Qf99UkH/ek8+/3tQP/98UUD/e1A//3pPPv93TDv/dks6/3dOPP94TTr/d0w5/3hNOv95Tjv/ek88&#10;/3lOPf94TTz/eE08/3hNPP95Tj3/fE88/3tNPf96TDz/fE4+/3tQQP94TT3/eE4+/3ZPPv90Tjv/&#10;dlA9/3VPPP94Uj3/eFI9/3RQOv94Uj3/eVNA/3xWQ/96VEH/dlA9/3ZQPf97UkD/fVRC/3tRQf94&#10;Tj7/eFFA/3lSQf94UUD/e1VC/3xWQ/9+WEX/fVdE/3xWQ/+BW0j/f1ZE/3tSQP97UkD/eVA+/3tQ&#10;P/98UUH/dkw8/3ZMPP98UkL/gFZG/39VRf9/VkT/g1pI/4RbSf9/VkT/fVRC/4FWRf+DWEf/f1RD&#10;/31SQf98UUD/eU49/3tQP/97UD//eVA+/3ZNO/91TDr/dEs5/3FINv9tRDL/bkUz/25FM/9pQzD/&#10;aEIv/2dBLv9sRjP/aUMw/2U/LP9nQS7/ZT4t/2dAL/9nQjD/Z0Iw/2ZBL/9jPiz/YTwq/2VALv9o&#10;QzH/Z0Iw/2tGM/9tSDX/aUMw/2hCL/9sQzH/bkUz/2xDMf9sQzH/c0o4/21HNP9rRTL/bUc0/21H&#10;NP9tRDL/bkUz/25FM/9rQjD/bUQy/25FM/9uRTP/bUQy/2Y/Lv9lPi3/ZT4v/2Y/MP9jPi7/Xzoq&#10;/104KP9dNSn/XTUp/1cxJP9VLyL/WDIl/x4A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9AQj//pYl9/55+cf+ZeWz/m39x/6mMfP+skHv/&#10;yKmV/96/qv/ewKj/z7GZ/7OTfP+ff2r/j25b/4NiT/+IZ1b/i2dX/4diUv+GX07/hV5N/4ZcTP+I&#10;XUz/iF1M/4leTf+LXkn/i15J/4tdRv+QYEr/k2NN/5VlT/+ZZlH/l2RP/5llUP+bZlT/nmdT/51m&#10;Uv+faFT/omtX/6NsWP+halb/nWlU/6JrV/+jbFf/o2xY/6RtWP+lbFj/p25a/6duWv+lb1f/pHBY&#10;/6ZyWv+ndFn/pHFW/6RxVv+mcFb/qHJY/6pwWP+tc1v/rHJa/6lvV/+rcVn/r3NZ/69zWf+uclj/&#10;rXNd/691X/+wdmD/rnRe/7B0XP+ydl7/s3df/7J0W/+2dl3/tnZd/7Z2Xf+6eF7/t3Vb/7d3XP+5&#10;eV7/tXhc/7R3W/+2eV3/tXld/7h8YP+8f2L/vH9i/7t+Yf+3el3/uHhc/7h4XP+4eFz/tnZb/7h4&#10;Xf+2eV3/tnld/7d6Xv+4e1//tnld/7d6Xv+2eV3/t3dc/7l5Xf+5eV3/uHhc/7R0WP+3dVv/tnRa&#10;/7NxV/+1c1n/tHJY/7RyWP+zcVf/sG5U/65sVP+salL/rGpS/61rU/+ubFT/sG5W/7FvV/+0clr/&#10;tHJa/65sVP+wbFX/sW9X/7JwVv+xb1X/r21T/7BwVf+vb1b/rG5V/6xuVf+sblX/rnBX/6xuVf+m&#10;alL/qW1V/6drU/+jZ0//o2dP/6JmTv+jZ0//pGZN/6FnUf+fZU//oWdR/51lTv+cZE3/n2dQ/6Bo&#10;Uf+eZk//nWNN/59lT/+jaVP/pGpW/6FnU/+fZVH/mV9L/5deSv+bYk7/mF9L/5JbRv+SW0b/k1xH&#10;/5JbR/+QXEf/kFxH/49bRv+RXUj/kFxH/49cR/+OW0j/jVpH/4paRv+LW0f/j1xJ/49cR/+RXUj/&#10;kFxH/5JeSf+VXkr/lF1J/5NcSP+WYk3/lmJN/5djTv+XZE//mGVQ/5ZmUP+TY03/lGRO/5ViTf+U&#10;YUz/kl9K/5BcR/+TX0r/lGBL/5ZiTf+WYkz/k2FK/5FfRv+RX0b/kmBH/5FfRv+SYEf/kmBH/5Zk&#10;Tf+UYkv/kV9I/5BdSP+OW0b/i1hD/4xaQ/+MWkP/iVc+/4lXPv+LWUD/ilhB/4hWP/+HVT7/ilhB&#10;/4dXQf+FVT//g1M9/4RWP/+IWUX/iFlF/4hbRv+HWkX/hVhF/4VYRf+BVEH/fVA9/31QPf96TTr/&#10;eEk3/3pLO/95Sjr/fU4+/39QQP+AUUH/f04//35NPv+BUEH/hFNC/4FQP/99TDv/e0w6/3pLOf97&#10;TDr/e0w6/35QQP9+UED/ekw8/3lLO/95Szv/fE4+/31QPf97UD//ek8+/3tQP/99UkH/fFFB/39R&#10;Qf+DVET/hFVF/4RTRP+FUkH/hVFD/4ZTQv+BUD//g1JB/4VUQ/+FVkT/hFVD/4JTQf+CU0H/hFVD&#10;/4RVQ/+DVET/glFC/4JRQP+ATz7/f049/39OPf9+TTz/fk87/4BRPf9/Uj3/gFM+/4RZRv+KX0z/&#10;hVpH/35TQv9+U0L/fVJB/3pPPv98Tzz/e047/3pNOv97Tjv/fE88/3hNPP93TDv/dks6/3dMO/95&#10;Tj3/eE89/3ZNO/93Tjz/dk07/3dOPP95Tj3/eU49/3hNPP94TTz/eE08/3hNPf91Szv/c0w7/3ZQ&#10;Pf91Tzz/dE88/3NOO/94Uj3/eFI9/3hSP/95U0D/eVNA/3lTQP94Uj//eVNA/3pRP/99VEL/fVRC&#10;/3tSQP95UD7/e1JA/3lSQf95U0D/eVNA/3lTQP98VkP/fVdC/31XQv+AWkX/fVdE/3pUQf97VUL/&#10;fVRC/3tSQP96UED/eU8//3pQQP99U0P/f1VF/4JYSP+AV0X/g1hH/4RZSP+CV0b/gldG/4NWQ/+C&#10;VUL/gFNA/4FUQf+BVEH/fE88/3lMOf94TTz/eE08/3ZNO/92TTv/dEs5/25FM/9tRDL/bUQy/2pD&#10;Mv9pQjH/Z0Av/2VALv9nQjD/Yz4s/2M+LP9lQC7/Yj0r/2dCMP9oQzH/ZkEv/2VALv9nQjD/ZkEv&#10;/2ZBL/9nQjD/ZkEv/2pDMv9sRjP/bEMx/2xDMf9sQzH/bUQy/25FM/9tRzT/b0k2/21HMv9tRzL/&#10;cEc1/3BHNf9uRTP/bkUz/21EMv9rQjD/bEMx/2dBLv9mQC3/ZT8s/2I9K/9hPCz/YTws/2E8LP9e&#10;OCv/XDYp/1w2Kf9ZMyb/WDIn/1cxJv9VMSX/DAA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Wto/56Adf+aeGz/k3Nm/5t7&#10;bP+ZfGz/p4p4/7+jjv/Tt6H/2ryk/8Smjv+ujnf/mnpl/4xrWP+Lalf/imdU/4FdTf+CXUv/g1xL&#10;/4RaSv+HXkz/h1xL/4hdSv+IXUr/il1I/4lcRf+NX0j/j2FK/5JiTP+VZU//l2RP/5hlUP+aZVP/&#10;mmVT/5diUP+bZlT/nmpV/6BsV/+fa1b/nWlU/6FqVv+gaVX/oGlV/6NqV/+ka1f/pm1Z/6duWv+m&#10;cFj/p3FZ/6hyWv+mc1j/o3BV/6ZwVv+mcFb/p3FX/6lvV/+sclr/rHJa/6tvVf+uclj/r3NZ/69z&#10;Wf+vc1n/rHJc/650Xv+wdmD/snZe/7B0XP+ydl7/s3df/7B0XP+1dF7/tnZd/7V1XP+4eF//t3dc&#10;/7h4Xf+4eF3/s3Za/7R3W/+0d1r/tXhb/7l8X/+8f2L/vH9i/7p9YP+2eVz/t3db/7h4XP+3d1v/&#10;tnZa/7d3XP+1eFz/t3pe/7h7X/+4eF3/uHhd/7l5Xv+5eV7/unpf/7l5Xf+5eV3/t3db/7V1Wf+2&#10;dlr/tXVa/7V1Wv+4dlz/tHRZ/7Z0Wv+4dlz/tnRa/7JwVv+vbVP/r21V/69rVP+wbFX/sW1W/7Ft&#10;Vv+yblf/s29Y/7BsVf+wbFX/sW1W/7BuVP+ycFb/snBW/7JyV/+yclf/r3JW/6xuVf+sblX/rnBX&#10;/61tVP+paVD/rGtV/6ltVf+kaFD/pGhQ/6VpUf+malL/qGpR/6VpT/+iZkz/o2dN/59lT/+eZk//&#10;oGhR/59nUP+eZE7/nWNN/6BmUP+nbVf/pGpU/59lT/+fZU//nmRQ/51kUP+gZ1P/nmVR/5liTf+Z&#10;Yk3/lWFL/5JeSP+PW0X/kFxG/5BcRv+PXEf/jFlE/4xZRv+MWUb/jFlG/4pXRP+MWUb/jVpH/41Y&#10;Rv+QXEf/kltH/5RdSf+VXkr/lV5K/5VeSv+WYk3/lGFM/5ViTf+UZE7/lmZQ/5ZmUP+TZU7/lGRO&#10;/5NjTf+VYk3/k2BL/5FdSP+VYUz/mWJO/5llUP+YZE7/k2FK/5NhSP+TYUj/lGJH/5dlSv+aaE3/&#10;m2lO/5xqUf+da1L/m2lQ/5hmT/+XZU7/kmBJ/49dRP+PXUT/jVo//4xZPv+OW0D/i1c//4dVPP+G&#10;VD3/h1U+/4VVP/+FVT//hVU//4RWP/+IWUX/iFlF/4lcR/+HWkX/gVZF/4FWRf99UkH/ek8+/35R&#10;Pv98Tj7/ekw8/4BRQf+AUUH/gFFB/4JTQ/+BUkL/gE9A/35NPv+ATz7/gE8+/35NPP9/Tj3/gVJA&#10;/35PPf98TTv/e047/3tOO/97Tjv/ekw8/3xOPv9+UT7/gFNA/4JVQv9+U0L/fVJB/3xRQP9+U0L/&#10;gFNA/35RPv+CU0P/g1RE/4RTRP+DUkH/g1JB/4RTQv+CUUD/glFA/4VUQ/+FVUH/gVJA/35PPf9/&#10;UD7/glNB/4JTQf+CU0H/gFE//4BPPv+ATz7/f049/35NPP99Tjr/fk87/4FSPv+AUz7/hllE/4hb&#10;Rv+JXkv/hVpH/31SP/98UUD/fFFA/3tOO/97Tjv/ek06/3lMOf97Tjv/fVA9/3hNPP94TTz/eE08&#10;/3hNPP94TTz/eVA+/3ZNO/93Tjz/dk07/3VMOv93TDv/eE08/3hNPP94TTz/eE08/3dNPf9zTDv/&#10;c0w7/3dRPv90Tzz/dE88/3RPPP94U0D/eFI//3lTQP95U0D/eVNA/3lTQP99VEL/fVRC/31UQv9/&#10;VkT/flVD/31UQv97UkD/fFNB/31UQv98U0H/e1JA/31UQv+BWET/flhD/35YQ/+AWkX/f1lG/3xW&#10;Q/98VkP/fFZD/31UQv96UT//d1E+/3hRQP99U0P/f1VF/4JYSP+AV0X/gVZF/4JXRv+CV0b/gldG&#10;/4NWQ/+BVEH/gFNA/4BTQP+AU0D/fE88/3lMOf93TDv/dks6/3VKOf91TDr/c0o4/29GNP9uRTP/&#10;bEMx/2lCMf9rRDP/ZkEv/2VALv9mQS//ZUAu/2VALv9jPiz/Yj0r/2dCMP9oQzH/ZUAu/2ZBL/9o&#10;QzH/Z0Iw/2hDMf9pRDL/aUIx/2lDMP9rRTL/a0Uy/25FM/9sQzH/bUQy/21HMv9uSDP/bUcy/21H&#10;Mv9uSDP/b0Y0/29GNP9uRTP/bUQy/21EMv9rQjD/aEIv/2dBLv9mQC3/Yj0r/2A7Kf9hPCz/YDsr&#10;/186Kv9dNyr/XDYp/103Kv9XMSb/VjAl/1UxJf9AJRz/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4OCfv+de2//&#10;imhc/4trXv+Tc2b/nYBw/6uOfP+/o47/1bmj/8+xmf+9nYb/qYly/5t7Zv+Pb1r/jWpX/4JfTP+D&#10;Xkz/hF1M/4BZSP+HXkz/hVxK/4dcS/+IXUr/iF1K/4pdRv+MX0j/jV9I/41fSP+UZE7/lGRO/5Vi&#10;Tf+UYU7/lGFO/5NgTf+UYU7/l2RR/5pnUv+ealX/nWlU/6BpVf+gaVX/oGdU/6NqV/+iaVX/pGtX&#10;/6VsWP+lb1f/pnBY/6ZwWP+ncVf/pnBW/6ZwVv+mcFb/qW9X/6lvV/+qcFj/rnJY/65yWP+vc1n/&#10;sXVb/7F1W/+vc1n/rHJc/650Xv+ydl7/sXVd/69zW/+xdV3/snZe/7B0XP+vc1v/r3Nb/7FzWv+2&#10;eF//t3de/7d3XP+3d1z/tXVa/7R3Wv+0d1r/tXhb/7h7Xv+7fmH/vH9i/7l8X/+0d1r/tnZa/7d3&#10;W/+3d1v/t3db/7d3W/+4eFz/uXle/7x8Yf+5eV7/uHhd/7l5Xf+6el7/unpe/7l5Xf+4eFz/t3db&#10;/7Z2Wv+2dlr/tnZa/7Z2W/+4dlz/tnRa/7Z0Wv+3dVv/uHZc/7VzWf+zcFb/s3BW/7FuVP+ybFP/&#10;s2xW/7FuVP+0blX/tG5V/7NtVP+zbVT/sm9V/7JvVf+zcFb/snBW/7NxV/+zc1j/sHJZ/61vVv+v&#10;b1b/r29W/61tVP+ra1L/rGxT/61sVv+pbVX/p2tT/6tvV/+xc1r/tnhf/7ByWf+na1H/o2dN/6Ro&#10;Tv+kaE7/o2dN/6FlS/+hZUv/oWVL/6NnTf+na1H/pGhO/6BmUP+hZ1H/oWlS/6JqU/+ja1T/o2tU&#10;/59oU/+bZ1H/mGRO/5hkTv+TX0n/lWFL/5RgSv+QXUj/jltG/4xZRP+MWUb/jFlG/4xZRv+NWkf/&#10;kFtJ/41YRv+QXEf/kltH/5NbSv+VXUz/kl1L/5JdS/+SX0r/kl9K/5JfSv+PX0n/kmJO/5JjT/+Q&#10;YU3/kWJO/5ViT/+WY1D/lmJN/5RgS/+YYU3/m2RQ/51mUf+ZZU//l2NL/5ZkS/+VY0j/mmhN/55s&#10;Uf+ib1L/p3RX/6NxVv+kclf/o3FW/59tUv+ebFP/nGpR/5hmS/+aZ0z/nGZK/5dkSf+WY0j/jltA&#10;/4pXPP+FUzr/h1U+/4pYQf+NW0T/ilpE/4dXQf+LW0X/iVtE/4xdSf+GWUT/flE8/3xRQP98UUD/&#10;fVJB/31SQv9/UUH/f1FB/45fT/+OX0//iVpK/4laSv+FVkb/glFC/4BPQP+AUT//fk89/3tMOv9+&#10;Tz3/glNB/31QPf99UD3/flE+/31QPf98Tzz/ek06/31QPf9+UT7/flE+/4BTQP9/Uj3/gFM+/39S&#10;Pf9/Uj3/gFNA/4BRP/9/UD7/gVJA/4RTQv+DUkH/hFNC/4RTQv+DUkH/glFA/4JSPv+FVUH/glM/&#10;/4FSPv+BUkD/gVJA/4FSQP+BUkD/gVJA/35PPf9+Tz3/fU46/31OOv+BUj7/gVI+/4FSPv+CUz//&#10;hllE/4ZZRP+HWkX/hVpH/3pPPv95Tj3/ek8+/3tOO/99UD3/fE88/3lMOf96TTr/ek8+/3pPPv98&#10;UUD/fFFA/3pPPv93TDz/eU8//3hOPv94Tj7/eU8//3hNPf95Tj7/eU49/3pPPv96Tz//eU49/3lP&#10;P/92Tz7/d1A//3hRQP94U0D/d1I//3ZRPv95VEH/d1E+/3xWQ/9/VkT/flVD/31UQv9/VkT/gFdF&#10;/35VQ/+AVUL/gFVC/4NYR/+BVkX/f1RD/4FWRf9+U0L/flNC/4deTP+KYU3/h15K/4JZRf+AWkX/&#10;f1lE/31XRP98VkP/fFZD/3pUQf94Uj//eVNA/3tVQv9+VET/gFZG/4NYSP+CV0f/gVZF/4FWRf+B&#10;VkX/f1RD/3xRQP99UkH/gFNA/35RPv99UD3/e047/3lMOf91Sjn/dEk4/3FGNf9yRzb/b0Y0/29G&#10;NP9vRjT/akQx/2lDMP9rRDP/Z0Iw/2VALv9nQjD/Z0Iw/2ZBL/9jPiz/ZT4t/2hBMP9oQi//Z0Eu&#10;/2hDMP9oQzD/aEMw/2hDMP9qRTL/akUy/2pEMf9qRDH/akQx/2xGM/9tRDL/a0Uy/2xGMf9uSDP/&#10;bEYx/21HMv9vSTT/a0Uw/2xGM/9uRTP/akQx/2pDMv9pQjH/Zj8u/2U+Lf9jPiz/Yz4s/186Kv9h&#10;PCz/YDsr/103Kv9ZMyb/WTMm/1w2Kf9YMif/VjIm/1czJ/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cfnP/kXFm/4RmW/+Kal3/kXVn/5x/b/+qjXv/vqKN/8mqlf/AoIn/tJR9/6WFcP+VdWD/lHFd&#10;/4pnU/+GYU//gl1L/4BZSP+EXUz/gVtI/4VcSv+GXUn/iF1K/4leS/+NYEn/i15H/4xeR/+SZE3/&#10;lGRO/5NjTf+RYU3/kGBM/5FhTf+RYU3/kmJO/5VlUf+aZ1L/nWlU/6BpVf+haFX/oGdU/6JpVv+h&#10;aFT/omlV/6RrV/+kbVj/pW9X/6ZwWP+mcFb/p3FX/6ZwVv+ncVf/qnBY/6lvV/+qcFj/rnJY/69z&#10;Wf+uclj/r3NZ/7B0Wv+wdFr/r3NZ/7FzWv+ydl7/sXVd/69zW/+xc1r/snZe/691X/+tc13/rHJc&#10;/61zXf+1d17/tXde/7N1XP+2dlv/tXVa/7Z2Wv+2dlr/tnZa/7Z5XP+4e17/un1g/7l8X/+3d1v/&#10;t3db/7h4XP+3d1v/uHhc/7d3W/+3d1v/uHhc/7p5Xf+4d1v/uXhc/7p5Xf+8e1//unld/7l4XP+5&#10;eFz/uXhc/7l4XP+5eFz/uHdb/7h3W/+3dlr/tXNZ/7VzWf+0c1f/tnRa/7VyWP+0cVf/tHFX/7Ru&#10;Vf+ybFP/s21U/7RuVf+1b1b/tG5V/7JsU/+zbVT/tW9W/7VvVv+xblT/sG5U/7JwVv+xcVb/sXFY&#10;/65uVf+vb1b/rm5V/6xsU/+ra1L/rGxT/65uVf+sblX/qGpR/6puVv+wcln/tnhf/7J0W/+obFL/&#10;o2dN/6NnTf+kaE7/pGhO/6JmTP+iZkz/omZM/6NnTf+kaE7/omZM/6JmTP+kaE7/o2lR/6FrU/+h&#10;a1P/omxU/51pUf+caFD/mGRM/5hkTP+YZEz/nWlR/5tnUf+VYUv/kl5I/5FdSP+UYEv/lGBL/5Rg&#10;S/+TX0r/kV1I/45WRf+SW0f/lFxL/5JaSf+RXEr/kFtJ/5BbSf+QXUj/kF1I/41dR/+MXEj/j19L&#10;/49fS/+OXkr/j19L/5NgTf+TYE3/lmJN/5VhTP+YYU3/mWJO/51mUf+caFD/mmZO/5hmS/+YZkv/&#10;nmxR/6FuUf+ib1L/p3RX/6ZzVv+lclX/pXJV/6NwU/+mc1b/pXJV/6FrT/+ja1D/pW5Q/6NrUP+f&#10;Z0z/k11D/45bQP+NWUH/jlxD/5RiS/+VY0z/lGJL/5NhSv+WZE3/k2NN/5NjTf+IWUX/gVI+/4BT&#10;QP+AU0D/flNC/3xRQf9+UED/gFJC/5BiUv+RYlL/jF1N/4laSv+GV0f/g1RE/4JTQ/+CU0H/gFE/&#10;/35PPf+AU0D/gVRB/35RPv+BVEH/gVRB/4BTQP+BVEH/gFNA/4FUQf+BVEH/glVC/4NWQf+DVED/&#10;g1ZB/4BTPv9+UTz/fVA7/3xPPP9/UD7/gVJA/4RTQv+EU0L/hFNC/4RTQv+FVEP/g1M//4NTP/+E&#10;VUH/g1RA/4JTP/+CU0H/gVJA/4BRP/+AUT//gFE//39QPv9+Tzv/fk87/4BRPf+DVED/glM//4JT&#10;P/+AUT3/gFM+/4NWQf+EV0L/hFdE/3lOPf96TTr/fVA9/3xPPP9+UT7/flE+/3tOO/94TTz/eU49&#10;/3pPPv98UUD/fVJB/3pPPv93TDz/d009/3dNPf93TT3/elBA/3tQQP97UED/e1A//3xRQP98UUH/&#10;fFFA/3tRQf95UkH/eVJB/3pTQv98VkP/e1ZD/3xWQ/98VkP/eFI//3xWQ/9+VUP/gFdF/4BXRf+A&#10;V0X/g1pI/4FWQ/+DWEX/g1hF/4JXRv9/VEP/f1RD/39UQ/9+U0L/gVZF/4tgT/+LYE//h15M/4FY&#10;Rv9+WEX/flhF/3xWQ/96VEH/elRB/3pUQf95U0D/e1VC/35VQ/9/VUX/glhI/4NYSP+CV0f/gVZG&#10;/4FWRf9/VEP/f1RD/31SQf9+U0D/fVI//3tQP/97UD3/eE08/3pNOv92Szr/c0g3/29EM/9vRDP/&#10;b0Qz/2xDMf9sQzH/a0Iw/2lDMP9oQi//Z0Av/2U+Lf9lQC7/aUIx/2dAL/9lPi3/Zj8u/2hBMP9n&#10;QS7/Z0Eu/2lDMP9oQzD/aEMw/2hDMP9pRDH/aUQx/2tFMv9qRDH/akQx/2xGM/9qRDH/akQx/2tF&#10;MP9tRzL/bEYx/2xGMf9tRzL/akQx/2lDMP9oQTD/Z0Eu/2dAL/9nQC//ZUAu/2M+LP9iPSv/Yz4s&#10;/2A7K/9hPCz/Xzoq/1s1KP9YMiX/WDIl/1kzKP9UMCT/Uy8j/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l353/41yaf99ZVv/e2NZ/4RsYP+SeGv/nIBy/62Oev+0lH//tZWA/66Od/+Z&#10;eWL/lXVe/5BwW/+GY0//g2BN/4JdS/+AW0n/gFlI/4NcS/+FW0v/hFtJ/4hdSv+LYE3/il9M/4te&#10;Sf+NXkr/jl9L/5JiTP+SYk7/kGFN/5FiTv+OYUz/j2JN/5JjT/+VZlL/mGhU/5pmUf+cZVH/nmVS&#10;/59mU/+jalb/o2pW/6JpVf+jalb/pm1Z/6dvWP+nb1j/pnBY/6RuVv+mblf/o21V/6dvWP+nb1j/&#10;qHBZ/6pwWP+rcVn/qm5U/6xwVv+vc1n/snRb/7N1XP+xc1r/r3FY/69xWP+vcVj/r3NZ/7B2YP+t&#10;dV7/rHRd/6x0Xf+wdmD/sXdh/7J2XP+0d1v/tHdb/7Z5Xf+4eFz/t3db/7V1Wf+1dVn/uHhc/7l5&#10;Xf+5eV3/uXld/7l5Xf+2dlr/tXVZ/7d3W/+2dlr/uHdb/7d2Wv+3dlr/uHdb/718YP+9fGD/unld&#10;/7l4XP+5eFr/uXZZ/716Xf+9el//vHle/7t4Xf+3cVf/tnBW/7lzWf+1b1X/smxS/7ZwVv+2c1j/&#10;tXJX/7BtUv+ybFL/s21T/7NtU/+ybFL/s21U/7JqUv+zbVT/tm9Z/7ZvWf+va1T/sGxV/7BuVv+w&#10;blb/sG5W/69tVf+wblb/r21T/65sUv+ubFL/rGxT/6xsU/+paVD/p2lQ/6VnTv+naVD/rnJa/69x&#10;WP+la1X/o2dN/6JmTP+hZ0//pWlP/6RoTv+kaE7/omZM/6RmTf+iZEv/oWVL/6NnTf+iaFD/oWdP&#10;/5xmTv+caFD/nWlR/5hmTf+baVD/mmhP/5ZkS/+baVD/nGpR/5xoUP+aZlD/lmJM/5RgSv+ZZVD/&#10;mWVQ/5hkT/+YZE//mWVQ/5tkUP+ZYk7/mGFN/5dgTP+WX0v/ll9L/5RgS/+RXkn/jFxG/4xcSP+M&#10;XEj/i1xI/4tcSP+KWkb/ilpG/5FeS/+NWkf/j1tG/5VeSv+YYUz/nWVO/6BqUv+ha1H/nGlO/5tp&#10;Tv+ib1L/qXZZ/6h1WP+pdln/qHVY/6NwU/+jcFP/pXJV/6VyVf+qd1r/qXNX/6ZxUv+pcFP/pm1Q&#10;/6VsT/+jak//nmZL/55oTv+caU7/oW5T/5toTf+ZZU3/nGhQ/59rU/+fa1X/nmpU/5pmUP+OW0b/&#10;hFVB/4JTQf+BVEH/f1RE/3xRQf99T0D/gFJD/41fUP+OYFH/iFpL/4VXR/+DVUX/glRE/4JURP+B&#10;VEH/g1ZD/4daR/+HWkf/i15L/41gTf+MX0z/jWBN/4daR/+DVkP/hllG/4hbSP+MX0z/jF9K/4te&#10;Sf+KW0f/hVhD/4JVQP9+UTz/fVA7/4BTPv+DVkP/hFVD/4RVQ/+EVUP/hFVD/4VWRP+FVkT/hFVD&#10;/4RVQf+FVkL/hFVD/4FSQP9+Tz3/gFE//4JTQf+AUT//fk89/35PPf+GVkL/i1tH/4ZWQv+AUDz/&#10;gVE9/4JTP/9+Tz3/ek06/4JVQv+AU0D/fVA9/3pMPP97TT3/flBA/4JTQf+CVUL/g1ZD/4NWQ/97&#10;UD//fFFA/3tQP/96Tz7/e1A//3lOPf94TTz/eE08/3tQP/95Tj3/eE08/31SQf99UkH/f1RD/39U&#10;Q/+BVkX/fVND/35URP98VUT/elNC/31WRf9/WEf/fldG/4BaR/+EW0n/fVRC/4BXRf+DWkj/g1pG&#10;/4NaRv+DWkb/g1pG/4RZRv+HWkX/h1pF/4VYRf+EV0T/h1pH/4daR/+HWkf/iFtI/4teS/+IXUz/&#10;hFlI/4FWRf9/VkT/fVdE/3pUQf95U0D/eFI//3hSP/98U0H/hVxK/4VaSf+CV0b/hVhF/4JVQv+B&#10;U0P/g1VF/39UQ/99UkH/e1A//3hPPf97UkD/e1I+/3lQPP94Tzv/ckk1/3VKN/9zSDX/cUYz/3BF&#10;Mv9xRjP/cEUy/2xBLv9rQC3/a0Iw/2tCMP9oPy3/Z0Eu/2U+Lf9lPi3/ZT4t/2U7K/9mPCz/aD4u&#10;/2k/L/9pQC7/akEv/2tCMP9qQS//aUMw/2lDMP9oQi//aUMw/2pEMf9rRTL/akQx/2pEMf9rRTL/&#10;bUcy/2tFMP9rRTD/a0Uw/2lDMP9oQi//aUMw/2hCL/9nQC//ZkEv/2I9K/9hPCz/Z0Iy/2M/L/9h&#10;PS3/YDws/1s3Kf9dOSv/Wzcp/1MvIf9YNCb/VjIm/1UxJf9FKR3/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GRYR/5N7cf+NdWv/dl5U/3dfU/+Da1//kXdq/56Bb/+oiXX/sJF8&#10;/62Oef+df2f/lnhg/45vWv+EZE//gmFO/4JfTP9/Wkj/gFtJ/4FaSf+BWkn/hFtJ/4VcSv+IXUz/&#10;iV5N/4hdSv+HWkX/iVpG/41eSv+SZE3/kmRN/5NkUP+SZVD/kGNO/5JlUP+SY0//lGRQ/5dkT/+Y&#10;ZE//nGVR/5xlUf+jalf/o2pX/6JpVv+jalb/o2pW/6NqVv+nblr/pW1W/6RuVv+kblb/omxU/6Zu&#10;V/+mblf/qHBZ/6txWf+sclr/rnJY/69zWf+wcln/rnBX/69xWP+xc1r/snRb/7FzWv+xc1r/sHRa&#10;/652X/+weGH/r3dg/611Xv+sdF3/sHZg/7F1W/+0d1v/tHdb/7R3W/+0d1v/uHhd/7d3XP+2dlv/&#10;t3dc/7x7X/+6eV3/uXhc/7h3W/+3dlr/t3Za/7l4XP+4d1n/uHdZ/7h3W/+5eFz/uHdb/7l4XP+5&#10;eFz/uHdb/7t4Xf+9eFv/vXhb/796Xf/DfmH/xYBj/8N+Yf+8dlz/uXNZ/7dxV/+3cVf/s21T/7Zw&#10;Vv+2cFb/tW9V/7JsUv+ybFL/s21T/7VvVf+walD/sWtR/7FrUv+ybFP/tW9W/7VvVv+zbFb/sGxV&#10;/7BsVf+ubFT/r21V/65sVP+vbVX/r21V/61rUf+ta1H/rGxR/6lpTv+qak//qWlQ/6VlTP+kZk3/&#10;qWtS/6lrUv+na1P/pmpQ/6VpT/+laU//pmpQ/6VpT/+kaE7/pWdO/6VnTv+lZ07/pGhO/6VpT/+j&#10;aVH/nWdN/5llTf+bZ0//mmhP/5dlTP+ZZ07/nWtS/5poT/+YZk3/m2dP/51pUf+caFL/nGhS/5pm&#10;UP+ealT/mWVP/5pmUf+fa1X/oGlV/6FqVv+faFT/n2ZT/51mUv+cZVH/l2BL/5VhS/+XZU7/l2RP&#10;/5ZmUP+VZU//k2NP/5RkUP+RYU3/k2BN/5dkT/+WYk3/lWFL/5hhTP+aY07/mmRM/5hiSv+ZZkv/&#10;mGZL/5poTf+fbVL/q3hb/6t4W/+sdlr/qnRY/6ZwVP+kblL/pnBU/6dxVf+sd1j/q3ZX/6t0Vv+t&#10;dFf/rHFT/6ltUf+obFD/qG9U/6hwVf+ibFL/o3BV/6FuU/+ibFL/pnBY/6hyWv+qc17/pW5Z/55n&#10;Uv+RXEr/iFhE/4VWRP+EV0T/iFpK/4lbS/+IWkr/jF5O/49hUv+KXE3/iFpL/4dZSf+FV0f/hVdH&#10;/4RXRP+DVkP/hFdE/4hbSP+GWUb/il1K/4xfTP+LXkv/i15L/4lcSf+IW0b/jV5K/45fS/+TZFD/&#10;k2RQ/5FiTv+NX0j/iFpD/4daQ/+FWEP/f1I9/4BTPv+EVUH/hFVB/4RVQf+EVUP/hFVD/4dYRv+J&#10;Wkj/iFlH/4hZR/+EVUP/gVJA/4BRP/+CU0H/glNB/4NUQv+CU0H/gFE//4BRP/+GVUT/iVlF/4ZW&#10;Qv+DUz//gVE9/4FSPv+BVEH/flE+/4JVQv+BVEH/gVRB/35RPv9+UT7/g1RC/4NUQv+BVEH/glVC&#10;/39UQ/97UD//fFFA/3xRQP96Tz7/e1A//3xRQP97UD//ek8+/4BTQP98UUD/eU49/3pPPv98UUD/&#10;fVJB/39UQ/+DWEf/gFVF/4JXR/+CWEj/gFZG/39VRf+AVkb/glhI/4NaSP+GW0r/gVZF/4NYR/+D&#10;Wkb/hl1J/4deSv+DWkb/hVxI/4JZRf+EWUb/h1pF/4daR/+GWUb/iFtI/4daR/+FWkn/hVpJ/4lc&#10;Sf+FWkn/hFlI/4NYR/+AV0X/fVRC/3pUQf96VEH/elRB/3xTQf97UkD/gldG/4JXRv+DVkP/glVC&#10;/4JURP+CVUL/glRE/3xRQP99UkH/fFFA/3lQPv92UD3/dlA7/3ZQO/95UDz/dk05/3VMOP9zSDX/&#10;cEUy/3FGM/9xRjP/b0Qx/21CL/9rQi7/bEMv/2pBL/9oPy3/Zz4s/2g/Lf9oPi7/Zz0t/2g+Lv9o&#10;Pi7/aD4u/2xDMf9sQzH/a0Iw/2xDMf9rQjD/a0Iw/2tCMP9rRTL/a0Uy/2xGM/9sRjP/akQx/2pE&#10;Mf9rRjP/b0k2/2lDMP9pQzD/bEYz/2tFMv9pQzD/aUMw/2hDMf9lQDD/Z0Iy/2Q/L/9fOyv/Yz8v&#10;/2A8LP9cOCr/Wzcp/1s3Kf9dOSv/WjYo/1MvI/9cOCz/WjYq/1YyJv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0U6Nv+WfnT/gGhc/3VdUf93X1P/gWpc/5N3af+b&#10;gG//pIl0/6SKc/+dgWv/lXlj/4lvWP9/Y07/gGFN/4BfTP9+W0j/f1pI/35ZR/9/WEf/gVpJ/4Rb&#10;Sf+EW0n/iF1M/4dcS/+EWUb/iFtG/41eSv+RY0z/kmRN/5NmT/+TZk//j2RR/5JlUP+OYUz/j2FK&#10;/5dkT/+YZE//mGRP/5xlUf+halb/oGlV/6BpVf+ka1f/o2pW/6JrVv+mb1r/o2xX/6ZwWP+mcFj/&#10;pG5W/6RuVv+mcFj/qnRc/6x0Xf+vdV3/r3Vd/7B0Wv+vcVj/rG5V/6xuVf+zc1r/t3dc/7N1XP+y&#10;dFv/sXVb/611Xv+veWH/sXli/693YP+sdF3/rXNd/7F1W/+zd1v/snVZ/7N2Wv+xdFj/t3dc/7h4&#10;Xf+2dlv/t3Vb/7p5Xf+5eFz/uHdb/7V0WP+4dVj/uXZZ/7t4W/+7eFv/uHdZ/7h3Wf+7elz/unld&#10;/7h3W/+4d1v/undc/754Xv+8dlz/vHVZ/753W//EfWH/xX5i/8V+Yv/AeF//u3Na/7dxV/+5c1n/&#10;tnBW/7VvVf+0blT/tG5U/7NtU/+zbVP/tG5V/7ZwVv+ybFL/smxS/7NtVP+ybFP/tG5V/7VvVv+3&#10;cVj/sGxV/65qU/+salL/rmxU/61rU/+wblb/sG5W/6xqUv+salL/rGxR/6lpTv+qak//qGhN/6Rk&#10;Sf+jZkr/qGpR/6ZoT/+naVD/qWtS/6hsUv+obFL/p2tR/6ZqUP+kaE7/pGhQ/6NnT/+malL/pGpU&#10;/6JqU/+ialP/n2lR/5tnT/+caFD/mWdO/5llTf+caFD/oGxU/59rU/+YZUr/nGhQ/51pUf+galL/&#10;omxU/6BpVP+halX/nmdS/59oU/+halX/oGlU/6JrVv+jalb/o2pW/6JpVf+faFP/mmNO/5liTf+e&#10;alT/nWtU/5xqU/+caVT/mWZR/5pnUv+aZ1L/mWZR/5tnUf+caFL/mGRO/5hkTv+ZYk3/l2FJ/5Fd&#10;Rf+UYkn/lmRL/5ZkSf+ZZ0z/oW9U/6NxVv+ib1T/omxQ/6NrUP+gaE3/ompP/6VtUv+rdFb/qXJU&#10;/6pxVP+wdFj/rXFV/6ltUf+pbVH/rnJY/6txWf+nbVX/pW9V/6dxV/+ncVn/qnRc/610YP+sc1//&#10;pGtY/55lUv+SXUv/jFlI/4hXRv+HWkf/ilxM/45gUP+LYFD/jGFR/4pfT/+FWkr/hltL/4VaSv+H&#10;WUn/iFpK/4VYRf+FVkT/hldF/4dYRv+FVkT/h1hG/4hbSP+IW0j/iFtI/4laSP+LXkn/kGFN/45f&#10;S/+LXEj/i1xI/4pbR/+KXEX/iFpD/4lcRf+JXEX/glVA/4JTP/+EVUH/hFVB/4RVQf+EVUP/hFVD&#10;/4dYRv+LXEr/iltJ/4daR/+EVUP/gFE//4FSQP+FVkT/hFVD/4RVQ/+EVUP/hFVD/4JTP/+EVED/&#10;hVVB/4VVQf+FVUH/gVI+/4JTP/+DVkP/f1RD/35TQv9/VEP/hVhF/4NWQ/+CU0H/hFVD/4NWQ/+A&#10;U0D/flE+/31SQf98UUD/fFFA/3tQP/9+UT7/gFNA/4FUQf+BVEH/fVA9/4FUQf+CVUL/gVRB/3xR&#10;QP99UkH/fFFA/39UQ/+EWUj/gFVF/4JXR/+FWkr/hVpK/4FWRv+BVkb/gVZF/4JXRv+FWkn/hllG&#10;/4VaR/+FWkf/hVpH/4VcSP+DWkb/g1pG/4NaRv+DWEX/g1hH/4daR/+FWEX/iFtI/4lcSf+IXU3/&#10;h1xL/4VaSf+FWkn/hVpJ/4ZbSv9/VkT/e1JA/3tSQP96VEH/flVD/39WRP98UUD/fVJB/4FUQf+C&#10;VUL/glNB/4JURP+EV0T/gVND/3tQP/9/VEP/fVRC/3pRP/92UD3/dU88/3ZQPf94Tz3/d048/3VM&#10;OP9zSDf/b0Qz/3FGNf9vRDP/bUQw/2xDL/9rQi7/a0Iu/2pBL/9pQC7/aD8t/2pBL/9qQS//aUAu&#10;/2tCMP9pQC7/aD8t/2xDMf9tRDL/a0Iw/2xDMf9sQzH/a0Iw/2xDMf9sRjP/bEYz/2tFMv9rRTL/&#10;aUMw/2pEMf9rRjP/a0Yz/2ZBLv9pQzD/a0Qz/2tEM/9nQjD/aEMx/2dCMP9jPi7/ZkIy/2M/L/9e&#10;Oir/Yz8x/105K/9WNSb/VTQl/1s3K/9cOCz/WTUp/1QwJP9aNir/WjYq/zkVCf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9uXVP/kHpt/4FrXv9wWkz/b1lL&#10;/4FsW/+LdGL/lHtn/5h/a/+Yf2n/k3pk/4duWP9+Y07/fmJN/39gTP9+XUr/fFtI/31aR/99WEX/&#10;gVtI/4NaSP+EW0n/iF1M/4hdTP+IXUr/il1I/45fS/+QYU3/jWBJ/5BjTP+NY0v/jmRM/45kTP+O&#10;YUr/kmRN/5VlT/+XZU7/mGRO/5llUP+caFP/mmZR/59oVP+kbVn/pG1Z/6ZvWv+mb1r/oW1X/6Vx&#10;W/+mclr/o29X/6JuVv+mclr/r3lh/6lzW/+rdVv/r3Vd/6xyWv+pbVP/rW9W/65wV/+wcln/s3Za&#10;/7FzWv+xc1r/sHRa/6x0Xf+sdl7/sHhh/7B4Yf+udF7/rXNd/7B0Wv+wdFj/sXRY/7N2Wv+ydFv/&#10;tXVc/7V1XP+1dVr/tHRZ/7d3W/+4d1v/uHdb/7V0WP+2dVf/uXZZ/7t4W/+5dln/uXZZ/7l2Wf+8&#10;e1//vHtf/7p5Xf+8eV7/vHle/795X/+8dFv/uHBX/7x0W/+/d17/vnZd/752Xf++dl3/uXNZ/7lz&#10;Wf+5c1n/t3FX/7VvVf+2cFb/tnBW/7RuVf+ybFP/tG5V/7VvVv+3cVj/uHJZ/7dxWP+xa1H/tG5U&#10;/7VvVv+1clj/sW5U/61rU/+salL/rWtT/69tV/+ycFj/sG5W/6xqUv+salL/rW1S/6hoTf+paU3/&#10;pWhL/6JlSP+kZ0v/qGtP/6VoTP+lZ07/p2lQ/6ltU/+obFL/pGpU/6NpU/+iaFL/omhS/6JlUP+i&#10;aFT/omhU/6FpUv+galL/n2lR/51pUf+daVH/nGhQ/5xoUP+faVH/oWtT/6FrUf+bZUv/omxS/6Np&#10;Uf+eaFD/oGhR/59mUv+gaVT/oWpV/59oU/+faFT/nWZR/6JsVP+lbVb/qXFa/6RuVv+eaFD/nmhQ&#10;/55oUP+fa1X/nGhS/5hkTv+YZk//l2VO/5hmT/+baVL/m2lS/5pmUP+YZE7/lGBK/5VhS/+WX0r/&#10;ll9K/5ZgSP+WYkr/k2FI/5FfRv+TYUj/lWNK/5ZkS/+VYUn/lWJH/5ljSf+XYUf/mGJI/51lSv+m&#10;blP/o2tQ/6NqT/+nbVX/qW1T/6VpT/+malD/qGxS/6ZsVP+nbVX/pW9V/6VvV/+lb1f/pm9a/6Zv&#10;W/+fZlP/nmVS/5xjUP+QW0n/i1hH/4hXRv+JWkj/hVdH/4VXR/+CV0f/gFVF/4FWRv99U0P/gldH&#10;/4NYSP+EWUn/iFtI/4RXRP+EVUP/hldF/4ZXRf+GV0X/hldF/4laSP+LXEr/iVpI/4hZR/+KW0n/&#10;i1xK/4daR/9+UTz/fE86/35RPP+DVj//hFdA/4hbRP+IW0T/g1U+/4NUQP+GV0P/hVZC/4NUQP+E&#10;VUP/hVZE/4VWRP+HWkf/hllG/4NWQ/+DVEL/gFE//4FSQP+EVUP/g1RA/4RVQf+EVUH/hFVB/4JT&#10;P/+DVED/g1RA/4NUQP+BUj7/gFE9/4NWQf9/VEP/f1RD/35TQv9+U0L/h1pH/4RXRP9+UT7/gFM+&#10;/4RXQv+AUz7/e1A//35RPv+CVUL/gFNA/3xPPP+CU0H/g1RC/4JTQf+CU0H/f1A+/4JVQv+FWEX/&#10;hllG/4VYRf+DVkP/g1ZD/4RXRP+FWEX/glRE/4NVRf+EVkb/hlhI/4RWRv+DVUX/gVRB/4RXRP+F&#10;WEX/hllE/4daRf+FWEP/gVZD/39UQf+DWEX/hVpH/4VaR/+CV0b/gVZF/4JXRv+FWEX/iVxJ/4te&#10;S/+NYE3/il9O/4RZSP+CV0b/hFlI/4ZbSv9+VUP/e1JA/3pRP/97UkD/fVRC/39WRP9+U0L/gFNA&#10;/4JVQv+EVUP/g1RC/4JVQv+DVkP/f1RE/3tQP/9/VkT/f1ZE/3lQPv95UD7/elE//3hPPf91TDr/&#10;dEs5/3NKOP9yRzb/b0Qz/29EM/9tQjH/bEMx/2pBLf9oPyv/aEIt/2hCL/9nQS7/aEIv/2pBL/9r&#10;QjD/akEv/2pBL/9pQC7/Zz4s/2lALv9nQS7/Z0Eu/2tCMP9qRDH/a0Iw/2tCMP9pQzD/akQx/2lD&#10;MP9oQzD/Z0Iv/2hDMP9oQzD/ZD8s/2ZBL/9pRDL/Z0Iw/2dCMP9kPy//ZkEx/2VAMP9fOyv/Yz8x&#10;/2FAMf9dPC3/YD8w/1s5Lf9WNCj/VjQo/1s3K/9ZNSn/VzMn/1IuIv9TLyP/SCY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AEA&#10;/wABAP8AAQD/AAEA/wABAP8AAQD/AAEA/wABAP8AAQD/AAEA/wABAP8AAQD/AAEA/wABAP8AAQD/&#10;AAEA/wABAP8AAQD/AAEA/wABAP8AAQD/AAEA/wABAP8AAQD/AAEA/wABAP8AAQD/AAEA/wABAP8A&#10;AQD/AAEA/wABAP8AAQD/AAEA/wABAP8AAQD/AAEA/wABAP8AAQD/AAEA/wABAP8AAQD/AAEA/wAB&#10;AP8AAQD/AAEA/wABAP8AAQD/AAEA/wABAP8AAQD/AAEA/wABAP8AAQD/AAEA/wABAP8AAQD/ABAB&#10;AAADAAAAAQJYAAABAQADAAAAAQHZAAABAgADAAAABAARUy4BAwADAAAAAQABAAABBgADAAAAAQAC&#10;AAABCgADAAAAAQABAAABEQAEAAAACQARU1oBEgADAAAAAQABAAABFQADAAAAAQAEAAABFgADAAAA&#10;AQA2AAABFwAEAAAACQARUzYBHAADAAAAAQABAAABKAADAAAAAQACAAABUgADAAAAAQABAAABUwAD&#10;AAAABAARU36HcwAHAAAPnAARU4YAAAAAAAgACAAIAAgAAfpAAAH6QAAB+kAAAfpAAAH6QAAB+kAA&#10;AfpAAAH6QAABgGAAAAAIAAH6SAAD9IgABe7IAAfpCAAJ40gAC92IAA3XyAAP0ggAAQABAAEAAQAA&#10;D5xhcHBsAhAAAG1udHJSR0IgWFlaIAfjAAMABAAPACIAAGFjc3BBUFBMAAAAAEFQUEwAAAAAAAAA&#10;AAAAAAAAAAAAAAD21gABAAAAANMtYXBwbAAAAAAAAAAAAAAAAAAAAAAAAAAAAAAAAAAAAAAAAAAA&#10;AAAAAAAAAAAAAAAAAAAAEWRlc2MAAAFQAAAAYmRzY20AAAG0AAAEhGNwcnQAAAY4AAAAI3d0cHQA&#10;AAZcAAAAFHJYWVoAAAZwAAAAFGdYWVoAAAaEAAAAFGJYWVoAAAaYAAAAFHJUUkMAAAasAAAIDGFh&#10;cmcAAA64AAAAIHZjZ3QAAA7YAAAAMG5kaW4AAA8IAAAAPmNoYWQAAA9IAAAALG1tb2QAAA90AAAA&#10;KGJUUkMAAAasAAAIDGdUUkMAAAasAAAIDGFhYmcAAA64AAAAIGFhZ2cAAA64AAAAIGRlc2MAAAAA&#10;AAAACERpc3BsYXkAAAAAAAAAAAAAAAAAAAAAAAAAAAAAAAAAAAAAAAAAAAAAAAAAAAAAAAAAAAAA&#10;AAAAAAAAAAAAAAAAAAAAAAAAAAAAAAAAAAAAAAAAAAAAAABtbHVjAAAAAAAAACYAAAAMaHJIUgAA&#10;ABQAAAHYa29LUgAAAAwAAAHsbmJOTwAAABIAAAH4aWQAAAAAABIAAAIKaHVIVQAAABQAAAIcY3ND&#10;WgAAABYAAAIwZGFESwAAABwAAAJGbmxOTAAAABYAAAJiZmlGSQAAABAAAAJ4aXRJVAAAABQAAAKI&#10;ZXNFUwAAABIAAAKccm9STwAAABIAAAKcZnJDQQAAABYAAAKuYXIAAAAAABQAAALEdWtVQQAAABwA&#10;AALYaGVJTAAAABYAAAL0emhUVwAAAAwAAAMKdmlWTgAAAA4AAAMWc2tTSwAAABYAAAMkemhDTgAA&#10;AAwAAAMKcnVSVQAAACQAAAM6ZW5HQgAAABQAAANeZnJGUgAAABYAAANybXMAAAAAABIAAAOIaGlJ&#10;TgAAABIAAAOadGhUSAAAAAwAAAOsY2FFUwAAABgAAAO4ZW5BVQAAABQAAANeZXNYTAAAABIAAAKc&#10;ZGVERQAAABAAAAPQZW5VUwAAABIAAAPgcHRCUgAAABgAAAPycGxQTAAAABIAAAQKZWxHUgAAACIA&#10;AAQcc3ZTRQAAABAAAAQ+dHJUUgAAABQAAAROcHRQVAAAABYAAARiamFKUAAAAAwAAAR4AEwAQwBE&#10;ACAAdQAgAGIAbwBqAGnO7LfsACAATABDAEQARgBhAHIAZwBlAC0ATABDAEQATABDAEQAIABXAGEA&#10;cgBuAGEAUwB6AO0AbgBlAHMAIABMAEMARABCAGEAcgBlAHYAbgD9ACAATABDAEQATABDAEQALQBm&#10;AGEAcgB2AGUAcwBrAOYAcgBtAEsAbABlAHUAcgBlAG4ALQBMAEMARABWAOQAcgBpAC0ATABDAEQA&#10;TABDAEQAIABjAG8AbABvAHIAaQBMAEMARAAgAGMAbwBsAG8AcgBBAEMATAAgAGMAbwB1AGwAZQB1&#10;AHIgDwBMAEMARAAgBkUGRAZIBkYGKQQaBD4EOwRMBD4EQAQ+BDIEOAQ5ACAATABDAEQgDwBMAEMA&#10;RAAgBeYF0QXiBdUF4AXZX2mCcgAgAEwAQwBEAEwAQwBEACAATQDgAHUARgBhAHIAZQBiAG4A/QAg&#10;AEwAQwBEBCYEMgQ1BEIEPQQ+BDkAIAQWBBoALQQ0BDgEQQQ/BDsENQQ5AEMAbwBsAG8AdQByACAA&#10;TABDAEQATABDAEQAIABjAG8AdQBsAGUAdQByAFcAYQByAG4AYQAgAEwAQwBECTAJAgkXCUAJKAAg&#10;AEwAQwBEAEwAQwBEACAOKg41AEwAQwBEACAAZQBuACAAYwBvAGwAbwByAEYAYQByAGIALQBMAEMA&#10;RABDAG8AbABvAHIAIABMAEMARABMAEMARAAgAEMAbwBsAG8AcgBpAGQAbwBLAG8AbABvAHIAIABM&#10;AEMARAOIA7MDxwPBA8kDvAO3ACADvwO4A8wDvQO3ACAATABDAEQARgDkAHIAZwAtAEwAQwBEAFIA&#10;ZQBuAGsAbABpACAATABDAEQATABDAEQAIABhACAAQwBvAHIAZQBzMKsw6TD8AEwAQwBEdGV4dAAA&#10;AABDb3B5cmlnaHQgQXBwbGUgSW5jLiwgMjAxOQAAWFlaIAAAAAAAAPMWAAEAAAABFspYWVogAAAA&#10;AAAAg8sAAD3J////u1hZWiAAAAAAAABLZgAAssMAAArKWFlaIAAAAAAAACekAAAPdAAAyKdjdXJ2&#10;AAAAAAAABAAAAAAFAAoADwAUABkAHgAjACgALQAyADYAOwBAAEUASgBPAFQAWQBeAGMAaABtAHIA&#10;dwB8AIEAhgCLAJAAlQCaAJ8AowCoAK0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3BhcmEAAAAAAAMAAAACZmYAAPKnAAANWQAAE9AAAApbdmNndAAAAAAAAAABAAEAAAAAAAAA&#10;AQAAAAEAAAAAAAAAAQAAAAEAAAAAAAAAAQAAbmRpbgAAAAAAAAA2AACuAAAAUgAAAEPAAACwwAAA&#10;JkAAAA5AAABQAAAAVEAAAjMzAAIzMwACMzMAAAAAAAAAAHNmMzIAAAAAAAEMcgAABfj///MdAAAH&#10;ugAA/XL///ud///9pAAAA9kAAMBxbW1vZAAAAAAAAAYQAACgNAAAAADSFniAAAAAAAAAAAAAAAAA&#10;AAAAAFBLAwQUAAYACAAAACEAvLx/uNkAAACxAgAAGQAAAGRycy9fcmVscy9lMm9Eb2MueG1sLnJl&#10;bHO8ks9qwzAMh++FvYPRfXGSllFKnF7GoNfRPoCwZcdb/AfbG+vbzzAoK3TrLUdJ6Pt9CA37Lzez&#10;T0rZBi+ga1pg5GVQ1hsBp+PL4xZYLugVzsGTgDNl2I8Pq+GVZix1KU82ZlYpPguYSok7zrOcyGFu&#10;QiRfJzokh6WWyfCI8h0N8b5tn3j6zYDxiskOSkA6qDWw4znW5PvsoLWV9BzkhyNfbkRw62p2BWIy&#10;VAQ4UhZ/muumWK2B35bol5Hom7dI5i+JbhmJ7t9LbJaR2Fwuwa8ebfwGAAD//wMAUEsDBAoAAAAA&#10;AAAAIQCxrDD2GAgDABgIAwAVAAAAZHJzL21lZGlhL2ltYWdlNC5qcGVn/9j/4AAQSkZJRgABAQAA&#10;3ADcAAD/4QCARXhpZgAATU0AKgAAAAgABAEaAAUAAAABAAAAPgEbAAUAAAABAAAARgEoAAMAAAAB&#10;AAIAAIdpAAQAAAABAAAATgAAAAAAAADcAAAAAQAAANwAAAABAAOgAQADAAAAAQABAACgAgAEAAAA&#10;AQAAA9GgAwAEAAAAAQAAA1cAAAAA/+0AOFBob3Rvc2hvcCAzLjAAOEJJTQQEAAAAAAAAOEJJTQQl&#10;AAAAAAAQ1B2M2Y8AsgTpgAmY7PhCfv/AABEIA1cD0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wBDAAEBAQEBAQIBAQICAgICAgMCAgICAwQDAwMDAwQFBAQEBAQE&#10;BQUFBQUFBQUGBgYGBgYHBwcHBwgICAgICAgICAj/2wBDAQEBAQICAgMCAgMIBQUFCAgICAgICAgI&#10;CAgICAgICAgICAgICAgICAgICAgICAgICAgICAgICAgICAgICAgICAj/3QAEAD7/2gAMAwEAAhED&#10;EQA/ALf/AAVd8Y+EPCvwc/Zpt/ib4n+IvhLwhqR8U23ibWfhfPPDrNrBGniKW2uilvhpbazukhur&#10;pdrf6PFKQpIFfyueEf8Agod4U066+HV742b496iNJsry0+J1nY/FjULSDxBK6lbO70pzaSyaZLGS&#10;Gmjka6jkIwojBr+s7/gorf8AxO02y/ZGufgx4q8KeDPFBvvF8Oi6z45VG0KWeaz8TR/2beiQEBNV&#10;VjpwYDer3KlPnC1/noFWYLt9MdaAP1Ftf+Cglha+CdO017/473ev2Hjt9QudUn+KV/Haan4RLll0&#10;u4tY7YNDqAUhft0EqRnGfs2TV/xR/wAFBfDV5pHxDsPCN7+0BZXOqapZ33wwv734qXly2gWoKm8s&#10;dWiWzjTU0fBEEsX2SSMEbzIRX5TkMvBzxSDJ+UUAfr1qH/BRX4c3ni7xBf2aftDWmi6p4IjstE01&#10;Pi7eyXOi+LUTDagly9iVutNc4Y2U0XnA5AuQMAQeFf8Agop4Fs9c8CX/AI0X4/X9lYaDdab8SNOs&#10;Pi3qFr/bOpFR9k1LSZns5m05lbme3mF3G/RPL61+RmGHrSZI6UAfqdpP/BQXTLTwx4YtdVvvjzd6&#10;vpXjOW78SXi/FK/httd8KySMyWPkC2LWepRptQXkUjQtgs1sSeJfEn/BQLRrrw5420/wnqHx9s9Q&#10;vPEltqfw81G9+Kd7cjStJDL9p0vV4EtIlv8AKhvJuYDaSKxBcOAQfytwTzmlIZcE555oA/XTxH/w&#10;UP8Ah3f+KPGVz4bP7RGnaNq3haCDwbaSfFu8ubzw/wCI4h891LObFI7/AE+ZuWtnijmXotwOtT+H&#10;/wDgor8O4PF3hDU/E0f7Qdzo9t4Tl0rx5pdn8Xb6CbUNd2AQ6tpFy9lJ9iQScyWlwl0hThXUjdX5&#10;CAM3P4UnOcUAfqh4Z/4KE6ZYaF4Gj8U3Xx11DVNG8R3Enjqe3+Keo21r4j0CVm8qC2i+zPJp1/CC&#10;Atwsk0LEEtbnOBFrH/BQPT38L+I9O8O6h8eYtWfxpFq/g7Ur/wCKN/NDbeHPMHm6PqtvHbRfapTH&#10;kJe2z2rB8MYyo2n8tSHx3puTQB+t3i7/AIKGeBNR1r4gf8IfJ+0Npumazo1qPhyl38Wry7vPDWsQ&#10;oPOe9k+wxxanZTvnMXlW8yJws275qv2v/BRb4cP430fU9Sj/AGhV0BvBDaT4m0mz+L18ty3ifb8u&#10;saXdSWMggtwwH+g3MVyMZHnZwa/ILJoyaAP1c8K/8FDNA0/R/h2fF03x31LUdH1C7HxKNt8VtRtb&#10;PxLp0xYW/wDZ8f2V5dLu4FKkuZLmKRlOYgp2jNuf+CgmnxeCL/TNN1H49Pr0Xjsatomq3nxRvmtp&#10;PCgkBOj6laxWsZe7MYK/b7aSAbsHyMDB/LXJoyaAP1m8U/8ABQfwXft8RrfwhdftD6fFrMNpJ8Mb&#10;i8+K93dXHhu5jUG6TUsWMceqW0z5CBUtpY04Mjt81a8f/BRT4aS+Njqd4n7Q8eg3fgQaZdaVa/F2&#10;9FzZeLCoB1axuZLFwbHIyLG5jlfnm4OBX5BZNGTQB+svhX/gol4YsB8ObnxcfjxqMukR3lv8UIbX&#10;4saja2/iNX4tZ9LzayS6XPEPmkV3uopG4CIvFYkX/BQSwtfA9ppv2/473XiGx8eNqTarcfFG/W01&#10;HwhvLLpV3axWytHqAX5Tf28scZxn7Nmvy1yaMnpQB+rvir/goN4YvdM+Ith4OvP2grGfVb+zvPhh&#10;fXvxVvLp/D0KlTeWmqxrZxpqkbncIJIvsksYI3tIRk9Lcf8ABRX4Y3PjTV9Q8r9oe30HUfBMdjp+&#10;mW/xfvWu9H8WICr6jBdSWDLcac5w32KeJpQc4uQOK/H3JoBIoA/Wvwr/AMFEfB1nq/w+1Dxkfj9f&#10;W2maRd2HxM0+w+LV/arrt4UK2d/pMr2cr6a6sd00Mv2uN+ieWMk4elf8FBNNs/Cfh201S/8Ajxea&#10;zpnjaW9129/4Wlfw2ut+E3kZk09oFti1rqUaEIL2KTySAWNsScV+V+TS5NAH6peJv+CgWh3eg+Ob&#10;DwlqHx/sr6+1+11L4c6hefFO8uf7I03I+1abq8K2ka6gGG4Q3EBtJEJBcSYwer1v/gol8OL7xb4u&#10;vNEH7Q9loereEYrXwnYyfF29nvNA8TohVr2S4NgqX2nSN8zWkkSTDotwBX5BEk0ZNAH66eGf+Cin&#10;gK38UeDNT8XJ+0BdaXaeGLnS/iBpmn/Fy/tpNT1gpi21XSbiSylNiA3M1rOt3Gw4RkPNc34Z/wCC&#10;hGm2GgeCofE938dtR1TR/E9xN42uIfinqNra+IvDsrMY7aCEWzvp+oQqVC3KSSwsQS9uc4H5X5NG&#10;SOlAH6na3/wUE0uXwz4q07w9f/HmLVJvGEOreB9Svfilfzx2fh/zFM2j6tAlrF9rkMQYJeW72rhy&#10;CyMo2nofFP8AwUO8B6hr/j2TwpJ+0Ppuk6zoNsnw/guPi1eXV54c1uFB5013N9hSPUrGeTJMJigm&#10;ReFmz81fkhk4xRk0Afr7pv8AwUT+G48W+HNQ1tP2hn0ZPBkmkeMdNs/i7exzz+I9g8vWdJuJLGQW&#10;0IcZayuUulKnAkBGa5rwv/wUN0TT9F+Hw8WXHx41DUtG1W6/4WO9t8VNRtbPxJpUxbyFsY/szyaZ&#10;eQKV/eebcRSMCWiAOB+U+SOlGTQB+pl5/wAFAtOTwRqmmaTqPx6OvJ45XVvD2rX3xRvntz4WEilt&#10;H1O1itYvNuTHkfbraS3+Yg+TgEHY8Vf8FCPB17e/EOHwfdftC6fZazZWz/DWS8+K93dXfhq/iAM4&#10;1BlsootUtJWyAgjtpkTGJS2Wr8m8mjJNAH6/x/8ABRX4bzeNrTUruL9oWLQZ/Av9lavplr8Xr77V&#10;D4rKkf2xp1zJYuEtA2CLG5jnOM5nNYPhb/goh4bsIfhvP4tb476jc6ObyD4ox2vxX1K1tfEsUmVt&#10;ZtMBtZJdKnhBDSb3uopGHCIp21+TxJoyTQB+pa/8FBLC38DxaXb3/wAeLjxBZ+PTqcOrXfxSvxaX&#10;3hDzCy6Re2sVqhW/2YQ39vLEnf7MOlbPin/goP4OvrP4jWXhK6/aFsX1ee1uvhfe3fxXu7mbw7tV&#10;ftVtqqCyjj1SF3BETRi0ljQgM7sM1+TeTRkjigD9fZf+Cifw2ufG99qm39oi30C/8Crp8Ok2/wAX&#10;b1rnTPFoGG1S2upLBhLp5xn7DcRPICT/AKTjAGb4U/4KIeELG/8Ah5feNG+PmoRaXpl5ZfE2xsfi&#10;zqFpFr9yyYs73Snazlk0yRGw08Upu43IwgjGa/JTJoyR0oA/UvTP+CgenWfhTQ7K/wBQ+PN3rWm+&#10;OJL7Vr8/FG+ittY8IvJuXTpbdbYtbaiiYQXsMnlHqbbNXvEv/BQXw9d6F8QLDwpe/H6yvNS1m1v/&#10;AIaahe/FS9uDodiGU3en6tEtpGmpKwDLBND9kkTOX8zFflNk0ZNAH686l/wUT+HV54s8TX1gv7Qt&#10;nouq+DIrTw7p6fFy9lutC8VouHvhcPY7bzTZG+Y2csazA8C5AqPwr/wUU8CWniTwRqXjJf2gL3Tb&#10;Hw3c6Z8RNNsPi5f2ratq23FrqmkTvZStp+G5mtp1u43HCGPrX5FZJoyelAH6n+Hf+ChGm6f4b8H2&#10;/iO7+OuoaxpHiue48X3cXxT1G2tPEHhqRmMdpFCLZnsNQhBVVukkkhbBLW5J4j1//goFptx4Y8Y6&#10;Z4Y1H492uqXXiuHVfAGpXvxRvp49N0PzF87SdXgS1jF8xjDeXd27WjhiCyso2n8tMmjJoA/XbxT/&#10;AMFDvh5qHiPxtN4Vb9ojTdI1fw1bxeB7ef4uXl1eeHfEMKkSXFxN9gSPULCduWt2iimUcLOM5p+k&#10;/wDBRT4dr4r8L6hry/tCyaPF4Pl0jxrptl8Xb6Ka78Q7AIdX0m4ksZPskYfJezuY7pCpwJAea/Ib&#10;JoyaAP1Y8M/8FCtEsdB8AJ4puPjvqGp6PrVy/wAQ5IPipqNtaeJNGmZvJis4vszyaZewKVxN5k8L&#10;sCWhwQozb/8A4KBWa+D9c0vRtS+PA1n/AITSLVvCurXvxQv5IU8NiQeZpGq20VtH587R5C3ts9sQ&#10;+CYiBtP5c5NGaAP1s8Xf8FC/A+o6n8Ql8GTftC6ZYazpdr/wrc3nxZvLy88N6pEg89r9xYxxanZz&#10;vn92IreaNOFlLfNWlD/wUW+G0vjfTdTvov2hY9Al8DHSdf0u0+L18LpPFRX/AJDGmXUli4itd4B+&#10;w3MdxxkGYnBr8gcmjJNAH6weFv8Agoh4fsbT4cS+LZPjtqN3o0t5F8UFtvitqVra+JbaTItn01Tb&#10;PLpVxCCGYtJdRSOP9WqnFZTf8FAtOt/BFxpltqPx6n8QW/jz+1dM1a7+KV99luPCQkDf2PqFrFao&#10;Te+XlTf20kK7iCLfAwfy0yaMnGKAP1i8U/8ABQbwher8R7bwheftDWCawLOf4X3F58Vru6m8NyoA&#10;buLUwtjHHqsEr5EexbWWNOC7t81bsn/BRP4az+NrjUpk/aGh0G98CjTW0q2+L16bnT/FoGDqtndS&#10;WDh7AnkWNxHI/J/0jGK/IDJo3EUAfrP4R/4KIeE7C8+Hl740f4+aiNKsryz+J1nY/FjULSHxDKys&#10;tnd6WzWksmmSRkhpo5Gu45CMKIwaxLT/AIKC2Np4G03Tpr/47XfiDT/HT6jdapN8UdQjtNU8Il2K&#10;6XcWsdsGh1AKQv26CVIyBn7Nk1+WWTS5NAH6s+Jv+Cgvhq70f4h2HhG9/aBsbnVNUs774Y3958VL&#10;y5bQLUFTeWWrRLZxpqaP8ywSxfZJIwcuZCK6O/8A+Cinw5vPFviG+s0/aFtNF1TwTHZaHp6/F2+k&#10;udE8WKhVtQW4ex23WmucMbKaPzgeBcgcV+QZJNGT70Afrl4U/wCCingW013wLqHjNPj/AH1lYaBd&#10;ab8R9PsPi3qFr/bOpFcWmpaTM9nK2nMGy09vMLuNxwnl9a5zSP8AgoNplp4b8L2mq33x5vdW0rxl&#10;Nd+JLz/haV/Dba74VkkZksfIW1LWeoxptQXkUjQnBZrYk8flhk0ZNAH6o+Jv+CgWi3Xh7xtp/hLU&#10;Pj7Z6heeJLbU/h5qN98U725XS9I3L9q0vV4UtIlv8qG8m5ga0kViC4cDB6XxL/wUQ+HmoeJ/GVz4&#10;bb9ojTtG1fwtBB4Ns5fi5eXN54f8RxL+8uppzYKl/p8x5a2eKKZei3A61+ROTjFGTQB+vGkf8FE/&#10;h6ninwnqHiFf2g5dJt/CM+k+OtNsvi5fRS32vGP9xq+k3EllJ9jQScyWlwl0jL8qup+auY8Mf8FC&#10;dMsNC8Dx+Krv466hqmj+IriTx3NbfFPUba18R6BMSY4LaL7M76dfwggLcLJNC5BLQHOB+V2SOlFA&#10;H6m6x/wUD09/CniTTvD2ofHiHV38aRav4O1K++KN/NFb+HBIPN0bVreO2i+1SmPIS9tntWDkExlQ&#10;VPQ+LP8AgoZ4D1DWviB/whsv7Q2maZrOjWo+HKXXxavLy88N6vCn7572QWMcWp2U75Ji8q3mROFm&#10;3fNX5I5NGSaAP1/s/wDgot8N38caPqmpx/tCLoB8DtpPiXSrT4vXy3R8Tlfl1jS7qSxcQW4bH+g3&#10;Mdz8uf3ucGub8Kf8FDNB07Sfh2fF03x31LUdG1C7X4lNbfFbUbSz8S6fKXFv/Z8f2WSXS7qBSpLm&#10;W5ikZTmJQcD8pCTRk0AfqXN/wUC0+HwVe6Xp2o/HmTXovHY1XRdVvfijfG1k8JiQH+x9RtYrWMvd&#10;mPK/b7aSAbsMIMDFbfiv/goP4Mvn+I1v4Quv2hrCLWIrOX4Yz3nxXu7q48NXMa5uo9SxYxx6pbyv&#10;wgVbWWNODIzfNX5M5NGTQB+vyf8ABRT4bS+NW1O5X9oiPQbvwINMudKtfi7e/aLPxbtAOrWVzJYO&#10;DY5GRY3Mcr8/8fBAFY/hj/goj4YsF+HFz4ub476jLpEV5bfFCC0+LGpWtv4jEg22lxpebWSTS5oh&#10;80qu91FI3ARF4r8mcmjJoA/UqD/goJYWnga003+0Pjxc+ILHx42pNqs/xRv1tNR8IFyy6VdWsdsr&#10;R6hs+U39vLHGcZ+zA1p+KP8AgoL4YvdK+Ilj4QvP2gbC41W/s7z4YX978Vby6fw/CpU3lnqsa2ca&#10;apG+GEEkQtJYwRvMhGa/KLJoyaAP2Bm/4KK/DG58aavqAi/aHttA1LwVHY6fplv8Xr1rvSPFagh9&#10;RguZLBluNPc4b7FPEZQc4uccVleFP+CiXg201n4f3/jM/H6/tdM0e7sPiZYWPxa1C1XXb0pttL/S&#10;ZXs5X011b55oZftcb42p5fWvyTyTRk0AfqbpX/BQXTbLwt4etNTvvjxeazpfjaW912+/4Wlfw22t&#10;+E3kLpp7QLalrTUo1IQXsMhhONxtiTxN4m/4KB6Jd6F45sPCeofH+zvb7xBa6l8Ob+9+Kd7cjSNM&#10;DL9q03V4ltI11AEbvJuIDaSISC4fGD+VmTRk0Afr5rv/AAUS+G174u8W3mhr+0PY6Hq3hGK18JWD&#10;/F28nvNA8TxqVa9e5NiqX2nyN8zWkkSTDotwBUHhn/gop4Ct/FHgzUvFy/tA3Wl2nhi50r4gaXp3&#10;xcv7Z9T1jbi21XSbiSylNgA3M1rOt3Gy8IyHmvyKyaMmgD9UvDf/AAUJ0ux8PeCYfE938ddQ1XR/&#10;E883jeeD4p6jbWviLw7MzeXbQRfZnfT9QhBULcrJJC2CXtzkARaz/wAFBNLk8MeKdP8ADt/8eoNV&#10;m8Yw6v4I1K9+KV9PHZ+H/MXztH1aCO1iF3IYgwS8t2tXDkExso2n8ssmjNAH64+KP+ChngPUdf8A&#10;Hz+E5P2htM0rWdBtk+H0Vz8Wry6vfDetxR/vpryb7CkepWM8mS0BigmRcKs2fmq1pn/BRP4cf8Jd&#10;4d1DW0/aGbRl8FyaR4x02z+Lt7HcT+Iyg8vWNKuJLGQW0IcEtZXMd0pU4EoIyfyEyaMk0Afq14W/&#10;4KF6JYaP8Ph4suPjvqOpaNqt2fiO8HxU1G1tPEmlzFvIWxj+zPJpl5ApX955txFIwO6IA4FC9/4K&#10;BacngrVNL0rUfjy2vJ45GreHtXvvijfPbHwsJATo+p2sVrGZbox7h9utpLf5iD5OBg/lpk0ZOMUA&#10;frR4q/4KEeCb2f4jQ+D7r9ojT7fWbW0f4ZyXnxYu7q48NXsYzcrqJWxjj1S2mfhVCW0saceYzfNW&#10;uf8Agor8N5fG1rqVzF+0JFoE/gU6Tq+l2vxevvtUHivaf+Jxp11JYuFtN2CLG5jnOM5nPBr8gMmj&#10;cRQB+sPhb/goh4bsIPhvN4tf48ahc6ObyD4oRWnxX1G1tfEkUmVtZdMBtZJdKnhBDSb3uopGHCIp&#10;xWUP+CglhbeBYdNhv/jvP4gs/Hp1OPVbr4pX4tb/AMIeYSNJvLWK2Urf7MKb+3kiTuLYV+WeTRk0&#10;AfrH4m/4KD+Dr2y+Itj4Tuv2hbB9Wntbr4X3t18V7u5m8O7VX7Tbaqgso49Uhd8iJoxaSxocM0jD&#10;dW3J/wAFFPhrdeN9Q1Rk/aIg0C/8DLp8GlQfF69N1pni0DB1O2upLBhLp5PP2G4jeQEn/ScYFfkC&#10;STQSaAP1q8Jf8FEvB9jqPw9vvGZ+PmoRaXpt5Y/E2ysfizqFpHr9yylbO90p2tJZNMkQ4aeKU3cc&#10;mMIIxWDpn/BQTTrTwrodlqGofHm81rTfHEl9q1+3xSv4rXWPCTyFl06S3W13W2oomEF7DJ5R6m2J&#10;r8s8mjJoA/VjxN/wUF8O3ei+P7Dwne/H+zvNS1m0v/hnqF78VL24Oh2IZTd6fq0S2ka6krAMIZoT&#10;aSJuBfzMc9Dqf/BRP4d3vivxNe6eP2hrPRtV8FxWnh3T1+Ll7Lc6H4rRMPffaHsdt5p0jfMbOWJZ&#10;h0W5Ar8hsnGKMmgD9dfDH/BRTwFa+I/BGo+Mk+P97ptl4butL+Immaf8W9QtW1bViv8AouqaTPJZ&#10;zNp+1uZradbuNx8qGM/NXM+HP+ChGm2Hhrwfb+JLz47X+saR4rnuPGF1D8UtQt7TxB4alZmS0jhF&#10;sz2GoQgqq3UckkLYJa3JPH5YZI6UUAfqbr//AAUC0248K+MdN8Maj8erTVbnxXDqvgHU7z4o31wm&#10;naH5i+dpOr26WsYvnMYIju7drRw5BZWUbT1Hif8A4KHfDvUPEfjabwq37RGm6Rq/hq3i8D28/wAX&#10;Lu6vPDviCFf3lxcTGwSPULCZsFrdoopkHCXGeR+RWTQSTQB+vej/APBRP4dr4s8Mahry/tCyaPF4&#10;Ol0nxrp1n8XL6Ke68Q7AItY0m4ksZPskYk5ezuEukKnAkBGa5vwz/wAFCtFsNE8AJ4pufjtqGqaN&#10;rVy3xDlg+Kmo21p4k0eVm8mOyi+zPJpl7AhXE3mTxOwJaHBwPyoyaMmgD9R77/goDaL4Q1vS9F1L&#10;48f2yPGsWq+FtVv/AIoX7wp4aEg8zR9VtoraPz52jyFvbZ7YhuTEVG2uk8Yf8FC/BGo6p8Qk8GTf&#10;tC6bp+s6ZaH4b/a/izeXd34a1OFB55v3FjHFqdpO+f3Yjt5o0wBLu+avyUyR0oyaAP1+i/4KLfDe&#10;Xxtp2pXsf7Q0egy+BTpOvaVafF6+FyniorxrGm3Uli4itQw4sbmO444M2cGsHwz/AMFD/D1jZ/Di&#10;XxY/x21C70eW7i+J8dt8V9StrXxLbS/LayaaptZJdKuIRhnLSXUUjj/Vqp21+T+TTlDNyDQB+pP/&#10;AA8D0638Dz6bb6j8epvEFv48/tXTNVufijffZbjwl5gP9j6haxWqMb0xgqb+2lhXcQRb4GDseJ/+&#10;Cg3hC+j+I9t4SvP2hrBdY+xz/C+5vPitd3U/huVFBuotTAso49UglbIj2LayxpwXdvmr8n9rYz2z&#10;29aNrZoA/Xo/8FFPhrP43uNTlT9oeDQL3wKNNOlW3xdvTc6f4t24bVLS6ksWElhkZFjcRyPk/wDH&#10;xjArK8If8FEfCdhe/Dy98bN8fNSXSrG8tPidZ2XxZ1C0h8QSspFpd6UzWksmmSoSGmjka7jkIwgj&#10;Br8mSr9T34p3lt3PbPNAH6j2v/BQSwtPBGnafLf/AB2u/EOn+On1G61Sb4o6glpqnhEuWXS7i1jt&#10;g0OoKpC/boJVjOM/Zsmr/if/AIKC+G7vSPiFYeEr39oGyudT1WzvvhjfXnxUvLltAtQVN5ZatEtn&#10;Gmpo/wAwgli+ySRgguZCK/Kgo/ShUY8Z6/1oA/XnUf8Agop8OLvxd4hv7NP2hbTRNU8Ex2Whacnx&#10;dvZLnQ/FqKVfUEuXsSt3prn5jZTR+cDnFyBxVXwn/wAFFPA1nr3gS/8AGa/H+9sbDQLrTPiPp2n/&#10;ABbv7X+2dS24tNS0mZ7OVtOKtzNbzC7jccIY+p/JAK54FJtYc/yoA/UrQv8AgoJZWfhHwpa69f8A&#10;x2vdb0nxhJd+Kb2L4o6hBaa/4XkdmWxW3Fsz2WoxqQi3ccrQkAs1uSRUviT/AIKBaLdeHfGun+Et&#10;Q+P1nqF54kttT+Hmo3vxTvbkaXpO5ftOl6vClpEt/lQ3k3MBtJFJBdXAwfyxKOKQq2eaAP128R/8&#10;FDvh7qPibxnceG2/aH07RtX8LwQeDLWb4t3lzeeH/EcS4kuppzYrHf6fM3LWzxRzKOFuBnNJo/8A&#10;wUT+HqeKfCmoeIF/aEk0mDwjNpPjrTrL4uX0U19rxjxDq+k3EljJ9jQScyWlwl0jL8qup+avyMKM&#10;Op/Gk2seDQB+p/hf/goTptjofgaPxVd/HXUdT0fxDcy+O5oPinqNra+I9BmJMUFtF9nd9Ov4AQFu&#10;Fkmhcj5oDnFQ61/wUD01/C3iPTvD2ofHiLV38aRav4O1S9+KN/NFb+HPMBl0fVbeO2j+1TGLIW9t&#10;ntWD4JjIG0/ltscD8cfjQA9AH9Cv/D0f9gj/AKJx+1R/4kJd/wDyho/4ej/sEf8AROP2qP8AxIS7&#10;/wDlDX89flye/wDn8aPLk9/8/jQB/9C3/wAFTtE0zxH4A/ZZ0bXfhlefGHTpj41OqfD3TZWhvtRs&#10;UsfE73U9myEP9qsIVe+t1jIkaa3RUIcg1/J74D+Avhmf4XeFPB/hP4eeHvHniLxt8Ldc+J2o63rH&#10;iaXw9q+lQ6ZqGqaebbQ4n1K2sLuS2i0z7ZNBLZ31zPG8gjjjVPMX+q3/AIKzat4H0P4c/spap8RP&#10;iF4g+FOmxal4m2/ELwxHLNf6NfNH4iXT5vLh+d7d7wwxXaqRutnlG5QSw/iu+F37RP7UXwn+GOp6&#10;X8LNb1zS/C0ks2majPaW6y2tvLrlrNDLAt1JE5tXvbeKZSkciGVEc4baxAB94fCj/gl/4a+Jvg7w&#10;Ffax4k1Xwvreu+J/DWg+LNN1OTw/e3OnW3igym1u4dJsdXl1iJRCizKNRs7NZY3Uxudybvm3xf8A&#10;Af8AZM8PfCW3+IVn4q+IUlx4qt9UufAUMnh+waF10ULDcjVvL1AyQGa6WVYjbrMqRbJJCDvRdW9+&#10;IH/BTrwjpvgP4e6jbfFDSxrd3pmpfDq1m0S7tr7Wp7FQunSabM1qtzqHkpOi2+x5QqugTAKiuZ+H&#10;+hf8FFNDHiL9kr4beG/igt5Y2U934k8Ead4evptX02zvo40uHmtxate2UFxHKiy48tJUkAbcHwwB&#10;9T+H/wDgnLonxH8ceNtA8Q65caXeWci2ng/VUHhnQtI1O8ttGh1K7hWwvNUs725e3WaASx6RaXkq&#10;+ajOgeRFb8bJ4pYmBlVl3qHTcpXcp6Ee3vX3j4M+Mn/BQzRfhd4g+NPg6f4gSeDJL9rLX/GSaZNd&#10;6RaX00ENi6Nqclu8NpcSQvbwsEljkdfKBz8lcL8aPh/+1L42vvh3/wAJp8OfFOjxaz4b0rwt8NbM&#10;aFqUK67a2yR+UdMNwjyag9zLdCYmFpAWuFWMLGY0AB+s2o/sQfsdW/x3u/GcGkwnwQ+gXvgC08B/&#10;2veG9g+INnocrtfNP9p+1mxEEP8AbmS3l/apE08xfZiJa+bfhJ/wTF8NfFDwP4B1HVPEmqeGNc17&#10;xT4V0LxVpupSeH724sLPxZOY7S8t9JsdWl1iJfJMdwv9o2Vmk0bgxud8e/4U8TXv7X3gz44Hwt41&#10;i8e6T8Q5tSjJ0TVba9tdbfUNUtUtY8WEqLMZ7m2lSNP3e+SNlC7gRXofhv4/ft76h8KJtT8H6p44&#10;n8J/D2/0a81HW9NsZJLfQ7qzkMekHUNTigLRGKT93aLczYBAWMfKAAD26x/ZZ/Z2134a2/xnuvFX&#10;iwfDjRvDmqeILyS08OaXF4nlEOtaVoQQILwQzBr7UhIpnuv3VshCfOxSuj+Bv/BO/wCDfxi+F998&#10;U7z4ipoOmav4s1vwv4HuvEl54c0Fl/sWysb17nVbLVdYtr6VWXUoE2aRBfuCr8EvEH/PrwF+0f8A&#10;G/4VfYIvAfiTUbCHTLa7s7K0Oya1SC/lSe4ia3mV4XSSaKOUh0YCRFcYZVI6LRv2xP2mtBj1xNK8&#10;Z61EfEV5NqGqSmRHma6uIxDNPBK6tJbSPGqIz27RsURFzhEAAP0u8Mf8E/PAn7SHxmg8KRPL4Hi1&#10;zwf8K9I8HXsdz4e0vR7rxLrngzRrvUBMus6pp91eyJc3sNzdw6TDe3f+kbmi8yaBZfw9kGG+oBr6&#10;m8A/ttftUfDC9/tHwP421iynVNNWCZvKne2Oj2cOn2L2pnjk+zSW9rbQQpJDsfZDECx8tMfLDEE5&#10;FADaKKKACiiigAooooAKKKKACiiigAooooAKKKKACiiigAooooAKKKKACiiigAooooAKKKKACiii&#10;gAooooAKKKKACiiigAooooAKKKKACiiigAooooAKKKKACiiigAooooAKKKKACiiigAooooAKKKKA&#10;CiiigAooooAKKKKACiiigAooooAKKKKACiiigAooooAKKKKACiiigAooooAKKKKACiiigAooooAK&#10;KMZooAKKKKACiiigAooooAKKKKAHKMmv0/8Agr8K/gpax/BL4ZeMPB+n+Jrv46lRf+Lb6+1S2vvD&#10;KXPiW/8ADUSaPBY3lvZtNAtl9tkfUILtZDMkYiiRC035fhivIr3DwB+0n8cvhd4N1D4feAfEmoaZ&#10;o+ptNJc2UGxgslxEIZ5IHdWe3kljVUkeBkZ1VQxO1cAHp/wQ+EXg3xZ8btb+BPiIG5vtWs9a8N+B&#10;b6ZpLeJ/EsTkaWG8pgD9rmi+yJvYwpLcI0rLGrOuF+0l8OfCfws1vw58M9CtmXX9D8GWLfEG6ieW&#10;WGTX9QuJ75lAkLCM2Vpd2enzbMRNcW0jpuEgdvD5PH/jK4sdE0ubUrtrbw4ZW0KAuSliZpzcyeSP&#10;4d0xMh9W5r0W61n9oLUvEnit77/hJ5dU8a6O+u+MFeCc3Gq6VPLB4ia9u127ntXkgg1AzEeWQizZ&#10;2gGgD9wfi1+xB+xl4Y+Ovxl8WaDolkPBZ8P/ABM8KfDfwSmvX0l5oXjDwPo+tXN1dSzNctdXCWB0&#10;eG7aK4Z0ZNTtRKixyxFvyQ+BfhjwJ4Y+DfjT9onx94YsPGUnhjXvDHhrT/CevT6jZ6XIfE1vqty2&#10;oXb6VdWN8626aWI4o4rmFWkuUkd2WPyZqvxg0n9t/wCCvitvG/x/0z4leENV8WTeJL9L3xhp+oaS&#10;+qTeIrb7J4gmiF7FEsr3tvOIrx4wS6OqucbRXGeEvjn+0b4U1mf4yeF9Z1tZbLTNK8GXustH9ptF&#10;soLRbfS9NuvOSS3ZEttNUW0MoPFqHQZi3KAeWeO7nStZ8UX/AIh8LaE3h3S7m68y30gTzXUVj5qh&#10;/IjnuP3rRj5jF5rPII8BpJGBdv0SsfAPwJ8JfsB6J8T9Q0b4S3nizX4/EiM3i/UfGUfiqVre7Wzt&#10;ptEttIu4NE22yt5g+3Id0iNvWRAEb4z+LnjH4/Wuqa18OvjHqWrNcalq9n4r1vTL+cSLNqLWZ+y3&#10;bhCU3i0uiseDhI32gAcDlfFkPxQi+HfhSfxY14fDUqakfCPnyK0AVbnF95CAkpm45fIGW5HFAH2t&#10;8Sv2ffhT4d8c/tA6VpmmPDY+B/h1oWveFA91Oy2uoahrvhi0eQu0hM3mWuo3gVJC64fcoyilfRPi&#10;l8PP2f4PgL4r+IWg/Drw5pOpaj8LPAXifSjZaj4gkTRdQ1LV57LUJLBbvVZ/MF1Ei+Yl79qWNhmE&#10;Rcg/Clr+1N+0Ha+HvD/hKPxTqD6Z4Wu4L7Q7GfypooJbQMLYusiN5626uywJNvWFGZY1VSQZtf8A&#10;2rf2hvFGn+KdI17xTfXNp41t9Os/E1q6QiG8t9JcyWUOxYwsUcDksiRBFDc4zQB93/sN/Av4KeNP&#10;gfH4/wDi54Y8A6lpkvxRt/DXi/xT4z8WTeHb7QPDH2OGa7u9CtV1rTEv7+FHmlWIWmosWSNfs7hh&#10;HJmfDX4I/AnVviF8MP2UtR8J2N9c/FbRNM1a4+Jtzfaout6JNrTSiFtPtYLyHSmtLIRJ58d3Zzyz&#10;gT4uLcvGbb8wT4v8UN4SXwJJfTnRk1F9WTTC/wC4F68SwNPt6eYY1VCfQAV7P4O+OP7SNn8KdW+E&#10;ngrWNcbwrBYXFxq1jZRectlp15MkNzm4CGa1tJ5ZljmVZI4ZGmKOGMzBgD9Ffj/8Dfgj8IvgDpvj&#10;q/8Ah14KgS28FfCrXfD+q6N4i1XVdX13XfEWi6bq2r23iuxg1y4TSdPuYm1EwhLXSrqRxb/Y3eJZ&#10;3X5k/byX4OaHrHgnw/8ACf4beFPAw1H4d+FfGepXXh++8RXk11d+INIt724gb+2tX1KNLeKaRvJE&#10;aJIAcO78V5Tqfhb9sxfhfcftB6toXxEHgnXNAsPCN141uNKvhoF9o+m+RptlZPqDRfZJYrdrGCCJ&#10;fMOySBApDoMeVeO4vix4k8K6B8U/iC99eaVdRP4P8PapeSrIDH4ZtrOM2UQzuVLOC5tlAKgbXAUn&#10;BwAfY3we8AfA34m/st+Lvtvh3wrp/iXw34cn1eLU31PxBJ4wu7iO5g/06O23JoCaJHHL5UyGF70M&#10;jMjvkBfU/wBmf9lj4B6L4h+IF94/8Z/A74i2ug/DA+I9Nu9Uv/Gtt4Z0zUD4n0HSg2pNpdppWqM8&#10;ltfzrAkHmReYytLgLXyAnjn9sj/hXGp/AFf+EybQNFmm0bV9DOnzGTT2t1uNQm0+eQw/aLeONbS5&#10;uXtWdUVYZpGTCSEW/wBlfS/21NN8R3Orfsh6B431O/1zR73T7uPwroFxrS3+m2d1ZT3aPAltcRzR&#10;W90bJ5MoRFKYCSrMmQD+lP8A4Yx/4NNP+jlPGn/fesf/ADK0f8MY/wDBpp/0cp40/wC+9Y/+ZWv5&#10;4P8AhtL9uD/oKXn/AITumf8AyBR/w2l+3B/0FLz/AMJ3TP8A5AoA/9Htv+Ci8XxeuNN/ZKtPgRbe&#10;C7/xTcXHjS20/R/iF5X9g6vFNYeKI7vSrkT/ALsvqNq0tnbhiubiaMBlOGH8gfwrudW1L/gmr448&#10;Lax8QPDkNhafFbwn4t0LwDqniaKO/wBmlWOt2urXtjossm7zZDf2SFo0DzqpxuELbf6sf+CvGn/D&#10;TVPhJ+y/afGPwd4o8eeGN/i+XWvD3guRo9bFvFbeJZDqFkV6yaWVGobW+RltirkIWNfyB6f+yD4c&#10;ufgfY+Nr3xbcQ+MdY8Caj8TtI8Lro4fS5fDul393p9wZtXN6skV7vsLlkt1sJI2UR5nUu3lgH6le&#10;I/if8HNH8afEiOXx/wCC7pPjX8TvH/inwXc2Osw3ENhp3ijwf4r0jTX1p0JGkMbzXLFJEu/LaEGR&#10;nCrDIR57ovjb4EXo8Ofst/FzXtB1LQvBngbwrrPi3xP4b8bafo6Qaz4W1XxHOsWm381hqsOsp9g8&#10;Rs8lpZQPcSzRqkT5ikjf8/vDP7MnwMsvh34b8U/HPx3qfhbUta02bxDLo+j6RDr2ovp1/dLZaIlr&#10;p817pjPPMba8urkmfYlpJYyR+Y08ixddpv7Bmh3PiH4h/C268bTP428B3niOGS10nQJrvw15HhyC&#10;4neTUNee5gFk16lpMLJI7W5Eknlo7Rs52AH2Z4/+O3wk+LWo6p+1po/ibQtM0OP4a/GDwhc+FNW1&#10;G3g8TjWPG+s+Lr3SYo9IV3muIzF4gsPNuYd8EZ87MmIJCOj8c/G34eeBfiR488ZaR4l8G+JrL45/&#10;HO48ReHrDTvElrbz2fhHxHo3irRb+fU7l1mTQLyG38SW7RC/hIimV2khkSCVK/OH4Hfsf+Hfi0fh&#10;R4b8W+MLLwZrPxc8ZzaNoV1rNtd3Nlb6LDMunpqEsNjbz3TG61TzbK0KIYXlt5xLJAsTSDT+Cn7E&#10;3hz4nQ6dp/ivxlcaDq/i/wCIuo/Cr4d2dtow1C21HxDpq2Hm/wBq3LX1s2m2bPqtkqzwQ30mGlJh&#10;HloJgD9Jfg9+1v8AsMfs+/tofCXQbDTfE1zZ+AbPwt4Ot/iBbeMNMu18PTf8JVqmta3OmpjQ/s+o&#10;Wnl6nFA13bWtpIsdvMltO8cguX8l8R+N/wBlL4gfsw2mk6DF4HsvBPhnwz4+FzYeJtTt5PiJD4w1&#10;C41G50GWyFqli1/FPMdGS4uoLERi1jeGZvLt22fJWifsKaVr/wAK/hFrOn+JPEQ8YfGe8sbHwrps&#10;/hZk8Kwz6h4jvfD0cN14jGoM6zA2Mty0cWnSEIQozyR4X+0B8C/h98OvB+gfE34P+K9S8V+G9c1r&#10;W/C5udb0VNBv4NX8PRafcXqfZYb/AFKN7Yw6patDP9oV3fzVaFAitIAfLEmd3NMpSSetJQAUUUUA&#10;FFFFABRRRQAUUUUAFFFFABRRRQAUUUUAFFFFABRRRQAUUUUAFFFFABRRRQAUUUUAFFFFABRRRQAU&#10;UUUAFFFFABRRRQAUUUUAFFFFABRRRQAUUUUAFFFFABRRRQAUUUUAFFFFABRRRQAUUUUAFFFFABRR&#10;RQAUUUuDQAlFFFABRS4NGDQAlFO2NSbTnFACUUuDQBk496AEoruNG+GvxC8R3K2fh/QdavZZCQkV&#10;pZTSscdcBUPSvf8Awf8AsF/toeP2dfB/wt8dX2wqreXpFyoBfpy6Ac0AfJGDS4NfqV4a/wCCLX/B&#10;TLxPZR39p8LNVtUkGQuq3lhYSjnGGiubiN1PsRmvovw3/wAG9H/BQPV7uKLXIvBejxvy73usrIY/&#10;lyAVgjkJyeODx16UAfhTS4Nf0jeE/wDg28+OV5KP+E7+JvgfR4/lVWsYbzUJN7H5gUIt8Y9mOfav&#10;pLQP+Dav4Y6XaBfiD8Z7qe4ZjhtG0VIItp4UET3Ehz75/CgD+SfBowa/tA8O/wDBvt+wBpkkTeIP&#10;G3j7VWiZPPjjls7ZJc8EZWBioJHY5FekaT/wR8/4JTeC7uZLvQvEusyqfJaLWNcn8tWU/eVbdIWy&#10;fc4x270Afw9bOM0FQODX93enfsZf8EvvAWnMdK+E/hydPOJJ1R7q/cEgD71zNIQOOAOM9B6+h6dZ&#10;/sd+C7eH/hE/hl4BsvJ2mCUaNaM6iMZRlZkJzgdc7hQB/AppGh6vr94NP0O1ub2cqXEFpE80hUdT&#10;tQE4HfivaPD37Kn7THi0n/hGfh740vdp2t9n0a8YZxnGfL9Oa/u0P7T+haOsUWhWOj2qA4H2a1ii&#10;KjngbV45P+e+bfftlamqsDcxoAu4+Wx5K9F47/0oA/jD0L/gmr+3l4gVJdP+FPjAJJja9zZNbjDH&#10;GT5xXA9eOK+hfDf/AARK/wCChXiGRRc+FNN0xMkPLqesWMWwAdSiys/PQYU1/TH4o/apuNTSS1n1&#10;ByoQlpYmyM45wegr4/179snxR4e1caXq11LNC4ItZ92FKA/dODyRjuKAPzS8Of8ABv7+1bfkt4q8&#10;T+AtGTI2sb2e6JB68RQdvbOa9n0f/g3qu1tS/i/4y6DazIpMqabo0t4iYP8Aekurc/8AjtfXGq/t&#10;ZXGpaaJkumKliSoc8lvYnGBXGXf7TWuiAxzTscQlm+c5YHk56/dJwP8A9VAGb4e/4IQ/se6VJDde&#10;Lvid4q1CNWHmpa21naJICuOCwdgN3cE+h9T4P+35/wAE2/2I/wBmf9knxH8T/hJd+ItQ8S2c2lQW&#10;MuqXySRR/aL6KG4zDGiAlonbGc44NetS/tD6oZDLLcZTdhHDnKKf4cc9f0718S/trfGPV/EvwE1v&#10;wzcsWhuLiyLc5y0d3E+frhcUAfh8etJSnrSUAFFFFABRRRQAUUUUAFFFFAEkYBOK/Uhvid4JPwMP&#10;wcTxjYr43T4ZpdyfEEtH5Uuj/Zhf/wDCBefs+171gItvtGd/2hTpW3+zgJq/LQEjkU7e3+f/ANVA&#10;H6+/8FDPjZ8BPijqnxXsv2bdUli03Ufjtq3jPX4PEGoxalceIZHnvoNO1TQriC1tI49ORbu6LWbR&#10;m4QXEUjT3SjFrL8HfF37LGnfsYSfs5+LPFMFr4j8beHvEPiq+jGjWk+kwaxZyE6Gmo6695HfWF7b&#10;rpsiQ29vp9zG6ajs8+Nby5C/j6rHOPevp74Ofsx+M/jP8LPHfxT0GRIbTwVp8Fwlu4XzdVu5WaeW&#10;0twZFbdBp9veXsjqrgCBYzh54QwB+zXjL4j/ALPGpeL/AAt4i/aA1z4Q694HufEXw8uvDtl4dGl3&#10;2s2ltbabFHrr659hjOpKGKqJo76Ro94IjQAYFbVPiza6zpWh+GfEHxB+BGp/GDSvh9qth4f1hbTw&#10;1F4Q0jUZvFFtdTQSO1hF4faeXRvtBWfypVZpBGsvnrtT4X8Sf8E3LnSfhX4H+IGj+JdWnufFKeCZ&#10;dVXUPDUllo9mnjlSbJLDVftko1Ge3wftMXkW+3B2s2DXI67+wt4f8V+KLjTP2a/Gs/inStE8SXHh&#10;fxjqnifRB4al0W4trLUtVe6NtDe6mbqyOn6PqE6tBI1wTbPGbcPJb+eAfdmofH79lLwnHqujeD4/&#10;hZcQXOpfFrWbt7nQ9Oumn1Sw8M6VP4XEc0tuWS0fxDDcS2UELJBM+5GRrZ2ib1n4W/Ff9hW20bxD&#10;rstv4D1C6vr7R/EHxFt7nVPDvh601PTr3wjoM17bW9vqHh/VryUnWRrqzWvhv7Fc27ylI+WsxD+c&#10;vwb/AOCf/wAPP2kfH2j6d8DfiRcXHhTVYPENnL4h8V+HRo15Za5oeiXOsxWU1hFqV5F9nvkhSKK8&#10;W8KxM0jTxxpGhl6L4If8Etdd+Ivwr0j4lfEPxRdeGru/8Ua7pFx4V07Q21vWItK0TQdc1c6hDBHd&#10;26zTXNz4ev7GCyZopGdFl3eVIhYAk+Lnxq+Dfi74P+KPhHZJ4Cj0vRfgd8NdR8Jf2To1haahceO4&#10;18MW2uSPqMMC3lxeLbyarHcRSTGAhZJDGZkElH7AvxH/AGSfhN8M9Si/aD1m/gufiB4nHhHVNO0T&#10;SbTV3bwnb2W3UINSe9vrE6ZBeXGoW89pf2y3csc2nySeQrwQl+Um/wCCe2jeJPh98T/HXwy8UeKD&#10;L8OtH0TU7PQPHnhA+FtV119SGp3N9HBEdSvY4kstP0m5uld5Ga5KNDGgkC7/AAjUP2Rtbg/av8P/&#10;ALKWn67p8l94ibwulvrd4jW1nC3ibTbPUV81dztiBbwRk5+cpkYzgAH2l4m+K/wpk+G/wy/Z/wDg&#10;vp2r+NvirrPwsufg2L/SNbhl8OrLrHi3V1jgj0r+zlvJLyWKeGWCT7cqkTxsYeqn4U/a78a+Gdd+&#10;JVt8OPh1dW154T+HekR+A/DN5YuXt72GxmmlvNQidjl01LUZ7q+Vjtys4wka4jX1fxl+x94K0vUb&#10;8fDjxZ4t87SPB2seMbmy8c+C5/CeqqujiNkMMIvr+CSCcuUSdbnzEkjcNCF2O+h4B/Yv+GE3wDt/&#10;2jPjf4/1Tw3oFzoGlawkHh/w1Hr199o1XXvEOhxW/lz6ppse1P8AhHpZ2lEucTKgQ7SxAPt39oL9&#10;qH4B+J/2z9b+K3gzxHp+n+Cz4h+Jng+60azeS4gS/wDHOmatpsXjCFgvnXtlfG4hmvXAluLVYRAi&#10;NEbONtP9nLxD8GfAHwr1X9jfx9q/ww8WavY+A/Et3cJqvjD+yfB99ea74p8F39tp8XiKzubdZLq3&#10;tNFnu3EM3lZ2Ql3lWaJPnDwT/wAEvdA1jx/p3ws+IPxLi8O6u3xQ+IXw58QXQ0CW+0vTIPh3oy6x&#10;f6ms63iT3CzJLFHHCLaNhl2LfIFflvhj/wAE0tT1rw1q3iT4ua9ruiSeH18VRa3onhDw2vivV4rr&#10;wtrPh7RJYbeCLULOK4WWbX0lMqThEigdl8wOuAD+pf8A4f8A/wC3Z/0Bf2Hv/Dk//fyj/h//APt2&#10;f9AX9h7/AMOT/wDfyv5bP+GGvgH/ANDH+0V/4ZIf/NTR/wAMNfAP/oY/2iv/AAyQ/wDmpoA//9LU&#10;/wCCn+uTeG/C/wCyTrNp8UU+DF1DqnigWHxImh+0W+lXjw+I0tY7qM/IbW9mZLK5Mn7oQzuZP3Ya&#10;v4/vgT+2zqXw+/Z+l/ZU1TUvGWn+GvFWsLYeMb+31d9R0618M3k8DaguneG5EggOolYiVnluyhBZ&#10;VjikZZ4/7G/+CkWjePPEGg/so6R8NfAvhn4m6rKfHBHgLxc6R6brdomneKXvrYvJ8iXJtBM1m7cL&#10;dCJiDjFfyYfD3StF139hb/hDvDWkeGrLxNFY6/4u1+48TeCIZtR1jQbe4hWO50fxRcQO9uIRb3EK&#10;xxSR7pVkQMWJAAOM+H37eHhnw1+0P41+Pvi7wdqN1ceILJdI8Jt4W8Rf8I/qfhLTIQttBa6dqDWF&#10;6cLp0aWMk3krcyRby0uZpvM5H4T/ALVfwj+Ell4nHg/wLq1lqWuf21pem6pJ4nmvLa20fW7eez8v&#10;VtNa1SHVrqyt7qY20yPZKJtkjRkqQfr3/gpB8NvhP4e+GfiF/BOieGrSXwX8ZJfANg2gaDFoE+ka&#10;alvqGNKvrmNIzr84NnH/AMTRzK2YXYyf6T83zL4Cg+BF1+xxq3x21vRbeTxV4MWT4aR2QsUaz1DU&#10;PFi3N1o+q3L7ghuLSztdYBLROwktrM7surQgGF/w1b8OtB/be8PftBQ+Hr/xF4O+H2o6XD4K8NPe&#10;rolxJpnhdEi0UTzJDeeUzNDFcXSbZGkdpFMu5vNrtvgz/wAFE9b/AGa/GnxA8c/s5WPi/wALS+Kb&#10;+DVPDemjxdJNpml3arKJZtTtEsYU1ghpTJbrIbeJGVVmS5i3Rt9L/tefDTwp8QPiB4X/AGWfhVN4&#10;A0ibUfEHhbSILLS/hzFot9pq3enRCe5vvEkNqJ72CAytNc5kfzADKR8mR7/Z/sp/CTwF8dvEXxH8&#10;F2vwrsNBufgjq954fm8aT6N408MaHrHhrV9L0b7Rqc2jJq2myX9zp8kF5PGiSyLNqAlaOFJogoB+&#10;RUX7V/h7Qv2cLn4MeBfC+paTrWrafY6Trmst4kurzSPs9hqNtqa3Om6NNFmw1Ga4srdprpbyRCGu&#10;VjhiSdVisftnftw+Pv2vh4a0DW5fEP8Awj/hBL59DtfFWuSeJNUW61UW/wBvnn1KWC2LiT7LAkcU&#10;cMUUSRLhWlaaWXl/23NK8P6L+0Jqdr4Y0i00e3k0nRbi4Gl28dppOoX0umWzX2qaTDDiKPTNQujL&#10;dWKRKka28sYVEA2L8iUAFFFFABRRRQAUUUUAFFFFABRRRQAUUUUAFFFFABRRRQAUUUUAFFFFABRR&#10;RQAUUUUAFFFFABRRRQAUUUUAFFFFABRRRQAUUUUAFFFFABRRRQAUUUUAFFFFABRRSgZOKAEop209&#10;RSlDQAyinBD3pQmef8P8aAGUVKsbPwgJ+nNb2meEfFGtc6PpuoXXGf8ARreSXvjPyKaAOcor6I8P&#10;fsjftTeLPLbw58OPHF2krbUli0S98onGeZDEEGQe5FfQvhf/AIJT/t++LJESz+G+s2qyIHEmovb2&#10;ygE45DyBgR3BAIoA/PKlx6V+vuif8EQP279Wz9u0/wAM6Xt3Fv7R1mIbQPXyhJ1r2DRP+CCH7Rdw&#10;iv4l8b/D/Tjx5kaXN1dMoxyQUgCnHT7woA/CGlAJr+kzwz/wQA0wQC78Z/FuwCgEPHpWmO53deGl&#10;lUYx6gc17J4T/wCCGH7HkJY+KviL4yvwr/OtlFZWIC44BLx3Hfv+lAH8qOw4zQUwcV/Y34R/4JMf&#10;8Ew9FtQurWfi3XHjZMz32sOgYqcsCLVIUOR14x6Yr2jSv2IP+CX+i2011oHw2066ktjh01Waa5cK&#10;3UlHl5x2OMigD+HoD1NX7bStRvcGygnmycDyo2fPbsK/uQ0rQv2J/h3fCHRPhV4AtjnDSDSLeVs8&#10;4IMyt0xzkV6rB8afhr4e0pJ/DPhzwxpNqF8o/ZdNtIQOeAFjjUDd27Z59wAfwxaH8B/jZ4lmSDw/&#10;4R8TXryEhBbaZcybiBk42pXv/hj/AIJz/ty+LgraN8LPGQVwpWS9sHsYyGGQQ915Snjrg8d6/sl1&#10;j9qHU9DRntHiEckYeGK2GzOfUE4yO+Mfyrzq6/an1WaOSFZZ2aY5aFmJK8HLBv4fqSfegD+Yvwz/&#10;AMEc/wBv7xAR9o8H2+lEk/8AIW1SyhPHskr9e1fSnhz/AIN+/wBsLVo4bjW9d8B6bFIQH3ajLcOn&#10;GThY4TuI6YzzX653n7Ret3tw4kuroOh8pvMbemRyuDwQa8y139qLx34ev/NsLq4ltyoJiLHaCOpH&#10;OM+hHegD48sP+DfTWNPKt46+L/hyyG1RIlppdxKysT03SyxqQMHmvVNM/wCCDH7POlLu8Y/FvVrj&#10;JIBsdNt7dTkfLjzJnzX034c/au034gAadeiUyggTrclSTkYLEsfmQD0HGa4fxd8QLLV9TEXhuWeB&#10;VcSzbnOzAPXZ2IHTFAFnw3/wRn/4Jt6bHbnWvEHjbV5FVWlB1G3tUkK8HKLbkgHvh+K9q0n/AIJz&#10;/wDBKzwFeK6eBJ9XlTKN/aur3twrZ5+4JVjJ9wvFfPx+K2r2SSLDdiQhcuIxkqpJBGOvJ6n1PSuI&#10;1n4u3M04UT3BBjLEgYUDoeOTnj1FAH6R6P8ABD/gnP4GLx6D8JvBAwfNAubAXW4ngkGcvkAV7Pov&#10;xY/Z88ExJpPgXwj4U06GFNkSQaTZwqSp4RQIyV5J6n1x3r8XV+MNyxjuJLi4DRKPJIY5A7Dtz7du&#10;tZ0XxIa8vBc3MxiiO4kKeA3Rcevf6de5oA/eK8/ambToVuNOito0aP5TbxpHsJ4z8gGc/UVzs/7Z&#10;niXSryOXUZjNpzgC7DyfPEO7KB0Pf+dfjLafFq5t4gPOlZdwCIQBxnK9z2rmtV+JSao4CzTNG7sJ&#10;kJwOOOeemaAP3d1P9o2/uYP7W0y8W6s7lcW0kb8FQPmJPUMOhHtXG6n+0Jq6ypiUsGGE54xx19j3&#10;APavxs+HXx4/4QS+k0TVmmuNBvZF87YQzW8/aaLPqMBx3HvmvqK48Rpb28UlvMj2d6gms7iM/KyN&#10;k4GBz8uOOx60AfUfxV+M2r6Ykfia0Z3iNxFHMQ5KxuGHP+znnnvWtrfxkuLm02KSXgJeTaSAVcZy&#10;O3H059a+QNF8S2mtXbeDb+XdBehInJ6hshlcehH86peL9av9Au7jSy7NcQM0KKvKtGFzlQeu5eR7&#10;5oA+jdJ+MOpvqoibcEPG4HaB35Az2ryb4ufFnWbDxvcWLzfu5IYpmOccMmSPoSDzXhOj+I3TVFEh&#10;dUOVjCnLF1yOccZK844FeY/tC+JXi8Y6feK8odIIyQCOVBYc+uM470AejeIfixdfZvs/nvuBATLZ&#10;AAG4j3x6154nxXaSNw0xO4L8gIPAJGMkHvXzv4o19/LEMLqHaYNwAAIyOBnn0xwK5GHVcbljkXKg&#10;gH+8D0xn3NAH0NqHxGvkkZ4ZSVIJVRnGRg4HBGQfSshPiNM1sY5W3M5PzKxCkjB49/b0r57i1DJD&#10;lpCAcDJ53HuenWlj1AEgXGVUE42dumKAPa7v4iMzBZyvzYDBSCSMcAjOK8h8d6/FrNq0EirtJyGb&#10;IZMDg4xxyc5rNvZImgSdWwQTu3EdeSG4HTHWuY1G98xPLYnEg5BbqTxkZGfXH4UAeUy+Ntd8Myza&#10;bdPut3bME+MEHd91j0Ax0rfsvHt3qqmO6lZioKqSdmQfcVh69aWl/BLaXWCW3ZJ7n0FfP2qvqXhK&#10;+CXDE25YBSedvbGfSgD6YfxVd2zPDI7lxGRHtPBU4AwexrxL4+a7Nqvw1u1lYsVe3ByckASptqtp&#10;vi+0vYgGPzj7hOB71558V9USfwddwIQS8kW7Bz0kU80AfJhooooAKKKKACiiigAooooAKKKKAHBc&#10;9Kf5RyRnvip7K3ub2dLKzjeWaZ1ihjjBZ3dzhVUDkkk4AHWv2w+P/wAFNE/aF8YeDdN8BW/hjwj4&#10;EtdcuNC15bLwJB4X8ReGo9I0uK81l9VbyoJdTNpbQTymSe42+cpDNGXLUAfiQq/Nxz9K+/8A9nf9&#10;v/x/+zj4L8PfDjwjoPhu70Wx17U9Z8SQ6rp1jfXmrxazBDp99b2uoXVpPeaM1xpsTWck+mywSlGD&#10;58xEYdzrfibwJ8evgX8dviVpvw60PTptN1vw1eeFdbs47pr7R9CWdNOt9IDJIlkyRWcMRmumtBeT&#10;y75Jpn3sK9e+GHhe/wDhpNo37OWg+FvA9/4n0DwlN458c+J/iNpsN7ong7VvEU2nkf2pbzWd8bgW&#10;elrb6e1pLBmDU76RUg+1W6vIAeez/wDBSiyj+HXhvw7o3gzUU13RvDXhLwhe31/4nmu9EuNO8JX1&#10;hfwyWmjG0QWV5cS6bAslwLmQBGmAjJkyvAeI/wBu3RvDfiibVf2a/BR8H6Xq3iKfxR4v0rxBrLeJ&#10;H1y6ubLUdMe2e5W1sDbWQ0/VtQt1S3RLgG6kkNwXS3MH3X8G/DXwH8beN/B2m+C/Afhy58K/F34z&#10;+KvCHiuXWNAt3vLXSNK0rw80baZJMjzaCr3Wo388f2OSF0R40JxBGE+aPgZ8Kvhr8U/g3+zdDqnw&#10;80sy6z+0XqPgfxVqdlPfWt34n0uT/hGnjgvby5uJIbfb9tngjNstvEgYuVMm+QgHi8X7ZvgjwHZz&#10;+CvgJ4Dm8O+FLrQfFNjeaXrWutrd/NqfijRLnQXvnv1s7NBHa2txmC2S3QF95kkfcnlel/D7/gqL&#10;8RNM8X6l4s+L+iv4nuNZubI6pcadq9xo9+0Fp4U17wtKYLspdvDdXI1+fUJbnDE3u+TZ+9YDF/bw&#10;0rwNqfw1+HXxT8NW/hqW81jUfE+j6hrvhTwxF4KsruLSl0yS3tzocMUCLLbm8kZrzyx9oEyxlj9n&#10;wvXnQPD/AIz/AGPruy8Z+DtF07VfDVz4Vaz0rw/4WOjeIorTU7mKL7dJrVyjXGrtqkE3mRQSSSxo&#10;0ySRIkKRqoB5D4l/bgXS/tn/AAo3R/EOgSy+KPB3jGw1Lxd4k/4S3ULLUvBw1cQ7Jp7C1ikgm/tX&#10;JhkhKL5RB3rKwHnf7SX7TXh79oP9rPUf2kR4I03RtGvLzSmg8ApqN7cWVvp+k2dtYQ2P24PDeMvk&#10;2yjzd6yAnO4kZP15+xFoHhcX/jv4aaB4d0qz8V+JviBoHhX4dah8VPA1v4ssbZlk1KC50i+kuLaW&#10;3069mluNOM83k/IsUhIVRg+WWvj7+wf2BvEFj8QvC/w6kbVNeT4f+B9Si8LaXFr/ANq0mW31XWtQ&#10;/tqC3S9drWKaztSZbgh0vtojkVS0QBZ8Vf8ABQDQbldE8JeDfB+sjwfatra+ItK8Y+KpvEWratbe&#10;Ira1s7+2i1cWdk9nEILSJ7cLA/lXAaRvMRmhMekf8FLfiz8MPCWveA/2aotQ+HemXNhoeg+GptJ1&#10;ieTUtI0bRr7VdTktZr0RxtePfX2r3FxPIyxKHwscaRBI0t/sn/D34ZXP7Z/i74T6n8PL7VdFfwp4&#10;9tdK0X4hxXX9uaBPp+gahd2d1PDYyWkJ1C3lt0XbcQyQBmLeTvCMnqPwu8EeD2+A3hP4Y6h4Q8O3&#10;GneK/gP8SfiR4j1+70i3l1uLxL4bn8ULphg1l4zeWcUf9i2CtZwzJDL+8Dxt9ol3gHzh8Of22bPw&#10;B8ItK8EXHhefVvEFhrfxB1e78S6hrLst7/wsHwyPDl4klobcnfAsUNykpnYu6urLiQFPfPCP/BUq&#10;C3+E/hj4S/EvwRf6jFo/w/1LwHrGu+GPE8vh3WNVFzq+h6hY3n2iOzuo7aSzs/D1jp7KkTfaIlaW&#10;RvPd3bzP/gm5+z14L+L3jfxJ43+Ktvpd14Z8NaTHp9zaa1rGk6BBdXfiGQ6cq21/rk1tp4v7Sze7&#10;1G1ieYSF7TzVSVIZEP2Bo/7GnwLt/wBnjR/gt8XBp+l+JPDHxT+IGs65440iEw3uueE/B66Omr2d&#10;vPLDIzEWE7alpfmRiMKJy29pYkIB8vf8Nu/s1f8AQjfG3/w8s/8A8z1H/Dbv7NX/AEI3xt/8PLP/&#10;APM9X0F/w9s/Zz/6NF/Zp/8ACTu//ltR/wAPbP2c/wDo0X9mn/wk7v8A+W1AH//Tx/8Agrz/AMKh&#10;T4Ufssz/AB4PjOHwrBd+KrnUtR+H2/8At7Sngh8RyW2q2pjywXTblYr2cgHEEMhKsMg/yCRfCD9t&#10;7S/2Ql8QnU9T0/4Qa1FJ4nj8PT+MLK1sdQEF61k18nh6TUEnuGF3aNGJFs2YtDkEhMj+0L/go7rP&#10;j3QNO/ZG1X4XeOvDHw38Qx6h4tXSPFfjNUbQ0uZLXxMi2F9vyFh1Td/Z5fBKfaQygsAK/jM+OX7T&#10;Pw+8Wfsw/Cv4F+HPC/hK91Pw74COla14wubK/TxBY3p8Taxqf2OC4Nytq8BtrqA7hbPxK679wO0A&#10;+UfHvxn+L3xQ07RtF+JvirxJ4ks/Dtn/AGd4ftNe1O61CHTLXaieRZx3Eki28W2ONdkQVcIoxhRX&#10;Dx67rEOjT+HYbq5TT7m5gvLmxWVhby3FqsqQSyRA7WkiSeVUYjKiRwCAzZzHbc2eB9KZQB7/AOIP&#10;2sP2pPFnhrTfBnir4k+PtT0fRnhl0fSdQ8Q6jcWdi9vC1vC1tBJO0cJjhd4kKKCqMVGFJFeV6f46&#10;8Z6VoknhnTNW1O202ZbhZtPt7qWO2kW88g3AaFWCETfZbfzAR8/kxbs+WmOUooA2NR1/WdWtbOx1&#10;O7uriHTrY2WnwzyvIlrbtLJOYYVYkRxmaWSTYuF3u7YyxJx6KKACiiigAooooAKKKKACiiigAooo&#10;oAKKKKACiiigAooooAKKKKACiiigAooooAKKKXBoASilwelJg0AFFLgjrRtNACUU7a2cEGniPcwR&#10;OSTgAck/SgCKiuy8P/D3x14tuHtfCuiaxqcsah5ItPsprl1UnaCRGjEAk4BI617j4a/Yj/bD8YRG&#10;fwz8LvH92isULxaFegbgMkfNEOmaAPlyiv0l0D/gkP8A8FIfESxSWnwl8TwpMUxJfJFaKok6FzK6&#10;7QO+cY71774f/wCCB/8AwUe1iZI9U8O+HtHikUsJ9T1+xCqR2KQySyAn3THqRQB+LtFf0ReHf+Dc&#10;P9qu7jM3jHxr4A0gBiAsE93ekqO+BBF34xXs2g/8G3wt1h/4Tv4xaZC5IMselaQ8owCNwV5bhOx4&#10;JB57UAfy707acZr+xjS/+Ddv9jXR3R/E/wAS/Gt8RuLw2sdhbqw545idhj68/Svo/wCG3/BB/wD4&#10;JhxWP9q37eMddjbHzXmspCi7eMYghQ/MeOv40AfwshM0mBnqK/0bvAn/AASG/wCCUHhpo/DMnwo0&#10;7VZdpEN1rWo6hPLI2dxDmO4jGeynA4wCK+rvDX7I37CvgPWY5vCvwc+HNpcwjdb3aaDZPIucKxDv&#10;GzcqeRQB/l7ado+p6sxi0q2uLp1xlbeNpCMnjIUHr2r1/wALfsx/tIeOrVb/AMD/AA98cazAxYLN&#10;pWg6hdxkocNhoYWHB6+nfFf6muij4X+CrnHhDw14d0p2xH/oGm21tuRcleY41OAegOa6g/ES6Rf3&#10;EgRWJ4T5QeOentQB/mfeGP8Agk3/AMFHvFxg/sb4O+NdtwyLG93Zi1A8zoW89k2j1zjHevo/wn/w&#10;b/8A/BU3xVN5T/DyDS1MfmLLq+s6dboeQNoPnsd3OenQGv8AQNvPHGpTZJlbOPlbP3j7nr061Vt/&#10;FN796WbJLY9fwx9aAP4hPB3/AAbLf8FBfEEZfxRqnw68PN5pjEd5rMl2cAZ3ZsbecAE8YJz6gV9K&#10;aD/waw/FYeT/AMJl8X/CdoxMZuI9O0y7utufviNneLdjsSoz3Ar+q7XvGV5a4kjcnLYIORyCOR29&#10;axr/AMU3SasVVyVcFgNxK8gHPze/pQB/PPof/Br/APAXSme88cfGHxJeQJGQ0OlaRa2jhyw2nzJp&#10;bgEYzxsycg5GMH2rwp/wbtf8E5vDaM3iLXfiFr5ZwyfbdRtbcYxgqPsttFxnnnJ98V+3dzdy6xbz&#10;WLbQJkfgEfejGOnocV84W914gW/eyu4nzE5IdwQp5xgZ68GgD5I0T/gix/wSj8K2EKz+Bb/VGX/l&#10;tqWt37lyGz8/lyID6EYAxXsWn/8ABPj/AIJm+GS9z4c+D3gtLy3VmgkuYZrrnGfmWaV1PA7g16zc&#10;6rqcWlNdl5FVbjaVBPAYcAkduK4+XWLhZBcFgsGWDberA8Hn8eM4oA8l1zwv+z/8PNJvrnwh8OvA&#10;9gscKy+bYaLZQZCdMt5WSQOcn8K+XPCf7V/h/TtNt10uHTrOfULhgkNjbx25jhjbDZaJOPmHXPNd&#10;5qPie6tNQ1HwtqxSRWaaAfOBujYHZkEnB57/AK1+Tup/C/ULrxvdaj4HvBbiyMoe0uSVQ/PuwueA&#10;xx0oA+5fij+3fruna5bWeoyeRarIRttGJ3I3uvJbOM9hnFaOoftfahZaHa6lJNNPHNIo3q3zANyV&#10;GeBtHTHp61+PWpa7rPiXxPc6Zrdv9mmgIiSGQYIZMhvbAA5x7HvXo3hfUdLe0XS9QnO13Z445GY4&#10;kHA9h37Y96APtDW/2nNevtdeS1ubsxPEELs4xluSWHX8vxqyfj54lk0ZCkrSsUJLT8bQAccgj0HB&#10;5xXyLcajc6k76cqrFAjZ8xEKF8jliQSc8e3FW3ju49MjsI3iQsMRF+uCOfxzQB9feCfixrGq2txN&#10;cXEqwworv5pOCvqRjJ68gcniuKg+J/jK91S40i0vHKyzFXTAWNU68kAEfLx/TvXmXw+8RWvh5BZa&#10;tOI13DYEwAS/XP0PUNisbV9eFmzHIaOaRhuVMSFd2BxnGD6+lAHscnxD8Y6Npl5pOnzLJbgGTjGV&#10;4++rZz04GB9a8m0T4t65cw3FtLeSltxVnfOMknOCOnHfFc5p+taU14bHWxLG2fJXbll7AAH7wVe+&#10;e1N1zTIoRJJDt+zn/nlwMHCr2546kUAXPEPjDVlXzL24YlcON0u5ZFbAHPdsnqCRxW7afEKewsPI&#10;aPzGmIKRkZG0A7XOeM+nsa8q/wCEV/tFRbrK8YJDRMDyuT06n8DiuL1/VNWsdRksZGkSUIRsYjeN&#10;mcHnrxx06YoA9n/4WHNbSOks2xjhysjhgAmMgHtmqN18Q1l3XV3c+S5jAAVyAx6rnrg+mOMV8+pc&#10;Qyy/btQJ8jYsYJyfm74PTPtTLyB9UgSe1KtFGxKqqjdsH8/50Ae/L4t+yafLNBIPmUNlsEs54wBy&#10;B35rwPW9U1+5uXWXfskJyVY7VAGcAZxj1xThq02jWw8tlZDuOxhwP4u/8qXTbvUL9Jbtom8qKN5Z&#10;QflQfUnt/umgDmoF1y5iDFPszKm5LxGIYAdwOvaupT4yeJfD90ieIoUIQgC6jBBkHQBgoGc9c10t&#10;t4m8M38cdqNOVVVwHlViWORg4GcYGfXIrlNW0Cx1izmurE42sZPJdi6kYOSD1GBzigD1ey8a6f4v&#10;ifU7KTyC5G+GJgMuvQhcdv8APtNNfaZe2Je+3GaI7EkDYL7+DnA5weO3Wvjcw6x4WuWvdLkJWNmf&#10;YGIZt3HHPf0xXuHhbxxp3iGzjTUyyy4+YdDkY/U54oA6+8sD9ia+hHmmE/LGCdwBPzA4Jz+QNczd&#10;uhJmgUqXwzK4KsMHB68ED2rsdOkje4+3TjcnILocOefuuB6jr+NVdXjs2ga7uVEjCQFQSxIyPur+&#10;XNAHLS63c6fCxtrhXmCBTEexP8WT0Gen0pmmaldSkTXYbZuwoXoeOxPX8a5i70u8tp2uiFcyFvlz&#10;yoTqD6/Wtmxnht4xIZMrtyVPRSPY+tAGjqiKUKcYCru2cZHXj0POOOcV7V8G/idFo1wngTxPOBYX&#10;MjPpl1Jz9juZSBt/65ueCCODz0FeC3d41xHiOUkgqwLkIeeuAM89PbFcpc3MMsTKCcoBvA65/HnB&#10;z1HTFAH6UPYT6H430+4LSMVugsy4wSR34yMcAjHrXcfFa0fxB4eHiqy4lsZDFdYz/qD/ABcc/Kf5&#10;9a8g/Zy8d2/xU0htL11gdV0ez8lZc7TNDtwhJPO8fU8CvZPD2uW5nPhzVgCkhaxvYifmIYbSVPcZ&#10;5oA8C8K6s0upwQIRuwXHqo6Lk9/f2rx74/6yLfxLaWb+Zgws25ic5Mhxz6V6Tq2iah4M8UzaDLtx&#10;p9xtyWwGRjuVh6oVIrwn9o+/Nz4pilTlIbKPJXO3exL4H0B7cetAHmviPUI/NETZLGNd3lk9/unI&#10;7Y9K5R7+OOVnRmVQvHORg8/oaxbXVoXnaSUDlMKx6gDoAOuRzmprqRC5u0JGWwuBgD8aANj7b5qF&#10;sgYxgEHJ/wD1VahvS82x5RGfLUEkjA/KudVpYrczHkMMtggjJ4OOabZyqLvzCG3Ywwf7uRjqfpmg&#10;DvWlSaEwznMaruIxyeOg9Rxn8a47UCsiBVJwFLDb7HgYPSunieIu0spG3y8+YCO2P/rVxmqSCO8Y&#10;LuZTzuI/T1IoAwNVRWJVyOMYbqcY54/rXEeIbJdQ042t5EHiJI3kZOO2PpXRX1wZGLHjt8vGTk5r&#10;nr24YN5edwHz7u3sMd6APmnWNJvPC1+ZFzLb7iFYDlOn3h+Ncn4y1H7bocjg9Sm4D13g819Ca8sd&#10;0GDqCrA8v37fnXzz480ZbDTnurI/6NIy/KTyjZ5Hvz0oA8ZopT1pKACiiigAooooAKKKKACiiigB&#10;QcV9FT/tZftG6vpF5oXinxl4g1yC68Kt4KgbxBfT6nJp2jSXFtcS2mnSXTyNZRy/ZI4ZRblBJbmS&#10;BsxSOp+dKKAPdvhz+0p8fvhN4cufA/w48Z+J9H8Pajcm61fwzY6pdRaLqbOiRSi+05JBbXSzRIsU&#10;qTRsJIwEbK8V7F4Y8T/tp6PaeJP23PAXiTxJ4abWNVnsNb8VaF4gGhahqE99cRyTQQQw3UF7dwiZ&#10;ojIII5IoyF37dox8VIcEV+v5/ag+Duv/ALFvhj4eeKdd8Jy/8Il8N9R8J2/gm68KK/it/E0+vahq&#10;lnq1n4gXTGCafCl9EXifV4mJilX7K6sokAPnL4v6X/wUF+Afh7V9e+KniHxxpdh8S5Gt/FzReKHv&#10;f7XuvJYtaeIo7S9mYXflPIGttSVZ8eapT5JAPJz46/ax1L4C6L4Pk8TeNpvhrea/PoGhaA+s3baC&#10;dWsPs97LBBp5n8hJImvoZsiIANLuB3E4++P2hv2pvgFpB8Y+KvAN34W+J8vxF+Ot78Yl8L6xpmsx&#10;6fpen3Vpq0KafrYnj0wvfRvqiMo0+4ubcSQOTOy7BL418If2s/hn8O31b4hSadaaVfeL/E1taXXg&#10;nwjDPY6Z4V0/TraNYvEWkSXv29k1kSXEwsJhIz2bJcMyutzGIwDm/jt+zd/wUK8b6BefHn9o5fEn&#10;iRtIt9Q064v/ABV4kt9X12Gz0HUbrT70JZXF7NqTWlnfQXaSSRwmCMxzSFgiu9fPvg3xR+1N8dU8&#10;Lfs1+BtV8e+Lo7O/Mvg3wJpt3qGpRW14BJIZNN01HdIpFDSOXhjUqC7EgbjX3XrP7Rf7NOgfDnw9&#10;8HPA+pSSa3pHws8X/DuL4ufZL5THDqfirxBeLbPo8wYJBquk3qxSzx+ZPbLfMMO8LJXzVoPxt8Df&#10;Fb42/D+61fRPhv8AB7TdB1dLrUfEXhzT9cWF4o3imL3scUurXUjDyCkX2eAYaU7/AJPmQA0/gd8M&#10;f2+NVuPH1j8DL3xZp0zzz6B48t9P8SLo8msXWZll06RHvbdtXuGJlH2WIXErmTARvNG74yF14l1G&#10;2tfBkUt9cQQ30r2OkhpJES7u/KilaKDoJpvJhRyq7nEaKc7VA/cr4NftI/sq/C74yeL9T1bxp4K1&#10;zTbT4zD4n6Prep6N4nleTT5ylyz+FFisYZLXxBCy+Vu1eKOxMqQkM0au5/KPxH8aNB8YeALH4Wwe&#10;DPA2jyw6is7+PIbTUF8Qzp5kjE3kou5rd1xJlxDaBjsUKM9QD1zwZ4R/4KDfC39pzUPh74RvfiD4&#10;K+KupadFda/u1q48OawLLULaDVg+rXs1zamGOSF4LiT7XMgVtm/DgCrXhn4eft+fEL4V+OfD3hzV&#10;vFWoeD08Q3154x0f/hKo/wCzta1yyZLi8mjsZL4Jrd5GYoZZZLWO6k4hYn5oifua2/aI+CPw6+MH&#10;i9fh38XPAN+3jX4EeAfAFr4x1vwlq+t6Bpuq+Erfw5BqCajp2s+H7ieRbr+xrj7LLDp1xjzYTIYS&#10;X8vz2P4k/srxyeMPiv8ADb4i+GdA8R2XiPV38B+HvEdh4ng0vSjPplnFd65omn6TpN3YC51e5WVY&#10;Y7trNLVYIGkg2hEhAPhab9lT9qyy+FOleKLbQNUm8OeKtR0mWy0zT723uri4urwPDpM9zo9vPJeQ&#10;/aBclLOa4t0WQXCiJiJ131fjl8Ff2o/AniTQ/A/xih1TU7vWriSfw5FZ6tB4mt7y7uWht5ktJ9Ou&#10;Ly3kunKQJLEjmb/Uh1wY8/q94B/bm/Zd+G2ieBfHZ1LSri7sJ/hLDqdpoGl6svjaSPwLdaPLqMOv&#10;3V5HFotxp8S6ZINMj0+Y3B22PnkFbgj5cg/aV+C/7MPw78G/CnwlN4f+L11osHjOW58Q6Mdc0O00&#10;5/Fj6PGj6bcX9rp18l/Hb6ZcQSyG08tYbvMMhmAaEA67/iH8/wCCy/8A0b947/74s/8A5Jo/4h/P&#10;+Cy//Rv3jv8A74s//kmv7jv+Il3/AIIu/wDQ7X//AITfiD/5Bo/4iXf+CLv/AEO1/wD+E34g/wDk&#10;GgD/1NT/AIKiaJL4j8D/ALLGjr8Lk+M8Uo8bNe/Dczm2l1WyjsPFD3b20oy63VlbrJeW3ljzDPBG&#10;I/nK1/n5TEHBBz7+tf3yf8FdL/4a6X8Mf2U9R+LXjLxR8PNEh1PxJI/jfwbG82qaJehfEP8AZ94k&#10;cX7x4I73yDdKnzm280Lg4r+BuXkAn8h2oAgooooAKKKKACiiigAooooAKKKKACiiigAooooAKKKK&#10;ACiivov9nL9k39oX9rbxNfeDv2dfDV14n1LTLIahf29rPbQeTbGRYhIz3MsSAF2C9c5PSgD50or9&#10;pPDX/BAr/gpTrtnFdah4W0XRzIoZotV1q0WSMMcfMIGlHvwTxXv2h/8ABtx+2Hc3UUfiXxf8OtLi&#10;bKyP9turl0IBIARLcbsnjg0AfzvAZpdhFf1F+F/+DbDVLdnf4k/GXQIFyghTQ9KnuXJ53h/tDwgY&#10;OMdc85xivU9H/wCDf39kHR4/sfi34teJ9TvkYiSPS7K0tcnPA2O05Hpyxz7UAfyRbCBmk2mv7SfD&#10;v/BEf/gm3plxHLqr+N9U2YlaG51eOJJAByGEEKsM9eHBFe9eGf8AgmV/wSt8Dzs9n8N7fUpNi7hq&#10;uqajfbimT9ya4aNST1KqM96AP4O8fSpYbea5lWC2VpHZtqIilmYnsABk1/oi6F+zf+wf4GsBH4Y+&#10;EPgaNHyUEumwz/M33s+YG9BnH4V71pfiz4TeFILfS/CHhTw3pmzasK22mWkflhcBSpCcbR07470A&#10;f5wvhv4NfF3xfeCy8KeFvEOpTFS4isdOuJmKjvhEPFfR3hX/AIJxft4eOYPtPhj4S+OrhN/lhzpU&#10;8QLdT/rFXt36V/ffqX7RWo2PlwWkkMODtWNMJx6AKPxrLl/aH8QFkn+2jLfdAP3scdOh/lQB/Fj4&#10;b/4If/8ABT7xPaw3tv8ADC5s4ZVR86rqulWMkav3kinu0lUjnK7Nwx0zxX0b4c/4Nzf2/tUmX/hI&#10;5/AujREMXe41gzMhHQFYYWHPru471/WBL8ZtevZJLmCZzIz4dGbAKd8c4q3H8QbrUJGlvbkbGGfs&#10;7YyB0ySSevPFAH813hr/AINnfjbdTmPxf8UfCGnDI2/YbO6viQRknDNCODx196+hfDH/AAbHfD5b&#10;RT40+M18ZgMSjS9AREJB/hM10SBjua/fBPGD3Scqy5xjB7YHcdOlKniq9ZndM7v4QTknA9T2oA/K&#10;Lwr/AMG6P7Aeg3Udx4r8U+PNaWNSZIBPbWiPkYBzHEzDn0OK+gfDH/BEn/glL4MMkt/4N1rXiVVd&#10;mr65esAVyflW1eAgt/Flj7Yr7G1DxLqgsWmkOHb5EKlQEwOeev8AP3rnLLxTM0yoZdzjIfPIUnOD&#10;9PrQBw+hf8E8v+CX/guxWw0D4M+C5VQsxOqwTanKAx5zJfSTOeexJwOmK9k0j4ffsv8Agq4jPhP4&#10;b+B7CS2KyQPBo1mjIQAFZT5WQR9a5m/1tXiNyHzJk5YnC47n0rzs60LqSVLkyMu3IcnO0pxnr3PS&#10;gD6s/wCFuaVocRfTLWw06IjaZLW3hjwOvG1Qe3Ss5fjh4i1O+SwtLsCJ0YtNkkhV74xjivkC/wBR&#10;aNVtmO6GR8OS2SxXB6fQ1vTtceGdMaaCIlXi2KR8rZYY5/P1oA9m8X/GiSCN7BbuRwWaLIbkL0XP&#10;pz1PpXgt/wDF/wARID9skabcRtYMPug8DpjJ7ZNePGPVdRuftFuyGUsVIALYBJ+UduKoXqSW9jPZ&#10;Sxss6BpFc8kBB0znjkZ47GgD1XWvixql5oiTRl4nWMqVLjtznAzg8dq81b4xajcwfZJlYDhlZ2Iy&#10;mNp565FcTBIy2OwuIVRGbcBnJOBjHr3r598QatNZSBDLvcOHIfjC564zzk+3PSgD7LuPizMIY4RC&#10;xmcERhecZGV+uc/pX0B8FLy6t/A5gvG2yT3pzEw5iVhuCE/jk8V8V+DtJtQLLxBqBaNpA3kQNnAY&#10;AlXPYYAIxnrivrL4N65qmo2t1CsYwt2CpXAJGNuSOc8dxQB9NPrc9vrNtcy3JV4JYpGG3POeR/Ln&#10;New6pqu+4jmthkpJtwWx8p69q+c9euLexmt/7Tuo4HZwVhZg0p5AA2Lk8173M04MkxXaNqqFZSpy&#10;3fHYUAXdYukitgCys27du9F7da5x9bZNM8xWO5bghtoz1XkVf1vSi+nrcCT5pGxx12jghunpiuaj&#10;0m3h0yRTIUJmUrgZztHpxjigDZfWpAsMW87HTBC4OQB0OR1+hrX0ya5uo/mwqwSmGXgbsZBU8Guc&#10;RC0CxQ4JDFUyOff6n9BWz4c0y4QXckuFM20t82Sdueh6UAcj47e4guvIhmBjLs2B1x2/WmTFpLSD&#10;U5So2YjY7vTAzW14lFlPdM6mJML84YEsR1/Oq2kahoxtvs80ysnIYBMqeRxzQBlPr81rHFcWpC+U&#10;33sDnPPv1qhrl9Bd3CauJMM3MmR8oPuB9K376fwzHHLp0ZVvMO6JSMDd04+lZ9hpYmuD08p0aGQH&#10;nkjAx6f0oA851Xx9pXh7w3dXEVtHK2C5jfJUkdOo5zXz5cfHzwtCZI/EOkS28JYFpbJwwViOMxsM&#10;HI5616L8S9HTT9JuLNGwrlgoJHC9uSOcc9K/PjxbaTpcGOKQlHUD75b5/UjH4D3oA9L+ImkaR4v1&#10;t/GHw51G1vzLHG09u52Txnv8hweBjoK+CvEGgS2/xD1KGdpYEaSOd4icCSTHzA46+zAisf4vDxJ4&#10;Y8R6N4v8MSm2niikTfGShcxvkrIAQD97GMevPFe1/DLx8fij4ijTVoIrjyGZ7i6bG/OMbNvHTOc+&#10;3egDk9L+EXh/xVfTalrdoBM6+WtwCS4Vjzgg+vc/jXh3xA+Ccegair+G0aVFbLkEFowp5zg9cV+j&#10;Otw6Hp9yw0xT5kkYSKRTyUXAKjjANcxH4eRHN9aERynHVslwQcg9fbigD4G1SxhtdDhnUeTJjgsr&#10;bsnKnPfBAFY+kaNFPf8A268OIlb5MglcbuSPavv7xN4C0zxBahL+1i/d5IIALYI424x9cH9K8Q1P&#10;4bPHZ3EOkSjIUeWCBjrwRgnIwMfzoA8/8W/Daw07TI9dsh5jTIxKLyQRySewz/OuHu7X7WttHBCs&#10;z/IhVeqoOo9uDnNfR2i+G/EGpeHJtN15dyowCbfl7EAlvT+nSvO4fDi6ZdSPMVJwYo1j5Ucdj1Oc&#10;ZNAHhHinSZLTULaNQuHx5pIJAI65PPHf1rXsopZJGt3jDQCRWZgPuqvAAzzxjn3969J8RaBPpOmp&#10;fTwrl5Dt3LvwCOQSeFB9awpLaytbQSMVZiNjGNtpAP8ACT0HA70AZ0NrHYwm6kaJwzhN6EHKnCgD&#10;qOvOTyDXJ69omgarNPpuo7ZZQ2VkRG3gnoQ3cEcj8K5u+tFtdSW88392H3LGuRkk9SBwc+tbFrrR&#10;Pl/bxGsn3opIuJAoyRk8fmTxQB4/4o01dL079yUEKEMpl+UtkYBK888da88sbLUo2UJIGV3D4ibP&#10;UY2nv9K9l8XWKfaEnYzky7nUnDlvlyMjnjiuQ0XSIZpmlSQlpmDBAcEE9B7dsCgCmk9vaxtO0Cz3&#10;LcSNM2QhPYLjGR05rNu/F9zc2Ytb350ZNqLGCoC9eAMValto7e6kVmKfvj+99QDyT+FZbW1s42ru&#10;D8KZMk8MOOMelAFWzeGK4J06Q4ZNxXnKYGSSPet64u4INVjuo2+UAfICV3AY546cVk2GizXt0bWN&#10;h5eC0siDkZzgsucnvW3d2KW+mokH72R8x5f5TgbenHofWgDgPEbxSX1wbk4EjEI6feGPY9f8K8ol&#10;TUbKcXWnyMCjFWdckNnrwa+h7rQop9H8m+yJLdd8bY5+7uw3qCOPwrxjWLK0slNxEnyAYmRj8uP9&#10;k8/X1oA9E8I/EdRmLViFkx9xzjeT3X0JzXfRamLqT7RC7Mpw8a4ztz7d6+Q5mtNSUeVJsx8qh/vr&#10;9DXdaD4t1DTVj068Z2jjP7qUc9P4fegD6URgSC6Z3KT5jLyP5Y44z7Vg6pp9tMCchJWkG2RRxIpB&#10;+X1B461V0vW4podlq8inC7lZQA5wOvXpz0rfnnWVY1iiCBF3GQsDvzjkjIx9QQaAPORdTG6dLwBf&#10;n6H0HA257VXvYoZCzoS20MMnjcDgnOcjgdK7PU9HUgO7ZWQM+MjIPfJ9upPFcNHaXI1Q2sm4QtnJ&#10;PzAr2BI9vQ/nQB7V8IPEF/8ADy+tvE8DqrzXCu0ZxloMFQMjt3Ge9fd/xJvIkTSvHuggm3v0SbGQ&#10;VEmPmOe2TknnGc1+bcN4rxJcYQqCYwG/gCtgYHvg19mfCbxDB43+FOseB74brnRJP7UsgTy1tgiQ&#10;KOeFJyR6elAHY/E+xtPEPhODx1YSbJ7YLZ3gA374nO6NiCOMHjPYYwa+LvFF0PEGo3ryZZWX7OpC&#10;/KGjQJ198CvsLwLremSaHd6HqR/dXFoIpVJ3CPqQe2Ahx+FfFTWt1ol3e6NeE+db3UikjJVxxh1P&#10;Qg5ODQB83XtkfMeIBlaNwFb0Pt0P49Kti2u2tiy+YeAx5+726dCPfrXV+Lbe3h1hrqEDBYlgen0H&#10;X8KwIJWkjEURVgnOAxyB9eCfxoAy5EuraHOQwPJQdTyOB7VZsbtgPJdiCAWXIHzZPU/XOKa8V1C2&#10;2Hc7sSwVjyR9KrBpYgfNjK7FaMHqcdP07UAdfa6s82IpQDwQW9PTI9+aqXkpS2IRt52lSvTk+nHQ&#10;Vz0F2rS/vH5xjaBwB1P15Fa9sjTrKFyBt8wMex9Op/GgDnrlc+bIyjv8h46D8a4TUG+Vo2YN5bl9&#10;oz3H4fWu/v7qKOSTeGRlXamB8pYdeK871A7f3jH5gCc+vc8UAcjeykowZuOnI6A14x47Hl6HcwD7&#10;paJ1+pcf0r1vUHbmVwRnjP8An0ryXxwu7QbjyyCFEbH1/wBYo7+uRQB4KaSlNJQAUUUUAFFFFABR&#10;RRQAUUUUAFFFFABSkk9aSigBckcUZNJRQAu4mgsT1pKKAClBIpKKAFyc5pd2SM02gc8UAe7eAv2a&#10;vj98UPh1rnxb+HPhDXdZ8M+GkuJNf13T7VpbOwW2g+0zmeQcII4SJGz0Xmu9P7DP7YQ1HwzpB+G/&#10;i37V4zgmufCsH2GTfqsVvbC7le1GP3gS3IlYjonNfJ5ztwR+NLtJ4wBQB95f8Owf+ChX/RHPH/8A&#10;4Kpv8KP+HYP/AAUK/wCiOeP/APwVTf4V8G+W3tR5be1AH//V7b/goq/xdXT/ANkmP4ET+C4vFU1z&#10;4zttLtfiGIj4f1IT2PieK40q7E+EJ1O3aSxhBKkzTxhWVsMP88+XHGPSv78P+CtOleBtb+F/7Lem&#10;/Ez4e+IPin4fkk8YNrHgrwq8ker3Nqlr4leS7szEQ7TaaB9vVAVD/Z9pZQSR/AhMScEnPv2oAgoo&#10;ooAKKKKACiiigAooooAKKKKACiiigAooooAKKKKAAV++X/BAXxpL4M+O3j+9juDbibwRHE7g44Go&#10;QH86/A2v1O/4JXeNtI8C/EvxXq2sNtDeG444wCclvtcRwB347GgD+xS6/aTmnVo9LuppZDlRgtnH&#10;Ycg5z7mvEvF37T1/YXElvqN8yTBdy2kLAu+emQPfrkivzc1P4+eIdeV7bw6I7C3Y4HA87jqwx0z6&#10;DmsFb6JwNStpBJK+Q7SMd7tn5jyRxxz3/WgD7Ivfjp418Q3RjFw0NvKWZRIxLgHkDI7EdBUMPjy5&#10;sVEVsyI+0yeYCd+VI5cnrnr17V8vafrs5jguZY3OcmBMANhR/F7Dk881snV7oxCf+BAGPJI3HPBH&#10;tn1oA+m7X4pXcc6W9xKyyTDmboo4zn6fga7bTPENwv73zHcY3Z3blBPuevrxXx9Z3kTzzG7didgV&#10;UXOB8vJPp1xg8d673wld60rbNO8wqV3oG+5jp83vg9u1AH1xb67q3ltfPMZTwFB5jG7jIA7g9sVy&#10;lhql3d6l9uhklfYxBGdxXqOOnX05PpXbfC3TbLUYBpdzMrSS582Dj5WI7HOcH9K6nxH4TXQtRfyE&#10;ZY25Uod/AGOcgYznmgDzkWk2o3f7wfLkt82S4xjJLDpkYxXf+HYrK0nJJRlB2h8c8+hOawLCFopj&#10;hGcr825eMcliD6HnsMV6Dp1gs8SlwE/e9ZRglQOhPvjpQBPE0kTyGNvMTHzSHgbfrzzTftiTbFt1&#10;VI+CXKDoPvYPatI2wi3QoU8vJYqo6qRnn26Cqmn21pbwyPPiRicrsywQD1/GgBz6vqskcUVrwSNx&#10;GTuO0nnA7GtC0uNTWfcpkyql2YsSo55wP/rVcs57RvkuB5kp+TA+U468fnU+r6pai1ewhIDgBUTI&#10;zk4zk+4/WgCDUNVF8o+0ybfKIYEHIbGeSPXnvXO/2rHC8kucLJxvUEHPQdPr3rJ07SLwlpJ8hYiN&#10;r/wlcAtu447jrzVA20TuFBd8kltvJznggn+dAHZJA10xHn7IuNu/o2T049eaiu9OMsUe8/vE/ukK&#10;CvO0+nNUmeP7MEjmEcgIQeb1HfoPcfpWlpqXV1Ht2MArY3uOG4xkAc8dhQBSisrfMUL5YDkb8HO3&#10;nPvXQapetc2UcKEyI7eYFIGFH1PT6VVjktnvWhaN5WKhNwQYX1I54/KpNUt7SzuXMM5VgoVI3xjc&#10;PQD649KAOMgtBaWhv7cAPG+Hj9+mSTjtXN3UAvbrzbtXdmJ+UZXGcA/hgenSu1j+xwySLqIID8MV&#10;+YgkdxU8cdhc2koiXMhBJfJAPbK98cdKAPI9Q0RFtrh1Hls/CJwcqAcYOOuDziuC0/4Uxajex6nq&#10;wXggwxuMGSTPQZ69+OnrX0x4e8IXerwy3GpF/LmZfKRRgkr1IB6jpk+9eg2vhQKytMhkK8RjaMYH&#10;oew54NAHg0XhWFpkglV9+AEjHzKDnaD7D2wP5mvRvCmr2fw1tLhyf9NuowsKdCzqCpKjPQcZIFb+&#10;vtY+H7R9QvFVWjGSVHzEnhQMYz+NfLNvrNzrPxMk1DVT80qFYEyQFjxuAAz2xnigD6S+D9mfEfjd&#10;td1j/S3EwdpZfm2sT0GegA5xX2lf6rDcXxdGAJkICg/eTryPp/hXyB8INTsdKeSwdoo5iSqg5Xqe&#10;ue/YfSvehdrHe5lK5Vf9ZngsMHg96APYJbjTbu1aO73RwhsLzwMcn068GuN1HxPBJL9jsbcOIzhQ&#10;Tjb688c1yEuoXdz8jTeXE4+TODwfRf61WuNSsY7FUgJYrlQx5LnPU59aAJZ9Z1UXLh28iIA7Sowe&#10;fQ981seGL6+uTN5zHAIIZiOg6YGa4i61OR4D5zKoClhwDkjpjGORVbw7rLK5HzAy5GGwD+dAHd65&#10;N9rPnTyj5BtAA5PpzxXmo1DyQVVmCg8IRjJOef5Voa9qaNYvJC+AzEMARzjjk/jXnfnSverHEx2O&#10;rSZA4yvT69z+NAHoiXDm2E/Ro02KD94k9TmodR+Icvhq323BklSUfLGhAbgZJ/xrCs7nU4x5flqN&#10;4wSBuIBHvXA/EDQi9qLt1wsQ4IJDcjnOegzigDl/iD8TrHxBYiKBSmCW6gkN3xz19q+QLvWIr+8e&#10;UqGQjZvKEBiMk8evfg16jrP2ez08hnjjb5woYcO2OcHrnntXkwt5IzugQBMhwxw2SP5enP8AhQB4&#10;h8ZLWW88M2DwqyvHfmJ1GCdrjJ4AJJ+U0z4b+D7Sx0ue/tSUMh3GRDtdXGAoHvnn6dq6/wAbwCTS&#10;ihUSFLlDjuoI6r35Aqjp9ybbToooSR8oBRRgF+gzjr3/AJ0Ab134oksZYjeSgyjO50UhGI6bgfxz&#10;6963dH8US6jMzhyhATaj/KGbOc55xknI9eOa801G0uNQ06MzZY4Mjk8bmP8AeB6AAcfWuW0C21rT&#10;NU++ZLVX3hSwO0Z5C5Bx688UAfY8c0DxsS2G+beB8zgAc5/nxXC7beHUZYBtLqAoUHA29duenA5F&#10;chpvi+yl+0RXMphCkqhk4bdjHy+3f0NdJCBcLb3oxKhj+a5VgQQB2x1A4z6UAMi1LUYL1lkypkyq&#10;AMvzADrjjgf59+O8R6Fb3TFL0/OXyskXyfMCeGH5dOOa7+bSLbUldvMVZEjZ5E5yMDKAYOcn8KJY&#10;raztQ12quRHue4wGYdsd+mCTQB43q2ivc26WnmpImzzREcFmxyADkV85+K5dQt5pbUwvCHHAI6AH&#10;qAP1r6ymtYtVH/Ev6IxMZ6EoeRz3PP6V5rr3hODUZFlvn2bMqyykP1GQp9TkE598UAfJLTSgLE48&#10;xU+USy85B4X6etZps2aUlpTITCUZlwAMjIxk5yOnHSvadV8GvFeK+xIiMbsghTgDHTj0x74qtfeF&#10;b1wHjg3bcncEAJAwS+AOnoKAPMdT0yDUNOF2WZniUIsakspPTA56+g7Gufs7OOwfeYJCM/OxOdrD&#10;uK9xl0G1tbU7G3Iq/LLxkt0YZ/mMfU1SntNOi05riRMTxjZJwDuGc+w/SgDyA+HJdVHmuhjjYExH&#10;1G7PJx3GKy5vD0Jn2yM/lvne7cHI5z7V61fB7oBbZQf3W4yZD7Rj0Hp/QVhi0uRDI1yVzICc4wPQ&#10;AcZyaAOc03RXbMNuAQwZI3VcsOzZIPpwOv61r6H4DSCK4bVwFjWRi0sjDajBT3z39OvFep6Jo00G&#10;kq21oy5+6uVbzB09sd8V458S/FC2to2koCWCiVIQ20+ZggbgeqkdAeD1oA8x8TeI7G1mnS2yynKb&#10;3J4GcABMjAA5HevnrVpru6cmcDY3yRIeOD6n+tdxJJe6pdq+pP8ALnleOh7AgcACsW90+EgtZrkA&#10;YTgbfrmgDzq5to4YP3JDFfk+h57d6jinMS7bw+YmMv8A3uPT8617pd8phVQG38beRzjnisy9sWgt&#10;yW/eZyp2cE+9AG1omv3OmTeZZSb0xlo+pAI5AJ9q9h0TxZp+ogFnB24Ro24devYdcV8yrvhcNbud&#10;qngYJ4Gevt0q5p/iOFbjcC0dwpznGM+v60AfYtvqNvMAWYvhhhSu4kbcE/jxxW/pnh6J9Pe6VUH2&#10;oFZDj5owG6Dp1OOtfOHhDxLNPfD7WyqAdzHgZPRc549q+iLHWTen/R2jCbiJdp3YAUcnHvz79aAP&#10;O9XtV0uUq6loCxAk4BU+uPr1r2P4JeMF8GeN9P1yYn7JcyjTNSEg4a3uf3T4x6K2fwrzzVnzbm1b&#10;LLH8vQBVyO7c5J/Suf0aWa2inEW54wqs0TEnaVzgtntnp70AfVXjZH8Katf+HxkeRdy28Srj/VyE&#10;quWz/EPXnBryzxfctcW9p4jCAb9un3DEjhoVIQkepHB967L4wavBr+haH43jDJJqNjG102cL58Hy&#10;Ek+uVA/P1ryxHl1HSb3TXbcLqIzrnnEsI3L+JwcmgDyjWpBOhY4Ozcy7v7ueSPYivPVlFrIu98ZJ&#10;YnPUfrxXV3NwHA+YsHT5SMc7RxiuC1mZbYb4wSGY898H1NAHVJMszCbK7jhUcnuP4fwpbhDNIxmH&#10;mHJZQBgAgZIx71wkOqMqAHn+Js9OR0HtW3p2roHKzbtqknnnHHIBoAWTT1KiZgVcDG48A9PwHNbm&#10;kW96Lby4y5bI3lcEfL7j8qUvazIJUbIOSpyVIA6Z68VpaLq81jN9ouFDRyA7niB4ySORQBj+J7Fg&#10;DPLgFDggc+2frk15zcGJnJhALc4GeGHvmvctQ8nV4fOiBkR1OO2Mn0HP1HavCfEGnT6fcn5Tjceh&#10;547UAcRrkSpG5AY45UDqD3/+tXjvjC0I8LX1wuQEaFQG4JG9c5/E17BeXqriN8gsMsSBzjt/WvK/&#10;HlxCfCFwsJ5eRCwzyMSLx+lAHzmaSiigAooooAKKKKACiiigAooooAKKKKACiiigAooooAKKKKAC&#10;iiigApQcHIpKUDJA96APcPAumfs6Xfw91q++JuueNtP8VRpcf8I5p2haFYahpNy6wAwC9vbjVLSe&#10;3DT/ACyGK0n2R/Oodvkruv7C/YnXUPDaDxX8VPsk8Mp8XynwnpHnWMwt90S6an9v7bxWuco7Ttal&#10;YvnCs37uvlgpjvShVoA+5P8AhF/+CaX/AEPvxz/8IHw//wDNVR/wi/8AwTS/6H345/8AhA+H/wD5&#10;qq+HMJ6f+PCjCen/AI8KAP/Wuf8ABUnW9N8O+D/2TNX1L4m3fwc8rU/FC2fxHtIjONIv5IvEaWP2&#10;iMAh7S5umitbsPiM280nmEJuI/z+pjwv0r/Qv/4KL2HxN1TSf2T9O+EHhTwn4712dvHEcfgzxs8c&#10;eka3Ztp3ikX9jI8xEazT2fnJal/lFyYt3Ga/z0JsYBH5+tAEFFFFABRRRQAUUUUAFFFFABRRRQAU&#10;UUUAFFFFABRRRQAV9ufsOtEvjjW2l24XRww3eonTGOhzXxGK/QP/AIJ76db6n498Q2syZP8AYSsj&#10;5wVYXEfP4g80Afqjotq2+NYvLUSMCeikEDg+h/nXpNo42fuVQgrjaOu4r29T6+9efGM6UiLehODs&#10;3kbhtXkFcg9RxXX6PdWkriWMSNwDGq8jJPJ9vTAoA9BsfJjIF40gchRtA+6Dnkemc/nXQaZZ3NxO&#10;sdqrZVwHYgkfMM7QfTJx+J5rO8OeGLq9dLvUWiMbtjyv4QR909MAqSflyfrXuWk6XDbxRwyq2xcs&#10;gjGBu9TyOB1xQBNpfhW2tR9omQySL8zAMMEjg89SK9JtdPt4raMxLnJG7K55I4GDjA5OT1z61Q0k&#10;74TA3Cq4V+MZA/UYP8q6YExBYt43AfM5GcgD0HWgCfSb+fRL5dT019hjPmNxheOecYyeo/lX0dZe&#10;LoPFtlEjsGilXDxDcXUg/eBOK+doIBJmVtoAzgngBiO3H/1q39OvJtCV2guG3EHKIAS59h0xxQB7&#10;PD4YhiulubEsI9hPlckN65xkn2FaU+qaZDCr3Q8t4yNsb8HOMD/JrhNI+JjAR2N2irJuCM4OBwDz&#10;kAYI6855rQ1PVYr2YvMQwbJd2UPjA/X2oA3L+9aRQECqHIVRndtUtjB7du1V7C5ukuACV2x53qq9&#10;Sg6HPzHIHtzXITST2siJMxCMPMyQCAo5+Y+3bFOHiSxtEcxsQ8jMVI6E8cHsen4CgDu4ikqS3VuE&#10;TDDERXJU9CAM9cc00yh4C8hV1K+SVxk545/DA/XmsDTZWmsmWQAyXEjM7k/KD2P0rT/s64donsWZ&#10;1WMGRQ3BB9/1GaAKl7qN9NGYkDNC77WKjIYLxyPT27021jKxlcMPMQPgDBHOMfmOBW4ZEi+eZ1VN&#10;2HU4OPXp69jXRaRpg/tFbksGCgM8WRtVG5z+fTvQBytpohuJPt0SlExv5HLAZzx2PUfSvQNS1SO3&#10;sEtrJYlaSIM7gYC57ZPei7mtbm5MluMlf3YU9NvTcf6muYjYAsGTe+HCsVBDH644z1FAElqoghNs&#10;zBTglgnAyTwM5z7mlubSOU+eN007ADnp8vXGfTsaWS4jVyzDfnGC/OT2z06VViuJzcrDbqvJ2t/C&#10;cn25oAzEsfLm+0NGXkY4+dhuweQMZ/z6V31t4Zjidb7UEO5SDHEDwARkkj/CrGmaK1vOLq6UGbmQ&#10;KfuqeAD9a6SK4WZT5hY4yW6bzjrz6UATafJZRvGsqNu5Ea4wOuAfQD1rSvtUgsIDO+wqMhgBwowe&#10;n9KxLm8RbfzF2+UgZ3kbqFyMY9zj1ryPUtbu9UleZ3dYchYoc44Bwc9/xP8ASgBni/VZdcJCoI7d&#10;ceWCMnC+v1rw+/0uFNbtb0Ao8bbTjoFkBXaTwAMY/OvY7yT7Gi3ZU8fdHAxn3NeXa1JvJZV++xIG&#10;Tjjp645oA7XwreoLpcsu1WbzCFyQAPl5+tfQum6rHpFlHc63G03mASpbjuOD36LXydFfW2kXaTMw&#10;KBVE6OcA9SCB1PQ19FHXtI8V6db6lEBuSPEvlttbkAYx+XNAHe2+v/2mE1OCBY2lXaiMOAFOPy71&#10;m3UN66MYiRIW2jcMrt5xgDpXN+DdZdr6W3VCVXiNW+bG7jqa94tNNNzpxvY9sT4yUAG4hQc/lQB4&#10;/b2epTWctv5OWC43MCqgnuOP61Tt9HvYZxcyukSoRwexYYyB6eteiv58l08UzthBv65BGMf/AK68&#10;xuY7aO6Hmq4LEcsxK5BOckHnNAGlqUmkxxPb3DO+xiriMjAB647884rcsrPR/wCxxJaw5dDuG7kl&#10;W56deK5eTS01C9aBQSVCyblGGHG3PHYCug0SURTeXPhChwxDAqN3TH5dKAOwsbeW5kcxKAqJgcAY&#10;GARmvHPHaSxLciZ0ZjGDklsbRznj8K9YvLyOCxcW7BVldV3ryuRk8+9eJ+MLmWa2a3JYqcktjdvx&#10;1GPpxmgD5T8cWL/aLfyFbam53Q44BORgc5yOPrXSweHbOXSJraSIeZJBuJwocHaMYwOnPNXPHUAN&#10;xZ3EMQNvtiIOCWYZwQT7HJqzBfyHWlaPy1RhsbecKVIPXHtnrQB8c+I7RL3Rri3hDM1vMOVyMnPz&#10;AH1GfpXCpqRg3Msoj2kDyTg8jgk+3Xmvob4ieGP7P1GbWLZcwXiMsu1uFdSfX+/npXznfxodyzp+&#10;8AWRpThQd2QFwBwMdR6mgDXv9VEWnvdnLSTIFygBGOeN3OOR6dqm0tri4sEkmQK+CCdpyy55z74H&#10;Fc3o2p2hZbC+USKGKJM/8PfP0NdKl9fNcJHEw2wsXVicYzznPpQBFeaQ0iyrcgIqtxIFJJzwOOvf&#10;rWt4e1KTRmVvMeVUjJ8lgQOeCR9eP8aujUY3WUqzZE+FIf7y4Geex/wqK7MKoJTGwwMuxwTleqgd&#10;+vfFAHRrr1rNIZLDCNgEKGAk69NvPTjjmrc/iSHUmm0zUYwcgj5ABu3c5614Xrd39mnjmtB5LgmW&#10;Mg/Muf5cnr+lR2GuE+W+p7g68G4UfMAxOMjuOOcYoA9gv0m06JJLCNngCrl1wSoHZh7Hv9PSuQk8&#10;QrcXr5hWSRYyyzBN6HbjHzHjIPByOaSz8U3umyf8S6WO5hbGURtyMOmG54xzwatXptr7zbjSkFq0&#10;hAZN3OexTPQD0zQBV1TR7NVklvnKMUEqKuBtYjcoIyQQT1H/ANauVXU1e2kinVjMrEBeBkqMYGPY&#10;HtUWppPDp7T3Tec8UuCzfOCoHt1IJ+nPeuE07VJLqGa5RJA+48oeMZ7gjqeCQaAO1vNO0LWLN444&#10;XiIPmB4225J4y2c8Z9jXnmo+EtVsZvtKN56bSW8vcDkDIzkYPANei2RllgSbUIXiAKxkhicZ6H5T&#10;2Pr0rZu7ie1Uo6qIQSULAYYoO5xnJ9elAHjHkm3CpIUhJB8yQLsIBGBkEc80y+uPDUnkWto4M0W0&#10;m4lAVWyck46cnHXtXQeKJjKn2kqkk7DAfvwP7w4wK8R1XwdqVzc/ara4kuMsWZWHyEr3HGOlAHfe&#10;KtavIlaSOQiGWJRHJGQQZF+8qjoDj1r5G8UfatQ16aS5dmMjFExnG0YVQM8cD8M12WpzatYWb2Fx&#10;5qsGxGmCe+MgnrmuNd7jh7jdvyXUtnYOeMjkHPvQByzWIjMqSZLJwSB2HAI9qz7iBooyTjOc4Y8H&#10;PbPauxvtlw4iZQrtgsx6/Tt3/SuemaJIm8+Mfe45yQew+lAHmFxbO82/aVLOeV/gz6fSqkunylCh&#10;bIVcY7nv1revvPjLTDJTHXPIHckVjzSOV8yzYkkfMSRkjHvQBh31lHG+z5TtXPQjr7+1cpd2peQo&#10;0eUY7vN7+wFd/dTpMGWT5QQMlR6DHWltdP8AtLxwnLc7iQM4HbNAEOn2v9mWUdlIwLsqtv25LcdF&#10;9Me/Wussdau9GjzCDJCyKTITyVXr9cfT864e7SeCYg7mVGb5eRj1/CpLO/CE4JdGOAq8DA/DigD2&#10;jSPEkGoD7LMwkichBuHzAjnt65PJFbOlTppmteW/zQTo0YZ+cBuin8R1rwiNp7WVpLU7csSRyeDz&#10;gjv9a6vSPFCLdJDdYVYvmLZyAB659qAPpTVp5R8PYtPUs9vZXjwox5ADMSQfoTke1cFpF95F1KjM&#10;25GCsyjpk54Pfr+VdJ4J1VNZ+H19Azo0Mt88m7IypcDke+K85QvpeqSWc+75MqmDkSKRgcD1xk+l&#10;AHIa0r293fWqhcQTOIyg4xu/qCK5S409r62aXJCBNmWbaPwrpdau865d2rKFLKrnByTlMkA9K8+l&#10;urqDdaSs4jI3JkjIBPJ4z9KAMh53hcwyqW2Z8vnggY9Ka94rFQ3dcHaeOar6o7xujMufMGWdTyPq&#10;fes5WVcpggKRjuO/86AN631ae1IjjLbcEH8fzretPElxDJ5edqnkAnPTjmvOjMzNwCASuG6YPv7V&#10;N9skDEvjr0zkj3A7c0Ae46Zrkc0amTBG4nb0I6Z/Cq+r2qajE5wMMCCR1BwORXjNvqt1BIcrgHjP&#10;cA9/r7V0dj4kZGZmywTAK59e9AHGeJdLlsYZI4QSFf5WI65649q8E8ZZ/sKYMed6H/x4V9Zavexa&#10;3bsAwBI5yMcY44r5T+IenNZafOWJYFk2kjH8QoA8NooooAKKKKACiiigAooooAKKKKACiiigAooo&#10;oAKKKKACiiigAooooAKKKKAPafBHx88e/D3wBrPw18OweFZNN15J01CXV/C2g6tqKC4h+zv9k1PU&#10;LG4vrM7BlDazxGN/3ibZPmruD+1/8YDf+HdTFp8PvN8LQywaWv8Awr/wiIpEmtxbMb+L+yfL1FhG&#10;Mq16s7JJ+9UiT56+XqKAPtz/AIeD/tDf9A74Sf8Ahp/AH/yho/4eD/tDf9A74Sf+Gn8Af/KGviOi&#10;gD//18b/AIK9r8Jv+FTfstzfHLTPG2qeFoLnxXdaovw6LL4hsfIg8RywapZlCCP7LnWO/lJ+UQ27&#10;7wVyD/A/L0Gevev9B3/gpXr3i7wzon7I+s+AfiPovwm1yPUvFaaT468SQpPpVndzW/iWOK1vVkVk&#10;W31F2FhJIykRrcGQg7cV/nxSjgfpQBBRRRQAUUUUAFFFFABRRRQAUUUUAFFFFABRRRQAUUUUAAr9&#10;C/8Agni0aePvEQlJCnQkzjr/AMfMfIx0xX56V+hX/BO2ynv/AIk67bxBcHRQW3e08eAAeCSfWgD9&#10;f4LK48RxLp8QXCAEMoyoHZieuPau98K+HYNOIsLpU82FirsBhX6kkEnjNa/hrSY4SI4hg7QjMRnb&#10;g4IOOO+MelemLpMKTAgbmwWzkYwOSee3tQBb021hhtFlZcBUy2zG0d8j867mD/SI1SBgCAWjDZ3c&#10;56HGO/6VysAjlDRDc28YiQDO8KOevv712VmQtsJL9kjkiVV2dSAVHPGc9uBnFAG7YW94JSJNpVsx&#10;bBjlwOvHbt0rq41htbXzJgAEBZQODkduTkj0xXAz62sNqUimCoMfP93kjIPqeMZ4rJOr3jEPPIJB&#10;gYIwR8w9uvT/ABoA9BuPEr/ZNlrEUyS3mPz15H4VnS6xJtNzvwdoICckgdw3TI9OtcfeajLJEixY&#10;4O5Qw2qzLnq2e4weaoreXZWRbnMUe3aNoBU4wTgA4xnAPegDvZ9SkviHcEuFDnPAwenT9e1eg+Fd&#10;e3sLe+lCkY8tB9xgPX/PevDLHz7iR1UqIiD82BhT644yOlbtvZyaW6zBQWTOE7Fvb1z1FAH0LcXV&#10;zfs9tDgxADaTzjcOVz36gcVA1gVjWKaHcFwjhgBhv4s+meea5Pw1rusO6ySyqqHgxuM4+UlQO45z&#10;+f0rrptUv9QXyYIgQuFdm4LMT1HPTBoAsA3ltGYAoAyDszuODwMfh3q5Y37wxmO3kO5mYKM4wc8Z&#10;ByCAMiqU++FQt27NKQMBQPmAH3femWn2gObi3ULIgHUA7eeMe2PSgDr7O0zMDLvJLAsycA7uh7dO&#10;9dHunuFZLQKOrB+eR2BwegrHgmWNsg5zkM5GcZGAAD7+tbq+S0LCFTlgQvOAoHr9aAMyS5IAt7dm&#10;BLfvWY/Ko56dM5qwuq2qBg67ACo3ZyGx0zk9TnpVWeaEBFdmMjgIqkjBbHHQdq6TSfDT6m4kvo3h&#10;iz85P3T65oANO0+51e7WWGJxHkIem3cB6+hrrbbTrWyuynScIEkYAYUDJ4yMd+tb4itNJsv7Osl2&#10;J5ex8c7m5I+hrIljyoDSN0HUYbjoKAIPtG+3KfPkHdvJIwB701rvYwcNwvLMeCfYjI/WoL+RFfzo&#10;SM8GXPtwAO35Vz1zfmZhBDuMbqVfjkkc9fQ0AUNX1ee/UC3DrEmC2PvMB1wPp6cVkWtiqzAXPTcJ&#10;BkDhW4I/kMe1aE8gjTA+VgOAAT0xgVktO15choSQQrEsANox3B74NAFbVJcSyQsMLuXcx9WHXnPe&#10;vORepFGEb/VjhmJPzA56/iK7rVNQSGH/AEptxk+YluoJ/wA4rziKyvJ7gSyjALYwTkEA8gDpjtQB&#10;O9tLrOqQaZbjLF1znHBXk8nHavSPD6Wkc8kdu3lkDYyg8ZHc57884qv4L0Lztf8AOtlZUtrVpDvx&#10;hmwQuD3welR2VjLE088jNumIVd2B8xwAcdOfXqfwoA7WztJ9Pv1nXKM67gy/dJDY5Pp+Fe2aJ4ll&#10;iiMr4aPBQ89ADyRj8OepzXj8NvNJBZzDLGSIl0Gc5zjr6An8q6R3jhZra3UgkDdyQOgxnp78UAdr&#10;ea3bWl7MhYnzCCmV4UN74P51xGsIy3DziPjgsWOS3PQf/rNZ/iVruSO2lj+ZGjJYLzhl4weTxxRa&#10;3M/2eB589fmwDgAcgc+4oA9BigeK6tLi22hZYVbA25OR37ms7xLJbw3b3I3IrcKM8DjI59qu6Xdy&#10;XENvZqR58Dxop2n7jnHTHWuc8WyT3EE9nndsf5Ox4JByPagDl49ZkuNEnVGYqk4ZWUZCgjk8+pP6&#10;1XRJbmJ7eUnbIPvDjjHTgdf6UaTDKd9mUwksRRwB1Yfd+mDVGaO4lkFvuaM/ddRnOMf/AFvWgDl/&#10;H3h7UZ9BgtEU/ubhHDDj91/dzzXkaSNYa2ltIS0IbKdc+/Ir6ps5vOka0lKNCbbaC/Y8Dk/jmvBf&#10;iToC6Hax3sGAhYojpzle2Ce9AHH3jpqYmsriJTDKZA0bcAZPJBIzn/Oa+TviD4Jl0O/ItEaS3Zwd&#10;4yWjA65OM454619LeG9QuftDFSoQnDFjnOB3x61neMtMvXG2IRJvwVcAAEcH5j14zQB8IzaXEbtx&#10;bTbSW4JzhQO2D7VtQXF3b3AcOSXYojHgfKdoz7H0r0DXfBtzaztcabG7qHPmJuxv3D72R9Oa5KfT&#10;hPZ7FJOcBiGAAJxx0z3xQBgzaheQTIkz7FJMoKnIP19O9bw8SzuDK7q6MpVuhOTk/Tsa5S5t7qGN&#10;Bc52ggxg4Bbtz7CsZpPKlMMzLGrSEALk9cnnt+dAF7U9et5LxBHE0p8zCE9RjjHfv0zUY1m1ux5U&#10;5b7zGQLj5Rj6Dp24qj/wj17cWpvgC6MCrSJg7BnjIHXvVbT9KV7rZeweYjIwVw/RsewH3gAcUAZk&#10;t2umyPe2jNJ85JjQ8YLY5x39D1rr9D+IsN1FHomoxbxGplZ2ySo5+XqOn9KyJdPdYGkiZCzMY98g&#10;IPJxggYIAx2rE/sHZd/aYlLMcYQcDAHbHbOOnc0Ad7bXssFxsttskZJLRFsk5xxx/LFeg6WumTRy&#10;SWyRoxVi0ZBDn2UHHP8AhXjen6ZcNKsu94Z0XfnI5xwASOOf0rqbS81TSmV7jadpDHJG5QQRnOev&#10;WgD1G00WaG8kuY2byhu2IFO1uBkHn+L+lYHi66nijSLTjESo+YL8pXJAGAQcdT75roNO+IU9/amx&#10;LJHHKpXYoAGMEFsn7vHNYninRFnVJrWQGWXBcMCM4BwykYzz7dKAPH5op57lJ5SwZcn7xIwDjjJ4&#10;JHXii6tsGSS9j+beEVA3z4I4I5GRj3rXEl5osTJcctI43IwG4DORyRzx2xWZA8epfusoxfg7QFwD&#10;krznnBoA5LUtDstQTZNGuzH3yoYKR05POcjnHSvIPEHw/hlfNgWHBHl8heBk8jjv3r6bGmSNAfs+&#10;0GOMjyxjecdxz+lcvd6W6ucqCRy6ccgeuT2H9KAPjbUdPutKlOY2O3GBIML6HGPUGubvLq1Zmibe&#10;uMEe2CDg/wBK+wtc0qC9tvLulLDOERs8euD6DjkdK8L8W/DS5EX2jSCUR8lkkG75u2DnnI7+ufSg&#10;DwnULeOSbepAxwCvQg+tc3KEV8tkLtOCo5/GulvNI1uyJVodmw8PjKt9G71lXQeN2a8QhynB7HOB&#10;0FAHKbdo2OCW3bhlQcD1rqtMt5lRrkZYb8BcYzTNP0mbVGzDt27ip4yoPB59Tj3rvJNMjsIlS8nV&#10;BsG1Npzv65IBoA4DUbRTOu7zF/d/vG7bW/r0rmbmxmjOFYtggkDguO/T0r0TWNNVI/tdqwlhZcbg&#10;enoCO3SuReN5QykFdqnDenH9aAMSz1I2V032wEoeCCSOMc/pXV3NhFPbNqlhh4WUqrbeMY4B/SuR&#10;vrGVkwcbg2dp+ZgCB69jWZc69qXh1MJiSNm2yRNwCueg7A9P60Aer/Cp76HRdT063ZkRrlZQiklM&#10;hcH8DW7Fq02sSMhVftttLugjH8QIO5CfftnuKk+GV1a3OmyXllte0nmO3PDrtQBlJ7EE/jiibTBp&#10;uvx3sX3WlwCpxkrnGT7UAeOa1r8K+JpWjwTtVdnTa2wZzSa9GXt01KI/6pSWVechjnFcR8ZdIu/D&#10;vjm41GyG23vsTqByscir8yf1FVdM8Vx3UK21zlEkQA+mPxoA1tTdrqBbiBySTtYdh9f8K51J5OQp&#10;IB/h7D3olu1tzLApVg2CoB9+o/Sshbsqw25yVxsBwM0Aaq3UpJRDyT1xgH29aIpG2AsBu5wepx71&#10;no0YlBQqmR8uefm96jknu1OEI6ZznufQigAunfygcsDwT6ZPTFRDUHQs6jbuXqPbjGKZcSyTwmPg&#10;89c9xWYoc/NIThTgkdRxQBox65JCcDc4HOBwSPpXKfEW+gv/AApNOoCuGi4HPVx+VRXLsQZPut0z&#10;0riPE87tpMyZ4Ypn8GFAHlR60lFFABRRRQAUUUUAFFFFABRRRQAUUUUAFFFFABRRRQAUUUUAFFFF&#10;ABRRRQAUUUUAFFFFAH//0Nr/AIKeaLr3iHwb+ytpPh74Z2Hxilk/4Tdrr4cahJ5K6xYR2Hih74Qy&#10;ZDJd29ostzaMmXFzFGUVnwp/z7JskAnJzzk96/vf/wCCvd58LNP+FX7K1/8AGfxL4u8G+H4NQ8Sz&#10;T+LvAySSazot2ieIjYahCkREhitrwQy3Ij+f7Osu35sV/A/L0AoAhooooAKKKKACiiigAooooAKK&#10;KKACiiigAooooAKKKKAFHWv0y/4JilF+KHiPcgYnw8qru5AJuY+g9fTNfmZX6b/8EwI3k+KHiQRk&#10;5/sBCMcn/j5j7d6AP3Ws5JVIhiJxHw204Oeoxxzniu002JrqMSOAy5CkLwWOM578GvP9JnwskZUI&#10;+wKvTLbeeD6nHJr0LSVAIvG2x5QoVEmCQw4z7igC08lnpjG5ZQoAO0jkrgcgE55PpXPT6tLkMwRm&#10;YkIrDJ25xwBz9f8A61GsQx6k72SSN57OdiY2rgc4yCOvXPHXrXBSw3trfPHeCQTKQu5jtG3pkZ55&#10;bn+tAHoP9pTRRBQuefL8uRgQHOB6Dkn/ABqZL6yhhY3JEblgwQ889c+oH+cVxkGrQkgxlGZs7zg8&#10;HjByuDnjuePwqZZ5rmYTlDJ84DFhjjrxn0Pbj1oA7SzvTK7RlVKlvMDA5OcZOQcYxz3ratLQNKZT&#10;IDhuN53EjuByAPSuVtYWRWneQGRcIEGACTj6nnP5966KI42RlY8pgjbnJJBwPTJoA66xito8t5RQ&#10;ZAdznJz1OTwBg9vTFbq3EiI6pGud4DEtnDdAMYGPr+lcxBqC7f34cOMqqI2dh69+D7VYt9RLMFkQ&#10;bQu4s3ACtwcnHbtQB2+kahdW0ymRGRSVJXGQwXAzn0/zivT21C4Fut7k7UG0Bx1J9OM4GMV5JaCR&#10;4UllxhlLLswFI7gH1OeOOlddHfILf7Pt3qy7sFsnYp4/HnrQBswTb7jzAxeQkDy/4RjI4rotNaFr&#10;kMfkdRlAgyp4wM478dK4qNkjkVIyYzjZtB+UHsSO9ehaTpMsc6s5LTMCo2HKjbgDPB568etAHb2t&#10;qLmJUYeZg53n8Bj1qGSSeMNZWkQklOOM/Kvrk+45NS+RcRQFQSjsxG3HXA6n2710tv5XmRt8iCTC&#10;sdwLNt6k9/6UAV9H0jZGElALMeWPUE+nXjNdeL6SDNlAcgKBI/Y/T3HpWLe38Ns4SGUALwzdy3uf&#10;pVCe/wAxpkkhSWMa9cfpzQBuvdPbRIsuUZgxZer9cqdo9sZqKa88wNFGRs6ucY4zgnPb6CsOTUI9&#10;guJgpc5XnqVHYnsa5291iOKRIw37vOSMZJGAeCO3vzQBsapqD3sJigzsi4XccFiOp9u9ZUzxW0fm&#10;DABO/YDuxxnNYVxqiAsi/MpDFixGVz249ciuZu72e6X7PASsa8N9G7AdQBjNAHT32omdlEBL7gG3&#10;bsAk9QfyqPMsLNKSAc8Ip+Ug8n8c/wCTWcsqeRvC5UDchJ5JHTj/ABqrdXsrHyGyM4HzcYbHGB2y&#10;Ov1oAytTka6uVtpGOccgkE8ZO36YHWpL2fylt4rZFX+L8CM//rHrVIzwwpJctGC6jPDD5yDye9Vx&#10;JcMH2q5B++vB2g+uDwc5oA9n0Bl0zATdlkzMQeodcde/HP51g6jJNLJH5ICM8wMYB6qD0PpkZx/9&#10;etDTDKmnqm5VYgYCjJG0dT3Oc/hg1galqtlYTWz3bnbBIq/INrEjnI+p6j2oA9uUW1vfW/nFsEBN&#10;p+mB82OAcCpbiBL+5WN3MaD7vX6ANxzmsTR72HWkk8ktGzKWaIgbtue2MYr0v+wBPHb3Qfy4mCCR&#10;nAzgDpz1oAxNd0aMabDMzEFU2uACCPmIXjp0zVG4hSayigsyJAqA5Y8j3PpVnxprcKXKxaaplEY8&#10;s49Bk9B/+uvMlvtWldZ9QzEjDBQ4G5B6AfhQB6r4Ytnil+1ybY8jO9/Q9MehyT+FR6k1qJJLiaVX&#10;EjZKqMseO3f0qlpk8L2QNpuCdGVic9eQOveuc1a/eC8nmQRqnkfIp55YgZ69jQBLFq2lwyfZ4nKl&#10;SdwGFz65q9croF2n2xJtjlCHT8Opx39K8nt5Jrm/UuU+Ybi23II+oqvaSGO98t5Mxb2BI3EYBxgk&#10;dKAPWvEFjFamCNmzH5Y3MnQA8++enPSvmb4nzalq2mzLa5b7PKJIoHyAV65Ueue9eua1fTiWO4S4&#10;Xa/7tYyRl8DIKjkZ45zxXkOva/FYMX1hGIjJEflqAJCOevAOD+XpQB5R4Pns72UW6yLESzbreRys&#10;m9ePu4wehHrzXf6vcwefsljYKVIYMASe5AOefbv2r5sv7+G51SRoGMS+cZYyxAYE8nr+Pau9s/iB&#10;bxp/Y+tHPmophuDglGYcBu2D60AX9Y0OOBTJDJJskDFBjkrIeh9MeteT+INHhLGWyAJBMnlBiD0A&#10;OSOPTr1ru9R1E26srujb8IzRnA6Y655BJ+nsayJBdyyLHbnzyxIc7WZTxlWBB9sYz+FAHy74gOy+&#10;k+0YUMS4Ubs8ccDI5J6elcTb3MYuEiunCKzHktkbSp9vTGCf619CeLPA9jq7nUmjOSxIaMncDj7p&#10;Bx/+r8a8n/4Rq1tSw2k4fAydwH50ASWmp32nSJDbFCrBTsTncM5AHb8PevQ9NW3ezaG2jQucMGxt&#10;2nAOAB1OM15vDpq2kizqrSN0VXO0Bs449q1bTWYE2Q3Q25yzRg8gAYUZHPABoA25tIW7dxIkSg8c&#10;kgcnp9RyP61n6vpZjj8pMkA8Lzk46ZIz07DNa8l8l1Cl7aEHjKbOTtXPU8+pz39qW2vmMckN0qhS&#10;SzbyMkKOV4OST64/CgDlktBAPt74UZx5mQcnn8PwrQN2LJREVEoGGCk8k4JHue+RV/8AsbS7aUSx&#10;bdjHaRvOATjPBHXpTbjRUt7g/atrgAeUyNn5SPU8Dbz+NAGNHPpkkklwT15UY2K57dQRxwBUjaxd&#10;XhG5cmNQF4zgKRgHuMYzx1rK1CKS0UvvaddwI3LkkDPbgDtzTbBrtHBYt8iBAGwCc54PXvkZ9qAN&#10;s6gbR2W9Iut5G1ZR97r0I56HisP7MJGj8oeS2NwUZO1QOh6fiO9Q388ECoxJDDjEjfKR1HPTr35p&#10;unXKu77gUB5djzuz23en0oAsC8EUri+3tg7fkUbeB1T068jrWZdeXI4nRSvz7TvGCuB6YOQTVS7k&#10;hkEk5SZUJwFVhgg9yDk5HtWU15qMMQZyywhMjPJVc8c9cH8aAJryPNsYycBv3iuBwQSeDySfYcV5&#10;/fy5MnnHH8IZV+7jGB6ZyfSumv8AUoL23FtIRFuQ8M2N2egPTg1gWtuwbzFDyYIIc4JyRz19KAPF&#10;/iBerY6YbJQkmHBAb5ipP64+ua8Pt/7VuLrzdQQS2+QBCp2ydeo9hXqvjKNf7fmmdnKtKQBkYA79&#10;fSuSk1EwWv2e1GZHcl5BjO0YxzjpQB0d5Fp/hTTE/s4qDcsZUiIyQBg7toHGexPNefXw/tR/tLHd&#10;noW6A45H+Fei2OmLrWjut9LvfOY5MYKHqFJ78849DXl+tXl7oEzRToJI92MgdepJ9uaAF3XFqTPj&#10;evCNxuG7rg9sViXcMgmMw2rycoDkjg/5xW3p+v2OoW/kTrtYk7XPYAcE4rNXzIZDvIPyBcnIBzyO&#10;n5UAYc0QMjyvtLAcE9T7fhXBa5brvMT4yqFgR3OK9L1G2FmskcRysq5BI9Me/pXmWszRCNhLtO5C&#10;W64GDjgigDsfhFr0uhW02n3ABsbx/wDSeu6MjADoem4DP4cV9JX2mGSGKaZUMMh3JIg6rtyrAnsS&#10;cce1fK+g2sFpp8exZDmMyA8kHcc8/wCeK+lfhdqS6z4Tk8Nzupu7aIyW4kO4mLcOBnptxz6ZoA8e&#10;8faRD4pF/plsV85GElshHIlhXHTqN4GPwr5msIBc2knHKEhgR07Yx7Zr6g1G4Nt44uZEXaXnByv3&#10;gyADnPr6V4b4g0+PQ/Fl3pyLi3ulW4gI/uvkgYx9R+FAHmWpR3McSzQhkMZPIzz/AJxWOutSEiOT&#10;IfOQ3+Nd4yo88lvjqCMv6V51fWhEjRYPB5/CgDdh1aRsO/PZvqO9WzdkAFySrL+OfpXmxkeAnqau&#10;RayFbDk5469sUAd693tg2gjrkfhVF7suzHOPoOKwY9QgkBkz94+uac82QPLwR3+nrQA+efKbWIzn&#10;pXE+J5M6e4/2h/OujnnZiRt4JzkCuO1/JsXPOMjr9aAOFPU/WkpTyc0lABRRRQAUUUUAFFFFABRR&#10;RQAUUUUAFFFFABRRRQAUUUUAFFFFABRRRQAUUUUAFFFFAH//0e4/4KJ33xb0+0/ZFn+BOveDvDni&#10;xr7xfBo998QAh0C5kns/E0Umm3gkBGNUiZ7CPGH824TYVfaR/nmy4OMdPfr+Nf3/AH/BVjRvDviD&#10;4c/st6T4w+G2p/FzSJf+E0OreAtEkaLUr2ySy8TvcXNkyfObnT4g1/AiEM8luqqQzAj+AKXov8/W&#10;gCCiiigAooooAKKKKACiiigAooooAKKKKACiiigAooooAK/S/wD4JkXCWvxQ8QzuxQLoK/MO2bmM&#10;Zr80K/Qv/gndffYPiB4hlwGJ0JVCHOD/AKRGe38u9AH7k2etRWKK9zGCNwIMmT3PHqcfpV698QNe&#10;uzqFVVGFIYDB4A/z/wDqrxW68SkAQg4MakkDls45xn+tdnpV4X0uW5Eas6sFDEZyy9z7c5zQB6jp&#10;njlNNtm0/UBJLjlG64YkcjB5H9O1dDKmneKkFjdvGin5o54xgkk5wSTnOR9K+fJbkG4Yx8LKdxBb&#10;OSR0B7Yz2FdNpc81iQ8crBwBIRkenH1x196AO6vNO/sp/KjYyIHMbHAwAemcc9f8mqtvcypOsrIF&#10;Qkq6uvX1AOQM1Qt7+fUJPNlcB+ZP9ltvt1568V3GlXfh2eyEV3G/mEgpgnaGB+dh3OevXJoAbZTX&#10;dyRDsATkqoLEqMeucZAyPqcda27CKa6m8qZeFyWBJDbs9iDjng44wP11JL3RbGOJdLk3v05G0Z67&#10;s+vcD2qGwkIUy3JEgkbfIq8tuBx+lAG/YR20szIikhQW2seSpwAR+HP1re0YWsbTLKoln+9AxOFx&#10;06EemOlZUSXARbgssbs3ouAR1/Tn24rpLWCRpHljYSA4KkjO7HbC8gdBjPegDQ09JZbhop2YL8qx&#10;n7pVlOT045zjPt9a6cWt67mOFCVU/umkPIC8devp160mlWKtAIbGI+cQqyAD+NvXtgcgH9eMV6Jp&#10;ui3b+WNRIYkZMacEhD1J6EUAQaFoMkkPmFVclsyGQkH/AD3Few6JYtaZnYnee3oQAQTntWDdWhEa&#10;SwE4TAO0DBHPWsSXxNLEz28XytjYGfJzk46UAd1daksFy0qsGbaWLYBHPvyPrn8K5M6gj3Ylg5Qs&#10;VyMryQeR3P51kK8t04+2OSGDOw5OSOg9DjGeDxUErAfNCW5bO4HB45OfbHegDtjexsnlqVduvzZA&#10;yfWq7XSkbuCikoQuf84rkRfGB2MjEqyjccgEnpxg1Vn1VmkSEkhc7lIGd3sew989KANibWnuH2xB&#10;htk28qQMgdTzziqY1IoPMcMWDAFBnKgHOTk9P6VnyXFoGW3lYgKTtx/EDyc8+tZck/mBiwBGePlx&#10;j0GaAHy6y8m+YqVJPcjI9x7VXBlWIMrHBAJZhzjPJwOT6cjNVrRBL5iEKoJw3Yqc52j16VJdu9ud&#10;rk7mYFufwIyOnNAGtJfBbVlizxknHUkcDB/E96xZdQkhTemGzyVBJ49s5B/rWRLfhiHcFBuPQDBJ&#10;9fUDtUmmqdRVIG2+UPvMw+YheOcccdulAG5oMTTWhuyrFPMCqGzgsTzwccZOTxXQm3hsx5blpZB8&#10;yDOTtPTpjPOD9Kj0J7cF0bd5asQpQjkgjPA9OauXdxa2tw97PsSCNCyY4wO+R6nPQnpQBpDVV8Pe&#10;G5Bep87kGMufnZerewzn9K8kW6utZ1eGe6G5IXSdU4JADenfBFVG1u+1y/mu3IWNgEjTOdiL93ge&#10;pHP1qi2qvbyG5jBJDFWCt2xu69uaAPrDQIlcvM8i5VgPMBwWHYnH1+YV6DZ6zcxI73774SuICvOO&#10;nI6Z/H0r5EtfFt9a2ETRx/M2MIXO1thHOereuPrXW6P481mWDyJ2yYmLrGM5bdnO4+ncfWgD3/Vr&#10;uOCNWi+T+F2J556HPavNNR1eCa2eZdxIyBt/9BOPXFcfLrV/qEUyyeYkcjhiHJK/NwSPSqOnLf3V&#10;vNGiKFK5DhScYyoPv60AdxoXim6kkkHzDg9SSCemRgcetT+I9QLqoXGHPz922k/KVPYD+lcTb6Pr&#10;No/nRRyCKVQofogOD1IHGSP1rZfw5IZCJriGFNoYl3J5GOMdc5zzigCSw8+CJmlk2RhG2fNwQOuK&#10;5Qap5V0Y9zkfff39v/rc12y29mLK4SS4WQbQuUHAC54zjmuAs7Ww1LUHhjmmyGyZVTt06mgDJ8da&#10;0Lm3gjUmMQyZMq/eBIx2Hy8V5F4ha8msnW8Znj8vbGjjdgn5snvyPWvd9WWwj06aI2/nzQs/ltcZ&#10;Csy9AQOCc85NeVTDUtRl8tookDoNqgj5sfLj5j/d6etAHyRcGaLXGjuiwiB+UZJzjIAPvg9a0tee&#10;WS1ie1RmJhDbR6Z6fmPyroWs4bzVrmNEwTMzBuynpx19Kr6zbyeXtlySihVeNuSCOp9uxNAGL4M1&#10;6YSmx1LmEyFkfJPl45PueevNexW9i6t51lmTdhVkU9sZwPfAr52sVaCcR7WQl1AOeATxwfXnNez+&#10;Gdek0Gb7FFtkiYDehOQCDjK+/rQB1qW+6VrVFwhYOVxls4Ibd368Y6Vx2u6PFdPOzRxrtbbyASAS&#10;eT0xmvUo3ttUla7snVlb5EK8YJ6jA79ueMiuYvdPjaQLM5TflZW/i46MfU84OaAPnS40Bo7t5NqN&#10;E0QQN8xGR09s5H5VyF9psYgkJIPz7D8uSMdie+PSvpc2VrOvlzJh1LblP3SOxycdfy968yv/AAy0&#10;t3LJZljEMJ5a53MSQWHfj0OKAPFf9N0EG6tWdcsHwvzKcEZ46cAdK6lPFNhcJFJNGsM64ZieDgDn&#10;cSMYIqa/0uSFzZyxYycbiO/YZHGR+tcjq+nRzq0LFgyqpO1cI2TwOOOvHWgDRvPiBaWeZmVJYQx3&#10;GMhORjGeuOQPrSp45sZdPe4DJ85GEj4DEkEnH1BzXl9zoYcTMxBB4VOm0geo689+9cXqFjJYSiaJ&#10;iTjdsHygZ7+n0oA+j38Tafd2cc6o5JJiMqZ3bgf4VH8JPP0rnr/VILOYmQspBL7243HrjHX7vYk1&#10;41pHiifSrpZ5QHHMqIeQG9OP512i6vpeuwLDeSLBM7s0ayE4Zu4DdOnABoA7e2vbC/cxlA4Vcux7&#10;tknp24xwK1X1e3t1aOIbljBQIcc4H6Y9687tJbtdQW1BHkoo2zFsrgdVYjuOveo9Vgni82ViWCuo&#10;yoKg9yc9OfrQBRnvpYdRkVmdSzHzsAjk842n8OadN4tktbGSHeyNOoJXgnjnhuvas/UTctbrcMzM&#10;FOcZBJHcnntziuJF+t87Ow4XKBHGT0yCv0NAFk3JuFG9izMSUJIGxsjrkdccZORXT6TfCZ47G72L&#10;C2Fc91yeG44x9PavOJle5u0dGaHJH3TlunQj8qli1W+aV7a9HyD7jLj516DOPpmgCl4s0fSZNSku&#10;HbncZY0UFtxOcAjPAPP6Vw1roitfM+3LddhPODk4I/zivU7y0s9VVRKCJcBlKjG4dgD/AI1USzsd&#10;Jn2AOWZiz7uvTA+vNAGHaWLiweW4ZUYkFU2naR0BHQ5FefeIdNiniaPgr5p4HX0zXrUtxBdM5ZSC&#10;E4BPIGfvbcfj6VxdxaReT5t0AEcsqOBuLe4b0PPWgD5ouNFvNMu3uLFgYyx+Tndn25xXfeE47W80&#10;m4MqmR4+WD5BU+vPYGt/UdPtLrbaRBUZ9wDZwDg46/Ssy40mfQ4/JgwrTqFDqOqj19cdaAPP/E+p&#10;28iNBZhlzlzg5AHUV5rrE5ZI4wvzMwzx0+bNdLqUc9o0izglmb5TwQQeOv0NcrMWuZ44fmDFwBtI&#10;5H0H0oA9G08x2dizSKSCBtXkE9vWtrw1qt14Y1S11yAZa2mEgwD86YIZevOQec9a4/e62BKn96+0&#10;Bjn7oPTnpXX6WEurB4wBuZSVI5yeB3oA6H4lWsdp4qbWLb5bW+Av4DjPyyAEc+4PSvNfiFZwS2Vh&#10;rMIDBCbeTPBAI3Dn6135lm8UfDCOdwWuNFvXsJsDP7mQZiyOoxgj8K5aVLnUPh/fRfKz2qifLc52&#10;sAR+XNAHhEqJDP5gVsknOe2feuX1awaJvMjBO9uSfr/9eu58sTWwkOAwyjHPTHt61iTIlzDJgEbB&#10;wDzyKAPKruLbxjtxWJLCTnGa66eMICGxnJPJ569qzJEzzgH2oA5N4XXLREqfY4qL+0r+0HJDAetb&#10;0sYOMd+/Ssie33jJ5H8qAGp4mwP9IQj12Dj8qzdU1WC9tGij6k55/OqU9uqHGMVkzLg5oAr0UUUA&#10;FFFFABRRRQAUUUUAFFFFABRRRQAUUUUAFFFFABRRRQAUUUUAFFFFABRRRQAUUUUAf//Sk/4Kp6x4&#10;a0DwT+yZq3iv4kar8IraLVfEot/iLo8TTTaNfvH4iSweWJfv2s12YYLtSQrW0koYqpJH8AMoIxn6&#10;V/oZ/wDBRSz+L+o6Z+ybp3wI0TwZ4m8T3D+OILPwz8QPL/sPWLaTTvFK32nz+aRH5l3ZmaC23kL9&#10;oeLJAyR/nmS/dHX2z1oAhooooAKKKKACiiigAooooAKKKKACiiigAooooAKKKKACvvD9gu4W18e6&#10;7LNuEQ0Zd5XgjFxGV57cjrXwgOtfY37Gd1LbeNdVdDlTpih17MPOTGfbPNAH7Bact7f6uLV02xvj&#10;ORnp83dR1Bx1rtnfUImZ5GWDzFBMY6BgSOnTiuP+HmtaXfXiWeryNFLM4SCUj5SO3PU/pXsF42my&#10;3TaPqy8w/P5rEHeqkHgk9gPfk+1AHKwytKnzBl2gbc/eH1/AEDHGa3LERjNxPyrnCKfmLAD5i3Pf&#10;isyXT47O7DWzsVYZTLZzuB5OR27Vu21naOGVyUBjO1FORkgdDkHqP1oA3LIRnMkUGVVcdduB+uR6&#10;11FhbTbRb7UVWk4UnDp3JJPT1/KsWyto5GaCA4SQFwF+UjBxwx7Gt+2srhJtuWO9gGC9cDnkkjjP&#10;tQBs2tr9mnFyhHD7owp3HknBGe2K6/SIZC/2lioJjDbwMEljwF9COOmTisC0tVQAqTISchgpBU+n&#10;5EjH0rrrDzLhBBG/mAOwTAx06D6gjnFAGvYPJGPO5DD7m7kBjkYz+P1r1fQ9JsZwL+aUmT/VyIww&#10;OnGAMevXp1FchpOlyQ+W88YleNi21j8rEYXPbkZ47V31vaIsjTQgEhgoRsnsNvT0zz2oA7S0urOw&#10;hIRoYuSvy5ByMAfXHStqPURI4kJZ3DYBPACj2HevObhAoZUcgrzIT952yAQcA8ZrR847mtoWZi4w&#10;WHQjOADz0x1oA726159NRchpJCPvHIHzDhmzx9K5VNV2SNM52sQ6uSCMk/7Xp7VXuEv7RVil2lcA&#10;kIzMdo6AcYP1rIadXkIldQmcAN1z0zz3oA34Lrywkg6HPI5zkdiQPqKjudWgSMmVgQoJZurkdAp/&#10;r61zP2seYBAi+WDzuJwSf4iRjJOOOMVnSQ9Zbjrktt384XgDdnj0OAO1AF+TW7ma6AQshJwN390e&#10;o9q2luRudnzzkhh1z2B7VxgJhm2oRnLfeyQB1OOec9M+taInYL8pGflBIyeAPQ/T3oA6CRoPPyzl&#10;hgFWbPBxjGRjngVPc4XPmtgNg7QOMDgjHb865+G4SQuSCCThAccc4Hpz056VNEyLG0ajJY577Dnj&#10;gnjjr09qANF7qN25OWB3BugHbjp+H9Kwb6/8oG0wSSMsM564POO/erbSRYIQMozjOeQMcdR71hPK&#10;/wBoSCRCylsLyOMcHHB9c0AKkTzyJZIvzB8Pt5CjHP4j249a9EtbeLS7PcIz8i7kXH3gPU/j1rI0&#10;nT/IXyt7qWUCdwSdqg8dOpro9QiRrM2yybi+SXI5wODx7UAVdJmcSN5gCgZdnTICknOecZ9TXNeO&#10;dXS4ZNLZtsPWR1+XLHkcDOak1LU/7L/cOy78AAA499xOOeM1wOqySNcr5TFRIS+4HII4Jx7c8GgB&#10;dJ8u2uD8rHcSVZhsAU84GOvPQ1PdRkRvNGS2X3ENjOAeDx64z/WqGn3zCYLNEFLP8oduQpOAT7mu&#10;ku1RrWbzscbkQcEE44wM9BigDY0uCG6g81WKE/LG2Sy8fwn3HQ133h7TdIudQeWGJvOWI7pi+NwU&#10;4AA96808AJE+py6ADuSSLfC3TEo9j7Hn3r2vwbCmn6yzKFaQJ/EAUAQ9Md8k/pQB3MGnWrIkMNvH&#10;uYbcS5bnHUDua4K+1HU/Dz7/AJPl+QkqA3J4C17ZqktnqNk1xZoqzKxSZ4/lwMHsTx9a8z8bNbT2&#10;kF4i7mACvu5POTnt0/OgDirq6vtTgSaGaVXLsSMkKwP3Tt6DPNehWYtre7gtbhNwlRI5D1Klh1J/&#10;WvP9LuYl1KO1LI3mOq5DYAx6Z4Gc/wA813N5YZ8QT/ODHNMFQ57Yx+A96APOdevbjTtReOBg6mQx&#10;S+Wcd8DI79s11PhzTYpJvtn3Wbhtny5PbB964Xxit19sVCjKqTfMyMM9OeSOma6fwtcC7uYbGGTE&#10;owo/Pr70Ad/eeHhc20l1Js5yxibliMYHU44zXz3rOnRaLLcIPkEaFY2f+Edsc8ZP6mvY9Y18xX8k&#10;8uHCuyFgAB6bTjsQc+teXeNbNbjRLgxK7LcQvLgHO0qcjnGOn60AfLEGj3EWoAWylvmDyYIGSSTk&#10;ehP9aqazFcy6NOAvzxytuKnPyHHO3jP5/hzXo+m2qxBVmCJ0lc924xxk/mKm17T3srPzYgMSJtZj&#10;yMg4yB644x+FAHhOmxlrrzY8bVO4jsc8ZHGOM13McaLany1VQhyXHXuCc9Bk1z8CwLcC3UMFOIwE&#10;PXB681vswWOeEDcQmVT1Ht+OPXvQBhafrOoWWsGexLDKCNgwG1+CckAD866rVPF1pLpjo6iK5bCq&#10;rEYwMjtyOv6Vxu+e0tWmkABVt7qcAPkYwPbpXjPinU5Lp2n3kMH3AHkZXkZI56nkUAe1Nrdzp9i6&#10;zOQm8Fd53Mc+n4HJHauGk8WR27O0MzxMGwvOEJ5Hcdx3rg38ZXEKDT9QKEtgDo3Xpn0Hr7VDa2ep&#10;3M6iRQ+513F1IJwc4XjpQB2dvqM+pyfYrwAuSBFvYEEd8EcdSDXO6nolyrmZ8EKpC7WIZck4BAx9&#10;eK7zSNMtrVZBbBtyqBgkYGDjnJHUk9BVbVBHKnljaocjMgyroADzgZ9qAPF2TzJDA+4BMqMjABHp&#10;7d/aucv9OZcvMyyP/tHIIXptx2Neo6notzcN505jZsF1Ibuw4yB9cGuEv7O5tYyJANu3J2nnd/hj&#10;igDgbmztQ7oiHf1LqOmOmAOMnJ/yK4ieDUYo3toFkA3sW39Rubd+ec/hXps9zJGoC4O8hARgncAc&#10;ntgcn1zWBN5kBFwQrDaV3DAzxgA9T9OlAHm+neJ9e8PSAwuwYPgI47nrkcjmvWNC+KtvNZNa61DG&#10;0TxsgMIKlW6jcOhxzXnmq2qXp8siLzAS6sw6gDpjrniuL8uWKXaxaIqf3e05DhgM56DgUAfQl5Y3&#10;V9EZtKlWa0KjzBFJmTd1yR1A9e1cfdaFe2cQ+0xqMsfmQcc5AztJri9H1CW3lieGdraXdy5zhhyB&#10;nHcds16jceI7tLLy2kdh5aqSuN3HJwccbqAOPa1YJ+8+R2JVVYgNu9QPpisy5SdlKo2SCMHPTPBB&#10;9utWX1PSri4Y3QmEkbgq4Jwy44OD0/Or6tprqLp2+/lRt6gAc545yOCfrQBk211fWUbXkIYtD98p&#10;yBzgYHqOtZt7qMs0STnM+6TLL12nqff0re1LVrW1DQ2yxlCcNGxxjHP6cVyMJt9PnXUbd2kLhmKY&#10;HU+g7UAVbi5uopV80eW3U727Y/X2FNWabUd0LEEAKEHIBA7EDoQKdqF1BqDPc3CeXIY8KQc5H06V&#10;mWVoA5TJZgAUKH5SQeo6A9aAHHwzqRnjt5E2nmTkgnb1b9BXPeJrxXvlkRHjijQRqoP3Qec/rWxe&#10;X9+HYXPnSGIBiknDLu4BA4rmLh4rlVMoLhhuXc3T6+p4oA4jXrO2lkdesO0bZVOQD/Q9Pxry8adP&#10;b6z52CUjUKr9jn/9dep3/kRyv5oJAA4DfLjPpVayhhuLV5L5NyyYBQDIIHGfQEZ60AclcggCHGVB&#10;BZR7dTWjot55V5yT5ZVlG/Azx0/Os7V7C7sLpnt2/cNwDn1I6ntWLd3ASyDyZ3q23KnAB44/LmgD&#10;3D4XYmvdX8JyOdurae7pGennW/7wEe+3OKwfCVg8s97oMvIuraaJQ2R8xQ/Lj2Iqz4Kuja+MNFvV&#10;J2mdYHx12zrsbH4HH4VctbgQa+txKGz9pVuTjaCcEH8qAPnfT7cGGYMcMCQoI9+g+lYibkmdPXPy&#10;46+9dvf26ab4hvrfKhY7iVdpJ5G7jH4VzeoQeTKsyj32k8foKAPLtStTFcFNv3/mU9fr+lYkkAxk&#10;jH416JrUMbWx24yp3E+3pXEyx91PBHHqPegDn5o2U554rLlTt1rqXgUwseuDyawpowMkUAc1dQc5&#10;Irm7xSpIrsbhdyFq5K+OVJPrQBlUUUUAFFFFABRRRQAUUUUAFFFFABRRRQAUUUUAFFFFABRRRQAU&#10;UUUAFFFFABRRRQAUUUUAf//Txv8Agr5Y/CzUfhH+y7b/ABt8MeLfF3hUT+LJtZ0nwI7prsMMMHiS&#10;QanZlP4tKdV1Bg3yMluwf5C1fwPTdgfxr/QS/wCCnWua14b8Nfsla14a+Jtl8HtUh1LxT/ZfxC1O&#10;MS2On3zweJEtoLxWDILW/mK2NwzgxpFcMzgoGFf5902MDHHtQBBRRRQAUUUUAFFFFABRRRQAUUUU&#10;AFFFFABRRRQAUUUUAFfZP7GUBl8Xa1Ip/wBXpSNj1zOg64OPyr43HWvtT9iQP/wnGsbQCDpHzKT1&#10;HnJwB3JoA/TXw/EDGxuQA0TeUqq247v7/A6ivZLG6TUraOK+Ks0QIMrZLbeozyeT6d68c0y2Vron&#10;JCIeCmQ2zGT65IwR3zXp2g2k91dLFCWOP3hQLjBPA/xoA7q1tYQfMCvtQ4X5iWB6jAOfyrtra3DC&#10;NZmAYkNjuBnB4Gc/Nn6YrAtTdwoouFLOCPnVeOCccdR1/L0rpLVIy4jlzGxzy5zyP7vPU4znFAHY&#10;WiASg7UIGDkjoMAHrgduOwHvXTR2cUYEybhlxwo3DfjrknH4Y61yFldQzIzImSRtC7uMj1BJ6n17&#10;dq7PShNelZrkrtiXIixtfK+3br0xQBvaHpVzrsqw26EnbvLZxkggY4BHU16/oXgSe0ijhbAVlDls&#10;5YDOSOeecVwek6tdW0aSWzFCAI0C8YUZ4PTB9q6ddX1e+H2ctI5yMMueh9cH8z2oA9Qt9O0fT0ZL&#10;yQvK3KsrYGR2A568VlqwWT50dAw3deOnTPv1Fc5HBJbSJJIVZuMKzcgAcn8eoNWb29jQON3VuDzk&#10;jHQe/pQBcutVCMYpCAAWUHvjJIGfasWPVr4SGZI2KgfIOPm9+M9iaw73VYoJQhZtuGyWPB5yOP0y&#10;a5y51+RlM0TJ8oBQZyq54G7oPXpxQB21748fULrbOPLAXJXOWMY7k9snjFI3iK2vFAtsEKAxKYwR&#10;jH6Z/SvCrqZ7u4JQsAxYkrjAHU8cY9vrWjpeo3Nq3kgFwhBIJAxnnHf2GKAPbLPUN8JkjLDcQrbe&#10;hIP4kCpxMy3D+bKWcAMwbBAGcHtXnVnf2kpUMWAIDMoPQnn1/qK6OC6ZJGumUxHaxWNlJxuJ54zn&#10;/JoA6ddN1O/jlGjwG4eFuNjA4XIODkeoz+JqqLPxFayhJ7S64xlVUkEnAz69/TFa/hT4kXvg2yK6&#10;baRlnfe7yLlmU9Dk9u+OnvWzb/tKeLI3H2iys5A4BhVVKkp6ZOCM44/SgDCddQijR7q3kiVCDvZD&#10;yc5Ck4xj2rX09Brd+um2hRWeTywZX2xAg5JJ56UviH4+Xuv6VJpVxp1uqygneAWCk8Zz1+X8q8dN&#10;5daw62lk7RxyYLuvA3euV5GelAH1qPhX4d0hfP8AFfiC2xt3yQwY3gcdDkkj9K6bRo/gn4fIls1m&#10;vJ4csJGJYgHPqAAPfNfKGk6LcF1mvppJCcKpYk/wg4Bznj2/Tv6GLeS2hO1R+8UOzKAdq9AGzg/p&#10;QB1msT2d9fNe2KeUsuT9nXoFGOvAye+f1ry/xj4yh0ZRBG4UIGbzgcAgDjA6cGt/VdZtdF0t7lmJ&#10;Z180gZ5yMY/E9uhr458T6hfeJdb3SpIbVeqAkEHr8w9R2+tAHpWl+KNS1bWGurtgUGfKcAHIHG09&#10;uc9cdxXTfa7aZTNINuADHtwSy5BXPt07V594TtxFZNI6fNvJU8AjGCQBxzjPArqo7qeMELEmNoD9&#10;S3PGfX8OlAHQQ3Ucsq787iWw2DgZ6HGPeuuh0WS8ligUncQWeRBzlRzuGOO9cLZPsuIlw+7kJkgd&#10;c844PT0Nem6E2b9vOG0SxvgkcHIHQj36+9AGUFTQ9e/tEE7M8hTxlcHt1/D/AOtXv2+KC5+02uSy&#10;JnpjPAwx659814Dr0CeQZ7dR04weMlgOvXOMcnr+VfT2iQWsmiNcKhbCKd7887en1GO9AEela3CC&#10;0e5tz5jdeCDjGfp7VzvijUXMEumokRWNS7HPzcMMgfXOPxqe5to1Vry1U4kzLxyDjk9MdO9Y/i+x&#10;8/UXeNmVZI0bcOhG3Ppnrn8eKAPPItbFncRTCHdKkxDJ8qlAegP8/wAq9U0rXodSsDI6qJIpQxLN&#10;kjIyc9sDHrXkiaXAl0wn2lgw+bBBOO/p14FFhPJaTP5qzI0wIZUHysin3Hr/AF9aAIPEWs3F3qMi&#10;RkBvNOGkO5cueOR04/nWz4QSWLVLeRj87SoCoHVW4/rmuO/s65v7svcIcefwwHOc5AHQYr0uxsp7&#10;aG1lt8qwPIGdwOccew49aAM/UlkkvprRU85BKyFiflDA4PHTPBrvGhttV0/yrY/NbxMnIDYDKBjr&#10;jk/lVLUdNaHVHM6gRyt5qbVwrluuT0Hzc471oHzdG011nKiSYb1wAFwzBQPbqaAPlm6STS/EE1tG&#10;5IQhYkk4JEgHPP8AdxVnXLgyaIJrjDmOZty7vvfQdunr9DXVfE3Q3kmt9Xs9zZURSFOQW/hZj2Oc&#10;A/SuI1PSLrU9BNwIgHBTegLIvT5SOg5A5xQB5ffS/bZBIjL/AANtGeFBOOfrnpV7T3gmw3zmWTAL&#10;HjAzjA9Rj+dUbhJLN9kisXUN8rn7rA5GR6D+dOF5H9kxGFyDkKo6r1bIHB+g/HtQBk+L45ba1a2i&#10;X7q/6xzg4Oevr6V4RqUUkqmMZGCAVbHJHOMY/Ec8V7rq90+q2SrafK6j/Vn3HPPWvOrXRmmu2knH&#10;8RIVQD0P3z3GVzmgDyl9CcX/AJ20yqW3yDHIDDIXd0zXcaVBq8TLFdhWjVxtAYBkHrn39DXpEml2&#10;1hAAzI3mcyAIAiEcnOcZPpiud1S9Bi+z2wQMpGCuCxU57jnpnJ7UAazT/wCgfuZFAf8AjHAyPUdu&#10;+evWqdrcxLJ8riUkkqGYHgDJGSOg9sZrg21xrZnuYt7fP0L7g4X5sD0OP/r1PHr8cyKFhKpJ3OQy&#10;9z0z1IoA6XUzKzLNlcnafM+XazA5C54bGOf8a5DVjEsW65CuvDbEABIY9CeelOXWI75fkPmIjMWR&#10;uQMdwcDpWPqurfaQSCqsigjI/ixkYPPy96AOI1jTdOvI0uNPLZ6FF4AOTwp4/lXDXTC2gZr9GYI/&#10;zZ4Hy8EcjnFdxqN7DJOFtgiS9YkcnbnJwOOnT8q4zVVlvLcNeJu3EMSjZYf3uOuDigDzi4vY7zMk&#10;CMib87txBwBjPT7ozj3rOuLeGRd1y7AR/MoQe+OexzV68spbVGYAuj/cUAZA/TA6cVhXXmeSThY8&#10;8EcnPP149qAO40nR47lTcwyJGzg7iBuO3qRjp2qrqiG1PkJENwUkluEKkjP6/wBa4/RtU1PSJDPa&#10;lowGIwBkZ45x2/8Ar10D+IjqV7HcalhVKFdyndwx5J7/AOfxoAgktrqOMrIWeTIVdpyuM56+mR1q&#10;KOaUwtEuCqt8pwT06evufxrv4IdFliksLWUyEptQYwMgc+3AAPWshrLRrhZntJZFZdu0nAjLdgR7&#10;c5xQBycN7bRg4DLG7FhI2FJ29v8ACqc1xFdRPcxSCTawKkAqFXOCOOSfwxW3qvhuSWUfZWifKrJt&#10;ztILE9jkcenfFYU0VxYNHEFxtG77uAPX27cUANltWniPBVTxsJ4cAZ/lW1YW62NmtwqmR1kDImSQ&#10;Sp69xx3rFbxCIR/qkaMEqw2gnJ4/z0qGbXNWvCkFuSjyqSDCNuPr6fhQBi+OtTS61JrmFxHIyKSp&#10;6IVHPr36DrXn9vfyh2jndWc7SnueuR6Voa1aT2bgXkgLEkgM2SD79+K4OW8lW5aOf5G42vjOSfyo&#10;A6S7U3S7pcBlGH4zzjv+NaFpEgjSHBDbOCPfnj0rItYvPZJGIfDYYcgNj1Nb0o3ruyDtJG7pgDp9&#10;PSgDHv4y8bbvm+YqUPKnvk+4zXl3imwNgkXlNvhMxcyL/Ccfia9TnnjjiDK3DEKygcMRk8/yrjr3&#10;y5Ls20hLRBPKZR1w2TwfagC54dv5LKa0u7fb+5mimBPTcGziu/8AEcKWfjC6gZQqSXLvndkAb+mO&#10;3WvIBbz6cQl2R5R5hbplQRgnHpXsPi54ZvGpI2lSVYZ/h3gHGfrQB418QmFj45v7eEghpAy7sjh1&#10;DD+lc3qSyPCsk64bHO3JIyPX6811Hxc+TxrJLbrktHAzMv8A1zTkexrllM9zA6A7UbDEHk57ZoA5&#10;CZGnVgecAqSex+lcRIrh2gfPy5wf5V6PNGIrkF8EMc8Dac+2K47WLcpP5o4IPzf/AF6AOaI3fMRj&#10;/wCtWdOqg5Y5J5I9K13DEEqVII4IrNnj43Ec+tAGBcptU4GOO1cVqAxn8K7i4J5NcbqwA/OgDBoo&#10;ooAKKKKACiiigAooooAKKKKACiiigAooooAKKKKACiiigAooooAKKKKACiiigAooooA//9TpP+Cl&#10;+heMfE3hf9lTQ/Anw60T4s39wfG6yfDzxBMttaazZLp/ihr+JZmKiK5jtBNNaSclLmOJlDEBT/nx&#10;S/dX6fn/ADr++X/grpL8I7b4WfssXnx1vfGeleF7e88U3N/rfw/8z+3dHlhh8RvaapbeV84TT7pY&#10;ru4KgkQRSHa3Q/wNTDGM/wD6qAIKKKKACiiigAooooAKKKKACiiigAooooAKKKKACiiigAr7W/Yi&#10;fb441hcZLaSoH185K+Ka+yv2Ly6+NdWZN3Glryozj9+nU9hQB+rls7vbxRqSHILMACCvryP6Y+td&#10;hpHnWeoQTQFlYzAZ3ZDNnkdccDoR+NcLpRkknihCqTty5B6DqR/QV3Me1JIBbNhSu2NVXPzdOvOO&#10;vUY6UAfUkHkvHL5qxgSBh9o+UK/17g++Bn8aypNLhMWxW2n/AFYIG5gD6KDwOnNeZWFp4mmCb/k3&#10;oXYNnICEjI4746969K0OyDyCC4OZOC3lknk44/EdefWgDcg06CPbcMfm3KVHH3w3Axxknn1+tdta&#10;xSIiSQbWbdyQDu3dcZIzxnBrJs1wfLI2Nu6sASMd+OR7HGK04I3MptYCSzk/MhJJxx1PXj/9VAHo&#10;vhrSTewS/anyUdZCAwAODnPp2rsrK+03S5ZIpgpcEZYg88ZAJ9AeOCK5PS5I9HtpWWVmj8pt4PJL&#10;KASMD0/yKybjUxsLSAMSAMscErjvnOPbNAHUX2pSiVmiBJbeCFxhgQPuk9xn+QrHutQgs7ANO4R1&#10;IITkuV6HsQD17/SuOl1Eg+Z8ybRlWDqw24zuPPGeh78cVwmo6pIZCw3sqZHHHylcbR8uMdOh9qAO&#10;h1HWmZdtiQwxnzWGAMHgZPqMEk/h1rOdJmiRZz9/97EqA7ZXXt9QOa52AMLYmZRkcbepfHQHjHGT&#10;1rRsrm4+WGMMi53IFO7ByBxn2GeO9AHRDBA3/OucnkEncM9fQd+c07bcBRcQHcS29gmCuD93nI5z&#10;g1nlkkYxSjAIDBh3PPIPY59KfIzHfFLEUXI3soJ+7jGOnagDWSeSJt8Qf5uSuMYI7DPB6Zq2+q3q&#10;YguXG3cWLAHkn078H8KxjKqZ3AESjClRgZO3BOBU0sojTdOoMmQxwSck49PQ+vpQBtxXtzMoMrOA&#10;VESjp82NvI6Yx2PPWoJd+RcS/MqKCgB+6O5wOBVKHzWICy75WbhMjGF5x047f/Xrbi0s3luLc7Vc&#10;FgzhmK47ZI64HB70AUbMXE7+RBhBIBkgZxycsRzx0FeraNpgtY0llG58nvgDPdu/fgCqGlabB5Il&#10;8tWJBJcgBsjHAB+6DXa2fmGISq5ZtxLMoyAOxJGTznkdzQBrwQBUUIwAGeuMDPXHvjqDzTzI1ofs&#10;+zyztyJDzleueM4rKkvJIR5CugBOSwB3Hkctjp36/pXH+ItcEC+TE7ebIMMQTlVPp2P50AZPjPXJ&#10;VX7KrKURim4gbSQPlyT714RpT3txdTfaAmCzMGBwwB6cc46emD7mtrxLqlzdQfZEORJKQ4I5IXuT&#10;359Kg02zuJ43+YKxIBGcg4+7kjPA4oA7GxbCYUkAjaM4IO3B5znngH+lb8dwNiHdtkKEIU+8yN69&#10;eBXOWVpM6AqxYqFBLMMZ5HTAHUf4V0DxOtzvgw8mwx5YcBQD06HgdqALdldebMDIuUzkhCwbtux6&#10;YxnmvQdIuBuW1gZAzRZDR5K/Mc/gevvmvLLeG7SQM0m0o4YZ6nIOVAPXIFew+GNPAuY9RuCAYmzl&#10;e4AwOOmaAJtOtvtOsRWMKs0bsDJ3J29DjtnHNfQXhTUYDpM9tK+0XErYk64GAExjsTmvHdBtWju5&#10;tQmJXMUnlufug9MtnocE11fhe9Xm1EyCSQ5HqCOQBx3HPegDsrfQNUgjltxHI8YdTGylcBsc7R6Y&#10;/nVzxPpiiZFxGI9iKWZv4gMAD2z1rWbV1s4Y4FceZ5ZIX74UN3A6gg/pXJarf38u9WBYFPmaTovO&#10;cgdOPWgDiJXtIppMu2cgt5YyAevOanv7W18+3ubdW/eMCN2MKrDJ4Fc4ZprK/YzqZY2TLSn72T0P&#10;Hbiu4DyT2kUkQjwVzk4G3pyR35oA57VtTt4r/db2qhYtqk4wo49/59qsW3iuWWRQqQqx2lRySdx5&#10;A6djWB4nmu4PLtZdhEnyvLjOVyOxwDxk9azdFihZ3YcswK+XkttOQ2VBOMYH4UAezWniK2nljs7+&#10;CORAFZSmcgjoCOeOop/jHVrK9mMtmGVYsnYQeAoHIyO/WvNtVnm8P6e88Mh80sFQEBgnqR7Yrzq2&#10;1/XCsrTTKzZ3qXJHy5wcHn6gUAdBdeJlluH0y5bzLa9wsasCAkiHOcZOPXFYNvGLUzQzEOlxG0BG&#10;evORt55INcrrGprHCYmV2lVfmYEYDHHIyOtcVbeLdS0eRIL2MtEzBcHgqOx/A8/jQBp6payF/M2j&#10;CgriRepH1znNcVfQSwkPFhi3zKBwEA9xz6cflzXot3qdrf2o8l/NKruyvzcEA446kHNecyma9XzF&#10;OHGZGCA/rnj8DQByf2tomNmCVbcxAJPGTzk9ee3pxVQX0Vsq/acueMFlGOep6c/iar6hY309w1wG&#10;xNjG8LjgE8cce+a4y7j1HT5TMVZkdt6MSSvBwSMcnnAoA1dZ8R3M48tVDk+oPB42+3WsZpY0IbJk&#10;RITucA4BAwenP0/GslZHvFV5HCybh5ZJ9DxwfX39qx72/lK+ZPuQrlVYEdCOc9OT2FAE8tyJI8R7&#10;TF821mAzlf16YJrnNTvpsi2eZgfu4UEcYGcEVk32pCBRHPg4Yc5+UZOORn0OTXLTaq43mHDZTOeg&#10;V1Pt25/SgDbbxSdMD2sjMdysylc5AUYG4f0+vpS3er/bWj3OrnaA4yAFx15+gPPtXn6wTTS70O4M&#10;R/FglgM9f5DucmrUMMcUwuFUvvwdpOFJHXOehB4AoA6Q3ETsBIp3E7d2duwL933I56ippGtJVaJk&#10;Zt7lU8s4ZQvGMn73rwcc1h289peSS7UdSrFTETnG0ZIYZ4z/ACrTjuS5WaMKGH8J4C4IO4E9Pwx+&#10;NAGfqFgkwbzApQDeqjAJI4xx3HSvPL63hlmWZSw2tknHH0YdMjpx717JdzboD3dmyTwcKckEY7/S&#10;uC1zSlBa3gz5mS4yCMg5PHfnHTjvg0AearA9tfMkjLGXOBLyRznGB+FS/uo2Lvnen8OPlBxjr3rW&#10;LXM8qu4Oz7gLDcTgYHHTIJ5/nV+4sYUh8+IHou5Scgg8j5m9BQB5Xc3dzZXjxvO0Yc8csAN3oB60&#10;mlajqK6gkV++IVJCsCQxxyCT1xWT4uF7ZagfNBVSn3epKqeOvH5Vl6ddzBlulKuSflUZ2nHQHPrQ&#10;B7haeIobZXWVY3IIKZG3PXGD2Hqat22pXGpCaPajJONvldT34B7Hp+teU3LXctpHcBSqpgNtOScc&#10;YI9D2rp9MltJr5X06UYZC5Rvl27eCPXv7H0oAyZ7pEuPsd8u1kY5Q8A85I49fWs+edopRIkgUGLa&#10;GjbOR2Untj2rqdct7TU2aZnMcoXG5R78DjrXlk6PbzlXbKkY5yDnPXFAFHWp7i6uWmkI3KFBbkdK&#10;5u4V2lDKw4fJLdTn6+nrXQ3my4iKnAyPmycnHYVhpBLMwyRtyF3KcnHXp2oA0bG8nsCCoWTfh2Vu&#10;mBiuiXVnvIiZNmA+SoAB/HHWsFo1S33sARgDLDnI/GodPtzNNuUoCh+YseCKANp1jfzJyMKq5DNk&#10;HIOP5cVyEEM7k3BIIZt6q33Rgd6vanq6eSbN3fedzAJgZ2juenJqK3kCoERcDbxv7Y5FAFu2sP7R&#10;RNIkyxkkJic9d2en4npVq9k265OLkKJobkqTyR2AP6fSt3wzCsurWzk7VgIm3nnlQTyOnbr2rM8S&#10;rNeynWLYmMOwjlDAZyDweBxxn64oA8++I5Ooa88pOAbeE5zjGEAAz+dec6ZIY5GticsQCnJz0/lX&#10;oXjNln1nLHg2sSs3HXHp2/nXmk8TW9xhMMRyGHOV/pQBJfQvBlvmJxuVhng/5NczqiLLCCu/OMv9&#10;a6i9bcqoxUtkEc/nmseWNOYiwBxlF6gAnpmgDiWIRCgVj3GPUVQlO4sGGM84PvWndL5blQu4nk4J&#10;61lyHuFPTnnpQBiXSgIc1w+rgbc13FwGYEmuH1c4GPegDn6KKKACiiigAooooAKKKKACiiigAooo&#10;oAKKKKACiiigAooooAKKKKACiiigAooooAKKKKAP/9Xtf+CiuofEzTLL9kW6+Dfi7wr4I8UG/wDF&#10;8Oi6742VG0N7ia08TRjTb3eCBHqoY6cGA3q1yGT5wtf56Eo+VT27V/oCf8FUdEt/EXw+/Za0e++F&#10;8/xltJf+E1OofDm0na3utTsksfE73UtrIgMgurGBXvbcR/vGmgRY/nK1/n9y9BQBDRRRQAUUUUAF&#10;FFFABRRRQAUUUUAFFFFABRRRQAUUUUAFfZX7GCSnxrq7wY3DSgNp6HMqda+Nh14r7c/YfgM/jPXE&#10;TmQaQhRfU+enHtxQB+ltkZoVaMhXkIwCrAdOnQkkD8fpXqHg5VudSzMJERUZQRyqjueeuSOMfjXn&#10;Ok6dfzSeRAVwzEsACQi8hsHqD/nFe2aDZxWdksdmUCpgByfmLctknn19fWgDtdOmnTFxmZhEdipn&#10;lscq2ecccZrrtNkmD4DqPMYMAvODg8FvU8+9cvbRbofLjQNGgViUbJc8kehwO9dNayeQxvCAQ6g5&#10;K5Cg5AAI/n70AegWtk2oEWO3khdzkArx2z6AGu3ENvo6vMzgLtKq7McsR0HqBxivKodYiiVdm/ed&#10;pIjH5cjt68VTvdWku9s0jsZCpIDfJtKkcEgHnjA/pQB2N3qCGXdC7SlvvGMgZJ9Pz5pJdQjG9rgq&#10;crzv745zn2Jx65rjvtvmDKsp2nZ2UtjqcfieasfaYpbcKzFmZtwB4XJ7YPOR2OCDQBNqWrLeuzYy&#10;u7OEHftkAKR0rJeVLhwwGW2BpVLZBYHg1nNfTq6SjBBcfJ2PPTI6YwOOmanEqsd5KpltzqfmK47c&#10;D196ANXv5UjIuclcZICkYO4545qWwZ3Jt2Oz5iRgFWYHIzntjqcViQySSyGcKxBYqV9xz7V0KTMX&#10;KnajZKg54BP/AOvvQBosVyEyV2ru2kE5xjduPQjr2q5JGyRebEchvl4J24I446k/5zVA3sqAWyPs&#10;+XDvncDj1AH0/Wmy3M9xjaFXac4UgEHPHp2/EUAaMjKHZYCqqV4EpwM99u315qsZZBJ5ZO5tpO0L&#10;yWPTBPt+tVGuC2xhhTu2KOWOO/bp65yavQRJfyh0VAu5WGwMDliOCO3UE0AdHoLm6l+2zHChT5hx&#10;tIJHOMA5544rvLOKAoD1Yjcc84OO5AGcjtxXNadCunBElDSM+E/2UPPA9jzk100VwhA8o5I5KOc8&#10;Dtz27Y/SgDp0lESqGxiRQC7c4YHGRn+tNfULaO2kFum1gGV3GUGehxjgjjpjvWK00MkxlWQAhMgN&#10;0xgcAew6cda5PWfE0lnH5Nj+8eXGwMeIySM5+uDQB0Ooa2LBBBGwG5c8kkrk8k55/OvPtXupvLlv&#10;Lh32o4Vj1Jycgdehx2qnHdM+oG6lG53DZzwAewIzx2H5/SotQe3hiFzMGC7dxEecAjgYP1GDQBii&#10;ESXkmWbcMhCMFOewzzgA5ro9LVhFHbxIAryDfgAHDcDn3wR+VctpbwuDczrllJfzM5BB3BQdv+zX&#10;ZaTJHLdPBCeNvzKoLcj7rY6/nxQBYgikjkWORSI1JZix4BGMDHfHrXRwXqzzRspfCk4IA4B4OM4y&#10;TyTVVphIFhjLh9oX5+mc8/Xn16Vch0+eF/kVgC6ggD5scg4zkYPTNAHSWujLdKJZt+4koCR9wn8P&#10;yr0vT2ht9GW7ChiIiowSOCPvH0PPBrB0qaKa1No+5A2Mhj8xA5/D8CKzfEuvyQ2UmlW7DJJSU/f2&#10;jH3V6DNAHS6bqgvIP7PsyQDlZWDbifQA/jzmtHTobuwkF2hX5MqwAz9M/j6V454VuLhD5SksxAV5&#10;MHK5GAo7ce3413wvdUhgMMeXyRkIeASR0z+tAHcWMlzb6ik7SyNJKy+YXP3VUjjk+/616FqWqK8M&#10;lrDgSZAVd33geO2MA14lPq1xE8QCbl3jcH6sc+vp/wDWrrHmup7pltYHZnLSSMpPGBx1xwP6UAch&#10;4i+3yAtA4G/0J2gE/dHOSfavRfCtte/8I7PJcOjlIlkhaT74OQo3Y+6DnP1+tcpc6PqU7FJ9isy7&#10;GXhWO3jP49ueldBo+jspubGa5RvNsfLkXdxlckHA5yB+tAGb48timjWOqofvloJGTgLIBwR27Vy+&#10;jTLZ7JFIkZ32g45Y/wBfcfSvTNJ0e0utLvNIubgSo587B+Zg6cke5wenfiuDuItIhudyyThEkwuw&#10;bQXK/e75x6fpQBV8Z30txp8kO8FuJAVU7mOMH6dq8lGoxzFIm3K8mGxH0yvVfw7AivdpbjRdYtUW&#10;aEMoU7+cNkAj2Hb0rz3+zNI06WS5XTbsvD1ldgY9x5zge3figDk0guJo3kkVTkb3wehZsflXnfia&#10;0nsmFwx+Vm6qCSM9jnkduoxXuhvdOvtMN4A5O7Z5QA7ZHUdR0NeL+PdUSe6WwZtu0bpV/hBzlR65&#10;I/KgDza31O80yR7nTZikjfeT/lmcEn2A49K19M8QWGsW4WHMErI3ybtpDf7Jz06dOe9ctZNHFe+U&#10;/AYMCq5HX0PXvXNyskMjxWysv7wBWbnOAenvxQB61qpksCqyghlRBvYghs9c56msy8gRt4yDjair&#10;nr17f4YrkV1e8lSG2vN0iA5LlQNpz17cYrspJLaWw8y2YMApOUKhhjgj19h1oA8c1bRmuHZo2MKs&#10;AwRTtU7euMjIznr6157qun6lDE8RnZgCGfk4wOMDoD17gmvdb/Tr24nQwttSQncfvFR256jP061m&#10;y+Frq6hc3kyvECVDIM5BBx68+poA+ck0WSWUXE0jsGDK3ZcHjrjoc81cuPD7qcWaxRowV8qSMr14&#10;J+uD2/Gvbl8Jw6cRHbhp1ZFcq25SM8cZ6n2rAlsfMuZInZvkH3B14xnr059M0AeRw+H2R8vldpBM&#10;eM4Pc9upwKq3trKqs0WQRk4K4BAPr+NekRXKHUJPN+YcIMHByDjLcdz0FYOoE2vmLKhkAB2tkqo4&#10;4+pxQB5yLSZbUrbgCWWQ8rngDr7nrjmtW3M6O1rdRoDkgNgYJxnBxnGPXFXLmVnlBbOX28Z5AUDg&#10;8Dr0zUFzbmOTdGMPnd82eAwxx60AXQWiQiUgAJ+7UkBWIGSDjk9faua1C5kkVLtiu4AAfe6KOB/P&#10;rx1rQunaJ44cgtuC7GUEbTn3BzVWW5ivN95CvlgOC0XZGAz0x0J7ZoA4uYvI8ccEh2NKP3hHByem&#10;ByAcnHT2rfaJLj90/wAhQFADjnHQ8+o7/rWXcQNNJLIi583J2jBwM8YJzn6ZqJWUGKWUHj5fm4XI&#10;4PPUnPrQBj65oVpdfJcjJ6jONwIGeD35/AV5oNETRsyKGnVCGJI5Xr05r3GXy55ccyHgKrADAJ/X&#10;FcTrWn2unKJ3dUy2Mk8NxwCD9aAOAkvLsfvIQpDAkIwx8pPcjoRWNdTmLM8cfkuOS8ZySfvciu61&#10;DTrS4tyLORSWy5RDzwc1xWoxyW5AKvn73AAzwMHp17UAejaRbTTaSZ7g75gpdS3RlOR+ea8v8QW9&#10;1a6uwkHBiGCPYe+a6rwhrM2mKArPJbSKFlgGBwRglSe4r07UfDena7pu7Tf9Iydkez74bJ4buuPx&#10;zQB80SiO4GXcquMAg4J45GfYj0q3aRCFDLtyMZ+XpjOOT7cVseIfC39nt5KiRmD7yW6Y74xx+dYi&#10;N/o5iVSVBPzHgbSQPyoAqTszb7l2yU5C9AcHGOK2rK3FztbGC/LAcgAcj/69R2mm3d/E8sUYWIHD&#10;OuTs+ua5nxvrFvYWsel6bIssoXEjcgqMc5I7n0oAy9XdLnUnkiwYx8nP3QQTnp+FFhqEru1pdMvJ&#10;2I56E+hqtpd009oA4J2qMdMflUd7BG+N3oWIU8HPcelAHpXhxXhlMrbgsYKtnkDd2x+FXbIm8ea1&#10;mJ2sQu8Ak4B4JyMdK5/w/qaT6S7TSbJw+xzgnciDCn/Grum6hML3IOSCFAwcE460AeW+OYja+Jbi&#10;wzgx7E3HoRtHIA/HmuEvlVYi5+Vs5IPTHevZPiLaR6re3Gr2WxDC+0rFxuVQBkD0FeMXURRNgOeC&#10;RntkcgfhQBFH5E6YJwe2BwQegqm+5QobIIyATx706xeNrYRSHhGIYE8nHTH4VNeRsLNJBnbnBBP6&#10;5oA5XVLMY3qcsV34H/6q5eR2OQDz6eldxdn7TalUYllAz2yuK4edUSVgByDigDMnKlNp69OK4fWU&#10;G3PpXbXLK2XVSMmuJ1nJUnnrQBzh60lFFABRRRQAUUUUAFFFFABRRRQAUUUUAFFFFABRRRQAUUUU&#10;AFFFFABRRRQAUUUUAFFFFAH/1qH/AAVs1nwLoHw2/ZR1b4jePfEvwv0yLVPEgHj7wkjyajot66+I&#10;ksLjy4yHe2+1tCl4qkFrVpQCM5r+BWYk4zx7enHSv9DD/goqnxel079kq1+BEXgq78Uz3HjS207S&#10;viH5X9gatHNYeKI7rSroTYjLalbNLZwBiuZ5owGU4Yf550uNqqPSgCGiiigAooooAKKKKACiiigA&#10;ooooAKKKKACiiigAooooAK+2v2HY5p/HmrwW5YO+lLyvYCdM5r4lr7X/AGJPtR8b6z9lJB/slc4X&#10;d/y3Tj15oA/XjTbWK0dti8FQJFjYnIb06Dr1z2r0PSpJPL2pgR5wNq5IXjHHHavLtBu7jEUTbgVU&#10;t+9PseCD19MflXpOnySyMFhHmuCWUBdpG3nGCefp/OgDtbaRLadWkw42EALjAY9Pf9a6TSYJ+Lm7&#10;SQgAAgZbZ0xkdO1ZXh3R1khl1JiI9pBeVhhOM8Ac5J+nFdFLrWl6NZLeXrsXkcrxncQudrDkHHPo&#10;aAK+rfYFi8yGSRGI3CNgMbiOO5x/hXNrqFtar9ovpi7ZyIUyeOTtAzwaxtdup57hr/TUeaIhmJHA&#10;XuM+4A/MVk2USyqsuWk2k/d6jHQnp06dOc0AduuqTXKiVCEHmE+WFHK4wSWPcVaeeR4zay5CLjc6&#10;j7wHTJB5x1465rjbbUld/IgUBY/vOp5aPgc+vXB/zjVS6ilPkiTIZeQRna3Q89RQBsI8lwBt2iJF&#10;Vw0pGeT1yKPNkZzEHJA53leP8OnqKowqUO6XcQh+cZI4POQfbp/nFbFpi9jDorFFbcGAG7aeeeRj&#10;n/8AXQBYtUuJwfKRemS0R64HP+e9bMAuki23MSsAg8wjGeOoyPrS2gjTE0GxkXDKF+8D3AP0659e&#10;taKTweYZDwSAWPXjB5H1oApW0huGWRkMbI3C7NoI7Zz1Bx1q1uhnKee+C247IwN2AflOBT5lkvY1&#10;iPzMMqCOCfXuOOuT7Yq/aae2mxpJtEkpTAYdgw7fln1oAns9PlhkEkrN8uFAAwNrDPzY75I5rYsC&#10;iyNCcnZuDykg4fsAfT9PSqcaXJcJcghB8q7fl3Z6EtVi3lSaOTapAKhMLgAe+OPw+tAGxHcOEZrn&#10;kuzAlOchRhmAPsOtSyX2w+UBkkkfKchW69T2Nc5e6ncRL9miIcfcBC4Y5HPOf58VnnULiNRGWjJd&#10;SCpzySevy8ZH+TQBuX1/5R+QgudyqAeSeSf14rjvOd3E91tMg6j3b0xkcd6zpJJbm5xtb5lG4AZZ&#10;j3/DH0FXibaGEXEW5WCjIOWHA4z1Azz+dAG4JWMR8oKFXAPI+Y5zyOuD0JH4VhajqEZUpBuZVPzN&#10;zgZz0HI57+/asjUr+e7kMEIUun8RPBGc5HbI+oqGCCScL5n7xsgFgSD8/cnIB9yOlAHQ2UcjFo1w&#10;pyADn2PToQceorqNAjuVlZflKuxGE+/g8kfhjjnrWTArR3EdqvLkKqYOVX3yBgj/AOvXoujaMsZC&#10;AbpCGaT0K5GMc8e9AHQ6Vo0d1J50/wAvylmJzz9B2GMVr6n9nX9zGVLKRnaucgYbO7sB39a1bSOO&#10;2iIgIVFABLY6DjB4xXL+INWe2/dWbbXP3mTHTqRtOccdqAMrUvEcdvdGyiYtIykyOnG0YB464P55&#10;rPVxcsIC5mdCCFY4OXJBLEn27ViQEhTLsVnUkIxGRz6gkY6k/wBMVn3eol7tZEkMeVPQE4Kn04wM&#10;9x60AemaBewWsix3ShFaT7oO75ieGJGP0r0K9uLSyaO2kjMRwPk6g4xgZ47HjNfK19rckSoy7kU4&#10;BG7nByFxjvXs/wAP9Wu/EUUVvqDKzwSq7SnGTGvOM9/6dKAPpTQriGzt4ZJ7eESSKGGYw0g4wAG9&#10;hzTtTub+B2EpkAdiSwGARj26dK67RdHsptP/ALUvmbawbaMZOPcduMiuc1u4so/MgK7UCh4WUbsB&#10;u5Oeen4UAeV6vqd3JKZFIX5hgkH5eDyM98CsvTZ3ju3cIMhWdJTyOByS3JOP1ridd1qS8vI4HaNx&#10;5rbU+7grnHX1A711HhZIbm/Ngsy7mUt9nznYWztHOOMgcg0Adl4fnmbUEkUjCus3cMUbjjtwRz9B&#10;XJa4ssGquDiRIsFWHB2t3Yeo7f0rq9AtFTVds0iL5MXziQ5xt4ZiMkAEDIwaxfFsNvKU1CxkW5ty&#10;D5ki453dyeucYxkdqANnw2NOe4Z5uRu+VwTjHC4IGODk163e6CNRsNkcauGUhxEcnI4A9s5ryLwb&#10;DFNZCKRmYSyFVf7pUAEjBA5z246969ktNXhsbkWSSAhXA+X7xz1B/DrQB8w+JPD6eF73ZcNKkbkS&#10;ZYcMRnKjHTt0r5L1C5bW9ZluVyXEzFVzxtbjj3Ffo/8AErRodbiu7e3XZK1oNjHkK/fBxx1GcV+f&#10;KeHr7QLwR6qAkgJ34JCuRxheeQT2Hc0AU9J0yAyK11842kMuPmJBABwR+XPH40f2JAuVbeGD7x5m&#10;CAc5GOTz710NrLBBqEihwpYFUwuOg54PTkd+1ZF1fQCUeTtCknehwxUZ5buf8PTFAGdqsSRIrqvz&#10;KNzhEyCBnHJ+tZtmvkR/aLFxuhBLKcBQ2MYAO7t2Hb073bp4LnersDHk5YgkMVGScZ5z+lZZluAc&#10;OyEDAEa49iMDH5/rQB0cGr2cga3mDKXVVZVwRkf3Qehb0zV+zsZIzKz9+Tnnag9vYHpiuL8tUlM0&#10;bLuUspySPL3dAfXHTrWsmsfZG2TyFgh3knlsnqNpzxjoaAN+aGCUOymNgisTIw4UAHoOwI4xj6Cv&#10;JdatbqBnmYoN6ko0eSpHQDtg85/pXpf26K+hO4Bt8e4ALzsHGD375x3rlr5ATsfe6NJt38rhckd/&#10;bp/hQB4RqsJsGMrMXVMIroxIIwOWJ9P8is77WlxB5LOSSBwex9cHPXNel6lpV3NBJ5ZRwzlShAwp&#10;J9vr/hXEzeHoFLNGxGWAfAznjtz05oA5K5tmivPPBxI8XCnuB0bB4pkV6nlhFSRmDDochixAxnqu&#10;OvQfj1qW4tL2GdI5CyovyAnnI9vpirkcUbwM4Cq0aZVixU4X+8OxxQByrpKLn7pKo7Esck4Bxj36&#10;+tYE7lZNqCQqvK8ndkjn68nv0rs5ZFJ32vzByVcKueMZyD1rmLq7e3t2jOJGVypUcEA85PrxQBQ5&#10;WKKMsN245jbqVweD7Amo1WFjJC+PL3fIxIxxnnuRnHFVisZYshSPeeVbk4Iz9PShRaxWbRzANt+d&#10;WAzggHGDx1wPrQBzupa81jHJZW/BQhEbgNzzx6/WvMb7U2vImmcqwxxvO4nOBwamv53juNrHzHLs&#10;MADJPQH2q0ukR3CFrplC7jlIxjr16emOaAONs9S2tutyVK5GPUH37V09tqI1WxMUuPOjziTA3Yx7&#10;9a5nVLWwWQpamTeWI6dwM/r1pumxSscE/KFyMDPzY5BPegCGaa5siJFZtu/cFIGCCeRXoGheJZhI&#10;s2k3H2WRQA8UuCHJ9DngVgXVuJpBGfmQRkFSPmBX1rlpNOuY5Ult/vRgDarAHaM9f6UAfZeg+KdM&#10;1yD7Dr0MGyTBkQoOeOCGIz+B4Ncvq/hnwZcy5022bah8oJERiTbksDzxz0r5lt/F72UC6TqHmEM2&#10;MEZ2qQeeldRFc211bfaNJumLHBeMvjaCMcdP0oA0/FfimHTdHOlaLB9mJkIKg7iMHqx7nk4r5/l0&#10;dZS81y+dzb89OvXP1r1O1SCO5/4nNs8uGJBB6jPXOf51qal4e0O7gMtvIyK5+XacKSvYigDydbeC&#10;3IK4PcFTVOWWVyUVCFX5WZeucjp9c1p3NkLK4aLc0igkM44GPTGPpWI8QdT5YIK/dH95s8c0AdLp&#10;kGw/aZ3/AHfKEDOWHTBxiu6SCHTrBLraQ8h3AE9FA4IP19j9a5DVNZjbTIIYFMUoiA3gAB2xgkg9&#10;a6jxWz2vhLSRPt+0/ZzNkcArJgqMj6HNAHHwXS3V0yPhlL7SBwADnkHuCK8v1vTZLDVHSVG2Nkxn&#10;27AV1ehXSyswO3Dsd284yRz+dTeMbGW+09b+1DlomzlugH86APHYAolIkAG48Hvx3FbO4zRmME5b&#10;Py4+UHtisto9zccFGxz9f61uRRKgXaRtc8seuTQBy7RyYCjAH3GBPNctqdv5TnJHAPBrutTt1UkZ&#10;xtIO0/571y19CjIZmHODjH6UAcXOF2nn/wDX9K4rWh+7OPXrXbXKI4OOvWuN1ziE8d6AOSooooAK&#10;KKKACiiigAooooAKKKKACiiigAooooAKKKKACiiigAooooAKKKKACiiigAooooA//9eh/wAFb9H+&#10;H2vfCv8AZc0v4reCPFPxE8OyS+L21fwv4Jd0114I7bxK5vrHZy0umFRqAQ4VxblXIUk1/ArP2H8q&#10;/wBAn/gqJrR8PeFP2StXi+KH/CmbiLU/FAsfiQ8P2iDSr2SHxGlqlzH902t5OyWdyZP3Qgncyfuw&#10;1f5+0vCr246elAEFFFFABRRRQAUUUUAFFFFABRRRQAUUUUAFFFFABRRRQAo61+h//BOc+Hj8TdbH&#10;iAqAdFXyWbGA/wBojJ6kdq/PAda+wP2OVQeMNXeVWKLpalipwVBmTnv9KAP3yl8CeDJYlvodQWJZ&#10;c4YDDLg5JIB/z9Kgi/4Rjw5bBLWWS5jXJllnYKg2t1yORnP49K+V9LvvFCQ/Z9FurkRoCux5cqfc&#10;nPI6j8K7ax0jWbmNr7WLw3GFA2zEbD/FgKOvT9BQB6jfeMr2WSO30pF8l/kXjBK5xuVQc4Hv9a0o&#10;ra8vriObV5JHKIY1J+6qHg7e59c461wNgfKIlhZVWDCmZ+4I6EDsevPvWlqXjF5J2/s0oUP3FPPH&#10;fJ7j3oA6rVNZhtVbTLZj5TAqVGMsxGCSTwDjtjNc7GZ4DtT5CXOABkc4OCRnj+tc8lw0kTTRlshy&#10;XyAQGYg8dgMfStzTb29J+xsoAfKsx4GDycjnpmgDVgaB2JlXbuGdoGB/dwD+OavLdzW7s0SAkY4I&#10;43Kc881hXbxkf6Mdwj2l9o3cA56dQP51PFfGRhEpYOTgZOdoPcjAAP4UAdrbqbl1Rm3qAue5yOoX&#10;HU5711kFus0fnP5kgUgKy8KGB4wTjj3+tcpo6NGDgP8AfzvPHJPX2ro7e+j3eQ/b5cI2Ovy4HGOn&#10;OePwoAmvdVi0xBbndubAYrhjk9/r3rU0vU5dSm8qSLaWXDMo6Hp8xHfHIriytxczPtbIUEkA8Dac&#10;jj14PJruNFspLWMybnbzCAEwQwJxjJHPIz6UAdatqgYQqu4OMYwfnY4JJx3+ldJNcaXa25ilG+Vl&#10;yFUgL8pzlvQg549MVkRXdza2rMSoEKDhjwCwB+9ycnjn2rz++1qTLPIGcljk4zwRjr0A96AOq/tv&#10;R3aIorox3RmQZ2DpjOSeSD6E1mahqUtipt7ZlcE/eQfLg9SNuMn0z/SvDfEni6xsJDpcD+YQA7tg&#10;/Lj+FBz/AA8Vu+GtbF3a/YQoCn5ogSWDdiCfY55AoA7a68RTRqWKj+5uzywOB8pwe9SW0zSzStC7&#10;G3LgoXPKjHJGO3UH1rm5mVn8y5kxJHlArIPl2gYBBzzz1/WslNVhVWCg5A3u2COO4oA9KuLiO2UP&#10;N5YjLFA2cbv9o9h3FUJZriQmGNuCV3IePl7D0+nvXNWF/OZCl05lWT5jkDGMHoexH9K2jKZx5aYM&#10;asxG4EnJHHTA4HbPU9aALL6ZHDCPP3FF4A3DnPOAP0FQaTFOk2Np2g7doG4bj0zn+npVJXuZ90W1&#10;owpGCuSCNxHTvitewilhlTeWJYbiF6/iPbAoA9JsEjQG3bdujbqOBtByec+vau6lvbaALDCzHdju&#10;FG5QACB04Pv26V5xYsGjAV/lI2hVyp3Ack/XPfH41FNqVxFtsEyFIyq9So3cYzznn6YoA9HvvEM6&#10;oba3VyyEhjIMfd59TnJ71zQvZJpHfdvk2gscgkAk8HvkZ4rmobhoUMruC7AL5jE547g/0pzTypuK&#10;AHPQr2POMnv0/WgC9dXUwjmKEIxQM0YPJJ759K4yC5a4vXhfeVRR8y/KOc9DyQMjGPT3rbl+0Tqw&#10;mTeo64GOCPU5z9Ky9J0qSWZ5EJGGw2AACCc5Ldv50AVr/czDezBduTu56ZOBX0p8GtJSIC4kIjil&#10;iDLuB8xschuccHPFedQ2NlbHz1iDbAEU/wAOD165IJ6ZOT+FezeDri4u1knkaNGhQQSheVQqQ2B6&#10;44PpQB9DXmpSXPhhBE2xSwZcZJI9Tn3rkYryC5mWxmO91iLKQ3BG3ODkfWpLO6eexm08uuGt/NU5&#10;5LDk8fnmvO4byQan56nzCkLRksDnAGMcdSCaAPLNdlsbDWhHJEkxfecupZQEbgNxyO2M1ycni3Vm&#10;1mOTfHAypuBTCruGeg5bGB6j0r0XxT4dkuT9sSQKMiRi5wPoOvBrz2LR5pbt/KQMQVRgck84weM/&#10;ngUAe06d4g02W0uGs5F33Vq8MpXk7mTIIz/tde9eK2uvazpkQigd3V5DJKJx8pUnH/fWBwfpW94f&#10;guHneAo0MkbNvUYY4bt74x2qPUdASTCSJ1Yqjfc4x04x1P4+9AHtngfxBA0VtJeJ5blj8hA2kN05&#10;Axx6VpSa7bxyhTIobzSjAA5YZ6Z/DrXDaVtttHgtUPzxpuYswbJH3Rzyfun1Iq/Z2E91fLqdt8u5&#10;8bMZ+c9Rk+vJ6dKAO81q68945CzNI8SqVU5OMA5wOeg614L4mP8ApbW96okfAMbjAPlk7uo5JIHu&#10;a9i8VPPb3EMUYCHZhpGJHIX8z0xivBfGtvdXTJO5C+UuRgFmUcYJJIyc/gPYUAc/q2nacbTz0VEU&#10;AlwjAlWx78nHNeXqLW3c+XCXQ8ohHIJHXPXHXtXq8Kq+nrvdpnbiUMMsVyeeRz3BHf1riJbWYsJD&#10;uVd5/dHAyR05B4zjAJHegDmrq2lvpCbPAIQnadwXJ4I988cVj2puLeV3lU7kJMpx8xP93pz1ycV6&#10;BHdQyzCJsgHERI6ggdeMj2IP4VzvitYY7gGMZDqknykB8/dPAwSPegDlr3UJ443nMIUsCDHgY4GQ&#10;D7euf/rVlJefM33gGGcdApHRVH14qxfyRzRFGJCqPmLHBUZGcDPPB4zWDCsvmLMzMQxIXHJOCcZ/&#10;L6e9AHV2dw9tZrMZTvZc9SDgLjHXHGAOvrUTaozyO7Z+WPMhJACgcADOT+Vc5PMzWreeEGd2F4Yg&#10;gHpnj9apR3CvDwoVkXeSVJGMDjgkc46g49qAO2NxFcW+5VMhwy7lOHOOhJHr/n2881XTxZO88TBi&#10;3Mig/JzwB/Om319dRYHmMBuVgxIAPYZwQOK5/U9dV7VorgnduyQncnIBz9M96AI7pk1BmsxjB6bh&#10;6Hgkn0x2rhdX02/sn86FCYjJ86jJwVxyfb1rburu9jUMoD5X5T14jBOCfcY4/rWd9qkkhUSnkk5X&#10;d90jPOB6UAczNqMLuTHhdw+TGcduvOPrWDdv5rZdxjOW6E/Mc8IO+OvpXTagsH7wriFnO5CT1Xng&#10;jkdMVxLeYzkJGRkkkk55HGVz2OPxoAr3MDTsWL7lKhR5RJ5HY8Yq3butyZLNQnMWd7ZXGBwcd/8A&#10;69KZ/JAtPug/KFXngHkYxznvXPardDTbF0i5dhtDE4IRvcdcY/CgDgbm4t7TUS8S+ey5QoWyAxJO&#10;asN4gMiqXRY+MbVXkfj1rMJtxJvKkZO5Sexzx7moJ1tJJhIshi3MMsv3R/XrQBzGp6xM04DBVU/K&#10;pXucDjNWNG1SaS5DTRfuwSGABx9fwrO1nTGeXyoZQYwckvkHB6dT7VY0RgsqqSxbG059Rn+lAHZ3&#10;pjYmSJ8jjaW+Vtucj1FYssct0DPEhwJeCqlQSDk5xyR2rbmgLO0cKjLAZBPOTzx37VKtuI/mGV2q&#10;QeOCcDA5+vNAHBanZNLIsjqPPz8qYJHfnOelZ8KeQd7xspHGcYycenpXdTrBNPkE+bnaB0X1zntV&#10;a9sJjcYlBDDlSBn5W7kD8jQBn6bqlxbTbbhBIqkbN556DNdPJLp10vn7wCDxFnkE8dB1ri57CSPD&#10;udzMSAR04FUftn2DbMeH3LtLcZoA7G90/wA4x2qRNh8YCjO4A9OKy4/AHiJr3zLC2lkRRu27SuMk&#10;gdRjHJrL0jxde6PqgZ13o7BtpABX1x6167dfEWzvLFbe3unRWdWdAp3AL3HQg89OlAHj134b1Zrx&#10;4dQ8q3ht2+cuSMY7AYxzWB4513z762jjc+WI/s8aZ4RF6cfU11HjjxbFrMrQadERAOGLA7nPq3ue&#10;vtXiN3A87F5f4Gxyc4x9fegDYCfZbvYxKqCrcjseuK7uGeG8t9kvKujxn29DXDRJPcRrOCC+PnRj&#10;1we1aunTgM9u2cdCRz+X4UAeT39n9gvpLORs7G/izkip7aRWhEZJBRs5Y9B25rc8b2e++GpRAkSI&#10;Bxx8yccjt2rjre4aNsuwAYAEAdsAfzoA3793ubXcVJZRy3XIFcfNtdTCOwIz9f8ACurjnlcnJyDl&#10;Cc+3YVyl2xiuCnQHoMenvQBxV2rxkqQeDjnvXF60MwMfevRNVAZtw/GvPda4tmP+0P5igDjqKKKA&#10;CiiigAooooAKKKKACiiigAooooAKKKKACiiigAooooAKKKKACiiigAooooAKKKKAP//Q7T/go3p3&#10;xG1fRf2UNM+FXgrw18R9Zm/4TlF8C+LnSLTdbsjpvin+0LNnkIRJ5LLzvsjN8oufKJBHB/z0ZR0+&#10;n51/fH/wV4HwhHwo/ZZm+O6eM/8AhFYbvxVc6ne/D8uNe0toYfEclvq1qY8sBplwsd9MQGAhgkJV&#10;hkH+B2bt0/Dp+FAEFFFFABRRRQAUUUUAFFFFABRRRQAUUUUAFFFFABRRRQAV9mfsYSWSeMdZ+2Fl&#10;U6UuNhIJPnJxx1z6V8Z19hfsd21rc+MNXS5VmYaYpjC8fN5y9TQB+l+iapc6hqUaaevlQ8b4xj59&#10;o4AxyB+Feq+bE8Rm1ycWyL0xyVxkgZ784/OvFV1tdFtlimXEy87oxtOMcDjtisRtUnv0zK7Mu7c2&#10;4nBLHp15oA9SuvEsdwBpOmKwhWUyK+fkJ/H0PNJZXHltsKvudg2AQVyf4j3x+NefafsgkKhBGDyH&#10;5x05HHvXV2d35Dh43wGHzqpBAGTn0OKAO5tJv3oWI4BfLrjPB7nrXVLHJGjI0jLHtwVOATuAyRkf&#10;UjP/ANauFs9Tmc+fHtUFQHKgnIY8+nHcVIt2wlJQSMEIySclQQfXnHH4CgDvonRF2RMCWUELgcqO&#10;D93H1xWlp1lE5dSxds8heDnsc44/GuFsrrzpSiAsTg45JA6cZ/wz6V3djIYv3TZ3vlgCc8t06YGP&#10;rQB2yXK2zbpT8oG0hCNw3HgdcEEZ5FaFm32jMYJQINxbjPUnI6cjJz7VxVvYNJL58TtgfOd7YVVB&#10;4xjoB1x/hXa21ngC1ZQycSFiOuR1ycZByQMevegDrLaeBQvkvHMy/wAZyGII5/HnBrpLO8tY8wbs&#10;BV3AhsBSeM57cdK4axRIFRimADnnDEKTwW7/ADcYxWhGkrTF4l2rkllGCcAnGRz2I+nNAGprWtRp&#10;aLHgGQkh+uARz1/DNeR+JvFcGkxmyIy75YMTxnJwSR/ED045rpPEWqg22yBwZ8koDhRnvn2/z3r5&#10;k1qee+vZJ2K+ZuyS5OEC4GAemOQc9e1AEGoXLi7W42FndvvAfMe2TzkY6Zrq/DWq3cF9GgbIzudV&#10;J4zhc5BGOtcZY6Xe6hcmztwcsPnfsfUqMdPfH5165oXh6PTF8ogeaqqc8gOVxkdxz6etAHWzLfyz&#10;iRGbJ5QEZQrj35/Ln2q7HaWgyAzsxbaxi5JPQnH861o0zAJZpCVl5BI5HOODg/5x9aoQacYF3XLB&#10;2GWJQ/3h7Y7UAaMdsoOPmKlSWAz8oBznjjNaaQXU8BtrRd7KQ0uM9zjPXt9DUKwtIu2NVXAwo3c8&#10;kAHGQMc5+tallPPBMjv5hEhKs+fugH0OenXigCxLYyWcRaAI2GxuYksob73J9uKl2fYVkljwdjDJ&#10;iydx6gKOuT1610V69pONsRYHaW2p0PB4yRnt7Vzs95FFbtbrhXG4ghsNgg9R1OM5HWgATVT5LQoz&#10;KZEygBxs57/kfWrlrbXDxNIpAcrk85OAM5GB0A61QstEQk8bjv3eYxyThh64GOOo/rXQGBmlWW0L&#10;hS4LZ6kdCCOfSgDW06QSRFcr5hZVUkkZzjOee3NaUenyy3XkyH5WO3ef4cDoB0AJAqjZRwSXRLMg&#10;cvucEH5vbn1612OmXCRLLFKRvAAVgc/KOTn154/GgDJ1PFrEFsioWMANz6A/kcc4/WuY0cFsh1dg&#10;G8wswK9uMHnqeuRxXU3vlv5zRKwQsdqqfmHTkce3Ss3TGNxK4lYnKhgGIB25GQenrQAXGqyoHllJ&#10;DtIQVjPBAwMHvkgV7z4Os4dL0JZ4QwE6rMCQTtY9AAe3HHXjFeY6J4W0vXL5bm9kZLZGDyIoOdzH&#10;scnv6V7VeX1lCIvsKkQIAkKg8BRwTjoQPf8AKgDrPD3kfbRPeHllKyrxhgwxzngVY1fwtaaZJN5T&#10;uvnrv2knce/B/oK42LxbFA5giQeYzbQSCf3YyM5AABJPTtWzaeKdM8Qwva2sjefbDkkkEZOGIXB+&#10;vBoAox6PBe6ZtGNwZg5ZvmwB8vYc/gar6bapp92Z7Z406KFQe3TOOvr0qreE29qx3PIc7wAdvGOA&#10;2eeP6VxEervYujK7MZCfmfIBPHr1HegD3vw94cso2lu4IT5p3O4AACqfvdyRxmuG8YQ6ZFdQkySR&#10;qjqjIGyrEnnjtx3rX07W7klL0SeWjzBfkUgZbjGew45zXiPirWLn/hKp7e6eN0j4KMN7Bx3/AF4N&#10;AHqek3sDQLH5TjLbg4AfA79e/wCtek+HoYoVLwBXAVVJmwOSdykAnIOD0z0rxPRpS8AuSuHWQKYg&#10;3Krnr+HIIqn4x8ZtA6aVpqHdICzsRtO4EgEsDgHg0Aei+MbCW71CS6fKIqKqlTn3Cj6c5zXF6nDZ&#10;yhoPMURyx4GR1XAyCeuSen8q4e38Z6m4MOp3BJV8upHbHHOefwrIv9QuhuvrZmC4wFbcpBPK7T+f&#10;OKAKcqSaOGtldCmV8pu7DOSOehyMVxOs3dlFMqzytmQNsUuCB7Z45B4/HqKZrdxGqrI42hXY7iOS&#10;W5JPr0PavPtVsZLiUuCGVYz5aR8YGQWJHHXjvQBJe+JLK3YSJIyyMPKYYBCsGx1Pfv7+tcLrnirz&#10;GVF3NGNwDYwwJPQ5zx0OOK5rW7e4SczQs+JV2KScqHHtz0HSsy7tbnyPn8wEABnf5eQADn6Y5oA7&#10;gaja3DLskKEruG3GQcDqPfnAqaz8po3aMk5xvwcbfbHXuPbg153ZzTiPaA2U+RvLBJGOR+RP5d66&#10;HT7tm3QBWZmUly33twPrnIyM/wBKANm7nghJEAJRx03ZZQTnJGT6H/61czca60khs4i6RMvynGPm&#10;6AsBx6/hWw0NuLYjJG3cryHgAN/CMc9evFZP9kvOpYMEYHOFwWAxnIxx7cGgDC1KR3g8tyHjUKgj&#10;POQxOPTvXMXcYbEcsRC9W3cLjpgEds5616hDbWksLwP8x+8rDAx+oB/Qe9c5fWLXK4IKsPmRiflJ&#10;I6YPTJ7ZxQBwC6g8jmJf3IBbZj7pCkHJ9TUCTw3TGWDKhQQX9dw7HpzXTy6BaE4cFgVzg/eyf09+&#10;Kxzb3Mcr21uPlQeXhxyW6Hr19+TQBg3ttMykx7ZHAGMgEFcdPb6VlywXM6bZFRVCbAgHPTHYngdP&#10;yrQ1XV7XRYhsJkzhJc/MEzziuOn8arGxTYiwrygUHrnoeM4PoKAOqjs4Ci7xtUkkOD2GM49Oc15J&#10;4ueaK9bzo9qhTtfOcg88cCu6t/H2msghvY/LUdDC3IB4IPqOa2LnR/D/AIutBJZSK0wxtDHCrnBK&#10;jPuO1AHzgIJJC0sxc4yvPQdhmqEZdJSR90DHz+h4zjpkD8a+iH+H4sh5NztwT8u35hkDOT29vrVG&#10;88CxIixXAQfKGViM4BHPv39KAPnmScNF5ko3AFsY6Y9PXtWH+8hlWaNgqkBnYdOe9e73Pgm3a38m&#10;EFRkk4wSDzz14GPauT1TwQkFpvtX80gbirfLxjkD8e1AFeyla5kE0nI2DEnQ5PQfStK1s3DNnDBC&#10;clW529Byee1cbFPPZ2wjZip4DKP4T1AFXLLxFJaAtcJHIjF23Yw3Xpn680AaUse7cI1ckk5DH07j&#10;PXHBqnK0yKZdx3HDrIDgDGTz36+tb8dxYatEDbSbXXqrZO38eBWXeWzRq0co5wQBzkkjgn1FAGHd&#10;qk8eyBmIYjeT/DzyR7mud1JJU3JH8+flYKQSqjpycGuuskLxozDBJPmDPTHY1j6oBBJuGe2MYxjs&#10;Qe49qAPOyY1c+YOSRINxAI/CrdjfyQTbHUMMggY+YDvjHrWne6WkkLSRbXbG/wCbnB74PvxxWXpc&#10;Els/78HaAPmHUEmgDd1XxFLNYiytoYo1XACqOQfX6n1rzmfLGRVxvB38+voa7adCs7ZCnuT6E+v/&#10;ANbpXMXMLFtq8K6kZHJyPSgBNMnV3a3uM5k4IzwMdMVpQWchciIn73BA4GcCuLWVorhVjy0inK5P&#10;HH0r1y3tv7QsFeAPvbbnHGM8cUAcz4k0pf7PdJR8pAmBiz94Dp7Ejt6ivESRbXHlNz6Y6jJyOtfW&#10;WuaXv0aO5VtwSTdKq9W/h59a+ZPFdgtrf78HplsDvn/PFACxyo+HJYKeMkDis7V4vMiSZCTxgg9/&#10;X0p9tcrIpWQYK/d+gFThIZ4mXL7tu7B4HFAHB3sZMZI+n0rzjWWHlOpPcfzr1G7ieOM5wfmOV9T6&#10;15p4gjVI2IGDuFAHF0UUUAFFFFABRRRQAUUUUAFFFFABRRRQAUUUUAFFFFABRRRQAUUUUAFFFFAB&#10;RRRQAUUUUAf/0ep/4KS6r490TR/2SNS+F3xB8O/C/wARJf8Ai1NH8ZeLkifRoLmS18Solle+cGRY&#10;dT3f2ezlW2fadwBIAP8Anuy9FHtX+gX/AMFRtCv/ABJ4H/ZX0aw+GFv8ZVlbxq978N55TC2rWEVj&#10;4nkvWt5FIdLu0tllu7Qx5kFxDH5YL7Qf8/OXHGOff1oAhooooAKKKKACiiigAooooAKKKKACiiig&#10;AooooAKKKKACvrH9k2aSDxXq0kTBcaaMnqf9cnSvk6vpz9l848U6kPWwA/8AIq0Aff8ANPNqii4k&#10;k3Oo2EjGfbIq/aqi4hbLg/Mo6cD/ABrGsVUgRRjqTjA6kc9+Pxregt1nxKvmZO3buYDpzj/61AHU&#10;2TQMFjABDbvmz15x6dfyrR02a2lR45HZiWwo5JHqc8YGKw7TMiqi4DfMct0Ujgk1eeQRwrDu+ZiV&#10;JUcnnGevIoA7S2uYRIsnLRxxhCoHUY55H1qdZPNlYqSrjDsrnlQ3A6fXua5qK4uJodgYBY8oB0zj&#10;uMH8eTitfTbe383zZSoVP3jD7xbjg856nHT86AO1s5/sgjC/Kxyq46jGen+9/wDqrqxqEJby9hY9&#10;diEk59T36fpXBC9NyweMFuRmSLg4GcDBzznmu7sbFo1VZ1djgn5z8xBwMZ9jQB2dg0qwIy7gkf8A&#10;rBx0Gf5ZIrcjlVoxITk4KwnBXJJyCT1wD7/nXLRtGsJgjU7icPvJXAGenYDoeauyusFuI2T5nVtw&#10;Vv4B/knpQB1VneC4MhJ2FQMIqgEt/vDnr/8ArqbU/EVrawLdTzL0wMty3Hf8eprjluIVJKqR5ahm&#10;ctjGMc9ee/Wvnfxt4/l1K+ls9L2lQ+wPjt0LAj2HTigDsfFHjT7TdFUKKHAUBDnPHJz2z7Vn6S8m&#10;tI19dRBlyxJVu3vn6CvIlt5ZZPInaQuWBZsHBJ7cYAx9ea9g0j97EsLYChAjMTgAAdBg469utAHW&#10;xXDxOq2gRQmeQARlskduoA6+/tXVWc7RwedM+1c72ZfvHPzZ7c4/CuAt7yKSLZhySMo6koMjqCMd&#10;veuos7WeW3cq3IfJDLuJH91fxFAHaafqct8CsKqvmHgbs7QvbA5/MYro7fzm3RAA8Yyo3BuOcD2+&#10;tYOgaV9n/fpiOTbnZ0+boST6n0znHavTdOth5e6VQpbkEjGD04PoKAM+1tJBDmJExwWGPur1wfr6&#10;1qWtqDL5qhkX5soxztA6hcdvf61pWcvJiQBt/wAp5Bb+XT0qDWL9YgIoXTGVSUHG4/UD0Oc/hQAp&#10;mgdVtpCpJBBfqxPKgH6c1yd7bMk7iRVAyVUkYbcRjr3x27VYtpREzSxIHDuApGDsIx1/lUcrX88y&#10;oqjAXI346dx04oA37NmtI45QcnptP909enc+1blpcRSoYjJvQqCFPAJXPRs8dODUMMwMMkYleOQl&#10;STGBgYHY5qosfn7Y2fI3FsEcn8M9KAOkilg+0A5w4+bKrwB0OasS3UZuHNuHCtk84HAP92ubsnic&#10;yQOT13ZJPBHIJ5Gc5x+VPkBSX7NIdznOMnAwBxj6mgDVlu5JF8uPG4FCeAQuQehYYPJqbSbSaHEn&#10;mZkkBYHqSG9B3OP8iuMvNRYYjZTnOGAPy8HGSfbPFekaNdlWjYEYADKynop9c9ulAHsfhq1tILSK&#10;DIOxi2AcM5H94dvXv/WnX11aSwpI42Mr7M8jp2wOME+nTmsHwzPJdzvGz+WxYcZyMEjkH0/rXT6j&#10;p8yRCBcbFcNtOOnBOWHfBoA5O5N2DusDg7sFipK45yQ3XB49O1P0fTrWy1dZvMdGcGJo2OM5G4YC&#10;89vrxxXK6wsyzOsTJGhJAYHHBJAB4HXHTntisvSLy7OqqykyxxLlwThcAHkHs3OeD296APoe8TTp&#10;oGkf7zHYxJJLJnHH0JzzzjNcRqlta20B8uFGYMqoxBIwvoDwCR3qnDd3ktpHvYp5mQG7Mg6DPPvU&#10;9pJJeOTC7Al/K2DLHBOOM88HocUAenWd35Xgd7hY/LcXMZdFw2SARwPSvN/Gmm2VtrE0iiMrLi6B&#10;I5xKofk8gHBrs47aKy0CXT7k5bzFbMYI+8SPxP8AOsXx9pd2+gWd8GkZZF8oNGpLsy5XPy+gA60A&#10;Y+iSWr27XEiiNmUIUJzlMfQYyRzmvNPGU0NveR3AdpNmWwpBzycjnnjjofStiy0bWY/mb9zGUbCk&#10;kYYcDt6Z/wAKwbrwfrOt2LwW00BkjfKZ3ZyV5z+dAHH22rNqU/7p2ARvlLEZUg8A53ZHrn6d6vaz&#10;HczzpLLMJiDsUFdpH0yecn0rodM+G+tQ2hudRe181UIVS5Bdck5AAwPxqGHRrp2ZQ8hMWWKkZAZe&#10;pz1HNAHH6hpE7WyLfbtruYnbPUg46daw5LK7Ns8UjBhCCzvkYU5xkY9e1d94ltQ2mRmVzv2qdvox&#10;6gA9sY5HWvPp5UWJAknyFwGLDGM5xj1/ycmgDyrWkkiifzsyfMSTk8jPc4xxz6E1y8UUc9sLZkLq&#10;4PmEkN93ocHjB7Yr0jU7iK2mkjwxcEIzrznAGSc9hnj/ACa4K2kaESBxjBGBH1Yk5B/DigCK3ERY&#10;xRvtV2w3TapPY5xzjjPrWl9gt7eJzEo3ty0i5OTzwWHHGfl9PSseKR4bt8yIN7AM2Dk9ivpyMAfW&#10;tWzU3N2W2ukYAUFjjPOORjn29KAKFzZ3M8kbyyyeUXUoOBynrznB47c1LCUiwjhmUHB3qoLc9MdO&#10;wrt7iwigjM8jrGGHV8tjA7ZBz6151qXivQrJ8DdNKJHZ94CgZ7jH4UAbKeRtAiwM8YzuO3OQDnn8&#10;vanXrxswiUMCrbUYcDcxA+6cj/61czZ+ItLu5vLl2wbgoXK8Z6YP881117bxhYHlBfenDj7vDYAP&#10;fjvQBz32WKRz9tiOCDhg2THjGPl9x6etcz4ykjsLUJas28AvnHzIuAf1rsws0UwZ+U3EODydp/un&#10;/GvM9fu4tTSdZvulzt3HIBOOgHoOtAHz1r11PPkz7lU8j1AHfnqDmuJe1dC88bnd3QHlSen1r2nV&#10;9HsriBpUXDDIxnPHcg9vauTtNIilkXdGXkSQqOdgPYH25496APNpLO9jjHnBsKMbhx9Bn611Oi3N&#10;3p3l4ZmBOWwx4ycY967bUtLQWpRk2EnJB5A7YA+p4NcVa2kqXhD5JZjtG0cY5w360Aer6brckiiH&#10;kAgDdKSxxn9OBkVa1C4iSbedwwOoYNx9exx071ysC5tldVIAG7avX0BHfP6VtmDMEQDBpduWBOCR&#10;jnOcA/56UAY2pXf2dnZDk4yuV68ZAJHBNYUsgmtDG5KsoBbZkhieOPT6Vo6o6ywKAgdDgnswxjvn&#10;nkVkSKsSl/uSZJAHII/oeOPegDj9b00SWzNFGQ65P3iSFx049a8evbi5to8hVIzk5PfpnHWvoaWd&#10;J4jHOny5wdwyQeeM8/8A668K17TZYL+WEttwwYA8cYyaAOetdSuLK685HdcYyBXsWia1ba0nkOU8&#10;wDK5br7V4tJB5T8kZzk8cHPen28k2mXCNCzbie2eOf8A69AHrD27WLlVZtu4h4wMj1GSe1VJ7hbg&#10;CKbIO4ZXHB9QCKty6nHJbxXFyvyygk7e5HBrIj2SZaMAkn5sjGM+goAtuqxgI64Bz8ox+Bzjp7Vz&#10;2pCIkFVCMmWZV7gd/wAq15YZVcsQdgHyjJxx0GKgk3pDuYhiD365P49KAOHSZX3xuSE5xnp64FYm&#10;oSsjDyyChUnGc7cfWuw1OxCI7BR+8ycnruB7e1cNfAQSKyKNwbc3GR345oAx7mNjICVC8EqTwRnk&#10;4rsdN1l9HZVl8woQH2g44zz+OK5W4uDMvnrwR2IzwOn866gKL7Q1ni+Z4wcZ6/TigD6V0HUND1Hw&#10;q81tGkiyQEHcRuBySBjrn3r4210fbBMZAMiQs7E9CDwK9Q8CeIn0STbcrujJLsMn5SDnGPQ1f1Dw&#10;Xdaqb/W9Gj3afcfvGIU7UY84B/DpQB8yiTZJyQ3BG7soq9HdMBshyfkPB9O5rNkiEEstu/O1yUx0&#10;60+ORXXJYj1xxxQBU1MYBk4+Y8e1eZ+JVU2zEc/MNxP1r0y+2yx4UdhivNvEoAsnGMcj+dAHnxpK&#10;U8HFJQAUUUUAFFFFABRRRQAUUUUAFFFFABRRRQAUUUUAFFFFABRRRQAUUUUAFFFFABRRRQB//9LJ&#10;/wCCul/8M9L+GH7Keo/F7xf4q8AaHBqfiSSTxr4Ljkl1XRLxV8RHT71I4v3jQQ3vkNdKnzm280L8&#10;2K/gcl6A/wCRX+hn/wAFET8WTZ/sjwfA2/8ABFj4puLvxlaaYvxGEbeHb8XFl4nin0u9WQFT/acD&#10;SWMQ4YzToFKthh/nly9B9PzoAhooooAKKKKACiiigAooooAKKKKACiiigAooooAKKKKACvpX9ma4&#10;Nv4n1F/lINgFYMcDBlX+tfNVfQP7Pkgj1+/b/pyUnjPAlXtQB99QTiYAbtoHYHK8YGO3Hr+FdTBq&#10;KRoASRjBBA647fnXk9nL5se/GGHK47rXZWNysgWJwWyvB6YOOT+XX3oA7WO5a2nDlh5Tcgqc5Ocm&#10;tCS+Eo8/JG0EICwwB2471yEVw4zG20ADjHHbt/Wq0ly6zqAuVJxtGWGD6mgDr47i5CqSzbR9wDup&#10;6j0P416NYxzYL24CqEwVZug9h/SuJ0XTts0Xn7Qu0Fl6AMe5P0r0a0FvHGttESWBDBeBuHXd7EH8&#10;+tAHR6e9vb2yNIHYAbWZFA5z/EOozniuts3C20f2l9x3duDng8/XnFcjFd/Z2lFnE0g4Z1XrgHP4&#10;4Nbuny/bvLyPJ4A5GwqPxznHXrQBv3epuZMKUKq4EhH3iOgxntitW3ul2eTBjESZyeu0HPGc9jk+&#10;9car21yzxzTMdjKGMoGXIOM7sjJ/Cs7xP4jt03W9mwQICjGMjLNjoPXH15FAGL458VzxQ/2ZZOpR&#10;k2u6DcPl7ZHYc968lsmgiRvM3b2O5sckZHUe+DVm9luJmYwsxY54Xtnp/np71Utv9DRjdlecq0QG&#10;D6A4PTAFAHZ+HEsri8eaVSF4KBgSFKHjGeOT+Veo28rXatvVioIyBgAgngjNed+EbYTxI8hcoc+X&#10;zt2gntwefy+ter6SF3NJbnEmQAxxtdV7kc5zzj2/CgDWt7Iws4hBBI+YsBnBGMg++a2tLgiMeXIK&#10;qRgkhXXeTxnPB96qKlxNEcp5TbdoGSWOeg65zkfSui0w2WxZZEaM7SxyMcHGAw7n8eKAOu0uBLfF&#10;vlWDj+M7cjd165OPXNdCm4SeU8jSBSOF4AA9cdcetcxZs1vCWbLLKNu6UHIJAGR6DPTmtb7U2wTA&#10;4CJtGzhiW9u+RmgDYguys4tcDy2D7NpJ59CeoA/GuMv5bue4ETsApJwwwp6DPc8jHrW7C/24kwZO&#10;CERR1ySQ2716Z4pZrZpE8xgmACpwuMZ68c47c5oAwrW2mQkyM23fx/DuyMZ3dOxPXNd/o9tAshhh&#10;IKxx7gc5Vs/4etYcGkPLuCmQ4Y4I2kBW44yM967azt4rJVtYw8z4+YnK7D3VuO3GB6daAMoAQyOE&#10;fyj0+UgKcg4XvnnqeKYLe8MJu4SjjYTMuNrq+eBkdMg9+tSyCNJ5fMCxkgMzR5BAJyQe2RXL6p4p&#10;ttMuvsWmg7VYfveDkgcZPP8AKgDoWgnY8omMgYHJwOx7Z9fWpbqO4aEoAX6Ku0cjOQGJ7CvM4/G9&#10;zGoM5klJLHaw+VX6bia9K8L63Z61pzlgRIB5IUHB4H3se3NAHOywsLmO3kODISyrkkZTrkYyOnY8&#10;16DaMr2iMNkkexhlT6DAzjB49utc8til1did5Iw25iu8Z+YYHcHr7eprpYgrWv2dS5KEFfLPyqVI&#10;GM45yfpQB23ha6uIGkupAzxryQjBX2YyQAfTPr/jXZtfzzSPBGXaK4xJbliCFJPRiOvHv2rybT9b&#10;/sC4inu33w3AxIcBwjcjtXsvheTSryeP7KI4nLM0cY5DkevXjNABpPhcahM665P5CuwKELuALdD+&#10;ldtp/hLwzp1uzktcebKUBZT1HXjPOMcjOBUml6VM2rLCqPIfLBYAZxvbk56Y64HUDAr0QeHXWyaO&#10;MLuheRAF+7ng5I7dx70AeX3raXpkqWUMe5FPy4xjIwOOM5wBnGO9M06/givE8m3iw0w3szfdzknA&#10;68HFR+IYF893hz3EqZyU28ElsccdBWHp1y0MgjXAj+8G6naeM5+n60AekT6gq6dLcSQweZHhXKjd&#10;gYx+dVdQmuNY+H1w8jkyWM/nrghcRsvtjA9q52G8S50u8ghYyBXHz5GT82Mn64zWnpmsaVp+mTWe&#10;rSA217H9lZ8gAs3QsfY8fSgDxhLyUbXLMzYZAFJOcjjA7dM45z1r0Xw1o8H2TyYUO6QF95PcDjOP&#10;yryRrKbR9U+xbiYg+YjEcr1+U85B6j68elfQXh8JZyrcynMaQJ8y8fNnJ9shj3zz1oA4zxV4a1C2&#10;04bAHXB/jwVOMkA8cA9K4D7Etr5cjFI/mO88jODyf06nrX05aa5DrNlNFcKHMTMF4B2k/wB4cDIx&#10;27V4h42j0q70yRpyyMSQWixlS3ygnv60AfNfifW5tY1Qxxx7ETDLKGwrAd8euR0rMk0yaddrgDyW&#10;27z1I29SRjpzxXZT+H7KwlEdvKJnZAQSMk9Ccjt6CoNTd0gLohJXG5VXIJwe3Y+p96APE73z4V+1&#10;224vyC0Q+8T2I5zxz+Nc3OsySeZGuDjC4BOwAcsQCa9JuLmNg8SFkKkvtI5JIx6dB+HPesi8iWQq&#10;IFVwD++yACAeo64GfYUAeYtFDeysyGPzNwOwAkfMeSe3A/GurtFis7Q3Uo+RMhSxPlMcc4B9B0rG&#10;vIJra9EluoEcjmM9c8fdwccHnk1l+NNXt2kbRov9WIg7lcqS74688AdeAKAPP/FnjyaSeTaQYR8q&#10;gnATHUepz6nNeW/2/Bc3beYQBIASGbIJyeFz1rX1qXRpp5beVkXJ2gMMtlv4j1wBx0rhL7QUiZWt&#10;JN7NgrGT0C9cn3oA7OG4dTGqFssNpy3Xb0wT7d69h8L+I1kRbS6KGP5kOT8wLd9x6D3r5x0+8eGd&#10;TKxEaHaxyOBjp9feuzsoj5LXu4jHKqMEEL39qAPqC8EkMG0YKEZjYnAKqeSScfrmvL9d8MXQmbZw&#10;dxO9TlMNztOOPbjmum8M6q+radHp10wE0Sfu8sNzgZJBOMDiu0MazbWQKWAIcY4yT1H+IoA8BTTZ&#10;o4mEkTx4BZmIDAgEHbt/A9DXOrpX2MCVX2xyOTGIxggn19vbtX0VqWi21ywhgDIB6kLgHPXv1/Gu&#10;M1Dw5BJM8RKMhjHBOc+3tnrmgDxg2rvHJ56jc2WDucqcDHb07Vi3NkscR2KQrAMMdGz0OOtepaj4&#10;cczJHaKygKGjUE4VlA4xj1rmJtNvXuQ8quA67Q8gGxcHJHbjJoAxNF083Nyi8knOCSe45B9Oe/6V&#10;v3tvE5eBI1wq7eGxuI4PNWxHHbW5TMYCBc7DhlfqTjOOT+dZ0ogi8wAMcNjPXr+mOmaAOMvbZIBs&#10;XcC77Y8jnOePTH41jXEKRSrFuLOVAkYcAHjj+tdFfmS5kYRBjGQQnfJHoB6Hjg/lXH37RQKY5FZQ&#10;zkrkHI7ZA6/hQBVM2+cLkHnBC8ZOcZOa47xSpkvGCqS20BieR/KujW4VcPuDEMMY6HH+Qc1j+Irh&#10;4ZN0LKTIigk9s+p+poA841DTU++QMFcnn1//AFVgiG3mutqKQDwck8j2NdVeK04LKwK/dwT+fHpV&#10;PS7Fbm98khh5hAXYMEgemenFAHRxWkaacpiXcoyQSTkDof5Vlg/vgYkbIwRnr8vSvQ9Ttre2jFjD&#10;87IuGKjIJA5HHFcHfQyQt56KBgEEr1/zxigCtJqUzZVmD/w5PDBu3NTDUbN5gsgYKrBdvUk47g9s&#10;1k/aFkJKqAc/MSP5VB5kZTe+5/m5C5zjnNAGtfiCVQbY7OCxGRg5HIx6VwF7bKXK7XYZwG7cda7E&#10;vHs2QAqCMMD94A9PxxWDdxF5NvJGM4+nsO5oA46VWQMYh8uApBHIGAMV0HhmSEK9mflDuQM9s1Qu&#10;7dt3kDCg8ge/1pLMPbTqCwIYksAef8mgDTnmu9FuhPaMMxNnLrkMOu3FdMnxs1oWE2mbI0jaFwIo&#10;sLGGbA+6KytTt/tNuLiPBIj2sT1wPSvMbm0jNwEwFbr8vcdaAOavIyZftDEZYEsRzgk81nABSOOM&#10;nPqc11F5ZtHEQucdRuHH0rnlCm4yflIIIA6e1AFWc/K0YBJBHP4dq828UIq2khGc7hnP1FelSRZl&#10;IyP90+ted+LNotHIGPmAx9GFAHmx5OaSiigAooooAKKKKACiiigAooooAKKKKACiiigAooooAKKK&#10;KACiiigAooooAKKKKACiiigD/9OL/grHofgzxH8Mv2XNI+Ivw71v4qaC7eMpNY8EeGpnh1W6s4bP&#10;xNJNdWbRkM0+nIpv44wR5jW4jyN2a/gLmJOGJznvX+gF/wAFTda0nw94N/ZM1fWPiZe/B1Y9T8Tr&#10;Z/Eexiac6PfyReI0sTPGOHtLi6aK2u1bCG2lk8whNxr/AD/JTwv0oAhooooAKKKKACiiigAooooA&#10;KKKKACiiigAooooAKKKKACvoD9n1QfEN+Tgj7GOM4yPMWvn+voL9nkB/Ed9GTgGxwfT/AFi9aAPs&#10;nT/LijWPGCR8uDwD/wDWrq7aVEjO3q3yK3GAevauXgtEMR3nI2g7j1we9dJHDugUDaRv3jBxkHjH&#10;1oA3JriJMRoMHyweT8wxzjNdJomkE/8AExl2MAu6NCDlsev5HHrXO2dlHfXUZ3HDHLp/FtPBya9X&#10;sEkt4fKTaPLwPLfqoP8ATpzQBNbyBylwpxIRhlBPJ7ZyPQ4rooYnkYBgu4gF1Xjv2OecY/H0FZH+&#10;kR8TBRkHYq8DPOM56fjmteyEUpDyOQQAq56hsZOOwzQBs2kMrfuULkRjoAFLEjOCa17XbIVSV8Ao&#10;Xcg52qpPTAxn5sc+lZv2uERlXYBVIGcHrjAzjpxzWXPqwso2jhHDfckOOSOcYHUdaANnXdXQ2zW9&#10;m657HGGwfUcV4/f6o7XA0+FkeWM53AEg8cAnOMjHUVtNqyPE7rjLDDRycAgE8gjua44LGsxaJYyo&#10;zjJI6DDc9c0AdAjgqFUEYUgEf3R244GRxmqb28ImLKvzFiN7DIy2Pf8AXpWtprjjzSBC52hgQBgn&#10;kEdTj3q20UL3yWikGORfTuOg57HFAHdeHV/s6CMQSLwhYsR9OP1JruYdQhEgaPCyA8y4yM8dAMde&#10;1ctptmkNoUQf7O4jABHUcn0FbU0apbH7M25sLt55ycZ+oH+RQB1FlHLNIfkbDYAY/Kc+gzwDx696&#10;6K2ZgWjcbSp2EA46jnj1OP1rg7eZmjMV4CNuGWHoxI68Dvx/WuhimaZWDA7Xw7qTknjGCc5yPTnt&#10;QB28V8PLPlBhkbMHaCpXntznJ649jV20uI5N08gkBVs7OgbOD8uOP51w9vPuLSquVICgqM7TnjA5&#10;xnvXQ2cyvOYz/rDglmX07EHAGMUAdnZyCM7iSz4yvbA+gHrit1JvOk3gEFj+9Cjtg8+h965uFt+y&#10;FmAPOPLweTggH8Ryf59a17MbYgzBSBwyj5WAHAwPxoA3o4pVma1cuqnhWTkHvz9PStSKR7cGFWZf&#10;4zxhycHGOSDwMfSs+NXjTZE0jKr7plxnbvBzyPQZ569qIofMjBlbAcZU55xnqO5IFAEPiS9eKzyw&#10;jDyZVGHzFR6sOm4Yr561S5lNw0OWOTjC8YzxwfzJJ9cc17L49vbWK1itYcyEg8sNp4PGcZ+734zX&#10;i9m0xuvJnGCGOcnO788/z/8ArAERN15OXLGMqXBA4Of7x7k/pTG1nUrEr/Zk/kNngqBu56YJznB9&#10;hWlMAitCifMXCFsnqTjnpj8Ko6hDFc3BjRQwVdibsruOQSd3txjNAF+2169ZjLczsZFIZePvEZzw&#10;PavV9D8ZzXMUcsciky4DKRkODxkZ9+cV5RF4faK0XagGDk8n5ix53evt6VrwaVd+cjRiRCq+xOeP&#10;l44Jx+FAH0pbWtpr9oIh+7ZAdpABHXjnOB3rsvC3hd9EuF1h53UQqW8lDw2Dn5v9ngnHfrXhmhm9&#10;WAw3O+GNACRnlyenHJxzgCvadMvL7U9Cne3UNMBhkU9VHHzevrkf40AfW3hq6tmuk1GBl/fRiRFA&#10;JXdtwdo68/zq1PqdxHfXBEbOruZGC8MPMI24Gecc5HpXnvga6e20uxTVVMICYTkcZ4JUj1rc1Wf+&#10;z9cns/3eMKI3XO5s5x9Djr/OgCTxbpbPbMYDhWxKq8YORjDDr154rwnVby4ZZIIDsl2cyrlQMDkA&#10;+/Q45r3PUJoLpPJnm3sqKAQ/zZX+Ee9eQa5YJHNK0h+VH5DHswAwMdOfzoAy9GnuNPsd1oWBnARl&#10;A/555Lbx7EngGpvErJLo0diDtPnDzNnrjscnrkd81o6T4bvnaCzwGRVbBJPzEg9e/JP1ro9W8JCw&#10;shdyNiKKIu0bnaFYjkj+lAHz7pupzXOpvpspZXjIeKNuVIB5weR3/WvfkvFWzlgXcsjRHAOOM8tt&#10;Hfn+VfPlpaRza7NiQEZJSTIOVPJ544HJ/IDvXo1prM1tcpNMxMYO1nK4BUd2HTPbFAHc+Hby/itJ&#10;I7kGPd5gHcnClskfgK5PxTFdSeF5ZgVkCupzEoAwG6sD9cf/AKxXVadeQXrG7todyNGwQls/JgjD&#10;AYwea8avNc1HV7efSmIjhmVo1RRwGxgZJxg5xyenr2oA5vWbyRjbpbuS6RiOQS/d6Z3cAnGDn1FY&#10;13c+XZbASXb5dw6dMA89e/515Fq/irUdD1JdJvJDI8IZXUcqAPc85Ix68V6Hpd9Frdsty7RxyfK0&#10;hQHgHpnPGPpQBz3lRGXg/wCrRg+7jJOehPvkD6VBK22xRCsh5BI5IIB7dM9Rz0p+qXmlSOYt6EyE&#10;lUVjhmHqfrUyW3nQHY7FSmUZQAeAc9Ox5/GgDiry2WSI4UBAoK7ThRnr39uK8N8cy3djeTSMBw5C&#10;ZGcrjp1xx1/yK9wukuYw62yvgAEZGSDnJO3+hrznxVpQ1Fnuot7P5eXjcY3Y6dOueeKAPmTVPP8A&#10;tDTTAb1YEqc/dOCCMY5xjFZul6oILkreqZEYFpGHzFRz74xXoWqaNMVMjAoZD+8QAkgEjacdh2OO&#10;K5C78OtbSNLvONvOxTjJ7Y9P0oAguITHE91p+DEQGCZIG0HnORS6FrpYvGoy2QjrnGQepAPJzn9K&#10;yjI9kCUbcGQqeuNp9M8UaRY3M+6e1QjIIMmCAp4z1xQB754N12PTtdjNzkwu5BP9wqOVr6BdisK3&#10;O8bXG5P9kHpu+oyAPX6V8g+H9OnmvkWVJhtbe47fpnrivqzRXke0SGZSxEYLnIGMD6ZJ+lAFe+kj&#10;KCaPc6rhnLHkKeOD3wOa4zUNSkiumxllyAvYgp2I7/WuokuYnnEaAkkEEgfLg8E+4GM/jXNanbRy&#10;vlVDYyEYDGB1yaAMhZfNOfnDYwpU5xj0Hr1HTg1k3txPbBVYMVXcrk8hs/N0PT8cV0DDchyCGTBO&#10;3PzLjJ5OOmOvesm+DyRqWjUIPlI6bD6/06UAcfdxsxIDbdy7wpzuA98D1znBNZbGaaHcwZU3GMuR&#10;09B/Q8d/xrXvEgtlMrkqyuw7gnIPJ9Mc5rkr/VZSfLRyVU7vl7gYyD+Hf2oAoXqFpDKWKryqqvJz&#10;944b2681yt79m2jepGclASSPzpuqa/cKZOeGDKqsRtB6A/iK5W4v0n/1gK8/KYxkEnjofxoAC0cF&#10;2Fl24cAZPbnBAHpio7+yXULkPHgLsGYxyeAMnmojZrDcLLlpMnIKnPbp0roDNBpyqSN0kybQvdQP&#10;WgDjU8MXUh3OCkbHjOBmultdOsdHiZYhufGCx6g9yPTjirL3Cy5KZVt3y4Y9Ppz/AEpr5uIf32R8&#10;wBUdMdSfXJoAx5DKh3RpjJ556E+tY8yxBWZ1zww4x1Hp9TW7NHktFI6qARguOcY7D9OKzZrZI13b&#10;1QqQOMHHv9aAOFvoisivjarkhR0OO/8A9aqmR5Rc5UdcdccYH8q3NVt4om3Dkg4zjccdz6c1zkv7&#10;xVkdiuNuB0HTvQASnZwzHgB9w9T1rIMrT8R5VQxKsepNOnudku+MEYP3j6jrVJZBGRMxP3iG5zjJ&#10;oAklZQC2OQR07nuT0ArNAJxIR93njnFaEsamPfFuJ3ADI9xn+dUZUnMmGORu/u4AB9hQB0sPlyW5&#10;UZIK4yOOT2ritTQBg8ceNrEDac/4V1NmyeYEyGBBBwcAHORyaoz2jTWzEfMu7JHTAzQBz0kEklv5&#10;vb+7kdea4i6iVJGbaS247scYxg16DFBugMcpwy9Cevzdq5nUrIAsqK3HOM/meM0AchcKjN5gzuJ4&#10;JPqa4PxlDt093C4GV/8AQq9ClUAFSMc7un9a4nxkC2jyNnjKf+hCgDx49TSUp60lABRRRQAUUUUA&#10;FFFFABRRRQAUUUUAFFFFABRRRQAUUUUAFFFFABRRRQAUUUUAFFFFAH//1O4/4KK2PxQ1PS/2TtP+&#10;Dvhfwl4216d/HEUPg7xw0aaPrdo2neKRf2ErTfuhNcWfnR2pf5RctFu4zX+ebLjAI/P1r+97/gr/&#10;AGvwhvPhD+y9H8etF8Z674SSfxZcavbfD7d/b9osEHiSSLU7TaR/yC5ljv5d2U8m3feCmQf4IZRg&#10;D170AQ0UUUAFFFFABRRRQAUUUUAFFFFABRRRQAUUUUAFFFFABX0T+zoB/wAJHfuCMrZKdrdD+9XO&#10;fwr52r6L/ZyUN4j1EMfl+wjPv+8WgD7Vs4BuYQMcf3SARtHb6V0UVsG2wht43BgmPujv0rIsbZt5&#10;yAuzDSd8fSuy0qwLKXiJG58gHglCMke1AHV6NawWixXGAkRJz82cnGc46/hXUwTRsRLCSpLbXZvu&#10;juOBzjH4VylvEsvlzpKoQLghSM8ZP3TV2W/jtVGzYGVNxwQScEY56evBoA7SN7ZICLl1Y53qSCQe&#10;OOvGKzXvY4mEsJEnJyF4A/Dsax4dWnmVhHGpXCsWJB4Ixj2/CmxTQpq4jKho/Ly3ddxPOfXBHagD&#10;TkkuHVrlpJAnXaOM5wv49BwcVAY7qdWijcEFlMp6Y+mPw56jHuae0M86+dsDMhXZHycgE5z09O9R&#10;oI7iRrmMquCFbH97sOx7UAYNxFIJzDHucRoTI/GDwe2KjSKRcwzMGUJ8pI5FdAjRvKjQsN5b96CO&#10;OOOnrmpJ4ImuDHOfKGMBSMBh7ZAOc/zoAyYFaDbuxvA6k9TnkAe/p3rU0kST6k0ytnCYGfmCg9x7&#10;dqgvdPKLHcBQqrzI5bPAPH45zxV3wxFGZZDMN4HKlSPmXjNAHpFjMskSxzNtXAJ6su49gex/+vXQ&#10;i4WFIihO1Q4UAjHXPOOa5qFWZCiOTnlxxu5JycDjvWnFGyfcb+IBEI+UKAfm79jz/KgDoobKfct6&#10;p3nfuZsZAzgfj/8AXqaKKWIea5dfn8sEOAY/QHb/AHu9UIlQwKkIdl81WyTjG3rg9K1GE0soaUnz&#10;cA7JfT0/xNAGrHZsgEiYDDcRGWwoPTk9s9s9/rWlYPcg+c8QVi5+9jPrgeuTzWPGkn2lSgxs/u8r&#10;kDpk9ye3XnrW9YWsNxKw35OSV4+X26nI9KANyxZ0lMkxKNn5m684P8I/yK7hY3uIQkm7cjCMOvzd&#10;RnPHb8eM1z2m2ajfJbkLtXy8IxwWyCSe+CMdOa66xKn9xbkrg55xtbseD1I7Z5oA2rOKYL5ZBIVc&#10;soYAnnP6/wBaWJQJUi27VIJAPG4gZxkfkcZqxHFmBi7BsHYxJIY9RnpzzVmTTmNqq26uACWbIyxz&#10;g8H6cUAee+MoY5EjkcYjJcqVHOeMA9yAe/PvXDXcazQkzLIOBkIuGAXg9PUZr0nVnkvybWM7ktz/&#10;AHtvUEc+uOeDXKDRbKecGUyeYY+TztbbnHy+hA5oA5G4UvtkBIKkndgjttB6Zz83pVO0SVp/9IdS&#10;sZDAgkfLuBxgYyfqTmuyurG0mI3bsgEKIzz7kcjIP1/lWZDAwZIk+aLcQ5LAE4x1HH+HFAG5bX0J&#10;Qbgrqw+d2bbjGMEgDvnHT8a0bHUpnUFIVChuCTx16k9cf/Wrn44Y0dIJSrAksCM4+b7uTx6GtCxl&#10;jimCrkNIQoTqu48jnsOccUAejaJNFJcbjCDjiQbsfd6kDuM9MV7DosUKg2llI6y4EJYfKAxYnAOM&#10;HrjPtXlPhiG9tZTePKURl2TMQCAnXIyOCc/jWJpHiG/1zxwLOwaU2tsXuZGXrlTnBJ7ewoA+2fsd&#10;xZ2UNvcylhAuVYY5UEHnjj1z1r0fV9Gsrhl1SJ0ZvLQZHBU49c/eH6ivm3SfGF9NAv29GlikJXaO&#10;MBemc8HPYete6+G9UOsW0Id0CtGVaPBYbkHXn2wO9AHPTGTT5Ax3F/MbLKFwAG3ZHYHtWVqlnbX0&#10;ptpNjSyKzbuylem78OenevQtX0KdjHAI/wB2Cdq7flAI6e5OfpXLalZvHCLm2XdIhPl8YU8jIK49&#10;sj3oAzdHP9kSRXrON+TwWG0YGMYPv0z296ydX1H/AIS/w9c2t7Osczsbc5+VYwueecBiT70tuz3l&#10;wEw2eJGUxk/UZPPB71Ld+F2calZQhXleAzqoO59y4JKg8jnigDxb+y49DdQHSZjEY/NZOChO7jqe&#10;eB7A1C0c17C0smZQ7hdpZuFPJOMdc1o3Gm319ewWzjagQEqSSTn3APp659sV6lpGlW1nCAFZ2KKW&#10;aMZC8Y44wfz4oA4qwvIPCliTqE+1XQuseGyp/AZ5yeleX6h4jt0MkdhETK0hdGlyS7HkkFgRg5HB&#10;rv8A4lXBJhSSEkSkL9zIBX+InjJ9a4Cxt7Qq11PEUxuDM/TBAwFXOePX3oA+b/iBomsXs58QbW4P&#10;+kogG7c4+/nrx3wff1rtvh9DO1u6rljNAGVXOQcd88468enNd7rB0TzNyl45VYYEY6kHjK8jrjj2&#10;xzmus03SNFhVLqyMYkkTeQqlcu2MtjGF57D2HGKAPnW6sLeO4ZUIO5vmYqMg4P5HOT/Sum8MXRPm&#10;WxYgI5KR8EbeDtI68HjimeJ9JXTdXnaUOWIJVRjO9uenGMfjUXhl7mLUHKrt3OT5hU429h7Y60AX&#10;tS06OKfzy2+JkkbLfKVJHPpjGOK4qbSLeYtDIMySHIbJ47lunPQc16J4lkSzhe4eNJAByqnIO485&#10;z3Fcbp8slwhuY9qMwPyKOgAz1J9BQBxeo+GtHuYAL2NQ7jlk6EZ6jqK4HVPBUK6hJa2rbosb0bI6&#10;Zyc4617bMFtpj55BVQUVRt5LY2/KTisO+gkWCL7IQxjYmQtggjoMj1OKAPn248EGCIgBZeSEIADE&#10;HHP61JpehQxZGDgjBjK4246Y9Se4r2O/trYMtwMGFEaMbjtHB4I6deOv1rGu7cInnQrmIHiQnrwM&#10;nj1NAHO6XpdhYuluwAUKDjJDLk5Jz36jj+VdxHLcPbm2ttqvglXGSQp6AD6YzzjjFedmWR5GkKlD&#10;vKbQdzgHOSMevH416Tp1y/8AZsUmFJGdzsf7p4B9wP8AOaAMCWK/WUJbkNsQbtoGBn/9fP6Yptxe&#10;3UFubdACA3lYxlsd8ZB46VvzIIy7iIs02SQBg7s8Kx/D+tc9q97D9mVEUgldrFACy+4z3x0oA5uf&#10;VYCPJzLgtk+bwBwQee3p+HvVCTU454iyknnADZbgnJznpUTzW8ameVWceYElwMhQAST+Z/SkZ4ZH&#10;JhOcDomCWIHGOMY9OeKAOc8Q3sM9n/pLCMs+0AcEEHjgfQ5ryi61FAroz5C5Usg+Xjjg969I8S3A&#10;eELMH243KRjA9fU+vevDNXkdJ13Zx8xKj5Rk88c96AMjVZY9yqGLS/LlSP4Tjj64qlG0LOEjygDE&#10;5BORt4OSev0p5uVuUaEj5ipZt3U9ifwqlebkVnARMvjIH3fUe/1oA6eykWRcRcquSmRgAHuPU1pl&#10;bZh5sgRmXoCMkH1J965jQ4pp+Yw2QuWB6HnqfTiuqi02YzG3Vxhhnjg9zQBXVGkmYldqn0J/Sr0c&#10;cbwbI/lK8Zbv0HFJDb+S4BLZwC3UAY+oouVLqCvORkAEfd4OfegClMqudigtxsDAEH8KzTZRqx8x&#10;fL4Bcckjvx7mrgVvMAi37sE4yOoH14P51AXyWlBxIB8w7HHUgfTFAHK34jkBhbhcZ4OK5e705Zhg&#10;5IZdv3un5V1F6C0nylCvDA859eaxnmKvtZF5HLA4HJH+FAHIXWnyOApO7OegxkeuPX3qvFGsSmKf&#10;JymFz3I78V2U0gVSQOucA8geg+lZT7WAaLGWznHTHoKAObI2oFOcBTjnr9DVWTMJDRA7S3zA9wD0&#10;7Vfn2q4THBOADj5ecDP1NVNyq53A5O3vuPA6GgB0KoEeNVwAc8HPb07Vq2+WyqoQB8w6AdOfrWNG&#10;+XKtj5zk4PTHerMMqxT+WCdvYEZ7jPNAGVfRvaXH3sqzdCM7SD9aytQj3KsqsdzccdMGuo1u1aa3&#10;acqD8w+Reu0VzsavJZM3K5B4x0PbmgDhLvy47iSDBK8gEjnIrgvGa40Nzk9U4PruFegX26NvmOGz&#10;t3Dqfzrz/wAZLnw9Izk7gydO/wAwoA8WooooAKKKKACiiigAooooAKKKKACiiigAooooAKKKKACi&#10;iigAooooAKKKKACiiigAooooA//V3v8AgplrPifw/oH7I+r+CfiTpPwj1mLVPFI0nx5r0Yk0yyvH&#10;g8SJBa3oYFRbajIVsJnYMqR3DMysoIP+fRKOB+lf6Cv/AAU60bxF4g8H/sraT4Y+GunfGCeT/hN2&#10;uPhzqcnkx6xYR6f4oe/WGTIKXUFostxaMuXFzFEUVmAU/wCfVMSQCec85PU0AQUUUUAFFFFABRRR&#10;QAUUUUAFFFFABRRRQAUUUUAFFFFABX0x+zGgfxNqTtkhdPHC4ycyr618z19K/szPs8SamR1/s8Y+&#10;vmrQB9tWUsTuqNkMzbR1yoFF/wCIfKc2FpJgbhl1JzuI6cVMqSJHlSuT8q8ZKnHbvzXntzA0cuJF&#10;wXbcGHZsdSaAOy0bWLl7tYpGwhyPpnvzzXoMkqxPhcOGwvDfLx3Pr1ryvwtp7S3guXL7R1bOcZ7Z&#10;9a9jsbQPIgiA3kYDMSD39T+FAF2wS6kl2wRKAv8AEuSoOPXuAa62whtIW3tIgKKWDE4bk4wK5W71&#10;FrCF4bIhd3yFs4OSo7ehOTmuOfV4o93ks8uTtwSeOcnqehoA94uYjFC92sZ2vtWEOMDBPUg+1ZJj&#10;U3BjVoyr4JZhjOOfy54ryQ/EK4tb+HRbdmlLH5h94KDxwSTXq3lRxIk8kiMTHlo+GB4HI9SM8igC&#10;zbaXazbr+3O5052ngEjgMOPWoLrTJJb0TPIwJJbKDA5PYn1qVJgkQSBFVBloyeBk+2e1XvtEdwTC&#10;+JCQBGFAG05545OQOnTqM0AZd+siW4TO7naDnk7c469CDUmkRtaFJjI2eQQTjeQTkEenv71kaleP&#10;HN9ngH3TsDNgbexbIOOcVNbvMkRicrlSS44O3axB7Z5oA9Djvyokkt9o3oJOASOc56de2MV0EF3v&#10;t0Ty1RiCPckH8ccV5tazXLXMcaR4UHo2R7nn36V3GmSmaVhMgw/zFFHVicD6Yx9aAO3thhSm5EV1&#10;5PJBYHtjPUHr7VrhjtK2ud7MJAeCOMk49AR696wkkliztkC4GAowdwHU46j1z3rSSTYCEUbjnzHP&#10;8YHOOvbHFAF2aVPOMUQwr4x8wBD4ALc8cY7VrWbxSXI+XYWB27DkAjA5x1BPNc4qvLh2IYBt4jXp&#10;z2J6HOOtXre6VnVLYnYHGSvzAkc8jjIIHUcZ+lAHp1tHIYlO1xhSWeMdG9R6A9MYrprVbZXaRixG&#10;7LYOAV/lmuXtb10tWa4bAUcKCSu445zjrjBxirsl63zbXHmSqG2HHAUdAAOh9sfSgDuNPvGkg388&#10;BtzMSzbfvdO3YZrV+1l4wzMwhYADdy2e+Dx684FcVDLvAlYmNAuMYIz9R36cHir0N2qwpsbBT5gC&#10;cgjjAI9TQA66toWuTuJTdkg7vmwvHf8AXIrhtQYQXcjAyBlGPlPD56gZ7Y9u/FdjdPLegTzj94qE&#10;kHgtg4Jx0xnHc8dq4jU2Y3BuZpHMoVTnrtcc9RnHGBQA6zYqoYKr4C7flBJ6tkcDHTBGAfrzTbi3&#10;ieQpMmTklc8Aq3XI/Qc1asCbRWkt9gDL8pbOWbqRxkjnr0qS4VyyeYBv3FX2A8KFOMckH9KAIbK3&#10;it1kjVVYnGV3goBngYJyevHtWzptl5kodwgkBbaqgbQQSMj2Gc9+K5/ERnVZVCMzZ3jacDtjjB49&#10;eldVbWsiBTEhG0EKOqkHvj0wPr+lAE+tahMmmi0tmG+X5gMEEEcYI9s//rrU+G/hy50rSHmv1ea+&#10;vpmkSFeD5WAATgjGcdKbplxHa6s17qsRaLb5flkgFT/ezyAPbqR1r6T8H6taXMYuNPtFhDONhYbj&#10;zzk/5/pQAujeFtU1JUkkjaGNsBg2RhSPToSM17J4W8N/2ZLCbJmYg7WRv4WPDYx68Zo0u6kxHJfP&#10;HI/KqwIGB2GM/rW1qFxdeXGisHTJZdjDBYED7y85x29qAO41WD7ZAHDKgOFLAnAOOM9/yryvU9W0&#10;Wwt2t5XMhQnYqqQSenBzj3rTvbmOWyT594VCMA5ZiOnUj0615lf29y8wMTDy1Ty/nODz9Sc4HPbq&#10;aAOk0nWInu2NpaJsQZjkmbdw3PI9a37pr228arMskXlysbeR40AIWaMcep5xiuEvWOnWCWkcgD7t&#10;6kEBjtHTGDVm18RRjW7ecyEgqjur8FmXAwSOxI5PFAHnvjabXdP8QeVE4RAw3tgYyCRknrz6ZP17&#10;U6w1HV5BCZ7m4i4IKxEAE4GPmHTrXpnxNFg1/JNGiM0w3K5XG3fjtxznvivLU+3x25GnI4MQIIAJ&#10;Jz1K9s8UAcB4kuNWfVJdtxIu07VUEjg853YPXH/16bc6laG3+z6iQ0hUAsMZXbyAB2znv6dM1R8Y&#10;+DdW1rXbbUme4SKYLHIFLZUnn+H+RryvW/D2p6HdvJeR3HzSFI5NrOAc8ZJ6H3oANa1uKG483aO4&#10;O7JBBOO3Ur/Ouv8ACl3NLIp3B8oGHdQcgEAY6D1ryiaMOQsxJAAfnkAN2z15zXfeD1Wz2zkADcUj&#10;DHaUQknjt6cnpQBL44kaa4SeMhiXZDvDKA2OpIGfunjFZGmW5jVnkCEBdhfoCSPpnAPHSui8Q+TP&#10;vW4YsPvqsQznHHORjtnPesmaI2ekRhWYBzmTIBYZ+6uMjOO5/SgDMmvIDE9s65y+08ZGM9T6/pXN&#10;aiI4WRYWChD5jKgJJU+n5HPoOlWfKt3hMqF2TcSGJ5zjPfI4745FPhsklt5CPlUqBv8AvYJ5yR7j&#10;+tAGEi6VewGK6LPyWyADyp65PTn6VZsITho4MbQrbFkG5SeMceveon07fdN825hEQcMOp7n6EYqO&#10;4mMdsyoxjdSJBImDzgEnGOeSKAINRs7S6tzDKioVcpIxI2n1+UnJx3Pr7V53q+nyW37lg+0HrzwD&#10;+PQk9O34Yr0+OU3CxxshxMQxKd/Y++a5zxj9isNK+2TEgKwyzEliTwPlzk0AebskdtL5cqgv0BHA&#10;JAxn+daNjqxtkMbOHhyB5bkDvkle2QfWuPv9U+3/AL2QmQo21SnGQRjjHvWCNQaO6KqPlOQqkgbj&#10;1x83vQB61JqNpKot2PlOcPJJzkbRwcf4fyqnrNjI9sCuQCN5dMkHGOfWvNp9dtZIxLcM5iIIRRzk&#10;t7jnH6Vt6b4vU6esd5KCoV9pY5xg9BgdOORQBlXcs0h3uwVFB+UD7wz8zbRzkD1qOG4hEmxYw24h&#10;iuCAcDGR74Gar3+vWKPIEjQ5BXceuW6nPB4/zzWDJ4jtCzSpuRumB/EeOT2/KgDF8R3xkaT7O4Pl&#10;NwGzkZ4wfqa8duzc3uofamOcAgg/dOOn416rqrTXUZEO3cxZm498g/pXFpY3Q3gRbRjc3A5PrmgD&#10;nZB9nZpJkBJXKsvBO32rMSFtQmMSBnYt0UHnHXGPSutbTLloW8wY4IaUj7vP6cZrYtLKK3tiEG1l&#10;wzN93Oe3uMUAV7C0t9OtliUYlI3MwBzgnHP1H+FW0nWdix3DeeGbGMEYGT9e1VlgY3DNKNqBznjG&#10;49vXg0l1FMuFiGMbhzwOBzx+XWgCxBDKsvmTMxVQMdTwTgA4pNilW3KWw23ap2/XH0HIqq1pemUT&#10;WbOse1dyfdHHUCq0s0y3AIIGRkDJJBHB/OgAnImyuWUuSpIGMYwR+P8AOs+fCRhtvIUMQMHB5FTb&#10;coHkcsxJ3L39iKrZh2tDIv3hgE9T7E9uaAOeuykcnkOcMc5PGCT0x9O9YzwAB4CNxYAqByff8Pyr&#10;XvV8knzsjCHJK5yccc1i+ajq0o+8oB4HJ9fegDJeSWGQRsu1QSQzHOSOvFUvORUKHlThW98dxUt6&#10;XEuIRvYndnHQn8eazpZFmjYtnj5SQM8igDAvQHlLIBtUcZPP+RVHG0iRejNgnuSOCM1bkRmd2jKj&#10;YRGR3JPU9P5VGAC25gVK/dHrQA6QgkkrtIJJyM+3H+FWhEu75sEbcZA2nd/gOueKpyCaSRZNwbbn&#10;C5GevfP1zTI3O/y0IDZ6Dnr0GaANUqNjwyAhgcHnr71z6SrC0tuc7WyQpzWmFZJSyZyOHVuRjHNV&#10;JSrz/u/4skA0AcHq0aJubZgA7evIb3rzfxg27QZgTnDRk/8AfQr0fWUKyNuKgjk4zz6flXnXi4oP&#10;D0oPU+WRxj+MUAeKUUUUAFFFFABRRRQAUUUUAFFFFABRRRQAUUUUAFFFFABRRRQAUUUUAFFFFABR&#10;RRQAUUUUAf/WyP8AgrvefCPTvhb+ypqHxz1/xj4U8NQal4lmu/FPgEOdc0e4RPETWOoQCMGTy7W8&#10;EM1zsBf7Okm0FsCv4HJegFf6Gv8AwUPvvinp9r+yNcfBPxH4R8LeKmvfGMGjal48WN9BuJprLxPG&#10;dMvBJxt1VGbT1I+cPcKU+cLX+eXKRgbeB74oAgooooAKKKKACiiigAooooAKKKKACiiigAooooAK&#10;KKKACvp39l75vFOpKADnTxgHpkSqa+Yq+m/2YHMfijUiM/8AHgowMnrKnpQB9vW6tuG1ydp+bPHP&#10;8zUF7b6ZIUWdCrSgPtLAE55OcdPX3qVYgNgOERhuZjjP4mueeX7ZqfmXGdqfIjj+ftQB6PbW1pDb&#10;kWC5XdtyMZBHPIroNLnjgZbiTBZUYbRnG/ryT71zPhn7SLjYGBV15bpjPX866TXFez00rG3dl2HB&#10;PruPXtQBxWqajJeFlDAtuIPUe46Y+lcnNbNHbiQM3U9D1xz3zTdRmCTgMd57hRjB68UyKcuwD4Xd&#10;75AJ9P8AaoAfpqsZjcBQ74AJIwwHXqPSvYtGvG1NGikUu6AHgYIH8WD0/HrXntnbeSERW3neSQow&#10;SCP/AK/Ndhpl9NBPElrGCuAMNnBx1GKAO3W6mCDzg4BG1SFLcZyagfU1hkVYAFYEqWP8QPUf07/y&#10;rL1PUr+UusRIGzKx/d+Trk+/I49q5G6jubq2jkRnB8zJzxz67etAHRpdPJf7ZMFQ2CeoGc/5FdPY&#10;C5TUDGhOJDtD8EgjqeMjnoMfQ1leF/Dd4ZhJdkFdpBP94denYDsD7jvXe2loILUCK3yg3bSMKQV9&#10;RknH14/EUARWkM1zI32je+0BiGPIyeq45rvNODRCEHdLLtDqFBO0DnaD3PrmsrRrbFsPNjIJ3bSO&#10;h44BAH610tldupNsyFd5wQ4w2R6YyR7GgDYhRvn+zt8zjg85weCM9wM54q8lu8kWFJJjyTtB+cYO&#10;eT0xz+dSQRNEhWRTkfieOeg6fWtaCyuZJ87XjLBZMjAPHUDru98UAYyK0ReFSVZ+FU/ex24zzxVb&#10;zhJIEl2R7EycEgEqeOtdJeWyMy3GR5gyFCjIAHX3JPua5TUYJ7SZFReHIL7twI6/LkZGc0AdvZ65&#10;C0qlGcOwCnJ3AHGNwHTpXd2MyzBJGKOhYxxuq5PXLH9QK8OZzFFDLCMEsRhBnAJ4GB3H+TXTaTqV&#10;wJwgZlOCMNjpjgtgDBPrigD2exIZCrMHc4yrD5mHOBz+NSwPIolWRT5eG39/lxxk885Hb8TXCxXc&#10;0cwDyOznlQeqj8upxmu2tdQEsK7gTKSCFbIXJGCRxyOOe1AF99SiEYbgKFK5IA24OD64x61xl+lu&#10;bkRoTk/OSTnjp1zg4xW5qMqSxM6YC7c+UBu4HBHXGdx561ypUuroyspO45IyxwM4I/OgC7aGJXaW&#10;NWKqxAZ2OWIHf0PHPArRnjaa4YqQnGMAnPPrnFYtquAYSG3huYjkswOcHHrWtE7TfPNjKkAnOPmI&#10;yS30NAGfBbW0Vwzgje8m7L57c5/KvQdMs5jGplYszNhl6gjHUY//AF1iWdrGZVl3qzduNwA9Dn09&#10;K7vR7UGH7PEg3qC6bW4UDn05yScUAaOnaVG8iNIrhCyjJwfnB7DqPQCvUrS7uLa3eK2kyrIwbcB8&#10;pxgdjmuW0ZVeZY1EhwTjKgA9MHjuPxr0+z8JTa9cJFFPHAQ43MwBAU92BxnBPrQBnaTqJuLmC0hS&#10;SRyxURREknOAM46H+uK98l8Faz/Z0UYgeKJdqhyCTkn3561B4Zl8N+B2Om6DCrXe5WlvGAYyNjrn&#10;nj0B6dq7YfEPXL9DDGS2whTAMN82PmP/ANegDlJvh+8tqpjl2FM+ahyoA9frXFal4NMFu7siStgf&#10;K0rHnhRgL7fyr19/Et24CXjHKEh9gGM54OT371wPiXVZLUBtz7iqnyhg7lLfeGPUGgDibnQ5A0Ij&#10;gVj5YLBCxGD6EnPPSmW/hy6d7aQ2aKTDjD5ZgNzMV49Rxn0qp4m8ZXmiXFs6GQN5CsVjGDjI2gj3&#10;HrXSQ+IZL2O31AMzM8Y3R5xkg8g+vbHNAHpmteG7rULCCW4jtzsjBkypy5xwucZqjoeg2katb3Qj&#10;3BlbYeFAGOPWq2ia3dtZ3NncysySxm6RSclMEDbk9OCeKXS1eK7VSwkQ4YH7pwTkqT+INAHdz6Do&#10;FhYebeRhiXMgCkEAj5h2HFed+JbvwVaPNFe2UrGQ7BtfgN/CATnvz/WvR4oi8IY7UALFlY5A4OPz&#10;HauD8TeH7HV7lpbK5YMfkZOCuCcgnOCCPY0AfOvibwf8N9RuH+1WEluX+VHs/kkQsOuQcN68ivD9&#10;V0SLwxeJZwTPNbMjiGRgQ3HGGB/yfwr6kutIgkkfSLqc2sqgiNjyS+3I6Hr2r5Z16WyuLp7e5u3u&#10;JIZmSKM8bSp2nnPqKAOZlljuZVVSxfIwuOzHjA6AZq1f2TtYBmfIVhtBHA9Tzw3c/wCNa2m6bFBe&#10;GRRuVYgAc578dOeOuKlvAyRloCskUfGGOMkDup9emeOaAPKru0uY18mHdjcTmTsD1A9z9KkZruOx&#10;82SMOV6EHO884Y4Hbp/hXX3SxMfPgBYH+EkgZHByewx0+lcpq0ptolS2JVVUDaBnJIHc9z+tAGNA&#10;bmWYSTF9uTvjXoATkk55IHB/OsfUJMO0plVF3Y25KkqD6dAea1jcNYIkpcgOxyD82COq4z/KqOvG&#10;yu4o72IBkEioVJDZLZyPpzn8MUAZVoymYqrAZYMSScggHrg/SuG+Imp3EUEse1H3BFTa5Gccn8ff&#10;+VdpBdRRJKwUt5kZKjGBk89fQDjHpXh/iGe4vrlkZi6wqco3H3gemO3pQBxA1JkgAQAg5DMzFsMO&#10;4xx35rGbUSlyWBwN27JHXAJ6HvyRmlu7rc5ijYDPy7WHPXgn6His+W2DMIFbqvOOTk9MGgCxJcpI&#10;3mNkBVGFBwDj1HYAelQw3RybdSDE4B+fPH0A6c1qmFZLQLMckJgZHeTj+lSWOlSXtyke8IFUKXI+&#10;Vdvc59cUAXbmBJooFChlKfNnAyT1wfw6nvXOy2kcUrxhYmbYAo+8xx94MT6V3OoqiwfZFjLxxjKv&#10;u744z6Hn9K5bDFjGhUPt53EcsehPqDjFAHN21o4lI+ctj1wOQAF79/WiCOcwMik7yRle4GDwM9vw&#10;rSjSNVDuQRk5brlgOQx9qgmmLSK5HJfChiR8p6cdGxzQBTHmTwtbEs4B/eDtnHOT7jiqLSP526DJ&#10;Q4Bj6kH15981twOig7EdmDDO0kKMj1zz06c1TaKR5Wll4TkKRwxIBxj3oAilLy/fYY4DcAHjof8A&#10;69Z8uJFEcfGc4cZyBnGPrwDWgbYJbKOeRnK/dJHYnt1qKK3YEDgFSrKQck+/1oAoLbutq6sWEhU7&#10;iTgFfpzVZzFI6iEBCNoKqcdueevXj6VvOAny7CzHODgj3/PHPesu9Q7WK8sCOh6cdM0AZBLGbEYY&#10;ccEDnIHQ1kXxlg2pImAT97v15PHpXQzRvI5csdoYAZ9x29OtZ18I1nPy5wRsHoMYxQBz1xZvJGyk&#10;OFbADEnk4wM89/SsA2iwHenccYHU+nJ611EpnMbKzAqu3APXk/41zd6pjDSZZmBIJbjljn8cUAYt&#10;3buH67lLFgCcEepJFYk8ixeY+Cw2jhsnJz7VrS3BL5wAOgxyeT1rDvWYKSmUEny5HGOfTmgDAiVU&#10;kLttxI27jOcnvTpPNiyCTgN8rdc+oFWFXc5+YtsXGenfpUjlN/lkfMepA5xQBTYeSNxDcjILHAwf&#10;eqiBB+8bK5III+6D0q05bAG8df4hwAee1NkKmNoySFxxjGD3J+tAEUBLEk4Gcg84GexqKa5+zzqi&#10;8gEgt39Qf1qfyFlUKu7eyA56D8ahvgVtwwwW2sQQO44waAOS8Q27m4DRcCTIBJ7CvKfGqJHpEsSk&#10;HayKAPZh1r2K52y2ouZQcrkcjuBXjHjdlfSZCuPvr2x3oA8dooPPNFABRRRQAUUUUAFFFFABRRRQ&#10;AUUUUAFFFFABRRRQAUUUUAFFFFABRRRQAUUUUAFFFFAH/9eb/gqroug+Ifh3+y1pHir4a6j8XdJl&#10;/wCE0OreAdHlaHUb+xSy8Tvc3FkyYc3WnxBr6BUId5bdVUhiCP8AP/l+6vr396/v3/4Kua94S8Me&#10;Av2Ttd8a/EbWfhJZ2+qeJTD8RNBge6utGv2j8RLYSPBGC0ttLeGGC7TgNbSShiFJI/gJmGMA0AQU&#10;UUUAFFFFABRRRQAUUUUAFFFFABRRRQAUUUUAFFFFABX0p+zQX/4STUvL4b7AuMf9dVNfNdfSX7Na&#10;/wDFQapITgJp4Y84/wCWqUAfbFrOJJ83DKQzcgjIXPatmLQoopNxYnPzIFHGD61zMN0rIsSkFOcq&#10;egPbJ9a7ezvI47ZZrhnJQbMD720HsBQB0+kWkGl24cjA5ywGcjrjB/z9Kb4lubc6RsnzF5ZL7cfP&#10;g5z39KxZbu4u/wB+rYLqdwx1HQZWpp2j1GH7MGDMOHbGMEdQoPJoA8Nu9RjNyZEQSEKMH2rX0+Ib&#10;A69ZBkKw5BHr9a2bzQVWUxMoL88pycdh6D3rotN8OXl7KkVqGKgc7ztIHfI9BQBY0HSRfMLe0WRG&#10;LLtXB5zxkHP5+leu6b4GETm6uXxLtOyNW6c8lj149BwM1c0jTLHQtNzb7UdgVmuc8tjoF9Kw9V8f&#10;LJF5Fny2DulPDcenXqOp70AaV7otnaF73VpkXJYLGW3MWHRcdevQ9Oa8/v8AUJZpDHasFXoC4y6D&#10;OBz+Jrm5tXnurnzpSzJyTk8A9j61HPeyyJ57El22jbx0PoO2KAN1fEl7bukMLvhvlkO7hsevfrXo&#10;+g+MEkVLe9kBXIXzNpJG4djzwK8Fa4KSbyu5QzAd24H+Nbtmd4DjIGSCeWOTyAR+NAH1xpV/DPHu&#10;tyYxgEDHOMHJ69621t7qVRLGMKjHzGbBDHtz1PFeTac15HOsLOrYTaWztx6HB69DXqdixjtPtFvL&#10;5YO0NKWHHHXj16Dj60AdXYvZvCwutgMfLYbsx5HJFTz+NtM0uR4rWOQhBkM2MBicH06jtXiXiPV7&#10;lbl4FbAQj5zzuLdQT6cfnnpxXFxXkVxcrcXE275gygA5JB6g9gaAPpy18aaROBFNAULKplkUj3zx&#10;wOnoav8A/El1PH2WTcUYYycFW67eSeB2r5i+0zWzOYZcA53R4A6kbevpW5a62beFzFg9PlY8AZPT&#10;3A49aAPoQ6a8U37tOV+YZyADztAOOoA5zwKrbEjuxNgknap2FQQe+fXH15rlvDXjVLhVTWJPMUYX&#10;OcMAeM++D9K9ClAmtI9QsnLI33S3dsDANAF+ydggukwy7wG38DA7+oJ6/wBa6SG+t2m22ysGA27y&#10;Rlg3UY6YIrm4YskwSMhjGFcIcDg8tx7A/l71oRxpLJugVsZGBjkZ789c559KANXUJrdYRMnCs33D&#10;/CAcADGO306VEbhJFWEF5JC27B6rk/r2OKwdae5tbcwhmXDKMnBxx3A7ZI/Omw3DAxTOAPlVd5IG&#10;cZHIHU9aAOt+yPIQkICMgJG/nGPQccHrV6xsDCjscB22kqCAWI5yc/jWVpVzb3GrKjMHDttkKZ5Q&#10;d8nqe1dpdJvTILqysQpHYdMAnrgUAW9Kt4SPLkG4J8xQDJJ4Az6Y984HA611Fuz2saG3JIB2EnA5&#10;4ycevBHFYFkTuNzEVJlGxlIJYHjnHpgVsxlnnR3QkE/Lkkc/TpQB3OjTLAXZCVZvmHbIHTjn1GT1&#10;rqbfxhd2ce1oo5CSSX53EHGBg5wcmvMob4afco7Ix+YeZuXIUYx0PX6ntXSTXlq7I/mLuZsKTk4z&#10;n5iSM8ZzigD3Syk0x9GGtM7B5QEkAJ2ofX3PPrXsXgfSbexsJdTmAk89WMGRkgnHP5/zr418N6wd&#10;RubrwuC223wYf9pgyklR6Zr6m8H606afbwTfchRlkAGFHPc9umKAOovbc3UDyRoVVvmw38TEdOB2&#10;xxXE3OjRXMfk3JG5ZN0RxgADGeefbP412ttqUM8EkdswZEUDbn5W7k59gcfhXPM1uhnmU5cZwp56&#10;j1yM+tAHzf4msr/VvEUhkKNCjg/u3G35Rj5voBxXqelaXHcR/aIwFVUEZQHABA4I69feuMW2DX+z&#10;e3mSsV9QT059Ofxr2HwxDbWOmR2F6rsJHLPk/MckgDjsM9aAIv7MWxtPNmVfMQ4JY8Ng/dYD0znv&#10;9BXT6fFbNarPENnygknk8jp69K4XxHqcp1L+y3jWKKJzEwXBYN0HJ659TXQaPegRBJWOM745HUDD&#10;AnG3HbB9KAO1gCfYpWkUjK5Ofu4PHOemc/gea8d1nxCkV61mqYQPk/NnZznqevp0r0CbVEOly2o2&#10;wiaNkSNs4LkHP9OTXhJvGutQfz/lV2ySWyPlxwOnHrQBU8X3DWt5PdOS+xPMideTwvXJ46ivlu7O&#10;6STUI1Q+YxYSHBI3ZyQO/wD+uvpX4mzxzaC81nHlhbjIQcdT0Oe5zmvln7XEsQa4O3O0A7SSFfgA&#10;genagDuvDwW/tHjeTDq29CowN2AQSPx71sa/ZLNalJQwcZ2sFxgkjkZPbr0Arj9ClkR1ht0ZQG+V&#10;QuSQOo9B6fhXoGrG9ls/OUeUcbSpOEAyBk+px/8AqNAHi8rXWmINPyskbHl26pjr1wTyfp1qKSKz&#10;v4AVDdchX4z1zgnrk/lTfEkTRTnzrguS6kAEdTweB04z65qfw6RcYt58DHyR9Qx38sMH35zQByOt&#10;2v2bTpIpXZDHJlY9g28/4CvPp7q3jtGMk287hhNvyjngH/HpXv2vWumXFnLjarp98kjaR02jg98c&#10;96+YtTkvJNQjgijjEKPuO0bjjOM544AoA2L+RbOIbiqSPGHZW4yOnc8eg9eK8t1vSdQbVGa0TMTA&#10;uxz8/OBs/wAn8DXrQtL24tGnvoQZA5AC/MFHHfpz2xWBAxVWEBIVTgmT7wOeh4P86APDLjRLuVvs&#10;0USkupwxYkZzyGz+WPWqNro02cyK6tu2uqfwv07fy7V9IpHZswEsKMAGJBXYPm5zkfSoW0TTYozJ&#10;awqP4iRkEEHt6+/+FAHi2l+Gpb6I7VKr1lGTn5enTn3rdisxawvb2kYJfgu3cr9R29q7mUFCY7bc&#10;owy8Dhj34GCD361kSMjQ+ZtLMi4iC5wMDbhj70AcJ9kcuUmO4EjdnO0DP4fnnvWbe6dEZR55VBgo&#10;Qg6jGcKGx2OOe/rXRzQy3VyjJtWNX+ZT07cA98EUtxPYwo8bukrqpfA67TkkEHgfnQBxA0q1E5n5&#10;iZHLY271O7ODjj044pt3bpdssseXKAZKgAHoOuc5GO3vWo8kauJGUgSRl9wb7jED25x2Haqc8kax&#10;sN20qwkXcvDdQMHPBPpjt+NAGJMFjRnOVQfMpzx1x0HfJ696bLexptY7tofH3cnGB07ZyKuN5anM&#10;jbgSMlM8Z9M/j+NYjXEUjYfcvBwzdsdiKAGXkdtHJJt5V1I299567feoVlUAEYVgFA3jOR6A9unp&#10;WfPEJZsI21yu4xtwPbHHpUdrcLLJ9mcMpHIYL2H06CgDoFu7YwfOy/e46/K3qvuBWcwjdsud29mb&#10;c/Xdnj/PpUXlkEKx5yQBHkh9o65HSmMzIyxhNq43fIQT6cnryO9AFd4IsNICcEfM3O3OR07Vl3DZ&#10;kIGZAq9D1z7468Vckc+YqjGCSM4zz055GOn86qM6o2wKQSpIycgHuc/yoA517aRS6LjbyScEEY55&#10;/D9apTweZu3L8xYDf3JxW7erPDIQCGznLfe64xWI7lH3eaV5OU7FumeelAHF39stsDHcIQeqYbHO&#10;ehFcnfrKJckgkfcyOw6jrXfahbrK+ZCV5cljg5OM1zlxBtiKSLsU8kcZHp+dAHKJLBIsjNnJGEI6&#10;Aj1pVnhQZYZKfNnucjiiSIRTMQW8sblRQB6VAyIGAQEqM5bPqewoAZGihlG0tkHBHB+gz25qKRAq&#10;tsCAc5boRj3/ABqd2y4DHBAyp/EcfSleZ3ViSMAkjB3AZ9qAKwkhLLGhY9iWHOR6HvUt4yywF32s&#10;BnCjg+vNVTtFyFHCjDEjrkVfeRLmR448Egbt2OvqDnpQByUpV7PbnDDIwemD1rxrxtGy6RKRwN6/&#10;oa9amlBaRewJYg815f46fdo8+O7IR/30KAPED1pKKKACiiigAooooAKKKKACiiigAooooAKKKKAC&#10;iiigAooooAKKKKACiiigAooooAKKKKAP/9Dtv+Ci0fxauNM/ZMs/gbpfgnXvE1zL42tbHw98QzGN&#10;B1iGfT/FEd3ptx5xWMy3tq0ttahyFNzJECQDmv8APPk+6MdPf+tf3xf8FerD4Xal8JP2Xbb41eFf&#10;FnjLwsJvFs2taN4Gd012KCG38SSf2lZFOr6UyrqDK3yMluyv8hav4Hps8A0AQUUUUAFFFFABRRRQ&#10;AUUUUAFFFFABRRRQAUUUUAFFFFABX0N+zuzrr+pIoHzWABz2xIp/nXzzX0R+zqEbxHqG/GPsIJz/&#10;ANdF4oA+xtNshK6rKTwfMZM9T2JH8q7W3WZY1UEFjk/Nz6j/ABrD00s9yzBht8sY3DrjnHvXQ2YE&#10;kJcIdq42lRyMdcj0oA2IopVYFSm5wfmIx79ugqJL6SG4EcI3A/KzHlctwTnHNI0xO6TaSfL2kgAH&#10;6e3FZduzNN5sakAAAgcqMkYJoA7qO0t5ofM9OHWMHOcdcZ9a1dOn8uRoraLa21SHzhiOcrjnkHHe&#10;uXjbfhUYsc5AAIzk9Opz7V0Wkh5LhGDjcBuC5GCR/CTQBi+JvEKzObESMjquTnBG4cYK968uvbyZ&#10;8vGMnGWZRjBPtW/4iW4W+zKMSFj8pweev8q5CdgUZlbkcMp4A/8Ar0AaSoSMB1RwOdvv0BPej7W0&#10;Mn3S2CGwh4PGOtZkc02D/dXO0t94k/l0rRjZ1tGI2hiMAn+Lv+negDOvZrhG5+Us24DP8J6Zrs/D&#10;9159uqRHdL8r7Qu4kjr0rh0El7Zsqp82/nk5OO3Nem/DSwNjqsMlzGX3FvUBNoGOvBoA9/8AB2m3&#10;0kYuNWiESo2ct8p2/UA9M56da7fVfs2maTLqDBX2pkIy8lT0ORzgd+BWY+rIkSgngkheRgjpjpgi&#10;vPPHuvzCzOm27gBiEkfkNjjPtzQB59eayJZ5EWQEgnLEkgg+5/8A1mqUF1JvVg2SXwMdMf3s/wAs&#10;1zk0j7xGPvdCwO3I+vOa6ayeBnjgkKhycSEcbvpjgf59aAOvMu+KNZMNkKDjoSCfXB+tZ8s5j+SX&#10;OxZNgf8AvHGT/P8ASrEe9Zt6riNPlw56gA4JPcH0qg8Mse8yuAzZIb1IPr2oA6DS9SaK9WaQu0Tb&#10;gGQDBI+vX2969d8LeM7+wKRFkYPz8x3KCfUDjvx+FeHWtyRAIZWUJ5gfk5ZV/oDkZrVguRBKUkwi&#10;Enf5Y+UoBlSMY/QUAfZ9g41u3+1W6BdibZEAzgZxnscHA7dO/Wugto3CAkbHYMYxLjGCORzjHp1r&#10;5R8M+JrrTJ/tHmEbXEv3vur79QQePpX07o2oW+s2H2qyBcMoR8nccr8xHTvQBkatK8c5aPCnYCyO&#10;DtGMHBPOfao40L/6TCAOUXYududuSOuastCHD3OG7sy55Kno2D6ZrXt7ON0jML+YwADkqcF+oP4D&#10;mgB1jJHDdmSIOjEfM6dByeg6jsM+9ei6YttLpqblkRiGwqEhj3565JrgbS3mkZp3VWwMcjkhj2OM&#10;ge9dpZXD2c42ccl8oBwSQMDPegDTBezLBThHC5UDk56nnjnj9a0be9ZhuzuVSBEvRgefveo/+vVC&#10;DUGutq7FViM7gwPOT25Jzn881JD508uIgHKrtJUYHb5icfy6UAT304LGN5GGCdxkyehzjB754z71&#10;pWlzdTA+coQrkYP3exB4PIJzgewrmpIy0i+bjYDuZ3OenAx6EeprXXWbOO5EbNsES4AbhmA7nGeg&#10;+lAHS+BIrvTfiFbXsKwym4RgwTkADk5ycDoK+3LmxSwKC34tXRRLuy24nOT+GeuK+O/AK2+q+IEv&#10;FKNiMOhQhcgcAg9On8q+wdCuRdqqXhk2xjjcQQcgjaMdu9AHO2Gpf2X5unyIFVmJzw3UdG9MdsVS&#10;17U4tPtzaRqB5hA8wPySQOPyPSnazaXRnOJCJWYlgVwPvEDBxzkdc1yN7bXxmK3pJVU3oq9CQeOQ&#10;Cenf2oA04bDmO8diFjkGQCDwRkjGR0xx3r0D7b9mt0voCNyAb1H3QCM5zzxnFeWW2o3asBmMIWAP&#10;facjAIOBXa2Xn3GnXcT/AN5FXZ0PYDAGMHrQB1/jPS7LVXttbgZhLNCjsy8gEkZ3Ae4PNcczSJbI&#10;scsceN+CCMjDH+YrXkvLiPwhBK27zI7iSAnn5lXBBx7n+tchaiaeQ+agLIWbaPvdOB+dAFWXULub&#10;U4rtGV41BI53DI45HX0Oe+KvWvho6nItwsbCJ/mkKtkKG6/598U+1037PH5rrF5juSMjBCse3r07&#10;4rP8X+MP+EU05rSEOZLndGG7IACTu7j0/HNAHO+IEtRI1osiqgwiK6gAKpJwMdDz34r5O13WfDPh&#10;2We1kDzTBiTHgKBkkjp19z09K7ibWL7UWa41B2jyPkZQDjgNkDPXrz1+leReN9EE+oCeMs4lU72G&#10;fvHkg+p6fj7UAN0zxzeX94JLKNbbCYKxAFsDqck/5/GvR7HXLvVIHinl2kAbt47A8MfcivCdIttk&#10;oiGIwAFy69FJzt9OD7elevaPGxgIkyysMozfLng4B9xgf4UAZGr+HJ5b99TgLOXbJ5G0HsOeMY7g&#10;VSuAYlZXcK7DLeX7csQRj0/wrbvLq6W3ZI3B8sAKAxViM5IOeo7fnXMS280zAqqhnL/6wEkAYAwP&#10;cUAczLLetaFbhyPNIMa5II287jknntWYlnJFOsqHhlwxbGRxyufTv0rsG0aJyblw5OBtydo5yTxU&#10;8Ohaes8jMVYgH5MkjawB69uv+cUAchtuJWW5ZdrBVVnUnY3Bx6fUfWsK2ijEhDHa8pIUN8u7n6Ht&#10;nHpXot7bTRRhVQYVQ5jyARkccdzjnFcZLEd/nFQCuGZSAcZ9AQKAOevbeK2kIgMjDcN25gCO3J7+&#10;2P8A61WZ1VVZYg6lVO8KRnGMcMOhx7VM0cjSu2Uk3Pgr6gjIyvUVG8hjCkEgtjahHzHLAdMemfwo&#10;A5K4CwNhW2smCVxyMZbt1Pqay9rLKzlgy7QSAD1xn5geRg5zXS30y+aGm5fLKSCPXBAA65HftWDd&#10;+V5phjbYAA4UkFjgjv64oA5aR5Q5WA7/ALzkKOD29Pf36VTkt1miIAeYYBZzjaCD6jkEEc5rXdpB&#10;I6gFgFD5AAx2Oe2QOfeqwjRS0rfIhIGPuDud2Oh4xQBzNzHGswkn3hwS5Xvj+EjHX3JJzXI3Vym6&#10;TdgLI3zlgcqRnkV19xIiCRZfuE/KAxwQOu09+3SuHub+OUMqncu7J3dTnr0/DpQBk3t0jriPoD8x&#10;AOTtweO/zGoLa7a4nVJWXKDOxgR+J9RWbcRXMlz8mVaQduG+XGMj1x0NaaxTQqWP30B+Y9AfTH8q&#10;AKzvJc3JlZSmxQ2Ccjd0AyOn1/lV+z01IojesSfMGRjOAw68555qjEW3mGILsCjzupJ54A/xrfDF&#10;RlfLVSgWRAcAA9eOfzoAhJt4lLA8cHAAALDP0rDvRuO2JFXcMkMeeavS3CKzKQMFsIoOPrn0HSqc&#10;tz95hwDt985OMD/E0AZmXkLSHOVOQc/KfoO1Q7ty7PkVQCd38XPce9Es2JQoOUkY4PoFHf61Slnk&#10;VWQISynJbGMkcnH8qAI76VDDIqbiSBkKMgrjO7g5rJkKJEiIrEcHBAyfY/59a0zKEYMG2ZG5ixzz&#10;nGD7YrKkVB8x6lt3PHXjIPpigDHm5lkE3P8AcXG3B55x7VzepAQ8RhX3IS2cnnP+FbF7M6z7QoJy&#10;2CM5x61lyAs+5kcEAHB/rigDl74RGEKPlbsp4JrKlK+Uy5J2kEjdjiti+ijVWLghjwN3IHr+dYij&#10;Cclfm4Ppgev0oAgMkZRoyy4dRnPXg+v+FLIsZXZE23gbAP1BPvTljQqAACwJ4HQEVDJJvG5cdwAP&#10;TjrQBG/L+ZgnACgA8n2HH61bBmRGkjIG4GNSeO3NUMttDqwyp2gg89eoq/O6tGEhO4ICCc846k89&#10;6AOLMbRTMgGTnliMdT3ry/4gE/2ZLk5IZf0YeletXeVvRKQcbQMH2715L4+w+kzOOgZOfXLCgDw6&#10;iiigAooooAKKKKACiiigAooooAKKKKACiiigAooooAKKKKACiiigAooooAKKKKACiiigD//R1v8A&#10;gp7ruq+GvC/7JWteH/idafB3UodS8U/2X8Q9QjEtlp188HiRLWG7UhlFrfzFLG4Z1MaxTu0gKBhX&#10;+fhNggY49j1r/Qi/4KUaT441zw7+yjpfw8+HmgfFfUpX8bZ+HniaSOKx1qyXT/FDX0PmSkIlwloJ&#10;pbRznbcpEQrEBT/nuy9F+n5/zoAgooooAKKKKACiiigAooooAKKKKACiiigAooooAKKKKACvpH9m&#10;1A3iLUwe2n5z6YkU183jrX0j+zSgfxNqCliubJenf96p/pQB9b6NPKblgpJAPyK/Qdz/AJ9q9Ohi&#10;jZWkUFFwGXaM9Bgj/OazLTTLSIJKSDjLO38IJPArakULB5m/zPlwgC/Nj2I7c0AJNMi2xE4Y7yuC&#10;APbjj6VBY24mmZVkb5WByvHXsAOvBHrUk8qvGoZdrMMtxgjk9xgGtO1hYBYoI8nPyluDkDrQBchh&#10;nuN0I3MoI27Fxu9Sa6m3tVgy+0Ft3J5xk8Y/CvM9e12eyuvstixjC/LIwYkk81TsPF+obAt64/3T&#10;3HqTQB1fxH0792k0ewKRyw+8PTn868duHP7szL824dB6Y/pXtdm0OtxNazSeZ5kR2OeMjsAe2DXH&#10;X2gT2I2yR7jj7ik5z3PpQBybws1v5hAGDuXd0JH0pJEEiAsVztIO0ZUk+xrUEJjza5CHG4Z455yD&#10;msYkSymKMAKGGQOeaAOg0e3Uzxxkb2yocdhkdMeme/tXucWm2miQHaA8m0hRIBxxwfrXnngzQJhP&#10;9uujiJV80uRuA9FxnPJ/Lmu5lu0vpkGwhY2Ic5ySpz0Hqc8UAdHps/2jYDvkK/xNjIwMkZ5zn2GK&#10;8z8XXk97c/Zpiu6MlkKDBIJ6E+v1rvNKuUF1tONnmbV/hYkccHOMf4VzuuaHKb+W7jI2OcIyjjJH&#10;QA55ycZ6UAcHaafLHhjkAcnAy2evPYCukt7eEqSQmCQdwz0xg89P5Vr2fh66kiW4nLNk/KnbI9xV&#10;ifTVSMjDLtPKDoGPbH05oAjjWB40uIDv8tcHzCOeSRjHWtKXdJGZkRJEUA7cdhzxjt1/SsaOMw3G&#10;FiBbaSTj5hwOMZ9fXqa6qx0cXMBeJsYTGzbngckHIPPtQBz1vGJnbaQ0rqBuHIx09KliEex+f3ik&#10;JhcsM564/l6VpPaQ2sgC5bA58sAbRycHHPOeKxXWWO4D2aeZhsrIwALFvp0/nxQBsMzq6ywNhTkH&#10;eOg69D3r0Dwb44vdBlMTP5kUz7HiXAAC9Cc/getebFd8e7OWQl2XGO/TPQ1RWZDsjQFmypYjGTtb&#10;JHPSgD7lt/KkiVx+9DBZMDpuYbumecDsCa6mzmBAWdScnIC7Rk8/JkDoMeua8h+G9+mpaSLS6bD2&#10;/PXBGDxk98HjHvXrFlEY2+zIwYMpZG3ZYg/U+nSgDrLe1Vik0J3qABt5Pc8f8BHPtV7ascRyV3Su&#10;ShPXrycdsHOans7O4sIohJtaM8kldxII7r68dO9R362txAwky4AYM5YZyBxk5/pzQBgqIbibc5YI&#10;jsduRgdDxjp/njmuoikkjXZFNGMfdZSB07deTn8x3rmI3t7M7IyEK4yX4BLcHqcZwe59MVPNqUTy&#10;Rorx9CQwGDwCMEDr3PUCgDSuL/zbd3kZmQgbsLhi3c46jpXFTtLPclSh52oGIxsbPUn69Pp0rekl&#10;ihVpUcMy4OwZ2spweOmSfb0qnpttcarc4iUpltoZjkrk9SehOQcd+KAPSvCKrpOkNK5ZDIj7MnLE&#10;Lxx7CvXvBPiDVLLVYrSeUNayME2v/wCOgY9M9a82mazcRQIv7qODyQQM5A43noN2evrXa6JowOo2&#10;gO7iZXdwpIKjp0yPTvQB7/qt5cC+U7iwC/IwHUdB3A6cdK5K4llZERfmf7plP8RUcjHbOa6PX1uX&#10;1FIohlGiz8q84x7DmsyLTbgqRFHLt8sBdynGepB7UAQaJpqX6Myrs3ENwQBkc9/r+tdj9tgtmaCI&#10;KQ65Z2GRlT146cDj6VB4d0TWJYXlYCKNY8gEYUccDHbjr2rXXw+Ej3yum4ozy5yOd2MD3Gf85oA0&#10;7Rbe68MsMuHW4Lk9vm6HJ9e+Olea6qrwSiWIMFDBWC5ywbuPT3r2HTNJt7WwnKylN6qSFztGeCfr&#10;x+dcbqWh2SO6rOVCE4WTuSevHI56UAc9c3ShFHLFEIAbJwPXr2wMHr1rzb4kaXPqP2W5+aWN0O5k&#10;4ACfKWZs/QV7Fp3ho6kDG5bzE42AcEH+6R3+v9atX/w4utRsTbwS7HiYSK0vO0A/MpxxznpQB8iv&#10;4fmWI52Iu0qob1PHTvnPoazLvw5DcIbWWTO5D82NuCT1H/1vWvp65+GGsraskk9rM27+B9vckcE8&#10;mvJtW8Pxwt9ovJ4F+c4jSRM5Hbr6jFAHgDeHYdDvGOzO35stgDHXqOvQnnOfpV24t95Xfgbh8iHC&#10;jbz8pHH+c1va1e2ko/s62GWDrkgbjnPc9MYPb2rKsbcQ2zhgGbGC2AcMQM8dqAIEWzuF8tBiRODt&#10;APK8nI+meB1rIdbW1k8/5iwwQSOcgHJbnI/Cu2i0hkDElFbAbep5bIPXnPfr+lUbvSrO3l8+7ckn&#10;AVduTyeSDz19frQByUk1xdRCSMDa8SuMgnpwSBj61zVjBeRzOXi3lN5JOR976+2MV39zcWNjAvVh&#10;gjYR8zADBJIB9fSsA6/p/wBpBhVSAhyq5LbgeuR2/CgDFuraN4RE4cEcrvIJZeyk8c98Vyl7GkMo&#10;fMYypZSe3qp+vOBW3N4vtJI0juFMm9yhBywJbkfL7D+lc5JqsV/eNZwqAB8yRN2XqpPT86AOad1t&#10;UeTI2lTxnnaO/wCB61Rillu381GGEO0Fs/P34xjjP+etSX2sWscps7lkHZmkw2EHTpz7Y/GqjXSh&#10;FitlGWPLkYC8AcKc9OtAFfVoZ5J0TABGN7KuSMnPXjj8/wCtc5qMeXlKtk9dv8Rzzg5x2OetaM2p&#10;XEQ84puwpIVm4B68ZwO/T61i6xcw3tq2oWqsX2gEKQNoHOCD6etAGY0tvaWmwls7t53fe24IPsf8&#10;Kx21qNiY7g483b5ayADDZwMEdse1YsOpXKFgoEqseASC4B/keKm1mOFpomAO9RgoeyY4UDt60AUr&#10;sXBJuZiXTcQQRwRjOAPXPSuW1OFRKHTlCeWUc9M8+uD+VdLN9rm2IzFUIARZDg4Pv29jWPfzrCpR&#10;sksrE7SCzEdzn2OKAORuojkPtVinzbiSRzzirDlTGsEoUs4J3AYz2GT71rh4YE8qRlWQt8jMBg5G&#10;QT1/lUCaYrI8Cv8AvNx3+X1CDkj6Hjn24oASxtbW4JaFiQR5ZUnI+XnP50k8UsUZhkY5By2AMcHn&#10;nrxWwiwMpe2AcggNJ93ABGQPX374qWy0W/8AEW+PSVVjFE88r7u0CF2IzySFGcf40AcTcJHKcsz7&#10;iSWkAwD68n1wOvrVNVQzGztww3BdmecnkHr69RmvXPD+meFbPxLZ23iUTagPMU3FpbkRhE6MXk/P&#10;gY9M1jX95Z2V5NDpKH9y7Rq1rHsGQ3ylmIDMcdj+dAHC6j4b1zS7nZrNnNbuqhtk6NGwVwCrgNx9&#10;3BFYmpQXtltW8wdyiVCV3Ao44Ixn5T3PXNejeKNX1bWLtNVvLyczXFpCCJ04DRL5JAHOPuA9Kxda&#10;e5XR7FLqO3njKyx+YmDt2PleQPc/LQB59kCHCqAAAFI6nae/196pGIwWofBRsYTPr15J747eldKt&#10;nBdWslyI/LKSoETkozNnHzdcgL0rltUlCSbVLKNoDAfNn60Ac3dRYRizkfL9T6jH41SLMWLASBDj&#10;c68E/Qe1aE0qRqcoAwbAbIGT7CqbXMMcJPLMXAyOnGM0Ac1qAUBmjIIBzg+vQc1z0oMVuWiyDnkd&#10;c8+vvW9er9pQ7y4BzzjBA6/4VlxeSm5H2rgZXOfTmgDJkufNUufvgYAXjPrk0xCpYSMp54JUDp2p&#10;zRSJGY4lXjB3dTx/jSqJB+9mAG7rt6D0oAeIpNv7xFJiAbdjHT6etKGAiknGQxG72x9KbIsQgDOD&#10;8x3ZJJwBxzT1IWBmGNnGSMZPcYFAHOanKGlUupHy9c4xyDg9fevIPHbA6NMAP40x6feFeqzFpBJL&#10;Nk4+UA+g6HNeZ+Oo0Tw3I3JJMTc+m4UAeB0UUUAFFFFABRRRQAUUUUAFFFFABRRRQAUUUUAFFFFA&#10;BRRRQAUUUUAFFFFABRRRQAUUUUAf/9LK/wCCu0nwit/hX+yxd/Ha58Z6f4Wt7zxTc6jrPw/8z+3t&#10;Ikhi8RyWuq23lfOF065WK8nKgkQQyHa33T/A3MMYz+XpX+hb/wAFF9Q+JWl2X7It38HvGPhfwJ4n&#10;/tDxdFoviDxoqPojXM1p4mjGnXu8ECPVQx07cAWVrkMnzAV/noyj5VPQdh6UAQ0UUUAFFFFABRRR&#10;QAUUUUAFFFFABRRRQAUUUUAFFFFAAK+jv2bFZ/E2oIp2n7CDn6SLXzjX0x+zFD5vinUVPawB45z+&#10;8WgD7n0xpZISsRVSRjbuyG+nHWt+C5eJMNhGHy7hjA+vqeP1NY4SNGS1TGQBtxxj2/WrsjJOA7gB&#10;kG3A6c8Y/KgCSe6812WEBnHGcD1/kKutcTWmlPeOQrHCqgO5vm64/P8ACudWCSOQybCQ5JyT1HqD&#10;/StPVmc2axRDcpO7BBBP+enFAHBXU0cUuJBuOdwBzye348VVeWHcVZe2cHnB9PejUFn85zCrdMkd&#10;AFx75yaxhLK8B+UlR8gZsZ578UAekeHNW+yKqyvhEJwfQmvZtE1HTdXtDYSGN2CMEY8NnBIx9cY9&#10;K+YIJJo2D4baAC3+0Dxz6eleq+FddawvlbyxgKAckEnPcenHHpQBs+IfBN+7+bYnIB8xPmG5R/F+&#10;IPas/TvBzh/+JgYkKMWeQn5jn0x+tekX+oTx2ralHGBv5EYHTPPr+nXJrhZ9Su7yQyxhVI+9vJA6&#10;c9TzQB2k9ylnZi0gZAn3nwM7xnv7H1/Kq6XEaHaDECQMsF6jjOOvQVlRa0zYglXIVBny+R/n6062&#10;uoWYPEMEKDkDBbB9/wAaAOijZAhlQFcAsWQ5PJGevTpziu007UIplQquBsC5bpgDGSR0PHvXCWyg&#10;x5HznewTIOdvAyARg/XFXtPuhbN5W5/3q42Mc557f5yfSgD1XS720mnW1mhwjROpYqN2SMYJHAHP&#10;Fcxf6ParcSrsKsGJP3sEcc4yOcH9Ku6aqSKJ3kO9GCjGVxjHUmvQ7aW1liEs4UoCHdOrbDwuWzng&#10;HoBQB47Hokk9ytpCfmYqxftz/Fz1J717/e+EtKsfCrAzbZFUPgdT2PTrVez0zRIbmOaKMtnMh3ZI&#10;5yAB7da878V+N5Y7uSJC0kWduOMAnA6en60AcnqFraWTyJBksCd23OWTJUH2xXCXjfMbW3UISQQA&#10;c+/GMj+dbWp6gwVp0fZ+9G75iM+vI6dO1cPqV4X8u3t3RmLEvKF+5x7f57UAXnuSwWHPQfMy+p6g&#10;dKvWRg2r5hI+ZVcEDLZ43HjPHTOaw9Ix98hzGrCMhmPJ657jg9a1TGDMs6cs/wAp+bK9ccA/yoA9&#10;2+HlzJZ6kisQkcij5VwAFzkEqeh7+nHavrnRdOhuJVSWVSqEOHCgKcnt3OBXxNpl80fzQYkwm75x&#10;tdRjt1OATxx0/OvszwVqKzaPA7lRIkSiQrk8k/KBxjp2PIoA63UZ5Rh+A6tkluc7Tj+XNYkm/bsY&#10;qqknDKpxkYJJzgEdeMfjitCSRrqZS6fKH3OCDyeuB647VdmihUO7SN8+FUrxwTwMHnqRQB5/qEk4&#10;RZiqBGLLtB5bge3OOPYVCpZCYwcKwXc2MgHGBx+HPPA571099DD5ssaqcl1JBxkZxz26A5+tSpax&#10;MI0t8ElydxzjB4PbqO/WgDP2xwxoswdQuEDIdzjjOMD1A7V7F4b1XwXp1tHp9yTOxGBFAu6Qse/O&#10;ACevXjkdq8xaG4unHksibyd4BwDyP6D9Pc10+gaOz64rlc+rEBQTxkAd6APpLRV+GTwMl/5luikP&#10;5LxOzYHXkHGQOMfpXt2g6p8MkRJbSznnzgK0o8sDb0wAc4z/ADr560m3YqzRKpSNQ7oOct36/rXp&#10;WjKjWkqwFuIt8auMn5GwfY8fTigD1XVPFugw/vbXTxACOHPJOBmvNG+INtJqBhFtJib/AFiA7VOG&#10;6gHp/wDWrbukS6h/dKWXJOEAPXpxnjjtXH3GhLNcpcxwyboF5JHDDvk0Abn/AAnWjQ2c97JFMqI2&#10;W+bAYnsc4GK6KDxraXmjQapYwo/mxBl+cbT83IOM557CvnH4iXDtGfD0caqGbzLnaSvzNjByfQH9&#10;K7LwLBGmgPYzIDCrGWA7iB3GAMAYOCeKAPUr74hxaKILc2SHfks0QONnIBI+vJrzvXvFupS3f2qO&#10;ON1fEsZ4y+4AAe3f8ap+JLXdoz3luplnSJvuZztzjAHqOlcDoy3Gp2L6bOjxNHiaLfwAG5K4z0DZ&#10;I+tAHoul+MvEa3MPmXTIHdhtjCpgAjgkA85xXWXl7rQspxLfSfOpfk8be/Pv0HX1rC0/w9cS7Zrj&#10;bvQAYGcDoRnH07VpS6VNdIkTNhi3lkDIyrDGO/SgDltYuLh7xrZpJBiNDEnUAlctkg+vHQ9K8U8a&#10;eHrCGN7yHMjIzGRVJO3PPHfHJ6V75daBqEeuXCShXKv9n3A7mbAH3QMYPvXmvifTL7ToJ7e8jcxy&#10;IVB24GQOAeD60AeEW81xBcmF0MaspCMcnp0OTxkfn9a27FJJVRAUAmydxbg46k8cZzXPXzpKXWJc&#10;Khf5xyQAMgZyMe4/lXV6BAl5CghI+QBQCvHPXB9jQAmpXl1YW/kQFWcttlUY3HjkDPYAj3zXDHWZ&#10;4lxMXx822Ejk7cc4PT5c16hq2kW5ga4vG2MikfKfmAAGCCMDp+Neb3oiclrRo1IxliMjI9cck8Hn&#10;gUAcHrovgRFF8+/5l56M3OD17dqwYtJkWWJ5ZDGZBtHzZOW59uau6xqMz25SZwrHaoIJUl8jkdB2&#10;/wD11xN411cN/pkh4wm3OM49cY56YB/KgC7dXRhZmVgWV/Ly3PykkBuOvI79K51dQNjfm6v41SMr&#10;tYR5XIx246U2HbBIYJGbcWOTyN5J+nGMYz09KW8t0a0O/wDenbnDHAXuNxbPrQBx/iuMXSi9RmIZ&#10;M7sZwG46j0HpzVa01SaOya1cjccIwJ5Y9iMc88VY11pU03zVO5y2QG5wO3HYcVzljHdy3kalBgDa&#10;GU9McjgevUfhQBf1TU7VUMcJJcspk5OAB6DJIIPX8OtcBJ4gvHuBDagoN5K4OM56Kfeunu7KOO6b&#10;ywAxlwN/U7gTkk/Qj/8AXXm97Zj7YZoDuQODsTIXcfmx69aANJri5kkWLaIyG3E46gnk/wCff1ro&#10;r1jFaBo3+cKGCuQepxj/APXVCGCVrdmbeEAGAxBz6c/XJx6VPdxyqwM3yKUzGB83yqcDJ/rQBmXU&#10;93dq20Bd4X73BDA8kegB/Cqgty0q/dMu4KAB1Hr2BrSWCTz8DYTgllOeM854zkcU+OyZACp/eAbs&#10;kYC7s+/I7j8KAPM/E17erq6LDvJ3bUJyMEHJP411Gl6ddWW2WYBvMQcdcge3B9q0bjTDeSQiQM8k&#10;YBLg4DDrwD6dTWiLa5mZLOHy92dqluG556nPp0zQBJouky+I9Yt9DsCRLduYkPY9cDoMcDAJ4z19&#10;a6Lw/fv4a8WRxwELhzZ3TyggJFJmORI143vycscfNxwK7HVtJf4X2Fqto3n6hqVpBdiWBciOFzuH&#10;l5HyZIIcsDypArjPiMtufE08dpJbRC7VL3u8m6YeYc9Qu0k5PHTvQBwerQjSdUlg0yDC2VyQ8zHc&#10;7MhI+nPHA4FcXrlvqbatJdOsg3kS4KnGGG7AHA/GvUPGmpR3ottS0+8kSOe3SO5AQInnIuxmYjpu&#10;2gjFcHqVtqc1pbXsQMx8nBeN88ROUHB5+7jtQBYfUXXRrKG8LSxhJPMVjymXO3nt1xxVC9mkTTIZ&#10;7B2kC3E6gEAlfM2H5lPB9PSs+/v9QUw24kdQke3ZuJBByxBUn371EsstzYw38C4Yu5ntwflKnA34&#10;xwfX06igB07Ce2htId0ZIkmaEDktnaCuehCjp7kivPtXji3Mi9T+vHTJPpmuw1lI7MxXMZJBSPHJ&#10;zGwGSMAcHnrXOeI2ha5SU8SyxI8gHTJJycdsgA0AcfNILVPLZuW524745we3PNZLXksal41BDDDb&#10;Pbpn3rTudgbfMNynADDsD7VlSq5iKLk/N8qn/EcUAYl5ciSWTnqOeOQKz4xFF+9kzJkkjHfnJ4rV&#10;uHhB2xg9gR2HqPwrNkjczFjgL/ACc/XtQBE4Tk85bHHqc5oIZpBGqhVx36DHX9KSZsr5jjJD8EHj&#10;GPSmlSZGJCqpA+UE5z6A+9AEcvEoZAFBJGe4x/jUjyAWe91yC27k+npmoGjWVzuBwG28+ueOTWhL&#10;F9ngHAcFcnOfmz1x2oA4yX57iTH3XIwO3515b8QB5ejzpkn5k6/74r12OOIpLsUc8oh9a8d8fq50&#10;WaWQ/MHQEf8AAhxQB4RRRRQAUUUUAFFFFABRRRQAUUUUAFFFFABRRRQAUUUUAFFFFABRRRQAUUUU&#10;AFFFFABRRRQB/9O7/wAFTdEj8ReAf2WdHufhdJ8ZraX/AITU3/w4t5zb3OqWSWPid7uW1kXLi6sY&#10;Fe9thH+8M0CCP5ytf5/EvQV/fX/wVs1jwFoHw2/ZS1b4l+O/E/wy0qLU/Eo/4T3wgjyalot46eIk&#10;sLkJEQ72wvDCt4qkM1q0oBBOa/gVmzxn8vT2oAgooooAKKKKACiiigAooooAKKKKACiiigAooooA&#10;KKKKACvpz9l8M3ijU9pwTp474/5arXzHX0/+y2QPFOpE9tPU47cSp1oA+6LVUeIj5fMUFSSMYzjG&#10;D78irfmJBIiIhbLFSM7SOMbuRTraFplGVGTgk/dyOe/r6UrwJwZCfmXGc4bgDtQBYCxSTFG2AHpj&#10;OOB3rJ124eN1i4YonAUnkkdKtwnZcKOTtBUArjP1asvX4pJL14lkZsqCY8A8Z5AoAwnJLgSoeeFU&#10;KVOeuMnripLbRIbyRp2KLjjjjAPTtViCK5jyx3OoI54OM9cfy9q6S3DkEKVQH72ANpPcD6UAYbaL&#10;JFu8oOVAxuA4b6VsaZZySP5aggKPlYDkMD+f/wCquk0944mVONrFSQOcbumT2rvrYWsUKSQoiNu3&#10;FivUnqRxnHA70AYhhuP7O+aMBThicngY5P48Vy17ujXy8cj5mUKeAAfrmurklvriQZbES54Izgeh&#10;zwcA9MU+10mzuXK3wZVGT8v38e31GfXrQBxsALRBlVjxksAAfXAAx0HQ4zUoQwR+aCxUMD8zDIA5&#10;x7nP517dB4B8GX1qqg3cOY8qwlXczHHCrtz9OcV51r3h9vDl1lBmNmMKifGeOQSR2oAzbadxHt2z&#10;fd5YfXOMdMZrTjkUbv3g8wJ99V+YAZwOvHpjArBguUMuTubC4xn+YBrct7SWeJ1UlU45AAI5zjkZ&#10;oA7DSdVWQxxTny9xHmK3TcOh29T/AF6V6tZXKeUqwyAlcAZwwG0HjH19a+fLaON70I5ZnU7HlXkg&#10;jPQ+pOa9A0y8kadImZlids5yBhTjjjnrnNAHq1leSSsgbKlz07gHIBH5V5F4miktppFmULtJLk+p&#10;9PYg5x/+quzsy0LSNCMsDym7OFxgdc4x2p2saCdTb7YoLlUO5s5cEgd84wPT0oA+aNavblnMMGXU&#10;yFlP3c56c/SobCWEo0QwvZuCu31OTnPA6/WvQdW0wlnxHkqQGYAdCME49vWuWktjDOsgYAqpXjjH&#10;bPPfH1oA07J4Eh/0Xazclt4OcHoRnHepLGZ5sbsMRtVpOwOe/v746VUm2xSPvkDZAyc8kA4J5A5z&#10;zVGO/aWZ5IU3BmAUA8YPfjr070AelWN2kl2U3FERtoYDZ1GT06Y/z1r6y+HOqRyWT2hkG5oiqvns&#10;OQPqa+I9He6u9QMdxxuILAAcnk+mO/P4V9TeAnmt3BCoDG4ErKTjBx68YJ9e3pQB9BaeBIhR2C/N&#10;ktjJAwTnv39x6Vev5vs6EIu5goXkEEHHcZ64OapRxJDDIyqEMnzqynOSRnAOcAEdevpUcAlvbpIH&#10;AIVcs7NjcAGxyOn0P+FADUeSRQ0QckbmIAzwxyAcDj1/Cty3kudpBJ2qSqlRgqN3TPbiowrpAIWK&#10;5IAdF78/rwetdDpyhF+zOqbW67juIK9PofXmgDFgElzL5dtGZmICRkYwR7d/Tn/Guw0RZLfURCkb&#10;l2i24PUbTngnuR6VmRqLO+SeFArRDO8nBJPOcjnoDj2/X6O8FeJ9H1EpZGCBpYiFYzFSy4xyjdTx&#10;z1oA1vCHhNpfLkvf3KNEZVQlmbruwewB+tev+F/CkIvIkgXcxf50Z+MHOQO3NP0x7TUZIwwQmNNr&#10;qMALk5yM457c11t/d6ZZPHaWoS2zht44OV9/figCjc+G7/T5midTsUblK4JX8jVOGyZwwKrne27d&#10;kZArq11qG7eHbIN6Z83zCQrKBxxx26+9cLrmuS27vFZsoXrll9T256Zx+FAHh2v6G82uz6ncxPKu&#10;7C4Gdo9D6j3rsdFl07yA1xbDDYG08Lnkbge468Yp0WqTzSf6xCJMn5Rx78H0963PDOgXni3XZLOO&#10;UfZ0YMxC7cZJHvg4x2oA5fVfEEupk2OlWxhhLeXub7xHQnOM9hgfpWRb+EbyOdLiNirISrFiMuFP&#10;f2+or6kl8H+HLbTbhYER5rQbnm3Ak44PTtmvAb26mtriW2OAQ3zrgkc+h+tAHYJaW0UKIkqR+aoc&#10;ueWDDGePTniuqs9H0OwjjluX84l1kA6Z5zjPGK8LttWmaOT7SxKlyy7xhl9MHsO1dHd+Jp3+zSKi&#10;OFXyyMEv06nPfigD0nU7rSbwSPbeWpds7lGGHqc9z75rgNb0mC9tjZSTqu0OP3uCSNvAA/rWPb6i&#10;1zN57ZjbPlbCNoOPT3qp4g1QwLJfT7S1vAdgJGyQ9ufwoA8c8UeCrXSJ2ntrm1kTygHiQ5YZHQ9R&#10;nNcBp9y0NvKjrwmEHzAYLMRntn8qZdapeanqckTsoLNloU3KqKpI79T/AI1dtrKP7RIPLSQFg03B&#10;5xz2PQUAN1e3a+tlXmM8ssjEnHU4wD6HgV5Jdt5McnltubDbXxnoSBnPA5PI9+DXsuoQv9qSOLa0&#10;TqQpJO0YrzmfQVtLloZlOBufBXru68dTg8/lQB4brAuXtXhgQElssf7jemDkj25564rBt9H1W6jc&#10;XuW2jJc8jGe56enavZdXjsbBZPs8ayb23EFMbcEHAznPSuN1vUDHF51vwr/M7YBGWP3cY4NAHORG&#10;30+63QxmQN8pLfxdiSD6HGD3yelZEsgjiMW0sJXfjA52jv68Dj0rrNPt7u+TyCiqp2ouccFhyc9f&#10;r/WjXobbTZoYIxukXgKuTnPGCeOnOaAPJPFdrNDpkNwMpiTlRhlIXtke9Y+kWm4grkNtyygtuAbg&#10;8+mCf0r1/VfDn23TPsLxZL9157k5HTjFYOmeHLzTXabUGjeUpj910GQM7sdMAZ+tAHC3OjrA5Vy+&#10;QcyqwLcHtg54JI57V5nNpFzb3MRjjJZj5hI4b5Rn8T719OpYpKqvGu3ex3MvLZ65bjODivPL+Afb&#10;GvHjzhshguc9+eenb0oA44Wsf2iOG4Db9xIBQnkYPtx+H50mqiOZBbMi5RNhBGNp9gO9dMbwSRfa&#10;ApcmM7Co5XnaM4xj8PauXu7K5uY3WQgM7gBj1UsR1I/woA5r7Obd0WJSEJA2N147n36f5FEtuFuB&#10;Ll2C4zGTljjOSx//AFV2kdnFLbmO4+8Ezz7ADg9ef1rMuFFrDFCAdoOSxwGyAAcZ5Pbrn0oAxTPC&#10;bgG1V5HB2qrZP3hkdB79B6V6lpWm6BpvhFp9L3HV0uJGvSpDs1u6KwjiBztPDfN1OMDrzS8DanpO&#10;i6gbzUIoZ5b+Ga2soJkVhG205m575AVTjvkVh296sOoRyaBE6pfFria5IwYJoMtEjMTkLkd87h06&#10;UAWPFqX/AIi0O11vVJlibTD/AGckRO3Kk+YkgXkkLuYc8D5fWuNvV0v/AIRq11BFumlEj6e0hKgi&#10;MnernjAzkgfQ1s+cEjliA+0R31q12pfcAQXLPtC8nYARn1FZcVzBfR3Ph6eKFIY2jYhiQQY8nOSe&#10;QTx268CgDjNVj00aALWV5Q32pnRtvmbYscc8cE55Jx+lc3c6fO2mQXVm4YxeZxzwpwefTmu2utS+&#10;3WFw9xbRJiVQqR5RkTkAKB15HJrm7lLyK0gvLXZJGkjrKGGNvGfmUDp+nOKAOeuLoPPFDfjzQLWN&#10;4zgBxwTwQPQc5qvdr9ijikgPmQbfmZeCBJ0VhnI7DHc5rc1OJbvUIJIwAmxFuEUAlGIBJB9OcZ7H&#10;iseCRBr6zKCI5Z/LKsRjyhgnI9ulAFDUYd+qz6ZCw2P5SxnrtwAAc+g71yOuZ/tAyzxthCEAGQNq&#10;gYzjoAAK7DUFaCSe/lB3W+Y8DjIlJKn6gZx+FcnqTte2Tz7nEtuq+aTnDLnAI9T2P+NAHIrHHJPk&#10;jI24GDx9azJ3VlKRqfmfKjkcjt7CtmWRf9ZtChsghe2B/nNZLjYwEJOCCMKcdO9AGDcLImEHyndn&#10;gdiO/v1qF3lZQGz8pPOOtW3cPMsmc7+xx1H68AVTPmHLE8EEoT+ufzoAiOZAA7KACSM/rWbs+cuj&#10;BgW3Z6Aeh96vSwb4QI2yW+b347fSqjJLEqqcbgODjru7GgCyoV2RH4J5z2yMc1Lq0sap5e0qFHJJ&#10;zx60+yOJNyYweUOMnr3PSm6qm8eY+5e5x6DtQBx87CBEj6huRgdBXlHxFZTo85Xu0fTn+IV6rdJu&#10;/wBIcBgSqrjgHNeS/EEKdKuNh4DxjJP+0OlAHg9FFFABRRRQAUUUUAFFFFABRRRQAUUUUAFFFFAB&#10;RRRQAUUUUAFFFFABRRRQAUUUUAFFFFAH/9Tt/wDgooPi8+n/ALJVv8Bx4Km8VT3HjS203TviH5R0&#10;DVUnsPFEdzpV0JsRltStmlsoASuZ5owGU4Yf550uNqqPSv77P+Ct2j+Adf8AhX+y7pXxS8C+J/iP&#10;4ekk8YNq/hTwW7prklvHa+JXa+sdnLTaZt/tAIcK/wBnKsQpJr+BSfsM/lyKAIKKKKACiiigAooo&#10;oAKKKKACiiigAooooAKKKKACiiigAr6g/ZZkdPFmohBnNgvH/bVOa+X6+mf2YSy+KtQIBI+wgMR2&#10;HmrzQB+gIu7eC1aW4bLFcBFOAOe34Cqqva6lG08LFQWyioMkDPOa4XxP5qLFJlmUjftHbjpxVXQt&#10;fNve/vcFZM57j8u1AHokKXaEtKqBRwWY/eFZ0/lHUWuIjvCfIXIOAT29x6VtXVn5cCNEQdzKEGSQ&#10;Vz2HrUNpoqOzTXW8c/Mo7bfX9KAFhDsTIBwV3kdyDxj8KrykGb93gKq7dvbA+tdubO3VGa1EY2oR&#10;JvUkAYGQDxyRXG3EVna7irJgkFRIM7h0wAOaANq0uIY7RzbJlxgnAwBn8Pwrqra4F9GwlHzoBuUZ&#10;2kAZ/Hp1z0rgdFt3ubgpIQqsAAg6YY9d3bH512EiNb7IVB27iEI5Az69O1AFiO0kLrNKo5KghSDk&#10;EdjXa6JDFJ8jBmO/HTlcZJwPQAda4xZJZm2wNhSu4KgwVXGMA56iut8N67Fb3IWYBTtK7zjoT2z+&#10;v8qAPVLTTbi7WFoBvCHdDj7zgA55PpnP0pdS0NPEkMuh3DHDKJElcY2yDjevt2I71u6BqU9+Vubc&#10;LtikBYE7iOcjjjAI9yMfSsvxN4ht9OuLnVJiokkj8q2QDks+cEAdAvXPrQB8vxRfY5Jbe4zlcblH&#10;Az0yCT61qSTPCyvp/PygupG7BIzkduDVS6ieRzcScuzDORk5x6f1pIY7qKPYyqGUnhcEbe5NAGra&#10;W8ix/aUBZ2BfYTg888H/AD7V0WnTIJAlwGUHDjAyccdx+hrEsLSRArhWJ3nO/DDjgH5cnkVuafbw&#10;TSpMrAF1+TjkKvB/AUAdzp9y6gMjLIhwEOMZBGfmJ9O+RXaaNqEbbAkZKJIw2qMZ29QfVewNeeW5&#10;neMxI24LsyB+nGPXjpW/pk88aBQ2RG2/I5G84GMdaAOo8UeE/wC1Lb7daJskAMjxLtGARjj3z+lf&#10;Pd14bubieQQxStjk5wBnp0POBnPYV9RaPO05EjyBXA5jYcAZ7nHp9PpS3Gkwyb2ghTPow5J6njvQ&#10;B88p4Pu107F6pTapZVGc+mSSO45pn/CGfZJhtUb9oKg8AL1A+vNe3z6c8gSF2JHl7Nx4OO3Jz16e&#10;tZbiOGJpp23Mq5ABBz2I+tAHFaBoN1C5mAPZdpPy4I9fw498c4r2/QtNZLWYyr+7Yj5C2DwcYJ9B&#10;ntXI6LZ3LTIqMs23JkHTGT39q9BaW9uo0tYolYEhRsY5IBA5x17/AF4oA9OijuZreCBXDYhPlsgA&#10;2gDrkZPTitWwjtygWJ1ldu65zxyOB9OtUNNfZZxbBsZIiFIALY5G3nt171raZBHCgODjAdduFwMn&#10;vk46+1AHRXFpCkah23PIRhX+6rYP6dvrVuy8pVctFGCXyxztBIBGQAe2TXP397cOjbtwyAMk8qR3&#10;Gec9OfepoLyVI1Xyzg8ggZ6nr2659/rQB0whurx2VIlaMbSjjgDgZJHU9sVv2Ie3nDxfumTGAAF3&#10;OO4Ax6EfrXJR6zdxDzIVDIuDwO5xgZPb149utdZp2q2epMtvKrwShsAr8y55GCT06dfx70Ae6+G7&#10;+5uEgvkmdZluBHJGRwQMdu57Zrvbm+u5pZSqq7R5dEbJDBuCO5wM9ia5r4caCliY7RVErXPz+ZyS&#10;JOPuk9ARx9a9GuPDl/JdveWsMrBSpQ4x1BByeuOvHvmgDlUuZkt3kcqu1cMw6ZB4BxWIL2W4Z7e8&#10;3lHOVZuFBxjr6V215pEsQihmTIYniQfKrbsMAcH8K5i8s5I72JIVkCeYGaNuFBB/L6c0AI+hyGBH&#10;hO0kfdJIPP3uTmvXfh5atoMkmozFWMi+XEoPOWG3P4Y4zXM3n2gQiSNCDglt2PX2HbrWpoDzS2Qa&#10;U7SrHIbpkk46Dv19qAOo8LXpW+u9OuCrRzwSK6j5mPU5OffvXDazbwPdlJVTLMAEYjKsB1B9RjtX&#10;U6JA9trP2iOSNx5LxlRkueOMN9cV5xrtjdee8+8uwfzEXqQzHAA9DyaAPP8AXtLvlvBFaLviK5Az&#10;uHJwQep6mtfR9Mlnt2sbsEy4G0oCOV5wDjAPH+Nby2bRMIS+D1XJwp5HGfXr3712PhaGJm3KqyBX&#10;UtlvXng4/CgDze/srnTiHiVmO1SoOSVYEHk4Azz19qwfiAbmPS0V1kRZRt3Iq7hsADbuMcZH55r6&#10;sfSNFYmZ9kEhAL7jgqxzgD1PtivEfjxqlr4U0TS5kxJPK83lEAHBIGCw6k47fSgD4/jshZL9ruOA&#10;7HClwCTjOMc/pWU2s+VfFBu3Nx5XQqME9enGPaoJRHPfyS3sZ+1ytkGTj5W5GM9OR1rCvba4inJk&#10;+ckbgxHIPckjHHOM96AOplvrqNDbtsJBJDY3Agk54GfXqOK0fKu76BZJkzMIyHZiMZxyp478c1zm&#10;mXe4+V80jhVCFWwO3AJ6AYrtLa5UW8lvKMHIzkZIBHbufY96AOH/AOEZt7tWaSLYFUovmNyzLwCM&#10;jPPHeufu/BVrMzyr2I/d9if7rHsT69OPevWJ8u5QggIxUgHkcdQPXPY1RvI5/sxPyiN1AOPvZXjJ&#10;+vT9KAPC7r7LYTLaomI1PmSH6dM4PUZJz7VweoXMFxqcksUeW3lFYDkA8gHPGfQ133iqTfA6ndkN&#10;vYPyDgjAHXH0xXmBvJoZmduAWwXGVbnGFz+n0oA9Bt1+2acJpUYkdEcHP+Tg8jtmuF1IESiErhWL&#10;E4+cndjkH15zge2MV6Jpc7TWoVgdsSkqR0IXj+feuW1KOXzXdtnzfKh3cgDkfLg/XGf6UAc2k875&#10;bLLlSXY4A64xj8PwrzDU9RlTUyiqWVcptP3Rt5/Xrx/Su+1B3CmWLLKFKbD1wMYbH+1+dciLGORn&#10;uNxJU8qmeGI5GB6f560AYpdixnf5Oo2Rj5T65AFP+xyR7ni+VgG2ru4bqOp6Vs2VjJLcBIycKcjg&#10;szgDkH8D/wDXp4a0tGkuLfczEklm6jAyRjtQBy0GneRh4mMjlgofOSo7c8cDGKWw0+G71VI2XeqH&#10;dLgH5o0Pz84wSenrkjmrl/dQtHsgQhgGICqR1+hznrxXe+FZLDSvBaazqFvDNeajezKJbjcTHa2s&#10;WTsKEYaRm9MADP0AOT8S/wBiT65cyX6W9p9lvRDa3NtFsz5OGEZVeWjBIy20N3JPSq2uWl7Z6/dX&#10;kgjW18mOWJSv7kpJglVxjOMkE9c10Os6doWqWdhqdzttHuYisVtv4Zo38sneRld20HLZyD1rL1uD&#10;Ujo3l30ZW0jlK/vSQQqu3MTKTuBDc4JBx2oAyL/T9Og1azgi+0NB9n+2WLMQoZHYlo2GOhOAQOOK&#10;4lZJRbXokgiS4t91uAFBIUMXxk4OQR19hXavcaYUsbaR5HMtvNZ28pO1BIDhEIxnBBA6jHWsW5vG&#10;kuFvfssf2qOUPcQsDn/UtuPU5x8wbj3xQBxHmaZd2MtzcK9tI0OZTHyhZWUZw2T82eoYfSufv4Lu&#10;xtoPKCyxSSMYpI8YdyVB3juRweetdzc2+l3+irNpnmRtLJ+7WX5lD8ttLYXHIG089hXL21w8F6un&#10;6izRR+XmUPwInHzBjxgfNxjuCaAM+7t7aCeXWLUboWRoWQcfvFOCvqBg7v1rj5bNbAzag27ZJGyW&#10;wOPmaU4DfkTnsOa7EWkqWlxpd8GV7aQXN2R8y5Q7TtXPJIIz+XIrEuJbfUI8bSsMM3yAHcFjc5IO&#10;ehBA5yBQBzmsRXQhey4YTWqTP04CBdp45ztzmuLu4TbW/kMP3kv31PVV7e2Tx+HvXoV9GE8R+fIH&#10;VpB5cSZwRhMcjptwPxrzG8klvNzeYMl8upIyWOSdv+ePwoA5+5lkSMqVBCgYQHuSck9u9ZdzBK58&#10;wOVAGQMdjWssO1gTubceAR3qvcJtBAyFYYO7p9PzoAzfs6rGyKAxB3ZAyR2quoJgdSo2kjp39cDr&#10;9a02MUcbGPJkGDn054wapCKZmJLZLZYn09vagDN8kkMDkYHyqBzjnr+FVVAVTnC7eVOcNweARWud&#10;yjcN3IHOf4sHjP6VWMCMAJCCD8xbPPPSgBNPVC7KQNoODtBySBUWplApiXOT8hyf++a0bWF44W8z&#10;eSQMEdMjsT+FZEkXnzkZYADbheMk9z7UAcxIqR2xwOR3PI98D2rx74hljoMygYAZGP4sK9l1NUkQ&#10;wxnC8qPX/JryP4kM40CZXGOIgOPRxQB860Up60lABRRRQAUUUUAFFFFABRRRQAUUUUAFFFFABRRR&#10;QAUUUUAFFFFABRRRQAUUUUAFFFFAH//Vu/8ABUjWk8PeEf2S9X/4Wg/wZmi1TxOLL4kCE3EWk3sk&#10;XiNLRLmP7rWt5O0dnc+Z+6EE8hk/dhq/z+Zfur246elf6Fv/AAUa074kavo37KGmfCfwb4Y+IetT&#10;nxzGvgfxg6R6XrdkdN8U/wBoWTPKQizy2fnC1Z/lFz5RIIyD/noyjp9PzoAhooooAKKKKACiiigA&#10;ooooAKKKKACiiigAooooAKKKKACvpr9mLK+JNTcAnGng4Bxx5q/y64r5lr6e/ZcK/wDCUamH5H9n&#10;A/lKlAH2lrGnK+leZl2YYJJPqOg9K8UtruWzv5IGT7p2hgM8Hnr7177Owm0tyq8gF41zgHnGST6A&#10;dK8hOhPe3oMancc5UHjHv/8AXoA9o8I6nFqFj9meZjJER5YcNwvXsPzrtoixz5u7zN3ljB3AD+ox&#10;XL+GbS20uAyykrIABhSRg/1yO1dHaxLLMBKThj8qjjk5PqKAOiSIeaLdCsiHgHsAB3riNY0FkuTd&#10;Rt5wA5LdAfxP5V2iSmCDM0Z3hcMV6AenbkU5W029gNvcMwA4LAZb5wenXoKAOa0vO5I8RqWG3cee&#10;e3c9frT1u3aZkmVAQeBjj3BPfNT2WkmyuWnVkkSMABeSWz39sZ59/wBdadRcI0kK5VFw/GCAozz9&#10;e1AFB5XVtxyp24ARQTn/ACasi28qHfCDJIu1mVsDng9vrUMvE42li2FJAXgDAyPQ/wCPpUR8+NvP&#10;u90YYBVwPT2Gfw/nQBb/ALZ1N7U20Tsoc7njVyMjHH6VXWA3MBjzzkKASzEHoMk9+fpTv3c8oUIw&#10;8sD1AA7kn8eBW7ZtG6+TACATnD4x9enA9BQBhbJ7dhFguFJDEj7rA/y571ohYpZh5bYJwdpHXB/D&#10;r6EVp3NuSm2JX8zIbIBy2e3fn3z0rUs7GC5tBIigkhgeoKsT0UYzkeox7UAVSI0byzy7jCYyMdgC&#10;BxuIHerC2rtOWhJPl4yOcAeh6YPr+vrVu5gugJDb8ZTJ3A5PGMgdD09evelURiQifcsjkK4bB+Yj&#10;owyf8igDobJhGqoWY4wA2MAknuPQcde9bdtpzMdrBcO4JCKMk9CQR1waxLCEzwLM6gHLKQuQPl4x&#10;zyePWu0s1EID2u0pkZ5J75OAOenHFAEthKLPfHG+6TBO09dvqTx0x7119pqbMiM0rYdd25lBIPpz&#10;jj0rDjitPNa6mQoVH3c5IJ6kA8ADPrmrMbvNMeQyqF+6OfzPHAHb1oA1pZLm5ysRLu/AbG4njjdx&#10;+ves+38H6hdys5j3eblduCDkc9PqO+K63RIdtyPIO1V525BDf/rx/h1r1m2NvbwjzioLIzK6ELnP&#10;ft34wKAPH9D8GXDRiSUBS0m3BPOSOfTgfSvRrLRLOyjFxksy9GPAJUcDOM4wcY9q6JbfZEyEMjqz&#10;om0cHd932xnrWPcJO6Da3AO14+gz34PA4oAsQTfu2LptPmsF3jjBPBBHQfrmti1t5rfYskjR5bcG&#10;TpnH/wCvFZCmBAiTnP3XXdnYAMcA981pLEH/ANYCVD/LySdgwBx0z70AJMjNOqRgsnJLHDEA9/rw&#10;eK12jtJD504f5BhWDZI4yNw4H88VApihkXzcn5S7ggEnaBjp+YFR2ty1872aOfLKfvDjLZxjIPrk&#10;9qALUUNwQ0a7MI/325wQR+fXiuz0WFGlVCq4lQK3uVIJJB9BjFctv2aZFaorI+WVD13cZ6ew+leg&#10;aLalwH3hng+YArt3Hk559efyoA+pvhPHcadrlulw37vgBc52sBkc/lX01pN5FNdXLWu1THIyYcDl&#10;cZ/rj2xXy/8ACidbi6txcow8gsxxnJwK91gnnOru0u2NZEG1146cHjjk9M4oAZ4osYo2e+AHJ3Lt&#10;BA3nsOp6/SuJvoYmUFkyjKsiEc8jgggdc9q7m71DfHKsq7wigbV4zt4+bP5+9cvbyzPM0VuvIcBe&#10;OcEdge4B/wAKAKhs4ZoQCzK68bc7QfYDr+GKtmx+z6MFUtHl8ZYHgjPTPJ79jT9Yl07w7AJNQcyS&#10;s2PLHLZwOOCOvr2qe41iG+0m3uLc7VddpWYZIIJPPXPTH40ANtQLRmuFTyyis23GGbnHb0rnpbqz&#10;nu2kkAIPITbjbg/41V8Razc6f4Xvr+0/10bRpCxHR3xk9s/pXnXhvxm1yy6brysA6Hy51A4b+tAH&#10;os9hb3MTTRZfGd4YZHGfTqPYelZmmLPZ3YMHCP8APkDjjoMe3+eldHGTZ2jBuVcBiMdMjoPbntXP&#10;vqNtZoUhAdgNqkfNk9+M5BzQB1KXf9owxtyZEcDLAEggAlmII/LrXF/FTRF13wnp7SOrCO5k8xsY&#10;Ks2ckNk9OldzoZMcXm3w3YDYTPUkZz3qpqy2mo+ETDAQZd0jISDgFjkA/X0oA+HfGXh25tMXUTOV&#10;EPlhSM5K5IO7kcD8vpXmur3wngZrshtqrtYdwCFyDwcZ7e1fSPiK5ubV9t0uG2shVhuOeQwI7YNe&#10;GeJIrNrdprWMIASJM/7XQjH1JoA5vSfMjnkaPZIgUEh8gkFsHbjr3r0e1Xyp/O2sy7gMd+Ow/wB3&#10;jPp/PxzT78NqEHmfKM4XnoVPtkDk8/lXqWj3cYiZboSYQkOCM4bOMjnoc49eOaAOgvCRIXtt6knL&#10;nIJUdgM8Y9yf1rO+0xCHaflZ8hnYcjPYDuavXAtghliBEhGXLN1wDjHI7dx0rgzrF5NC0EiYIceW&#10;pxk8nB7DB4/I0AcH4t0+8mkYg5jPzErznj064zXEWujXd1GilGcP82GAxtHQZJ6gYPvXr7XCyzSz&#10;NtaRNuNxwuPUc+ufxNLIyx2qqzRtuG5VByCQeDx0x70Acja6ZLptsYGjkVossw67wBgZHqevHHtX&#10;I+ILeEWqPIxV4/lX+HI7gZPTmu4vdUaO6Y7l2BNrLuOenBwevIHFcZqLIzHzFBXaGUNySD2GT1Ha&#10;gDgItPW+BZV3oCGC8bgQOcj6+/as9tOJ3wQnKlSgK/KQQBwPcj/9ddPGJdku5DuTJU9NgIyxz3/A&#10;1n2NvcpCnl84YH+9nBy3NAFG3sDFajcpIX92MHkrwR0Oev41kX9ruYgK5YgnKsNvJXnjI9eOvrXW&#10;z7VLBpWGHJCoATkE7t3bB9M1QkjmWE2kcRcZOxPu8YHpggZ96AONg0O41XUbbTIlZmnuY03dGCMw&#10;DdccAcivTvEGpaJdWmoaJYabbQWujlY4G3s0kpbcjktuxzwTj3q94D0W4m1n+1tVBigtWClyDgyM&#10;vCKB1KhSc5AxyffNvNMs4NQvLIWtzGjwzQwGVgzSvDiRnYYHXHT8KAOTv7bTJtJt9U1FmQo2Y7ab&#10;lW35AAYY2r8gySMc8DvWXt1m9gvbZ4/MiXZciIMJIRu+ZtrrwOmODjjpW0dEjv8ATJpdQF0FZC8e&#10;E5bZtZeEPA4K8D6VRsNO1SW3EmmMhW0ZVmjOYIlQsSGcnqTkqd2fb3AOQfT9Dfw6moQ3MqyWd6Rh&#10;It8WJgOCx/h3LgnHGRg81Z1G2sPIW+bz4VNq1ysmEYqUJDIecFVDcc5K4zkdNHVNKuNJMtzLPDc2&#10;kkqq4hK7mjYNuQsGUEjAwecEDirltp+nacwkWS6t7aaBEguUCyxZf5UPy7xnBKsuOQTnPFAHmd1o&#10;5Tw/Dqtqyy2/nSrep02Iqhl3L1UEEhcfUZqle6a2r6Zp+qQo2+9neB0kAJd4WCxq2cAgbvmbAJxk&#10;819Dard/DDwN9q0rxfAHu7iMWs9npshj2bWV0kkIVo05+baCecDgZrkdX0fUPENpa6v4TbThBp6T&#10;RW1nbyxr5ksrlw481txbLksOOVxQB4HewzX/AIkuYIFmeItNFLcvlUlAVgpO7jHHHX1rBsrBJYvJ&#10;jaJori9iWRzxv2EnYvHT5sH8T0Fd9beBvEWnai8/i2SOKRN0htpJhJKQRjPBKIoGSST045Nce2v2&#10;VxqtvY6bAQsCvb2ocYQDaQH2gfeY8kk9/agDgtTWQ6hJqd22wtMzxR4+ZlDEBQewA7npXmU0RwfO&#10;VmYuxXI6D9K7zULufUC73reY0TDLZIyQOoI6Zrk79mWR8DaAcrnuPfNAHOMFkfeZCoDZCjjtjFNa&#10;I7C54ZQWJIB4+matCNUAZgB8xYZGT78dqjxvGMMMgkj1UY6n8aAMeGE3JVAw5IAY549h9KhkV95j&#10;wWAbbkdRjrWk6LjaQFBbn5skfgOnNUC53nzOQR1XI69Mn8KAGRrEsRXILEHpzt9D9RWYodWOQ2Bw&#10;ARnoOtaF3C5AuA+WzwB6+4Hb3ptpDNvUSH5QwxjOGzQBPOotrR5R/GnIJPI/yayJYlhjLxDaxBI+&#10;mM1q6iYvOFowZR3AIKgdiev86ol4vshic8oS+4DGc/8A1qAOKuTHLGdwBEnXj09TXkXxI2nw46KT&#10;wYxg9vnFezTQlS4VgqAE7uxJPf34rxr4oSMNFaLK7cpjHXhxQB850UppKACiiigAooooAKKKKACi&#10;iigAooooAKKKKACiiigAooooAKKKKACiiigAooooAKKKKAP/1sj/AIK8L8Ij8Kf2WZfjvB4zl8Kw&#10;3fiq51S6+H5kGvaYYIfEclvq1qYwWA0u4WO+mOGAhgkyrDIP8Ds3bOPw6fhX+hF/wUm1bx1oej/s&#10;kal8MfiH4e+FniBL/wAWrpHjTxWkb6Pb3Ulr4lRLO984Miw6mW/s9nKts+07grEAH/Pdl6KPbigC&#10;CiiigAooooAKKKKACiiigAooooAKKKKACiiigAooooAK+pP2WkDeKNVwVDDThsLdM+atfLdfTX7M&#10;Ewi8W34I3K1iAw/7arg/hQB+gOniCd1im4EkZVs8cA5+Ue+afD4esrJ3u4lbgBUBx1PU/UfrUmnO&#10;gdc/Pj5QenJ5HJ9z0rZu5I/LKuM7zzgnDEnB98jsKAOdMsmfImPzMcZIxle34kelJ5M/3zIQBgAZ&#10;JIJzx7DitOG1W5lMy7yY8L83UdccDsOK1rTTHljV5gPmQlVUHG0DAzk5PU80AVY9TnSMGU4Oz5QT&#10;1yPYe9JHIWIu48gD5HQDII69/pVmXSbxUIuYwxYLGo/hAIB49Kqm0naMrIrFR8pCjgbepGKANeC5&#10;kVRPApG0mMdQPfI6YzzU0bXPLSPtVm+baMhsHIGQccZNYtrNFtMJVspkDPIYN049+1b9pFNqKYiA&#10;VgeGBxx0AAxj0z70AS/u/LOHXkA5wVIBz1+tI8cVyY3l+UADB7jsMDvn0rVj0W/MAfZ5u4lmwvQL&#10;nj3zUraXIuIcMrM+GyCCAnzD8+goAyszRXhESgKi7FHONvfP4859a3LWEMm2EEbEXc4YHzCD0BPF&#10;WY9KVFUqZB5igEnA5JzgYyfX/JrRWzaG2HAJQZ3Ln5jzkBecE479vyoA4+51KVJBahcAgecTkbSO&#10;wOen4V1ugTRSBWjCsD3Ujr06/Tk1Qu9AuLmNLiaFv3h5yc/RiB071rWNlZ+HJAutMR83KRA71Geh&#10;HTk9cdqAN97dyzBjIu9uB64zk+3Hbp7VTULby7JSjMASFyOnYA9+cH8669tb0FbRTet5WTgsw6Me&#10;OvpWd9jsrthcaaYplQgMw4xk9z2PIxQBDDC8tu940ZXKqyrkEBlBBC47d+a14XaJhGMADg8DnI44&#10;HOKqLatZzFI8KgyFGcgd/pmp7NVjaMoU3shWRxjH+0cjrz0wPxoA1wLp42QOR5qmQk5bb8w+Ue9b&#10;FnFHGpEsrZWP5REMs3I7Y5GfU4rJtLuV5VMDrgsEDr29SAe1ayzWgP2e3ctJgso9Tk84De3GfyoA&#10;6nQ7yQy7IwFY7Rtblue6jkD1we/1r163dEts7SuctIvGGBPAI/X614voUsCOtwC0jbiMjGehAGB0&#10;6/8A1q9Lhv8ANnEEXBVjIQSDzkMckdf5UAdDPMLVEjV/mYEpuPUcgcetZ8MUZunMoC45zGpIYEkD&#10;d3Bzis68DzTmSQuVcD5sDEfc/r7cVfjT7RGVlbaFTLvnBDjpnnPBoAuyO0ZkjtSqq67Dkb/mzu4z&#10;0J9ABjp2pdMlMrTrwkagnA68dSSPQ4pjuzoJbdVUyIp7ksyjBxwc8DJzzzzUunw3EtsyTMI5FYOV&#10;6gkDJOceox0xQBp3AjkRUtGJKf3D8p4BGOh9z17UrzC1jWLMe8EhtnHJPTnI64qS1iOwvKQvTk5G&#10;0g9Dj1OaZNbOI2iAi3+aMcEdRuyCR+tAE+69jie4ZWIMa8kg+We7H168fnXrvgcRz23nMXJTAKdw&#10;uOee/b6V5iNIuobYnzfMkcblJ6gDGD254+les+GFa3sFgmP7tHX+H5lAzk5Bz0oA98+HUUoaW9Ks&#10;kYLLuXvn0ycjj6V7TLGs1na3ysSO7N7DoR36V534MS3i0xoQRsnJLEjHbt+OOtegWUfnWttBKAOo&#10;VmznuB09h+dACeIEMdqrKUImA2YAyePr2P6VS0VWiJvL8/JDjDN8x3HOfun0rpZdFmuraJLo7Mt/&#10;rF/gyADnB/z+FS3cVlptvtmG9B+7PuexNAHz94mnk1jxHLc7ncPgLgcKBgBj/Loa9D0C3uRpiwSK&#10;HKrlvYA9QenPUfhWBcWdxLL5kUKq8bHaWGepPT0rtdDuJLeEWdojm5ZQZR/CQeC2Pb2oAwvFNtax&#10;28mm3TttMeX8oDdvGdpJOB+VeL/2FLE0ckRBK8BtxG1W6DHH48d6+xNP0bw5pCoNWhS6uXC+eZfm&#10;QZ9PevOPi18NZ4rxdS8Ppi1lw/lf3WOSSDgfh/OgDI8Hwya1Yi2z5jxoy5kPJZeev5jBq7ceHbtL&#10;ht0akYG3AGD2GdvT8frXlWiL4p0zU49sTIArbySQMADgj8+PevorRLlLgCSbasnIyQQpKnAxQBzm&#10;nWojjk2g5RJDvIOeAR/Lpis29uGstEtGtSFSRVlPc47/AOe1eozwQSRuSEPmKw2jGMEY/pXKa1pS&#10;3ttCisdywY2sMqM+3f8ApQB8leO9NnvrpZ4CrOu5mDgnfkYJyeOPbv714NqETNZPDL8u18At94+h&#10;z+noBX1b4utvO1FbO3J2LlSQcNkcHI9MjPtXinjvwk9jpc2pWSpLCZ0eYbum5ui7e2fegDwK306B&#10;ZInWQIDICoOf4xjOfY9+9ehrBIrGVsqZME47gDnHr7n61yV3C8luJkQsqN5fzENtZ+gGc4Az/Ous&#10;8Pm5v7NYCjq4UgNJkAFeOue46/XigC9KtyqeSGUZbCD7wPYYz2zXI3UCHKlMoxADHoHXocg/pXp8&#10;thmzAT5nVRwoPGDjjPIPf6EVxup2LQZbZIQXKqqclsjJyO3IwaAOOnsYpJXM25fMLKwHIAJ5I46E&#10;/wCGazmgMefsz4WFtwduhGOSR/ntXVXdmzTfZJOFI3Dgr8v1OOfX3rHms5YYwxBUNKcZOUH93A9P&#10;8aAPOr4xbi4O5WIBlztHH8iF69qzf7LkltvNRxEq4YndgAKcgZGTnnmvSbfwlNqc6W1qXeU5cxrk&#10;oOnXtzyM16BZfCvSrC1jn8QSt5hYMYUOeAc4446UAfPsfh+e7Eiw7ysjb2OCc+1dJZ+A3EccUhEa&#10;FD5hA4/Q4/DtX0J5OmRhLXT41IGVHnL8x/Hoce571XliSaUyBE+786M3Q9cAdDx6E0AeKweF4rNv&#10;LEQ/dru3SYOSD7g9uevSm3GiWMLK5QbydqL0HQ8Hpj1JHHNd5e+YrfOGMRJIRSflY47d88ZPJ/AV&#10;kvB9ouY4Z0JlmlWHC5yuTtHAwf8APWgC3aeFLez8LWkjyx2wvpru4Qj5iw2hS2McAAY7ckCuW1yT&#10;RbfxGup3BmMKMpRMKqyKQBgdeGyTnPr3xXquuWd/f3bWUEccNrawyRQuzBVSFFYIAcHk4JPfnvXm&#10;Ou2lncWljqkpzIYPsxaMFAGif5M7wMYB7rg/jQByUS6bZ6k9vfxzHexiS3RwGJ6LnggDPHY/zrnt&#10;Pkjvrn7PDHLJGgeNrWMc9Qfm45PB5xmu8u10q/vxqKwFH89TNJIWLmRRhSDgfM2Me3enNHeajDcy&#10;WcXkx7GR4bdczEMwCu23n5gCGzxnGKAMA+DbGC0Wz1pbUWckvmr5gLy5xgMEwRx3QjrXnfxL8OW/&#10;gWCC78Faqpup4iTFbB4xFIAu1njIwOB8uTweeK930nT9H0S2eXWpBJavHJJ5JIaYysCI/m4EZ4Bz&#10;yT9Oa8C8QRT6wTeGQxSFyHCnDbcfdx0A78fjQB8mnS/E0WpPPqJF99oYyyzOT5jOx3Fjuznnnjg/&#10;hzlXOnMZfMu0+aR9hKqcb8YI59zg+te3xJdQTmBV8zZIMKOeA3UHGfeuzu/Dun+INNWVrdBKWLZX&#10;5XLDp908YBzzzn1oA+WpNb8TW8D6V9ruRBjd9kMjGI8Z5U8Y9h7Gubu9X1OFHMblXyG3YUEYx6Dk&#10;e/8ASvW/Ffgy9s4ZBpebgsNzEMQ+0emc56nuK8WvLeSyDWt6hj28kSA5yOmeP0/nQBz0lw0cL+Zw&#10;G5wo5LEdKwNSK+cp3HcU6dcHnit68aaZgwQIuB1+6QOefSsO9tpJcMhIyDgDngdBQBiHgeZH8zEE&#10;Nz096Q+YltnhQOpzk/gO+cc1omyRY924sSNpweOOazfs7HbJ14yB1zjselAFWddoRhgFhv8AlOSO&#10;cjmqxYBB1G7AGQSDV91kcmKJh1JKngDPqT29hUHlLMwfCsx+bHo3oKAKZs283qUfOUx3PbrxWkif&#10;ZIssNzZIZs5wR61aSB3JUbC2d2GycDH8vaodWjCQ7Wwu5Pkx1yBQByshe9u3VW24O3PIxz/Kn3qw&#10;qyrkkDOMjAPHBH4g1as7NoGWMliT8+/ofXn2qG5jB3PyTksfmHOTQByV3E4hfB4zuyo7t2rwj4kN&#10;IdMlQH5AY+G+8DuHevfr1lTLEPsHcjHPp+FfPvxDJk0y6mPTzE2fTcBQB4M3WkoooAKKKKACiiig&#10;AooooAKKKKACiiigAooooAKKKKACiiigAooooAKKKKACiiigAooooA//19X/AIKhaHqfiPwV+yto&#10;+l/DC1+Mnmnxq158N7qXyTq9hFY+J5L028gIZLu1tVlu7RkzILiGMxgvtB/z8ZscY59/Wv74v+Cu&#10;998MNM+F37Kmo/GHxZ4r8CaDBqXiWWXxn4Jjkl1fRbxU8RHT76NIv3jQwXvkvdCP5zbCXb82K/gd&#10;l6CgCCiiigAooooAKKKKACiiigAooooAKKKKACiiigAooooAK+lv2ZyT4l1JVAJNgCvXqJV9K+aa&#10;+k/2aFL+JNSUHANgM+uPNXOKAPunTrtjGPOYBlkGxAcsCB1Ge31rsPtZmtgZ8Fu2BgdeCO+eK8yt&#10;J2jZUKqA/HzDkgc/0rrdIMklmJJdzHJVCBuKjPQ+vtQB1Ol3CjKRb2MTMzMgAPrzTtS15tPfy9h3&#10;HnOcc9Bjn/8AVVu3snt0TYVXYCHbIDc8cf0HrSavocV5E2ot0X+FgSc5wMdB+VAGB/b07Mkqsd4O&#10;4L1XGe4rUttSFzCLdHbJbHyDOPqO3Wuen055pFjQGMlW2HP8S8kZrZ0rw/8AZXF5IQwUB9wyQB1P&#10;NAGqYY9HHmalGCXcsCcH3GAOeKbD4hNvKXt84Byu5fmI4Hue1J4hjGqTC4RguPuLk7sDAB9uaqiy&#10;dSrlNuVGGB+Yrg8n60AdbZeKdSQmOJgpJ34Un/vnv2rNl1++Ys5kDAn73IJ574/mKyzYSWrhkJ6E&#10;MScg545FY0+ZYjFH8y5ZW5K4IB4zz7UAeh6L4ju59sYw/pvADZHXBz9O9ejWF7ayyLErCNiTz93P&#10;GBn6GvFvD+ga3cziOwjKYIfI6Y754PJ9a910vwleQbZdWYRq+MBcE4AxyOfrx7UAWNQ1Sw0uBjLK&#10;J5wCAqjK5U5zn375rxi51W4utXD3B3lmxuVsfMeR3PFe6S+F9NaFbrlgGYyxZzyeB+BqlpmkWVld&#10;RqIInL4J81V4wOABjJ7c0AeZ/Y9XnUxRxNgrtLt1IIGSCT+Vdr4J0XxEurgQjCrJteSVjgqRyOPv&#10;ZAr1u2trGa3RblFX7xMYVcBicjsOOh/Sun8P2GkpfC4tf3wQA88LknAxg9v89aAM+8+H15LcKWMU&#10;UrK20AfIMn8sc4NZjfDbVJbcR/aY1ZiuQX25wOMEcd+c/SvoTTLpLuA27KokMYjSRASuADjGT+dM&#10;1XThAodRGcqudgySM5JI6j60AfPH/CI61phbP2fyxlA2WL5A4Knnr15/IdKrS2rXIa3AfeuH/dnB&#10;4APPAI/Ovo200+EybAWdWIZiY+B35HTk4zxmugg8LeHNQjMV1GqNKWDOqYKnd165PPTnpmgD5w03&#10;T5oSnn/vRySG+9npwPqfz716VYTLbjbOmOBEC+WwEORkckj2Br1WD4QW0TebpOoxzhSWeKTnGe3B&#10;zk1eb4c3EUnzfPFtBymCNx+9gntj0/HNAHBvGZo0cZI+Y+VjbjA649OnHcVYhthApmnUopG5z99m&#10;A5AB/n9PetO80UW9wFjiYqnHQkZPGcnke2AahltWkhNvBvDA4Kg/Kx9B6flnNAHOC4mmVLmEt5pc&#10;HIG0qo7EnJBP0xXWxPOy7yOq4YcYIAyeOnbp3NY2maXe/afNAGzBZiCDgZ6Ec9On1rtbLSRLOsYU&#10;hsjepHGAQxGR16fh3NAFaztpb6VVt1cZ3EkjAAHAH6f/AF6r6kHknEKsxJchdobOR97OeMdh9a9E&#10;tLZdPt88BEy7OwOSCc8c5x61OuljULxZpEQMD1JBVSRnoO/AoA422KyXBEqsAozl14Oe3B49e9eu&#10;+A7EXt+IJycEBjuzgsehPX/OaLTw9paKrTAybVCkDnls9wPQd69G8P2cNlZPFbx8GQt5pGW2KD8p&#10;Oc55oA9s8N6WMN56DZnZnqdrDn8q725hnFl9pgfEcJYbtvvwSBzxk14vpHh/VtQU3Fs7pGE+YhyA&#10;cN2969Q0y7uo7RdPs53BYbZMk5yRzk4PHagDbtprm5UyQgvhiACCF4HUDHT2xUeqWP2zyrcAqwO5&#10;toyuP4cZ7/4VZ046vohZ4m82KMZDS/NyeMYx0yOKvWNxrGpzLqMrNCofLAqMYB7UARr4Tg8tZtu6&#10;QD5snC5HXP481z62jWeopFCU84sFLsOgHZcY/M11OveKZba3+x2js79WAAJJwMVzlna63dj7dehI&#10;zubCEAHae5PagC7PFOZ7meeQopJwIe4POB1Pp04q7a6nf29gIb8vNEnUSAMMYyMHPT1rFuXu3leO&#10;dwpODviAGTgnBxnp601/7Ot9Nhn1CWUrK5LnfzgHBoA7GwsPC2tqYplEE7gFVbAU55wD/OuV1DSJ&#10;tCm8mRVjhViN3TB7bcD+daFjoGk3apJo85d924BnJ2/Trg110mnzfYBHqkbMoONz/McigDlnv7OG&#10;KKWVwwdCAYkyBn1P96ucu9S1P7S0WnwhfLQMWmXJwRnj36V21loFtcxvHG/lrGfMUEcZHYfWtA+H&#10;JtQjb7c+f3ZBB4IB7igD468RaXqGp3EqgEkyB8DOQerHpwtdraeDrG90L+w9WhEyvCYmLnHOcnB4&#10;/rXtc/h2006ZjEWuGwoVmHOFHAx3ya5fUrz91vWIK43AZJxkDoPegD4m8V/DyPw3LNHp3ltG+/LA&#10;fNnop5HX/CuT06znsW8zyEZcjHqFCkE9OCSea+nfGVmmpWbTXKLEVViGfO0kjk9z+leGNFGJG+z4&#10;mA28/cU54xz16UAOhJI25cq6MxDMAcnB54x9BWDqVm80QFoBuQMx35Bz37HtXpem6cbmMG1Qnah3&#10;AYwBjsaxde0O+W5jMC7Rgq+5scnngd6APMHheSH7OYwZTGXORkI3Zc+ma6Dwr4HuNYn3DyxZxLvm&#10;kkBwCBnbtGeasaNok2pXsti5IiQs0jLkAljnH4+1eo3UiW6ppmnIkMIXC49AMc4PJ9MmgDn410vw&#10;3pz2fhq0CHefMmc5LdyR6iuemNxeJ58hX5yPmUElu/t0HSutfTWKgOrsu4biCMZ9Spxj0q7bLBpt&#10;oy33DA70UckEjuB6ZzQB51eaTGECzExqTgBhgNxwQR168iuduFRlEWyP7oUHk8qepzXod/avLN56&#10;KmEQNtdvmJ78DoACOcc1yt3bCWNkx5e2XjOQBu7cDPvmgDgby1t5hujfKldpUjIUDnIGeTn+HpWl&#10;4UsLe68SWt/OpFvan7TNMOPkX7owP4yeFqxFbeRtluYy+MAYXcxxyNw9OODW74fsLWHR5dWlP7kX&#10;kWETh2ZAzqv/AH1gn6UAc/qX2nULy6uduxEKT3B42xk5IVeAPl3Y6+ufWuGu7DTriCRNSZ2MMzAL&#10;F8q5TB2j1bnjA/wrvNZNzrVydKtQ2JVkYbSyqrhhJ86gdh9Mn0Fc5qthbSPHNEC2xI5gIxhFJyrN&#10;nOSSwxgUAcgiXOp6knkJHa2RiiWRnUkYYDlWY535/Uc98WrDT7lNTbS9AaMq0qtJcNkrLGWJ3HH3&#10;lxkFTgflV7V9Nl1nWIRK0sUT2wkgVcCNAvBG3OAC3JyemMZzVrX7iHTvBtrYwoIEufOjUpndNEpB&#10;LliThQeAB1yR0FAHmnivUUvdblg0ni1SXFvvGBIAOWJIOfQZ/hwK4u4JaMTSeWV5CsQOAOMHAH0+&#10;ldhJHLAVa2DY2/L5hyMeoHtj8jWNcorBgJAMqd6YPBPJOcYz7ZoA8y1Dw1YR3fmwb8O5RtvfI5wf&#10;UY9MDNbUdw0bLE+0rCoGGwAD3+meuevatErELb5tiqH83Y3OeAucEA1yepQhY2ilVg7EvHk/Krnv&#10;xnGMD8qANp9NsLuXYrZzyRGAO3GDkYyeOma888W/Da21W2Erxoybd5XgEE+4wc4+lMtL280m42lS&#10;0m7arsciNT8xPXOD+ldxB4jZMW6MGOC8iuCWyRzj+R96APh/xR4Lu9LkabTQ0yq5HlOTleeRjGDX&#10;AX+9UElxuULyqDg59+/HpX6FatFomuRNFdWwVihIdjg7iOR7Z/H6V4v4v+Gct6DJbkOu3aYnXacq&#10;N2M88ehoA+QTJ5R+Q5DBgeMVJGsTKWzsBUH5fTv1rZ8QeG77QpjJIj7A/wA4IOVHY/7tc4fIdsA7&#10;v4RzwDQBLPDDLC25fuvjIGM44FUysaupIOSwGU9R1OPrinm4KY56fIOOAR6D+dM81mYqgHPyllBO&#10;cc4A7fWgDUty65CFnKoCdvH9PQ1n3ZjuNlvDjn5xuHzAk4I57AdfetJlWzthHgs5HyjHy49CcVnq&#10;VgkDyA/MOAMMGoApyoxzNGxY42YfAOBwawrpFlUq+xdoOCpGc+hrcvFIbbhcq2HIx8wPPUVj3fku&#10;QYz3wW4HOKAOW1B3+xtuJKlcqvoe9fPfj4F9CuJjwD5Yx/wMV7zrTP5R8sFQeoX/AD3rw/4hLJ/w&#10;jtyxORmL/wBDHFAHzzRSk5NJQAUUUUAFFFFABRRRQAUUUUAFFFFABRRRQAUUUUAFFFFABRRRQAUU&#10;UUAFFFFABRRRQB//0O4/4KJt8WBZfsjw/A7UvBOmeKZ7vxjaaW3xGWNvDt99osvE8U+l3qygqRqk&#10;DSWEQGGMs6bSrYYf55svQfTj3r+/b/grDofhHxH8M/2XNI8f/DrWfivocjeMpNX8D+HZng1S7s4r&#10;PxNJNdWbRlXafTkU38cakGRrcJkbs1/AVMScMTnPegCCiiigAooooAKKKKACiiigAooooAKKKKAC&#10;iiigAooooAK+lP2Z7drnxPqKoucaeD1xj94vNfNdfT/7LdtJc+KdTijUsf7PUgD181KAPspFjkQv&#10;GAGAO4nlTyMD69a6/T5o7dSI/mQsCS2FCcjGfbjrXOJbJApIXBHXnuM8VrW8wY7HI/dt8oJxz6e9&#10;AHXrN9qVSDgFi3Xp7k+g7V0tpex3MZhu1eWNyMhvu5PQ54Hr6VxunGKSRg+FcYK7eeD2/Guu00RK&#10;fIZeoLEHqpPccgE0AaVloFlI2+OIvt/hzg4JGSOx61Z1hFhsRZRKoY4AB7BT/wDW6/41q6e0FmVM&#10;Py4Iygz3Ppzjjt/KsTWdSa/CpZL5mVZCBjADdc8duDzQBxP9lz/b1Ku5Vdq+UMEZ9c/hXqltoMd1&#10;saCBm3kAiAc7c5BI7en9axtB8G3lxOv2hSWYkA5wAQc5P4V9h+CvDNrpemJFmFM4CBGzu254LdSW&#10;7ccUAeAH4Uahcxh7hkgCj94mdxHA69hUOmfDvR7RpXkjWabcFAbrzwMHoPU9cV9a6pYWdnFts8An&#10;K5GUJD/dBAGcflmvGtbt7w3rR2xRQRwQMuWHpuI6e3fvQBP4b8N2xk8uEAxxMolyRgZ/unvjp6V1&#10;U/heDf5VoAyucEkg4JOOmB0/wqv4TQafcGVGHmSKFYBc5brjk9D69se4r0KJYn5kJViBgp1CjjLH&#10;p0/pQB4PqWj31rqDW97kMJONucFFH4Y5x19a46aXyL2OeCNkaTEhSRum3qMrjGQOeK998T2ls0ot&#10;QCRIo+TOQ3yglvY5x2rx3XNFRS0gRmwSNx43YOQOP84oAc93LMqXEfAJUJhvlBz02nll5/lXovgb&#10;TLnVLxheGURJmFi3A56YI56/Q14/4eu2e8jihRWRZNijqRnrknnjmvsPw/Bp+laQLKyQsc5kJAZt&#10;2Ouegz0FAFSDSf7OUlXZSjglT0yucYOc+nAFaN87GPyfP2l2DZYDJwew7jtiprvUJUhw0LeZgjBx&#10;wD6jjHXn1615Vr0t5JN5yO2xTtXAwAfr6fyoA9NglZUkZGDOqllCZ6dvTriussrNQGYEES/IS77d&#10;rYwMe2cfma8l8P306WgZnXCY++ecAABSfx/GvW9F/wBLuI7XCgk4DqeFzyePr15oA6m0s3gfdBOc&#10;sm4OmOCDjLcZOc13mm39zbxo6shMeQY1BIx0yeueDXKwBtOvd3yvk87jgZPbjrx/hXVQPaXSGE7k&#10;8wfLDnDe5J9j07UAXDcaZqNwbLWo1T5iivHwUJHUenIFee+KvBTadbSXumSNcQE7ZPLA3xgnBYj0&#10;xjmusvIjFIufmyxOSeuSAMehx1rZs7z7ON8bLg4+VflBVsAqc8HB4/8A1UAeHaRZSQXEWGZojn5u&#10;jD1wvpXo+jRW8lw0EbSblXHzAAcnJA6Z4q9e+FLdblbmwDp82WCrjcA2Sc+3p3rodL0xrm3EZIZw&#10;5LKw2jHOcdyenSgDn3sHj2W0yfufMLArnODyRtPUHt9asWUaRSpMq4jI4TnKqMgjP9c10Go2cloj&#10;FVc78bWJOCOrEZ7jmkjsrkRBpJyOACDtwCeeOw+uaANqPAgV42JUPghgMNx0yP8A6/vXeeDI21eU&#10;RSDesfJZBxlv4Tgc/nivJ/LtxALQyjcoBIZiwLN7jjJz0r6D+E1kVtY42DqFm3qrMNxXoM4oA9o8&#10;NaF9itCWUPGw6Enj6DkV2Gm+GbG2DC2UeYwPPBHODzWlHp7mRFWPACgAlsKAeeuau6jdQ6faulqR&#10;nG1lIyvHfA9cUAYupJbQL5abVWE72AUfNnsQOtcDf3niLXtTj0rRozHEu1nYDHB5x+ldTrEtylqZ&#10;kWIgphSR94joAewzXGaj4stvDGi3CxqYrySAuc/Pt3Hb19TQAzxJ4r8J+AFewjUXmrOB5gQgqjAc&#10;At7c9K8ml+I2sa1dN5qFSWBwhwApHbOMjpn8a8agv7i7ludQkICtIUVjgsvPO49fx6V1OgWxuJwZ&#10;kVFQZBGRuXHQHk9fzoA9OsfEr37lInO4RNhwxKjaep+pIFc54m8X28m3TyJOG2+ZGMbZMfMD0HPe&#10;saZb62Q2kSuGlkDHaNxwO2fT8smufu9DnF+IJGZW/wBZtx8vKk9fr60AdBba5es8c+mXMsJD/fiI&#10;Ug9snofyr6r+Ffjq51ez/sjXQHKnaZx1JPvwDn6cV8v+GoLCG4hUybRvHlx7f4u7bh6ZHY19B6BZ&#10;W+j3/wBpkB8pyf3gPtjntyaAPXtT03TbJjdRFhuO08nBb3Hb60211GC/3QWuUbdtO7264NZelSxe&#10;UtveyK/myAAt1yenXoCK14LeK0kbyFbGRHkYbAIBOB+AoArGy8jMV3GXcZA3YGO6g15j4l0uK4k8&#10;+Nk467j82f8AZ717ZdXqwI10cO5TYVIJxxzn04xXh2tapcT30l+1vGSG5LZwQBg5HAyP0NAHiHxA&#10;hW0sXtroAyKCVU43BfYZ6kj8a8u0jwu2oqRLxu5UjJ4J5GOnSvQNft7rX/EarH8+TvuJJAAsYzj+&#10;XpnrXZxvpunxrDpabEK5MnUk9x70Ac9Fp2n6LBtAYsAGKIAMjuD/AIVwGtS3Wp3AtYFIQc7F6jsQ&#10;PXAya6jU0ckyvwsnIBXggDnjtkjH1qjpVv8AZLVtQDMxYFeeSCe4HsR9KAMN9DGmafHaw4ZlYK5T&#10;OMDnP0pLW1WVndCfmzgkYC8889h7/lXQ/YhqSGFh8yBmypKk8YbI/GryWJSyxII03fKwxjPqu3tx&#10;QBhRWErX/kiMYK4cZyuc7s59fbmsW9uJLwmRUAxmPO3BQ4x+Ir0G6tsQgRqFEQ/dnOCOnQnsAa5e&#10;7t3jZWLScuXKqfU8578CgDhtRtWeCOfK+YGG7PAI7AgYPT86wdTjaFysjnYrZBOMtjHX1z05rur6&#10;NXfCjO/OPXJ9voOc1xWpWdxcho0O0DDncMfgD7ZxQBzd7iB5CThXTHy5yF7/AEx0IroHtIIdBs9P&#10;icDy7kX08pA2hpUKpxz09O/0JrktXM9vDtcNl48LznBJ5yB2Hb1rtvElvLC6aEpjH2aCE3CvlQWR&#10;UOc9Djpn396APPNXu3/c2NkTK1wd83HXzEKMWI9xk9h075rFt2228ml2TmWS32iNsgxkuQHJAJyV&#10;I47DJzmtrUb9GKLZkxyyyywK6grvAO5Sp5wpVsYA7nniuYs7WO2nk0VXJnvN8UpQHMcTsAFX0B4L&#10;HsKALmnhLv7RpZuGZIrdrua8I3cISrop7kgkKORkevTzXWdUj1DUA8EYWyjiW1toOGKLGCBgAcnq&#10;TzxmvSVisdD0W6tozuZFFkXOMvO6kOVPZY0JwPfPevKJikdvi3UlgdzKCMfKMH3OeooAyvPaXJkL&#10;qV37vmAH1z79hWbcFRwrkllwuQfmPTnrRGjuSAoiXPMbj72326qc4HvWZq10YzkHO6TpF1xg9fX8&#10;RQBmkuL52kYNtwPmIVQBnJIxwefQVhas6OCwK9CuBwwD8cYHYcZq/eSefCk1qyGM/dboST14x2xX&#10;ISsksmZ5C5VsEqMZBPQdC1AFO7jIbYg8tcBAmNpJ7HvgE9fWuRuLm6tNTS4iZlK8FUO7kn7p+h7g&#10;4rprq5e2LhRlg/yhf4cdTjnPT16VzFxLA8RllxhGy4HXbuwcD8ffvigDebxTbN+5uWPmInyyOAcs&#10;D0zxz1Pr71p3Gs2DCL+zJcuATNCy5wq8sQOhyenrzXk1wJQGuY9i43bivBOOR6gZ9sVRs57veSpU&#10;MmE8sY5+p4H1zQB7LrvhLTPGGklkfzJWbaNwCgDbkMCfy/SvhX4ieDrrwdqUi+W3lhyMOCAMdT9D&#10;X2Hp/iy5heOG6CoVUAAncoPbBI49h0rv7nRdG+IWky6PqI3TbWMc74D5AAUdewHSgD8wI7qMDYxX&#10;pn1ZcmtuxSBwFgK7lXJPT7x5x69K6L4l/DjV/h9rT2l3EUjdyYyPusDyCMdun0rj4pTYRmebI3D5&#10;R0HI45PsaALl/qZhK25LFjyRjkk98d88dahiLRqbhm6kttGcgZ7e1VIZvMkMtxhiTlmAzgHtjvTt&#10;065Y5UH5Rk5wMcigCa4lt3gOeOcjA4KdMZrBuljkjx8rKMgDsQB2q45l2HcBtA43Hkd+OayZ5Akf&#10;mx4BUkAjn5h0GDQByeqeY6kjKjaAQD3H9K8W+IUQHhO6lXoZI8ge7ivXdYkkmIZgACNhPvXlXxDG&#10;zwZcqe8kQXGegkHWgD5mooooAKKKKACiiigAooooAKKKKACiiigAooooAKKKKACiiigAooooAKKK&#10;KACiiigAooooA//Rn/4Kn61ovh/wX+yZq2u/Eu/+D6R6p4mW0+I2nxNO2j38kfiNLBp41+/aXF20&#10;Vtdq2ENtLKHITcR/n/SnIX6V/oaf8FErL4palpv7Jun/AAa8NeEfGXiCd/HEUHhHx00aaNrVo+ne&#10;KRf6fK037oTXNn50VqX+X7S0W7jNf55kuMAj8z3oAgooooAKKKKACiiigAooooAKKKKACiiigAoo&#10;ooAKKKKACvqr9lOIS+KNVb5srpqt8voJlJzivlWvrT9klWfxTq4UA50oDnOB++T0oA+2GKA7BgqT&#10;uVlz93vj3p9tB5b4HzAEnAGQO+7r17cirSlhuaRVVsfK5Hr1/Ss9p383DbQAPmGc5HUg/QUAbsiP&#10;LAJLfacHJABLbs9+/TpXS6aYoXSNggXgFnJIBHIyOOfxrnNOuWeH90MAYBIGDuPT8Oa9b8FeC9S8&#10;Q3MUjQFogwIRB0btn2PcigDotJ8PXOpwO7GYJkYVcHIOeAQOc9QMZ9zXd2vgt7WISajG6EfL9wBk&#10;DD72D1Pp7V9H6B4P0/wxpay3ixswx8oAwrEcZOe2a5PVs3140cYQqfuuAAVLdCSRjqPUmgDzHT9K&#10;gtIz5ZkYKM7sEjGN2Gxj5u2a9L0gzQAmJQBsG4yHngdOP0HpXO3cU3CkRo4IBUDajkDJP1PYYqey&#10;aW9eMXLlpdoyoXYCAc8nGMjoPWgDrprxowYR8x6jZzgg8478D3rAvrUXswfGyTIDc5UDPPXv+B96&#10;047eCCHMBQqWwq8/Nx2POTxzjtTkNsW3xsjb4ySMDIyQRyfQ+2cd6ALtjp1vayr5EhkOQGjJBOeO&#10;ePQfhXaAQw23mRiUPuBwQG57jjjp7muFtXltr0AYaFVyCRkg9jn6V1sUrj9y0oQtuAdQRw3Qn7vQ&#10;EUAc/wCJYfts32q1U7iu14iQ58xsbe/AH8s1wmoaJ56PZsjsDhZFG4g7gODnoM8n6V6CmlS/aZVU&#10;goh3KsfoOmSTnsPwrpDdywwlgsRcgAcgbsjpjrwORnt3oA8r8K+B40uPtc0aYiOIyRk5UfLngck4&#10;/Cu8bWLOxuBLscu7hDGcEErkAn6H6VtWZe6SWJvl6EuPlK7Ru6jG0c4wM/WvP/FafYXk8p0I5d5H&#10;GRnoeTzu6E0AdJq3iBbq48+6K8KMBcKUB4KjPHTrzzXKalqEVzKIYmPlLk4fD9umMeg6V5+CsDhY&#10;pAS+GQkncS3XI/D8ay7nUdRhaY5D5g2K4XDBWb168D9KAPTYsEJMAyqCrERjOzaDxyOBnnPPUe1e&#10;x/D3U1nWVHVMsMwSbwCpxyOex+pr5u0nxBskM1xuJK7gUY5OMY444I/UCvU/C/iWGCTPyBt55lbM&#10;ZHUA+gJPqeKAPpSGyW/IjnJbI3YPyEE8HAznBPrXTRQ3Mir5W12Q9du0bT1X0OMVW0df7Ss49Qt1&#10;VDlVkCAFSo6PzwMg+v0rs4NNjmQTJktkOjEfKQB0x14HT86AMK909poY5HX5j92OPgBhjGcD0HoK&#10;db2sjSvGYzkMB84yD3B2+gJ4HrXYW2jmKFrb76xuGRQ+ce/oR24rasdIeRopyF2kYxwQev3unAPS&#10;gDJtoJHA3IG8sFBtHy/N2P0H69KsGweS9LFGRSCvzcHGDnHsO1ddHZxtJiIJuB4QAA4XqQGz2zWh&#10;NY+aqiNmMakDK9tw5HPPHftQBx32gzvHlFlRVA3ZyQOAM54ORniqus6Berai90eHzogMNFGDvQBc&#10;ZAxkj19K6q58NCLEtu5wfvR4xnaOMc+nOPxre0hfsYedjtk4DGRTtxnv6jnn3oA+fINUtlmjS4yj&#10;gFCFywJ7ZA7epx+dfTfgr544rqw2lvvu2c8Dgg+g/HvXIa14K07XpxfWAW3uSuW2KNrHpyp4BPUV&#10;3XgLw3LpSyJqEyuwUR5HAYHnnvjgf/XoA9x0zXLl7NXKA9VZcnjgqPzq/I8bRt8zhgoJ759iOvOP&#10;WuUsbeS2g3ZJ5O5egB9Ppmuj08NMSWIdc7No+8Mcge/WgDRmdBaqiLu3Bio9cDt/ntXz544tft9r&#10;LezIzS277m25AbjofpX0gsT26B2weB5cbnGPXB/z3ryrxfZyX9obKxYxuzbGZPrliB+lAHxFetJa&#10;yyvIiAyvujycle5wMda6Gw12aC3wGDs/seobuOvzYrQ13wWoDzlhKqOFJj5beepAP1rIttHmQNCx&#10;McZcqokADKy8jkdPcfSgDu21R3jhuHGxVYExock8YA9etc3rnihW1N1h4ICDdjdg4yR1OD+tV21G&#10;C1tgr/Iqylyr8Bj04zz8wycGvOrhodSvJ40Llrifcm0DqODweBjuaAPXvB0hv76J5ccMQ24YJbHI&#10;X2A2819ReGpcRtproJVCnGeRkE8H39K8a+GGk2+nXG7VIhK6BWB4ZdwXkE9Ae4r6D06zM1wlxYxs&#10;wZizFQNoGfUd8UAP1DRWuJIHcuoiIlRgcD2GfqK7XSL2C+sgjKBsb5XPTg4OTWibCW5ihgmTKtkk&#10;cEr6UJ4auDN9jtyqKpBz35zQBHbgpG4uNo5ID/3s8gfyrh/Eug3L6bLJBjeQWUjjGfX869Rk0aHT&#10;XKmUSbsSASHqQMfTpXJa3qRaxe2iG2SQbQT0xjkj3yBQB8q3VhHpc5hthuZVXzJGIZicdOvPXr6Y&#10;qawkaY+ZIwYdAIyG7fnWle6U6Xs15dAhd+7J6HbnvjNZ7RJGrNDkRpktIo6JgHigCrqFpLcQeXHk&#10;DJG4c4U+vXv/APqoFolnbhWGPlwc5JP4/XtW1FA9yy7FJC5LAdwOwHcdSKRtPuLu+SIITyW4PynI&#10;44/KgDmrCC5W7LSRHAwBJxwCMnt14roNS0hWtvP2liSN4HBIIPP4DrXYWmktCwuHG4xnYvOBuwRy&#10;OhGD3qciRX/esrxgFCuc7gePbFAHF21mLu2ZcMGCYPODjqMccn68VxUtnIJnmIGc8bSM4J/pxivW&#10;bWxjimWJeUCsoLNjIAI6Dr6V5peRG1mk84BVHzKpYcHPHIHPP8qAOInG75J4XXC4SVzyzfh7jpXJ&#10;aiVnG5yW2KS/lgLjP3sHnqc9O1el6jbMUjlRzEwbO08Ak8ZriNR05omkjjKFz8zsf9rp/LtQB57Z&#10;WRk1+1s9paPzlWUfewOeCR+nHarniTOoTva24JmuoI7i4ccnABGFHoCoPuSK6Tw/pjr4jF0Tt+zw&#10;SSOp4BwpweMZ54FZzpLJFY3j/LLdwtBHkbdkYfG/+goA8oubeOS2ivdvlrA6w5I5+UYVVPQHONxH&#10;qaZrFvHa6vPNauwmu4A8ZQn7xXDAAc7VIP5iuifTYLbT7jRY5CkrHzRMwxsdOJGJ7ZXIB9R71d02&#10;ylvjbXcSsqZESFju+TAGeePWgDzbx4sf2+30pGwqRpO6r1EzqM8jg+mPeuJkX7FcLCsSJ8+SV+8o&#10;7k57cV0WqAanr9xqt0MD7QzRYBwqr0BHsAOlc1qsru5ggI7qGHJHA69zyaAOR1G5nNyWnYIWIK7l&#10;G4nucdcYHGK4nXplMhjt8KwIIbAHGTz6AdK6/XxgG3UZkVRJlMnI7jB4yfpmuHvbUsrRSKWjbn0G&#10;GXgE8dM9KAM2RfO3LJkIo3HYRyT16f5FcpdSWbzqjg71PyhDyd3GCB+nr1rpnlh8w7kIAiwcDBO0&#10;YH4j9a5CW1mupSYV8s7QY5MhyrMB1PGOhBH4dxQBT8uRLkrcZCspLA5ILLxuB7dQD9ay3tVkQgAM&#10;fvZ+8eOny9MEjvXV3E32OMGQnG1lMpBCkk4yfQc+h6VzWoedBBG77cNlSF6K2c8L9M8570AcvqST&#10;SxCYxFg7CPDHKlgcYBHTr2z6VSt9Ie33oFw6jAbBDOSSSR1zgf5Fbdwk1ztMZ2bSflHAJz1z7dM4&#10;rVsWhYi2jZlYDOZNoIbPbHHQHk44oA4O4gngixswoO5y5OcdDjj2HXpXX+FNQkiWETF1m3FQpJKk&#10;Dn/gOOo6cCjXLdnjCkuctulDDl0HOAR1yPSuQtY5rO5MrB13Fd7kkkBu/wCQx+dAH03rHhvTPiRo&#10;B0XV4s5DCC4xyrEc+5GR6V+anxD8Haz8P9bm8P6tGxWNi9s7AhXib7rjPXPf3r9Kvhx4jBn2Tx5j&#10;jUFZjwMgEAnPBzjtV343/DHRfiLoAtr0bZoY/Mtb1OGUdVGeMAAgY70AfkzZ2vlvuL5DHLE9MCp3&#10;c+YoGNpGAVGM1t+JPDl/4UuTpWpRAEMQrJyr7ehFcdEt754edhtzjKjPOPSgDSnjcwEKFYjjpyc+&#10;tclePKpaLod5OF7E9f5V1NwzA7jwRwxUEZ45GP1rkdQlMisYQSeuMd/Qf40AclfI0j70LupOSOwz&#10;XnHxLjaPwncZOfniz6Ab14H4mvUZQn2jzIuMkZXnsPr2rzH4oeYfCtzuIwGiCgDHHmCgD5eooNFA&#10;BRRRQAUUUUAFFFFABRRRQAUUUUAFFFFABRRRQAUUUUAFFFFABRRRQAUUUUAFFFFAH//Sxf8Agr7Z&#10;/CK++Ef7LsXx40Lxl4i8JJN4tuNYsvh+WGv2yQW/iSWLU7PaRzpcypfy7sp5Vu+8FNwP8D8owB69&#10;6/0F/wDgpnrXiPw94f8A2SNY8HfEvTPhDq8Op+Kf7K8fa3GJdNsbx4PEiQW16GBUW2oyFbCd3BRI&#10;7hmYFQQf8+mboPTtQBBRRRQAUUUUAFFFFABRRRQAUUUUAFFFFABRRRQAUUUUAFfX37H23/hKtZZ8&#10;7Rpas2D2EyV8g19b/shTeV4v1ZcgbtLA57/vk4oA+4lmSd8spKo4kbPUj2+tWILNSSxA8s/Mo4yD&#10;757ZrSe0tYAYoA23kL/EQzDqT3FULGxvtev4NE02OSe7nl8tVA5JJwRjHTHPr+VAHc/DXwJqfi/W&#10;hZ2yOYdwWbaOMfe647Y/HpX6F+GvDun+C4TAkeXhUEBF7EDOSSOnHIFJ8O/A2j/CLwctvdAHUJYw&#10;Zbhvu7sZ4OecVw+teLL2XzbeOXDs5TKHO7POQe/XjigDrPEurXl0Skcu6dmPyJhlC44GRjJJ55rm&#10;dMvoLczWlyAzyY2hH+90+XjgkE/drirjVr2SVku9i4HLDkq474yeufStKK7X/j4I2uSdqjhhn5s+&#10;g6YzQB0moFb2dZiUiG7ClhwpJxg7c8+lR28U1kg+ZZCzDzCcZ7noSP1xVKC9S6jZWABA3FiBtUg7&#10;vXr6GokkUyJHGwkDJ5jEHCkjoT0z1H5j1oA6mG9t0YJKOGG4NHwAuDgHj1qaC2t/MFxGm5wO3TJH&#10;Wsvy0WZLVCWQpukbp7jkDBPXAPH646PTIfOuBE/mBTw2GyAD8o7cUARi222L4jAZiFK8qMZHPU8c&#10;jj39q07Kyn8hXmO5OFwTwGHbB45AwO1O1HUrLSLbyoysrA8DAYYwePofXn68V57rHie+uCnzBQAx&#10;EeMAYGN2BwTnigD1q2s0jVZnmJQP8wbGT2BxySB1GT/OiS90+FTLI3mvyjLGPlHIycdzxXjLa3Nb&#10;Wv75izkncckk7fYZ4Ge3StBtYSWFPIhEnIITJAXHUnvyOvqfQCgDrr7X54VaO2dlUJkq46n0UjPX&#10;ORXJ3t6Lm0nd8hnPDOOAxBHOQMj+VZTanLPcfvztc5YxZXhW78eg/wDrdKZLu+zGNMlduVPQ8nHJ&#10;xgnoCcCgDJl2yqpk8wuuMsvyncOpO3j/AArPaDztqeXIWY4jyP3fPH3evOOvrXQwyGKMs4bKqyso&#10;wF2k4Jzjnvz14rbsLKLYHtwAZG/djHOG5HUcj26+poA5iz0x3UiMJyM5HyqPn6ngHv2/SvXfDOkK&#10;d0LRqrbvLPyjJPUjnrwe1QaXpMCMA8e9yq+Wkoyozyevygj0+lesaDpFxZwoqoZAHGV4BDDqR6Hp&#10;j3oA9K+HmmzjTJ0n34AyrAnOCcHI7Z6jivW9EIdvs4CLFvO8ZA5UcYyeKh8K6UthYCzlBDyR5dge&#10;eB0OeevP511FlpSW8Bk2BlHzZUr17Zyef8OtAGjpdmmqyyQbAfmDgheQuRz/AI12FrZW8CSeeVHQ&#10;YB6t0wDUHhDSJYdNmuLpfmkU5YnlVDY4PfNbFusU8wjj3eWV3bsfLkfXv+lAFP8As2xuIibIlWG0&#10;g5BIbJJPp0qWGNGjYDJcht0hPXjnng49q3fJBudkY2DaGJxj/wAe6dKmurf90n2NNwZcbRjAB6n1&#10;/wD10Ac4qx3O7au0RDb82DkN8oPXjpS3EUBfDblPIxnoce5PB9qnksZI5CiqFwdzqG5zjj65/lVP&#10;UVuEZZHRSHjwrc8NncMelAGkIjbL5TxsoZMhwMjOe5NdRp/mQgzTYXzDtQrjGfVgfWucsCzNtu1y&#10;M4dO3+Brv9Nktb+RbZFQAnbv6529x7CgC5bXUaagnmMwG4By6lS3uMdR0ycGvT7OKwjukZdwYnop&#10;4yR71wRsFtbo3TqH2ncpOeoAFXrOW9XIugctJkOWxtzgBvzFAHbX+kxSSLOsmf4ju+UAZ7//AF64&#10;TxRDZW8LWsADFsK8h64Y9Bgc+1dza3Rjtpgd0xkTYS3QZ6EdKwNT0iC403z5l+cfNuYZyB7544oA&#10;+ZtW0s+YFjKqGlY46kBevGe9QSaVHGiiAqQy7nG0cknJ68ZIzXeX/htUumuLaULuJJXepLZ9u2fU&#10;iuZv7CeBMQksquGDsQQ2MYOKAOW1nwTp0yRpqDwQq7CQmNTtJz+mABWbovhbw5Dqe2R0mVn/AHDx&#10;gZJIIODxjpXr0Vouq6a32iQ5SNmWNseXtHcn2xwPTFefW8dvBfpIgKqDuQrxk8DI9Mev+NAHpek6&#10;fHp+z7HEY/MYMzkfMc8Hntke1ewaHBEsUe0FCjEbQTnd6nr29q5DSrG7kkjkkk2xKo80Hrg//qFd&#10;wb63hk+zInIUHAOACO35d6AOxtL+RY3lAJVlyF43etc9qOt6jaJIEZj1wpznHbOKtw6lBdO4VhgK&#10;Thcd/fnp6CsvUIvuXE42noynJ3E9BjrQBz13q2p6hPHck/ICmUxgMB3z0GPSptVuNsouY8kKfnz0&#10;OT0Wo5TGqCGBl5UdRgnBPGKju2WSFpH3IqKRjsxGMCgDyrWo5WlkEILZUuQG6gkk8Vy6aa0E5SV9&#10;pJ5XIHBHAPbOK9Hv7NppAcIUYncR8hCnsPp2rk7izbePJJeN2bMiqSwQHOOh/wDr9eaAJLNIot8k&#10;fTP3iMkFc/09q6KxsBNIk6hFz96Rc7cnkHn9axIbeKNY4LJAYZG3OZASxJOAOeffFd3bRrbxARht&#10;jHawI549j0zQBRmiVVKxnCoS/XIB96yXVwu23T5Cu8cY+ZRzkn0PSuoltTFujwTk5+TjKn17+lZt&#10;3aoikxpkkZUucDHB/Q0Ac+6NcShWZgBtKADnHfOR2PWuH1dWh1GR23fvHbLKvAGT16CvS4kK/I0Y&#10;JPG4EkgHsPXPQ+lcxr9vP/aOFGV8oMflzg85OOgoA87ukQvIsn3sZXqcnH93/CuKvLhWkeH92DgZ&#10;4J6Aduuf84ru9RuRE6SRbmY7cgrgE9CfcfU1w2tGBR9qgQY3ZwDgjPXntQA7wnZymS7uZh8iLFAz&#10;E9Q5II9uOa5O6ufOsl1OVUItpzbIoGckKWUZ9sZr0Gxjh/4R1SilWvdQhC57iPGRwfrzXB6lboiT&#10;abEoSG3lDMOp84E7j7Fug9qAON1C3mTU76bcALhXnducmFirBR2P5dMVOlubKyvwv3bezXYE+XEj&#10;uSi45wVB+ua0bl9tst6kYaWOI+YvUMzx7o175wRz7YqvrNwth4ahgO2OS7jty7vn7w3GQnj1A7Dq&#10;OtAHhKPP5ZaNWDtIU2SDdx25HPBHX6VjXEhEha4OJFYZUYX5fYduO1dHepLaOUdWZ5XPltkcoDwR&#10;gn8M1zNwuVaba8jDOExhsYxznBxQBwusRrahipjVd3mKSdxyBgdxzx1z26Vxc0xe0eKPMe44UN0O&#10;WGCOvbGTn1/DvtcjJsw5QEHLA524AHT1/P3rzu7aSCXcEwwUbicsSCCQWPHT0xQBzt0WW0WJukTb&#10;ygOCcEgtxg9T0JqVktrZd0aHc4JYOMkZHTgHP0xn0qOd4wpkdx+8OeRnacE/iKrSSuJMuWByWVcE&#10;Fu2B/P8ASgClqDTXI3L5YQgfMcclRyMc4Hp6dzXL3drIZNxIZ+oIGeQQckHjpwO1dTcXF80isRuD&#10;A5k24BIxjntjHHrnvWBKvlyeQY5WJXcGZvvYJBPA9fagDmmjQSE2q+Yd4GN52heTjH04H6VrRLce&#10;YoVLdUHzbsfOCe2eQOw6H61ft0kjfdcFdmCApBJGTgYxxkdq3baCJ7cCLciKxjB6YGOgz3zzmgDj&#10;dQ3NKGhbKqmeehK89e+Bg4rlJFf7QJ8vyMEE8c+gIwQM54r0S5RUUKVRlVgGfvkc59Mn09K564az&#10;liMuFPVgSfu7hhccjPccCgDrPD+t2ml2w87a6/eIbOMnnA/AH8/xr2XSdfivUWzuA2JI9ymQYTDE&#10;dMg9B+tfLE82oC2jiRC3A3x8EAbsA9D2HB478V3qRyQ6fE4JndVDgQkllzgjJ68ZoA4v9ofwBBdN&#10;F/Zsaq7xbm5LHeMk8DoT2r4LuYLzTbtrW7yrDjB6YyMHntX6b6vNNqnh1b4N5yxMokZsnaecMep4&#10;P4fSvj/4p6HaT6lFcQw+TcSRruQ4YDuCSOOcn8x7UAeES3Bxhicr94/wk9gDnnPauf1DuFBLEnfg&#10;gEZ5yeeK0bhZBnzT8w+XaSMcHrXO3ksOSRtyQCVB+8OmKAKCtEpJdCxX5gc9sAcGvMfiokaeELjH&#10;/PSPb7DevFeoSSLHC2GIA49QPbNePfEy4eXwzcKwIy0ePrvU0AfM560lKetJQAUUUUAFFFFABRRR&#10;QAUUUUAFFFFABRRRQAUUUUAFFFFABRRRQAUUUUAFFFFABRRRQB//093/AIKcaP4m17wh+ytpXhP4&#10;baZ8XrmQeNzP8OtWk8qLWLBNP8UPfpFJnKXUNos1xaMuXW5iiKqzAKf8+mYkgE855yepr+9//gr1&#10;d/CLT/hX+yrf/HXW/GXhjwxBqPiWe88TeAN51zR7iNPETWWoW/l5k8u0uxDPcbAX+zpJtBbAr+B+&#10;XoBQBDRRRQAUUUUAFFFFABRRRQAUUUUAFFFFABRRRQAUUUUAFfUP7Lc72/iXVHUEj+z1DY6/65O9&#10;fL1fVH7Ku0+JdXViRnTV6f8AXZaAPu2PWrdodoyyhdx9h+Nff37KPwmGiae/xC8Twotxd4/s/wA4&#10;fNHb4bcdvGC+enXFfLPwJ+EUPjLxTHrus7ho1vMJTGqndOw/gJ/hUY5PGenSv0q8YX407Q0tI1iU&#10;lVRY4zhkSPheei8cdKAPJvib4pub+7ntWkURq2Tt+Ut2zwMDIHNeKGa6kvhHIxEZQ/PkFQe34812&#10;97Yteul5cgO7Eu6ArgsTj0HbP4/SufW3jknWwkRYB8zSKuMYHr7ngDHORQBlSrvmE08rBk+dsYLA&#10;d+oPI9/pXS2EMkx3szberOx6Bc8BuM59ccGiTT5niTC528+b8rfNznv3xXDi6v4pGtlmYRqGWZsE&#10;gA9AT/QUAdTNfrFcHy8hOd5BA+8OM89sisS08S3KTvcwNsbc0bnI7cc57euKztSugtu9tEOoCE4+&#10;YHg5xj1rnZzNpTl0jwzAFw3LEDqPT3oA918Nalf394vmKmCCGd+UVe+0nB616RqV+dItGt7fc0zx&#10;DnA4B7j6g8+1ePeAryQEyQxBl2mVM53KAc7mHBBzxzXZXEct15koGXYDBYcKOhzk4OAMfyoA5i+1&#10;OSLfIXZmLhh5hyu0nngdW/KsPdczDzJiuOQ+OeCeeO2DWzqUkZkeOFAeAoABJZsdc8rxjvVGO3C2&#10;wYgbhuw4JBBOCeR/9f8ApQAkTzTTZljDbRlSmTjJ5GBz9RXSW1uYRucgsQSgjIHUZPTHBGaxlvUa&#10;NljAIYZ69wfvDOc88fl6V0EEd3O8bTbc7Am48HoMM3HIxnPAoAYumB5o5SCD5QeRh8uQpJxzk5HT&#10;Pp2rYisojGBKd/zELvG7kj5cHj5Rz19BV5INvzXYDMxDOyud3qNo5B46in2cTbyz8NwTnJJzyB6D&#10;jg9P8QDLXSG2iAIX2IAcDCjcTkg+3Tiupg0eGOBY7MyZLLyx3lTg5VvTuOMdKv29gIoRJKSC67WX&#10;JBz1xk+npz+tdB4d0u4juQsIUl12gScbvfqABz3oA1YLCeWNbcgLGjKpCDqcdcnvwc19IeF/Dtp5&#10;cVy6M6qEJMgzlx14+vrXFaFoVzq1wgiwIzMFcKRgbeDgnnn6d69+sLWEMbR0VAjKAByW9AD169aA&#10;NZLeLyV8ofvCg3r65z+vb6V0G0JbhirLkZbPReBg9/fPoax7WM425yQdofoOOmc1t2sBkeS0ALDK&#10;gOAcBm5PP3cZoA7bQ7d006SBCf3cQRC3Pv0xnk81bgt2jO472DfO67SFUsODg8nnH0rU0WzItpGZ&#10;F3GJUB3ZIzkE4q5PaLBGFG0E9OpBXnj9KAMlbfZCYEODgLzz82Onp3qIJOsqvhlIIyRwTx6VtL/o&#10;7LAwGW+8hPygYBJpAiXdy4QAc5XJ4UDjP5f/AKqAKVzZW90BJGACwLHdxtJOOfUGuWNjFPObbaxR&#10;ACACUUezen/18V3tuGa3b7VGhAG1V2kcDPQ5rKtbFnZ1bI3uW3HJGe3HfFAHNxQwKVFq2UUttibP&#10;cc45z1rvNGVRAQ425GUTgbfpjtj+Vc9BGpYmQFQh42nGR3YZ45+ldjp8EcYyuHJAdQxzt9wf8aAL&#10;SSyxQiPcN3Yg5wexPbP1rp9HMsm1Lk7iPmLdckcYrl3jWdmWTr12g5Bya3LfVDowiIIw553cD8KA&#10;Nq+vYdLhktHMZ849SeD7jr0J6GvOr7W7wTkoWCqmwPkkOp65Gew6V0F7cWmrXAktH34ILIDzuIyM&#10;Hp9awriGQXCLc7chuGxw3XjjjoKAKdtaieRplL/MSQF5Pp06kD8qx59Nu4GUAqVOchuAef8ADt9K&#10;7eFHjiVomQZUb1PJX249uearNpck9z5ES5Gd6sMcjGM9eOaAMue0U6PlPlZ/lKxjoD1zxnsK4Cw0&#10;qZNR+zRgyqmSpK5xn36+1e73FpFaRrBLksFy+DwWbHWp9NsLFo2urSLaQNqMuMPz3+lAGIp8iwjW&#10;BgJAnznH55qSa6njCnJ5UDAOOBxjJFT3qeQ5dDtO0DBHfv8AUGsiG58yVo2jKsTtIU8kjkdcigDf&#10;02beohc/I/z9iARzxxya176+iFoLKIrK6sTuJ49RjPPGayzEtpCyIxDNg7QMhVPUDtXLySXb3Rik&#10;UgDgDOCDnjjPf9eKANUzozh1DBh1QcjGMDH/AOv1q7IyxREOPbaTwCScc9aoWouHIe1+aKPhkZuW&#10;wOcVopb/AGm6QowwygkZHQ5HH+RQBlXryYxtzuXjkEZPc8dhyK5WONw75ZsE7T5mNo29z7H+VdRq&#10;KNhgTjDMxHQsRzyO4/WqtnERGTImHDkMTyMAj+eKAK1hApVIp1LKRgeXx0POP6Vt3Flh/s0BcKQO&#10;XI4A9x6dxUDGOIifaFGN2D9wHOcj/CrL3bNbFy0bN91sdDu64HvQBXQnB+zuCwAA3HGPQZz29OtP&#10;iw8CRygDDlTgcZ64H0+vWoJYWjQFxnJD8qGA459cZHPFOh3MoLFgqHvxnj09fcc0AQyRyxsXAwVG&#10;YiAc47gnpXJeIN7p50eP3gC7kPJOef8A69dkUDQi3LbWIwCWOBnn0796xLqxD2kcaxgbCTtJHIz6&#10;e/8ASgDyaay5NxOuUY7o0HOAABx+tcnf2rDdDFGCT0IHzYYYOCevf8cV6vqMbRfOgBVs4HB25Jx1&#10;7Cuas9PN1qUEUZXHViRyAMs2R6Ac0AYl/aSafYW9op+bakcG4Zxzl2OM4bnA49a82v4wGYQSB13o&#10;8akAgvuw3fJC5OPWvVNYMl5czaihUQs22M9DtBUhvX34PU9+lcRc2U779hXfKxhWJT/q0yDn1yc8&#10;fj64oA47T7SWDUZYZm/dW1s0qkf8tJRkgkZJyefpWB4ytJhpWl2t+ymcW8lxOi9VeY8KB6ALkV6X&#10;JpVvPqNmqBhElvIXY5IaQ5Qjgc8jPPvXA+LJmutauF8tJOAkZBIGIxjjpg8HOKAPF7uGRIFS0wxy&#10;Q24YYe+05GO49Kwb7T2bywAM4KnI5LHnkjt+PHFemX1m7/Ns2bAwRR0weAOevA7965bULSMkRyME&#10;CuGwpGMYwc46dTwOpwe1AHmOt2CbQJS5bdtiKEANgcjpwM/n16GvONTsCY2bzCFR8Hd8uRnoc4yP&#10;8K9t1DT2GMk/KdyR/fHTk/lXJ63phM6QTEEHiT8iFJPc46/SgDxho4/LjmUswI/d+Xg8jt+FZstk&#10;zzSXX3copJI3L04Iz/nNem3ekyQTeQu3+II20jGMDJXqMn0rBOnpLK0TbkCqR8pwTk45GSPp9Peg&#10;DjZYEDSKpJUYCbmxggZ+YAfN14HbFcwloJpx5yE7iQNv3io6HvgdwOtd80Skm1kDEA4BDds8+5xx&#10;/wDXrBNuHmxOpJJ++3ylV7Zx7ZI4oAzE0/7TGG81X2NuZACPkUA8Z6nrWulpstdwbMbEKvPXpzn1&#10;5PH61pafp/nIrxqoC+YC6gkEjBB2/wC10GaW603buN0vRdyqzZIY9fbkDjpjrigDh7qGFSWPU9Nw&#10;woOcn8T+nSsq8WKK2zKqBxxEFwSWzz0/r+Fd+LG2t5l+0RgufnDM2QGb7vH+Fc3f2UKuvlRqQ8ZY&#10;K5wAVOAOOn1OfpQBwdhN/ZjG4nAaL5c7uqr6A8Hvn613unHSZ42vLC5D28kTbRKGV1HZWHY4rgr6&#10;yWZXntEZU4jMZb5i7HJ746j0rCtFnskI2/OSwHlPvIUcc4HI7fzxQB634FvY1up9D1BmKNKVQSDa&#10;rSMNqjI7Z5+hNfMvjiwv9K+IE9lOWNvIxi2ykNtA75x6ivojwettq+tGwhGJ0YSsrk7SydgOoPcj&#10;8K8c+LV9ban4nmlC7GjnUzlTjOBtY4PI9TjrQB8aeK4I9P1uaFG3jduye+7kgfSuEnG+cEMcdGX0&#10;FegfEV/tGp+bERkjGzG3djIz/nrXC28PnSNjggBeaAKUzghcD5cYYseMHjp/WvI/iWxHh6VVJYbo&#10;/mb1DgDH4CvYJ4pIreSMkbmYY9cE1458RpWPhuSInKq6Y9sOOKAPnQ9aSlJyc0lABRRRQAUUUUAF&#10;FFFABRRRQAUUUUAFFFFABRRRQAUUUUAFFFFABRRRQAUUUUAFFFFAH//U7n/gojf/ABR020/ZGufg&#10;r4m8JeEvFJvfGEOi6r46WN9Cmnms/E8Z029EmRs1VWbT1I+cPcKU+cLX+ebKQQNvSv8AQB/4KpaL&#10;o3iL4e/staP4l+Gl/wDF/S5j40/tX4f6TK0OoX9ilj4ne5ns2TDm6sIQ99bqhDvLbqqEMQR/n/S/&#10;dU9+59aAIKKKKACiiigAooooAKKKKACiiigAooooAKKKKACiiigAr6y/ZB0mfXvH93pFsMtNZDqC&#10;RhZFJ4HJr5OHWv0S/wCCa8CN8a727cZ+z6T5gIAyMzIOp+tAH7v/AAp8Er4f8PQ2d0TCw/eyIowc&#10;AAAZ6ZwOazPiHrVkZHnRiseShWPDEY9Tnp64r0e/16z0e3Ntp8sDEomQRkfPk98nIz/KvFtfsZbw&#10;MYV3KwLSHcQNzHg5GPxHrjtmgDn7JIi4tZNzLIMrjACqc5569B+dLPoy2cX2liXTdnDdTx95c59M&#10;ZqxpdvPLFGdu90DZOQR83GB3J49a7aS2S5tgk+F8sCMZAIIHXPGMj370AY+n/Zr5I4uDuHKdCD2P&#10;OByMc4rzrxloht53ngU+W2TkjALDPHpxnOfavXbfTG80SQoCrFkjU5zkjrnnBHbt+lbGpaVHqWmt&#10;bMuNpLqzLlg2Mcg9MetAHyNPa+fGskqD7TGM+WSGU45ByBwT/KrCNbeQLe5BAYmRAx+YcdFJ64Ge&#10;OK6jVdBeDUpbWOMbsJ9/IAz3yOnUcVX/ALDun4l2O3y4kxjoOF6YJxnH1FAGtoMr2ukSmJGODgNj&#10;b36Z/lXYafaS3cbwSPgdQxU55HAweAOMcnrWl4Y8PNLD9gmXDSRqys4wB35H4YzXYQ6JLax7bpeY&#10;ztLYPKk+g6nI9OaAPNBo863JWYlec4YZI/DvVFokEn2fdyMsp7HPqK9vHh4TRyPh2YozFiOOOnJO&#10;QB6CuIfwu7SMLkbAh7KBgegByenSgDGsNILTbNo81VBU9AyEDHT1HQV0sUcMO6B1XfKw5IwAQMEA&#10;/Q1n2+kyWke1A7lyQAcogXOBlua72w04XTh2HKciPjGM8fN6D86AC20+CaB0kX5V2gZwB9D3OMUT&#10;6S9urzQkSq+G2YwVPpxXe6Vot0IzvjZQifKwwRgd8Zzx2/nXRw+HElm8tYU3ykfvCMAsePfp29c8&#10;0Aczonhw6tMN8jSukfyJsJCnOOo6nB6elekaP4RigYxu/wA5w6R7eGIPIJPQjp6e1aGl+HrfRzvy&#10;d3IKN94e4IwOPr+FdcsYZQ5kG1iSFUneVPJIPTJNAG/p2i2NpamQZZ1jBJXk5zk9Oh966GK0lSAy&#10;AKoIGwK3J79TnPH41lafCXKluATgpySxx/TjvXTWUEi3TNcqcseGT5TxjoP6CgDW0+yMOwMuXLB3&#10;Qf7uCPp7dq2rSMSXYuH3YDcn37Zx24HFJp9rFKoKqTySATgoD0PfPbNdZb6fJG4Kk5I+beOMjkfr&#10;QB11nAhh/doGJQCQZwOTgkemKteQrHdIRtCjhupx16+5oYC0iXKjLgKucgZ68jjNPlQxJ5rE4LMp&#10;4yuScgY9Dz+VAGZN8qbwOTkqg7EdhnpVe20+IyrMGZCOMHGM4xyfr1q5PbnBQYLqFcKT2OSMenTi&#10;ooIM/PIGALbm3f3uc8egPSgC4Yy7bgz7Q2RCTwSOoH403fGA21hIFOfQ8+n0qFt7qsGznJCkjB56&#10;EH/PSpPI+zkM5AzhmwMAgGgCibWEuX5cHIUnkjGMAe1dPokW0S2in94yfMxx9eB79MVTvoo/JEkL&#10;Asvzc/KAM+3t65pthaSi6FwQRIjhsg559D7UAdBLbxWrICp+6FJ9GBOSfTFcnfvPdz7JA23aEGcE&#10;Z/oeP1rv7s211BvuMgxKN+DjLen61keRtuFlIQ4GEkILHBGfmwPYUAZtjok9ion3MykkLHjp/Lt+&#10;VRrMPLb7QCRC4KKOCckDcfXmtV713dmCsWLc7epb146DFX7GzkWFrx9jgY/dOv3s54x2xQBVSKFE&#10;EqKJA4Jcheh6E/gK0ZIIyjlCVwgMZ5+VV5zxVmwjgEyq0ZG4Z+Q4449fbPvXSGGwuSUcHamPnB25&#10;HBx0654z7UAYMOnw6kwCH5CAGDHhj/e3dhWz/Z6R2awQ/Kqk8g9QvXj2/Wul0aytzYXErBVkQ4Q9&#10;SevFRabJp06bQWzyu5gPvMOvNAHFX9lLIArANx8ygnpzyeOOtZkulxpMLyMAOW27UHAJ9W6V6FqN&#10;rLApeBsKGLZzyc//AKjxXKfvGx5y7VDZUMODnuO3IxQBiq6W8gMrhnTd5hRTjHXBPTitFUsb0mUI&#10;AH2sTnkt2+oAyD+FQ6zoLw3KXNlyJeJMEjYRgew5rS0jRt4zIj5xsDEdTyTQBRWztjIYosgc4JUD&#10;n/64oEDQBsrsCqWXGMjb3/M12Eek20bie8Y7AM/T0NYuvG1ltmjtM4J5bjOc9BnsaAPMLmWf7QY5&#10;tx6gODwM55qzEkohEZYNlSN2cAgnqPpTL+23W4jn3rxgnjjB9fXijTo43i2SfLtU7D2CmgB028oY&#10;pAVxwFfknPGM/wCFNtYSx5+QgBdgwSCOM1JnN2FfcuwbdxzyPammzCzLJIxBcZjHIB9j70AWbtdr&#10;5mUxqAcMDxz3/CkhtW8raAQpJO4nkfgf1rQiFveSrE+MldnzZIOT29qf9kS3mMTsWbnaegIAzQBQ&#10;WDLBZep6sOoB5H146VWMBlIVc4Q7QzYJ5/Xita6QI4fq4AI2+hHas8C5fcIiflB2kAEkd8+/pQBy&#10;uo2e1UIRzwSTtyR1BH41h2tlcQWlzeXA2PMpjMmQMIoOfz+7xXfXljPO8UkRbdLtXaB+Bz6Vm6za&#10;RrbS2FoeInEUjv8AdZjnIHtnvQB4/qNuz3SfuTHCo8u3hPzBmwOv07VhXdpcWVrcSxHdI6lhsHzh&#10;XO09O3YV6Fd27wuigjhwWePJC/N91cdSMYP1rz+4kvLjUbo43SMjY2htineGCqeMkknOM4FAEumW&#10;qWlvESiyLb2juxYg/NuO3B98dD2+teGX1vG0W7LPhyQqE5KycEZ/z0Ne53zJZ+GEicqZnlCSlhwS&#10;o5xj2IA9zXl93ZRsCCd4+8o6BeeenGR780AcW1uHXgqRj5eTuUDsefXFcxfW9qZMSHzSJNq8gc4z&#10;+frXeXNkytJHtyjDeg56jrjpwDjiufurJFhEixhQ/wA2YwMqOv8ALt0FAHD3ltB9oIldUGCQACGX&#10;auFAH+9yT0xXH39mgeN3VZF+bJY5UtnPOM9OnBruNQt1E8k0hJUEt0DMVxjn0Gcg1x95C8CPJCDs&#10;kUPG6dVGOh9icUAcFqMDeeZQm3J2nB3AHnknk8nnr2rlLi3SCBl/5bHcV2nJAJ/ix/SuzaILcvGS&#10;GAK5bBAUMOPQZ/xrmpbBsPPcF0ZxjcSAS3QNnJwM8YODQBxc1hKsJMeVYcnnO5Sc8cfSs/8AsuS5&#10;KhwoAk/dgpkZxx0/LnvXXT2MrBih2kN5m45IAb0x1xz0qWysV3gpkYYeYSNwYDDDA4OCQRzQBSFp&#10;NCsbxkq6ELuAAyuQdjDjn9KhEHnzRxMu2IEYAGQXAO78ee9dTFbo8O65BXcm9iR07LjOcsR1q7Ya&#10;VCbaZjhTs+Rn/vHse/QdqAOA1porJzdoq5xHFtBXHcAegP6nIrhdVKW77Jc78AMoJAXA5Jxjkj0H&#10;XFeh+Jbbc5e6H7pTjKfd8wAkZJx69lyfwryPWG1CaSS6uC3l7SMtlcY6bR3x2oAw7k5gYxqv7vLk&#10;KxTgdSWzzjj+tea3moW0Zih00b94ctK3y87uCDjPc1b1G4uLiPybFGiQn5o+2O4IBAPYn6etc/PY&#10;wRQNMGZCHG1hxu79M9z+R7UAdudZtPCOiTXQJW7eNhHKBgtlDls+xOM5yK+TNQ8Wagkhmmla4D7g&#10;7u2XIU8Lz1z616b8UNevLa2srd3EsAjcO6dFfODuGRyAO9fPl0VmmaSIhiTuHHA55wPpQBR1i4j1&#10;CcmRQUY/Lg/dwMjr7VzGUSIlBycg7c4HvmugKbZjHj5S2AzDHtisG/jljkKAjOTwOgx7DHNAGDen&#10;YpZAVcggHsVU14z8RhnRJ2z8u5Ao9MMK9X1SSYndgkMDjPBwK8g8fnGhTI2eHXH/AH2KAPBqKKKA&#10;CiiigAooooAKKKKACiiigAooooAKKKKACiiigAooooAKKKKACiiigAooooAKKKKAP//VZ/wVd13w&#10;d4Z8Bfsna546+Imt/Caxt9U8StF8Q/D8D3V3o18yeIlsJWgjBaW2kvDDDdpwGtpJQSASR/ARMMYB&#10;/wD1cV/oZf8ABRNPi3Np37Jlp8DNO8E614nuJfG1rYaD8RDGNB1eKfT/ABRFd6ZceaRGZL61aW2t&#10;gxANzJECRnNf55sn3R6dv/r0AQ0UUUAFFFFABRRRQAUUUUAFFFFABRRRQAUUUUAFFFFABX6Mf8E1&#10;JYI/jDqn2h9qnRsdM5/fx8Yr856/RD/gnEwPxY1a1UfPNpCqhHUfv0PFAH7l6lZ3YAnTDPJCFjkY&#10;jJ28/T7o/L3rLhe5BaJm8vABCH5txbKsQD3x1rPiEtrKZPNmbbF/y05B3cAdsED8ea2kD3ES3MDB&#10;tkhUpgDGcjsec/zoAoQRTCFgrMD5gdsL8uPToemM11uitJeBZpRg4KEAcYY8YyP/AK5qS3iABbG3&#10;O7zN2AeoAJHXjt0qazt54nf7I5MrMCdpI+X8OR+fegDoBpLbgJUDeWCyYbheehHHT684rZit7Ysk&#10;ah0kPyl2yExj7vOcev0rY06CN5FkZm27V84sASCOBgdeefxq/LZIlyGw7uuHBjHDbunHTnHQjp3o&#10;A868S+F7C+iPkoOoEbrzsZeeR/nFcjaeAbdpP38gZRnJQcnrgE/UZ617Ve6eLmNRaAKXH8AxyT3z&#10;1x0Of8K5m8tZY2kEBOUHlPtPZhyeOBx/+qgCDw/o9npyqfnV0HJGW46gc8Z7V100374yyRh45HBO&#10;AN21QARxkjOTjFcAtzqCTq8UrL84P7tSu4sMHnkt1+v06V6P4dlGpvGs6fIrYKMSOTx3xkg5oAq2&#10;TWVxKVwE3N8iygg4549qePBv2oRTwlpMDdI4IySxOeoGevNdd/wiMEu5IxGmZSo6dOu45znnj09q&#10;s2GhajBMGi6wtt+Y9cjOAOBtyMD0oA4m28AzrJ9nb7r/ADLtXLbc9/TntXVaf4IlZsSxkB/lKg53&#10;DbkHofb6V6TaWt1Kvm3iKJV+ZSoP3VwB7VfZBCTGzBQoDI3fbnnP6/h9KAPPtN05ISVuVdNrbHL9&#10;D07D2613WlwWUfzQFZWjHyqTwSOwz1wB26UX1hHqEZlhVgC6qWIAJPHQ8fjWhp2kLYkbQoCKpYNy&#10;Omevofz4oAjvLGJkEk6k73VyyYI4wMfp+dOtoII0MUQQLkAY9OmMjI9+wrq2sEe3LSIzOQvPZh2H&#10;4dfxrDurX9x5OGUKhJdQCCfX8qAN3S4kMSwrjacfLuwgHqSR/n9a6xIPMRBLtCIwA59O2Bj/AArm&#10;rB5tqxYDqUOOmO/ByPx4rudJi8+JAyrgkjaM7j6ckfnQB0uj2Uhh3EAE8N6jnjHtXWpZyIi26Rq2&#10;SCQScHBxnNJolgQ0Z8vefuqnPAJ7etdxPo6LdwwIJEDA8Z444+vegDnZI2RwEVcg5ALcN6j8jT0t&#10;vkj3Fl+f5U6gA9Dn2rpX0sBVYggAMMcHnoOaSCIBRAMgbchh0JPT6GgDCeKSJck7nYhfcgDA+n0q&#10;oyE2xSJcF+NzjqB7iuue0aRDG+AWI3ccKCOMY5OP51SeIwu2SScbQCOeOoHtnNAGJbRzhdwl5QfK&#10;GAyCcfpUkkbSSCeRcMeGI6emMfU4q7DapCmyRhulOQfTHH1ya2I9PWNN8mHYEui446cEfTvQBz15&#10;bZKCVQASFZlOMg/55rSs4fs2+GPG4ICSDkkEdvfnn6VKz+XDtCL98gHqTz6/Sr2mWXms0jtgJycq&#10;Mj2z0x6UAZ/2SZ5FWY4R/mfp+p6/hU0wKbXgyAd2OO3TJ6VBq/ibQ9NZrYSGWVMjcCCMj6cZrzt/&#10;GjzyD92scTPt3sT8uQeSOf6UAegRS2vn+TFERuwG9OOuB1NdwbNJrJFsELA8yAYzgdAa+f4/Ft5G&#10;yF0SRN7bWRcOVXqQOnPTmvS9O8SFYBLbMT8pDg9V3diR39aAOnFsGnYRqVEZDe2MYyfpmtOysIp5&#10;CZGVt2DtUnkjr+PFTWevLdKBcxIwXAyylePqOvQV3OlL4ci2ykPE7ZwOCAeuaAMm3hWxZoHLYkHC&#10;r2BPpVZ9Ia2zMCArcjHUZPUfSuwvV0THntNMChxjy8n8KtLceHolC5nkYDcVOFHPt296AOInjk2q&#10;eSzY4UZ5+lZw0adlbz8gc7VboMdOOv8ASu11LXoTzYxLEoxzjcxxyOfxryTUdW1C8UTTF4Qz7GZO&#10;Cx755H9aAN1WtbND5UitIfvgcYIHAJ7+9cpd+KbS1ufKaXccNu2gfKehx9CKzdXvdlr5FkQxdsOx&#10;6fL2HcVxFzEfMIdVf5cFz64wS2PpkZoA7xfH2neaI5C4QYUMwyW69Rjj2FdFHd2GuQeXCyNIB91S&#10;MH69K8ZXTpfJ8yORnMYxvbj5h6+g/liqds1zpkxubZnRx2kGQeO2OowPzoA9TvdHeJfs8wZcE84z&#10;kHn+lc5cQiORkkDgAdSCRgDp2rrNA8Sxa6i2c7Ktyibowx272PbHcjH603ULcpeC2kPOAd5GSTQB&#10;i2UMUkROSVQEd8gAetZ+oXphcoXBXPAzn5u3X2610KW8oZxGclDg4BxyDxz696yW0SbVJn8/5lwM&#10;RoMMGPTn0HbmgC9oYmlu1ZiWIYM20ZAxz04/nWteWv2m4KYz83yIowQRznP+NavhqxeKFwSwZJGQ&#10;ljncF5/+tmh0KzE4B3EjbnkheM5x7cUAc8qOzMzLuyOxBAA7euajlhUOIyCG24RsDHOM1sPAk7JJ&#10;I5G/PyJwC3p9TU1vZNeFd3KKCHLD7qnqee1AGTp1kzWskxJUgs397ag9Oe/auP1FH+z4RSIxKxK4&#10;5fC4yM+9el3KiW1mmYeVAdsccQ4J7Z/HGa47VIhLYpbxqQiswJU8gdOnegDzXVbYGRbaE7lVI/ZV&#10;zwVB65Irlr7Tp4TM9oHEoMkcCHluWHJ9G9T2Ga9F1OEE29vagOYESXJXgAZ5OOp9BVSCBVkuNRl2&#10;qyv8xGeMY79iSeaAPEfGcj21yunSYDRRFtwX5Wkc5fA988Y9q4eaW2ndoogAv3sDIPUbuOvPvXea&#10;1byXl+bycAszgsnJztPQGuK1HT1tI0FuS5Zd5AOSQeueegxmgDIniW8US7iwQ5Gw46jB44xjvWAG&#10;eRpLVmzGnJDKBwO3GODj+ddlbbJI2eAbmwu4EYwMdDjJGRz/AFrFv4t0XMZYvwONuM+pP445oA8v&#10;1GKF18wq4yrblGASB/EcnocVxN5DLCypIFRSN24n8AMgHivTtSt7cxrMR8mcMTzntzxnHJrj5oop&#10;YNztGxMbgSjovze/XGKAPO7kQyBkkG8nPl7ucjgjJ49wK5a6tZSGjZC2XKA7gCuDwQo7eld/qEJM&#10;IaFGGDhGAG49AcEjkfl+Nc8YS10IpufLbeW9ABjHHpzQByaWo2SLsBYhVMfXIJx1H+IrVs7JoZAs&#10;geGEgCPevBCEAgYzj8etbAtBHcRtwVC5CYHGec+xz3rTFj5eIPLZTjPzSFhgnPU5xkUAYMEUUjsY&#10;wQytuaRuRtckAYPQ45/Gte8torPT1RzmeU+YVJzndgckDgZFb+j6UrzLFtyXw3yAbTk8lm6Ag8e2&#10;e1ZPjS6s4hKw2KsbCPYpOHPoCOvvQB4N4luomtnt5JUR0kKjJxjPf3z06CvGtdm822CO27cCCo+U&#10;HH3cjr2r0nXXGJI7iIliGEYzu2r3Ye2DyO4ANeO6nvnmd94ZlILNxwp5UZ7e9AHnF8gWRkKhtwOQ&#10;HwqliPzqpd2K+SJYpQxh+fyCCFBY5Ax3xjHvW9dmMNKtvsJyeFPCHk8nPTjiuI17UbjRtNmcOPOn&#10;C9gdoxnA/HNAHn+s3jX0Ly3SROzK++IjAHqfQdK84ubcWs4t1wV2cE9CD6enpXRzX1xNOzHy3HX7&#10;uBj6evPpXMSyS+bvX5sgYx+X9P8APNAGVcQvnzFVi3GBnI96xtXiiXaRnO3cT2LehwK6MRtICy7g&#10;MAsG4P51zuutsjaKMruUcdxz2z60AecXztNMMbjsByQR3/KvJ/iBG/8AYczNz8yEn33CvVrtpxGz&#10;KOPuZ79a8s8esD4flBJYhkzx0/eLxQB4DRSmkoAKKKKACiiigAooooAKKKKACiiigAooooAKKKKA&#10;CiiigAooooAKKKKACiiigAooooA//9bJ/wCCvGn/AAw1P4S/su2vxn8JeKvG3hbzfF0utaF4Id49&#10;cS3itvEkn9o2RTq+lso1Aq3yMtsyvhC1fwOTZ4B7V/oGf8FQdd1Hw14U/ZL1vRPifb/BvUIdS8U/&#10;2Z8RL2PzbTTb54PEiWsV2pDL9lvpmSyuGkUxrDO7SAoGFf5+c3IHb2oAgooooAKKKKACiiigAooo&#10;oAKKKKACiiigAooooAKKKKAAV9ufsL6sNE+JOoajydmmqFwSCCZkAOR6da+IxX13+x8kzeNNTaEj&#10;K6crEN3xMn1496AP37haz1y0N5p7Bg68F920bgCcHnp26Vp2/kQIqpkBjgoCMkDIOfc+prz/AOBf&#10;iywurZfDxYRyKrySbgAFzwN2TjHr/OvRL3Sf7NvpNw8qSNsnLffQjO5T0weuBQB1OiyWl5H5yko8&#10;RyA5ViuCAAWGAevTP1rsWsJFka6hVJA/yyYbbtz16dfp1ryKCR1kS383d5rBsnBYlRzz6cccmvQ/&#10;D10lurh3mVhllKAMMs3Awfl5H1wMYxQB2GkzR258kNLk8YJLMPT3ByR/kV6NptiUhVhHiVcFpj02&#10;nnPqCfauV05VvHVZSAT6/wAW7puA5/mfSvXtLsoCRacuuxW5GTjpkH8KAOEW2uVQRyAKu4Bv4Rgn&#10;J/PisK9sI7OVkt0IbcQfKGTuJ6EEYyAcZ6V7JqejtHNtVSVIGCOhCkfd/AY/OsptIa5fIQsDHsxn&#10;knJ4HH4kdD/IA8c03w3BeTKJ5CWUDPJbgHk89M+ld9pej2tmFln2sScgKfmx68E55/XNasegXdpc&#10;Fb4h441IT19QePXqO+K6G0tQ8wUqVLhWXjC5PGP0FAGda2TmJoN20lQVU8txzkE846c11EMyyYZw&#10;pxhJNrA5CgAEj046YHPNTnTLuJgAAhHGRg8Y+me1WodKmltgCCDhvZxkZbt19Mn6UAWU8txtj4Id&#10;mPJyvAHJ9OgotNPkVSvOdu3a4Gcev44/U1oabpr28m/DfN8pzyzHt27ZzXRLpT70SXLME3cdR7+5&#10;/KgDkYlDTFTkbAqMDxywJJ/I4z61piNPLCQqsnVFHOdmcjnvjFbS6YSV3Bt5BGMbuD93n15x9K05&#10;bC2sIRfMjIqgs564J4HTtQBQVQYl8wHOwdeDwD+tYstjK0jIFCu/zlB0I9fbNZuq65e2zC4RikBP&#10;QH7+Dx0z1HrWlo2tW9yQjowyFjBAOPm6k554/wA5oAuafbMxii+YqGwpBO0MeCDnPT0r1LR4HD+X&#10;MrB0XaAx4BOT+WcVzul6f+8eZMlHA+TJBDZyCc/hXcaZFIhEkRIOPm3AFjn0989aAPRvDkMbzCUg&#10;rGBhW/n+Fdo8MzXEcuA207ck4IU9cZrlvDpEeElwpH3l/iUnnmuqk1CWKQPHgpu2Nkdc+ue1AEkg&#10;to48ZG8DA+ox2HGcZqoLWNgJIQzZO4jurHIOO3OfwrSFu0zS4HTDA/06Yp9pG75glLDIBUY4Xj8q&#10;AM6KIhXmzwuVC8Llu/0/CoZrSNnXI27hxKex4J/rVyeJhP8AvUxg5BGTuXOe2epNby2S3dr9n3Iz&#10;dVAHJBGCCOKAPHtQ3GUzXI2heS6DIK54x+FbcLXVyQckAgezAYx09/atqLSpI4Xs7njyjtV252jt&#10;jH0wKiezNtOisMcBUYZyQec5/wD1UARW+myOxWAj55FxnJ9s4PHXrXOeJteiMR0PSGAWPm4mTkFu&#10;4H1PHtWp4u1hdK0w2ds585wVkzkYTBHBHevNbaGGK1WeJRu64U5wSefbOD9aAOTu7a5F1wC/yDIz&#10;jBPX2NXpbIxaI7yjbKyAKznnBPTOOnrXSWun3VwRPMGkQNlY+M8dP/r1oahZzSSFYFGSf3hzkdPf&#10;0oA8x0+38l1l6sFCRAA9R1JPp3rtPDlxeJOsaLtQk7juLhif9k/pTjohtZA87xgE7mZiACCcA4z0&#10;966DTbbRrO7R5bqOTfJkCM5J/HoMCgD1XTraOW3immB3JgBR2z/X2NdPaElyInTsSW747ce5rNhl&#10;2RqYNu0qu5QOo9z2pySzQN5yblDOWU4ycjp17CgDpMrHGRMSc/LJgkkAnqPr61UleOW4Gz/loN/y&#10;9Dx0JqhDf3cyFl3BicNj7o56+tZNxbXVtJkS/IPn8tuzccD60ALerDHCJVyMgkYOOlYNw41G2k2g&#10;Bdu5QRxuPp6VenvWeQ5Y7W4KAYAI6kVQuL+x0uN55gwBGSoGAce/86AOY+zvA4BDL6g9e3X8Kle1&#10;ilj3IFwcEKVyCcHnj9KyL7xRdyXKvbx4iDDMQ5P1znmr9lrKySJO0aqMkgLgn5en9aALKW7GNv8A&#10;V7NuXH3STznP4YNc9Lp/2aORpNjIeFJ6DjIHGcj3rpDq+kzOUjRo2BJ+cde/X061Yjijny0TI7k5&#10;CsecEdetAHnMSN5kbYYSRgfMvDbeCcfkK9nt9Sj1e3VLnH2uFRgLxkHgZPr61xt1pwtpPOjjO0rt&#10;3EjOT1zWYl09q2YXO4NyxIzweBjuMfWgD1S2015Zd8m3dkMME49MEjn65qxdRv8AZ8oEViQMIT0B&#10;wcfzpmk3aXmmF1JDk4k7kcdf1raeKSC0Ux42kcnHUdOcdzQA2wtha2wLYXfyq4ySawdVgk2mRGIf&#10;gMV5yOnQ9Me1dRdP5mxpWYIEwp43Ad+lZ08cU65nJUN7fKRj1PrQBiWNmkswhhjXOR8oHG8+gzj3&#10;ro7iNLCJ448NIAM8ZAY8HOO9W9PtksYHnckBBlc4AAOAPxqrI0EVkwsf9ZLIC2eScc49qAOYaCdI&#10;Sl4W+aQsYzwflHA/WsXUGaa1j8obUbLMpHzN6KPc1r3UscZUzjBywUc85PB59B61hXss84H2QKhP&#10;DEg4ySB1PHTOKAOcmiVNRCFSB5Q+Vfurx1479a5nXhJDZGxg27ppmIYjllXnk9yeOa643IvLoqqI&#10;Ng2ktkD8O3HNefa54kmed5hEjbX+zoWyQ4XoePWgDhbuBWGIx86OcKpw319OK5LVdPMgEDkQ4Od5&#10;9MHtz8uOa6i61q4eTY0FvxllwG4J4xx1FcncapcE+VfWsLYG4srEsAOcYz6UAc8dIlspzNG7BdoA&#10;CgMGPdj7kdM8Y+lZN4yT/PMqjHIGQDx04HFb9/rqYSaJI0cYYHkqwUYxzXM3WtrMhzApccIUGMgn&#10;gdeoHSgDiNREkbFIIt/GSePmIzyfQ4/z0rmr+NAwgKhJD8zADIOCT6f5Nd1eajG0jRJFsJJLEAgA&#10;EZHJ47c1xOo3V1DJ5MTHyT8quvIJ789hz7g0AcFeSStdCIR/MDuZugwCRwM56VGSXtJH8sKc7gQB&#10;8wXklu/atc2QF8EbdvjY4ZMjIOTgcnFEsFvJqSW6bw4jZwkgGCACTnHU8d+aAKlparLC1xeQtvKl&#10;yepwpyoB/D0qZQJpTJKgjAk8pieF46gHrgn6VuOJYUaPT1MfmJlyp4DY6k/r2zVVNOjjuIiFYIzn&#10;LKoJV/x7euKALmiwXEBm1BgCrgj7pKrtHTB/i9a8d8aajH9uMEeSUILxkBlIXOW6dM8YPNe4XytB&#10;pjyl3QJHtXb1Y55ynpg183+K57i5Mpi6B8B8ED5gT1PcdsdOKAPGfFMkiRZiRmRQSxZsfMx+Xgdg&#10;Bg+oryh4FcvcBAoctvBYEFhyDg+pwa9I1UkymEMEVIxuUEkF+cHueRXnmoPGMwuCwcGRQSAA4IwO&#10;D6fjQBykzt9qWC3C4jG+VmUAHnkA9SB6V5L41vjqF2FiQpGuNw7ZPPH+e9ew6/e3OmaXHdRHm8cp&#10;twCVA7YI/M9a8G1GQXDvvHzFiynBxyc/lQByj2zqxkRMIRwueeKwZmKOHdRhSCoJzx6/pxXZXUZl&#10;DNKCNufkOOh5456frXKXgjgmjdUk2lsAHGaAM+6YgrK/zKy5Ix0PPH1rjbw+dK4kIUNl1AAyOOtd&#10;je3ACPIAuTywJPYdxzXD6uGSMtEcqcuCME8c/wAqAOC1CZEkdGHCk4Yfxe9eT+Pp1fQJgg+8YyR7&#10;7hXqmtBim44wV4I/xrx/xpJv0GVduMMgLZxn5h9aAPEzzSUUUAFFFFABRRRQAUUUUAFFFFABRRRQ&#10;AUUUUAFFFFABRRRQAUUUUAFFFFABRRRQAUUUUAf/1+u/4KRaN448QaD+yjpPw68A+G/ijqcp8cH/&#10;AIQDxW6R6frVmmneKXvrfzH+VLn7Isr2bkELdLE2DjB/z2Jei/TrX98f/BXd/hDF8Kv2Wbn47zeM&#10;7PwtBeeKbnUdV+H2/wDt7SXhi8RyWuq2pj+cLptysV5OQDiCGQ7W6H+ByYYwD9PpQBBRRRQAUUUU&#10;AFFFFABRRRQAUUUUAFFFFABRRRQAUUUUAFfX/wCx26r4y1YFVbOlADd/11SvkCvr79j0O3i3Vli4&#10;f+zEKnrjEyUAfqD4W1a50R4rnT8q5IT5xkk9wR6Y6V9iafrFn4rtoLW5nZLiKIlSSAOB3J7nsK+J&#10;rGXBy0bSSfKQF6tnOOT0xz/k16VoOoXaSefaE7wgUjPBIz1JoA+t7TR4xKLW5eQxJu2Z5JbHYEcn&#10;j8q6SwhiV444pCzFgCi4J2r3x1PT/wDXXH+Fb5NRso5FaTzVGf3mQQcenIx16nkV2UUESsJIE8ln&#10;OchvmJUAksBxmgD1TQLhLwRJ5iKd7E7hwPRTjnoevGK9g8OWcyoITtkKlgGIIyM84J9K8M8MWsMd&#10;yYpx5rOFw5JXdn8MD065x2r0Xx58XfCXwT8J2XiLxRY6jfLfapa6Np9jo1vJeXl1eXr+XBFDbxjc&#10;zO3AA/i4AOaAPo+z8NtqWlGQRuJYGG9gMqVJ+XB/HnFVYvC9zIn2ZVALDJbaRjudpweOP1rhtI/a&#10;G+IWlw+VN8C/j6xwQ4/4QTVgMYwc5iNfFmq/8Fn/ANkCx1KfTNaXxPZT2szQXNpNpUqSxTRMVdJE&#10;fBVlYEEHkHIPNAH6E3PhWeMDKpIXyVJU85PHTAGKVPDdxbSGXy2dySQCPu8YzjHvX58H/gtl+xKe&#10;s3iQrnKr/Zb4GPQbv0rOl/4LW/sZkNGreIGUnO19OkUD3AG7FAH6VQaHdxOZBGNxA2RsScg+prXt&#10;/De9izowbzMsu7K9e31Oce2K/OjVP+Cvv7MekeGbDxjrGjeMbLRtZeaHSdYudGuEtL17XaLhbeZ1&#10;CSmPeofYTtJGcE1y6f8ABa39i+JvMSbxEckMR/ZjgE9cfh2oA/V5NDdFUFBGep4xnb0zzWjFpN2u&#10;4iIj5sdRx78dsfWvgfwP/wAFOfhZ8RPh/rHxS8A+CviZr/hnQS/9veJdJ8OXl1pmm+Uglf7XcRRm&#10;OLahDHeR8vPSvO/DX/BaP9kfxPr9n4Z0G18Vanf6hcxWWn6dp+lTTT3NxMwSOOKJV3O7sQFVeSTx&#10;QB+oEGgXcLmdtpUfP8p6Dvj3+tYmu6X9phMaqURFBIIwTk/jjnnFfD/xh/4KufAj4F+I4/BHxq8L&#10;fEXwZqstql6mmeJ/D11p921vIWVJVinVGKMVYBsYJB9K8Tn/AOC137ErP5sc/iZjj7p05wD7cfzo&#10;A/QnU/D4YwpIuSmepyevXAzxzWXYaQbe6BYqAflx7E4xx0/Hp3r0TwJ4r8OfEn4c6R8QfB6t/Zuu&#10;6ZBq9o0yCOUxXsQlj3IRw21xx2JxWbf6dcLKZFYg/d2nBK898dh3oA7zw9p4ezUsVUSDCFcYB/un&#10;6e1b1tZeTcboTuO75lPAyfQ9qxNBu40tU2IybDtDuCRyCeB+VejRQ2zxi6lYIMFlzxzjnOKANXSv&#10;tCOFRRt6s3B5J7/hxXdJaR3VoY/k3YODnK8D9a4eytrhVDwudvQrxwcjrzXYaVfPD+6lXaFPQ8Dj&#10;0HWgBq3U0YaKVifL+UqeBjAIOR9anVHUGQ+pyf7pBH44qvJIt3KXIxj5VxkAkeo71pw+WJBbSZTA&#10;3NuJbcaAJIIXyV6nOdvPGefxzWjaeasgjTHykffPI9qqh8SDyztbO456Zq3aTRGb7O7ZLt1UccdD&#10;n2PagBZ4ZvPdFRArgfN/nnNc/rDrYWDTyfvHTgA5wr54H0xzXVwnyt5uBkEYAz+oPv2FcR4hkdYZ&#10;SpyWIJUjoMc8nj9OlAHlN0LzUZjLOQc4fa2c4B5/E9q0YdKBVEIIAbfIRxgk8+1aNjarIjzkhC/V&#10;+wHufYelS6pqSwQGCy3KmPmlcZ3kHt7HrQBU1K4tNLtRNIQ207RCg9c8+xrg7vWtV1aQpaqIYhw2&#10;BhiBjHPHJo1F7mSY2yFVDc5ByeeATxyKcI47aNDsB3EjgcbccHH4frQBxN9aS3UhubzewzkYJIAH&#10;BGPoKmsdIvNwaDc0WAWKcFQfauuMKs7AqxLAgDAC+350WTR2KhYmRQcmRmPJLcA49s8elAHpvh77&#10;XBp8Vpuc4QYJ+8AO5PrXfxw3IgEl0pwCQpzn6kg9B/OuD8JRObuNpWZo1AMsnYck/jXZ6xdxzTbr&#10;QlYscKo4Izzk9fyoARrjBKp8o3dAeMDsaj1C4aSENI0QJGegPTn865y7nNv80hj5BAxxu5yeM5yB&#10;WQ2om4lPz/6t13LjJBPSgDrIbdWLLGF7ugHJBI9P8K5LxPC6yi0mym0DaGBxkZz+farMV9HFI0e4&#10;ruBzg/kPbmrGpzvq1skm8v5PKu3A47+9AHBWqLv3g/Oc5HfB4J54+grRt4CkLCFQQ2QCMH6nGRWN&#10;dvBFN8rhgD0xhsnnHX1NaEGqwxxhjk4zkFfukdwM80AWCPNg2OQJM8FcjHbH/wBer1raTIxKs25e&#10;SxBHyfX1BqJdQtXuSjAAsNw39Ap/Qf1rqtPMZg2szZbgjPQZ74oAqxNqCMJH2TRn5T5nUZ9Pb+tN&#10;uNPgvg32JBv2gyB+q467farbxOGCMflXkAeucH8aoSxSCUeUWGMgqfvMcfh6UAavha2lt0uYHZlc&#10;gzRqOmV45/OvQ4mkkt1kZyx25aPgZx3FcR4enJv0FypDGMxs6qcABSDxWzZ3MDzm3gPyxZ29+OP8&#10;4oA1XvCFBRV2gdBywyeM/jS2ymebfcKGCjeEAwrt/wDW/pWakWx2kuDiNcvJIeCoPBx6k+lUZdSu&#10;twNvHlXxtcfeKjoPagDZ1C6dU+0XLnO7JRepUcAgdhmsiS9MkUa2sZBJ3uFPOAOPxyKo6q8pijhd&#10;1j+Tcy43FhgZ59fx/Ws6K+e22pDhVC/KW5YrjI64x34xxQBqajDGjiWXHlscFQQxz25/z7Vg30pY&#10;qgz5YxuB5HHPb6fWr87NcOGkPlB2CsW6HI44qrLGs115cTNHhdrP0z839e3egDIu1js7VpiAj7vL&#10;jXvkjk++CT+NePa04iLxyLiPADEnBye2fQfyr1bU7kSgxW67gnyorY69Sf05rgtUeGdpPMXKNnHf&#10;5sY/p+tAHl91DMrgREMfvhvYZwARzWVeR27TSBS2HXOQOFPQ4zzyc10c+2IlyGb5QAU4PHb2xjms&#10;K6DpcLvCDAO5YxkcevQ55NAHJ3qtP8qxKRtHDD7rdueevAz361zs7tFbEAKf7zNwoGckdPpXV6lO&#10;0inZkNGpMbqSQOOhz6CuZu4UgAYjcJuXjYnac/160ActLOPIfYd+9dp+bG1s4HJ69zmuMvwEjwh3&#10;bZv3jZBABUAE8+wzXbXjLITCpUbe6EjHUcfniuNltA2ZXbZCGPEfAU+vJ/p/KgDEeKOCPO/zduFL&#10;sOQGOOMc9+/NXbKxtIpWd1VzxsJJPHQ7eeOatTW6NDGYkYgjI2EluB1IPXHbmtPTrRl+aFVdmH3i&#10;c4YckEA8DigDMuFhMoiAG0chXIUt0wCQfxz61Yt7W5cBZfmTJOe393JPTjuPyqS9ura3uDhMs7c4&#10;AGTnj39ea0727ZYQqIXB4dV+Xr/DnP8AhQByeqzxrp8vkKCX+VQxAIHt9a8B8SMJ5fLZ23qN2JMb&#10;ehHykdjkflXrd5dqrMiRE+Vl0z1Mh42nk8YNeMeILq5uZ2fcY1ZCEPBGQfQ9xQB4lrqRxNJKse5S&#10;cO0eeCnOAB6etcPPaJeIEw3LkpsUbsk8n9K73VoVt7iR2O5W+ZlbICu3VsjjJ/L1rkbKCKJ3uM71&#10;Rl+bJG056cdRjpQB5n41ljN4LdCGWBcoxPQk/dOfTHGK8mvoP3mwBvRSewIHUn3zXeatGZrqS/ZM&#10;b5WDdCDjp1/hPH51x7LCZnYDahGYwwLEcZyMdKAOfnBk3SMUDHDYwMnPbHb+hrkNbtZIc3Sll5WM&#10;ZOT14OO1dzeSYXyZF3KADkfxZ9zjGM9M/wAq4m+vkfdEyBgx4bqS3cnjsOnagDiLndLEZHYuwIxt&#10;/XJ9a53UyoBEgZSy4POfof8APFdg7Kke5VADHKl+xB5zj1rkr6KKQlY8nK/OcY59iTwPwoA831ZQ&#10;bVkPQc5xgZ968V8ZcaNMmQcMmcdPvCvd9bEXmchtu7Deg+leG+NCn9jzbRgb0/H5hQB4vRRRQAUU&#10;UUAFFFFABRRRQAUUUUAFFFFABRRRQAUUUUAFFFFABRRRQAUUUUAFFFFABRRRQB//0Ou/4KPax8QN&#10;A0z9kfVfhV438LfDzxFHf+Ll0jxP42CHQluJLTxMgsL4yZCxaoGOnFwNyG5DL8wFf568vRe3HA9K&#10;/wBAr/gqTon/AAkfgT9ljR5Phc3xnt5T41N98N4pzbT6pZJY+J3u5LWVfnW6soFkvbby/wB4Z4EE&#10;fzla/wA/WXoKAIaKKKACiiigAooooAKKKKACiiigAooooAKKKKACiiigAr7C/Y4Xd4v1eMn72lqP&#10;T/lslfHor7B/Y6OPGOrgAknSgqjB6+ch7UAfpdpXmRskSgsxyNqED5SMZ75A+ldtpkTw/uYVfMk3&#10;f73uMdx+VefadPZMVJadZFRtwRfujOME5r1CxvIPsf2gF5HWPO6RQpHJXBPcHNAHs3gTV/sGqRsx&#10;YwsNrKw2nJyBkdz617FHc2pmG4YLbQigAjk8buwbnP5V8w6dcWxEctoZOoy46DnnhTxjt7GvoXQd&#10;Us9Q03zXWJHjjVWAHXAxnjjPABoA9q8PyT2TRpGwlxll3AsAeMhR3x1JrovihNHP4y+DMgLZHx28&#10;BPGDxwdXixj0Ht681zfhyfckbQt+/jwynJPL9A3sG6+3ao/2gJPGuk6F4G+JXgPQrzxNd+D/AIk+&#10;GPF13odjLHHc3EOj3q3UiRu+FXcqAAnpnpQB/aJ+07488QfBv9vXwJ8YPHH7R/gf4bfDHTfB+p23&#10;ij4U+Lby1tJvEE8ryeTqMD3M0Zj+ztsHmKG4Rkx8xI/kU0//AIJ4fsE/8FbP24/2tP8Agql8VvE2&#10;o6R+zR4B1RxDP4OWOxu9e1DTdIgbUb6KRopVFuXjMykKZLl5lJ2fMT8Gf8F0fi3+0v8A8FjPjz4N&#10;+MXwv+Bni/wlZ+GPCr+HprTWL6xupbiWW6e58xWidAqgMBjGc5roP+CNfx8/bs/4Jh6Z45+C/wAX&#10;fgBqfxK+EfxMtvK8VeE2urSC4SbyWt2lhaSR43SaFvKmidcMApDAryAdh+0r/wAEWP8Agnh8T/2B&#10;fhr/AMFP/wDgnhrPxFsvAOs+PNE8KeLvCfxEmt5NUNrqevx6DLJby20e2GeG5kCkbpo2Q71bIwfq&#10;r/gqZ/wSi/4N4f8Aglb4g8O+C/jFqHxmvPFPitNP1DS/D9lq8dwkekjVI7XUL2aaKwypWBpmhjP+&#10;seEqp5rh/wBsz9uL9oj4ifs7fD79h39h39lTWfhN8HvCPjHSfF+s6Lc6laXl9qZ0nUk1RbWNy2Il&#10;e5TznlZpJJJAMkAEN8ef8F1viB+1X/wVw/aT8I/HfwB8DPF3g6z8NeDYvDLWOs3tjdSzTJeXF2ZA&#10;YXQBP3wUA5PHWgD9tv8Ag5+8A/8ABOGx/Y9+B3gzxJ/wlGheKBoMVh8ELfQrPGlQ6Zcy6at/Lqdr&#10;bwks8dsUdEjAd3JAUk4rP/Z1/wCDbf8A4JB/H+60fwT4O0D9qO6t73wh/a9z8UNat18PaAL0YiEI&#10;h1KxguGuZWzKsUUEkapw8gJGfmD9q7/goZ48/am+B3wUbxj+yH4hufjB8Er/AMM6l4f8QanqdnNo&#10;Ty6NPaSajbfZN+429+tqBhw7xnBBJU5+5b3/AILieLpP2qtH/ayh/ZJ+Lk3iFfDUnhHVkvvG8Umm&#10;2WnsfOY6Zpe/7GLiWZV82ZkVjGvqaAOU/wCCLXwF+DHwA/4Jp/t6fszfHrWdXk8A+CviZ4u8J+KN&#10;a0hUTUpdI0vTVt5pbdWBRbiWOP5cjaGbnA5r4C+I3/BI79hD4Y/Dj9kv/gqf/wAE6tQ+IEXhbxd8&#10;afB2m6loPxAu7S4u44b7UWWOT/R418uaKeAxOiySIQdwPGT6j+yb/wAFG/iP+zr4a/aa8J+Nv2V/&#10;GXjjRPj/APEzXPHMWialq+mw2sdjrsQin0++KklwMsN8Q6Y4BFcl+2J/wUN+OHxd8B/Aj9m39lT9&#10;l7xH8NvhN8H/AB7ofjfUfDzarZXFzfDQp/NgsrYh8Kg3yO0kjO7yEEng5AP0O/4Kb/8ABJzwv/wV&#10;q/4ODLb4Y/E/XL/Q/Bng74E6N4n8TNoxRdSvIm1K7t4LW1eVJI4/MkfLyMp2oDtUsQR8W/tnf8Gy&#10;f7Jn/DEnxW+PX7Lnh342/Dvxj8MLfUdWstL+Kt7pd1Z+JdO0qPz55rUWXmskTwJI0LO8cm8APGAa&#10;ueMP+Ct/7ccP/BWOH/goZ8If2d/E8XhK++G1p8OPFvgjW9UsBdX9pb3M10txDcxkrHJHJIrICpDA&#10;MrfeyPHv27f2rD8af2afF/wP/ZJ/Yr13wh4h8d3NxJqvjPxdr8eqXmnJeMrzNp2Jy8bucqsYkWGM&#10;MSIzkigD3b9iyOG6/Y9+G93Fk7/BWiKqk5BH2CI8DNe8JpDXUuz5iAd5BHIGCPbp/WvPf2U/Beue&#10;A/2ZfAvg3xTay2epaf4T0iyvbKXAa3uILSKORCVJGQwPI4r3a0SKH94Mk54ZRyfYn1oA52y0+5sp&#10;hGhyv3sEcHd0/nXYwojxNbo4Ee7yyxOc45wPrSXVlFcMsgkVMjagHY54x7+1X4ra0iTaOzF92Bj0&#10;5oAvaeGVfOfBO7akeenYsR9PeuhjuAG/fD5huBOD68H8ay7VI44gDnO3Cjvyf5dxU4RjCGkJG0Ec&#10;DbnPOaALdxcSIiyg5ZVLYXgnnH8qv2+oxyQYkfJbuSMjB4x644rlZJxCUQEKyjJYjO4n+tMjgDPu&#10;XG45+UdFC89PWgDuI72O4G4lCeoAzuPHNbVl+7VBEqud3CqOQe/Prj16VzWj2k/mKsilsyEFk6jt&#10;j0ruY7W3sbd7q7lC46r3PegBJ5jBAA/yktyMZGPb6VzGsBZBJM5GGbkjgYA4rR1PV7W8MM1rGyxB&#10;2ZlfgN9B659+K5WTW7bU/Mtb4rGWO6MRuCCP04oAzXuImjFuqqI1JUIwxnPc4xn86xLgTGKO2TJL&#10;b129ByR1Hcj2NdKdNtY182aRNhTjDZJz1/D1ritQvZriQ2toMR8sVB6cdS1AGfcvYWcGJXy4bgKM&#10;9OoGOgyP5elcffahcNKfJjfBO5SFyQv5jtXVrpQiQeQgztGXIBA69D+FQ21hsUCQBkB+bgEjPb9a&#10;AOTS4uYphmQkYAXHHBIzjnmoJEcSbEk2/MPmUk5555FdNe6YluqqcyeWBtGMqBnJx/WuaMjcicAl&#10;mGWPGPT060Aeu+B54xpvlXcgVjgrgfM2CePfOetWtQ1EiQA7mXA4DdM+nJ565rhbFZjDEYGIyRkc&#10;jAI5/EVvPDuBKEuuQi7++STnigCrfSvc26puBC5BI/2uCfriobJwC00p5AC5iB525AP1FZWt3T2y&#10;JbRfK0fLOo6cen1qtY6mAQ7BS2eW7ZI6/lQB2EbRL5agswyHwp+bHHXIpj6pLYYt7HayHcGDcgDn&#10;gA4PGals1ikTcqhMHncf4uRyfT6VmX9vJbPhOVVeJAMAMe+aAOV1XzpLo3SKFO4McAgEcYPHH5mt&#10;ETNNAk0uDFnAwcljjk/hVe/ljmlMcjAxtjC9N2PQ0W32MK+MZABVTwMDj1PPbP1oA6K3CDax+RnD&#10;EDquAeOO3/166u0ddoVkbzdvzDHBYe454Nec2OoQB98TORtXaCQVGT05PfpXQG7eE5MjEY58s5JL&#10;HkH0oA7uF5LQGPGQc5zzuwM8fnU6NY3IZ5w1u46E4KgDk+n9a4SbV5Y4i0PUcruOPl7Z6kn8K5G9&#10;1K8u/wDSbiVjksixocDjj14zQB7Ld3FtaLvtJ0GRnKnr/vd8nPaub0rVLtLuO1tjE5aUquCeQDzz&#10;1yK4GCW9uJzFt+beEAk5wAMnj29RxXRTRvYWLHTHMO8KslxL8u7J7D2APA9etAHrt5420ywgSy1z&#10;bcI8xjiaDHRBySw6/lWhPNY6jDt09wsLkeX5ZHynHIYdf1r53a7sdMeOw3m5Vkyu3IGerEH39Ca6&#10;rTtYFkqQ2RxHJL04GMjO4gY5oA7vU4JIyslwqRRYYeYx7k8Y9+ma56/ngjeONGd33Y81uVyuBwBz&#10;yK29H1uHX4ls72N/nLBZXACjBxye3tWJ4n0WDR5oPtJlZBIxBT7ue2TnnPfFADoZLq/l84uiAvkE&#10;528Hn/8AXWzcNGIXuZD828eUCxAJwOQT+uK4vS5byeVYph5UWw5ZehL8oqe5xWjqF3HKfOVlCKAE&#10;QnduI4J/P0oAovbyD58Ljuo6/p7VyGpBXkZLdSvfP93HqK35Ps6KZMNv5PGcDGB1PXmuanjluZTM&#10;TgMBkLwMgZxk96AMKe3iUF32gO5YnoW3Dpn2ArlbkLbuNm7AZsgkE7WrsL6yUgxtlME7dy4yR7+1&#10;ctfwRxjy2dmbaVT3AOcH1/HpQBw9xEsp2ygqCSZHPGRntk1x2oRIUkWMfPkHC9GCnPfoc+hrtNU+&#10;zwyOlwz/AHhvAPAJIwT6/hXBX0AEhcOAcHAzgn8O38qAMCdJ0T7SixnKgPg7trjnB98ECse42LCs&#10;7osQwysAuR37Ec5GBW8YTCVLZYOckNx0GMkcVlTbftu1I48IocKTkOr5zjr6UAVBaTM7SKN6gHhg&#10;QM9hxj0yQeKdZosFqsnypJIH3xAkbiSQM9+mPzqSyCOGkViCu7cASQA3p7+maJ2bak6ty5xGTjgD&#10;AGfp6GgCrHBNIov3jVjzg44Jbpx14qnqSXEsuyUgqVLyBT8zBR90MDwfTPNXUmSEBw7fuvlKjjGe&#10;PXr7VgX8qTxskLBQys5Vzkkr78Y6frQBxvibURbK/wBiXbI+0BGXooGSDnkkjivE9XmcO0khwPvM&#10;U42+pwc9Sefyr1e/uXMriQIREo2sPvsxHJyf0r558S39tBdzQpuUsdyhwCc9csQSOvB5/CgDhfEm&#10;oxQTJsDMJOZAMlAMnqPzrj/ELxab4emkiOTdSFVB+UnkAEH0zW7qYmuZR9o/dxxqTI3GA3B4I9e4&#10;7V5XrWqz6tcSMzKsMahIgOeMjr6GgDCdbYWrRTRgMQUOD8ufvDC59c9h0rlZLdC7faCUCE7B/EPy&#10;rqbmCMRvGpAIIOT645/maxL6aNwASQxG7C4ycZB49PegDkdQ8pY9oyQF3lT0wOw98968/uQ0bEDj&#10;dycD5QOMfj612uptAmSpIL8EjoOOK5CfH2VgxOFbYVGPz9aAObuo7gTEAKVfp5fAGPXPWua1HEDE&#10;INzMec/05rqb+ddv7o5AO09uSOtcTfXKLMySnJB+XBx1/OgDhdddN2Aedx4+vU4FeKeOxjSpSCSC&#10;VIPT+MV7jq4iCGXODyeo4x2rw7xyu3RpQDnDICfqwNAHilFFFABRRRQAUUUUAFFFFABRRRQAUUUU&#10;AFFFFABRRRQAUUUUAFFFFABRRRQAUUUUAFFFFAH/0cv/AIK5aj8OdJ+Gf7KWpfFbxr4m+HGjQ6p4&#10;jc+OfCEby6not9t8Q/2fdrHH87wJe+R9qVCGNsZQpBwa/gamzxkY9vSv9DD/AIKKn4vHT/2SoPgO&#10;3gpvFU9x4ztdMsfiH5R0DVFnsfFEVzpV2JsITqdu0llACVJnnjAZThh/nnS4woHpQBDRRRQAUUUU&#10;AFFFFABRRRQAUUUUAFFFFABRRRQAUUUUAKOtfXP7IMssPi/VpIVJYaYpBUAlf3ycgHivkWvr39j6&#10;0Nz4v1baSCumIQA2M/v0oA/S+yhW4VbqA5ydxZcZ/wBrA7HnmuwhkRWEZLbcAO6AbOnfn+orkdDZ&#10;YYgkoWTYM4PGc9h6+v4V2GmxXJjKx/MN5AQjhunIz0HsRQB12jyMiBLYKE42YGAuDzyeex/Su98O&#10;6mbG+W4c5GT8oOAV9Me1cNY7IWGwH+6SpxjOCeOufz+td1FHaCRZd5jY43Agkg+hPp9KAPprQdQi&#10;eeF7YhRKnmSNnB9CePoa+k/B2tf2cjCXY26XLBWyu1gM/U+9fFngHV2vYzY7R5sMjFGOAWUntn3/&#10;APr17tomqXEYJXCncyqvqDwM9M7e9AH2roGuWk0wiuh5auA8Tkk5Oegx/nFewad4ghtEkiDDKEEM&#10;oG4+n14OBXx54a1tnskJYo6fMHOd2BnpwDzjpXrui63tj86PnMbKysR74A568g0Ae3NrhuZmRwCS&#10;SWB6jHoff+lQvqllI+1TwqkqSMgAggjPSvKk1MyyDypMsNuVkOQQcfKp98Z/GtZNSSRRIzBduNmB&#10;ye+NuaAO1uNZWOEnEeTkjtzyPftVM6xbhY1mK7VXkLjJ4zjPXA/pXIX9yrgXCnL8FGXoDjndnp3r&#10;Lhv3jf8AeAZDEHYcjBOexweKAO+h1G2W52yqqIz/ALvgAHPf8cfjVaXVLdXEkAA5zsTGQFJzkZ9f&#10;euCkvZBciMNnBYqCM/T6c8VNbTeYHi2yfLxyccn+eTQB6DaXtuxAm4yD8uRvAxnIGcDP610dvrVp&#10;LFwVbbywQcqo9+7Dv7V5kkTpJ56kuQC3kscqcdcen/66uWc0wDylsEllJQZHpx/WgDujqkksRZAX&#10;4wueS3HTPb0p9rNCJFWFCMsFw3Tg9iOh965jTFubt0aP5hxw/GMncD6ZzXTwb442jAcygjcvBOCc&#10;Z4/yKAN2JDFlWDbz1BPOT/X0xW/ZKkZZYVwEOSDyG4/X3rnSZ3dSzksvykE8epArYtvOjRZcqeyq&#10;OcA+9AGgTLGCSVBx8vf6fl+lEO8AqwU/xMd2Aeo9zgU8yqeY2xj5sAcDnk077QvMTkkEfK3oG/z6&#10;0Ac/dzB3SNh8zHdljwcf4U/SftN8yw2u53bKYAwOe+faqbQalfXTW2lpudiIkUcFu2fbNdnfXmmf&#10;DzTjaz3ETanKn70E7hBkcKAO4HH60Ab817YaBbrDPIGkCZVAQMN7n615zP4o26h/aF2SwVvuFuD6&#10;cenpXBaz4mto089S0kzqW+bPQ9iT/OvFNZ8Z3jXv2WRiFB5b/a7Lk9u1AH0Brvi691VysMzqhcg7&#10;se3bpgfTpVTTJh9j8wSHJJCtxnvj6HFebaPcmZvNmHmEjaM5x15Pvya9A01o41WOM7eF4QcsuO35&#10;UAb32m5aDbE7H5gFdiM8dRxUNxeXUP8ArCm0DLFQO3XPvT/vt+7ZhsjG3IyHJHGO2fXg1m6rKHtj&#10;hfmznGM9OvP4UAaFrrgniAyzY+ZtoxkDAP59RWmk4lcjDFj8wKkbf/1ivMl1FrYInmKGyMZ69eOm&#10;ff0rpI5JYYQygYyCCTx9PxxQBcv76RFMkP8AtEknABxg/wCFca99pyTNLcMI8ldwYZ/Inin3upNc&#10;LJE5GAPmxyPXr74HNcAYPtT+ai4GDHlR/Dn64oA9d0/UoZ5tsW1zyoyM8DGMc9Md67SxlnkgEyeV&#10;j5Tx0C/X8MV4bpj3HmmHjapCCRSNw4PLHGf0r1XT71ILAQIoUudwI4yMd/oc46UAQa+n2qdJUZCo&#10;h+bBwdwPOR64zXC/aIbe+ZQTgqCAq8En39a6mOIyylnJUOTjdk4IHqO3rXNavps8lyQd2AQyHPQD&#10;nPpjGKAPR9KRZCmJ2YEDDlRz65/E1LqqCzY7ckDtgkY46ev0xXn2k31xZ3AaYOsZf5CCB8vbP866&#10;a41n7WnlyMGcLzIp4PGen9aAOZ1F3ErmFj5inaAozgHGOM4Oe/T9K5xruRZyVwoz27MDjJGa2LnU&#10;YvOMJPB5Ijyd3Hc+x71hmRQQkTc5y42k55z1BGKANWBJHba7FTkbHxjBPHT8fSumtrvenlZyQNhJ&#10;IycYzzxwK5m2iR42lU5lOC3zE8Dvz9a6C3RpYxIAhYbsjoSOc8enSgBZSAo8nDK3JL9Mg/8A1s4q&#10;itq88/yPkSHA6swbHqeP0ptzNIrFCAmwc5x2GCeo4/Guj0e2FtYLrN0cNJHtgReMjoWXjp6GgDTg&#10;MWm2yIyh7u4UDIORAgOSOeucd/yodrrUHEt2doJLMjHJVQPpj+VZep3rPM620fy+VHbIW5Bjx1GP&#10;XHNPjiun/exnG2JY9rNtUBzyQufbHSgDDu7e0tLqSUFTg9VPIyMdKqLqCeQBEmw+awYt1OFyT+OK&#10;0JrGCVpbmcDGApCggEbh1Y47f57VkstnbgySBG4kbltxGRj/AHRnpQBzF7qevrcRx/aZg+ByCehP&#10;AA4wPpXqng/4sSafGmg/EkxXNtOnySRL+9hJO35u2OfrXB3F/P5sccC7AIBIoQB+mcA+/PasSbT2&#10;juQdaRy5CEW8vVgmXLuB91QSDg9cYoA+rNb0z+yoP7V01hcwSr/ockOMBCMbvwHYivL5o7kFEbqq&#10;ko4OMKOvbrmvOfh/8bW0DWzpOuuZdLmkEMZlU5iPRWCkcKevpzX0h4o0q1mh/tXTivlXQUkfwrnp&#10;tI9aAPMJbzyXJkLkkcsp+8B7e9Uma2lbCggkcDHHPb6+9XdRRIpDHJtjZSCvBG4Yx19fesFnmiiM&#10;lswYEjLZxnjBwO5oAsSzJGUmIDsRuYZz8xHQ+w4NcVqUgMTROMSbcBsZbk4zj3rqfOgciN+mM7V+&#10;YsSP89a5bU0VrpHwU2nBCjgr2XnrznmgDitSkLwvjazthcnsO+T9BivPryWF71nXLvGcqF/2vujP&#10;U/gK7zUUlvXKbOMMCAdrKOxyAMZPNcZdWFtaETxAbm+VWLZYkc5BPTH6UAZtxIZXJnYs8ZYOTxwA&#10;cAZA6Hrz09a5MyTrfoNoJj+4eny54XH4frW/qCxrIZrXDiX70Qb8No+mOOBVOaKKNfOkXzD8uFJJ&#10;AGc5PoetAD4FiaNGkLp2ZSQe+c4z2qvMyeYkaIMiQ7SRj33YGT06etTFgY9km5AVxvfnJPYelMgk&#10;jJlji4xhFdO+MHv3HQ0AZ84MkxjtVyFZiWJ447nHpXGao6xB3cjIDDZgtnbgj0AzXfxtiM3M7fvD&#10;EyxhVI3OT64xjHXFeT63dvdzR2cO3k5lK9FGMknHOBQBw3ibV4dJsHv7gAHaRbMThdzEjGcHAGfz&#10;r438U+JZZdXea8DZYgRwjnnkAgg985r0r4ueOl1PVP8AhH9GBeC3+84GFZ/QfQetfOOpC5u7nzZZ&#10;MSxP8qNljtXgk84wCPz70AWZbx5bpoJGcvIhLK7AAcYyeccdawZ43iaSNiFztb5QACO44z9adfN/&#10;pKeWu8sNpbGQp5yCOTVHzYpZDtLKwBPzH5SV/wAnigBl7IplJjB2khtrZ5GOc45BrltRnCszhjJt&#10;O1cAnP17cDgeldJqUiq6NGpaQkNI3QY43Bfp+FcPL5E0bgsxKqxOAMf1z/KgDGv5AdyOWVU4LfeA&#10;JyDyR1GfSuZukYIGYlgMoWHUDHX3/KuglDFThwUY8hupyefp+Ga5+9fbIXjjjYHAyrH5Txj60Acj&#10;exxqNi5YN8oI7/hXLXsQaaMqv3Qc+mOuc119+ALhJE2kn76jsK5C+mMb+VHu24OwdOehFAHFakUh&#10;DSKQ+c8Y9a8M8bsf7JlRem9SR/wIdK9mv5jGMqBkE4z2z2rxXxqd2my57sp+nzCgDx2iiigAoooo&#10;AKKKKACiiigAooooAKKKKACiiigAooooAKKKKACiiigAooooAKKKKACiiigD/9Kt/wAFZ9K8Ba18&#10;Mf2WtO+KPw/8R/E/w60vi99Y8G+EZJI9ZuLaO18Su95ZGIhjNpoX7eqZUP8AZ9rEKSR/AfMegzn8&#10;cj8K/wBAj/gqNrdl4d8I/smavefE64+Djxal4pWy+I8ERmXSb+SHxIlkLiPBVrS6uWitLsP+7+zz&#10;SeYQm41/n7y/dXt7elAEFFFFABRRRQAUUUUAFFFFABRRRQAUUUUAFFFFABRRRQAV9h/scEf8Jjq4&#10;c4U6WoZvQGZOfzr48r7A/Y4/5HbVG6Y0xRuPIGZkHSgD9MNOVViWJQSzgHghQORxnt1GK9DsIcbj&#10;jbKvzH0bd1B/D61wVo6INirtZFOzbg7jxknpwOfpxXbWEkwdbkcQsmQScELn5fzoA720iPko2xkc&#10;qVbBAAAGM4x3HStW3MTTBUfqF3n7p/Hvwck/hWVp02+MzuclVKqoBJJPb8RV1PMttxYKBE4VVBHH&#10;Jyc55+bHWgDprG9Wy1AXULsfLUlgxO5FU4wfXPBB9CcV73Y6hHMgntSfmQNvOTg8cA9+mO1fMjMs&#10;Mkdz8gLSKOmcjJPb0FeiaJrjac/2TU5Ny7QyBM/uyTyTkcjpQB9c+FL2PIV2YvLnbvQ/K3ULlux/&#10;zmvfdHZ5YYtz4PlYKnIYNnovrgDGa+KNP8ZQW10kkJMgO0eZsxkA8qAD6e3419ReDvEVpqdql2yl&#10;SrfPBGfmUepzzjoDQB635ksdv5tvkMGw+4ZYZPr654qxbTvFdENgqRlnPUjHI+mazNKmWSw2oSyu&#10;C5VjtLfkM8dP1p0bNBc7V6klducHbnnHbigDZn8vehlcqWU7RnAGDx7ZPNZN5cTIUeGTKn5nY8ZX&#10;1z39KswH7RvZ2y6pgEdVwec+ufzpcpLGiysqkNzt6lSAS34nIoAjSJ92+3lVyoBJPTHU/XPar9vc&#10;W6xATsVIOem0kex6VXknjaRUi+X5cvnkrnoMnnGOBSRSpczuz8gRnaoHVug9vagDeiuGEonDYIUn&#10;YpO4DGAT+HWmLPg+RF8x80ykKeST97B75xk1jWt2tyw84kY+8FG05BwAe/NdbGkOmxmVCo2qrrnh&#10;uRyBnGaANmC7NvEHU7VfC5TBO084rbj1FJI3YKVVz8kgOWK44H4/zrza/vpXkM2Qqlgf0ycKOf5d&#10;a2ILpseWrMFcblK8bQOtAHVjWbvatrFuBBy0u7AI7/pWva6uyXarFuOU4U9D6cdPzrg1Se3jYPKd&#10;pH3xyQDxzx071rQoXjjlYASbsqAxAfHVvyIoA9civEu4coSxGNyjt+H4GnzRrdKiqNxYggZJ+lcL&#10;pV6bVkTcySsdu3BO7J5wefpXt1tJpPhjQ5PEWqn5II9+0jp2H156UAc3rOuWnw18Mvq0gQandKyW&#10;aDk7+zbfrXzbbrdX0z6vqEjSzzuJ5Cwzy3Xn29B0qXWPEeo+Ldcn1TUFwJeIEJJWOPtjHAPOSafb&#10;ZF15IB2qBt3Njqepz+HrQBPILbGyJu/+s5Pb1rzzWdCjsbh7i3jZ2kO7b/EMnknP1zmvRLox28W5&#10;WBHTA65JOa5y41Dy43DoZGZii7uMEDmgCr4b1OZLfALKvmFiOhJxt78kfyr1PT4yWG1wh29MnOG4&#10;6+xNeDacqaXcrMWeVGPIB6kAep/pXsmnah5sSLGPlBLFgMANjI5784oA6ANmYpJnIIJPGT6Y5461&#10;eu5YpZPLZckgltoB6DP9aw/OtopVnUAs3ytgHqehPqatpNE2XjVQSBlgc9ewGOtAHPXVulk7Spgq&#10;FDkHqQQSRnPb/ClSZ1XzEOFdCDnse4OMfp1zUeo3Ug3HCHGAu3GecA+o7Y9qpRXBVo423Hku2OAR&#10;2HvyKAKVzabkYjAi4UgdWDY4x9QKW1sbWFHuAeRuKIvUDqR2HtVmW5hFwFT7uTt5OMlccfjxUs92&#10;gOLfDhF2vu4BJ4PbtQBX0+2W0bzt67Wb5QBlj6cggY5rqEQhg0odMjcxAGAM4GPTj9a5u0n8grcb&#10;NwZ9xHPUDjjpXbxGBoFdCFZ+H54GOgwelAFuKNNpeMl5QOMY6ZHNY8sRUgMfvZZixztxwRircV4f&#10;PMoG1scg+npwAcfhWTdPHExZtrbnG3d1+YfSgDKmCwMIbYM3OUcc44yc/hTEAniLAPvTkPjaNh69&#10;OhqKUur7YpNyHhlAxnDdz169PatWPzIbAZILLuDEcZOe3qMd6AOKu7SMbkGQzAKWI4A74/rVdYXe&#10;ZR82AuNqgbWAGfzxxzTry4Hn5iwyBst6jnOffmq63c9uPNG4o5IRt23Gc4z2+tAHS2kx8veuU+b5&#10;ldsY4zgenHU1tNe7YlRVG5l4KANj368n0rhIpywMeQzEc5/vds/h1rSS4mwsZc7clM4w2cEnBAHT&#10;3oA6K0tpJrpGkd2TO+RmUDIHOOOmeg46nit+8njhk23n7yfyw0kajiLaMIuTxnnp2FZFpfG0iM0g&#10;Kuiq64+bc/Pl7sE9OppGsY3iWe+lMc9w3ngEZJiY/MT+HHJoAbcXF08YaGFnOMuQxONoyPTAwcVr&#10;WE1ySplCRElYwrgFsEdMnPesXUbu1jK2ljI6pu2bEjHzdB8x3AfrUsM1tJcIJPMIEx5KgYKjH86A&#10;JZLSSW2dpZELeeNyM2QdvQZ9wScf/WqtJp8MPmy3DbkjjVAvO0Fuduck8/TvUMs14BHBbQ/vGDOw&#10;PXk9V46DFRNDfyxbJVBjFw0hYkgEIOPmPGO5oARtQW2kaPSlVJI9kKtne5ZjjjPPQHoKqa5K2nWf&#10;2flrm5LSTOx5jjkIO3PY4ALDtWlBJp2nWTzQrvcfNLMmdoBPCKOTzzz715pqV1JdXMk90uWkkZ2X&#10;kKB0AHtjAFAHF63bWyO0iAyEKAo+6oBznnnt9K+nvgX44bVtLbwnqQKy2SlYPNOcp2H4V8zalcud&#10;scbRlSQ/PU9QQff071S0rXLjwxqtv4ljLxC3cGdM8MDgHK/iMfjQB9u6vbbkZAVXDYO5M/jXmslv&#10;5U6r8zRgYcpjHHGB9TgE16BquoR6zpEGsWRBW5TcGB6cdeMZA9q80uZjMAwHKnDuoAIAweR6mgB8&#10;siW5EpP3l4VRjGPQ9Rj+dc/ezLchiu8JGdpAAJIPVjn07fjWkz3FuzXMifu5CDyRtA64z7ZOelZZ&#10;YrkoWG5dzGPkDrgcmgDk9XeMH5wQ4ALM3CkepPeuEv7oApBdLuZ8oHTg89CFHHau11byNjTeZlhn&#10;5Qc7TycfXHauBvG823E24KVwfl4zk4Of8igDKPEbRhXDAFyFALDsDn3/APrViOUIkmTJBUooGVAx&#10;056D61YlmkCiyjGFwSkh4Oc/rz2rNm868g+zzM0e+QRNKBjge3cZ/KgBzzxOi7l3yGLeqgk5z2zx&#10;nNWYXDQqnPI+XjpkHI55BHr3qm3mpKLdAHDPgknldvQjqRn9aS51H7LA1zsjkPJG0YwBwc8+mOaA&#10;Kd/qFvFGIpMINrc9gMZYgfX/ACK+efFPiWaDQ7/X4ioKj7PEMFQVbjcP14r03xHrkcduZZvKa4kt&#10;yWK5ARJOAcA8g8fjXzl8VLqO38L2mk2pw7TCUnPysuehH4+tAHzlfu008QuSVD5diiknJ56e9c/J&#10;a/OHiWPILZVcg8feyO+Dmukv9rxrOI3JOCSOm04wOvTNUhFLcZady0qkfwlQM5OfTqe9AHEXYW3m&#10;YbQSCOGOM4ORjpuOeT+Fcy1y0M5AOGb1O7GD298Z5710eoD9ww+Zi4JCHLAMeN3Uc+nPpXEXsiW1&#10;woHzFuTj72egJz6GgC5PPGYt8jMQGOSuRkHryP7xrlLiWNELIFUrw20/eGecj/PatWSRkgKRFNj/&#10;AOtcZOMjgDPTrXMTXEcYYwuSZMBsjsOOKAK94QjLkYUqXUZx1+g7Vzd8gZSe6ldhGQp9cfnW5dzS&#10;eVs6lflDZHQ/rXOTS7A4fOSVOc9c44oA5fU9xhPlHJHzYU85z0z7Vy2riNvnLDJAJGMEnGM11Nyj&#10;yIzL8vBAHb3xXGakYgPKcM2wfQ4xQBwGo8gg5K53YbPBHavHfGQLaXK2MYdQfzFew6pKNjyRlvnB&#10;Cg4Irx7xq2/TXOe65+uRQB5Eep+tJSnqfrSUAFFFFABRRRQAUUUUAFFFFABRRRQAUUUUAFFFFABR&#10;RRQAUUUUAFFFFABRRRQAUUUUAf/T7X/gozp3xL1bSP2T9M+Efg/wt8QNbnPjiJPBPjN449K1uzbT&#10;vFP9oWLvKRGs81n5y2rP8ouTEWyMiv8APQlGAPp+df3v/wDBX3/hUq/CT9ly4+Odh41vvC0Fz4ru&#10;tTb4dll8Q2Bgh8Ry2+qWbKQR/Zk6x30pOVEMD7gVyD/BBKcgdPw6fhQBDRRRQAUUUUAFFFFABRRR&#10;QAUUUUAFFFFABRRRQAUUUUAFfXH7IZkXxjqZizn+zVyB3Hmr1+lfI9fVP7KcvleK9UKsyH+zQAy+&#10;vnJigD9MNKlUutvJmIeYXDbeT6g+nrj+dehxeWLdEJOUA2jIwWBxuPPGeoHpXmuiIuxPNLSErnJP&#10;p06121u7oEBJZgwG04BwowOx3cUAdfY6kkbRzsqs55HzfKrHptHQ5HQD1rq7G5SaLz3CjO8GMkHn&#10;Hbt3rzwJBNiR9r7G3CPHKnqOOCO5+npiuhsLi13qvlrvVSyqOwxjOMHgZ59/woA72O6JPn7oQWYE&#10;jGcjA6A9D6/Stm0IbLBZJSqZZycBQrYCgHPXsa5G0uSkzKxVs8rglsALnH58etdIGVxvQrH+8AYs&#10;2che3sc+tAHS29yz3Icb3aH+7ggjIBBHXqfwr134d+Lm07UI7i8lMc5bDLI2UKg4CnHevHYxOjlz&#10;znG5xgrgjg4Xqe5q7DarPcyhzgoN3mtnqPb8aAP0b0fVwhhuHRfs8iBw5IwrDqBntiu8YMjAps+9&#10;u+f7pBwBg8Z618VfCjxv9lZ/CWuO07XPNrM3PlsAQRngDIzjvj1619aeHL3+1NGNjIwN7p/J2c7k&#10;LdeSfwzQB0dk9u0zSMXjXLAopP3RyDz6YzirJKxTbo8suxl27cKobnr9TzRaTeYRcup8zlsdMFeC&#10;OO3Qmi5gBBc4bLFBFgZbPf8A/VQBUuJ2IMpYYjyVVcbiM9cc5HYcVXYSmbzYkIDD8fUnA46+lXPs&#10;9quZ4I8EbfkfhcgdccfzrMa5+zyIkYZ4/vEqvy5YcAHqAPyoA17LaiGRTw/R2PGQMEYwPc1bnn1G&#10;OcqqAoF2tjBwVHb+tU9LgKER3TAGdgCvZccde3Q1sXAim2WY2MxyX4IIB4J56ZPUGgCsZFlZWdSz&#10;bt4TA4AOMYB/yK6TTCpkWGMEbxyoOfu9OfTt1rIt4Tv2qVVeRvC4IbtuJ7fSteKGWAh0+88W1dhy&#10;m8EY+YA8nPtQBpSr8zCNPM27gwBIAxxyO/XFWILC7mukt7Vyv8I3AcL3AJ6c5+taNisazFZVjYk9&#10;UI5wc9f5cc11kcLfM0O1SFUcAd+BuHagC9oOjxNdRNMWaVCFUsQAD3ryv44fEJ49ct/BVi6mOPEt&#10;4AcsCeQpx6AdK9u0/wAnSrOfVp3wkEDPITnG9Rn+mPrX50DV73xT40u/EJdy09w5VGIw3O0DPbpg&#10;D2oA+lLKNZbCOdV8wDG0Y28H19P/AK9arxhPmUZMaKoXuAOc56dD1/CuT024uYYViuGYfIN6MvQY&#10;4HPGelWZtQukY7Je+3d1yMZ5+mfxoA6CbUBKjsQW5z8q8Ht1/X+tcFqqqku3cWC5J/EnGevOa2Te&#10;XR/dmRVzuGB9wY6ZHqPSvNdd1C8+0ugmWPaRvVsZYjngH6dKAHWDyzXZLIu5y5jXOcAY2n6nvXf2&#10;WoyMyQXB3HJ3J329BhR6V5vp32mLPkyOCQmdmM4PQ885J7g12MQmlmWZixOzaBz1U5zgcfmaAPUd&#10;OlluY8IQAvKZHAbPTPfvxVi4kjMYhyQw37iwPXuT7dMc1haJJOqo10Q+cEdgCD35z361R1q8zEQZ&#10;fvuSrg49sH/9X50AWZLx1CFRuTLbkIHB79Oo9PrVKa6SNTJ8gOwlVbg5YdM9O9ZHm+XdeW4LKUL5&#10;xhgRx06Y98c1Uu5/MCoy725KjP8AeO0Drxjr9M+lAG3HcA7Cn7z5yXPoSOg6d+akS+RnAD5POCnT&#10;nrkcD+dc61xFBGFjcn5VZQD0f19sVGdSeDbbjDYbZJt5wevB757/AI0AdRYSNK5ERMYbPLZONuQc&#10;Z4Ga7lGFrEIpF3kHGVO7tw36V5tbX6NcLFtMYYFt2MdMHPp39K3I9TVXEMAL/PtyvY9aAOknd4YV&#10;kGSj7jwQOF4LD345rOGoQTllUmQhiu4cdsdOOM1JJdC5ijt5FKmOT5dnyjbgdSOKSK80qNWlt08y&#10;Z8ZJGRg8nJ6HFAFBhLv3xAliME+hUdjU6X8XL3ACqfkGM5A45Hbn0qrdSM0bXCgIGwwG7JVuM9P8&#10;isue5F1/ozH7jZkxgYx0Of6UATXVnbmQXCYXe5XDfKQgzj8KxJ0kQeXICyld6OPmXqBnkdcn9Ksz&#10;XU0h2k8hdu1uxUjk/UCsy9u1ghWJJHTn516hdvYD3oAIpoYtwkdV8wgLt/vAZzntk9au2N7Zi7LX&#10;W4xBsZXnd2xnPr/niuWEsSLvYAsSQrjOR6bj0qSyItWIEgQeYCvQKG6sD069eKAPS0vpLtGufMSI&#10;RyA4c4BDcD/azkcjNZup6pdyTp5bM7Mfnk6B/QY9OTzWPZzRThraBleSOQuUY9dw4PPB5J/Gp7cw&#10;25NzdNH8oGIlO45OBz6LQB1Syx6XbogYM+18u+OATk7V5JJwcGpLa8eOFY0lf/Vu7F1OCQeCTnjH&#10;euTtHu9W1C4vJnWOFeGkf+E4ztUfTsBxW9/aWmqv2DSzJJcCMxGTcCAO4G4EYbqTQBNe6hIwRY/M&#10;l2QLhFJVQx5+hHrT0ge4SFLq4WGIgNIiAHCD5nJAJ6ZA68+lQSJcXIcyGGKCECe4uXfdwnUKvRuO&#10;MY61zGpa/baijw6YdsbEje+Pn7gf7Pt69aAIte1wXl1FbWimC0QeWqnBzt6MSeOfXFc292yxtLhZ&#10;Rs3bEPzED0GOO1MvpmEhDMzhuGVVACnGO/Uc84rDM3lwEJtVQp2liOB1IyO3SgCXUpEe2yqeWrnf&#10;tHUc/LknjPH41w13PcXFs8TyAE7tqjnOOMDHJyOfTmty5uZEikCD5SoC4B3DGfmP4HA9a4cu4kEg&#10;G4rHtLp1JPf6cCgD6++Ams/2/wCBG0ecuX026aFmY5JWT5lP9BzxzXS3FrJbxSeccg71j3Hknr2z&#10;nFeG/s3alLZeNdQ8MsV2XFi0iZIJ3K2en0PFfQesW4kDzgsqxuFZcYwoz931JyMmgDko0O8XTgmJ&#10;U27ieM++OhPIJrnbzylcQyygyMxaKNDtCDPTPtgZz0rqrkyRRSXDhYlYEkbsggnuOx7151f3EVuj&#10;xjbjeHXofkJG4HHOSOfxFAFG6ghky0xUBzucrgcgYHOOeMHrXFXssSStGCqq5KkSkY4HOMYHPrmt&#10;xpvOgxduTGqk8D5SpPGMc965m6lsDcyQW29WyNhK4A46H6ZyPTmgDnzGpZpy6gEtvjHy5DnIIb1H&#10;bmo53aO0C3eN0iYTGc7VOQcjuT3/AKVYMbQnybgiXdGBGUPzIevXuevHpiqF1OsyEW5yq8fN3A65&#10;z0/GgCsyhZvNjBIPHy85CryBj6Dp6VzuuXgjtxIwYBgxQnA+Q8MM4IBwPSr87w27RrOSWYmTMQI4&#10;45FcZqlxDqt3JDG0my35+b7q44PoOenvQB59rJln1KaUOw3BPLVhtGeyjIGc+wrwT4p37S63BaGY&#10;kJBjAwPvnORngDGa97ujILlbqTKjeFCyDJGCRj05H04r5o+IlwyeK7qHzX2K6wxnaMEFOgPPc4zx&#10;jNAHml+siSxK0mckRM6Ljjsewx9BVJv9HLu2W525XjdxzkDirrNAGMMKD5D/AMtOckHIP49BVG9n&#10;mQEzgZz/AKwDnJ7D0FAHH38sksoQSHqM7gcDcOScd/euI1JYdq7Cznjk5xle3T35+tdXcACSRSN0&#10;W8FFI/eAfxA/hiua1Rdq+Yp2cZXHAyTycUAZNw6xRiVPlVhjap79Oa5xyyuCdu5Dnk8D/wDX2q7P&#10;IGZipAYjOMZBK8nj2zjtWUQgXG0uitklRkkjp+VAEDNKgw6444IAYnOTmueuI/LlJjAc54Emc59R&#10;2rZmuI4NsQOCeeuRyOo9uOlc9dFFb5mLFzuz3X3HtQBhXT4JRjk9c4/P8vWuH1jfIxhB25TqO/PU&#10;muyuCqnMZB4Idwc/5HrXIaoeS4ztAIwe5/8A1UAeZasUChI/mwMlgcjPbFeT+LmLaZIT1BUfrXrF&#10;5GkbMEywPA4xjNeVeL1A0uVm6sykD0+YUAeTnqfrSUp6n60lABRRRQAUUUUAFFFFABRRRQAUUUUA&#10;FFFFABRRRQAUUUUAFFFFABRRRQAUUUUAFFFFAH//1Ok/4KV65408OaJ+yPq/w5+Iuh/CrXk1LxXH&#10;pHjfxNCk2k2t3Nb+JYorS9WRWRYNSZhp8kjKwjW4MhB24r/Pil6KPbiv9BD/AIKf6Jq/iLwZ+ytp&#10;GjfDGy+MbSHxs938N76XyBq9hFYeKJL7yJB8yXdtarLdWjJmQXEMZQF9oP8An3zYwMc+/Y0AQUUU&#10;UAFFFFABRRRQAUUUUAFFFFABRRRQAUUUUAFFFFABX1T+ylvHizU1QHLaeo+XH/PZfWvlavrD9kyJ&#10;ZPGGpbj93TlbB74mSgD9ItG8xbdU+ZnzuRu/vmurZAV+aUL82AwUnnAzwOuKw9IlRlWTpkCMMxyR&#10;gnI5+o7Vux3CMhs5EQ7STiP7pzxnj8OBQBq2cZnEqPL90B9gXau3GMnueexrfsYwoadsqpPll1XI&#10;zg4HXkE9/pXOWmIH2tsJIUMQeSuOMknqeldA0jxBFtQBht53cLjPGPb6UAa1tcT2Slpv3i8KHGMY&#10;AwRn2B57811FldTYjdIpAzEvgkMGOcd8Y/CuMWQG3QpIOJCrhwcemM+4z2rpbO8S3dfM3NCGIfnJ&#10;Q9hxgj6+lAHe2NxiQG5xEkbYZV5UtjBB75+nSuihYxu8G0bpJGcyDLHkcY645/lXK6TqENwypZ+W&#10;CpIzI3I465xgkk8fXnFdZbtBNH50WN6KFCnowY8k98dM9/SgDuNGhjtNSjv4tzOsyn5xjKjgtn+H&#10;PYcV9heGJZBOus2m3EkWzgnBVf04z+lfKfhDR49RZhagBdyRryxIcHjHXgnk55Ar6z8CQXNvpslv&#10;fwkyKp8nbyehB3Dt0PPX2oA9ZSNpJGnznZjCLxnOTk4/pW/Z2U8ii6ZXVUGPm+bHHA5+boc5+tVJ&#10;4reDQoNcTAiTAmU8n5ffr0zXc+FZbXXLc3sBBgfEi/OWwB6++eKAOLm0kf6/LjA5x0HGfx9PxrBf&#10;T3EbShDkjlTgBgBzgDJFe4/2XAyusLAusnfPToR6YXtXKa1pE0fyGPEinGDyTnkMCPoeCKAPNfMu&#10;PL83KK+PKIAyQQc5Gfaty233ErmB1LFfnyudq8j5CcHHeuZ1a0ni+7KoY7mRTnkjqcnuefy4xWhp&#10;d20DAO6qzY5XOB247euaAN6KwkS8CbmYEKFcEHlhzkd88/hmuksTG5a32EqGBKM2Bu9VAxkVhWky&#10;zoILeUIVAZh6kDqSOx7Y9cVs2Ttb3Y+3YOMqS3HynAHvmgDpNNjkE/kO0mGyVGCCqdfQH2rurVYX&#10;bIBKjoWOM/XjnpWNAlxjdKnyj93GVycIMY6dc963dOhEsSSbsKzcpnJBz2oA5P4r6v8A2P8ADO6S&#10;E7DcyLbpwQSWOTnHevlXw7ocenj7XOv7wH5AQOQRzk8dOT+NfUPx7jWLw/pNng7Jb15CDxv8td2P&#10;xr5sOoMh3S5AwMgMNg64GeM9aAOlu9Vlgt2hTHmYyD1GAcgZ69uMZrjG1OSK8eZi20tvdd2dwYZO&#10;QMEYH4Vyl7r0gn2oS+wFyRn5dxxgZ5z3xUFpf/bCbjJIL4IOAAAoxx1x/PNAHtyzmaP7WcZb95tU&#10;92Axn/GuJ1/TnvGS4tQJF3YkXgEBcn8iRSaRqgt4d0jKRkK2/twf8+ldBprN9paQBmjl2uVBB47Z&#10;9VPbNAGLpcCJcRt824L3wcuoP5cfnXdWNqqLHlctkAsWAznqcZqZbW18ssyZZAGfHXjJz0/nVY3t&#10;jbjMQUMflfd2zzg855PHHr+FAHTLJKIkglQgEcFTxkHH6ZzXMXmXba6AttIGP4Tnv9RUQ1J3DMFL&#10;IGZWUE4ww5xxke+azJ5NzneAwHzYK44PA5PXFAE/mSuRM+Y/l2xspB6deDXLG6uXJO4OgYBGxsOM&#10;Y6HqTnjitOV1kIW5AV920BOegzyfwFYlyBNcb04iCdccKvJ7d8j8qAHalfSyZW2GAoVecgdfrz7k&#10;Vc0u9hl3NMWjYL8obtgEZ9Kx5FUSrcq7KTncR0KgemOhqG3jniZo4XRkbI3k5wevI68/yFAHbDUQ&#10;54/gONhPbpyQPx4rd01Jnbzm+RcDnccbs+g9uprktMYSyJEBIU3h2A5bdnkZHr711MMzFw7EL5j4&#10;HB5B7Y6Z70AdHe3SC2BXluMbjgZ4PT19qw7O+nhmyqKVA3MDw/4A9B+FXLl1urdpwylxkdMBfwwS&#10;RmsvTjYPcLI0hJy24fw7QO5/pQBuXN0RDj7zcOsfLducn3J57elctcyxrGjXDiPc38RyAzcjHtnI&#10;5q5dX1sS2yRFTAUk8fUe/Y1yM90ouTENpB+cMRnp19efxoA6GK9iPEEhMhUgcZAA6VQl1RJD5UzK&#10;flZWZgAc47e5yKwU1GSVlj2gIz/K2M47Dvnt1zx7Zq/5SecJyjSOSS2/C4bkAY9x3oAdMyQRBEYg&#10;7cnA55HUngY+orJtysVwPtO/JkPzcfMyg+/etBopGRpXKxrt2gOcdT78DH+cVE0iRriMsVRjgId3&#10;ABHQc9OcflQAo1VmIb/VgBVcnsOpxt7fjViDU8zEyOfLAEjcbgUxnpxkZNcvJNcOBCinagEgPQsD&#10;kDIzj6jNW4IrhFNwjorMfmAwSenyqMkccHH0oA7IzHU5FQnykDMzCP5U49xjn3JrpdNvNL0yEpnE&#10;sjllAAbkcdcHAIHfj+dcKut3fkwiXa6w8FlGGJf2H4DgVThmmikJlB3N8uQAfl+ufftQB195qFzq&#10;DiNSY4VYKIs5XBGeSDyfUkVhqLaPdNCFTY2dowAADklhVC61vy03yFflOZFcDgEeo7jp0rjtU1VN&#10;jLbBQWXcwbJIHI4xQB095ewxW0l1Mfu5AMfIxnj17/5Fcle6vZFQ1pwC3GQenRs55x9eazW1IyRl&#10;ZOF8sAljg7hj7vPrWdMYpcvcZRQrbgT9459AM+4oAvT6jPtKs8gOQSwPbufwA6d+axUtwiLFuK7n&#10;KAknJJ6kE9+O9QQPNgFXO1sh0fkqAfzxnnFVr2fynVII3A53hxnlcdAOcn6UAesfAoTR/GuxMasf&#10;NhmTaMAMhTIOO/QV9napbTSXMse1m2zMGBHPqCPxNfHf7PkjT/FyyFqyP5UEzsBn5fk6Y9M8cV9q&#10;+LLuS1meQH7oZmIb5WOf1A9aAPJ/EV7bMh5VVLEzK2DhjwMkg8ehryDVJlkkaSBQQu1t4wAR2IHc&#10;V3GqX0c1xNKhV1kO0sAWGT1OOpx7V53qLP5bGOTA3t5jrwCpHKBuD15/HFAGTPdTW8q2shwCSmUO&#10;D8w/kfy9awGaR2llT5mjJ3bDj5j8owOn41qyW/m2w1SQCQDb869cr0GCe4BrJuoEhvDsCqu0uOP9&#10;Yy44Ug0AJcNcW4zboWjVS7ZI3bskZBHHI7ms6RUTMyxgF0wxQ7uvUdMADODU0UguYjMdis6+XuPH&#10;HXHJwOQfSoJWggXK7zldjlQBhjkHg9ep/SgDmdckSIGF36qpUA4OCTtAwD3Hf0NZOpCGYtjCNKd5&#10;YkHzOMEcd+O+OvtV7VpbWG7WWRUUxuBuxw/DEZU8gDp9eO9c8l7p0lytvNFIwLPtkUEspPB4PUdK&#10;AOI8XpbG5hto/MR3gMsvclscFR05618n/EedbTxLIwL/AL6MSxtkfOdo68cY719S+Kb6Ke633EOX&#10;URodr7WChTnoD6dK+UPihqtlJqsN7HCXiij8mRg3G49MH6ZGehPFAHHW1w9vI+5CXIyWUjAJ5HJP&#10;NZFyMhmUDcQACxz055/x/wD1Vlz+KrJpDB5HmMqDdvcqRkcYwOfpn1qtH4s0/wAt5BauSIyNjscK&#10;T/F74P8A+qgDJv4Y0OFd9zZkyR3I57/0rl75FNsRBuAC7VB5Awecn69MV0N34l0uZDJJFKeNpP3s&#10;AnII4Haua1TWtBEZ8ppyQPlAQLg4AyBnuc0AclII9gRyA24jdtxxnk9qoSyoS3lO2DgZ/iznGR/9&#10;f1qWXVNPG4lpixG5cgZyOCDzWe19YIyjc7gAMwC4we+Ox5Pc0AULlxPkxpljnLEcN3GOlc9cSB2k&#10;WPLYOVB6fnwK357mPymdQdoICgjBA7GufmdyzbSe3+fSgDGuCscK7GyF6gLx7E/zNchq7QNhmZVL&#10;jO0+vvXZOxG4gj0IPTj1+tcpreSu0EZG5skEZPT07UAebagSUZxgjcVBHTg15H4xcnTpV/2l/mK9&#10;P1B9m5JDyO44GfevJfFsgexkK9Ny/wA6APMT1P1pKU9T9aSgAooooAKKKKACiiigAooooAKKKKAC&#10;iiigAooooAKKKKACiiigAooooAKKKKACiiigD//Vxv8Agrze/C7TfhZ+yrqHxk8U+LfBGgQaj4ll&#10;m8Y+B45JdY0W7VPERsL+JIv3jQ2955Ml0I/nNsJdvzYr+B+XoK/0NP8Agofd/F2ztv2RZPgPrPgz&#10;Q/Fr33jC30e5+IOz/hH7tp7PxPFLpl55gIxqcLPYRYw3mzpsKvtYf55UvQfTigCGiiigAooooAKK&#10;KKACiiigAooooAKKKKACiiigAooooAK+rP2T5BH4x1Fjkj+zx9P9avWvlOvqr9lIBvFmqK/KHThl&#10;fX96tAH6RWN6I5NgB2EbTESSc84zXV6bd/MGCD92BtGOcDuuOxrgNNlRLcCRUHJJXHTGOn511cO2&#10;I7YXDSFVMRUkqN2RhRx0xk+lAHYjVE8xhbxKwLY2y47Ybj0xnrWgnmxKxVf3flljvO7aP4QPc8/T&#10;Fc/M9sYxLF8pGcjs2fmwO+OvJ49K17aZLZC+3CugJVj8rA/d6dO/XvQBox3AnjXeE28EZBIJOGBb&#10;29+2a0ooZbmRTJMeVJJB6nPTj8B+BHesFlAngZiEyeSOQe+SRXQWV2qs7TKiKMMvRec8c54xnP58&#10;UAdxpsTvbFssuXAUsvRjxnBOeT3+tep6KG8oNOhzgEYGVUKOgA4GPf19q8l00ZgVtzbgSASPkKue&#10;OCOcnPNd3oV6Z3jScLtjJKqck7TzjGeffHSgD6c8ARxR3vlwDb+8G8f3yejADP5V+cX/AAVk+Onx&#10;k+DuqeCE+FniTVdAivItVS5TTJzCJjbtbBS+AM4DnH1r9GvhvdxNfGF94Ujlk4VSDke5OOlfkx/w&#10;WwaKW++HZj6FNcb8zZfy6UAfvL/wbMfDj4Xftafs2/Hf9pT9vjxF4v8AEWlfD66tPlm1zVbSz07T&#10;rewnv7678rSpYZ5ZNkZ4y/yrhULGv091T9lL/gmv/wAFZ/2bPGGt/wDBHf4x+LtA8Z+CreQwy6Tq&#10;3iBoZL54TPa2+oab4jIuPIuGTy1nhCANv5cqVHwJ/wAGjUPwzuP+CcH7V1t8at48GSXgj8XGJ3Rx&#10;oraFdC/KvERIpFvvwykMOxBr9Pf2h0/Yv/4N2P8AgnP4n/aM/wCCcXws1rWoviXaQCz8Yadfy6zZ&#10;W095a/8AEnvdTvbu4eZNPUy74hCCrSNjguGoA/zrIf26P26dG8aDwzqXxJ8Xw3Vtqgsbq3kvX+Sa&#10;OXynRgfRsg8V/ctqkrz6HbajNlpvssfmOOC77QG6ep5/nX+dbpep3usePbXWdWkaa5utYjubqVzl&#10;nklmDux9ySTmv9EbVnj/ALGtpCUx9mTKsDym0Zxj60AeT6y/mlobkkBk3bjjqOOx6k8n6VyzPFG8&#10;MPVWBCN9wqF4A56/jWvqVw16FXkDaELDv/vAetc8ttKWSKcqB5TMjNkDJGAB1784JFAHVaVcKZXi&#10;mb5Aw2eWD97Pp6ZGfoa6TSb4qSLd1coTuBXktnGRnPfnJrziK7uLeCNZDl8su36cDPfn61sabqkS&#10;whztw3zE9xnjAHYAdSfWgD6C0y8EsK/OSdwU85B/z1rr9OiK5gGWVST8uMAk5Byea8LtJnAUNuRQ&#10;Qy7T1HBAxyD7e1eo+GdQ+2DzIVIZFKqeAvGeT3/PNAGf+0aAvhnSZ0DM0U0gU9hlAMV8YajqbMvl&#10;puQoN20HOe44HTpX3F8fdOl1X4Xi4QIXhuFkyeAAf72Ox9q+BXQSSBk3LKBlzGMllHrk+g9PSgDn&#10;Q4PzKu1kXcgRt5JwevXGOOtaaTRNckIy4KFsKDkZOfYdMc1z4uU+0ylsxnBAjY8M2f8A63T9aSC/&#10;fyyilW3KeFfkE5PQYPoOaAOw/tMZdYzkqQY1bPTODj1PWux8N6ssuc7wPLCjJxjB25A6npXkgvzJ&#10;bqFU84D7VySAcjPsT2ra8IBzdGVC4EQAUgkgg/exn3oA9qlu5wGwf4NqHLHnAwP0yD2zWY91JtS3&#10;eQFzGG+UYI9z9TTftkEgEsaAP23AEgLw2QPUfrUc80Nuv3sZfGUOGGTx68fpQBsWFyFtgJvkO0MT&#10;znnBxng8j6ZqW5niDHczDcfmBBPAIxjdn6ViyuVVQ7YY7grkfKcYLZx65FY087uWVCxJQgOFJ75I&#10;5+nWgDZmm+bZE0qEjjufqfUdvaqkYbzljBILAbTkYUZ544yDiswSiMMQGbcNzH1Gf4vT/wDXWtHK&#10;4xyN6ruBA4APQZHfAFAE09zGsgRX5VsnIOATx7frUMVtFgvDGQ4GB0PA+nU+lZ0rXAdpJcNIQNp2&#10;9OSMZz055qaOV4dj+YWdgd/ZQDjHP+eaANEzpBI4EmDk5A6Ekc4x3z27GtuGe2uIfJuYnG1diMrH&#10;lvbOc9fauOgDbTJcKDhT83Ucnrj/ADzXQWtxJDdZmQ7WOMr05xwRxQBqyXk64dgdvVByD8o5+nvV&#10;aC40eMKI/MZZGGeOeO2e/IFY99EWvpJoSpCnjJGBjgY5qlI7CxjkfeCDvG0kHk9xwf0oA2NQvLIT&#10;+XbZKsSOSAY+Olczcxu8/wC5G5pDu6Yxk0+03NMYrjKY5RlGN5PTd+JrpGW0hjKlTu5w27Pzd849&#10;iKAM+yJhiVpVLnbtLAjgEnjt1rTQPCzBslsDCs3fIONwx7VnAiNtoJOfmdQABn0/CpN3mIdj7DtB&#10;JA6bj1PUk/SgCW8mF1HtkCk5+5nHI+nPX8ax57prdRHbFOVI2heevc8dcetX7h1AYKVV+MKM8/7X&#10;sR+dZbrCJZLdyD0O4dyT0b278UAXoZZC2ZgCwATDYHygZHt1zUcUglDKNxY5yzDGPw+n51EZYVPk&#10;OHVOitnIBI6fQ5/ColvQkTzogKgFQMdyf6Z9aALJt/m+0IFjwPLBwSfbnjOc1WmlhVxGYXBGdynP&#10;zMB6/wCcVNLrO6Mee6g5DMGGc8DvjPOeB+Vcpqd08sLSJuC8IijgqOjNzyelAGbf6mk8pgxs255J&#10;5JOcgkfXH4VWaa2CmJJCXwCowFB7nHFY1xdG6VYrXBCgozsQBnsSeP4v1rDfUiYvJjcOIyqgD+Ln&#10;HXoO/agDY8+5mjxOrMNpBAwDnPU4759Kc885TyS0bEbPv/d9RkHqfxrkpb8xybYtrSA5LrzhAcjI&#10;/DtxUsmqveypGGTOA23b+ZIweAP50AbhuJYLki5YfOuBuw3T0IwOaieWR5nkZtoBw5Rsln2+vtXJ&#10;F4ZHKx7WEe5d4I6DrgZGOwzmljmeOQI4xEI3+U/eyeeCevXg46daAPrn9kbTmu/iDe6mDlbTS3hb&#10;GW/eSOuCOnOBn8a96+J2uILtkd1UM7AlOdoHA7e361xf7I+jzaN4G1LxbMreZdf6lyRyiH5TnoRw&#10;K4rxtrzPqZicqGG7gDpnqF4wRjGT15oAg1eSNEM4fKyAttA6ggkD8+tY+nYuVxdOohTdyV55/hHf&#10;ge/PrWZa3kkym2mYyCMgk7SBsHYd8H1FWGaC1uXtcEyoNwxkJl+nPXnPPvQBUuribJjYGX/njj7u&#10;1MDkeueevtzWBcTxSSxx2rFVIXcXXnOePyGelbMekXWoXKxWaF/Mydwdiq9iuSRg5/lXQWvgKOW3&#10;2X7llRxL87cDsB1Pfp9DQB5sIoG1CWSNSB5T5LOpLSdgMkY4P/1qp3DeWhmkbcyKpPbbuODwc7h0&#10;NesX/ge1jcpb7zKQ6O7ZI9iuT1Hr04rz7V/Dd/ZMzWq+cApVW25wVB7n+lAHkmvXcE6sAjKAwXy0&#10;A+XHADEZ5HBP1rCW+icraxsQJWCR8ZB29cnrjr0rG1tjaq8M0cgkiLkiTIPI5Uf4msWxCXEfnxv0&#10;CnzAD8pI6kDI7jAHSgDY1izJ1qS1GzCIBuP8Tlc7sn09h0r4q+IMtu0xsAUwzySMqnJIjOOox17c&#10;CvvLVdNklRNUugBbxW5nlkxwuFbOccZG386/NvUrpb2+mxgJu43Eb/kJCnuTuHPWgDzyeVFyqqpA&#10;dhljzgc5698VjXnmSRgMNrAY69XHOOP/ANVamruNzyQfLGHAQMcEDueneuXuZphIB99WyuSPvH1B&#10;z260AR3HmSAxgcE/OBnIIP4dRWZcSwPhWIMcZ2tGVAbkHv6c1cnTzGMgx8uPlJOQc9ccfmaz5na5&#10;3Eldo5APP05PSgDl7xGW4ySMKPkPGMdqrXCfvFlkGVZCVKtt498e9F7LCIxMwPHBDdMgnp9c4qjN&#10;ICgVRsZMcdsNycflQBJdDzFIGcY4LcYIHGMVk3V3yAh4HzhgQee3y+hqzdSpJHyGznKqBz/hXPSg&#10;y/vIwA3I6ZIUDqfxoAheZmyxI+Y7uTgHqP0rB1iZZIy+9gNuXA5/KtS4EZhCFs7cKEHU8d65q9lj&#10;AMbAr06nJAFAHC6lHjcoBK5yPVgO9eReLSBYuOnzKcenIr1TUZC80kZZmIzy3SvJ/FR/0J8842j9&#10;etAHm56n60lFFABRRRQAUUUUAFFFFABRRRQAUUUUAFFFFABRRRQAUUUUAFFFFABRRRQAUUUUAFFF&#10;FAH/1nf8FWtI8Ma98N/2XNK8bfDjVfizosv/AAmh1fwLoMjR6neWSWXid7i6simHNzp0Ya/hRSGd&#10;7dVUqSCP4BJSWAJOc96/v+/4KpazoGgeCv2TNV8R/ErUfhBDHqniZbX4jaXE08mj38kfiNLBpo1+&#10;/aT3bRW92rEIbaWUOQm4j+ACXO1fp+XtQBDRRRQAUUUUAFFFFABRRRQAUUUUAFFFFABRRRQAUUUU&#10;AFfU37Kr7PFOqHt/ZygnGcDzUr5ZFfVH7K5/4qjVUydraaA3TGPNXr3/AC70AfoFZs32dSu0uq7g&#10;CM8scn6/Wuu05w6ssrLtYnKjueg5+vOK4LTlEs5+0ErkEKnIY8e/tXUwRQk4U/Jj5CcAAgcY6ZoA&#10;7CCWVlMY27GC4kxwuB09jwfrW5aNZzy4cHbwGJTIBA4PUfX6VytmytCsZLEtjAYAjAHJ6jJHStTT&#10;LtpIjK6+TtO0MWySFwOnb88UAdLCJN8crFWZj5a4J5K89fbsDWjYieW68tE+VR8yj5iy/T8/p+NY&#10;9i/2STa5Hmcksp+VWJOQB7jrW/bkkBYwqSvx8rY4zwSe46ZoA6bT7iWP5fu7eF81cDB4GQOntXWW&#10;k6xlWjYr5sxh2j749wcnrzXHWMYsS0kzo2RjKHglj1HrjA/OulszllkIAkO0sVbkHpn06HNAH1F8&#10;PdX2XALN8yfKQ3JAHPbqelfBn/BU/wCAfxl+OWqeCZvhLoF7rsFjBqS3JsimYXuGtygYMy/eCHBH&#10;oa+k9M16Oz8qa2Zssm1hxkhRjGc+nPNfQ3w+8Zyahepp5kXIjMxjz8zYONoPr7UAYP8AwRv+M/xF&#10;/YW/4J1/tP8A7NPxM+Fnj/UPFfxQ0e6tfB66ZZwy2Es93pF1ppS5uPNPkbHmDlipBHA5r6T/AOCM&#10;v7a3x6/Z2/Y+8Yf8E8f+ClHwU8YfEL4VzaNer4WitoINUmWO5x5miXEUk+EtWcmW2lUj7M+eg2FO&#10;+0XxMtvPGDvVG5RUAx93jcfr7969Sl8aulruRhEnloGAIVuO+09jQB/GXP8A8E5/2zLvx9JfeGPh&#10;fr9jYNrDT2NlcTQO9tbGbdEkkhl58tMBnPXGa/tN1OG4t9Lhs7oEzw28MUqhgxUlPn49AR2Ncnbe&#10;MYZLgvCVVAB5j9C0g9c4z9PrVu61tLiRHuXZlfcCqgHd2Ucn26//AK6AOBu0QO7RnO0sGRiQNxOB&#10;jGeh/KsuaUSRoXyoVTuIG4Ycgde3sea2p5m2yyQowfbvcIoZsrgFcH1wfxrPmV5nKRLIqMEBB42g&#10;jOCP9nHb1oAph3YeXEm6RoyMK2NgOcde3OAaW6tv9HkOCyCP5tgwqr1z/tcDt2pzWjT3KNEiupbz&#10;ZGQfMCPujOQcYGT2zWurLdIYowjYIUR8hgSOeOnTOfTOKALHhjWC9ptc4Ix5bFSBxjG4ewNeqeHt&#10;bWKSKIOGVm29eCMnP8xXlKCS1AiB8sK4LO/OOMkDpxx1qNNZMMoDNwuNgxjjsQCP4h9KAPtHXbT/&#10;AISP4fX+nSlGBt96sRxwv8OPpX5bwStbXstnOzKVLBtyndtUj+I+o96/Rj4OeJodQml0K8YL9oRo&#10;tpO7khsdc4BGRXxB8UtJn8NeKru2ZWHl3MqyBvvHByv4FSPxoA5Ke0jltluFwATk7cbiynAA7jgm&#10;sWTRLdlVYWKuckI3X5sDOQf1qxLfS/ZA0bAOQuDj7o45qCC6eMSRyOSNpAbKn5uSDu9enB/LmgC9&#10;Yad5cZR2GTkmReB8wwcHnpzznpQ89lo6OImZNi+X9043E55x+HPvVXSrx0CfamI+Vm5GfrniuX8Y&#10;6vbNKbQ/dKluMAAnpgcHB/TigD0XSddsb0CN2J8wfK/IyGGcH6c101zcyWsasVVwD5p4Pb1PfP8A&#10;n1r578Ka7LJcrIfkUupYMR94A8dfXtXsN/fTeZHcOSf9wDB9CM4Ax1oA3dS1S5ntBKXkWONMgL6E&#10;98fX0qlZyzEOx3JuIYqBkc5xgdqyrF32s92xJLLuK4UbfQduO9bE9wQqxqoXPy4ftnp0680ATwuR&#10;GQS4PK4Xgsffj6k1AqEuI4vNjB4Ch8AgZJJ9eeneqW5oeSzLx1P8AAHI9/eoHu4ry3knj+QM+UkO&#10;Tw3JHqMEZOaAOmjkJQKvOXA9MD1J9KZfSN90HO0B9vO04PQiues9RZ0xKCHjBcsuBlRjAJ9akur+&#10;VlWcFFHPyDHzN39+lAF0XCSMrMu1dpLLuwDjufbPP9a3rSeV5vMDqgC/KANy4Az971/+vXGxX7qg&#10;yuMuMZJYdO/17+lalreuJtiqqK5ZVBA2KR64+mR/jQBqXsSyqArdRgEjJOTk/L6VWiEkieRA25Ac&#10;xy5BZecdCeB261NKVvZQ6ghtoGFHOTznHvT7dVjufsrKS3+schR+K4/kaAL9zBFLEGhlEzHgMOX6&#10;jHA7A9xWcVuIi5DsxLcqcgjjBJHrn2q5LNDDlICo3LsJU4yxGcc1mLNbyfMmGeRsYXHXk/lnvQBX&#10;jmbzAjMyBcIC4IKr2JA4P41YmvBLFHtlK+UT5hVQvB784B/Ws7YsYZ5Ffr8oICge3PeqVxqkYP74&#10;bwRgsg6jA6lR1oA2I7re6+UyvjBZ3JDkj+LHA/Koy8czpFuw+0hGAww4IIyT0Hr+orlxqkMR+zxn&#10;5GBKso2jeT0HbrVptTeUxyrlmVsNg84Y4Bx0PGTQBuGZYT87uwwCFGc46n/Iqpc3wkCRQPtOSg4y&#10;TuAzn6ACsmQmRVZyudrMWJJIHJ/BsZ6GqjxoYBc/O2Ms2DtJwOB6/meKAGXtyXkaEsAQ4BZBkLgd&#10;VH6c+tZt9cLHGNzuxxg7h1YHJUkfxcnrWrZ+cczShAgbcQzdj2Pf14PtWLqxtrubyRx5Z2gsDz34&#10;OetAGRehbmMzTkfKm4xn5R8xIAKjj8elcRq15ZWYR7c5AUtIU6HnpwM+1XtZvJbNESBgf325VPLD&#10;H3gcZ7ZI681zWr3sLzP9pJEjM23HDDIyvIGcg4zj6UARrqErqbhTlX5XHBwcZ3d89an059Q39d7H&#10;LFg21ectz+dcfAZAGnVSmTl8tzj+6D17fjV57q4cR7XKnccogKnG7d246CgDqIQVYyQyByzYyvON&#10;xHXsT7V08eiXGpX1po8BKzXMioMj76uwGBzwvr3rM0ERwqskm0Ir+YQOu32B98ZyfpX09+z/AOFI&#10;te8SyeJr5Ukgs/3UTHszYPBIyTxntQB9exW0HgX4Xw6MihCsYD46MTkjP1zXyLqMk2oXIeQEybiV&#10;ZhsUEjnOcgnsM819VfEiXZ4VhspiSbmY7VwDhVyQTzz0HrXz1baVpujxi71OTa4JIhZst6Mc9v8A&#10;CgDLgt/scAnEn7zase4IcZOBgqeh7n1Fdl4c8M/2jbtc3S7FVsuWPboCc456YOK5SHU7nU7+FogI&#10;baPDhV+8ynoB1Fa2s+KrnV1ittHyECnCxcZx0yAeSKAO01G58P6RGsdkVfa+AgXaN3uT16elecat&#10;4qtEj/0SMlgNy7AT0+8fy6ViLo94VDXMpyyEKPvOxBB6HpgfiPQd5IrHTbNQERZGJLFpGyU75yOp&#10;x+AoAy5fGVwmJXncYBBBBwuz5QT7dqanjyMShXVXXaXctloznjAU+5/+tTrm2tSdsUUbxkjEmwEb&#10;sEKB1PJ/WuWlg0y8n2sgA+9tztJIxzz374z0oAp61N4Y8TLJFqMKJ1KvGFUDr6YPBPUV5h4g+H8s&#10;KjUPBTtdRDiRgACmOoz97Bz+VaesaTdTzOdIYEOAPKYDcy8/KpFcyl9e+F1F1dPKs6sPJtWBUyLw&#10;QuP5k0AHxOY+FvglqUExcShlEWSwd9+CzH2GAMkfga/NCK4eZWnj2kIQ2w8gg/ez9PWvp748fEu5&#10;8VhdA3GUzMskix9AsXO05xnk5JP+FfNhitlQwF2VZHVeeQysc7WxxxjtQByOsWkc9q0qsSzkMAuR&#10;tHQ5z2A/pXmlzcOJRaYK4zIARgsRwen8q9N1UPHIwVMJu2g53FWHc59uQeteda/H1mU87icL/ECd&#10;xb8aAKkkiYx5jLyQCOmV4rIkmQOY+xJxkFjz7elU1vXkX94rBl7rgevr9OabNLvGHJIxuXbkcnnH&#10;r2xQBn6qJJbfbGoUIMP/ALXPBU9eO9c6bgPtQ9cbAQMEn/8AXW4ZGVizEAAEDHT8feucmJiuQjoM&#10;k5GeepyMYoAf88ilsknvjnAB6jH8qrTKoYkD5SpOc9cHp/nvT2CwSES9Ax24PPccYrOuLpZEyWJO&#10;DtXtn8aAMK/mm80HO3POeD+dc/deY4coRk/KA3OQa3r0lcrjPPzEe3p9RXPXhgjidxnzM8ew9KAP&#10;P9VMqO207eeuOfwrzTxUWNgS3X5efxFeiarsJ54xgHJ715x4mX/QHOOdw/mKAPOKKKKACiiigAoo&#10;ooAKKKKACiiigAooooAKKKKACiiigAooooAKegBbBplPj+9QB6/ov7Pfx68R/DC8+Nvh/wAEeL77&#10;wZpsjxaj4us9GvZ9FtXjKh1mv0iNtGVLoGDSAgsM4yK8iKDHfPSv2c+DXiP4c+MP2YdK1T4xat4B&#10;sP8AhFvBGveG9I8VaL4xvtI8daRG39oXNnpi+HFniTUVuby8Mc06WsyNaXbq0mYXEf5j/GSW4n1j&#10;Q2uL/wALahjwfoMayeEoFt4IUWwiC294Eih36jCPkvZCGLzh2LuTuIBmap8DPjVoXgDSPixrng7x&#10;VZ+FvEFz9i0HxJdaVdxaVqVxlx5VnevEIJ5MxuNkbsfkbj5TXWXv7Jv7Umm/E60+CepfDX4gW/jP&#10;ULJtS0/wjP4d1FNaubRRIzXENg0AuZIgIpCXWMqAjc/Kcfrf8P8Axbp/wG0z4c/FfU/ih4Q1lvEG&#10;q/DC8+IviW38RaRqWp6Lonh250y607TNO8LRobxZdJWzt0v57iN2ke28pI1i8yS6wvilL8OdY1f4&#10;cfBHwdq/wq0CDTl8Rat4g8BWPxBu7jwhqVpeXWkzJa3Hi0XcpSe8NgZ2tZr5I4TYxNFtuJ41lAPz&#10;2/4dzf8ABQb/AKIT8Zv/AAitb/8AkSj/AIdzf8FBv+iE/Gb/AMIrW/8A5Er9M/8AhV3wQ/6ED9mH&#10;/wAP7ef/AC+o/wCFXfBD/oQP2Yf/AA/t5/8AL6gD/9ft/wDgotZfFvUtK/ZO074G6B4N8V+JZ28c&#10;Q2nhbx/5f9h6zbPp3ilb7T5/NKx+ZdWZmhtt7BftDxbiBk1/nnzYwCPzPev73f8AgsBZ/Cm++EP7&#10;LsPxv8OeL/FHhRbjxXPrOneA3dNet4oYPEki6nZlP4tKkVdQcN8jR27CT5C1fwQyjAGevegCGiii&#10;gAooooAKKKKACiiigAooooAKKKKACiiigAooooAK+pv2VZNnirUySVB09ckZ/wCeq+lfLNfT/wCy&#10;4VHiXVd2T/xLR0JH/LVPSgD9ArSWVl+0LkeXJ93Az8x68+ua6GCIsixyeYpJYrtIIAPOfzNcVp1x&#10;5CbyFYKfujJHJ9+c11lnePFc5mMjbTiPI4+YcZxj3xxQB0ds0aySRsPRI2ySoJA4NSK7T8KAu7H3&#10;uRweOAOD7daoSyzJEA3DkeYqqcgLxzjuSOtbNgDGA8LNv3bmAbCnjrjuc9PrQBvrcRW8YMhxIWGN&#10;uctn+8M5HAz71u20sF0QWk2TkqFXGBjOdpwDjnIJ9u9cWs7CZ4tpXcPMbcMqQOnzAdxW3aXzptER&#10;CbyAsmfmPGQAKAOzhwsY4BCv8ox64GRW5b3Pk74yygg4bzDk4PUKePSuOgnucM6rlElUZIwR26/n&#10;wKnm1NTvELpIqyfMjnB2Ef0/OgDsE1trufyokUcEMy8ZLHAUfWvSdA1G4tp4prPIlXBXnGSp3AE+&#10;nH4145oDDz/M2/u+Nh2kjcMYYjAxz055rvra6Cyh5TmTdlRghcjrnHpz0oA+/Phz4hj8b6St0sRa&#10;7gYQvFxjc/De/BH4cV7Hr9wlvItpM4X90EJCkruXJxzz/DkelfnT8IfHOpeBPGthqTkm2a4SOe3A&#10;yvlsQMlu571+mvjO0XVUi1rRJI5RdYkIOAVRgTlcg5Iz+poA89TWJSyJbECMsoYDIU9enc5JINeh&#10;aNY6lqdkWuQI41bK7z82SRnbxnmuVs9I8N+HRsvJZJbkkvsQZA2+p4wT39q3v+Ezggt/KQHBUFFw&#10;RgY6E98daAPSbDw7aQWxM8gDM+cljg+2SeMdjXQQ6TYtZNHFski3dFwxU8557jmvC28TXFwTMquT&#10;8hZipAGM9GHpW1b6nqCRyMvzRlhI2VweQTwQccdaAPXU8F2s4LwphSm8gE9emMHjkflXB6t4ek01&#10;vIRSTGzP0wyEjcST055PFV7fxlcafOVs5pOGKuGGQvGcDI6GuytPG9ne5h1VRIWUeYynr2BDY7fp&#10;QB561qZ7YhNrq0RZkOdvJwc9s9D61zdzaXks0YYqSi8tyQQeBk/hgDt1r2zUPDuhTsNRs5AySLje&#10;p5B65b8OOlcnq2lLfSLHZ5UKW27RhFJGcdsggYoAyvBfiSTw7rFvctIcK56ngFSPvHk8HAFd7+0V&#10;4dtby+i8WoC1vqlvHJKyDlZIxx09f1ryibRJ7beb5VVyojAUkdMAN+JJGff6V9Ow2EXjL4Nx6PJy&#10;9uAiEk5DA7hyeeO1AH536rt02MxSOSqggDuRnqDx2xjnnNcna31t9lCW4IBbbvA3MvORnPHoMk9q&#10;9K8SWdsqTSzSANG3lGOUFXGSR2wR9O/4V5DFNPaTkbVxC+zCtgY/IjHPPegDpv7YNqBHOmWEXylF&#10;OTknJOcEknr7V5h4k1K0kTzJRuxkhDn5VIzz32nPFdbf3biE28GJDn90seNw25I/PuOB7V5nqN0+&#10;oqzndGxOFJxxg459xjpzQA7RDJFdLPajCl9rIgAyzcj5iD0H/wCuvoa1INishZizbdqqeMkc/iAe&#10;K8U8L2bhB5x5EnmGPO0sMfMw3Y6fgK9WluZp7WNrKNNgbAJJGQOP1x9eKAOo05w0jSWxVX3ktLgn&#10;cRxjnjI5HStGPzFmWGTDbgY0Kfe6DPFchaXFyqRW8h3EjKgZO188EDv8tbunXM2lNvjhLiMk5J4Y&#10;9GXJJ24z79vSgC1qkdwi+XMrb8BcSkEcDgjqQD/hVdvMaELEDv3MWVuhA4HP41X1TWY9R1ALEpYh&#10;du0MDuGASD7cYrIudWS3m+zxxh2fiXaNyrj/AGuuaALYulSR4sb/AJlD9drEDj04PU8+tUtXMTyp&#10;LCu0oMHHzAlvlwCc9M/hWA7oczL8zEkMWY4xyMY6DBx19KrQ3kqxAOWJLFgSp5wMgcdxg5/+vQB2&#10;VmZIZUt3LgYAJAP3uRj2x3NdFY2qNcb9hyuBkZzggnJH0rzSDXLpVZWYHBw3GT83+NdBpeviG8RW&#10;cZB2tyAOT7kcnOMUAerxwW1oHWPzg742OGyM8d/THFVY5/MvHnc7ARtAUDk8Hkn/AD3rOg1WN4Fm&#10;twWCj3A56MBjrz6VgSaxI3mG6AVVYFkIwSewz9fagDZa6ijdnnLsC+VQjGGx+GAe9c/qGusgeaEL&#10;zjcQxIGASfm45zVW4vhM5lYblQBl2kZIJ/u5ycZ/Tp3rDbezsFZj8uVXJUcdunfjFAFt/EF8UaKR&#10;iVDAfNnA+vqcAVl3V95BIhb5QdpTHLH0wPfuKqSvLGzrFtI+6VY54HUAE5wDmokmBsiJlCqhZjIg&#10;zk54OMDt2yaALDXEtywW6XCrgEx8EDPzEEnp6VsafeRyKFclccOq/wAPI65A5/DpXMxXIEW8E7GY&#10;BVU7VYnnHXqBye341ZXVZxLGrAlWOzeeBkHjoMEdOT60AdhI1nGzyl3ZTk8tnJHTA9+lQpPbSzeU&#10;7IJJANqsNmRjJJB4B9+tYaXkc/75M4UMrDapZiOcYwMfnn8KrtdSpc/aPLYsgOG4UjP+PFAG1KzQ&#10;20wU5UHqwYs3JB6dP/rVxGp6v5C/Z4HVn8ppGi3fLn1U98mpNR1Eo5BPVAzHcACT2I4yc1xU9rJq&#10;OpPd3Db87jFu5bC45GMYHHagCGdp7mJS6vjmebPEeDyoHfP64rIvUt9WjElusnmJEfuY4GMDJxwc&#10;4ODWlruqrp1qsn3m427Tnqu4n245+vFYWl+Jp9Ht55AVPnIVZcYIAGCcjqOehNAFOC9iiCWwYv5i&#10;H/WA5x06HnOepqut+II7hY1Dbvl3OAuMnjbXMkbZsjaQedrHaRkjoPwpWu/tKlm3M5Zvl4LLyCMn&#10;px6UAegeGdVudUmMsascuqLgbSM8Hnk9cDpiv1Y+F+hL4a8IW9pIiidkV5D3Z2GeMdQM9+a+C/2Y&#10;/C8/iPxNLe6hEv2a2l3H5d67g2R24+lfpNoVxBqOtxx27L8sihsL82CckYHHGOoxigDC+JV9HY6z&#10;a2c54gtUXafvK7clto4wMnivnTWtRmvJZYkffcOygKV/hYnAB6Dp/jXY/F/xE2p+KLpbeXZ83kLg&#10;Z27eORx3J6ntXltut1NeqqOzSMNqsxxs/u4zzg5Oc0ASaO97cO1ihL7AqvKcDbtP0z16Y4r0K2to&#10;dOhNrZ4jkxulbHJLcdjkAn25+nNV7CP+zLX7DAxZ8g3Lrnjnnk849O1JNIzSxiBnI2gvKrEZHuM/&#10;1z+FAE7xq0mxFfaZMHHBPY4zz3GemMVztynkxkox6EjaBkYHIHr3+tW5pWd41aRmULwehbb0ye+c&#10;AVQ1OdmsYjGpIUBWbB3FRuGT9A3X6UAc59omikCxFQFwzoBgEq2CffHXjPNclqGqfZ4JHxtVEKjI&#10;xjPdR6defzqW61GORmaTeVVvKy2NzBhls4Bx9DXnGpXjQ2hjysgt8bZN33sHAI64Axzj0oAhuNZh&#10;ivknncg4ymOmME8Y9PzrxH4jfESDU1+zKWkaNcg4w2c4wGzmpfFuuXNvpYt3H71z5gBzgIDgZ6gH&#10;nJxz09a8E1WV3kkvWMuVdSGkG4tx1Ofug/4UAed6vczx3DzS7GeVjsPIUhjwCSOMcZ/Gs/8A0uZz&#10;NEEICBSAcIMe3viupuI/tm601FtoLmRdo4TOOmenqfb0rkJpjYyNYMSzK7bwQANvUHp1IwetAGZf&#10;qsmVZVAEbZBOM+49flrz7UoozAWUBTjgZHHT9K7rUJFuJNiErtTYu9d2/A6D/H0/OuD12WKP50wG&#10;IKFiAoBxyP6UAeV6w4glE4O0oSTtPQ571nfbwVAUrjO7knjPTFb2sac1yheL70nXnjJ56dK86Hm2&#10;zupBAD7VbqOM/wD1qAOne4llG47VXIbaM8jtWZqMuJBdcKc7Rxz0/WohKZU8ll5DZYLgtyMY9s1S&#10;1DzhAFZuR82044I7GgBsxZ8TNg9946ljx+QrKkKs7rLwqjAK8EE8k9/Skiu2ZCHXJKgkqeAc4P6V&#10;myMwc5IGfmOAMnngf54xQAkg4ypYgDJY+hHFc1eScEgx/h19M/lWu0zxsQcscksnbHuawdT5X5eB&#10;ggAY6/WgDi9UIIyPXGDXm/iQj7A59SP516BqjrglcNjHJ9RXnXiKQyWMhPqv86APP6KKKACiiigA&#10;ooooAKKKKACiiigAooooAKKKKACiiigAooooAK7z4a6T8P8AWfGdlp3xT1nUtA0GUyf2hq+kaYms&#10;3luojdozHZSXdiku6QKjA3Ee1SW527Twde5/s4fE3wd8HfjNofxM8e+GE8YabpD3Fw2gvdrZebO1&#10;tLHazrNJb3cQe0uGjuUWa3mhdogksbxsykA9t+Pn7KXhT4d61p2mfB/xRf8AiiV/BkvjbXdP8TaT&#10;beF9U0eyQ7oluLT+079GkuLZkuIoROLgxOpMKhkLeV/s+/Bnw58W9R8R6p461248N+GfB3htvFXi&#10;bVbDThq9+lo2oWWlQraWD3Nmk8jXuoW4ZXuoVSHzJAzMgjfe+KvxV+AnjLxnqPirwh4E8Q241TSb&#10;2O8Pi3xdJr942t3khkXVftUNhpzM6ZJMMqSLIxLM3OBgfs+fGXQPhHqniLTfHGgzeJfDPjDw4fC3&#10;iXSLHUTpN9LZrf2eqwtaXzW92tvIl5p9szFreUPEJI9qlxIgA34ufBOx+E/xwj+FWpeILX+yruHQ&#10;9Vs/E93azxImjeI7C11WyvLu0txczRyJZXkT3NvCbgxyB443mwrP9v8AhP8A4Jeav8WPFehn4I61&#10;4n1vwtqOgar4k1OfUvCh07xVaWOjXOn2s0sHh5dRuBdR3EuqWcdlIt8iSu0pkaCKCSWvkz4oftEe&#10;Efil43u/HGteBtPmkGo+FbfR4LzU7yRbfw34U0v+x49GuWt2tvtLXltFZm6vEEMvmQM0KwrMyL9D&#10;6n+3n8Nb+wh+GD/D/W7n4bSeGr7w5qmi6r4uN94lnS91LStWHk+IG0xUgggutEsfJt/7PkVIzcqG&#10;3Th4gD6e/wCHNq/3/wBoT/w0en//ADY0f8ObV/v/ALQn/ho9P/8Amxr4Y/4Wv/wTx/6Ij8Rv/DnW&#10;/wD8y1H/AAtf/gnj/wBER+I3/hzrf/5lqAP/0Nv/AIKba3r/AId8O/skaz4T+JmnfB/VYdT8U/2V&#10;8QNYjEunWF68HiRLe3vQwKi11CUrYTs4KJFcMzgqCD/n1zDAH6V/qn/tnf8ABKv4tfHbQfgtotq3&#10;wd8QQ/DxtaXxP4W+JOo3trpurWPiC31a3ZYXtbWeeOeOHU1lglMamK4iWQBto3fzGt/wZ5ft0kAn&#10;4u/AQ8nk6xq3X/wV+1aezl/KyXUjfc/kbor+uMf8Gd37dB/5q58A/p/bGrf/ACrpw/4M6f27D0+L&#10;nwFP01fV/wD5V0eyn/KJVI9GfyNUV/XP/wAQc37d/X/hbXwG/wDBtq//AMqqcP8Agzj/AG8j0+LH&#10;wIP01bV//lXT9jPflYe1j3P5FqK/rt/4g4P29sf8lW+BHHX/AImusf8AyqqQ/wDBm3+3z2+KvwKz&#10;6f2prH/yqodGa+yxe1h/Mj+Q6iv68h/wZr/t+t934p/Aw/TU9YP/ALiqP+INX/goD1/4Wl8Dcf8A&#10;YT1n/wCVVL2U/wCVj9rHufyG0V/Xl/xBrf8ABQH/AKKl8Df/AAZ6z/8AKqk/4g1/+CgH/RUvgZ/4&#10;M9Y/+VVHsp/ysPax/mX3n8h1KAT0r+vH/iDW/wCCgGMn4pfA76/2nrOP/TVSf8Qa/wDwUA/6Kj8D&#10;f/BnrP8A8qqfsZ/ysXtofzL7z+RDY1Nr+u+X/gzf/b9tIHnl+KXwPKRxvK4XUdZYhUGT8o0rJOAc&#10;Aelfyi/EjwTf/DT4ha78O9UmgubnQdXvNHuLi13+TLJZzNCzx+YqvsYrldyg4PIB4qZU5R+JWLUk&#10;9mcVRRRUDCvpr9mM7fFGpcE5sABj/rqtfMtfTv7Ly58WagxOCLEYxjP+sXpnigD7tSQ7W3FT8oHH&#10;T2zit3T5LhYcAgo2AS5JJK55Pbgk/wCNZWnRkxiMKWA3MFyO4wCM+9dFbRO8hNxv24ONxySQeTn8&#10;BQBdkl3SvDEgaQkBUGcgA44P4jNdVAxi8iFAo3ASFccqR35z9K5i2thKgj2EKMktk598D14/Wuoj&#10;ikeD5CoKjCq3ZQvOCPrQBpW4DN9qQ/cBRlIGcnAGBjnrVaxASVXcqCzbSnOTnjd3xjA9Me1acQjj&#10;sxMi7SE8tIwOQAcc579/88QWySKTLclQX3K2B/D2BA7nt2+tAGt5i2Si3cneRgkt8pJ7qMZ75yPT&#10;uKzGld5gSCzEqOdp6HBOR69s9farM0Ye3VmBMgX+DJUDsDnucf0rf0XRJXuxcSmRs/IoXGP7xBXP&#10;JIwaAOy0Kxa22JgfdKgEHLj1B6DkdefautgiCFmjB+bqn+03oev5VnRQyQTxsEf90oT7u6NVzgZG&#10;eucetbccYuJd0gDEudz8gYAC4Ho2RigCC4jiMSMyDzIkI+YkBjnPPtnpjH1r7A+DHxdmv9JPhfVt&#10;guIfliGcqEPAUYzweetfKqad+9LM+9sDcpB4AHTHfGetdH4a0K4ttVXWJmZUX5SgydwGDsyOhOOt&#10;AH2hDLd3160Mu2Nck7ux5x06nAHbI/WuztdHto7pCWSYbd5zkqR0YDGQCQQcHj0FeZQasviGwhub&#10;ePypY8DygSc47HdxnP0rqNN2QGNAgiaTG9VI3HIA6DjAoA9FNxCIipjIUgBCpGT6ZA78cd/atOK9&#10;ki+QSFFiZCCRtJzyckevpXLQMGWFJVdgJNkjHggHocjqPQitqCzgMReRGPUszN+8Bx0PY88UAdZ5&#10;kdzGt1IsbxlQhXCgNk53buD14qaPSIbjdcwnyRGT8qj5OM5JJJ6VkxSPlYW+7CwKZ6A88du9bttP&#10;iRldgShORnO4MeT/APW9qAKUV9f6De/Zrsqh8rzMk/JKp5znkenei71Np7+TgMzeXIhBxgt1XA44&#10;B7DJroZ2OpWTafeIHhBJRzkMCe+SDn6VwF7ps+mO8TllhJ3QzhfRehx3BPegDr7K7iWNo74mVSu0&#10;7sF07MFyecY4+ntXu/w8ljns7rSUOPOgWaNepyO2OOOa+QINRdpAZwwGcNkAPt3cMR3zzzivoT4V&#10;67HFqkFtMzFJN0W7qd2cDLdMc9B6UAeC/G3w9JoniY6kYhJBdZds9N4HPPtxXypqd9arfi2GI0f9&#10;78g24bOMHue/Sv0++LfhGLxHp91Z7P3lu5e2G7J4PI4xwfr0r8ufG2m3VvPmINF9nZssQAcr1Hfp&#10;1B59KAKkz+bqHmI6mQJjbGANwHYDg/14qaXT9Kdl+17i+QFIyucEZGP1J964KzuZLeZ3kKqWdvML&#10;A5c84wTnoB0z9a6j+1YLhwxOVjXJXBZgV7DH50Ab91PAI/PjO1Y84cEkDjA3cgZ//WKzrXxXHHL9&#10;mmkOYjtkMecEc4P0FZOoXEl/YbGbbIzbX2cNgkYJx0HHP0rOs9FllO1gxjJLgtn+I5I+nbmgD0Rf&#10;GiRMLQEZBw5Cjpg4289+K7L+29PktzIsrcckPj5s9QCSe9fPP9nGIuzq64ZXEhX5W2nIGOnOe1Ol&#10;ubuNVt8s38eDwCACQQevfpQB7A3iOGO5Y2+1ioxx78Y/LHse1Vre7Ml2Y1APyZXaSODz3z0PvXlU&#10;P24x795Xdkc8gIPl9+/etGW6vY5EjtpAk2AGXbk89TgnkHtwMUAenXVukaH7P8ibg8gVeMEAkk9+&#10;fpVZbqWGTy0mZjuX75yFVvpg57ZxXATXWstEwST/AJaZwE9wVOPToe5/KtOC41S3dEmG4tjztvX6&#10;c+mOP50AdrMFLMsQ2BhuLbgxIAPJwOOf5io7UfZZY0wZNz5J+8cFiu4e3H6+lZECszMjnyiAUYMj&#10;HqM/jke+ea27ezinthPbSbBwdpIGH6EZ6dBnFAHaxXgSMmVlwD823g+qjB579/r6VzM2qwrMyW4L&#10;hgVCZPynGcA9q2HtkFiJJty52lucLt6ccnk4/pXJXtq4la3UOUHPOACScg9sdQOT9RQBfXUBI6og&#10;ZHORuZiEHbk5B+XORzRcBVmkMJLZbd5seFA2no2T9c45qnFbXEcLTElkXGS55zg5znH5ZprWySxr&#10;eRho0KeXtOcgvyOT27+nrQBZunE8bbyuWDM7dCcdh3GRx+VQ3avxLHuVeEwg42heuPxAJ/Sq/kPb&#10;QrcMCzOckZGAG7kAHI6c1VuLmRGLBNrj7hzgggdVwOvPp70AYMknny7kDgAZwDgJx1HfFW4knBdg&#10;fvqHYgqOM+vBIHYHr61LPJLIY2mUsRkNJgA4bglumcDqc1UfzbEL5aFU27T5o3BVHORycjAxigDb&#10;s7+2tISsn70rnIc7jzxnOR19eccVktey2rPbJKmJCGCrwSOTj6ZOP51VvbkzzgwxkocSZAJyFweP&#10;64x2rLuZIZlBZW4bg4wQp5JP16Z//XQBR1fULqKDbGoKgN5rgbQxXGMe/P8AnFRtqmLdLn5XYnbg&#10;EqRyMs2CefQe9V7q8tpZfn3MiH6lmPQgew61y2pCezulurdJAuMoqy4wTwCVIPQ9aALeq3Ul7vup&#10;RthEmGb+EnIHHXkdfSuInu1iVrYAMFIVOOgHcnJ5x7elepP4N1i6sP7TuHR3TdI1t8wyVGc5GB74&#10;rye7mn+1tHNEiyI+ySPpu5zgEDn64NADZZFuW2x5Y7QQSMMwHIzyeoBAI9Kl8PWl94q16HSdLTfc&#10;TPsSTJwAeuQRkenFFzA0cODC25yFzGSCqjJByMEgngV9lfAf4ZDwhpzeL9dgK3NwgkiBHEKenBIB&#10;PU8daAPoHwd4Zs/hl4DttBsxmeQZlK8N5hyX5zk8njr9a9t+HEsv2iae4bpAZHUZBGBglj64r53b&#10;xFd6lemSAH92pkO3nPONp7/Uivor4ciJ/D17JHwzRmLDDG3AydueSD9fyNAHzx4ilhvdalWNdsks&#10;z4dsBQC3bPA70uhW0rXcst0ouJAvkRugOA44wM9eAfzqvqdpI+rzbSNitvLkd8dBwO4ziui0208j&#10;RkkbzJJWkMuVGSMnAPHXp0z+dAAqFI9s29vl7Y49OvTk1BERExE6LhsttjJwM8A+/THt6Vp6m0IS&#10;Fs+a2CoBUrwOmfqfWsXzCMs8ZGQpCE5G70B6igCITTurXc6jax2I390LweOwOK5S81K9jUbE84+Z&#10;iTbnJXOCcDrxjHvXRTxXqeYkIYmTBjizw+emfc4x29fWuXi0uZElR1KyyMTvXgF87SMYPIB7dxQB&#10;wd/pNw7tDP8AvGR9so5CyNtOeQeDnBzznmuB12C++0NFIpUhSSycZUH5Qcc45xn+te/tojNa7Zyo&#10;whYHBG7yvlx+J6fl2rxvxJC9uXkhQnLNkOQcbsEED60AfPniG2jvdQayIVEhQqWBJ5yfvD+9k+/S&#10;vHfEn2GG0kitdqqWEaxtydy9Tnucn9favc9TWeaSW1CFBJhpG3cevBzkZ9+teRa3o88UzZi6l9jS&#10;YOHY4Y+mMY7UAeSy2d1C6LfRsMZy7/dY4wMHORXN+JBFJHDfspKD9w+M4DAbl3fUZGT2HWvVEtHl&#10;H2Qx7jnIByCG5OAe2McmqI8P/wBpWUmmLtIl3PwPnV05QDt1yKAPCru68yNJFcJt+VFXkg5Pbr69&#10;PSuY1a3uriASSQsSJMhQCWAPf8c17Jp+kWMcZdVJk27W38yIR1wAOvQCqn2S6kdtpba6lgoHTnGG&#10;J5JOD0/CgD59m0u/lj2mBo2Dbm3MSQMjPb3riL3w5IJ9ihiEJUgAkj8B15r69upVs08ySCLaVKkv&#10;8x4OOFPPauVu765laM6ZDHEQGjZoo1BKA5yCRnnigD5pv/COp6Zaf2ssLi3kIVZGG3Ge5+hrlWDX&#10;UA6cAiTIOGHrX074o1qVtNGkSHfCcruC/dY8EgdRn1OPpXiV34WvI/38KGRP4SnI9s9vrmgDylY3&#10;ibzIdx5PBGBj0PtzSTRZ+ZsDH3sj+8Ox7/0rfubC4EhyCrlTJjOOB0H9B2rPktpBGpYucgPxxg/4&#10;UAc48r+WgibjcPrj6dx71l34mYlFI+UdNoK11N5aSGEFdqkrnaOST2z6Vk3VtKB8jMHX75J4H0oA&#10;8p1WNlPzjhlJIA6V5n4j/wCPJyD3H869p1u12q7ABmXuD0FeMeJlC2bcc5H8xQB5+eppKU9T9aSg&#10;AooooAKKKKACiiigAooooAKKKKACiiigAooooAKKKKACpIyd1MFeu+JvgV8WPBqaxL4m0O8sl8P2&#10;uj3utGXZ/okGvwpcac8mGPFzFIjpjJwRnBoA+1dQDfDf4C+AvCHws+H/AIa8awfEHwDqXiTxVquo&#10;aCNY1a31a31DU7WaKy1O3UXWnrp1nZ2120MEseN7SXPmRSba+Ifif4f0Pw5qek2+haZ4l0uO68M6&#10;PqFxF4nREmnurq0jlnurUJGgNhcSM0lmxDMYGUlmPJ6zWvFv7RnwDtvFP7M2q674r8MWMmovZeMf&#10;BVtqlzb6fc3lsVRlvbOCUW07qUUZdW+6MHgVk6b8Nvjp8V/A2v8Axc03SvEeveHfAmmadD4h8RvH&#10;NcWOjWbzQ6dp8E1y+Y4lLyxQwQBs7fuLsViAD9DPiho/h/xD+w3oVn8NNB8J6Xc+BvCOh6n8S7HW&#10;vBcem+J7m51TWJBa6ha+IXh+03dtdw3tgFijmTMBLKCgyetTwX8H4/8AgqL8EdGl+FPhgeEfF+m/&#10;CWTUfh2w1gaLu8RaLpJv2Dfbhfy7ZriScme6l3ycT+ahZD8l6/8ACP8Ab91D4B+DrPXW8Z6n4EbU&#10;bGTwb4XXXDqEdhd6q7LYTQ6DHdST2BvHn/0aZ7WJZjOpjZvOTf7N4h8If8FYNQ+O3h9fEHi74gX/&#10;AI2stHv77w34qk8fpdxadpzEW98YfEY1R7OzVmljhmj+1xlmmhjZS00QcAx/+FFaB/0Lp/8AAH/7&#10;XR/worQP+hdP/gD/APa6+g/+EX/4Lh/9Fb8bf+Hu0z/5oaP+EX/4Lh/9Fb8bf+Hu0z/5oaAP/9H+&#10;nb9rHxppvw6XW/HusMI7bSfDcF/I2AxPlWisqhWZQzMwCqu4FjhQcmvyz+BP7dGueMfGGgaV8aNF&#10;j8MaZ4u8MJr2havcRyW1rFKYIrtILgzjMBntJt8YmYHzYZYvmOwt9R/8FZvA/wAVfiz4Pi+D/wAL&#10;PD0fiP8A4Sm80bS/EcV3e29nY22jPbg3Mt757ebJASFDR2qm4JwU24zX5l/tQ/8ABL3UNZ+Htvr3&#10;w91vxL4y8cre2UTHXb+KDSRHGPLjK6YrW8CWULCPzLfzHZbcMIgzokZ+vpYmt7OnRoU7tpNuTtba&#10;3ztpYMryHKJQrZhnOOlSUXaNOnHmnPfe9lGKbWr7M/VX4s/FHWfhwNNPh3R7XWJb6PULqRLnUPsC&#10;Q2umW32mZ1k+z3CyMV4RSEBPVgOat+Jf2jfhN4I8Of8ACQ69fFGW1sL2TTxGwuxDqEsEKPsYAEI1&#10;xH5m1iVB9SAWeKvg54H+IU/hlvGVjp11aeG2lmh0ma3SezaSSAQrhJBhRDj93xnHHFefeJf2Vrbx&#10;Z451rx3J4jlgutUt/Is2NhHLNZ4msrhEM5kV5reOWyUxwfu1USSckkMPTp81kpd9dj4mvGPM3Svb&#10;pfr/AJH0HpXxe8CGaK01TVdJgnu9SuNOso4LlpzM8Moiw+Yo/KkDMqurDajnZvY8nKuv2pvgVZLp&#10;stjr1rqa6jrdloaNph88RT36SvA8nT9y3kuN67vmBABIOPKp/wBk3Rb/AMa2Hj+XU7C61C21W/1K&#10;5/tfRYL+GQaheJeuturyq1rJHKp2TKzHB5UkCumsf2W7XTU8Py6F4intbvw7ZaHaWU8llHKj/wBi&#10;TXkqvJGJI8mZb11I3DYQGBJyK1Vm43t5mU4Wvyr8z1O8+P8A4W8HfEPXPB/xEk03QrHSrfS5LHVb&#10;m8LtfTalHcy+Stt5ClHjFrIwCySblGcA5FdX8Nvjf4f+JnxH8Q+CPCQtrqy8PWumzSatFcl/tMmp&#10;QJdReVEIthh8l1Il84lmJAj2gOeLu/gGNY+NA+L17rbFUutOurbSls02xnT7K+swGnLlm3/b3fOw&#10;YKKADya0fhl+z5e/C7QzovhHxTewF/7Kjmm+yW7F4dL0tdNSLY5ZAHZEnJUZDLsyVJzNGdl77/L+&#10;uxdVPXlT6fpc+rbYAng+lfGX/BSv/gpZ8Mv+CcfgvwveatZ+Gdf8U+LdZGnaH4T1zxLpfg8S2Nvb&#10;TTXeotqOpW80Cw2zxxwsHxulnjUMGIB+o/BeieINDtp4fEOtTa280sUkMtxBBbGFY7eKJ0AhADB5&#10;EeYluhkKj5VFfHP7R3iLVPGHxnsvH3w5Hi/Sb7RNDvfCNy2pfCibxhpt7BLdxXQmtjcXdiYirxFQ&#10;43rIjZAHBPj5421BU9T1sljrJTRzf7Pv7e3jP9sz9nlviVN4RsPAUlr8UPA+j2q6F4p0vxfZ6tpG&#10;qanaF7iHU9Kt4YRHIRNbSxKSwMbKxAbFbvxG+Lv/AAVi8Z/Hbx94S/Y98Lfs3Xfg3wZr+n+G4r34&#10;mah4gstbnvbjQdL1m4ZotLsp7byVbUwkRDBsL8y5GT578OtM8C/B/wCC1p8NPBHgvx1ca9qnxYsP&#10;iP408TQfD640FNWu5vEv9sXlxLbWv2kj7PBIbeBN8jCGJEBPSt298ffGXw/8SfGPjb4L678QPDWn&#10;eM9ctPEd5omrfBy5117a9ttG07Rn8u8/tazLRyRabFJtMXyszAEjFfN8lbs/uPf5YP7J7Z+z58a/&#10;i/8AGG6+C+v/ABgttC0rXNWHj6w8XaN4UMsmhvqfhnVX0cNbNcotxLCDbu8fnDPzklQcAYP7X3/B&#10;Tn4XfsIfFuLwR+0t4P8AFWn+F9Z8J/2v4G8e6NYRatZ+JPEsbOJvCkFtBAHg1aRRG9msr7LoOwBj&#10;8vLcv+z9M/gzxR8O9IlsPH19b+DrTx3rfiLxFrfhG70UXd34k1E6vILWzQ3HzGaeWOKBJJHKqoG5&#10;s4+fv2s/2ev2Yf26/i2fiD+1T4e+PfiTQLHwU/hnwh4Fi8N31jpnhvVbpmN34ks5IWDvqzr5SQTS&#10;Ai3EfAfI27TjUUE9TCPLzvRH3LoHxW+K3xE1H4TeIviX4Wv/AIdal4o8A+Jde1/4e3t1BeT6Xdol&#10;qIIbq4toYFkmijkyylF8tnZGUOpx/kIftUgD9pv4hgf9DtrfbH/L7L2r/WP+Bp8ZS6l8M/BniS7+&#10;JPiq78C/D/xFomt+P/iF4ek0S71aadbb7NLN96JpzHHtY72eQp5jlnZ2P+Tj+1V/yc58Q/8Asdtb&#10;6f8AX7LWddPkjc0pNXdjwOiiiuQ2CvsL9jrRZNc8X6zboudukhzxk/65AAPc5xXx7X7Bf8EdvhBe&#10;/GD4v+LtI0+HzntPCyXRBUsFBvIUzwD68cUAex2XhKcCJRG24ltqMOBgDkkd89q6+38Gq9uskyfO&#10;BkDATIz1wRnP5V+wEP7EGvGMQrZRq68g7HIPc5OM/ga3l/YY1aTCzQySEDkqjZJznnNAH4/2/hKR&#10;kZWidsqOO646kdvXnNa9l4NUKHkkUDjKnjjOMZI5J9a/YO1/Ys16D5WsyX5JKIVAB9gKuQ/sU6w0&#10;wl+xb8NkK8bAD8eKAPx2uvCzZjiOAAcFEOTg9PXPPp9K0LHwi1xanyAu0N+8LfxHPAHUdO/PPbtX&#10;6/R/sVa3HcPJDZ7A56iNmOD0zx6VoL+xPeRReYunv8iAAYYHKjDA8dCcmgD8kB4aUyRwpE+5n8sO&#10;MEnB7Dtz2JzmutsPBTQMF2uCkZwF5GcnjngHGfyr9SNN/Yr1pPmktCw2gAMj8YOfTB+tdcv7G+tt&#10;NuS2YDhVCq+0LjGD1zjnFAH5h2WgNNbhZQCjuC+77yg9DxzgjpxiugXwzFJEVzgoPnYggj6EcEk5&#10;Oe1fpza/sc6vbhTLZKSo2qoR8JjpyACf0rXP7JmuMpEVoyMRkKYiBuPU+w9qAPzB0PwTb3ytNv8A&#10;LggDGR8ZJ9Buxgk9siuutdBjRdxTam7jZjhwMDnjOOp4I9a/Sez/AGSdUtraOxWy2o0hlkXy2O5u&#10;gH/16sf8Mkak8flQ2cqbzuOEb5ex2+maAPzr0nTntJTGC8aOBlQSM985HGfavWLDTxcJHPKzO7bh&#10;yOCFxgc9Rxz275r7UtP2U9Yt08tbUnvyh4B4IHFb2nfst6zZPGRas2wfJhCMZ60AfKthZreBrW2T&#10;cik5K4G0Y7dsj2rprS2RT+4ZF8tsHJz1GRx619Z2/wCzdr0MjIln8pbJwrAA/gO9alv+zprsbblt&#10;nXexYfu2HBGMEY/Ee1AHyfHbwTpm4A7MX4IPr+vUD/69TQor4jijMbsw3kDOSBlfp6Yr66/4Z71w&#10;yLItm2VUncUbk9PugY/TmpI/gHr4OPs0mM5YbGAz6jigD5JhjtvOMV2CCNxIGdpJxnjn2HWrc1pb&#10;X9rJBKVzwODgow9BgjvX1VF8AtdSQqtmzMcuSUYj8asn9n/WZE/eWb9T92Nh1wP6mgD8/P8AhHjD&#10;cPBeBi0UxUSFsnB6FR9Dz0weRXW6FGdPnVYGyqTZYpnICnqPXOOtfXeo/s461dSBvsrlmj2lfLYD&#10;OPX1q3p37PmryAefYSEbQifKwPfOcCgDg/E8+TbavwEuYUyQfQYPPqa+Lfjj4EjR21yzjV4JlIli&#10;67TjhsY7Hr+dfqXJ8DvEFz4agt5bOQvbtjHlkgjPpjtXD6n8ANdvy1jc2TFOmxkJXB+9n1oA/Dpf&#10;B6XKO0bb9779oXOBjBAIPGc0+78MwNM0cQkREUN8nPCnpgYGPpmv1M1L9jXVtMuZV020Yo5JV2Rh&#10;tbrjgcDtWGv7I+qpFtmtHBb5m4Jxk4IH4E0AfmZH4a23LTg5eI5DEKRgn1HJGM/4VtWumusYj2sp&#10;lba7FedpyOG+uSa/Q+b9k/VWk8xLRhgkHKvyO3YnjnjNSJ+ydrplWZoGKquMKrBj6dvpxQB+eA8N&#10;WtwCjqyRNyyE4Ix0yvQgn0rUHhOHyAbYjIG5t3J44/iHTPQCv0Nj/ZV1stuaCRVIwdsZIPOfQY/C&#10;r5/Za1wqI/srgA7gwU7jjs3HrQB+ay+DY4o/ssWdpBRmxksO4GMelPt/DCRJg43GQupI5AHTn19q&#10;/Skfssa2MMtq6gjsG45z1xUz/su6x8i/ZiFU5XEbAkjr2x+dAH542Xh2NyDPtdyGTJUk5U84yfTF&#10;ag0FEZm8racAbmBwCffsDz3/AAr9AU/Zi11gF+yy4Ubc+Wc+/b349+9XF/Zo1rhUtZFTduIZHzkD&#10;k8f3vTtQB+d8fhi3MXk5bKkZbIJORyQ3Y9BWovhWAHeyrsjAwJByT7Y4zx9TX37/AMMyawibPsm9&#10;ScksjDB7YGKn/wCGZtaa4aQ20pRtq7NjduTnr19jQB8P2egZsXkJViXJ2FTgj0weOefbPeuSvdKa&#10;a7P2lNhVifu/IR6E+vTmv0gs/wBmbWoLdolt5Qu7cAI2zjHPGOM9vTmqUv7M2u/KZbd5M5XDRsMj&#10;0YYoA/OqPSI7WVxEpdT821RgZ9OmOBSnTITatDMhZCzYIB4I6EdcCv0WH7Mmsx/MtqxKAqqiInOe&#10;M8io1/Zl1lQAlmynAIBjJBOMHPHfNAH5tt4fJi8y3ifBHyMRnAzwSRjH+fWsOXQJUkMRQ7sEruHC&#10;lhnJODx0HWv09/4Zi1oyqWtXIAK4ZW6Hn0qrJ+zHrk0bpcWx2twAI2J2tkH8RQB+V0nhfVGmV7gl&#10;MpvZV5UHPbr9cUn/AAixljIjZ5CqgYx13Dkfn04r9SD+y5rJjMP2LMfJC7CPrxjOfSqsf7LOrWx/&#10;0azdfm4YKeD+WevfNAH5m22gTRwBWidZAcbxzz1wcdR7c+uazb7Q1MQMyts3E4ckHucNjr7DNfqT&#10;cfsu61eDy2tCgB4yjEA89Bjg1z1z+yXrdw3zWhKjnYytg5wMn8s0AflldaaI1VljWMv90vjcSQcZ&#10;IIGfpWKvh1/tJEp3HILjGRnORjOMcD0r9SZ/2P8AVmwYLQr5bbstG3BA4wD25PSo0/Y916BRKsJJ&#10;3EZ8ts5POD7UAfEdhe6RZ6K7EyZSNpXAYA5A9R3xxivAn01NSu5Ly7Vg0jeZHI38JxxjIx/k1+qP&#10;/DIertKz/Y2kzwyEMq89gCOlWtN/Yl1u6kitYbYiLdumlMTHYv8AdQcHJ9qAPhL4J/Cn/hJdSPiL&#10;X4y9jZygqwARZ34wFx1C+3tX0h4ru43kmtNO+RNp+YDK4547D8MV9wx/s4ato2mJo+i2ZghhABZE&#10;bc3vnHX1rHl/Zs1t3Ie2YuwyT5ZzkjknigD4Y8OxZ1FIFXasqbn2gZHbaR6fh6V9Q+EbeJ/DV1H9&#10;5kjbeCd3LdCDx+Ar07Rv2ZtWTzLh7SQusYjUlWAU9fTnmvSvCvwJ8QWuhTWF1auGkDEMiN90fdJ9&#10;TjigD897/R45J3gXG0g43EsThcbgRWvGkEVlDblZCsa7CwGMsMAHGOMfrX2bcfs56wC2yzkBf+ER&#10;sAuO4460n/DOGuSBGNtN8oAb5Wwc8kcDuetAHx8un2vlNDdRrkndwSOByCPQnv1rMkto0uZG2kx7&#10;sZAAVQoyGx14P519rSfs+68zkJaPu6CUq2VHpjH4VPP+z7rxjZI7WTLr87GM8/UYoA/P6/spHPy7&#10;lQ4Yvg854OR1BOCfbPSniwguExE5+ViQTxznLdMk5J/LFfbE37OOvO8jzW0rFny4MZAIHGOnpxVc&#10;/s1amsgktrFlC458tuMd/wAqAPh25ts2CtECojba7IGLA8E7ge2c9PWvGta0dr8yC4jHmbAYyFOD&#10;0xkfXJGRxjqK/Ui5/Zt1iXJltZVLKcKU+Ubs4PT6DoDx3rjb39lvXJs7bdwGbbjY3YeoGcUAfljq&#10;3hm3eJ4JN8LP0I5zjpjGCeTwR6155qHhiyktlafeyhgFLD5U7kYIOQO+O9frwf2VdX2CL7GxByGJ&#10;Rs7ufrx+Fc5P+yVrKwiGGzYE5RtyMF2/oDk/SgD8cbvwdbHcsBSOUZGwEnk8k/Nj+ddzoHgKKQpb&#10;OD5rhZlnQ4AdOQpyAMMDniv0tvP2N9WlYA2ORuLsfLO4bjzgdB77eorXs/2R9RuIo2+xzxrkoQN6&#10;kBPukcdDQB+GHj74eXvgjxRJdXVtIsd1I7qBzg9eDj05/lXGXOlw3FpO4jXBZG37iFVhyR7Z5HP5&#10;1/Qk/wCyXe6xp8nh/wAQWH2u2APk+ejblJ7b8Z79a5uw/YX8O6TbvfSeH/OkDHFtKH8tsHgkjt7Y&#10;oA/Cy18G7tOFzJBISyq3Klsq2ACG4xjNY2s+E7KxUwQBWjI25yVI7jHHUdDn86/cDxD+yb4i1FGg&#10;XTobeIk7IoYzsCjI2HAUD2/CvPL/APYo164neb7ECznKHYfkB5wBjsBj1570AfhNd6NYz7rm5RzD&#10;uKt8m2QemCM8Yo0/wfLpH+naQ7NEvz/vl3jy2HQ8YPHP+FftHqf7CeoT7sWRZ2zvYRuACTwBgAYG&#10;Ko2X7Ees2kL20WnPGpULuUEZKnORx+h4oA/DjxN8NNL8QaVLr+gRSRm32rdWoHygMM7414IAPB9K&#10;8duvC1xCq28uA23aMDqp9+9f0Mx/sN6xb3U4msSqTD7LmKI5WN+ASP4sNgn1Irx/xf8AsI+JLW6N&#10;z9i3tbsI3IUhXB6MBjpyTigD8NH8OOQWI2iQctjNZdx4ZWaMkhgQSmcYDdsj8fav2IP7C3iOGRp5&#10;rTc3mMVABxjr0NcvN+xb4mjjfzLVvmkZVUhgFA7nA7nFAH4ya14YYWjuwGeQBjGRnr3r5r8daU1n&#10;pzOAcZXDHv8AN1r92fEP7G3iu2tpU+xur5+YBGK9M8HHNfn/APtRfs/av4G+GV94pu7eSJIJrfdu&#10;RlC+bMqDqOMk0AfmGeeaKVutJQAUUUUAFFFFABRRRQAUUUUAFFFFABRg0V9Gfs//AAi8MfESPxX4&#10;1+IN5f2nhjwN4ei8SeIE0ZI5NTuIbnUrPSbeGzWciHe13fw73kOEiDsFdgEYA+dMHvxRg9q+6PBv&#10;7JHhv43Xl/4r+D/i/T9B8HjWNL8M6Rf/ABHiure8u/EOrwyTQaNHHottqe6YiGTbcypb2zBcu8ZY&#10;JXZ6T/wTU+LV34RsPGGv+Lfh1oMFzo6+ItRtdX1O6N1pOkvq8/h9bu8itLO4yH1aEWkcFuZ7qQyp&#10;MkLWwlmjAPzkwaSvvvxL/wAE7vjN4N8JTaz4r1nwZZ+II9G8R+IIvAP9pyXHiGWx8H6lqWm69Lst&#10;4JbKEWL6Tdy5uLuIXMSf6IbiQNGPQv8Ah1l8X4/iH4n+G8/jHwA914O1q38K+IrzSn13W7Sz8RXs&#10;17Fa6Q8mj6ReubmaOwmmMoT7LCoEVxcQ3O6BQD8xFJHy1+2nhH9u/wCBmreHPCnww+JSTS6P8QdE&#10;0/S/jzqEsc7zQt4bgj03QGthDAGIhWyivLoW2ftFvMtqDHLG8zfEtz+wn8VtO8J6Nqut6r4d0/X/&#10;ABJ4kHhXw74Nunv/AO0NQvf7Wm0RgNQjsn0K3C3ltcKyXeqQyiOFpvL8ponk6zTP+Cffi7VviBrP&#10;gfRfHPg+6tPDmj2up+I/EEWl+MDaabLe3DW9vZy2LeHRq7zSFd4kh0+S2CMpM4JAoA8r+O3xu1v4&#10;46Hqfi/X/E0s13rnxM8ReLJ/BstkM2TanBZ/8TE6gkaJK04jFsYQBs+zeZtHm13f7J2o/C6x+EHx&#10;s0T4hfEDQvCV54n+H1t4c8P6Tq1nrl0+pX0PiDSNZyraXp15BGoh0yWINcPGfNljGPLMkkft/wAH&#10;P+Cbl/F8SNX8I/tNeI9B8L3WlW/j+0tfCYuNQfW9Y1LwXpN7PMLGS0067sI44r23RXF5c2zOgcKO&#10;VavkX9lr4UeC/jT47bwH4gsPHmvavexbdA8NfD2xt7rUb+SOOSe4cyXL4RLeGIuVETs+c5QIcgH6&#10;G2vx8/Z3u7e/8WwfFA+HL74geGPhD4Ff+ydN1r+3vBUngg6DFqOt3UiWkVrJHD/Y8s9oNOvLm5cv&#10;BmONzIIvL/Gus/s8yfEbwb8OvC/xF+F7fDnwrHqOp+HtNvtN8aaron2+5uLV7tfE076Ppmqyy6lF&#10;bpmTTrOSFGt4IfLgQvOOTT9j/wCA8Wr+P/hynjPWtU1zwdL4vkl8Tabp6ReF7C38N/azp/8AaM0v&#10;zeZrbWgjtPKlwstxEh3uGU+G/s9/s7+Bfif+1N8PfgB8TPGUOmaT43vdAs5fEXhK2TxA9lL4gjga&#10;C1e3eezX7RDLOtvdKZP9HkD8SbMMAfoX/wAJz+yX/wBBD9if/wAJX4w//IFH/Cc/sl/9BD9if/wl&#10;fjD/APIFfnh/wzNZf9BOX/vhKP8Ahmay/wCgnL/3wlAH/9L6m/bS/bG/bQ+AenfBLxV8L9S+IPxE&#10;vviHca/P4l8KaLLYRanJYaLBrFxMdHUWexZLe200TiBkk80I8MYVpEK/ywH/AIOYP+Cq5AC+K9F6&#10;cg2Dnn/v/wD5Ffvd/wAFZ9X8EaF8Of2UdU+IXxD8QfCjTYtS8TbPiF4ZjlmvtGvmTxGuny+XD872&#10;73hhiu1GN1tJKCVBJH85PjLxl8K/A37CPw28PeKfE+gO/iL4K6qlt8NovDzHUbjXLrxZrtvZ65Lr&#10;H2NYF+ziKMndeeaI4QgQjataRqNdRcq7Hov/ABEw/wDBVoH/AJGnRvwsJP8A4/S/8RMP/BV0DjxV&#10;o3/gA/8A8fr0TxR/wTQ+F3hPwJ4I8TeLvBlpJ4ii1HVdETQ/DNr4xtNL8cahp/g/VtasreK91mQj&#10;VTqOq6bb2sM3hqeOGeO6IgIea0dep8If8E9vgPr2rprPif4W2fh7xRL4B8G61qXwo8jx34lTT/7a&#10;v/EsGq3qWXh67utdguLRNK06KQXlwba0muZILmNLh4kR+1b3ZPsodjxE/wDBzL/wVdX/AJmvR85/&#10;58ZP/j9KP+Dmb/gq91/4SzR//AGUf+16/KP9ov4ceD/AVow+Hmh6j/wj6fELxnoeh+ONQ1CK5fXb&#10;DSpbJLa3e2t/3EU1nFKkks0R2Tm7G3CxjP0D+zl8MPit8Rf2BvjZfeGfh1PrukaFPo2snxpp/hhr&#10;27sJLe6ha/gOsxwO8FtFZ/v54PNVFU+a4A5p+3l0Y/Zx7H28v/BzP/wViz/yNukDP/TjJ/8AH60o&#10;P+DlT/grndW1xfWniawlt7XYbmePTp2jhEhwnmOJ8LuPC5IyfWvz3/Yq+DGmfETwN438ZaR8Mrn4&#10;y+K9E1Hw9p+k/Dy1/tqdm0zVF1F9S1c23h2e21FxZSWlnB5nm/Zo/teJVaSSAr7/APtSeKvB/wAC&#10;/wBje/8A2aPgbFEdDu/2i/if4duvF2n6zqJuPEei+Fx4ebSTfxWt2mlX0ey5DxM1oyRlPNtxG8s7&#10;Sp15vqHs12PeT/wc1/8ABWUNgeL9J44x9il/+SKaf+Dm3/grJnnxhpX/AIBS/wDx+vFtD8EfHXw3&#10;/wAE6z8SvGHgK6uPAmqeE7vT9AttB8IXlzaXM0mqXEbeLtZ8R/Z5bW2ltJ45LOOFblJnMMCtAkTN&#10;M34wnrSdWT3YKC7H9BH/ABE2/wDBWM/8zfpf/gJL/wDH6D/wc2f8FZT08YaUPb7HL/8AJFfz7UUe&#10;0Hyx7H9BP/ETd/wVk7+L9L/Czl/+SKT/AIibf+Csh/5m/Suv/PnL1/8AAiv596Mmn7Un2cex/QO/&#10;/BzV/wAFYJY2il8XaS6srIytZSkFWGCCPtHIIr8JfH3jPVviN451j4ga+sCX2uapdateJbKUhE93&#10;K0sgjVixC7mOAScDua5KipnNvcpRS2QUUUVAwrpPDnjLxb4OuJbvwlqmoaXLPH5U0unXEls7pkHa&#10;zRspIyM4PeubooA9THxy+NQGB4v8Tge2qXX/AMcpR8c/jYOnjDxR/wCDW6/+OV5XRQB6qPjr8bgM&#10;Dxj4px/2Fbv/AOOUf8L2+N2f+Rx8U/8Ag1u//jleVUUAeqj47fG4Hjxj4p4/6it3/wDHaU/Hf43n&#10;r4x8U/8Ag1u//jleU0UAerj48fHAHI8ZeKf/AAa3f/xynf8AC+/jn/0Ofiv/AMG13/8AHK8mooA9&#10;bHx++OoGB408V/8Ag2u//jlL/wAL/wDjsRg+NPFn/g2u/wD45XkdFAHrf/C/vjsBj/hNPFnp/wAh&#10;e8/+O0v/AAv/AOO4OR418WdMcavd/wDxyvI6KAPXf+GgfjznP/CbeLf/AAb3n/x2nj9oT49r93xv&#10;4uHfjV7z/wCO14/RQB7EP2hvj8OnjjxcO3/IYvP/AI7Sj9oj4/gYHjjxf/4OLz/47XjlFAHsf/DR&#10;Hx/HTxz4v/8ABxef/HaT/hof4/f9Dx4v/wDBxef/AB2vHaKAPY/+GiPj/wD9Dz4v/wDBxef/AB2j&#10;/hoj4/nr458X/wDg4vP/AI7XjlGDQB7H/wANEfH/AK/8Jx4v65/5DF5/8doX9oj4/r93xz4vH01i&#10;8/8AjteOUUAezj9o79oQDaPHfjHHp/bN7/8AHai/4aH+P3/Q8eLv/Bxef/Ha8dooA9hP7Q3x9P3v&#10;HHi4/XWLz/47UX/C/wD47EYPjXxZ/wCDe8/+OV5HRQB63/wv7469f+E08Wf+De7/APjlH/C/vjr0&#10;/wCE08V/+Da7/wDjleSUUAeuj9oD47j/AJnXxZ/4N7v/AOOUf8NAfHjOf+E18Wf+De8/+OV5FRQB&#10;67/w0B8eOn/Ca+Lf/Bvef/HaD+0D8eCSf+E18Wc9f+Jvef8Ax2vIqKAPXR+0D8eB08a+Lf8Awb3n&#10;/wAdpR+0F8eR08beLf8Awb3n/wAcryGigD1//hoP49f9Dt4t/wDBvef/AB2k/wCGgvjz1/4Tbxb/&#10;AODe8/8AjleQ0UAev/8ADQnx7xgeN/F2D/1GLz/47Qf2g/j0evjbxaf+4xef/Ha8gooA9dH7QPx5&#10;ByPG3i3/AMG95/8AHaeP2hPj2OB428W/+De8/wDjteP0UAev/wDDQfx6HTxt4t/8G95/8cpP+Ggf&#10;jznP/CbeLc+v9r3n/wAdryGjBoA9e/4aC+PP/Q7eLf8Awb3n/wAcpP8AhoH48Yx/wmviz/wb3n/x&#10;yvI8EdaSgD13/hoH48Zz/wAJr4t/8G95/wDHaQ/H747EYPjTxZx/1F7v/wCOV5HRQB67/wANAfHf&#10;p/wmviz/AMG93/8AHKT/AIX/APHb/odfFn/g3u//AI5XkdFAHrR+Pnx0JyfGfis4/wCotd//AByp&#10;V/aD+PScJ428Wj6aveD/ANq15BRQB7B/w0L8fD18b+Lv/Bxef/HaT/hoP49f9Dt4t/8ABvef/Ha8&#10;gooA9gX9oT49r93xv4uH/cYvP/jtSL+0T+0AgwvjnxePprF5/wDHa8bpcH0NAHsbftE/tAN97xz4&#10;vOf+oxef/Hab/wANEfH8/wDM8eL/APwcXn/x2vHaKAPYh+0P8fh08ceLuP8AqMXn/wAdo/4aH+P3&#10;/Q8eL/8AwcXn/wAdrx2igD2E/tDfH09fHHi7/wAHF5/8dpP+GhPj3/0O/i7nn/kMXn/x2vH8GigD&#10;1/8A4aD+PeMf8Jv4u/8ABxef/HaT/hoL48f9Dt4t/wDBvef/AByvIaKAPXv+Ggfjx/0Oviz/AMG9&#10;5/8AHKQ/tAfHc/8AM6+LP/Bvd/8AxyvIqKAPWv8Ahfvx0/6HTxX/AODa7/8AjlH/AAvz46f9Dn4r&#10;/wDBtd//AByvJaKAPWj8fPjmevjPxX/4Nrv/AOOU4/H747EbT408WEeh1a7x/wCjK8jooA9X/wCF&#10;8fHDOf8AhMvFOfX+1bv/AOOUz/hevxtzn/hMfFOR0/4mt3/8cryuigD1E/HH40k5Pi/xOf8AuKXX&#10;/wAco/4Xh8aDx/wl3if/AMGl1/8AHK8uooA9R/4Xf8aP+hu8Tc9f+Jpdf/HKjf41fGOQlpPFniRi&#10;epOp3Jz/AORK8yooA9Hb4xfFtjlvFHiEn31G5/8Ai6Y3xd+KzZ3eJtfOeTnULj/4uvO6KAO8k+Kn&#10;xNmXbL4i1xh6Nfzn/wBmrHv/ABh4q1a3a01bU9QuonILRXFxJIhIORkMxBwRkcVzdFABnNFFFABR&#10;RRQAUUUUAFFFFABRRRQAUUUUAFezfBr4yaz8HdV1CeHTdL1/R9b046P4j8Ma6Lr+zNYsPOiuVguT&#10;ZXFpdKI7mCGeN4LiKRJYkZWGMHxmlyaAPurwf+3LrHg28v4bD4d/DiTQ5tc0rxNonhcwaxb6foms&#10;6HBJb2F/aSWmqwX1xNFHK4c6hdXizMxeZZHw1YWrftw/GTXNBn0DVLfQ5luvCth4Rubj7NKsr2un&#10;eJW8VJL8swQTPfuVchAnk/IqK3z18ZZNAYg5oA/Uv43f8FE0+IHhDR77w94Q8LRePNU8IeMNE8X+&#10;OGi1Zb+yPjLxP4i1TUtP0y3bVH0trOWw1jylknsZLmMyy7Jg8cUi+deEf+Cinxg8L+PPiN421LRv&#10;D+rRfE/xafHOv6PNc65plnFrSy3kkU9vJouq6fdlIhf3Ma29xcTwMr5kjd1R1/Prcc5pMmgD7AsP&#10;2v8AXdO+EF38HIPCfhZrLWdVTUvFd68+uF9cjTUYtSNtPZjVRplmrSwQRG402zs7vyIhEtwqyTCX&#10;2uH/AIKafFmDxlca8vhzwz/Ys/hu28MHwqmpeKYrZbW0vptRhdtVh12PxBLIt1cTP++1R02uI9gi&#10;jiSPx3/gnbpWpa9+3r8GdF0uw/tSS8+KHhm1l05rRb9Li2l1KBbmOS2dJFljMJferIV2ZzxX6jeJ&#10;5PgkPgL8OYP2lNG0nSvEXw/sfF/xXuoriyt9K1TxJer4y17TL7w7eqkUMryz3ltpMaCRZWsYEuWj&#10;txEs4IB+eHhD/goT8S/CqXt1L4V8B6pq0reKk0nXtSsr1rnRrfxnazWurQWMMF9FZgSLO7RSz280&#10;8L4Mcqjivmj4SfFTQfhncXyeKfA/g7x5p9/DEj6X4uXUkSGWFiY5re70e+02+hYBmDIlyIpAR5iO&#10;UjKfZf8AwUm8HWOl/Hf4l+KNM8HQ6ZbzfHHxdp8XifTZY7XTZfKS0nOkW2kwqsNstp55nV4wFKXC&#10;xgARimfsWfDX4n/E79mH9o7SvBvw8k8V2Vn8OdL1MeILLwy2rX+k39t4o0RhHbajHBLLZ+ZYfbJJ&#10;o0dN8EUjtlI2IAOD8Wft7+K/iR8PfEngf4peCfBPiG78T+I9d8Xaj4jnm8Q6fff2xr0nmyXjW2la&#10;zZaZcSWr7Ta/arKcRhQhDR5Q+TfC79o+b4U/Hjwj8f8ASfB3gu+vPBi6NNpuh3cWoW+k3F/odvFF&#10;b6hdJp97aXMly08KXc5W4SOW4LF0MbNHX7mfDT4eaHeaj4bs/jL4Z0eD4LtbfAQ+CNW1rSbe08O3&#10;urahd+Gh4sSz1Z4o47uZhLq39oxfaJCgFz5ir5TbPPPhJ4O+Pd/+0j+ynbfG74ajVvinqnxO1m08&#10;VeEvF/gqJ9RuPCS3Gjrb3N7oUlmha0gik1KWC6kt9qFJnD/uTsAPgj/h4n4c/wCiBfBX/wACvHf/&#10;AM1dH/DxPw5/0QL4K/8AgV47/wDmrr6s/wCHeP7Vv/RDfiZ/4ROqf/IdH/DvH9q3/ohvxM/8InVP&#10;/kOgD//T7X/govF8XrjTf2SrT4EWvgvUfFNxceNLbT9G+IXlf2Dq8U1h4oju9KufPxGX1G1aWztw&#10;xXNxNGNykhh/nps7BVzyMYGeeP1r++f/AIK3aR8ONf8Ahh+ypofxc8HeKfHvh+9v/FFpfeGfBMjR&#10;a9K0sfiNILrTsYL3FjMY7xIj8spg8tuGNfxVS/sb/tWr4Sbx5P8ADzxhFosXjRfhxPqk2mXEdtB4&#10;oYhRpE0jqBFebiB5T7WycYzQB4l4Y8UXHh3X9P1+W2s9TXT7qK6XTtWRp7KfymB8qaIMu6NsYZQw&#10;yO4613vxg+OPjL4y6/Za7r6afp0Ok6TFoWi6RoVuLLT9O06KWW4FtbxKWYIZ55pm3MxMkjEnGAO+&#10;8TfsOfth+C4/HMni34ZeN9N/4Vktm/xCW80i5ifw9HqIBtZNRRkDW8cwIKO4CsDnOK2bj/gn5+29&#10;a+LJ/As/wp8eDWbfwa3xDk0saPctct4ZXrq0cYQtLZ/9No9y+9AHyHJKZFCkkgdB2FSxXtzDCbeK&#10;WRUbO5FYhTkY5HevqXw7+wn+2R4uufAtr4X+GfjO/b4nWt3efDw2ulzyL4jhsYzLctprBdtyYUBM&#10;ixksvcZ4rIs/2Mv2rr/wjpfj61+Hni9tE1rxiPh7pmqtpk6203icyGL+yPMZQq3vmKV8h9r5HSgD&#10;5xhu5rZt1u7xnG3chKnnryKYJTgKTgDkDtk9a+l9e/Yp/a58LaV451zxH8NvGtjafDK+ttN+Ic91&#10;pNzGvhy5vG226anuTNt5xP7sybVbggkV0N//AME/v23dM8Wa54DvvhT48j1rw14U/wCE613Szo1y&#10;bmz8ObQ/9qvGELGywc+eoMfvQB8mi/uREbcSSeX/AM8wx2n8On6VSPWvrTw3+wb+2d4w1vwb4b8K&#10;/DDxtqN/8RNFm8ReA7ay0m4mbxBptvGZZrnTtqkXKRoCz+WWKjqBXPaT+xz+1Trvhzw54w0j4feL&#10;bjSvF/iWTwZ4a1GPTZzbahr0Mphk0yGXbtN2sgKmAkSZHSgD5ror6c1v9i79rPw14f8AF3ivxD8O&#10;fGVlpvgDXo/C/ji8udKuI49B1aZ1SO01Eso+zSSM6hBJgMSME5roNY/YC/bZ8PeIvFnhHW/hX46t&#10;tU8C+H4fFni/T5NHuRcaTok8fmx6jcx7dyWjICwnx5eB96gD5Dor690L9gL9tjxP4l8NeDfDnws8&#10;c32q+MvC7eNfCNhaaRcSza1oSLve/sFVT9ohRSCzR7to5OKwPDn7Fn7WnjDSPB3iDwt8OvGF/YfE&#10;LWLrw94JvbXTJ3g1rVbJ2Sexs5Au2S5RkYGEHflThTigD5hor6X1n9jT9q7w74b17xhr3w78YWWl&#10;+FfFi+BfE99daXcRQ6T4gYqF06+ZlH2e4YuoVJduSQBya9BtP+Cbn7fd/wDEbX/hBYfB34jT+K/C&#10;39lHxF4ch0K7fUtPTXHWPTXntljMipdMyiJ9u1iRzzQB8T0V9M3v7GX7WGm+HNT8X6l8O/F9tpei&#10;+Mx8O9av7jTJ44NO8TMyoulXbsoEF0WZVEcu0liB1Na3iX9hT9srwZe+OdN8W/DDxxp1z8M7Oy1H&#10;4gW13pFzHN4ftNRXfa3GoRlA0EMq/MsjDYV5yBzQB8oUV9fR/wDBP/8Abdm8T2fguD4U+PJNX1Lw&#10;WfiLpumx6NdPcXvhhQCdWto1QtPaAMD5se5eayfDv7D37YHi6DwLd+GPht4yv4PifLewfDy4tdLn&#10;eLxHLpwY3cWmuF23EkIVt6ISwIIxmgD5Xor6VT9jf9qx/CC+P/8AhXni9dEPjRfhy2qyaZcJbR+K&#10;GYINIlkZQsV4WIHkuVbPGKv+If2Iv2wPCVp46vvE/wANPGthF8MZLSP4iNd6Rcxnw4b44tjqSsgN&#10;us3/ACzZwFYcg45oA+W6K+wbr/gn5+29ZeK7rwLcfCnx4us2fg4/EK40v+x7k3P/AAjKjJ1ZIwha&#10;Sz/6bJuX3qh4c/YR/bL8X3Xgaz8L/DLxnfyfE2zur/4eC10ueRfEcFjGZbltNYLtufJQZkEZLL3H&#10;agD5Nor6YsP2NP2rtT8JaR49sfh54vk0XXfGH/Cv9J1T+zJxbXHibzDF/ZAkKhVvd6lfIbD5HSrW&#10;vfsSfte+F9D8beJfEfw18a2Nh8NtTh0f4gXV1pNzGnh28uCohi1LcgNsZSy7DJgNkEEigD5dor6/&#10;v/8Agn9+27pfi7X/AAFqHwp8eR614W8LDxx4g0s6NdG5sfDpUONVkjCFvsW0588Zj96q+HP2C/20&#10;fGGveDvDHhT4X+N9Rv8A4h6HL4k8CWtlpNxK/iDS4IzLLdadtUi5jjjG5/LLFR94CgD5Kor6X0b9&#10;jX9q3xFoHhjxVoXw88XXemeM/Ekvg3wtqEGmTtb6nr0Mphk0yCTbta8WRSpgJEmQflqTW/2Lv2s/&#10;Dnh7xb4s174c+MbPTfAfiGPwp42vbrSriOLQtYldY47PUSyf6NK7OqqJNu4sAM5oA+ZKK+u9a/YE&#10;/bX8O+IPFvhPW/hZ46ttU8B6DD4p8Y6dLpFyLjSNFuI/Ni1G6j2bktGT5hPjy8dTTtF/YC/bY8Se&#10;JvDngzw98LPHN9q3jDws3jbwpp9ppFxLNrGgou59QsFVSbiBVILNHu2jk4oA+QqK+n/Dv7FX7Wvi&#10;7SfBmveGPh14vvrH4h6tdaD4HvLbTJ3g1zU7J2S4srKQLtluY2RgYQd+VOFOKqar+xz+1VoXhfW/&#10;Gut/D3xfaaT4Z8XjwD4j1C40y4jg0rxGSqjTL1mUfZ7ksyqEk2kkgDnigD5ror6z8T/sG/to+C9T&#10;8a6J4t+FvjrTr34cadZ6v49s7vR7qOfQbC/UvbXd9GU3Q28qgssrDZjnOKtQfsA/ttXPifTvBVt8&#10;KvHcur6x4Mb4iaPp0Wj3L3GoeGVAJ1W0RUJntACCZItwxzQB8hUV9TeHv2If2vfFlp4G1Dwz8N/G&#10;N9b/ABNuL2z+HtxbaZO8XiK40/d9qh05wu2eWHaweNCWBBGM1nN+xv8AtWJ4Rfx9L8PfF0eiQ+M1&#10;+HVxqsumTx21v4nchV0meRlAivCzAeVJtbJHHNAHzVX6GfFn9nn4Y+Ef+CavwY/aY0W2uo/FnjT4&#10;j/EPw3r909w7wS2Ph230OSwWOAnZGyNfT7mUZbIz90V474n/AGGv2xfBY8c/8JZ8MvG+nH4ZR2c3&#10;xCS80i5ifw9FqABtZNRRkDW8cwIKO4CkHOcc1+7HwU+APwT+IP7FHgb9hj9uf4d/tYaJ42+Hd34x&#10;+NlhafCzwfpepR33hDxPDpUZ1U/2leQTSW0P9nf62GIp85+ZuMAH8vte1fC39n34o/GXwb468e+A&#10;LKG60z4b+Go/Fvi2aW5hga10yW/ttMWVEkZWmY3N3CmyMM2GLYwCR+/Ph/8A4J1/8EnfFk3gaHwz&#10;pH7fF+3xOgurr4dm08CeFpF8Sx2KGS6OmMup7bkwoCZFQll7jPFfQ/7Pvwl/4JX/AAP+A/xHtfDH&#10;h/8AbnvvDPxst4PgLca9eeBfDSQ22uw65Y6kunQSDUwi6kbjT1gME2Dh2+XdtIAP5FiCOtenfBP4&#10;PePf2hfjD4W+BHwstY77xL4y8QWHhjQLOaaO2SfUNTnS2to2mlZY4w0jqCzsFHUkCv6BvEH/AAT/&#10;AP8Agkh4X03xzrfifSv2+bC1+GV3bWPxFnu/APhiNfDU96222TU86lm284n92XAVs5BIr6T/AGa/&#10;2Tf+CaH7Jf7Xnhr4taH4R/b3vvFnwfm0f423fhq/8AeGxjQ9Huor6PULlItTEn9nSeWFe4jO3aTh&#10;gaAP5M/E3h3VfCPiPUPCuuosV7pl7Pp95GrK6rPbSNFIoZSVYBlIyCQe1Ydf1Hal+wd/wSt+NHxK&#10;0PUtB0H9vi91P4tx6h4x8EWOneAvC839vWTF7u5n0sjU/wDSY4VLF9hJUD5gK8+0n9gn/gkHrnhb&#10;QfHGj2P7edxo3ijxQ3gjw9qsfgXwt9lv/EKyNE2lRSnU9v2wOjL5DEPkHjigD8Kfjz+zb8W/2a7/&#10;AML6b8W7CCwl8Y+BtD+I+gLBdQ3Qn0LxFb/atPncwO4jeSLlonxInRlBrwiv6/v2zfht/wAEtf2k&#10;Ley8ffE7w3+3P4dsfgD4F8IfATxZdQ+BPDaxaRN4btU0+yGrmbUybW6utykq21GZhs4xXzlq3/BN&#10;f/glhoPiPxT4P1nw/wD8FALbVfBHh6Lxb4u06TwB4Y+0aTocyGSPUrmMakStmyAsJxmPHegD8BG/&#10;Zu+LS/szp+12bGD/AIQV/HT/AA3XUvtUHn/28mnrqjQfZd/n7PsrB/N2eXn5d27ivCa/sc0P4Ff8&#10;E2PFn7IXhT/gnZ4Z8G/t3ahb+MfGM/7RPg27s/AfhubVNcsv7FTSpJdPjXVDHcWccCiVnjVnUn5s&#10;DFfF+h/sE/8ABIPxRonhHxN4dsf2877TvH+uT+GPBN/beBfCzwa3rFtI0Mun2cg1PbJdJIrKYch8&#10;g4BxQB+a3/BNv9m34UftI6l8b7f4sWl3dp4H/Zu8f/Enw79kuntfK13w/aRS2MshT/WRo7HdE3yv&#10;0Nfm+4wcV/Xp+zb8Ov8Aglb+xZpHxi8c2vh39uWbTdW8J+I/2cPHV7rXgXw3DD4d1HxTDFby29yy&#10;6mv2e+T5PKjmwrMwGDnFfOXib/gnH/wSn8H6x4y8P+LNC/b+0/UPh5pdprnjqxu/h/4YjuNB02+X&#10;fbXl9EdS3RW8qjcspGzHJIoA/nB8BeCfEXxK8c6N8OvCMST6tr+rWmiaZBJIsSyXd9MsECNI5CIG&#10;kdQWYgDqSBW/8Z/hF46+AHxe8U/Av4n2sdl4k8GeItR8K+ILOKaO4jg1HSrl7W6jWaJmjkCSxsod&#10;GKtjIJBr+mT4O/sNf8Evfhp8dvAniLw54a/b61DxBBp9h8YPDGiN4B8Ms+saBpc8d2NRtkj1PfPZ&#10;nYN0kW7CnPFa3x5/Zv8A+CVX7ZXx/uv2pf7C/bqE/wC0R8QvE3iLwfBo/gbwvLY6tqt5fT3t9p+l&#10;SPqhM72ruyeWWMmF5BOaAP5Oq9q+K/7PnxR+CnhjwN4x+IVlDaWHxG8KDxp4UliuYpzc6Sb6607z&#10;XWJmaFvtNnMmyQK2FDYwQT+8Vz+wV/wSDsPDV74yvrH9vO30nTPGS/DvU9Rn8C+Fo4LLxOzBF0m5&#10;dtTAguyxCiOTackDrX1h+1N8Dv8AgmL8UPBWhfDz4m+Ff27/AA+n7Lvw4svBHi3/AIoLw2lxpOm6&#10;hquoazaX2spJqZNt5zag6o+BGY0VvUkA/kDr2vQP2fPil4m+AniP9pfR7GGTwh4U8RaP4V1vUGuY&#10;Ulh1HXYruexjW3ZhK4kSynJdVKrtAYgkZ/oJf/gml/wS0i8Wr4DPh3/goCdbk8HN8Q4dJT4f+GHu&#10;pvDC4zq8Ma6kWms+f9bHuWvof4XfBL/gmAf2RYv2TPBPhn9urVtE/aD8aaP408EazB4F8MyTa5d+&#10;CbXU4JLbSGXU/KuQEv5WnUZdTEoGPmBAP5BK94+B37N3xY/aJh8aXHwrsYL1Ph/4F1L4keJzPdwW&#10;v2fQdIkgiu50850850a4iAij3SNklVODj90oP2DP+CQVz4Rg8fxWP7en9h3HjNfh1Hqz+BPCyWo8&#10;Us2xdGeRtSAjvix2+Q+1s8Yr65/Z8+Ff/BL79izR/wBoW6Xwv+3U9ufhhqPwe+K82t+AvDkP/CH2&#10;vime0kiubwLqam3ldrVBCZh5bhieeDQB/H8ylTzX0R+yJ8O/C3xe/at+GHwn8cQyz6L4o+Ifhzw7&#10;rEMEjQySWOpalb21wiSL8yMY5GAYcg8iv3puv+Ca/wDwSztfFmqeBLrw9/wUAGtaL4S/4T3VNLHw&#10;/wDDBubfw3tDHVjGupEtZYYHz03J716J+zh+xt/wS3+Hfx0+DfxY+Hfh39vLXdT1rWLLx78MrAeB&#10;PDDw+Ko/D08eoSfYWj1MfaY0EY83ym3op7GgD+ej9tn4Y+D/AIJ/tkfFv4NfD6Ka30Hwj8TvFPhj&#10;Q7e4laeWLT9L1a5tLZHlf5pGWKNQznljyeSa+YACa/qo+Nv7NH/BJv8Aab+JuuftZ3mj/t1W9p8W&#10;vi1rNlYTWHgbwwdOk8V6xqE9xLodvNJqh/0qOZ3jWGRhJ8vI715Rrv7AX/BIzwroPjLxR4k039ve&#10;w074davDoHj67u/AXheOPw9qNwyrDbakW1IfZnlZ1CeZgNkbSc0AfhN8bf2bfi1+z1pvgfVfilYQ&#10;WUPxF8DWPxG8KtBdQ3JudC1G4ubW3ncQuxhdpbSZTFJtkXaCQARnwbGa/si/a0+A3/BOD9oq68Jf&#10;DXx/4L/bx0XUv2ePgNo/hnVrC08A+HDdQeE9Pur7UYNdv431NisMn25w00f7kKg5BzXyR4e/4Jv/&#10;APBKnxZ4i8JeEvC2hft+6hqfj7QJPFXgaysvAPheaXX9Ihj82S804JqR+0xJGNzmPJUfeAoA/ADS&#10;/wBnz4oav+z5rH7UFjZQt4N0LxZpngjUtRNzCsser6va3d7aQi3LCVleGynYyKpRSoBIJFeJ1/XT&#10;4J+FP/BK6f8AYhg/Ze8MaB+3LfeFfi58ZNJ1jwz4li8DeGWk1LxN4atNS0j+xbJhqnlPMzX8u+Ej&#10;zt8YCjG7PzDrn7Bf/BIPw1oPiXxV4isP29LLTfBviZfBni69uvAfheOLRddcqqafqBbUh9mnYsoV&#10;ZAu4kAEnigD8H/gN+z58UP2k/Gl54A+EllDf6nYeG9b8WXMM9zDaqum+HrCbU9Ql3zMqkx21vI4Q&#10;Hc5G1QSQK8WZcc9q/sD/AGcPgD/wTS/Ya+M/xB8TReEf28ZNb8JfDHxBo/jvSNZ8AeG45NA0Lxvo&#10;t1pI1S7jTUxJHEsN00sUpBiLKNx25B+a9K/4Jsf8EsNe8TaD4J0XQf2/b3V/FHhQ+OfDOm2ngHwv&#10;Lcat4fUZbUrFF1M/aLdRyzx7sDk0AfzMWVnPqF3FY2oDSTSpDGCQMs52gZPua9Z/aC+A/wASf2Yv&#10;jV4m/Z9+MNnDp/inwhq8+h69Y29xFdxwXlsdsiLPAzRyAH+JGI96/f7wd+wb/wAEkNaTwJ4p8Jad&#10;+3nqFr4+1mfTfANzbeBfCskGv6jpzn7RaWLjU9s08bIwaIHfkHAOK97/AGy/g3/wSq/ax+PfxM/b&#10;T+IWg/tzaEviP4q3Wg+J0tfAvhldP0bxZfSL/wASWaSbVC0FwHZVSOchiSBkk0AfyTJ1xjNfpT+1&#10;h+zV8J/hN+wn+yx8d/BdrdQeI/ir4Z8c6p4yuJ7l5YbifQvFV1pVkYYWysIW1iVWCYDN8x5r9NvE&#10;n/BOr/gk/wCDrzxvpvivRf2/dOufhraWeofEG2u/AHhiObw7aagu+1uNRjOpboIZl+ZZGGwrzkDm&#10;vr/4yfAn/gnB8cvgx8EP2P8AVPBf7eNvL8Kfht4k8XeFVsvAPhyTUtb8KeIdZl1ufWRF/abCa1hk&#10;ufLSW3UrsALc5NAH8b56496938B/s3fFj4kfA/x9+0R4TsYJ/Cvw0m0GDxffSXcEUtq/iW5ltNOE&#10;cDuJZ/MlhcN5StsAy+AQa/eXw7/wTz/4JLeLoPA154X0r9ve/h+Jst7B8O7i18CeFni8SS6cGN3H&#10;psg1PbcSQbW8xEJYYIxmvpn4TfD3/gld8Kf2L/iz8FdJ8P8A7cdx4Q+L3jvwj4D1jxTe+BvDUf8A&#10;Zvirwpfz3dtoyOdUWKO8nkuSkkM4DDAxg0AfyFEEcGvdv2aP2b/iz+1x8cNB/Z3+BthBqfirxLLc&#10;Q6TY3N3BZRyva20t3IGnuHSJMQwuRuYZIwOSBX7xeIf+CfP/AASU8K2vjm+8UaT+31YRfDJ7WL4i&#10;Pd+APDEX/CNm+OLU6kG1INbrMf8AVs4CsOQcV9f/ALHHwE/4J1fsHfth6D8cPAXgn9uzWfGngXwl&#10;f/Em18La14C8OrHP4durC4sjqsi2+piZ7BVnLefDuHHfmgD+O4Kh9u/Wvr20/YB/bI1CSGHT/h34&#10;huXltJL+aO2jSVrKCHy/Oa/COTY+UJA0ouvKaNQ7OFWOQr6X+zF+y3+154I+P/wS+KGk/CTxr4ij&#10;8R+ILHxn4E0yy0+XHi608PXEd/dx6ZMY3SbEcRD7Fcpn5lPSvszwp+y74v8Ahp8MfiZ8WfDWpeIP&#10;FVp8abLUfhV4NXSfCviO0z4rvNc0+5Gh6tc39lb20GslIZozawTXcW5Z1N1jyvtAB+bWs/sLftZe&#10;H9Jvtd1fwPqsVnYW73clwHgdJ4IkLyy2ZSU/bI4gGEj23mrGysrkMrAfJj47V+5ml/DD4y+ANZ+H&#10;3jrxp4J8c6dov7P3w31j4f8Axhu7nQNSWPwjr+r6p4muLS01BfIzEbhNUtGWQAxt5v3sq2Pzx1H/&#10;AIJ//tu6X4u1/wAA3/wp8eR634V8Kjxx4h0s6Pcm5sfDxUONVkjCFvsW0588Ax+9AHx9RX1t4c/Y&#10;L/bR8Ya74O8MeFfhf431HUPiFocviXwJa2ek3Er+INMgjMst1poVSLmOOMbn8ssVHLAVz+i/sa/t&#10;WeI/D/hjxXoXw88XXem+NPEkvg7wpfw6ZO1vqevQymGTTIJNu1rxZFKmDIkyDxQB800V9Oaz+xb+&#10;1p4d8PeLPFmvfDnxjZ6b4D8Qp4T8bXtzpdxHFoWsSuscdnqJZB9mld3VVEu3cWABNb+s/sC/treH&#10;fEPi3wnrnws8dWup+A9Bg8U+MdPl0e5FxpGjXMfmxahdR7NyWjICwmx5eOrUAfIlFfXui/sBfts+&#10;JPE/hzwX4f8AhX45vdW8X+Fm8b+FNPtdIuJZ9Y0FF3PqFiqoTcQKpyzR7to5OKwfDv7FX7Wvi3S/&#10;Bmu+Gfh14vv7H4iatdaD4HvLXTJ3g1vU7J2S4srKQLtluY2RgYQd+VPy8UAfMFFfSmrfscftV6F4&#10;X1vxrrPw98X2mk+GvFw8A+I9RudMnjg0rxESqjTL1mQC3uSzKoSXaSSAOeK6DxR+wb+2j4K1Lxro&#10;3i34W+OtOvfhvp9nq/j2zu9Huo59BsNQUvbXd/GU3w28qgssrDZjnNAHyXRX17D+wD+21c+JtO8F&#10;2vwq8dy6vrHgw/ETR9Ni0e5e4v8AwyoBOq2iKhM9oAQTJGGFZHh39iD9r3xbZ+BtR8NfDfxjfW/x&#10;NuL2z+HtxbaZO8XiK407d9qh05wu24lh2sHjQlwQRjIoA+WaK+lP+GOP2ql8IP4/l+Hvi+PRIvGa&#10;/Dq41SXS7iO2g8TuQq6TPIygQ3hZgPKk2tkgYzWt4m/Yb/bF8Fjxz/wlvwy8baafhkllL8QkvNJu&#10;Yn8OxaiAbWXUUZN1vHMCCjuApBznFAHyrRX2DP8A8E/P23rfxZL4Em+FPjv+2YfBrfEQ6Yuj3LXL&#10;+GF66tFGqlpbP/ptGGX3rN8PfsKftkeLZvAsHhj4Z+M78/E+3u7r4dm10ueRfEcVjGZbk6awXbcm&#10;FATIsZLL3FAHyhRX03a/sX/tZXvg/TviDbfDrxg2h6r4wHw+sdWOmXC2sniYyGEaQZWUKl75gKeQ&#10;5V88YqXX/wBij9rrwrpfjrW/Enw28a2Np8Mby2sPiJPd6Rcxr4bnvGC26amGTNt5xI8syYDZBBI5&#10;oA+X6K+v77/gn/8Atu6d4s1rwJefCnx4ms+HfCf/AAnetaWdHujc2vhzaH/tZ4whJstpz565T3qp&#10;4a/YO/bN8Za14M8O+E/hh421K++IujzeIPAdvZaTcSt4g062jMs1xp21SLlIkBZ/LJKD7wFAHyXR&#10;X0zpH7GX7V+veFvD/jjR/h54uuNG8VeKW8EeHtUTTZ/st94hSRom0uKUqF+2B0ZfIJD5B+Wn65+x&#10;b+1p4Z8P+MPFXiL4c+MrLTvh9rsXhnxzd3OlXEcegapMypFa6iWQfZpJGdQgk2hiRgmgD5jor691&#10;j9gH9trQPEnirwfrPwq8d2+q+B/D0Xi3xdp0mj3IuNK0OdPNj1K5j2FltGQFhPgx4B+ajQf2Af22&#10;PFPiXwz4P8NfCzxzf6p418MP4z8IWNnpFxNLreiRqHe+09UU/aYUUgs0W7aDkgUAfIVFfTGhfsZ/&#10;tX+KNE8H+JvDnw88X3unfEHXJ/DPgm/t9MneDWtXtpGhlsLSQLtkulkVl8kHzMg4BxXbN/wTq/bx&#10;T4kWXwen+EHxFi8V6lpV/rmm+HJtBvI9Ru7DSp3tr64gt3jEkqW8sbpIUB2kc8YNAHxjRX1D4d/Y&#10;p/a18W6Z4L1rwz8OvGF9ZfEbVLvQ/Al3baZM8Ou6jYsyXFnZSBdstxGyMGiB35B44qtffsZ/tX6Z&#10;4c1XxfqXw78YW+l6F4yX4e65f3GmTxw6b4ldlRdLvGZQLe6ZmVRHLtJYgDkgUAfM9FfWXij9g/8A&#10;bO8FX3jbS/Fvwu8daddfDexs9U8fWt5o9zFNoFlqClra5v42TdDBKoJWVgExznHNXYv+Cf8A+23P&#10;4nsPBdv8KvHkur6r4LPxF0nTYtHuXuL7wwoBOq2saoTPaAEZljDCgD5Aor6n8O/sP/tfeLbXwLfe&#10;Gfhv4xvoPidNe23w8ntdMneLxFPpwY3cWnSBdtxLDtbfGhLAgjGazR+xv+1WfCJ8ft8PfF6aIvjR&#10;fhzLqsmmTpbQ+KGYKukTSMoWK8LEDyZCrZIGKAPmqivqPxD+xH+174Sh8dT+J/hr41sF+GJtR8Qx&#10;d6TcxP4dF6dts+ooyBrdJT9x3AUjkHFb1x/wT8/bdtfFdx4Em+FPjwa1beDT8Q5NLGj3LXJ8Mr11&#10;aOMIWks/+myBl96APj6ivrHw7+wl+2T4uufAtp4X+GfjO/f4nWt3e/Dz7Lpc8i+I4bGMy3LaayqV&#10;ufJQEyCMll7isay/Y0/at1HwlpXj2z+Hni99E1vxiPh7pmqHTJ1tp/E5kMX9keYyhVvd6lfIYh8j&#10;pQB82RSmJtyllI6FTginvM0h3OSTyck5OScnn3r6W179ir9rjwtpXjnXPEnw28aWFp8Mr62034hz&#10;3Wk3Ma+HLm8bbbpqe5AbbzSR5Zk2hsggkGuhvv8Agn/+25pvi3XfAd98KfHketeGfCg8da9pf9jX&#10;RubPw4VD/wBqyRhC32Lac+eoMfvQB8jvKxB+YnnPOep6/wD66++vgRc/Az4b/svax8Zfif8ADyz8&#10;f6jP49svC9nBqet6vpNvZ2p06e6kZV0q5tjI8jqoJkLBQMADJNeZeHP2Df2z/GGt+DfDfhX4X+N9&#10;RvviJosviLwHbWek3EzeINNt4zLNc6dsUi5SNAWfyyxUfeAr7L+E/wCwN+2n8aP+CeT6n8Kvhj4y&#10;121vPjJHHaz6dp0siyS2mnXNnPEvT97Hcfumj++H4xmgDyPwj+0T+yB4o8U6V4XvP2cPCqwXup21&#10;m23xh4u+QXEqozKDqRGcMccHn1r5e/al8JaR8Lv2nfiL8OfCLXMemeG/HOv+H9KWeZppo7LT9Qnt&#10;4EeVvmciNACx6nJ719n+A/8Agkf/AMFNfD3xD0/Udd+BvxIs4dE1fTbnW5LrR5oV0+J5kkR7suB9&#10;nV1G5TLtDDkZFVv22v2J/wBrnUv22fj82n/DfxlP/wAI14n1/wAe68INLuJDZeGtRv7i6tNXlCqf&#10;9BmgYSJcDMRXndQB+Y39q6n/AM/E/wD32f8AGj+1dT/5+J/++z/jVfyV/vj86PJX++PzoA//1P3m&#10;+K3/AARl+Hv7YfwU+Hfgv9qa3vlvPBKz3dja6ReSQ/Zb2W9u7qKdLqyvLSTzEjuccEqrDKk4Br5m&#10;uv8Ag1k/YDvba9s72z8VzQ6nOLrUoptc1Z0u51O4S3CnWSJXBAIZwxzznNf1CW/3U/4B/wCg1dbp&#10;QB/LpP8A8Gtv7Bl1eXWo3Vv4vmuL+1+xX1xLr2rtJc2xAXyZnOtbpIsDGxyVxxiiD/g1v/YNtLuz&#10;1G2tvF0Vxp1v9j06ePX9XWS1t8EeVAy61uijwSNiELgniv6ix2+lNk7UAfy2Qf8ABq//AME/7a1s&#10;rK2sfFMcOm3BudOhj1vVVjtJ2bcZYFGsgROW5LIAc85zS3P/AAawf8E/7y2ubK9sPFMsF5dnUL2C&#10;XW9WeO4uieZ5kOskSSnvIwLe9f1Jjof96lf7tAH8ulx/wa3/ALBt7Pe3d5B4vll1OFLfU5Zde1d3&#10;vIo1CJHcMdaJlRVGAr5AHAwOKWH/AINcP2D7e5t7y3g8XpNaWQ0y1mj1/V1khsx0t42GtApCM/6t&#10;cL7V/UQOg/z3pw7fSgD+W62/4NZv2BLSGxt7Kz8Vwx6XJJLpaQ65qyLZPMcytbgayBCznlzHt3Hr&#10;mmSf8GsP7AE1lLp0tj4pe3nvv7Tnt21vVjFJen/l5dDrO1pz/wA9SC/vX9SK9D9RTh0/EUAfy6XP&#10;/BrV+wTfNfte2vi2U6qsaaqZdd1dzerDjyxcltaPnCPHyCTdt7YpV/4Nbf2DVuVvVt/F/nrYf2Us&#10;39vauJBZf8+of+2twg5/1WdntX9Rf8f4Ui9f8+1AH8uVr/wa0/sD2P2A2Vp4sg/soyf2UYdd1dPs&#10;Rm/1httutDyd/wDFs27u+arp/wAGr3/BP+OzGnJY+KVt1vhqa2663qoiW9AwLkINZ2icZwJcb/ev&#10;6lG+6v1FKev4/wCFAH8uNz/wa0fsD3q36Xtn4smXVTG2qibXdWcXphOYzc7taPnbCMrv3be2Ku2/&#10;/Br5+w1aasNftB40ivxaiwF9F4h1lbj7KCCIPNGtB/KBAITO3Iziv6gj0NRjov4f0oA/lxn/AODW&#10;P9gO6jv4ruy8VSpqjpLqqS65qzrevE25GuQdZImKt8ymTJB5GKmf/g1w/YLmvZ9Slg8XvcXNmdNu&#10;p317VzLNaFdpt5XOtFniIwPLYlcDGK/qNPQ1WXqfr/SgD+X21/4Nbv2DrO4sLy0t/GEUulRtFpcs&#10;Wvauj2UbjayWzDWgYVK8ER7QRwRjiqsP/BrH/wAE/wC2tbXT4LLxVHBZXf2+yt49b1ZY7e6Bz58K&#10;jWdscued6gNnnNf1KjoKrt98fU0Afy6XP/BrJ+wFfW97aXll4qmh1KcXWpQy65qzx3c4O4S3CtrO&#10;JZN3O9wWzznIFWLr/g1y/YOurm8vbyHxhJPqNsLPUJpdf1d5Lq3C7RFOx1omWMLgBHJXHGMV/USn&#10;T8ajm6UAfy8wf8Gt/wCwZbXVnfWtv4vjn063+x6fPHr2rrJa2+CvkwONaDRR4JGxCFx2qtD/AMGs&#10;P7AFrbWVnb2PimKHTZmudNij1vVVS0mc7mkt1Gs4ict8xZApJ5zX9SCfep79PxoA/lqn/wCDWL/g&#10;n7eWlzY3Vj4plt727bULyCTW9VaKe6Y5NxKh1kh5v+mjZfvmrlx/wa3/ALB93NfXV3b+L5ZdTiS3&#10;1KWTX9XZ7uKNdqJcMdaJmVVACq+4AcAAV/UEn3asnoaAP5c4f+DXL9gyC7gvbeDxfHPaWQ0y2mj1&#10;7WFkhswSRbRuNa3JCM8RqQg9M1Da/wDBrN+wLZxWMNlZ+K4Y9Lklm0tIdc1aNbJ5jmVrYLrQEJc8&#10;uUClj1zX9RA++fwqyn3aAP5a2/4NZf2AGtn0+Sz8VGCXUP7VkgOuasUe9H/Lyy/2zgz/APTUjf8A&#10;7VTXH/BrV+wTfG+N5a+LZjqixJqhl13VnN6If9WLndrX77Z/AH3Be2K/qGf/AFg+pqaPvQB/Lt/x&#10;C4fsGR3H237P4vEwsDpQm/t7V94sf+fXd/bWfI/6ZZ2e1R2v/BrV+wPY/YBp9r4thOlGQ6WYdd1Z&#10;DZed/rPs2NZHk7/4/L27u+a/qLm+4foaE+9QB/Lcn/BrB/wT/is10+Ow8UrbpejU0gXW9VEa3o4F&#10;yEGs7ROB0lA3+9Pn/wCDWf8AYCu01BLqz8VzLqzo+qrLrmrMt60TbkNyDrJExRhlTJuweRX9ST/d&#10;quvT8T/OgD+X9v8Ag1w/YQlu5dQmg8YPcT2J0ued9f1cyyWTdbZ3OtFmhPeIkp7VHbf8GuH7BdlP&#10;YXNnB4vhl0qN4tLki17V0eySQbXW2ZdZBhVhwRHtBHBBFf1HVV/j/CgD+XSH/g1i/YBhtLewgsfF&#10;SW9pdjULSBNb1VYoLtTkTxINZCpLnnzFAbPfk0XX/BrL+wFeW97Z3tn4rli1OcXOpRS65qzpeTAh&#10;hJcK2s4lcMMhnDEHkHOK/qTT7tQy/e/EUAfy9T/8Gt/7Bl1eXWoXFv4vluL21Njezya9q7S3NqQF&#10;8iZzrW6SLaANjErjjFLB/wAGuH7Blnd2V/bW/i+KbTYPsunTR69q6yWsGMeVAw1oNFHgkbEIXBIx&#10;X9Q6daJen50Afy2W/wDwaw/8E/ba1s7G1sPFMcOnz/atPhj1rVUjtZy24ywINZCxSE8lkAOec0+5&#10;/wCDWT9gO7tLuxvLHxVLBf3X26/gk1zVmjurnO4zTodZIllJ53tls85zX9RqdvwqZ/u0Afy6XH/B&#10;rl+wZe3N7eXcHi+abUYUtdSll17V2e7hjXYsdwx1omZAvAVyQBwABxToP+DXD9hC2uLa8t7fxgk1&#10;nZDTrOaPX9XWSC0HS3ica1ujhGf9WuE9q/qATq3+9VodBQB/LXb/APBrR+wFZwWNpZ2niuGPS5JJ&#10;9Mjh1zVkWzkmOZHtwNZxCznligUseuaSX/g1i/YAubSawnsfFMlvc3p1K4t31vVWilvCObiRDrOH&#10;mPeQgv71/UX/AMtPwqwnT8aAP5c7n/g1s/YIu2v3vrXxbK2qpHHqjTa7q8hvFiwIxc7tZPnBMfIJ&#10;N23tTl/4Nb/2DVuUvI7fxeJo7H+y0mGv6v5i2X/PsH/trcIOf9UDs9q/qGm7fUfzpydaAP5c7X/g&#10;1o/YGsPsAsrTxZANKaRtK8nXdWj+xGbmU2wXWh5Jk/j8vbu71An/AAaxf8E/Vsv7PisfFAt/tw1Q&#10;QLreqiIXoGBchP7Z2icDgS43/wC1X9Sr9PxqCL7q0Afy8XP/AAa0fsD3i6gt7Z+LJhqvl/2qJtd1&#10;Z/tvknMX2nOtHzvLPKeZu29sVK//AAa5/sGyXj6g8PjBriSwOly3Da/rBleyPW2ZzrRZoD/zyJ2e&#10;1f1FnoarD7xoA/l8tf8Ag1u/YNspbC4srbxdC+lK6aU8WvaujWSyjDrbFdaBhDDhhHtBHBFU4f8A&#10;g1h/4J+21rDp0Fj4ojgt74albwJreqiOK8XpcRqNZ2pMP+eigP79c/1MDoKrt98fU0Afy5z/APBr&#10;J+wFeRX0F1Y+Kpk1SRJdUjl1vVXW8kjbcr3IbWcTMrcguCQeRirE3/Brh+wZNd3Oo3Nv4ve4vbM6&#10;feTya9q7yXFqRtMErHWiZIsADy2JXAAxiv6iY+9Mm6UAfy8W/wDwa3fsF2l3ZX1lbeLop9MhNvpk&#10;8WvauslpEVKmO3ca0GiQgkFUIGDjGKrxf8GsX7ANtaWlhb2PiqK3sbn7bYwR63qqR21znPnQous7&#10;Y5c871AbPOa/qQT71Pfp+NAH8tlz/wAGsv8AwT/vra9tLuy8VTQalcm81GCXW9WaK6uC2fNnRtZI&#10;lkyM733NnnOcGrdx/wAGuH7CF3c3l7dweMJZtRgFrqM0uv6u0l3Aq7VjnY60TKgX5Qr7lA4xiv6g&#10;I/u/if51aPQ0Afy6Q/8ABrn+wbb3Vre2sPjCKexsxp9lNFr+sJJb2vaCJxrWY4R0Ea4UelVoP+DW&#10;L9gG2gsra2sfFUcWmyvcaZFHreqqlnK7bme3UayBEzNyWQKSeTX9RQ++fwqyn3aAP5a5/wDg1i/4&#10;J/XFpPp11Y+KXgur3+0bm3k1vVmjmvOpuJFOskPMe8rAv71Nc/8ABrZ+wVfS3s15a+Lpn1OOOLU2&#10;l13Vna8SIARrcFtazMEAwofcFHAwK/qIk++Pr/SpI+9AH8uy/wDBrh+wZDcR3gt/Fyyw2H9lwzDX&#10;tX3pZc/6MrDWsrByf3QOz2qG1/4NaP2BbKKwhsLTxZCultI+liHXNWQWbTcytbAayPJMnVzHt3d8&#10;1/UbN9w/Q0kfUUAfy5H/AINY/wBgH7I1i1j4q8h78aq8B1zVvLa+6faiv9s4M+P+Wp+f3p9x/wAG&#10;tn7A16dQN3a+LJv7W8oar5uu6u/23yP9X9p3ayfO2dV8zdt7Yr+o9/u1XXv9aAP5f/8AiFw/YQa6&#10;a/aDxgbh7E6W9wdf1fzWsm62xf8AtrcYD3izs9qr2v8Awa1/sD2L2D2Nr4tgbSllGltBrurxmyE3&#10;En2YrrI8kP8AxCPbuzzmv6kqq/x/hQB/LlF/wawf8E/orZLKCw8UJBFfDU4oE1vVRHHeKMC5RRrI&#10;Czj/AJ6gB/enXP8AwazfsA3Ud/BeWXiqVNVdJNUSXXNWdb1423o1yG1nEzK3KmTcVPI5xX9SSdPx&#10;qKX734igD+XmX/g1v/YMnvJ9QltvF8lxdWbaddTvr2rtLPZsADbyuda3PCQAPLYlcdqdb/8ABrh+&#10;wbY3NheWtv4vhl0qNotLlj1/V0ezjYbWS2K61mFSvylYyoI4r+odOtEvT86AP5bIP+DWL/gn9b2d&#10;rp9tZeKkt7O6F/ZQR63qqx290DuE8KDWQscuTneoDZ79akuf+DWT9gO8tr20vbLxVLDqU/2vUoZd&#10;c1Z47ucNu824U6yRK+edzgtnnNf1Fx9F/Cp3+7QB/LrP/wAGuf7Bt3d3d/cw+MJZ7+3FnqE0mv6w&#10;z3UCrsEU7HWiZUC8bXyuOAMcUkH/AAa2/sG211aX9tbeL459PtvsWnzx69q6yWtvgjyYHGtboo8E&#10;jYhC47V/UEnVv96rQ6CgD+WmH/g1j/4J/WttZWNtY+KYotMma502GLW9WVLSZm3NJbqNZ2xOW+Ys&#10;gUk85pZv+DWH9gC6trmyuLDxTJBeXZ1C8gk1vVWjnu25NxKp1nDzHP8ArGBb3r+o1v8AWfnUydPx&#10;oA/l1uv+DXH9gy6lvrm9t/F0kuqQpb6nJJr2ru95EgColwx1omZVUAKsm4AcYxT4v+DXP9g+G5gv&#10;baDxgk9rZjTrWaPX9XWSGzHS3jca0GSHn/VqQntX9QU/T8v509OtAH8uVt/wazfsCWMVhBZWfiyB&#10;NKkkl0tIdc1ZFsnmOZGtgus4hZzyxj2lj1zUZ/4NZf2AHtJLA2XiowTX/wDaksJ1zVvLe9/5+WQ6&#10;zgz/APTUjf8A7Vf1Jv0/GoY+g+tAH8vFz/wa0/sE3n29r208WzHVVjXVTLrurOb0Q/6oXOdaPnCP&#10;+ASbtvbFOX/g1w/YLW6+2rB4vEwsP7KEo17Vw4ss/wDHru/trPkf9Ms7Pav6jT0NVh940Afy8Wn/&#10;AAa0fsEWJsWsLTxZD/ZXmnSjDrurR/YvP/1v2bbrQ8nf/F5e3d3zUCf8GsX/AAT9itU06Ow8ULbx&#10;341SO3XW9VEa3ijAuVUazgTgceaBvx/F1r+pZPu1A33x9TQB/LpP/wAGsv7Ad2l/Hc2fiuZdVMba&#10;qsuuaq4vWibdG1yG1nExRuVMm7aeRirE3/Brn+wdJdy6hPB4waeexbTJ531/WHkks2GGtnY60WaA&#10;94iShxyK/qIj71HP90/SgD+Xq2/4Nb/2DLOawuLGDxfFLpSNHpUsWvauj2SOu1ltmGtAwqw4YRlQ&#10;RweOKrRf8GsX7ANtZ2+nwWPiqO3tLsX9pAmt6qscF0DkTxINZ2pKCciRQGzzmv6kE+9T36fjQB/L&#10;bcf8Gs/7AV7b31tdWfiuaLU5/tOpQy65qzx3cwYMJLhG1kiVwRnc4JzznOKsz/8ABrb+wddXl1qF&#10;1b+L5bi+tfsN7cS69q7S3Ftjb5MznWi0kWABsbK44xX9QMf3fxP86t0Afy4wf8GuH7Bdrd2d/a2/&#10;i+K4063+y6dNFr2rpJaQHI8qBxrOYo8EjYhC47VWg/4NYP2ALe2s7O2sPFMcOnXBu9Ohj1vVVjtJ&#10;ydxlgUa0BE5bkugDE85r+o0ffP0H9asJ92gD+Wy4/wCDWX9gC5tbuwvLLxVJDqF19uv4JNc1Z47q&#10;5zu8+ZTrO2SUnnzGBb3zzVm4/wCDXD9g68uL27urfxhNLqUK22pSya9q7Pdwou1Y7hm1omVFX5Qr&#10;kgDgACv6g5fvD/e/pUsfegD+XiL/AINcf2DrW6tr63g8YRzWdkNNtJ49f1dZILMdLeJhrQZIeT+7&#10;UheelVrX/g1m/YDs4LG1sbPxXDHpckkumJDrmrItnJKd0j26jWQIWc8sU2lu+a/qPl6fnTY+ooA/&#10;lwm/4NYf2AJ7ObT7iw8Uvb3F6dTuLd9b1Vopbw9biRDrO15j/wA9SN/vU0//AAa2/sEXkl/LeW3i&#10;2dtUWNNUabXdXc3qwjEa3O7WT5wT+ESbtvQYFf1HP92q69/rQB/L5H/wa2/sGpcJeLbeL/NjsP7K&#10;jmGv6uJFsf8An2DDWtwg5/1WdntUNt/wa1fsC2QsFs7XxZD/AGV5raX5Ouasn2Iz/wCsNtt1keTv&#10;6v5e3d/Fmv6kh0FVv4/woA/lyT/g1h/4J/paf2fHYeKRbfbhqn2ddb1URC9UYFyE/trHn4483G//&#10;AGq2L7/g2E/Yh1HUrXWdQ/4Tee8sS5sbufxHrMk9uZFCv5Mra0Xj3qAG2EZAwcjFf0+J0/GkP3h9&#10;aAP5bI/+DWH/AIJ/Q2iWCWHihbeK+GpRwLreqiNLwcC5VBrOBOMnEoG/3p9x/wAGsn7Ad4l/HdWf&#10;iuVNWkjk1VJNc1Z1vXibejXIbWf3zKeVMm7B5GDX9Rz/AHf+BU5On40Afy8S/wDBrl+whPdzX9xB&#10;4wknuLE6bPO+v6u0stm3Bt3c60S0JHWI5T2pLX/g1w/YMtJ7C7soPF8MulRvFpckWv6wj2UcilXS&#10;2Ya0DCrA4KxlQRweK/qI/wDiaYnT8KAP5cIf+DWL9gG3tLbToLHxVHb2d4L+0gTXNWWKC7Bz58SD&#10;WQscoOSJFAbJPNLcf8Gsv7AN7bX1le2XiqWLUrgXOpRS65qzpdzg7hLcKdZ2yyBud7gnPOc1/Uj/&#10;APFUwffP+9QB/L1cf8Gt/wCwdd3t1qV1b+L5rm+tvsN9cS6/q7SXNtgL5MznWt0keBjYxK44xTYP&#10;+DW/9gu0vLO/t7fxdHcafbfY9Pnj17V1ktYMEeVA41rdFHgkbEIXB6V/UYOpqF/vL9KAP5cYf+DW&#10;D/gn/bW1lZW1j4qjh06drrTYY9b1VY7Sdm3GSBRrIETk8lkAJPOc0l1/waxfsAXdpc2d7YeKJYby&#10;7OoXsEut6q8dxdHkzzKdZIklPeRst71/UqOgqOX7h+tAH8vNz/wa4/sG3k99d3UHjCWXUoUt9Tll&#10;1/V3e8iRdiJcMdazKqrwqvkAcAYpYf8Ag1w/YPgube8gt/F8c1pZf2ZaTJr+rrJDZjpbxONaykIz&#10;xGuE9q/qFH3TUg6/nQB/Lda/8GtH7AdpBYQWVn4rhj0uSWbTEh1zVkWzeU5ka2C6yBC0h5Ypgseu&#10;aim/4NXf+Cfs1u1pPYeKGhe/OqvE2taqUa9Ix9pK/wBtYM+OPNPz+9f1Hx9PzqZ+n40Afy23X/Br&#10;L+wFe/bjfWfiqY6p5f8Aanna3qz/AG3ySDH9p3ayfO2Y+Tfnb2xVgf8ABrd+wak4vEt/F4mSx/st&#10;Zhr2r+Ytl/z6hv7az5H/AEyzs9q/qGPWn9j9TQB/Kd/xCd/8E1f+ha1b/wAGOo//AC3o/wCITv8A&#10;4Jq/9C1q3/gx1H/5b1/VbRQB/9lQSwECLQAUAAYACAAAACEAczCSKhcBAABJAgAAEwAAAAAAAAAA&#10;AAAAAAAAAAAAW0NvbnRlbnRfVHlwZXNdLnhtbFBLAQItABQABgAIAAAAIQA4/SH/1gAAAJQBAAAL&#10;AAAAAAAAAAAAAAAAAEgBAABfcmVscy8ucmVsc1BLAQItAAoAAAAAAAAAIQBAjs146yEDAOshAwAV&#10;AAAAAAAAAAAAAAAAAEcCAABkcnMvbWVkaWEvaW1hZ2UyLmpwZWdQSwECLQAKAAAAAAAAACEAjuiH&#10;ySJjEQAiYxEAFQAAAAAAAAAAAAAAAABlJAMAZHJzL21lZGlhL2ltYWdlMy50aWZmUEsBAi0AFAAG&#10;AAgAAAAhAH6Hg2dyBgAAkh0AAA4AAAAAAAAAAAAAAAAAuocUAGRycy9lMm9Eb2MueG1sUEsBAi0A&#10;FAAGAAgAAAAhACSdfpHhAAAACgEAAA8AAAAAAAAAAAAAAAAAWI4UAGRycy9kb3ducmV2LnhtbFBL&#10;AQItAAoAAAAAAAAAIQAVeAb/ImMRACJjEQAVAAAAAAAAAAAAAAAAAGaPFABkcnMvbWVkaWEvaW1h&#10;Z2UxLnRpZmZQSwECLQAUAAYACAAAACEAvLx/uNkAAACxAgAAGQAAAAAAAAAAAAAAAAC78iUAZHJz&#10;L19yZWxzL2Uyb0RvYy54bWwucmVsc1BLAQItAAoAAAAAAAAAIQCxrDD2GAgDABgIAwAVAAAAAAAA&#10;AAAAAAAAAMvzJQBkcnMvbWVkaWEvaW1hZ2U0LmpwZWdQSwUGAAAAAAkACQBGAgAAFvwoAAAA&#10;">
                <v:group id="Group 26" o:spid="_x0000_s1036" style="position:absolute;width:73751;height:54981" coordsize="73751,54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x7HyAAAAOAAAAAPAAAAZHJzL2Rvd25yZXYueG1sRI9Pi8Iw&#10;FMTvC36H8ARvmlZRpBpF1F32IIJ/YNnbo3m2xealNNm2fnsjCHsZGIb5DbNcd6YUDdWusKwgHkUg&#10;iFOrC84UXC+fwzkI55E1lpZJwYMcrFe9jyUm2rZ8oubsMxEg7BJUkHtfJVK6NCeDbmQr4pDdbG3Q&#10;B1tnUtfYBrgp5TiKZtJgwWEhx4q2OaX3859R8NViu5nE++Zwv20fv5fp8ecQk1KDfrdbBNksQHjq&#10;/H/jjfjWCsYzeB0KZ0CungAAAP//AwBQSwECLQAUAAYACAAAACEA2+H2y+4AAACFAQAAEwAAAAAA&#10;AAAAAAAAAAAAAAAAW0NvbnRlbnRfVHlwZXNdLnhtbFBLAQItABQABgAIAAAAIQBa9CxbvwAAABUB&#10;AAALAAAAAAAAAAAAAAAAAB8BAABfcmVscy8ucmVsc1BLAQItABQABgAIAAAAIQBGFx7HyAAAAOAA&#10;AAAPAAAAAAAAAAAAAAAAAAcCAABkcnMvZG93bnJldi54bWxQSwUGAAAAAAMAAwC3AAAA/AIAAAAA&#10;">
                  <v:group id="Group 28" o:spid="_x0000_s1037" style="position:absolute;left:2937;top:83;width:33344;height:27519" coordorigin="2937,83" coordsize="38100,29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C8uyQAAAOAAAAAPAAAAZHJzL2Rvd25yZXYueG1sRI9Na8JA&#10;EIbvQv/DMgVvuolSKdFVxH7QgwhqofQ2ZMckmJ0N2W0S/33nIHgZeBneZ+ZZbQZXq47aUHk2kE4T&#10;UMS5txUXBr7PH5NXUCEiW6w9k4EbBdisn0YrzKzv+UjdKRZKIBwyNFDG2GRah7wkh2HqG2LZXXzr&#10;MEpsC21b7AXuaj1LkoV2WLFcKLGhXUn59fTnDHz22G/n6Xu3v152t9/zy+Fnn5Ix4+fhbSljuwQV&#10;aYiPxh3xZQ3M5GMREhnQ638AAAD//wMAUEsBAi0AFAAGAAgAAAAhANvh9svuAAAAhQEAABMAAAAA&#10;AAAAAAAAAAAAAAAAAFtDb250ZW50X1R5cGVzXS54bWxQSwECLQAUAAYACAAAACEAWvQsW78AAAAV&#10;AQAACwAAAAAAAAAAAAAAAAAfAQAAX3JlbHMvLnJlbHNQSwECLQAUAAYACAAAACEAWMQvLskAAADg&#10;AAAADwAAAAAAAAAAAAAAAAAHAgAAZHJzL2Rvd25yZXYueG1sUEsFBgAAAAADAAMAtwAAAP0CAAAA&#10;AA==&#10;">
                    <v:shape id="Picture 29" o:spid="_x0000_s1038" type="#_x0000_t75" style="position:absolute;left:2937;top:83;width:38100;height:29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diDxgAAAOAAAAAPAAAAZHJzL2Rvd25yZXYueG1sRI/NasMw&#10;EITvhbyD2EBujWwf0sSJEpKUQE8tTkLPi7W13ForY6n+efuqUOhlYBjmG2Z3GG0jeup87VhBukxA&#10;EJdO11wpuN8uj2sQPiBrbByTgok8HPazhx3m2g1cUH8NlYgQ9jkqMCG0uZS+NGTRL11LHLMP11kM&#10;0XaV1B0OEW4bmSXJSlqsOS4YbOlsqPy6flsFFdPbZ2+ndYqvwzudV+bpVBZKLebj8zbKcQsi0Bj+&#10;G3+IF60g28DvoXgG5P4HAAD//wMAUEsBAi0AFAAGAAgAAAAhANvh9svuAAAAhQEAABMAAAAAAAAA&#10;AAAAAAAAAAAAAFtDb250ZW50X1R5cGVzXS54bWxQSwECLQAUAAYACAAAACEAWvQsW78AAAAVAQAA&#10;CwAAAAAAAAAAAAAAAAAfAQAAX3JlbHMvLnJlbHNQSwECLQAUAAYACAAAACEA7pHYg8YAAADgAAAA&#10;DwAAAAAAAAAAAAAAAAAHAgAAZHJzL2Rvd25yZXYueG1sUEsFBgAAAAADAAMAtwAAAPoCAAAAAA==&#10;">
                      <v:imagedata r:id="rId21" o:title=""/>
                    </v:shape>
                    <v:rect id="Rectangle 30" o:spid="_x0000_s1039" style="position:absolute;left:2937;top:188;width:2759;height:3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7GyAAAAOAAAAAPAAAAZHJzL2Rvd25yZXYueG1sRI/RasJA&#10;EEXfBf9hGaEvUjdaFYmuolWh+KJVP2DIjkkwOxuyW03/vvNQ8GXgMtxzOYtV6yr1oCaUng0MBwko&#10;4szbknMD18v+fQYqRGSLlWcy8EsBVstuZ4Gp9U/+psc55kogHFI0UMRYp1qHrCCHYeBrYvndfOMw&#10;SmxybRt8CtxVepQkU+2wZFkosKbPgrL7+ccZuBxP092+nPCovm/X42yy6e8OG2Peeu12Lmc9BxWp&#10;ja/GP+LLGvgQBRESGdDLPwAAAP//AwBQSwECLQAUAAYACAAAACEA2+H2y+4AAACFAQAAEwAAAAAA&#10;AAAAAAAAAAAAAAAAW0NvbnRlbnRfVHlwZXNdLnhtbFBLAQItABQABgAIAAAAIQBa9CxbvwAAABUB&#10;AAALAAAAAAAAAAAAAAAAAB8BAABfcmVscy8ucmVsc1BLAQItABQABgAIAAAAIQCw/d7GyAAAAOAA&#10;AAAPAAAAAAAAAAAAAAAAAAcCAABkcnMvZG93bnJldi54bWxQSwUGAAAAAAMAAwC3AAAA/AIAAAAA&#10;" fillcolor="black [3213]" stroked="f" strokeweight="1pt"/>
                  </v:group>
                  <v:shape id="Picture 31" o:spid="_x0000_s1040" type="#_x0000_t75" style="position:absolute;left:40407;width:33344;height:27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UjrxwAAAOAAAAAPAAAAZHJzL2Rvd25yZXYueG1sRI9Ba8JA&#10;FITvBf/D8oTe6kbFINFVRCl4KaGpSI/P3WcSkn0bsluN/94tFHoZGIb5hllvB9uKG/W+dqxgOklA&#10;EGtnai4VnL7e35YgfEA22DomBQ/ysN2MXtaYGXfnT7oVoRQRwj5DBVUIXSal1xVZ9BPXEcfs6nqL&#10;Idq+lKbHe4TbVs6SJJUWa44LFXa0r0g3xY9VkMqDXTTnD52Gx/KUl9/nS97MlHodD4dVlN0KRKAh&#10;/Df+EEejYD6F30PxDMjNEwAA//8DAFBLAQItABQABgAIAAAAIQDb4fbL7gAAAIUBAAATAAAAAAAA&#10;AAAAAAAAAAAAAABbQ29udGVudF9UeXBlc10ueG1sUEsBAi0AFAAGAAgAAAAhAFr0LFu/AAAAFQEA&#10;AAsAAAAAAAAAAAAAAAAAHwEAAF9yZWxzLy5yZWxzUEsBAi0AFAAGAAgAAAAhAMIhSOvHAAAA4AAA&#10;AA8AAAAAAAAAAAAAAAAABwIAAGRycy9kb3ducmV2LnhtbFBLBQYAAAAAAwADALcAAAD7AgAAAAA=&#10;">
                    <v:imagedata r:id="rId22" o:title="" croptop="9351f" cropbottom="2074f" cropleft="16121f" cropright="15894f"/>
                  </v:shape>
                  <v:group id="Group 32" o:spid="_x0000_s1041" style="position:absolute;left:2937;top:27699;width:33344;height:27282" coordorigin="2937,27699" coordsize="38100,29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4ZyAAAAOAAAAAPAAAAZHJzL2Rvd25yZXYueG1sRI9Li8JA&#10;EITvgv9haGFvOomyItFRxMeyB1nwAcvemkybBDM9ITMm8d87woKXgqKor6jFqjOlaKh2hWUF8SgC&#10;QZxaXXCm4HLeD2cgnEfWWFomBQ9ysFr2ewtMtG35SM3JZyJA2CWoIPe+SqR0aU4G3chWxCG72tqg&#10;D7bOpK6xDXBTynEUTaXBgsNCjhVtckpvp7tR8NViu57Eu+Zwu24ef+fPn99DTEp9DLrtPMh6DsJT&#10;59+Nf8S3VjAZw+tQOANy+QQAAP//AwBQSwECLQAUAAYACAAAACEA2+H2y+4AAACFAQAAEwAAAAAA&#10;AAAAAAAAAAAAAAAAW0NvbnRlbnRfVHlwZXNdLnhtbFBLAQItABQABgAIAAAAIQBa9CxbvwAAABUB&#10;AAALAAAAAAAAAAAAAAAAAB8BAABfcmVscy8ucmVsc1BLAQItABQABgAIAAAAIQC89Y4ZyAAAAOAA&#10;AAAPAAAAAAAAAAAAAAAAAAcCAABkcnMvZG93bnJldi54bWxQSwUGAAAAAAMAAwC3AAAA/AIAAAAA&#10;">
                    <v:shape id="Picture 33" o:spid="_x0000_s1042" type="#_x0000_t75" style="position:absolute;left:2937;top:27699;width:38100;height:29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cNUxwAAAOAAAAAPAAAAZHJzL2Rvd25yZXYueG1sRI9Ba8JA&#10;FITvQv/D8gredFMFaaOrlIoiXmyTUjw+dp9JbPZtyK4a/70rCF4GhmG+YWaLztbiTK2vHCt4GyYg&#10;iLUzFRcKfvPV4B2ED8gGa8ek4EoeFvOX3gxT4y78Q+csFCJC2KeooAyhSaX0uiSLfuga4pgdXGsx&#10;RNsW0rR4iXBby1GSTKTFiuNCiQ19laT/s5NV0B3tdn3g9bfWp+wjHzn9t9t7pfqv3XIa5XMKIlAX&#10;no0HYmMUjMdwPxTPgJzfAAAA//8DAFBLAQItABQABgAIAAAAIQDb4fbL7gAAAIUBAAATAAAAAAAA&#10;AAAAAAAAAAAAAABbQ29udGVudF9UeXBlc10ueG1sUEsBAi0AFAAGAAgAAAAhAFr0LFu/AAAAFQEA&#10;AAsAAAAAAAAAAAAAAAAAHwEAAF9yZWxzLy5yZWxzUEsBAi0AFAAGAAgAAAAhANt1w1THAAAA4AAA&#10;AA8AAAAAAAAAAAAAAAAABwIAAGRycy9kb3ducmV2LnhtbFBLBQYAAAAAAwADALcAAAD7AgAAAAA=&#10;">
                      <v:imagedata r:id="rId23" o:title=""/>
                    </v:shape>
                    <v:rect id="Rectangle 34" o:spid="_x0000_s1043" style="position:absolute;left:2937;top:27804;width:4283;height:3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tjFyAAAAOAAAAAPAAAAZHJzL2Rvd25yZXYueG1sRI/NasMw&#10;EITvhbyD2EIvJZHzS7CtGKdJoOSS3wdYrK1tYq2MpSTu21eFQi8DwzDfMGnWm0Y8qHO1ZQXjUQSC&#10;uLC65lLB9bIbLkE4j6yxsUwKvslBthq8pBhr++QTPc6+FAHCLkYFlfdtLKUrKjLoRrYlDtmX7Qz6&#10;YLtS6g6fAW4aOYmihTRYc1iosKWPiorb+W4UXA7HxXZXz3nS3jb5rJiv37f7tVJvr/0mCZInIDz1&#10;/r/xh/jUCqYz+D0UzoBc/QAAAP//AwBQSwECLQAUAAYACAAAACEA2+H2y+4AAACFAQAAEwAAAAAA&#10;AAAAAAAAAAAAAAAAW0NvbnRlbnRfVHlwZXNdLnhtbFBLAQItABQABgAIAAAAIQBa9CxbvwAAABUB&#10;AAALAAAAAAAAAAAAAAAAAB8BAABfcmVscy8ucmVsc1BLAQItABQABgAIAAAAIQDPxtjFyAAAAOAA&#10;AAAPAAAAAAAAAAAAAAAAAAcCAABkcnMvZG93bnJldi54bWxQSwUGAAAAAAMAAwC3AAAA/AIAAAAA&#10;" fillcolor="black [3213]" stroked="f" strokeweight="1pt"/>
                  </v:group>
                  <v:shape id="TextBox 12" o:spid="_x0000_s1044" type="#_x0000_t202" style="position:absolute;left:603;top:179;width:354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pPDxgAAAOAAAAAPAAAAZHJzL2Rvd25yZXYueG1sRI9Pi8Iw&#10;FMTvC36H8ARva6KrotUosrKwJxf/grdH82yLzUtpoq3f3iws7GVgGOY3zGLV2lI8qPaFYw2DvgJB&#10;nDpTcKbhePh6n4LwAdlg6Zg0PMnDatl5W2BiXMM7euxDJiKEfYIa8hCqREqf5mTR911FHLOrqy2G&#10;aOtMmhqbCLelHCo1kRYLjgs5VvSZU3rb362G0/Z6OY/UT7ax46pxrZJsZ1LrXrfdzKOs5yACteG/&#10;8Yf4Nho+xvB7KJ4BuXwBAAD//wMAUEsBAi0AFAAGAAgAAAAhANvh9svuAAAAhQEAABMAAAAAAAAA&#10;AAAAAAAAAAAAAFtDb250ZW50X1R5cGVzXS54bWxQSwECLQAUAAYACAAAACEAWvQsW78AAAAVAQAA&#10;CwAAAAAAAAAAAAAAAAAfAQAAX3JlbHMvLnJlbHNQSwECLQAUAAYACAAAACEACr6Tw8YAAADgAAAA&#10;DwAAAAAAAAAAAAAAAAAHAgAAZHJzL2Rvd25yZXYueG1sUEsFBgAAAAADAAMAtwAAAPoCAAAAAA==&#10;" filled="f" stroked="f">
                    <v:textbox>
                      <w:txbxContent>
                        <w:p w14:paraId="6E13EFF4"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A.</w:t>
                          </w:r>
                        </w:p>
                      </w:txbxContent>
                    </v:textbox>
                  </v:shape>
                  <v:shape id="TextBox 13" o:spid="_x0000_s1045" type="#_x0000_t202" style="position:absolute;left:37276;top:83;width:354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A20xgAAAOAAAAAPAAAAZHJzL2Rvd25yZXYueG1sRI9Pi8Iw&#10;FMTvC36H8ARva6LrilajyMrCnlz8C94ezbMtNi+libZ+e7Ow4GVgGOY3zHzZ2lLcqfaFYw2DvgJB&#10;nDpTcKbhsP9+n4DwAdlg6Zg0PMjDctF5m2NiXMNbuu9CJiKEfYIa8hCqREqf5mTR911FHLOLqy2G&#10;aOtMmhqbCLelHCo1lhYLjgs5VvSVU3rd3ayG4+ZyPo3Ub7a2n1XjWiXZTqXWvW67nkVZzUAEasOr&#10;8Y/4MRo+xvB3KJ4BuXgCAAD//wMAUEsBAi0AFAAGAAgAAAAhANvh9svuAAAAhQEAABMAAAAAAAAA&#10;AAAAAAAAAAAAAFtDb250ZW50X1R5cGVzXS54bWxQSwECLQAUAAYACAAAACEAWvQsW78AAAAVAQAA&#10;CwAAAAAAAAAAAAAAAAAfAQAAX3JlbHMvLnJlbHNQSwECLQAUAAYACAAAACEA+mwNtMYAAADgAAAA&#10;DwAAAAAAAAAAAAAAAAAHAgAAZHJzL2Rvd25yZXYueG1sUEsFBgAAAAADAAMAtwAAAPoCAAAAAA==&#10;" filled="f" stroked="f">
                    <v:textbox>
                      <w:txbxContent>
                        <w:p w14:paraId="0DE948DF"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B.</w:t>
                          </w:r>
                        </w:p>
                      </w:txbxContent>
                    </v:textbox>
                  </v:shape>
                  <v:shape id="TextBox 14" o:spid="_x0000_s1046" type="#_x0000_t202" style="position:absolute;top:27519;width:354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KgvxwAAAOAAAAAPAAAAZHJzL2Rvd25yZXYueG1sRI9BawIx&#10;FITvBf9DeII3TazW6mqUogg9KdpW8PbYPHcXNy/LJrrbf28KQi8DwzDfMItVa0txp9oXjjUMBwoE&#10;cepMwZmG769tfwrCB2SDpWPS8EseVsvOywIT4xo+0P0YMhEh7BPUkIdQJVL6NCeLfuAq4phdXG0x&#10;RFtn0tTYRLgt5atSE2mx4LiQY0XrnNLr8WY1/Owu59NY7bONfasa1yrJdia17nXbzTzKxxxEoDb8&#10;N56IT6Nh9A5/h+IZkMsHAAAA//8DAFBLAQItABQABgAIAAAAIQDb4fbL7gAAAIUBAAATAAAAAAAA&#10;AAAAAAAAAAAAAABbQ29udGVudF9UeXBlc10ueG1sUEsBAi0AFAAGAAgAAAAhAFr0LFu/AAAAFQEA&#10;AAsAAAAAAAAAAAAAAAAAHwEAAF9yZWxzLy5yZWxzUEsBAi0AFAAGAAgAAAAhAJUgqC/HAAAA4AAA&#10;AA8AAAAAAAAAAAAAAAAABwIAAGRycy9kb3ducmV2LnhtbFBLBQYAAAAAAwADALcAAAD7AgAAAAA=&#10;" filled="f" stroked="f">
                    <v:textbox>
                      <w:txbxContent>
                        <w:p w14:paraId="499D55C6"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C.</w:t>
                          </w:r>
                        </w:p>
                      </w:txbxContent>
                    </v:textbox>
                  </v:shape>
                  <v:shape id="TextBox 15" o:spid="_x0000_s1047" type="#_x0000_t202" style="position:absolute;left:37641;top:27136;width:354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zxdxwAAAOAAAAAPAAAAZHJzL2Rvd25yZXYueG1sRI9Na8JA&#10;EIbvBf/DMoK3ulv7gUZXkYrgqUWrgrchOyah2dmQXU367zuHQi8DL8P7zDyLVe9rdac2VoEtPI0N&#10;KOI8uIoLC8ev7eMUVEzIDuvAZOGHIqyWg4cFZi50vKf7IRVKIBwztFCm1GRax7wkj3EcGmLZXUPr&#10;MUlsC+1a7ATuaz0x5k17rFgulNjQe0n59+HmLZw+rpfzi/ksNv616UJvNPuZtnY07DdzGes5qER9&#10;+m/8IXbOwrN8LEIiA3r5CwAA//8DAFBLAQItABQABgAIAAAAIQDb4fbL7gAAAIUBAAATAAAAAAAA&#10;AAAAAAAAAAAAAABbQ29udGVudF9UeXBlc10ueG1sUEsBAi0AFAAGAAgAAAAhAFr0LFu/AAAAFQEA&#10;AAsAAAAAAAAAAAAAAAAAHwEAAF9yZWxzLy5yZWxzUEsBAi0AFAAGAAgAAAAhAOS/PF3HAAAA4AAA&#10;AA8AAAAAAAAAAAAAAAAABwIAAGRycy9kb3ducmV2LnhtbFBLBQYAAAAAAwADALcAAAD7AgAAAAA=&#10;" filled="f" stroked="f">
                    <v:textbox>
                      <w:txbxContent>
                        <w:p w14:paraId="33F060B3" w14:textId="77777777" w:rsidR="00973F4C" w:rsidRDefault="00973F4C" w:rsidP="00973F4C">
                          <w:pPr>
                            <w:pStyle w:val="NormalWeb"/>
                            <w:spacing w:before="0" w:beforeAutospacing="0" w:after="0" w:afterAutospacing="0"/>
                          </w:pPr>
                          <w:r>
                            <w:rPr>
                              <w:rFonts w:asciiTheme="minorHAnsi" w:hAnsi="Calibri" w:cstheme="minorBidi"/>
                              <w:color w:val="000000" w:themeColor="text1"/>
                              <w:kern w:val="24"/>
                            </w:rPr>
                            <w:t>D.</w:t>
                          </w:r>
                        </w:p>
                      </w:txbxContent>
                    </v:textbox>
                  </v:shape>
                </v:group>
                <v:shape id="Picture 39" o:spid="_x0000_s1048" type="#_x0000_t75" style="position:absolute;left:40407;top:27602;width:33353;height:31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3sOxwAAAOAAAAAPAAAAZHJzL2Rvd25yZXYueG1sRI9BawIx&#10;FITvhf6H8Aq91WwVSl2NIhWhh5bSbfH83Dw3i8nLmqS6++8bQfAyMAzzDTNf9s6KE4XYelbwPCpA&#10;ENdet9wo+P3ZPL2CiAlZo/VMCgaKsFzc382x1P7M33SqUiMyhGOJCkxKXSllrA05jCPfEeds74PD&#10;lG1opA54znBn5bgoXqTDlvOCwY7eDNWH6s8pOH4N26HaTVYmrI92+Og+GztNSj0+9OtZltUMRKI+&#10;3RpXxLtWMJnC5VA+A3LxDwAA//8DAFBLAQItABQABgAIAAAAIQDb4fbL7gAAAIUBAAATAAAAAAAA&#10;AAAAAAAAAAAAAABbQ29udGVudF9UeXBlc10ueG1sUEsBAi0AFAAGAAgAAAAhAFr0LFu/AAAAFQEA&#10;AAsAAAAAAAAAAAAAAAAAHwEAAF9yZWxzLy5yZWxzUEsBAi0AFAAGAAgAAAAhAFzfew7HAAAA4AAA&#10;AA8AAAAAAAAAAAAAAAAABwIAAGRycy9kb3ducmV2LnhtbFBLBQYAAAAAAwADALcAAAD7AgAAAAA=&#10;">
                  <v:imagedata r:id="rId24" o:title="" croptop="7550f" cropbottom="2661f" cropleft="10125f" cropright="12641f"/>
                </v:shape>
                <w10:anchorlock/>
              </v:group>
            </w:pict>
          </mc:Fallback>
        </mc:AlternateContent>
      </w:r>
    </w:p>
    <w:p w14:paraId="27EDDD1B" w14:textId="2F1CC0A3" w:rsidR="0053790E" w:rsidRPr="00B550EB" w:rsidRDefault="00B71AB2" w:rsidP="00B550EB">
      <w:pPr>
        <w:spacing w:line="360" w:lineRule="auto"/>
        <w:jc w:val="both"/>
        <w:rPr>
          <w:rFonts w:ascii="Book Antiqua" w:hAnsi="Book Antiqua" w:cs="Arial"/>
          <w:color w:val="000000" w:themeColor="text1"/>
        </w:rPr>
      </w:pPr>
      <w:r w:rsidRPr="009B226C">
        <w:rPr>
          <w:rFonts w:ascii="Book Antiqua" w:hAnsi="Book Antiqua" w:cs="Arial"/>
          <w:b/>
          <w:color w:val="000000" w:themeColor="text1"/>
        </w:rPr>
        <w:t>Figure 2 Colonic stent placement within a diverticular stricture.</w:t>
      </w:r>
      <w:r w:rsidRPr="009B226C">
        <w:rPr>
          <w:rFonts w:ascii="Book Antiqua" w:hAnsi="Book Antiqua" w:cs="Arial"/>
          <w:color w:val="000000" w:themeColor="text1"/>
        </w:rPr>
        <w:t xml:space="preserve"> A: Sigmoid colon luminal narrowing due to inflammatory diverticular stricture; B: Fluoroscopic view of colonic self-expanding metal stent deployment with appreciable waist; C: Luminal view immediately after stent deployment within the stricture; D: Portal abdominal plain film showing stent in good position and with notable expansion. This procedure can allow for bowel preparation and 1-stage segmental resection instead of emergent partial colectomy with temporary ostomy placement.</w:t>
      </w:r>
      <w:bookmarkStart w:id="29" w:name="_GoBack"/>
      <w:bookmarkEnd w:id="29"/>
      <w:r w:rsidRPr="00B71AB2">
        <w:rPr>
          <w:rFonts w:ascii="Book Antiqua" w:hAnsi="Book Antiqua" w:cs="Arial"/>
          <w:color w:val="000000" w:themeColor="text1"/>
        </w:rPr>
        <w:t xml:space="preserve"> </w:t>
      </w:r>
    </w:p>
    <w:sectPr w:rsidR="0053790E" w:rsidRPr="00B550EB" w:rsidSect="00F015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2C324C" w14:textId="77777777" w:rsidR="006C3111" w:rsidRDefault="006C3111" w:rsidP="00B550EB">
      <w:r>
        <w:separator/>
      </w:r>
    </w:p>
  </w:endnote>
  <w:endnote w:type="continuationSeparator" w:id="0">
    <w:p w14:paraId="47DB9BCC" w14:textId="77777777" w:rsidR="006C3111" w:rsidRDefault="006C3111" w:rsidP="00B550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auto"/>
    <w:pitch w:val="variable"/>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7E151D" w14:textId="77777777" w:rsidR="006C3111" w:rsidRDefault="006C3111" w:rsidP="00B550EB">
      <w:r>
        <w:separator/>
      </w:r>
    </w:p>
  </w:footnote>
  <w:footnote w:type="continuationSeparator" w:id="0">
    <w:p w14:paraId="75639F50" w14:textId="77777777" w:rsidR="006C3111" w:rsidRDefault="006C3111" w:rsidP="00B550E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F3FDA"/>
    <w:multiLevelType w:val="multilevel"/>
    <w:tmpl w:val="B1F0E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1D677AD"/>
    <w:multiLevelType w:val="multilevel"/>
    <w:tmpl w:val="ED8A5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7B3A9A"/>
    <w:multiLevelType w:val="multilevel"/>
    <w:tmpl w:val="C73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A9E5E49"/>
    <w:multiLevelType w:val="multilevel"/>
    <w:tmpl w:val="CB88D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D562A36"/>
    <w:multiLevelType w:val="multilevel"/>
    <w:tmpl w:val="4EBAA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0E766C4"/>
    <w:multiLevelType w:val="multilevel"/>
    <w:tmpl w:val="6764E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594904"/>
    <w:multiLevelType w:val="multilevel"/>
    <w:tmpl w:val="A8345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E80A6C"/>
    <w:multiLevelType w:val="multilevel"/>
    <w:tmpl w:val="19F4F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B8F14BD"/>
    <w:multiLevelType w:val="multilevel"/>
    <w:tmpl w:val="881C0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18A081F"/>
    <w:multiLevelType w:val="multilevel"/>
    <w:tmpl w:val="75E43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B506B2"/>
    <w:multiLevelType w:val="multilevel"/>
    <w:tmpl w:val="FA543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5DF4DB9"/>
    <w:multiLevelType w:val="multilevel"/>
    <w:tmpl w:val="E8B4C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7456207"/>
    <w:multiLevelType w:val="multilevel"/>
    <w:tmpl w:val="FDB47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9FB539A"/>
    <w:multiLevelType w:val="multilevel"/>
    <w:tmpl w:val="E58A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BB4765B"/>
    <w:multiLevelType w:val="multilevel"/>
    <w:tmpl w:val="92F42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A3E3BF6"/>
    <w:multiLevelType w:val="multilevel"/>
    <w:tmpl w:val="0AB64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A7C1690"/>
    <w:multiLevelType w:val="multilevel"/>
    <w:tmpl w:val="93B4C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BE352AF"/>
    <w:multiLevelType w:val="multilevel"/>
    <w:tmpl w:val="728E4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BE65D6E"/>
    <w:multiLevelType w:val="multilevel"/>
    <w:tmpl w:val="422AB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2837436"/>
    <w:multiLevelType w:val="multilevel"/>
    <w:tmpl w:val="3B824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2954134"/>
    <w:multiLevelType w:val="multilevel"/>
    <w:tmpl w:val="4920B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2FD50B2"/>
    <w:multiLevelType w:val="multilevel"/>
    <w:tmpl w:val="05C00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46702AA"/>
    <w:multiLevelType w:val="multilevel"/>
    <w:tmpl w:val="D6E48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5BD3F13"/>
    <w:multiLevelType w:val="multilevel"/>
    <w:tmpl w:val="076AA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85C6B01"/>
    <w:multiLevelType w:val="multilevel"/>
    <w:tmpl w:val="C8EA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9313AFF"/>
    <w:multiLevelType w:val="multilevel"/>
    <w:tmpl w:val="12EC58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D843F9B"/>
    <w:multiLevelType w:val="multilevel"/>
    <w:tmpl w:val="D8E42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3E90FA6"/>
    <w:multiLevelType w:val="multilevel"/>
    <w:tmpl w:val="F0D01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B066C7F"/>
    <w:multiLevelType w:val="multilevel"/>
    <w:tmpl w:val="0DF84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B635B62"/>
    <w:multiLevelType w:val="multilevel"/>
    <w:tmpl w:val="F13E8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BEB4278"/>
    <w:multiLevelType w:val="multilevel"/>
    <w:tmpl w:val="613CA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20"/>
  </w:num>
  <w:num w:numId="3">
    <w:abstractNumId w:val="7"/>
  </w:num>
  <w:num w:numId="4">
    <w:abstractNumId w:val="4"/>
  </w:num>
  <w:num w:numId="5">
    <w:abstractNumId w:val="5"/>
  </w:num>
  <w:num w:numId="6">
    <w:abstractNumId w:val="6"/>
  </w:num>
  <w:num w:numId="7">
    <w:abstractNumId w:val="10"/>
  </w:num>
  <w:num w:numId="8">
    <w:abstractNumId w:val="18"/>
  </w:num>
  <w:num w:numId="9">
    <w:abstractNumId w:val="23"/>
  </w:num>
  <w:num w:numId="10">
    <w:abstractNumId w:val="28"/>
  </w:num>
  <w:num w:numId="11">
    <w:abstractNumId w:val="30"/>
  </w:num>
  <w:num w:numId="12">
    <w:abstractNumId w:val="11"/>
  </w:num>
  <w:num w:numId="13">
    <w:abstractNumId w:val="29"/>
  </w:num>
  <w:num w:numId="14">
    <w:abstractNumId w:val="16"/>
  </w:num>
  <w:num w:numId="15">
    <w:abstractNumId w:val="26"/>
  </w:num>
  <w:num w:numId="16">
    <w:abstractNumId w:val="1"/>
  </w:num>
  <w:num w:numId="17">
    <w:abstractNumId w:val="14"/>
  </w:num>
  <w:num w:numId="18">
    <w:abstractNumId w:val="13"/>
  </w:num>
  <w:num w:numId="19">
    <w:abstractNumId w:val="17"/>
  </w:num>
  <w:num w:numId="20">
    <w:abstractNumId w:val="0"/>
  </w:num>
  <w:num w:numId="21">
    <w:abstractNumId w:val="22"/>
  </w:num>
  <w:num w:numId="22">
    <w:abstractNumId w:val="2"/>
  </w:num>
  <w:num w:numId="23">
    <w:abstractNumId w:val="21"/>
  </w:num>
  <w:num w:numId="24">
    <w:abstractNumId w:val="3"/>
  </w:num>
  <w:num w:numId="25">
    <w:abstractNumId w:val="9"/>
  </w:num>
  <w:num w:numId="26">
    <w:abstractNumId w:val="27"/>
  </w:num>
  <w:num w:numId="27">
    <w:abstractNumId w:val="12"/>
  </w:num>
  <w:num w:numId="28">
    <w:abstractNumId w:val="19"/>
  </w:num>
  <w:num w:numId="29">
    <w:abstractNumId w:val="15"/>
  </w:num>
  <w:num w:numId="30">
    <w:abstractNumId w:val="24"/>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pa5sxf9xwveledprt5wzeeet5aa2wtaz9t&quot;&gt;Diverticular Disease&lt;record-ids&gt;&lt;item&gt;3&lt;/item&gt;&lt;item&gt;4&lt;/item&gt;&lt;item&gt;6&lt;/item&gt;&lt;item&gt;11&lt;/item&gt;&lt;item&gt;12&lt;/item&gt;&lt;item&gt;15&lt;/item&gt;&lt;item&gt;16&lt;/item&gt;&lt;item&gt;22&lt;/item&gt;&lt;item&gt;25&lt;/item&gt;&lt;item&gt;26&lt;/item&gt;&lt;item&gt;31&lt;/item&gt;&lt;item&gt;36&lt;/item&gt;&lt;item&gt;39&lt;/item&gt;&lt;item&gt;40&lt;/item&gt;&lt;item&gt;41&lt;/item&gt;&lt;item&gt;42&lt;/item&gt;&lt;item&gt;43&lt;/item&gt;&lt;item&gt;44&lt;/item&gt;&lt;item&gt;47&lt;/item&gt;&lt;item&gt;48&lt;/item&gt;&lt;item&gt;49&lt;/item&gt;&lt;item&gt;50&lt;/item&gt;&lt;item&gt;51&lt;/item&gt;&lt;item&gt;52&lt;/item&gt;&lt;item&gt;53&lt;/item&gt;&lt;item&gt;61&lt;/item&gt;&lt;item&gt;72&lt;/item&gt;&lt;item&gt;73&lt;/item&gt;&lt;item&gt;82&lt;/item&gt;&lt;item&gt;83&lt;/item&gt;&lt;/record-ids&gt;&lt;/item&gt;&lt;/Libraries&gt;"/>
  </w:docVars>
  <w:rsids>
    <w:rsidRoot w:val="00823A33"/>
    <w:rsid w:val="00000755"/>
    <w:rsid w:val="00003CF2"/>
    <w:rsid w:val="0000468C"/>
    <w:rsid w:val="00004B95"/>
    <w:rsid w:val="0000547C"/>
    <w:rsid w:val="000144D8"/>
    <w:rsid w:val="0001480B"/>
    <w:rsid w:val="0001589E"/>
    <w:rsid w:val="000168A2"/>
    <w:rsid w:val="000210E8"/>
    <w:rsid w:val="00023B20"/>
    <w:rsid w:val="00023DDA"/>
    <w:rsid w:val="00024BE5"/>
    <w:rsid w:val="00031036"/>
    <w:rsid w:val="00035833"/>
    <w:rsid w:val="00037D62"/>
    <w:rsid w:val="00042453"/>
    <w:rsid w:val="000425B1"/>
    <w:rsid w:val="00044954"/>
    <w:rsid w:val="00044EE3"/>
    <w:rsid w:val="000503EE"/>
    <w:rsid w:val="00050C7F"/>
    <w:rsid w:val="0005289B"/>
    <w:rsid w:val="000579ED"/>
    <w:rsid w:val="000613D5"/>
    <w:rsid w:val="00070443"/>
    <w:rsid w:val="000758A6"/>
    <w:rsid w:val="00076F3C"/>
    <w:rsid w:val="0008032F"/>
    <w:rsid w:val="00081248"/>
    <w:rsid w:val="000842F2"/>
    <w:rsid w:val="00086B63"/>
    <w:rsid w:val="0008786E"/>
    <w:rsid w:val="0009010D"/>
    <w:rsid w:val="00091DB8"/>
    <w:rsid w:val="00091E11"/>
    <w:rsid w:val="00094ABB"/>
    <w:rsid w:val="000A1570"/>
    <w:rsid w:val="000A1F47"/>
    <w:rsid w:val="000A61EB"/>
    <w:rsid w:val="000A65A8"/>
    <w:rsid w:val="000B2777"/>
    <w:rsid w:val="000B2C91"/>
    <w:rsid w:val="000B7766"/>
    <w:rsid w:val="000C0548"/>
    <w:rsid w:val="000C5BB0"/>
    <w:rsid w:val="000C5E4C"/>
    <w:rsid w:val="000C6B8F"/>
    <w:rsid w:val="000C70EB"/>
    <w:rsid w:val="000D13FD"/>
    <w:rsid w:val="000D475A"/>
    <w:rsid w:val="000D49BA"/>
    <w:rsid w:val="000D6431"/>
    <w:rsid w:val="000D6B94"/>
    <w:rsid w:val="000F0F2B"/>
    <w:rsid w:val="000F195B"/>
    <w:rsid w:val="000F1F45"/>
    <w:rsid w:val="000F2D99"/>
    <w:rsid w:val="000F5556"/>
    <w:rsid w:val="001029C0"/>
    <w:rsid w:val="00103DFB"/>
    <w:rsid w:val="00110AFA"/>
    <w:rsid w:val="0011154F"/>
    <w:rsid w:val="00113B9C"/>
    <w:rsid w:val="0011627E"/>
    <w:rsid w:val="00117DFF"/>
    <w:rsid w:val="001267D3"/>
    <w:rsid w:val="001321E4"/>
    <w:rsid w:val="001379F3"/>
    <w:rsid w:val="00137A5A"/>
    <w:rsid w:val="001418BA"/>
    <w:rsid w:val="00144C51"/>
    <w:rsid w:val="00144E3C"/>
    <w:rsid w:val="0014522E"/>
    <w:rsid w:val="001543ED"/>
    <w:rsid w:val="00154525"/>
    <w:rsid w:val="001548ED"/>
    <w:rsid w:val="00154ECE"/>
    <w:rsid w:val="0015673F"/>
    <w:rsid w:val="00163509"/>
    <w:rsid w:val="00164C26"/>
    <w:rsid w:val="001671E3"/>
    <w:rsid w:val="00167373"/>
    <w:rsid w:val="00171ECF"/>
    <w:rsid w:val="00175B45"/>
    <w:rsid w:val="00177935"/>
    <w:rsid w:val="001847C2"/>
    <w:rsid w:val="00191F03"/>
    <w:rsid w:val="001A5A09"/>
    <w:rsid w:val="001B2CC9"/>
    <w:rsid w:val="001B39E9"/>
    <w:rsid w:val="001B4DBD"/>
    <w:rsid w:val="001B5733"/>
    <w:rsid w:val="001C0223"/>
    <w:rsid w:val="001C4693"/>
    <w:rsid w:val="001C5868"/>
    <w:rsid w:val="001D38B9"/>
    <w:rsid w:val="001D7130"/>
    <w:rsid w:val="001E312F"/>
    <w:rsid w:val="001F30D5"/>
    <w:rsid w:val="001F4C44"/>
    <w:rsid w:val="001F59B3"/>
    <w:rsid w:val="001F6E07"/>
    <w:rsid w:val="00201D5E"/>
    <w:rsid w:val="00203A9F"/>
    <w:rsid w:val="00204219"/>
    <w:rsid w:val="0021057C"/>
    <w:rsid w:val="00216618"/>
    <w:rsid w:val="00221A02"/>
    <w:rsid w:val="00222F7E"/>
    <w:rsid w:val="0022524D"/>
    <w:rsid w:val="002270A6"/>
    <w:rsid w:val="00231113"/>
    <w:rsid w:val="00237C2F"/>
    <w:rsid w:val="0024161F"/>
    <w:rsid w:val="002416CF"/>
    <w:rsid w:val="0024675C"/>
    <w:rsid w:val="002570EC"/>
    <w:rsid w:val="00257648"/>
    <w:rsid w:val="002601E3"/>
    <w:rsid w:val="002612FF"/>
    <w:rsid w:val="00266057"/>
    <w:rsid w:val="00272BCE"/>
    <w:rsid w:val="002748A5"/>
    <w:rsid w:val="00276D5C"/>
    <w:rsid w:val="00277DC8"/>
    <w:rsid w:val="00280520"/>
    <w:rsid w:val="00284EA8"/>
    <w:rsid w:val="00290B3A"/>
    <w:rsid w:val="00295449"/>
    <w:rsid w:val="002A1415"/>
    <w:rsid w:val="002A4610"/>
    <w:rsid w:val="002A6136"/>
    <w:rsid w:val="002A7AA8"/>
    <w:rsid w:val="002B0E8C"/>
    <w:rsid w:val="002B166F"/>
    <w:rsid w:val="002B1E85"/>
    <w:rsid w:val="002B1F4D"/>
    <w:rsid w:val="002B2976"/>
    <w:rsid w:val="002B41D3"/>
    <w:rsid w:val="002C15F3"/>
    <w:rsid w:val="002C31EF"/>
    <w:rsid w:val="002C4BB6"/>
    <w:rsid w:val="002C59BE"/>
    <w:rsid w:val="002D433D"/>
    <w:rsid w:val="002D7BAF"/>
    <w:rsid w:val="002E1CC1"/>
    <w:rsid w:val="002E3608"/>
    <w:rsid w:val="002E431C"/>
    <w:rsid w:val="002E68C3"/>
    <w:rsid w:val="002F0643"/>
    <w:rsid w:val="002F239F"/>
    <w:rsid w:val="002F5893"/>
    <w:rsid w:val="0030292B"/>
    <w:rsid w:val="00303069"/>
    <w:rsid w:val="003034AD"/>
    <w:rsid w:val="00304591"/>
    <w:rsid w:val="0030740F"/>
    <w:rsid w:val="00307F77"/>
    <w:rsid w:val="00310E3A"/>
    <w:rsid w:val="00311E10"/>
    <w:rsid w:val="00311E32"/>
    <w:rsid w:val="003125D8"/>
    <w:rsid w:val="003132B5"/>
    <w:rsid w:val="00316234"/>
    <w:rsid w:val="0032065D"/>
    <w:rsid w:val="00327782"/>
    <w:rsid w:val="003324D2"/>
    <w:rsid w:val="003327D5"/>
    <w:rsid w:val="00337675"/>
    <w:rsid w:val="003413FF"/>
    <w:rsid w:val="00341CAA"/>
    <w:rsid w:val="003424A8"/>
    <w:rsid w:val="00342B13"/>
    <w:rsid w:val="00347099"/>
    <w:rsid w:val="0034784B"/>
    <w:rsid w:val="003564F1"/>
    <w:rsid w:val="00357174"/>
    <w:rsid w:val="00360483"/>
    <w:rsid w:val="00364D38"/>
    <w:rsid w:val="00364DB8"/>
    <w:rsid w:val="00366895"/>
    <w:rsid w:val="00374157"/>
    <w:rsid w:val="0038233F"/>
    <w:rsid w:val="00382B4A"/>
    <w:rsid w:val="00385167"/>
    <w:rsid w:val="00391578"/>
    <w:rsid w:val="0039726E"/>
    <w:rsid w:val="003A42EA"/>
    <w:rsid w:val="003A5F6B"/>
    <w:rsid w:val="003B4BBC"/>
    <w:rsid w:val="003B51EF"/>
    <w:rsid w:val="003B59F2"/>
    <w:rsid w:val="003B7DB0"/>
    <w:rsid w:val="003C07F3"/>
    <w:rsid w:val="003C13D8"/>
    <w:rsid w:val="003C149D"/>
    <w:rsid w:val="003C3985"/>
    <w:rsid w:val="003C4643"/>
    <w:rsid w:val="003C7829"/>
    <w:rsid w:val="003D147A"/>
    <w:rsid w:val="003E33F8"/>
    <w:rsid w:val="003E3D0C"/>
    <w:rsid w:val="003E4348"/>
    <w:rsid w:val="003F4E2B"/>
    <w:rsid w:val="003F655B"/>
    <w:rsid w:val="00401407"/>
    <w:rsid w:val="00405365"/>
    <w:rsid w:val="004073DF"/>
    <w:rsid w:val="00407457"/>
    <w:rsid w:val="0041198C"/>
    <w:rsid w:val="004204C2"/>
    <w:rsid w:val="004205D7"/>
    <w:rsid w:val="00420E83"/>
    <w:rsid w:val="00422818"/>
    <w:rsid w:val="0042546D"/>
    <w:rsid w:val="00425B90"/>
    <w:rsid w:val="004310DB"/>
    <w:rsid w:val="004330A3"/>
    <w:rsid w:val="00436015"/>
    <w:rsid w:val="00440F31"/>
    <w:rsid w:val="004425FE"/>
    <w:rsid w:val="004461DE"/>
    <w:rsid w:val="00450736"/>
    <w:rsid w:val="00453320"/>
    <w:rsid w:val="00456214"/>
    <w:rsid w:val="0045713F"/>
    <w:rsid w:val="0046314A"/>
    <w:rsid w:val="00466793"/>
    <w:rsid w:val="004676A1"/>
    <w:rsid w:val="004709B4"/>
    <w:rsid w:val="00475C09"/>
    <w:rsid w:val="004767C0"/>
    <w:rsid w:val="0047697B"/>
    <w:rsid w:val="004851ED"/>
    <w:rsid w:val="004855D0"/>
    <w:rsid w:val="00485BDF"/>
    <w:rsid w:val="00492098"/>
    <w:rsid w:val="004A568A"/>
    <w:rsid w:val="004B424E"/>
    <w:rsid w:val="004B55A3"/>
    <w:rsid w:val="004C1CD2"/>
    <w:rsid w:val="004C6E92"/>
    <w:rsid w:val="004D1AF3"/>
    <w:rsid w:val="004D6A98"/>
    <w:rsid w:val="004E0296"/>
    <w:rsid w:val="004E3512"/>
    <w:rsid w:val="004E38BD"/>
    <w:rsid w:val="004E437B"/>
    <w:rsid w:val="004E46F3"/>
    <w:rsid w:val="004E4D4B"/>
    <w:rsid w:val="004E5506"/>
    <w:rsid w:val="004F2C88"/>
    <w:rsid w:val="004F39E8"/>
    <w:rsid w:val="004F3CE7"/>
    <w:rsid w:val="004F7CA4"/>
    <w:rsid w:val="00502407"/>
    <w:rsid w:val="005038D0"/>
    <w:rsid w:val="00506713"/>
    <w:rsid w:val="00506E59"/>
    <w:rsid w:val="005078E3"/>
    <w:rsid w:val="00512993"/>
    <w:rsid w:val="005229E8"/>
    <w:rsid w:val="00523605"/>
    <w:rsid w:val="00524B1E"/>
    <w:rsid w:val="005274AF"/>
    <w:rsid w:val="0053676A"/>
    <w:rsid w:val="0053790E"/>
    <w:rsid w:val="0054114E"/>
    <w:rsid w:val="00541836"/>
    <w:rsid w:val="0054245D"/>
    <w:rsid w:val="005432D9"/>
    <w:rsid w:val="00546B35"/>
    <w:rsid w:val="0054706E"/>
    <w:rsid w:val="00547396"/>
    <w:rsid w:val="00547E6B"/>
    <w:rsid w:val="00552CF7"/>
    <w:rsid w:val="005567AD"/>
    <w:rsid w:val="00557611"/>
    <w:rsid w:val="00563E61"/>
    <w:rsid w:val="00565E96"/>
    <w:rsid w:val="005732C4"/>
    <w:rsid w:val="00573418"/>
    <w:rsid w:val="005751A2"/>
    <w:rsid w:val="00577674"/>
    <w:rsid w:val="00584137"/>
    <w:rsid w:val="00597E68"/>
    <w:rsid w:val="005A1A66"/>
    <w:rsid w:val="005A1E55"/>
    <w:rsid w:val="005A32EF"/>
    <w:rsid w:val="005A4883"/>
    <w:rsid w:val="005B0391"/>
    <w:rsid w:val="005B3E6D"/>
    <w:rsid w:val="005B7A6D"/>
    <w:rsid w:val="005C19C7"/>
    <w:rsid w:val="005C3921"/>
    <w:rsid w:val="005C3E62"/>
    <w:rsid w:val="005C5889"/>
    <w:rsid w:val="005D0B2C"/>
    <w:rsid w:val="005D2541"/>
    <w:rsid w:val="005D79AD"/>
    <w:rsid w:val="005E057F"/>
    <w:rsid w:val="005E7BB8"/>
    <w:rsid w:val="005F4330"/>
    <w:rsid w:val="005F5E9C"/>
    <w:rsid w:val="005F7955"/>
    <w:rsid w:val="00602BD8"/>
    <w:rsid w:val="006203FF"/>
    <w:rsid w:val="00626C10"/>
    <w:rsid w:val="006367E8"/>
    <w:rsid w:val="00640F6B"/>
    <w:rsid w:val="00641F58"/>
    <w:rsid w:val="00642E27"/>
    <w:rsid w:val="00643D43"/>
    <w:rsid w:val="00650F22"/>
    <w:rsid w:val="00651355"/>
    <w:rsid w:val="00655803"/>
    <w:rsid w:val="00656111"/>
    <w:rsid w:val="00660191"/>
    <w:rsid w:val="00663C52"/>
    <w:rsid w:val="0066524D"/>
    <w:rsid w:val="00665D87"/>
    <w:rsid w:val="006668D3"/>
    <w:rsid w:val="0067226F"/>
    <w:rsid w:val="006723F6"/>
    <w:rsid w:val="00672545"/>
    <w:rsid w:val="00676704"/>
    <w:rsid w:val="00677614"/>
    <w:rsid w:val="00681760"/>
    <w:rsid w:val="0068530B"/>
    <w:rsid w:val="00691465"/>
    <w:rsid w:val="00694E45"/>
    <w:rsid w:val="00696A8D"/>
    <w:rsid w:val="00697E59"/>
    <w:rsid w:val="006A0B63"/>
    <w:rsid w:val="006A0EAA"/>
    <w:rsid w:val="006A3739"/>
    <w:rsid w:val="006A3DB4"/>
    <w:rsid w:val="006B152A"/>
    <w:rsid w:val="006B263E"/>
    <w:rsid w:val="006B304C"/>
    <w:rsid w:val="006B5806"/>
    <w:rsid w:val="006C3111"/>
    <w:rsid w:val="006C3B00"/>
    <w:rsid w:val="006C49FA"/>
    <w:rsid w:val="006C6015"/>
    <w:rsid w:val="006C7898"/>
    <w:rsid w:val="006D576C"/>
    <w:rsid w:val="006E3F6C"/>
    <w:rsid w:val="006E46A1"/>
    <w:rsid w:val="006E586E"/>
    <w:rsid w:val="006E68A9"/>
    <w:rsid w:val="006E77F3"/>
    <w:rsid w:val="006F0472"/>
    <w:rsid w:val="006F0912"/>
    <w:rsid w:val="006F0BFA"/>
    <w:rsid w:val="006F1178"/>
    <w:rsid w:val="006F2F3F"/>
    <w:rsid w:val="006F30C5"/>
    <w:rsid w:val="0070014F"/>
    <w:rsid w:val="0070028A"/>
    <w:rsid w:val="007053E5"/>
    <w:rsid w:val="00705475"/>
    <w:rsid w:val="00721448"/>
    <w:rsid w:val="0072730D"/>
    <w:rsid w:val="00732E62"/>
    <w:rsid w:val="0073655E"/>
    <w:rsid w:val="007374AD"/>
    <w:rsid w:val="00742C73"/>
    <w:rsid w:val="00745B93"/>
    <w:rsid w:val="007570AC"/>
    <w:rsid w:val="0076210F"/>
    <w:rsid w:val="00762F34"/>
    <w:rsid w:val="00763490"/>
    <w:rsid w:val="007669EA"/>
    <w:rsid w:val="00767B87"/>
    <w:rsid w:val="007732BF"/>
    <w:rsid w:val="007763AD"/>
    <w:rsid w:val="00781247"/>
    <w:rsid w:val="007825C1"/>
    <w:rsid w:val="007856F2"/>
    <w:rsid w:val="0078694C"/>
    <w:rsid w:val="007921EC"/>
    <w:rsid w:val="0079376F"/>
    <w:rsid w:val="00793F88"/>
    <w:rsid w:val="007A3DA3"/>
    <w:rsid w:val="007A51C6"/>
    <w:rsid w:val="007A6997"/>
    <w:rsid w:val="007B19A4"/>
    <w:rsid w:val="007B3FF8"/>
    <w:rsid w:val="007B65F3"/>
    <w:rsid w:val="007B76F9"/>
    <w:rsid w:val="007D0393"/>
    <w:rsid w:val="007D2638"/>
    <w:rsid w:val="007D2E97"/>
    <w:rsid w:val="007D6745"/>
    <w:rsid w:val="007D6BAD"/>
    <w:rsid w:val="007D79AF"/>
    <w:rsid w:val="007E199B"/>
    <w:rsid w:val="007E33FE"/>
    <w:rsid w:val="007E3E00"/>
    <w:rsid w:val="007E5991"/>
    <w:rsid w:val="007E6CED"/>
    <w:rsid w:val="0080111C"/>
    <w:rsid w:val="00807EBF"/>
    <w:rsid w:val="0081218D"/>
    <w:rsid w:val="00813CE7"/>
    <w:rsid w:val="0081589F"/>
    <w:rsid w:val="008171AA"/>
    <w:rsid w:val="00821686"/>
    <w:rsid w:val="0082181D"/>
    <w:rsid w:val="00823A33"/>
    <w:rsid w:val="008272FC"/>
    <w:rsid w:val="00830D2D"/>
    <w:rsid w:val="00837ABA"/>
    <w:rsid w:val="00844538"/>
    <w:rsid w:val="00850C15"/>
    <w:rsid w:val="00850D92"/>
    <w:rsid w:val="00851BA0"/>
    <w:rsid w:val="00854B75"/>
    <w:rsid w:val="00862D2A"/>
    <w:rsid w:val="00864071"/>
    <w:rsid w:val="00867359"/>
    <w:rsid w:val="008708CB"/>
    <w:rsid w:val="00873B63"/>
    <w:rsid w:val="00875936"/>
    <w:rsid w:val="008762BA"/>
    <w:rsid w:val="008809D2"/>
    <w:rsid w:val="0088384B"/>
    <w:rsid w:val="008863D7"/>
    <w:rsid w:val="00886481"/>
    <w:rsid w:val="008915C7"/>
    <w:rsid w:val="008927C0"/>
    <w:rsid w:val="00893613"/>
    <w:rsid w:val="0089634C"/>
    <w:rsid w:val="008A25E8"/>
    <w:rsid w:val="008A3958"/>
    <w:rsid w:val="008A3D07"/>
    <w:rsid w:val="008A6715"/>
    <w:rsid w:val="008B063C"/>
    <w:rsid w:val="008B14CE"/>
    <w:rsid w:val="008B45D5"/>
    <w:rsid w:val="008B5608"/>
    <w:rsid w:val="008B6FA3"/>
    <w:rsid w:val="008C3B4F"/>
    <w:rsid w:val="008C489F"/>
    <w:rsid w:val="008D0BD1"/>
    <w:rsid w:val="008D6236"/>
    <w:rsid w:val="008D6F89"/>
    <w:rsid w:val="008D7E71"/>
    <w:rsid w:val="008E210D"/>
    <w:rsid w:val="008E5A4C"/>
    <w:rsid w:val="008E5ABB"/>
    <w:rsid w:val="008E5DFD"/>
    <w:rsid w:val="008F0F91"/>
    <w:rsid w:val="008F5593"/>
    <w:rsid w:val="008F559D"/>
    <w:rsid w:val="009004B4"/>
    <w:rsid w:val="00902AA8"/>
    <w:rsid w:val="009040C2"/>
    <w:rsid w:val="00910FB1"/>
    <w:rsid w:val="0091109C"/>
    <w:rsid w:val="009116B6"/>
    <w:rsid w:val="009117C0"/>
    <w:rsid w:val="009127A8"/>
    <w:rsid w:val="00923447"/>
    <w:rsid w:val="00925434"/>
    <w:rsid w:val="00926478"/>
    <w:rsid w:val="0092731E"/>
    <w:rsid w:val="0093061D"/>
    <w:rsid w:val="00931C39"/>
    <w:rsid w:val="00933A20"/>
    <w:rsid w:val="00935C6F"/>
    <w:rsid w:val="0093799E"/>
    <w:rsid w:val="00941F6E"/>
    <w:rsid w:val="0094304F"/>
    <w:rsid w:val="00945F6B"/>
    <w:rsid w:val="00952105"/>
    <w:rsid w:val="00957F27"/>
    <w:rsid w:val="00967A4A"/>
    <w:rsid w:val="0097347A"/>
    <w:rsid w:val="00973F4C"/>
    <w:rsid w:val="00975D8E"/>
    <w:rsid w:val="009778B3"/>
    <w:rsid w:val="00980201"/>
    <w:rsid w:val="00981013"/>
    <w:rsid w:val="00981969"/>
    <w:rsid w:val="00982A53"/>
    <w:rsid w:val="0098386E"/>
    <w:rsid w:val="0098406F"/>
    <w:rsid w:val="0098407E"/>
    <w:rsid w:val="00984463"/>
    <w:rsid w:val="00985264"/>
    <w:rsid w:val="00986B42"/>
    <w:rsid w:val="009922DD"/>
    <w:rsid w:val="00993727"/>
    <w:rsid w:val="00996581"/>
    <w:rsid w:val="00997A02"/>
    <w:rsid w:val="009A2CF3"/>
    <w:rsid w:val="009A378D"/>
    <w:rsid w:val="009A3B91"/>
    <w:rsid w:val="009A7A45"/>
    <w:rsid w:val="009B155F"/>
    <w:rsid w:val="009B226C"/>
    <w:rsid w:val="009B5C60"/>
    <w:rsid w:val="009B6970"/>
    <w:rsid w:val="009B6A95"/>
    <w:rsid w:val="009C182E"/>
    <w:rsid w:val="009C5280"/>
    <w:rsid w:val="009C7C41"/>
    <w:rsid w:val="009D0E00"/>
    <w:rsid w:val="009D18C7"/>
    <w:rsid w:val="009D56F7"/>
    <w:rsid w:val="009D77F5"/>
    <w:rsid w:val="009E36AE"/>
    <w:rsid w:val="009E51A1"/>
    <w:rsid w:val="009E51E8"/>
    <w:rsid w:val="009F4881"/>
    <w:rsid w:val="009F69E6"/>
    <w:rsid w:val="00A02527"/>
    <w:rsid w:val="00A12134"/>
    <w:rsid w:val="00A121B4"/>
    <w:rsid w:val="00A15C3A"/>
    <w:rsid w:val="00A228EA"/>
    <w:rsid w:val="00A2387B"/>
    <w:rsid w:val="00A2648F"/>
    <w:rsid w:val="00A33220"/>
    <w:rsid w:val="00A40C14"/>
    <w:rsid w:val="00A41724"/>
    <w:rsid w:val="00A4242A"/>
    <w:rsid w:val="00A47D0A"/>
    <w:rsid w:val="00A506FA"/>
    <w:rsid w:val="00A5436E"/>
    <w:rsid w:val="00A56398"/>
    <w:rsid w:val="00A565FE"/>
    <w:rsid w:val="00A63C6C"/>
    <w:rsid w:val="00A657B8"/>
    <w:rsid w:val="00A82DC0"/>
    <w:rsid w:val="00A85562"/>
    <w:rsid w:val="00A85A05"/>
    <w:rsid w:val="00A85C7E"/>
    <w:rsid w:val="00A91018"/>
    <w:rsid w:val="00A91692"/>
    <w:rsid w:val="00AA02FB"/>
    <w:rsid w:val="00AA3DB9"/>
    <w:rsid w:val="00AA4AAD"/>
    <w:rsid w:val="00AA67F7"/>
    <w:rsid w:val="00AA7CC5"/>
    <w:rsid w:val="00AC120F"/>
    <w:rsid w:val="00AC19B4"/>
    <w:rsid w:val="00AC2860"/>
    <w:rsid w:val="00AC377D"/>
    <w:rsid w:val="00AC3816"/>
    <w:rsid w:val="00AC4499"/>
    <w:rsid w:val="00AC4E78"/>
    <w:rsid w:val="00AC5EAB"/>
    <w:rsid w:val="00AC7C95"/>
    <w:rsid w:val="00AD569F"/>
    <w:rsid w:val="00AE0C62"/>
    <w:rsid w:val="00AE121B"/>
    <w:rsid w:val="00AE3B5D"/>
    <w:rsid w:val="00AF2BE9"/>
    <w:rsid w:val="00AF3B79"/>
    <w:rsid w:val="00B00889"/>
    <w:rsid w:val="00B03847"/>
    <w:rsid w:val="00B1232A"/>
    <w:rsid w:val="00B1571E"/>
    <w:rsid w:val="00B2112C"/>
    <w:rsid w:val="00B23DF6"/>
    <w:rsid w:val="00B2558F"/>
    <w:rsid w:val="00B27CD0"/>
    <w:rsid w:val="00B30839"/>
    <w:rsid w:val="00B364E1"/>
    <w:rsid w:val="00B36B24"/>
    <w:rsid w:val="00B40997"/>
    <w:rsid w:val="00B40A05"/>
    <w:rsid w:val="00B410FE"/>
    <w:rsid w:val="00B43680"/>
    <w:rsid w:val="00B46D36"/>
    <w:rsid w:val="00B50095"/>
    <w:rsid w:val="00B511E5"/>
    <w:rsid w:val="00B52653"/>
    <w:rsid w:val="00B550EB"/>
    <w:rsid w:val="00B55A99"/>
    <w:rsid w:val="00B56BB9"/>
    <w:rsid w:val="00B56E02"/>
    <w:rsid w:val="00B572BA"/>
    <w:rsid w:val="00B603AE"/>
    <w:rsid w:val="00B61EFC"/>
    <w:rsid w:val="00B6319C"/>
    <w:rsid w:val="00B66706"/>
    <w:rsid w:val="00B67691"/>
    <w:rsid w:val="00B677ED"/>
    <w:rsid w:val="00B71AB2"/>
    <w:rsid w:val="00B74A93"/>
    <w:rsid w:val="00B8034F"/>
    <w:rsid w:val="00B81934"/>
    <w:rsid w:val="00B8289E"/>
    <w:rsid w:val="00B8544C"/>
    <w:rsid w:val="00B87E49"/>
    <w:rsid w:val="00B926E3"/>
    <w:rsid w:val="00BA1713"/>
    <w:rsid w:val="00BA1C9B"/>
    <w:rsid w:val="00BA5D1E"/>
    <w:rsid w:val="00BA612B"/>
    <w:rsid w:val="00BA74DD"/>
    <w:rsid w:val="00BB7426"/>
    <w:rsid w:val="00BC1007"/>
    <w:rsid w:val="00BD43F5"/>
    <w:rsid w:val="00BE0F2B"/>
    <w:rsid w:val="00BE1C97"/>
    <w:rsid w:val="00BE2002"/>
    <w:rsid w:val="00BE3668"/>
    <w:rsid w:val="00BE5E39"/>
    <w:rsid w:val="00BE7D6D"/>
    <w:rsid w:val="00BF4AF2"/>
    <w:rsid w:val="00BF5E15"/>
    <w:rsid w:val="00C00EE1"/>
    <w:rsid w:val="00C07028"/>
    <w:rsid w:val="00C10213"/>
    <w:rsid w:val="00C102F1"/>
    <w:rsid w:val="00C14C9F"/>
    <w:rsid w:val="00C169AC"/>
    <w:rsid w:val="00C2474A"/>
    <w:rsid w:val="00C2646F"/>
    <w:rsid w:val="00C309CA"/>
    <w:rsid w:val="00C31D2A"/>
    <w:rsid w:val="00C3350D"/>
    <w:rsid w:val="00C46770"/>
    <w:rsid w:val="00C516EA"/>
    <w:rsid w:val="00C52F89"/>
    <w:rsid w:val="00C5556A"/>
    <w:rsid w:val="00C5598B"/>
    <w:rsid w:val="00C61543"/>
    <w:rsid w:val="00C63A2A"/>
    <w:rsid w:val="00C655EC"/>
    <w:rsid w:val="00C67DF1"/>
    <w:rsid w:val="00C72364"/>
    <w:rsid w:val="00C727DD"/>
    <w:rsid w:val="00C72F78"/>
    <w:rsid w:val="00C75866"/>
    <w:rsid w:val="00C76FA8"/>
    <w:rsid w:val="00C77CBB"/>
    <w:rsid w:val="00C810FD"/>
    <w:rsid w:val="00C83A7F"/>
    <w:rsid w:val="00C911AC"/>
    <w:rsid w:val="00C970D9"/>
    <w:rsid w:val="00CA4770"/>
    <w:rsid w:val="00CC2217"/>
    <w:rsid w:val="00CC27F2"/>
    <w:rsid w:val="00CC2E11"/>
    <w:rsid w:val="00CC422E"/>
    <w:rsid w:val="00CC77C5"/>
    <w:rsid w:val="00CD0B69"/>
    <w:rsid w:val="00CD59FA"/>
    <w:rsid w:val="00CD5ABD"/>
    <w:rsid w:val="00CE0B6C"/>
    <w:rsid w:val="00CE278E"/>
    <w:rsid w:val="00CE640D"/>
    <w:rsid w:val="00CE6F01"/>
    <w:rsid w:val="00CF1609"/>
    <w:rsid w:val="00CF4433"/>
    <w:rsid w:val="00CF6FF1"/>
    <w:rsid w:val="00CF7D74"/>
    <w:rsid w:val="00D1074D"/>
    <w:rsid w:val="00D15C74"/>
    <w:rsid w:val="00D2286F"/>
    <w:rsid w:val="00D23EFB"/>
    <w:rsid w:val="00D25767"/>
    <w:rsid w:val="00D30C81"/>
    <w:rsid w:val="00D31EC9"/>
    <w:rsid w:val="00D32362"/>
    <w:rsid w:val="00D359FF"/>
    <w:rsid w:val="00D45473"/>
    <w:rsid w:val="00D4691B"/>
    <w:rsid w:val="00D5256A"/>
    <w:rsid w:val="00D62388"/>
    <w:rsid w:val="00D644AC"/>
    <w:rsid w:val="00D70D27"/>
    <w:rsid w:val="00D71EF1"/>
    <w:rsid w:val="00D741BB"/>
    <w:rsid w:val="00D83E40"/>
    <w:rsid w:val="00D9028D"/>
    <w:rsid w:val="00D92A38"/>
    <w:rsid w:val="00D965B5"/>
    <w:rsid w:val="00DA0EAF"/>
    <w:rsid w:val="00DA64D5"/>
    <w:rsid w:val="00DB2AC0"/>
    <w:rsid w:val="00DB339A"/>
    <w:rsid w:val="00DC1B9F"/>
    <w:rsid w:val="00DC2327"/>
    <w:rsid w:val="00DC3543"/>
    <w:rsid w:val="00DC602D"/>
    <w:rsid w:val="00DC7190"/>
    <w:rsid w:val="00DC78C7"/>
    <w:rsid w:val="00DD104E"/>
    <w:rsid w:val="00DD150E"/>
    <w:rsid w:val="00DD1E00"/>
    <w:rsid w:val="00DD4EF9"/>
    <w:rsid w:val="00DD53B3"/>
    <w:rsid w:val="00DD7A6D"/>
    <w:rsid w:val="00DE03F3"/>
    <w:rsid w:val="00DE2A9C"/>
    <w:rsid w:val="00DE2E36"/>
    <w:rsid w:val="00DE3EE6"/>
    <w:rsid w:val="00DF4E13"/>
    <w:rsid w:val="00E04CFF"/>
    <w:rsid w:val="00E11857"/>
    <w:rsid w:val="00E224DD"/>
    <w:rsid w:val="00E24823"/>
    <w:rsid w:val="00E329B5"/>
    <w:rsid w:val="00E332FB"/>
    <w:rsid w:val="00E34597"/>
    <w:rsid w:val="00E349AA"/>
    <w:rsid w:val="00E35AD1"/>
    <w:rsid w:val="00E36A58"/>
    <w:rsid w:val="00E37DA3"/>
    <w:rsid w:val="00E40D01"/>
    <w:rsid w:val="00E41D54"/>
    <w:rsid w:val="00E42FA3"/>
    <w:rsid w:val="00E437D2"/>
    <w:rsid w:val="00E500E2"/>
    <w:rsid w:val="00E527E1"/>
    <w:rsid w:val="00E53CC3"/>
    <w:rsid w:val="00E55366"/>
    <w:rsid w:val="00E572FF"/>
    <w:rsid w:val="00E60CE2"/>
    <w:rsid w:val="00E71AE3"/>
    <w:rsid w:val="00E72299"/>
    <w:rsid w:val="00E8067D"/>
    <w:rsid w:val="00E81F66"/>
    <w:rsid w:val="00E84AF2"/>
    <w:rsid w:val="00E85E45"/>
    <w:rsid w:val="00E86AAD"/>
    <w:rsid w:val="00E9180D"/>
    <w:rsid w:val="00E93F43"/>
    <w:rsid w:val="00EA04B9"/>
    <w:rsid w:val="00EA32B3"/>
    <w:rsid w:val="00EA7D02"/>
    <w:rsid w:val="00EA7FE0"/>
    <w:rsid w:val="00EB2D95"/>
    <w:rsid w:val="00EC0BE7"/>
    <w:rsid w:val="00ED6DF4"/>
    <w:rsid w:val="00ED7618"/>
    <w:rsid w:val="00EE16C3"/>
    <w:rsid w:val="00EE1DA8"/>
    <w:rsid w:val="00EE6950"/>
    <w:rsid w:val="00EE7AAB"/>
    <w:rsid w:val="00EF4B3C"/>
    <w:rsid w:val="00EF7224"/>
    <w:rsid w:val="00F015C5"/>
    <w:rsid w:val="00F02339"/>
    <w:rsid w:val="00F037A5"/>
    <w:rsid w:val="00F03F81"/>
    <w:rsid w:val="00F04507"/>
    <w:rsid w:val="00F05879"/>
    <w:rsid w:val="00F11C98"/>
    <w:rsid w:val="00F11D99"/>
    <w:rsid w:val="00F14FCD"/>
    <w:rsid w:val="00F16680"/>
    <w:rsid w:val="00F20238"/>
    <w:rsid w:val="00F21235"/>
    <w:rsid w:val="00F21947"/>
    <w:rsid w:val="00F25B15"/>
    <w:rsid w:val="00F2688F"/>
    <w:rsid w:val="00F3241E"/>
    <w:rsid w:val="00F33D0E"/>
    <w:rsid w:val="00F346CF"/>
    <w:rsid w:val="00F36707"/>
    <w:rsid w:val="00F41E92"/>
    <w:rsid w:val="00F45B02"/>
    <w:rsid w:val="00F5662B"/>
    <w:rsid w:val="00F631F7"/>
    <w:rsid w:val="00F64B8E"/>
    <w:rsid w:val="00F72146"/>
    <w:rsid w:val="00F805E8"/>
    <w:rsid w:val="00F8610D"/>
    <w:rsid w:val="00F9090F"/>
    <w:rsid w:val="00F917B8"/>
    <w:rsid w:val="00F95EEA"/>
    <w:rsid w:val="00F96733"/>
    <w:rsid w:val="00F96A5A"/>
    <w:rsid w:val="00FA2DA2"/>
    <w:rsid w:val="00FA45B0"/>
    <w:rsid w:val="00FA519A"/>
    <w:rsid w:val="00FA6613"/>
    <w:rsid w:val="00FA663B"/>
    <w:rsid w:val="00FA6D71"/>
    <w:rsid w:val="00FB2250"/>
    <w:rsid w:val="00FB490B"/>
    <w:rsid w:val="00FC0F4B"/>
    <w:rsid w:val="00FC142C"/>
    <w:rsid w:val="00FC39DF"/>
    <w:rsid w:val="00FD0FD5"/>
    <w:rsid w:val="00FD1A1C"/>
    <w:rsid w:val="00FD7163"/>
    <w:rsid w:val="00FE3ED5"/>
    <w:rsid w:val="00FE5C59"/>
    <w:rsid w:val="00FE6C04"/>
    <w:rsid w:val="00FF41F2"/>
    <w:rsid w:val="00FF5DE4"/>
    <w:rsid w:val="00FF643A"/>
    <w:rsid w:val="00FF7A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044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0842F2"/>
    <w:pPr>
      <w:keepNext/>
      <w:keepLines/>
      <w:spacing w:before="400" w:after="120" w:line="276" w:lineRule="auto"/>
      <w:contextualSpacing/>
      <w:outlineLvl w:val="0"/>
    </w:pPr>
    <w:rPr>
      <w:rFonts w:ascii="Arial" w:eastAsia="Arial" w:hAnsi="Arial" w:cs="Arial"/>
      <w:sz w:val="40"/>
      <w:szCs w:val="40"/>
      <w:lang w:val="e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F96733"/>
    <w:pPr>
      <w:jc w:val="center"/>
    </w:pPr>
    <w:rPr>
      <w:rFonts w:ascii="Calibri" w:hAnsi="Calibri" w:cs="Calibri"/>
    </w:rPr>
  </w:style>
  <w:style w:type="character" w:customStyle="1" w:styleId="EndNoteBibliographyTitleChar">
    <w:name w:val="EndNote Bibliography Title Char"/>
    <w:basedOn w:val="a0"/>
    <w:link w:val="EndNoteBibliographyTitle"/>
    <w:rsid w:val="00F96733"/>
    <w:rPr>
      <w:rFonts w:ascii="Calibri" w:hAnsi="Calibri" w:cs="Calibri"/>
    </w:rPr>
  </w:style>
  <w:style w:type="paragraph" w:customStyle="1" w:styleId="EndNoteBibliography">
    <w:name w:val="EndNote Bibliography"/>
    <w:basedOn w:val="a"/>
    <w:link w:val="EndNoteBibliographyChar"/>
    <w:rsid w:val="00F96733"/>
    <w:rPr>
      <w:rFonts w:ascii="Calibri" w:hAnsi="Calibri" w:cs="Calibri"/>
    </w:rPr>
  </w:style>
  <w:style w:type="character" w:customStyle="1" w:styleId="EndNoteBibliographyChar">
    <w:name w:val="EndNote Bibliography Char"/>
    <w:basedOn w:val="a0"/>
    <w:link w:val="EndNoteBibliography"/>
    <w:rsid w:val="00F96733"/>
    <w:rPr>
      <w:rFonts w:ascii="Calibri" w:hAnsi="Calibri" w:cs="Calibri"/>
    </w:rPr>
  </w:style>
  <w:style w:type="character" w:customStyle="1" w:styleId="1Char">
    <w:name w:val="标题 1 Char"/>
    <w:basedOn w:val="a0"/>
    <w:link w:val="1"/>
    <w:uiPriority w:val="9"/>
    <w:rsid w:val="000842F2"/>
    <w:rPr>
      <w:rFonts w:ascii="Arial" w:eastAsia="Arial" w:hAnsi="Arial" w:cs="Arial"/>
      <w:sz w:val="40"/>
      <w:szCs w:val="40"/>
      <w:lang w:val="en"/>
    </w:rPr>
  </w:style>
  <w:style w:type="paragraph" w:styleId="a3">
    <w:name w:val="Title"/>
    <w:basedOn w:val="a"/>
    <w:next w:val="a"/>
    <w:link w:val="Char"/>
    <w:uiPriority w:val="10"/>
    <w:qFormat/>
    <w:rsid w:val="000842F2"/>
    <w:pPr>
      <w:keepNext/>
      <w:keepLines/>
      <w:spacing w:after="60" w:line="276" w:lineRule="auto"/>
      <w:contextualSpacing/>
    </w:pPr>
    <w:rPr>
      <w:rFonts w:ascii="Arial" w:eastAsia="Arial" w:hAnsi="Arial" w:cs="Arial"/>
      <w:sz w:val="52"/>
      <w:szCs w:val="52"/>
      <w:lang w:val="en"/>
    </w:rPr>
  </w:style>
  <w:style w:type="character" w:customStyle="1" w:styleId="Char">
    <w:name w:val="标题 Char"/>
    <w:basedOn w:val="a0"/>
    <w:link w:val="a3"/>
    <w:uiPriority w:val="10"/>
    <w:rsid w:val="000842F2"/>
    <w:rPr>
      <w:rFonts w:ascii="Arial" w:eastAsia="Arial" w:hAnsi="Arial" w:cs="Arial"/>
      <w:sz w:val="52"/>
      <w:szCs w:val="52"/>
      <w:lang w:val="en"/>
    </w:rPr>
  </w:style>
  <w:style w:type="character" w:styleId="a4">
    <w:name w:val="Hyperlink"/>
    <w:basedOn w:val="a0"/>
    <w:uiPriority w:val="99"/>
    <w:unhideWhenUsed/>
    <w:rsid w:val="000842F2"/>
    <w:rPr>
      <w:color w:val="0563C1" w:themeColor="hyperlink"/>
      <w:u w:val="single"/>
    </w:rPr>
  </w:style>
  <w:style w:type="character" w:styleId="a5">
    <w:name w:val="annotation reference"/>
    <w:basedOn w:val="a0"/>
    <w:uiPriority w:val="99"/>
    <w:unhideWhenUsed/>
    <w:qFormat/>
    <w:rsid w:val="000842F2"/>
    <w:rPr>
      <w:sz w:val="16"/>
      <w:szCs w:val="16"/>
    </w:rPr>
  </w:style>
  <w:style w:type="paragraph" w:styleId="a6">
    <w:name w:val="annotation text"/>
    <w:basedOn w:val="a"/>
    <w:link w:val="Char0"/>
    <w:uiPriority w:val="99"/>
    <w:unhideWhenUsed/>
    <w:qFormat/>
    <w:rsid w:val="000842F2"/>
    <w:rPr>
      <w:sz w:val="20"/>
      <w:szCs w:val="20"/>
    </w:rPr>
  </w:style>
  <w:style w:type="character" w:customStyle="1" w:styleId="Char0">
    <w:name w:val="批注文字 Char"/>
    <w:basedOn w:val="a0"/>
    <w:link w:val="a6"/>
    <w:uiPriority w:val="99"/>
    <w:semiHidden/>
    <w:rsid w:val="000842F2"/>
    <w:rPr>
      <w:sz w:val="20"/>
      <w:szCs w:val="20"/>
    </w:rPr>
  </w:style>
  <w:style w:type="paragraph" w:styleId="a7">
    <w:name w:val="annotation subject"/>
    <w:basedOn w:val="a6"/>
    <w:next w:val="a6"/>
    <w:link w:val="Char1"/>
    <w:uiPriority w:val="99"/>
    <w:semiHidden/>
    <w:unhideWhenUsed/>
    <w:rsid w:val="000842F2"/>
    <w:rPr>
      <w:b/>
      <w:bCs/>
    </w:rPr>
  </w:style>
  <w:style w:type="character" w:customStyle="1" w:styleId="Char1">
    <w:name w:val="批注主题 Char"/>
    <w:basedOn w:val="Char0"/>
    <w:link w:val="a7"/>
    <w:uiPriority w:val="99"/>
    <w:semiHidden/>
    <w:rsid w:val="000842F2"/>
    <w:rPr>
      <w:b/>
      <w:bCs/>
      <w:sz w:val="20"/>
      <w:szCs w:val="20"/>
    </w:rPr>
  </w:style>
  <w:style w:type="paragraph" w:styleId="a8">
    <w:name w:val="Balloon Text"/>
    <w:basedOn w:val="a"/>
    <w:link w:val="Char2"/>
    <w:uiPriority w:val="99"/>
    <w:semiHidden/>
    <w:unhideWhenUsed/>
    <w:rsid w:val="000842F2"/>
    <w:rPr>
      <w:rFonts w:ascii="Segoe UI" w:hAnsi="Segoe UI" w:cs="Segoe UI"/>
      <w:sz w:val="18"/>
      <w:szCs w:val="18"/>
    </w:rPr>
  </w:style>
  <w:style w:type="character" w:customStyle="1" w:styleId="Char2">
    <w:name w:val="批注框文本 Char"/>
    <w:basedOn w:val="a0"/>
    <w:link w:val="a8"/>
    <w:uiPriority w:val="99"/>
    <w:semiHidden/>
    <w:rsid w:val="000842F2"/>
    <w:rPr>
      <w:rFonts w:ascii="Segoe UI" w:hAnsi="Segoe UI" w:cs="Segoe UI"/>
      <w:sz w:val="18"/>
      <w:szCs w:val="18"/>
    </w:rPr>
  </w:style>
  <w:style w:type="paragraph" w:styleId="a9">
    <w:name w:val="Normal (Web)"/>
    <w:basedOn w:val="a"/>
    <w:uiPriority w:val="99"/>
    <w:semiHidden/>
    <w:unhideWhenUsed/>
    <w:rsid w:val="0053790E"/>
    <w:pPr>
      <w:spacing w:before="100" w:beforeAutospacing="1" w:after="100" w:afterAutospacing="1"/>
    </w:pPr>
    <w:rPr>
      <w:rFonts w:ascii="Times New Roman" w:hAnsi="Times New Roman" w:cs="Times New Roman"/>
    </w:rPr>
  </w:style>
  <w:style w:type="character" w:customStyle="1" w:styleId="10">
    <w:name w:val="批注文字 字符1"/>
    <w:basedOn w:val="a0"/>
    <w:uiPriority w:val="99"/>
    <w:qFormat/>
    <w:rsid w:val="000758A6"/>
    <w:rPr>
      <w:rFonts w:ascii="Calibri" w:eastAsia="宋体" w:hAnsi="Calibri" w:cs="Times New Roman"/>
      <w:kern w:val="0"/>
      <w:sz w:val="22"/>
      <w:lang w:val="en-GB" w:eastAsia="en-US"/>
    </w:rPr>
  </w:style>
  <w:style w:type="character" w:styleId="aa">
    <w:name w:val="FollowedHyperlink"/>
    <w:basedOn w:val="a0"/>
    <w:uiPriority w:val="99"/>
    <w:semiHidden/>
    <w:unhideWhenUsed/>
    <w:rsid w:val="00AE3B5D"/>
    <w:rPr>
      <w:color w:val="954F72" w:themeColor="followedHyperlink"/>
      <w:u w:val="single"/>
    </w:rPr>
  </w:style>
  <w:style w:type="character" w:customStyle="1" w:styleId="identifier">
    <w:name w:val="identifier"/>
    <w:basedOn w:val="a0"/>
    <w:rsid w:val="00AE3B5D"/>
  </w:style>
  <w:style w:type="character" w:customStyle="1" w:styleId="id-label">
    <w:name w:val="id-label"/>
    <w:basedOn w:val="a0"/>
    <w:rsid w:val="00AE3B5D"/>
  </w:style>
  <w:style w:type="character" w:styleId="ab">
    <w:name w:val="Strong"/>
    <w:basedOn w:val="a0"/>
    <w:uiPriority w:val="22"/>
    <w:qFormat/>
    <w:rsid w:val="00AE3B5D"/>
    <w:rPr>
      <w:b/>
      <w:bCs/>
    </w:rPr>
  </w:style>
  <w:style w:type="character" w:customStyle="1" w:styleId="UnresolvedMention1">
    <w:name w:val="Unresolved Mention1"/>
    <w:basedOn w:val="a0"/>
    <w:uiPriority w:val="99"/>
    <w:semiHidden/>
    <w:unhideWhenUsed/>
    <w:rsid w:val="006A3739"/>
    <w:rPr>
      <w:color w:val="605E5C"/>
      <w:shd w:val="clear" w:color="auto" w:fill="E1DFDD"/>
    </w:rPr>
  </w:style>
  <w:style w:type="paragraph" w:styleId="ac">
    <w:name w:val="header"/>
    <w:basedOn w:val="a"/>
    <w:link w:val="Char3"/>
    <w:uiPriority w:val="99"/>
    <w:unhideWhenUsed/>
    <w:rsid w:val="00B550E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B550EB"/>
    <w:rPr>
      <w:sz w:val="18"/>
      <w:szCs w:val="18"/>
    </w:rPr>
  </w:style>
  <w:style w:type="paragraph" w:styleId="ad">
    <w:name w:val="footer"/>
    <w:basedOn w:val="a"/>
    <w:link w:val="Char4"/>
    <w:uiPriority w:val="99"/>
    <w:unhideWhenUsed/>
    <w:rsid w:val="00B550EB"/>
    <w:pPr>
      <w:tabs>
        <w:tab w:val="center" w:pos="4153"/>
        <w:tab w:val="right" w:pos="8306"/>
      </w:tabs>
      <w:snapToGrid w:val="0"/>
    </w:pPr>
    <w:rPr>
      <w:sz w:val="18"/>
      <w:szCs w:val="18"/>
    </w:rPr>
  </w:style>
  <w:style w:type="character" w:customStyle="1" w:styleId="Char4">
    <w:name w:val="页脚 Char"/>
    <w:basedOn w:val="a0"/>
    <w:link w:val="ad"/>
    <w:uiPriority w:val="99"/>
    <w:rsid w:val="00B550EB"/>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0842F2"/>
    <w:pPr>
      <w:keepNext/>
      <w:keepLines/>
      <w:spacing w:before="400" w:after="120" w:line="276" w:lineRule="auto"/>
      <w:contextualSpacing/>
      <w:outlineLvl w:val="0"/>
    </w:pPr>
    <w:rPr>
      <w:rFonts w:ascii="Arial" w:eastAsia="Arial" w:hAnsi="Arial" w:cs="Arial"/>
      <w:sz w:val="40"/>
      <w:szCs w:val="40"/>
      <w:lang w:val="e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F96733"/>
    <w:pPr>
      <w:jc w:val="center"/>
    </w:pPr>
    <w:rPr>
      <w:rFonts w:ascii="Calibri" w:hAnsi="Calibri" w:cs="Calibri"/>
    </w:rPr>
  </w:style>
  <w:style w:type="character" w:customStyle="1" w:styleId="EndNoteBibliographyTitleChar">
    <w:name w:val="EndNote Bibliography Title Char"/>
    <w:basedOn w:val="a0"/>
    <w:link w:val="EndNoteBibliographyTitle"/>
    <w:rsid w:val="00F96733"/>
    <w:rPr>
      <w:rFonts w:ascii="Calibri" w:hAnsi="Calibri" w:cs="Calibri"/>
    </w:rPr>
  </w:style>
  <w:style w:type="paragraph" w:customStyle="1" w:styleId="EndNoteBibliography">
    <w:name w:val="EndNote Bibliography"/>
    <w:basedOn w:val="a"/>
    <w:link w:val="EndNoteBibliographyChar"/>
    <w:rsid w:val="00F96733"/>
    <w:rPr>
      <w:rFonts w:ascii="Calibri" w:hAnsi="Calibri" w:cs="Calibri"/>
    </w:rPr>
  </w:style>
  <w:style w:type="character" w:customStyle="1" w:styleId="EndNoteBibliographyChar">
    <w:name w:val="EndNote Bibliography Char"/>
    <w:basedOn w:val="a0"/>
    <w:link w:val="EndNoteBibliography"/>
    <w:rsid w:val="00F96733"/>
    <w:rPr>
      <w:rFonts w:ascii="Calibri" w:hAnsi="Calibri" w:cs="Calibri"/>
    </w:rPr>
  </w:style>
  <w:style w:type="character" w:customStyle="1" w:styleId="1Char">
    <w:name w:val="标题 1 Char"/>
    <w:basedOn w:val="a0"/>
    <w:link w:val="1"/>
    <w:uiPriority w:val="9"/>
    <w:rsid w:val="000842F2"/>
    <w:rPr>
      <w:rFonts w:ascii="Arial" w:eastAsia="Arial" w:hAnsi="Arial" w:cs="Arial"/>
      <w:sz w:val="40"/>
      <w:szCs w:val="40"/>
      <w:lang w:val="en"/>
    </w:rPr>
  </w:style>
  <w:style w:type="paragraph" w:styleId="a3">
    <w:name w:val="Title"/>
    <w:basedOn w:val="a"/>
    <w:next w:val="a"/>
    <w:link w:val="Char"/>
    <w:uiPriority w:val="10"/>
    <w:qFormat/>
    <w:rsid w:val="000842F2"/>
    <w:pPr>
      <w:keepNext/>
      <w:keepLines/>
      <w:spacing w:after="60" w:line="276" w:lineRule="auto"/>
      <w:contextualSpacing/>
    </w:pPr>
    <w:rPr>
      <w:rFonts w:ascii="Arial" w:eastAsia="Arial" w:hAnsi="Arial" w:cs="Arial"/>
      <w:sz w:val="52"/>
      <w:szCs w:val="52"/>
      <w:lang w:val="en"/>
    </w:rPr>
  </w:style>
  <w:style w:type="character" w:customStyle="1" w:styleId="Char">
    <w:name w:val="标题 Char"/>
    <w:basedOn w:val="a0"/>
    <w:link w:val="a3"/>
    <w:uiPriority w:val="10"/>
    <w:rsid w:val="000842F2"/>
    <w:rPr>
      <w:rFonts w:ascii="Arial" w:eastAsia="Arial" w:hAnsi="Arial" w:cs="Arial"/>
      <w:sz w:val="52"/>
      <w:szCs w:val="52"/>
      <w:lang w:val="en"/>
    </w:rPr>
  </w:style>
  <w:style w:type="character" w:styleId="a4">
    <w:name w:val="Hyperlink"/>
    <w:basedOn w:val="a0"/>
    <w:uiPriority w:val="99"/>
    <w:unhideWhenUsed/>
    <w:rsid w:val="000842F2"/>
    <w:rPr>
      <w:color w:val="0563C1" w:themeColor="hyperlink"/>
      <w:u w:val="single"/>
    </w:rPr>
  </w:style>
  <w:style w:type="character" w:styleId="a5">
    <w:name w:val="annotation reference"/>
    <w:basedOn w:val="a0"/>
    <w:uiPriority w:val="99"/>
    <w:unhideWhenUsed/>
    <w:qFormat/>
    <w:rsid w:val="000842F2"/>
    <w:rPr>
      <w:sz w:val="16"/>
      <w:szCs w:val="16"/>
    </w:rPr>
  </w:style>
  <w:style w:type="paragraph" w:styleId="a6">
    <w:name w:val="annotation text"/>
    <w:basedOn w:val="a"/>
    <w:link w:val="Char0"/>
    <w:uiPriority w:val="99"/>
    <w:unhideWhenUsed/>
    <w:qFormat/>
    <w:rsid w:val="000842F2"/>
    <w:rPr>
      <w:sz w:val="20"/>
      <w:szCs w:val="20"/>
    </w:rPr>
  </w:style>
  <w:style w:type="character" w:customStyle="1" w:styleId="Char0">
    <w:name w:val="批注文字 Char"/>
    <w:basedOn w:val="a0"/>
    <w:link w:val="a6"/>
    <w:uiPriority w:val="99"/>
    <w:semiHidden/>
    <w:rsid w:val="000842F2"/>
    <w:rPr>
      <w:sz w:val="20"/>
      <w:szCs w:val="20"/>
    </w:rPr>
  </w:style>
  <w:style w:type="paragraph" w:styleId="a7">
    <w:name w:val="annotation subject"/>
    <w:basedOn w:val="a6"/>
    <w:next w:val="a6"/>
    <w:link w:val="Char1"/>
    <w:uiPriority w:val="99"/>
    <w:semiHidden/>
    <w:unhideWhenUsed/>
    <w:rsid w:val="000842F2"/>
    <w:rPr>
      <w:b/>
      <w:bCs/>
    </w:rPr>
  </w:style>
  <w:style w:type="character" w:customStyle="1" w:styleId="Char1">
    <w:name w:val="批注主题 Char"/>
    <w:basedOn w:val="Char0"/>
    <w:link w:val="a7"/>
    <w:uiPriority w:val="99"/>
    <w:semiHidden/>
    <w:rsid w:val="000842F2"/>
    <w:rPr>
      <w:b/>
      <w:bCs/>
      <w:sz w:val="20"/>
      <w:szCs w:val="20"/>
    </w:rPr>
  </w:style>
  <w:style w:type="paragraph" w:styleId="a8">
    <w:name w:val="Balloon Text"/>
    <w:basedOn w:val="a"/>
    <w:link w:val="Char2"/>
    <w:uiPriority w:val="99"/>
    <w:semiHidden/>
    <w:unhideWhenUsed/>
    <w:rsid w:val="000842F2"/>
    <w:rPr>
      <w:rFonts w:ascii="Segoe UI" w:hAnsi="Segoe UI" w:cs="Segoe UI"/>
      <w:sz w:val="18"/>
      <w:szCs w:val="18"/>
    </w:rPr>
  </w:style>
  <w:style w:type="character" w:customStyle="1" w:styleId="Char2">
    <w:name w:val="批注框文本 Char"/>
    <w:basedOn w:val="a0"/>
    <w:link w:val="a8"/>
    <w:uiPriority w:val="99"/>
    <w:semiHidden/>
    <w:rsid w:val="000842F2"/>
    <w:rPr>
      <w:rFonts w:ascii="Segoe UI" w:hAnsi="Segoe UI" w:cs="Segoe UI"/>
      <w:sz w:val="18"/>
      <w:szCs w:val="18"/>
    </w:rPr>
  </w:style>
  <w:style w:type="paragraph" w:styleId="a9">
    <w:name w:val="Normal (Web)"/>
    <w:basedOn w:val="a"/>
    <w:uiPriority w:val="99"/>
    <w:semiHidden/>
    <w:unhideWhenUsed/>
    <w:rsid w:val="0053790E"/>
    <w:pPr>
      <w:spacing w:before="100" w:beforeAutospacing="1" w:after="100" w:afterAutospacing="1"/>
    </w:pPr>
    <w:rPr>
      <w:rFonts w:ascii="Times New Roman" w:hAnsi="Times New Roman" w:cs="Times New Roman"/>
    </w:rPr>
  </w:style>
  <w:style w:type="character" w:customStyle="1" w:styleId="10">
    <w:name w:val="批注文字 字符1"/>
    <w:basedOn w:val="a0"/>
    <w:uiPriority w:val="99"/>
    <w:qFormat/>
    <w:rsid w:val="000758A6"/>
    <w:rPr>
      <w:rFonts w:ascii="Calibri" w:eastAsia="宋体" w:hAnsi="Calibri" w:cs="Times New Roman"/>
      <w:kern w:val="0"/>
      <w:sz w:val="22"/>
      <w:lang w:val="en-GB" w:eastAsia="en-US"/>
    </w:rPr>
  </w:style>
  <w:style w:type="character" w:styleId="aa">
    <w:name w:val="FollowedHyperlink"/>
    <w:basedOn w:val="a0"/>
    <w:uiPriority w:val="99"/>
    <w:semiHidden/>
    <w:unhideWhenUsed/>
    <w:rsid w:val="00AE3B5D"/>
    <w:rPr>
      <w:color w:val="954F72" w:themeColor="followedHyperlink"/>
      <w:u w:val="single"/>
    </w:rPr>
  </w:style>
  <w:style w:type="character" w:customStyle="1" w:styleId="identifier">
    <w:name w:val="identifier"/>
    <w:basedOn w:val="a0"/>
    <w:rsid w:val="00AE3B5D"/>
  </w:style>
  <w:style w:type="character" w:customStyle="1" w:styleId="id-label">
    <w:name w:val="id-label"/>
    <w:basedOn w:val="a0"/>
    <w:rsid w:val="00AE3B5D"/>
  </w:style>
  <w:style w:type="character" w:styleId="ab">
    <w:name w:val="Strong"/>
    <w:basedOn w:val="a0"/>
    <w:uiPriority w:val="22"/>
    <w:qFormat/>
    <w:rsid w:val="00AE3B5D"/>
    <w:rPr>
      <w:b/>
      <w:bCs/>
    </w:rPr>
  </w:style>
  <w:style w:type="character" w:customStyle="1" w:styleId="UnresolvedMention1">
    <w:name w:val="Unresolved Mention1"/>
    <w:basedOn w:val="a0"/>
    <w:uiPriority w:val="99"/>
    <w:semiHidden/>
    <w:unhideWhenUsed/>
    <w:rsid w:val="006A3739"/>
    <w:rPr>
      <w:color w:val="605E5C"/>
      <w:shd w:val="clear" w:color="auto" w:fill="E1DFDD"/>
    </w:rPr>
  </w:style>
  <w:style w:type="paragraph" w:styleId="ac">
    <w:name w:val="header"/>
    <w:basedOn w:val="a"/>
    <w:link w:val="Char3"/>
    <w:uiPriority w:val="99"/>
    <w:unhideWhenUsed/>
    <w:rsid w:val="00B550E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B550EB"/>
    <w:rPr>
      <w:sz w:val="18"/>
      <w:szCs w:val="18"/>
    </w:rPr>
  </w:style>
  <w:style w:type="paragraph" w:styleId="ad">
    <w:name w:val="footer"/>
    <w:basedOn w:val="a"/>
    <w:link w:val="Char4"/>
    <w:uiPriority w:val="99"/>
    <w:unhideWhenUsed/>
    <w:rsid w:val="00B550EB"/>
    <w:pPr>
      <w:tabs>
        <w:tab w:val="center" w:pos="4153"/>
        <w:tab w:val="right" w:pos="8306"/>
      </w:tabs>
      <w:snapToGrid w:val="0"/>
    </w:pPr>
    <w:rPr>
      <w:sz w:val="18"/>
      <w:szCs w:val="18"/>
    </w:rPr>
  </w:style>
  <w:style w:type="character" w:customStyle="1" w:styleId="Char4">
    <w:name w:val="页脚 Char"/>
    <w:basedOn w:val="a0"/>
    <w:link w:val="ad"/>
    <w:uiPriority w:val="99"/>
    <w:rsid w:val="00B550E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5588">
      <w:bodyDiv w:val="1"/>
      <w:marLeft w:val="0"/>
      <w:marRight w:val="0"/>
      <w:marTop w:val="0"/>
      <w:marBottom w:val="0"/>
      <w:divBdr>
        <w:top w:val="none" w:sz="0" w:space="0" w:color="auto"/>
        <w:left w:val="none" w:sz="0" w:space="0" w:color="auto"/>
        <w:bottom w:val="none" w:sz="0" w:space="0" w:color="auto"/>
        <w:right w:val="none" w:sz="0" w:space="0" w:color="auto"/>
      </w:divBdr>
    </w:div>
    <w:div w:id="7223125">
      <w:bodyDiv w:val="1"/>
      <w:marLeft w:val="0"/>
      <w:marRight w:val="0"/>
      <w:marTop w:val="0"/>
      <w:marBottom w:val="0"/>
      <w:divBdr>
        <w:top w:val="none" w:sz="0" w:space="0" w:color="auto"/>
        <w:left w:val="none" w:sz="0" w:space="0" w:color="auto"/>
        <w:bottom w:val="none" w:sz="0" w:space="0" w:color="auto"/>
        <w:right w:val="none" w:sz="0" w:space="0" w:color="auto"/>
      </w:divBdr>
    </w:div>
    <w:div w:id="15423737">
      <w:bodyDiv w:val="1"/>
      <w:marLeft w:val="0"/>
      <w:marRight w:val="0"/>
      <w:marTop w:val="0"/>
      <w:marBottom w:val="0"/>
      <w:divBdr>
        <w:top w:val="none" w:sz="0" w:space="0" w:color="auto"/>
        <w:left w:val="none" w:sz="0" w:space="0" w:color="auto"/>
        <w:bottom w:val="none" w:sz="0" w:space="0" w:color="auto"/>
        <w:right w:val="none" w:sz="0" w:space="0" w:color="auto"/>
      </w:divBdr>
    </w:div>
    <w:div w:id="33702718">
      <w:bodyDiv w:val="1"/>
      <w:marLeft w:val="0"/>
      <w:marRight w:val="0"/>
      <w:marTop w:val="0"/>
      <w:marBottom w:val="0"/>
      <w:divBdr>
        <w:top w:val="none" w:sz="0" w:space="0" w:color="auto"/>
        <w:left w:val="none" w:sz="0" w:space="0" w:color="auto"/>
        <w:bottom w:val="none" w:sz="0" w:space="0" w:color="auto"/>
        <w:right w:val="none" w:sz="0" w:space="0" w:color="auto"/>
      </w:divBdr>
    </w:div>
    <w:div w:id="53771900">
      <w:bodyDiv w:val="1"/>
      <w:marLeft w:val="0"/>
      <w:marRight w:val="0"/>
      <w:marTop w:val="0"/>
      <w:marBottom w:val="0"/>
      <w:divBdr>
        <w:top w:val="none" w:sz="0" w:space="0" w:color="auto"/>
        <w:left w:val="none" w:sz="0" w:space="0" w:color="auto"/>
        <w:bottom w:val="none" w:sz="0" w:space="0" w:color="auto"/>
        <w:right w:val="none" w:sz="0" w:space="0" w:color="auto"/>
      </w:divBdr>
    </w:div>
    <w:div w:id="59518479">
      <w:bodyDiv w:val="1"/>
      <w:marLeft w:val="0"/>
      <w:marRight w:val="0"/>
      <w:marTop w:val="0"/>
      <w:marBottom w:val="0"/>
      <w:divBdr>
        <w:top w:val="none" w:sz="0" w:space="0" w:color="auto"/>
        <w:left w:val="none" w:sz="0" w:space="0" w:color="auto"/>
        <w:bottom w:val="none" w:sz="0" w:space="0" w:color="auto"/>
        <w:right w:val="none" w:sz="0" w:space="0" w:color="auto"/>
      </w:divBdr>
    </w:div>
    <w:div w:id="104618645">
      <w:bodyDiv w:val="1"/>
      <w:marLeft w:val="0"/>
      <w:marRight w:val="0"/>
      <w:marTop w:val="0"/>
      <w:marBottom w:val="0"/>
      <w:divBdr>
        <w:top w:val="none" w:sz="0" w:space="0" w:color="auto"/>
        <w:left w:val="none" w:sz="0" w:space="0" w:color="auto"/>
        <w:bottom w:val="none" w:sz="0" w:space="0" w:color="auto"/>
        <w:right w:val="none" w:sz="0" w:space="0" w:color="auto"/>
      </w:divBdr>
    </w:div>
    <w:div w:id="131096732">
      <w:bodyDiv w:val="1"/>
      <w:marLeft w:val="0"/>
      <w:marRight w:val="0"/>
      <w:marTop w:val="0"/>
      <w:marBottom w:val="0"/>
      <w:divBdr>
        <w:top w:val="none" w:sz="0" w:space="0" w:color="auto"/>
        <w:left w:val="none" w:sz="0" w:space="0" w:color="auto"/>
        <w:bottom w:val="none" w:sz="0" w:space="0" w:color="auto"/>
        <w:right w:val="none" w:sz="0" w:space="0" w:color="auto"/>
      </w:divBdr>
    </w:div>
    <w:div w:id="144779136">
      <w:bodyDiv w:val="1"/>
      <w:marLeft w:val="0"/>
      <w:marRight w:val="0"/>
      <w:marTop w:val="0"/>
      <w:marBottom w:val="0"/>
      <w:divBdr>
        <w:top w:val="none" w:sz="0" w:space="0" w:color="auto"/>
        <w:left w:val="none" w:sz="0" w:space="0" w:color="auto"/>
        <w:bottom w:val="none" w:sz="0" w:space="0" w:color="auto"/>
        <w:right w:val="none" w:sz="0" w:space="0" w:color="auto"/>
      </w:divBdr>
    </w:div>
    <w:div w:id="198131903">
      <w:bodyDiv w:val="1"/>
      <w:marLeft w:val="0"/>
      <w:marRight w:val="0"/>
      <w:marTop w:val="0"/>
      <w:marBottom w:val="0"/>
      <w:divBdr>
        <w:top w:val="none" w:sz="0" w:space="0" w:color="auto"/>
        <w:left w:val="none" w:sz="0" w:space="0" w:color="auto"/>
        <w:bottom w:val="none" w:sz="0" w:space="0" w:color="auto"/>
        <w:right w:val="none" w:sz="0" w:space="0" w:color="auto"/>
      </w:divBdr>
    </w:div>
    <w:div w:id="262761372">
      <w:bodyDiv w:val="1"/>
      <w:marLeft w:val="0"/>
      <w:marRight w:val="0"/>
      <w:marTop w:val="0"/>
      <w:marBottom w:val="0"/>
      <w:divBdr>
        <w:top w:val="none" w:sz="0" w:space="0" w:color="auto"/>
        <w:left w:val="none" w:sz="0" w:space="0" w:color="auto"/>
        <w:bottom w:val="none" w:sz="0" w:space="0" w:color="auto"/>
        <w:right w:val="none" w:sz="0" w:space="0" w:color="auto"/>
      </w:divBdr>
    </w:div>
    <w:div w:id="281348390">
      <w:bodyDiv w:val="1"/>
      <w:marLeft w:val="0"/>
      <w:marRight w:val="0"/>
      <w:marTop w:val="0"/>
      <w:marBottom w:val="0"/>
      <w:divBdr>
        <w:top w:val="none" w:sz="0" w:space="0" w:color="auto"/>
        <w:left w:val="none" w:sz="0" w:space="0" w:color="auto"/>
        <w:bottom w:val="none" w:sz="0" w:space="0" w:color="auto"/>
        <w:right w:val="none" w:sz="0" w:space="0" w:color="auto"/>
      </w:divBdr>
    </w:div>
    <w:div w:id="314458591">
      <w:bodyDiv w:val="1"/>
      <w:marLeft w:val="0"/>
      <w:marRight w:val="0"/>
      <w:marTop w:val="0"/>
      <w:marBottom w:val="0"/>
      <w:divBdr>
        <w:top w:val="none" w:sz="0" w:space="0" w:color="auto"/>
        <w:left w:val="none" w:sz="0" w:space="0" w:color="auto"/>
        <w:bottom w:val="none" w:sz="0" w:space="0" w:color="auto"/>
        <w:right w:val="none" w:sz="0" w:space="0" w:color="auto"/>
      </w:divBdr>
    </w:div>
    <w:div w:id="388383164">
      <w:bodyDiv w:val="1"/>
      <w:marLeft w:val="0"/>
      <w:marRight w:val="0"/>
      <w:marTop w:val="0"/>
      <w:marBottom w:val="0"/>
      <w:divBdr>
        <w:top w:val="none" w:sz="0" w:space="0" w:color="auto"/>
        <w:left w:val="none" w:sz="0" w:space="0" w:color="auto"/>
        <w:bottom w:val="none" w:sz="0" w:space="0" w:color="auto"/>
        <w:right w:val="none" w:sz="0" w:space="0" w:color="auto"/>
      </w:divBdr>
    </w:div>
    <w:div w:id="407768951">
      <w:bodyDiv w:val="1"/>
      <w:marLeft w:val="0"/>
      <w:marRight w:val="0"/>
      <w:marTop w:val="0"/>
      <w:marBottom w:val="0"/>
      <w:divBdr>
        <w:top w:val="none" w:sz="0" w:space="0" w:color="auto"/>
        <w:left w:val="none" w:sz="0" w:space="0" w:color="auto"/>
        <w:bottom w:val="none" w:sz="0" w:space="0" w:color="auto"/>
        <w:right w:val="none" w:sz="0" w:space="0" w:color="auto"/>
      </w:divBdr>
    </w:div>
    <w:div w:id="535580223">
      <w:bodyDiv w:val="1"/>
      <w:marLeft w:val="0"/>
      <w:marRight w:val="0"/>
      <w:marTop w:val="0"/>
      <w:marBottom w:val="0"/>
      <w:divBdr>
        <w:top w:val="none" w:sz="0" w:space="0" w:color="auto"/>
        <w:left w:val="none" w:sz="0" w:space="0" w:color="auto"/>
        <w:bottom w:val="none" w:sz="0" w:space="0" w:color="auto"/>
        <w:right w:val="none" w:sz="0" w:space="0" w:color="auto"/>
      </w:divBdr>
    </w:div>
    <w:div w:id="544221145">
      <w:bodyDiv w:val="1"/>
      <w:marLeft w:val="0"/>
      <w:marRight w:val="0"/>
      <w:marTop w:val="0"/>
      <w:marBottom w:val="0"/>
      <w:divBdr>
        <w:top w:val="none" w:sz="0" w:space="0" w:color="auto"/>
        <w:left w:val="none" w:sz="0" w:space="0" w:color="auto"/>
        <w:bottom w:val="none" w:sz="0" w:space="0" w:color="auto"/>
        <w:right w:val="none" w:sz="0" w:space="0" w:color="auto"/>
      </w:divBdr>
    </w:div>
    <w:div w:id="652098152">
      <w:bodyDiv w:val="1"/>
      <w:marLeft w:val="0"/>
      <w:marRight w:val="0"/>
      <w:marTop w:val="0"/>
      <w:marBottom w:val="0"/>
      <w:divBdr>
        <w:top w:val="none" w:sz="0" w:space="0" w:color="auto"/>
        <w:left w:val="none" w:sz="0" w:space="0" w:color="auto"/>
        <w:bottom w:val="none" w:sz="0" w:space="0" w:color="auto"/>
        <w:right w:val="none" w:sz="0" w:space="0" w:color="auto"/>
      </w:divBdr>
    </w:div>
    <w:div w:id="801852287">
      <w:bodyDiv w:val="1"/>
      <w:marLeft w:val="0"/>
      <w:marRight w:val="0"/>
      <w:marTop w:val="0"/>
      <w:marBottom w:val="0"/>
      <w:divBdr>
        <w:top w:val="none" w:sz="0" w:space="0" w:color="auto"/>
        <w:left w:val="none" w:sz="0" w:space="0" w:color="auto"/>
        <w:bottom w:val="none" w:sz="0" w:space="0" w:color="auto"/>
        <w:right w:val="none" w:sz="0" w:space="0" w:color="auto"/>
      </w:divBdr>
    </w:div>
    <w:div w:id="821779118">
      <w:bodyDiv w:val="1"/>
      <w:marLeft w:val="0"/>
      <w:marRight w:val="0"/>
      <w:marTop w:val="0"/>
      <w:marBottom w:val="0"/>
      <w:divBdr>
        <w:top w:val="none" w:sz="0" w:space="0" w:color="auto"/>
        <w:left w:val="none" w:sz="0" w:space="0" w:color="auto"/>
        <w:bottom w:val="none" w:sz="0" w:space="0" w:color="auto"/>
        <w:right w:val="none" w:sz="0" w:space="0" w:color="auto"/>
      </w:divBdr>
    </w:div>
    <w:div w:id="845902135">
      <w:bodyDiv w:val="1"/>
      <w:marLeft w:val="0"/>
      <w:marRight w:val="0"/>
      <w:marTop w:val="0"/>
      <w:marBottom w:val="0"/>
      <w:divBdr>
        <w:top w:val="none" w:sz="0" w:space="0" w:color="auto"/>
        <w:left w:val="none" w:sz="0" w:space="0" w:color="auto"/>
        <w:bottom w:val="none" w:sz="0" w:space="0" w:color="auto"/>
        <w:right w:val="none" w:sz="0" w:space="0" w:color="auto"/>
      </w:divBdr>
    </w:div>
    <w:div w:id="910121220">
      <w:bodyDiv w:val="1"/>
      <w:marLeft w:val="0"/>
      <w:marRight w:val="0"/>
      <w:marTop w:val="0"/>
      <w:marBottom w:val="0"/>
      <w:divBdr>
        <w:top w:val="none" w:sz="0" w:space="0" w:color="auto"/>
        <w:left w:val="none" w:sz="0" w:space="0" w:color="auto"/>
        <w:bottom w:val="none" w:sz="0" w:space="0" w:color="auto"/>
        <w:right w:val="none" w:sz="0" w:space="0" w:color="auto"/>
      </w:divBdr>
    </w:div>
    <w:div w:id="985861064">
      <w:bodyDiv w:val="1"/>
      <w:marLeft w:val="0"/>
      <w:marRight w:val="0"/>
      <w:marTop w:val="0"/>
      <w:marBottom w:val="0"/>
      <w:divBdr>
        <w:top w:val="none" w:sz="0" w:space="0" w:color="auto"/>
        <w:left w:val="none" w:sz="0" w:space="0" w:color="auto"/>
        <w:bottom w:val="none" w:sz="0" w:space="0" w:color="auto"/>
        <w:right w:val="none" w:sz="0" w:space="0" w:color="auto"/>
      </w:divBdr>
    </w:div>
    <w:div w:id="1020203169">
      <w:bodyDiv w:val="1"/>
      <w:marLeft w:val="0"/>
      <w:marRight w:val="0"/>
      <w:marTop w:val="0"/>
      <w:marBottom w:val="0"/>
      <w:divBdr>
        <w:top w:val="none" w:sz="0" w:space="0" w:color="auto"/>
        <w:left w:val="none" w:sz="0" w:space="0" w:color="auto"/>
        <w:bottom w:val="none" w:sz="0" w:space="0" w:color="auto"/>
        <w:right w:val="none" w:sz="0" w:space="0" w:color="auto"/>
      </w:divBdr>
    </w:div>
    <w:div w:id="1043671518">
      <w:bodyDiv w:val="1"/>
      <w:marLeft w:val="0"/>
      <w:marRight w:val="0"/>
      <w:marTop w:val="0"/>
      <w:marBottom w:val="0"/>
      <w:divBdr>
        <w:top w:val="none" w:sz="0" w:space="0" w:color="auto"/>
        <w:left w:val="none" w:sz="0" w:space="0" w:color="auto"/>
        <w:bottom w:val="none" w:sz="0" w:space="0" w:color="auto"/>
        <w:right w:val="none" w:sz="0" w:space="0" w:color="auto"/>
      </w:divBdr>
      <w:divsChild>
        <w:div w:id="607198713">
          <w:marLeft w:val="0"/>
          <w:marRight w:val="0"/>
          <w:marTop w:val="0"/>
          <w:marBottom w:val="0"/>
          <w:divBdr>
            <w:top w:val="none" w:sz="0" w:space="0" w:color="auto"/>
            <w:left w:val="none" w:sz="0" w:space="0" w:color="auto"/>
            <w:bottom w:val="none" w:sz="0" w:space="0" w:color="auto"/>
            <w:right w:val="none" w:sz="0" w:space="0" w:color="auto"/>
          </w:divBdr>
        </w:div>
        <w:div w:id="1574856114">
          <w:marLeft w:val="0"/>
          <w:marRight w:val="0"/>
          <w:marTop w:val="0"/>
          <w:marBottom w:val="0"/>
          <w:divBdr>
            <w:top w:val="none" w:sz="0" w:space="0" w:color="auto"/>
            <w:left w:val="none" w:sz="0" w:space="0" w:color="auto"/>
            <w:bottom w:val="none" w:sz="0" w:space="0" w:color="auto"/>
            <w:right w:val="none" w:sz="0" w:space="0" w:color="auto"/>
          </w:divBdr>
        </w:div>
        <w:div w:id="2017145959">
          <w:marLeft w:val="0"/>
          <w:marRight w:val="0"/>
          <w:marTop w:val="0"/>
          <w:marBottom w:val="0"/>
          <w:divBdr>
            <w:top w:val="none" w:sz="0" w:space="0" w:color="auto"/>
            <w:left w:val="none" w:sz="0" w:space="0" w:color="auto"/>
            <w:bottom w:val="none" w:sz="0" w:space="0" w:color="auto"/>
            <w:right w:val="none" w:sz="0" w:space="0" w:color="auto"/>
          </w:divBdr>
        </w:div>
        <w:div w:id="1692680386">
          <w:marLeft w:val="0"/>
          <w:marRight w:val="0"/>
          <w:marTop w:val="0"/>
          <w:marBottom w:val="0"/>
          <w:divBdr>
            <w:top w:val="none" w:sz="0" w:space="0" w:color="auto"/>
            <w:left w:val="none" w:sz="0" w:space="0" w:color="auto"/>
            <w:bottom w:val="none" w:sz="0" w:space="0" w:color="auto"/>
            <w:right w:val="none" w:sz="0" w:space="0" w:color="auto"/>
          </w:divBdr>
        </w:div>
        <w:div w:id="14573848">
          <w:marLeft w:val="0"/>
          <w:marRight w:val="0"/>
          <w:marTop w:val="0"/>
          <w:marBottom w:val="0"/>
          <w:divBdr>
            <w:top w:val="none" w:sz="0" w:space="0" w:color="auto"/>
            <w:left w:val="none" w:sz="0" w:space="0" w:color="auto"/>
            <w:bottom w:val="none" w:sz="0" w:space="0" w:color="auto"/>
            <w:right w:val="none" w:sz="0" w:space="0" w:color="auto"/>
          </w:divBdr>
        </w:div>
        <w:div w:id="163746">
          <w:marLeft w:val="0"/>
          <w:marRight w:val="0"/>
          <w:marTop w:val="0"/>
          <w:marBottom w:val="0"/>
          <w:divBdr>
            <w:top w:val="none" w:sz="0" w:space="0" w:color="auto"/>
            <w:left w:val="none" w:sz="0" w:space="0" w:color="auto"/>
            <w:bottom w:val="none" w:sz="0" w:space="0" w:color="auto"/>
            <w:right w:val="none" w:sz="0" w:space="0" w:color="auto"/>
          </w:divBdr>
        </w:div>
        <w:div w:id="388962703">
          <w:marLeft w:val="0"/>
          <w:marRight w:val="0"/>
          <w:marTop w:val="0"/>
          <w:marBottom w:val="0"/>
          <w:divBdr>
            <w:top w:val="none" w:sz="0" w:space="0" w:color="auto"/>
            <w:left w:val="none" w:sz="0" w:space="0" w:color="auto"/>
            <w:bottom w:val="none" w:sz="0" w:space="0" w:color="auto"/>
            <w:right w:val="none" w:sz="0" w:space="0" w:color="auto"/>
          </w:divBdr>
        </w:div>
        <w:div w:id="525826301">
          <w:marLeft w:val="0"/>
          <w:marRight w:val="0"/>
          <w:marTop w:val="0"/>
          <w:marBottom w:val="0"/>
          <w:divBdr>
            <w:top w:val="none" w:sz="0" w:space="0" w:color="auto"/>
            <w:left w:val="none" w:sz="0" w:space="0" w:color="auto"/>
            <w:bottom w:val="none" w:sz="0" w:space="0" w:color="auto"/>
            <w:right w:val="none" w:sz="0" w:space="0" w:color="auto"/>
          </w:divBdr>
        </w:div>
        <w:div w:id="770121666">
          <w:marLeft w:val="0"/>
          <w:marRight w:val="0"/>
          <w:marTop w:val="0"/>
          <w:marBottom w:val="0"/>
          <w:divBdr>
            <w:top w:val="none" w:sz="0" w:space="0" w:color="auto"/>
            <w:left w:val="none" w:sz="0" w:space="0" w:color="auto"/>
            <w:bottom w:val="none" w:sz="0" w:space="0" w:color="auto"/>
            <w:right w:val="none" w:sz="0" w:space="0" w:color="auto"/>
          </w:divBdr>
        </w:div>
        <w:div w:id="1711412566">
          <w:marLeft w:val="0"/>
          <w:marRight w:val="0"/>
          <w:marTop w:val="0"/>
          <w:marBottom w:val="0"/>
          <w:divBdr>
            <w:top w:val="none" w:sz="0" w:space="0" w:color="auto"/>
            <w:left w:val="none" w:sz="0" w:space="0" w:color="auto"/>
            <w:bottom w:val="none" w:sz="0" w:space="0" w:color="auto"/>
            <w:right w:val="none" w:sz="0" w:space="0" w:color="auto"/>
          </w:divBdr>
        </w:div>
        <w:div w:id="153957166">
          <w:marLeft w:val="0"/>
          <w:marRight w:val="0"/>
          <w:marTop w:val="0"/>
          <w:marBottom w:val="0"/>
          <w:divBdr>
            <w:top w:val="none" w:sz="0" w:space="0" w:color="auto"/>
            <w:left w:val="none" w:sz="0" w:space="0" w:color="auto"/>
            <w:bottom w:val="none" w:sz="0" w:space="0" w:color="auto"/>
            <w:right w:val="none" w:sz="0" w:space="0" w:color="auto"/>
          </w:divBdr>
        </w:div>
        <w:div w:id="202452127">
          <w:marLeft w:val="0"/>
          <w:marRight w:val="0"/>
          <w:marTop w:val="0"/>
          <w:marBottom w:val="0"/>
          <w:divBdr>
            <w:top w:val="none" w:sz="0" w:space="0" w:color="auto"/>
            <w:left w:val="none" w:sz="0" w:space="0" w:color="auto"/>
            <w:bottom w:val="none" w:sz="0" w:space="0" w:color="auto"/>
            <w:right w:val="none" w:sz="0" w:space="0" w:color="auto"/>
          </w:divBdr>
        </w:div>
        <w:div w:id="1453399042">
          <w:marLeft w:val="0"/>
          <w:marRight w:val="0"/>
          <w:marTop w:val="0"/>
          <w:marBottom w:val="0"/>
          <w:divBdr>
            <w:top w:val="none" w:sz="0" w:space="0" w:color="auto"/>
            <w:left w:val="none" w:sz="0" w:space="0" w:color="auto"/>
            <w:bottom w:val="none" w:sz="0" w:space="0" w:color="auto"/>
            <w:right w:val="none" w:sz="0" w:space="0" w:color="auto"/>
          </w:divBdr>
        </w:div>
        <w:div w:id="109710171">
          <w:marLeft w:val="0"/>
          <w:marRight w:val="0"/>
          <w:marTop w:val="0"/>
          <w:marBottom w:val="0"/>
          <w:divBdr>
            <w:top w:val="none" w:sz="0" w:space="0" w:color="auto"/>
            <w:left w:val="none" w:sz="0" w:space="0" w:color="auto"/>
            <w:bottom w:val="none" w:sz="0" w:space="0" w:color="auto"/>
            <w:right w:val="none" w:sz="0" w:space="0" w:color="auto"/>
          </w:divBdr>
        </w:div>
        <w:div w:id="528690159">
          <w:marLeft w:val="0"/>
          <w:marRight w:val="0"/>
          <w:marTop w:val="0"/>
          <w:marBottom w:val="0"/>
          <w:divBdr>
            <w:top w:val="none" w:sz="0" w:space="0" w:color="auto"/>
            <w:left w:val="none" w:sz="0" w:space="0" w:color="auto"/>
            <w:bottom w:val="none" w:sz="0" w:space="0" w:color="auto"/>
            <w:right w:val="none" w:sz="0" w:space="0" w:color="auto"/>
          </w:divBdr>
        </w:div>
        <w:div w:id="1919054871">
          <w:marLeft w:val="0"/>
          <w:marRight w:val="0"/>
          <w:marTop w:val="0"/>
          <w:marBottom w:val="0"/>
          <w:divBdr>
            <w:top w:val="none" w:sz="0" w:space="0" w:color="auto"/>
            <w:left w:val="none" w:sz="0" w:space="0" w:color="auto"/>
            <w:bottom w:val="none" w:sz="0" w:space="0" w:color="auto"/>
            <w:right w:val="none" w:sz="0" w:space="0" w:color="auto"/>
          </w:divBdr>
        </w:div>
        <w:div w:id="1069838969">
          <w:marLeft w:val="0"/>
          <w:marRight w:val="0"/>
          <w:marTop w:val="0"/>
          <w:marBottom w:val="0"/>
          <w:divBdr>
            <w:top w:val="none" w:sz="0" w:space="0" w:color="auto"/>
            <w:left w:val="none" w:sz="0" w:space="0" w:color="auto"/>
            <w:bottom w:val="none" w:sz="0" w:space="0" w:color="auto"/>
            <w:right w:val="none" w:sz="0" w:space="0" w:color="auto"/>
          </w:divBdr>
        </w:div>
        <w:div w:id="750809063">
          <w:marLeft w:val="0"/>
          <w:marRight w:val="0"/>
          <w:marTop w:val="0"/>
          <w:marBottom w:val="0"/>
          <w:divBdr>
            <w:top w:val="none" w:sz="0" w:space="0" w:color="auto"/>
            <w:left w:val="none" w:sz="0" w:space="0" w:color="auto"/>
            <w:bottom w:val="none" w:sz="0" w:space="0" w:color="auto"/>
            <w:right w:val="none" w:sz="0" w:space="0" w:color="auto"/>
          </w:divBdr>
        </w:div>
        <w:div w:id="146358707">
          <w:marLeft w:val="0"/>
          <w:marRight w:val="0"/>
          <w:marTop w:val="0"/>
          <w:marBottom w:val="0"/>
          <w:divBdr>
            <w:top w:val="none" w:sz="0" w:space="0" w:color="auto"/>
            <w:left w:val="none" w:sz="0" w:space="0" w:color="auto"/>
            <w:bottom w:val="none" w:sz="0" w:space="0" w:color="auto"/>
            <w:right w:val="none" w:sz="0" w:space="0" w:color="auto"/>
          </w:divBdr>
        </w:div>
        <w:div w:id="54400425">
          <w:marLeft w:val="0"/>
          <w:marRight w:val="0"/>
          <w:marTop w:val="0"/>
          <w:marBottom w:val="0"/>
          <w:divBdr>
            <w:top w:val="none" w:sz="0" w:space="0" w:color="auto"/>
            <w:left w:val="none" w:sz="0" w:space="0" w:color="auto"/>
            <w:bottom w:val="none" w:sz="0" w:space="0" w:color="auto"/>
            <w:right w:val="none" w:sz="0" w:space="0" w:color="auto"/>
          </w:divBdr>
        </w:div>
        <w:div w:id="2056418027">
          <w:marLeft w:val="0"/>
          <w:marRight w:val="0"/>
          <w:marTop w:val="0"/>
          <w:marBottom w:val="0"/>
          <w:divBdr>
            <w:top w:val="none" w:sz="0" w:space="0" w:color="auto"/>
            <w:left w:val="none" w:sz="0" w:space="0" w:color="auto"/>
            <w:bottom w:val="none" w:sz="0" w:space="0" w:color="auto"/>
            <w:right w:val="none" w:sz="0" w:space="0" w:color="auto"/>
          </w:divBdr>
        </w:div>
        <w:div w:id="1103646697">
          <w:marLeft w:val="0"/>
          <w:marRight w:val="0"/>
          <w:marTop w:val="0"/>
          <w:marBottom w:val="0"/>
          <w:divBdr>
            <w:top w:val="none" w:sz="0" w:space="0" w:color="auto"/>
            <w:left w:val="none" w:sz="0" w:space="0" w:color="auto"/>
            <w:bottom w:val="none" w:sz="0" w:space="0" w:color="auto"/>
            <w:right w:val="none" w:sz="0" w:space="0" w:color="auto"/>
          </w:divBdr>
        </w:div>
      </w:divsChild>
    </w:div>
    <w:div w:id="1098332679">
      <w:bodyDiv w:val="1"/>
      <w:marLeft w:val="0"/>
      <w:marRight w:val="0"/>
      <w:marTop w:val="0"/>
      <w:marBottom w:val="0"/>
      <w:divBdr>
        <w:top w:val="none" w:sz="0" w:space="0" w:color="auto"/>
        <w:left w:val="none" w:sz="0" w:space="0" w:color="auto"/>
        <w:bottom w:val="none" w:sz="0" w:space="0" w:color="auto"/>
        <w:right w:val="none" w:sz="0" w:space="0" w:color="auto"/>
      </w:divBdr>
    </w:div>
    <w:div w:id="1169446760">
      <w:bodyDiv w:val="1"/>
      <w:marLeft w:val="0"/>
      <w:marRight w:val="0"/>
      <w:marTop w:val="0"/>
      <w:marBottom w:val="0"/>
      <w:divBdr>
        <w:top w:val="none" w:sz="0" w:space="0" w:color="auto"/>
        <w:left w:val="none" w:sz="0" w:space="0" w:color="auto"/>
        <w:bottom w:val="none" w:sz="0" w:space="0" w:color="auto"/>
        <w:right w:val="none" w:sz="0" w:space="0" w:color="auto"/>
      </w:divBdr>
    </w:div>
    <w:div w:id="1171486419">
      <w:bodyDiv w:val="1"/>
      <w:marLeft w:val="0"/>
      <w:marRight w:val="0"/>
      <w:marTop w:val="0"/>
      <w:marBottom w:val="0"/>
      <w:divBdr>
        <w:top w:val="none" w:sz="0" w:space="0" w:color="auto"/>
        <w:left w:val="none" w:sz="0" w:space="0" w:color="auto"/>
        <w:bottom w:val="none" w:sz="0" w:space="0" w:color="auto"/>
        <w:right w:val="none" w:sz="0" w:space="0" w:color="auto"/>
      </w:divBdr>
    </w:div>
    <w:div w:id="1210412181">
      <w:bodyDiv w:val="1"/>
      <w:marLeft w:val="0"/>
      <w:marRight w:val="0"/>
      <w:marTop w:val="0"/>
      <w:marBottom w:val="0"/>
      <w:divBdr>
        <w:top w:val="none" w:sz="0" w:space="0" w:color="auto"/>
        <w:left w:val="none" w:sz="0" w:space="0" w:color="auto"/>
        <w:bottom w:val="none" w:sz="0" w:space="0" w:color="auto"/>
        <w:right w:val="none" w:sz="0" w:space="0" w:color="auto"/>
      </w:divBdr>
    </w:div>
    <w:div w:id="1274558177">
      <w:bodyDiv w:val="1"/>
      <w:marLeft w:val="0"/>
      <w:marRight w:val="0"/>
      <w:marTop w:val="0"/>
      <w:marBottom w:val="0"/>
      <w:divBdr>
        <w:top w:val="none" w:sz="0" w:space="0" w:color="auto"/>
        <w:left w:val="none" w:sz="0" w:space="0" w:color="auto"/>
        <w:bottom w:val="none" w:sz="0" w:space="0" w:color="auto"/>
        <w:right w:val="none" w:sz="0" w:space="0" w:color="auto"/>
      </w:divBdr>
    </w:div>
    <w:div w:id="1318656357">
      <w:bodyDiv w:val="1"/>
      <w:marLeft w:val="0"/>
      <w:marRight w:val="0"/>
      <w:marTop w:val="0"/>
      <w:marBottom w:val="0"/>
      <w:divBdr>
        <w:top w:val="none" w:sz="0" w:space="0" w:color="auto"/>
        <w:left w:val="none" w:sz="0" w:space="0" w:color="auto"/>
        <w:bottom w:val="none" w:sz="0" w:space="0" w:color="auto"/>
        <w:right w:val="none" w:sz="0" w:space="0" w:color="auto"/>
      </w:divBdr>
    </w:div>
    <w:div w:id="1374114971">
      <w:bodyDiv w:val="1"/>
      <w:marLeft w:val="0"/>
      <w:marRight w:val="0"/>
      <w:marTop w:val="0"/>
      <w:marBottom w:val="0"/>
      <w:divBdr>
        <w:top w:val="none" w:sz="0" w:space="0" w:color="auto"/>
        <w:left w:val="none" w:sz="0" w:space="0" w:color="auto"/>
        <w:bottom w:val="none" w:sz="0" w:space="0" w:color="auto"/>
        <w:right w:val="none" w:sz="0" w:space="0" w:color="auto"/>
      </w:divBdr>
    </w:div>
    <w:div w:id="1387100385">
      <w:bodyDiv w:val="1"/>
      <w:marLeft w:val="0"/>
      <w:marRight w:val="0"/>
      <w:marTop w:val="0"/>
      <w:marBottom w:val="0"/>
      <w:divBdr>
        <w:top w:val="none" w:sz="0" w:space="0" w:color="auto"/>
        <w:left w:val="none" w:sz="0" w:space="0" w:color="auto"/>
        <w:bottom w:val="none" w:sz="0" w:space="0" w:color="auto"/>
        <w:right w:val="none" w:sz="0" w:space="0" w:color="auto"/>
      </w:divBdr>
    </w:div>
    <w:div w:id="1420906693">
      <w:bodyDiv w:val="1"/>
      <w:marLeft w:val="0"/>
      <w:marRight w:val="0"/>
      <w:marTop w:val="0"/>
      <w:marBottom w:val="0"/>
      <w:divBdr>
        <w:top w:val="none" w:sz="0" w:space="0" w:color="auto"/>
        <w:left w:val="none" w:sz="0" w:space="0" w:color="auto"/>
        <w:bottom w:val="none" w:sz="0" w:space="0" w:color="auto"/>
        <w:right w:val="none" w:sz="0" w:space="0" w:color="auto"/>
      </w:divBdr>
    </w:div>
    <w:div w:id="1438985932">
      <w:bodyDiv w:val="1"/>
      <w:marLeft w:val="0"/>
      <w:marRight w:val="0"/>
      <w:marTop w:val="0"/>
      <w:marBottom w:val="0"/>
      <w:divBdr>
        <w:top w:val="none" w:sz="0" w:space="0" w:color="auto"/>
        <w:left w:val="none" w:sz="0" w:space="0" w:color="auto"/>
        <w:bottom w:val="none" w:sz="0" w:space="0" w:color="auto"/>
        <w:right w:val="none" w:sz="0" w:space="0" w:color="auto"/>
      </w:divBdr>
    </w:div>
    <w:div w:id="1453750091">
      <w:bodyDiv w:val="1"/>
      <w:marLeft w:val="0"/>
      <w:marRight w:val="0"/>
      <w:marTop w:val="0"/>
      <w:marBottom w:val="0"/>
      <w:divBdr>
        <w:top w:val="none" w:sz="0" w:space="0" w:color="auto"/>
        <w:left w:val="none" w:sz="0" w:space="0" w:color="auto"/>
        <w:bottom w:val="none" w:sz="0" w:space="0" w:color="auto"/>
        <w:right w:val="none" w:sz="0" w:space="0" w:color="auto"/>
      </w:divBdr>
    </w:div>
    <w:div w:id="1520007389">
      <w:bodyDiv w:val="1"/>
      <w:marLeft w:val="0"/>
      <w:marRight w:val="0"/>
      <w:marTop w:val="0"/>
      <w:marBottom w:val="0"/>
      <w:divBdr>
        <w:top w:val="none" w:sz="0" w:space="0" w:color="auto"/>
        <w:left w:val="none" w:sz="0" w:space="0" w:color="auto"/>
        <w:bottom w:val="none" w:sz="0" w:space="0" w:color="auto"/>
        <w:right w:val="none" w:sz="0" w:space="0" w:color="auto"/>
      </w:divBdr>
    </w:div>
    <w:div w:id="1531644902">
      <w:bodyDiv w:val="1"/>
      <w:marLeft w:val="0"/>
      <w:marRight w:val="0"/>
      <w:marTop w:val="0"/>
      <w:marBottom w:val="0"/>
      <w:divBdr>
        <w:top w:val="none" w:sz="0" w:space="0" w:color="auto"/>
        <w:left w:val="none" w:sz="0" w:space="0" w:color="auto"/>
        <w:bottom w:val="none" w:sz="0" w:space="0" w:color="auto"/>
        <w:right w:val="none" w:sz="0" w:space="0" w:color="auto"/>
      </w:divBdr>
    </w:div>
    <w:div w:id="1546335170">
      <w:bodyDiv w:val="1"/>
      <w:marLeft w:val="0"/>
      <w:marRight w:val="0"/>
      <w:marTop w:val="0"/>
      <w:marBottom w:val="0"/>
      <w:divBdr>
        <w:top w:val="none" w:sz="0" w:space="0" w:color="auto"/>
        <w:left w:val="none" w:sz="0" w:space="0" w:color="auto"/>
        <w:bottom w:val="none" w:sz="0" w:space="0" w:color="auto"/>
        <w:right w:val="none" w:sz="0" w:space="0" w:color="auto"/>
      </w:divBdr>
    </w:div>
    <w:div w:id="1551652716">
      <w:bodyDiv w:val="1"/>
      <w:marLeft w:val="0"/>
      <w:marRight w:val="0"/>
      <w:marTop w:val="0"/>
      <w:marBottom w:val="0"/>
      <w:divBdr>
        <w:top w:val="none" w:sz="0" w:space="0" w:color="auto"/>
        <w:left w:val="none" w:sz="0" w:space="0" w:color="auto"/>
        <w:bottom w:val="none" w:sz="0" w:space="0" w:color="auto"/>
        <w:right w:val="none" w:sz="0" w:space="0" w:color="auto"/>
      </w:divBdr>
    </w:div>
    <w:div w:id="1558735311">
      <w:bodyDiv w:val="1"/>
      <w:marLeft w:val="0"/>
      <w:marRight w:val="0"/>
      <w:marTop w:val="0"/>
      <w:marBottom w:val="0"/>
      <w:divBdr>
        <w:top w:val="none" w:sz="0" w:space="0" w:color="auto"/>
        <w:left w:val="none" w:sz="0" w:space="0" w:color="auto"/>
        <w:bottom w:val="none" w:sz="0" w:space="0" w:color="auto"/>
        <w:right w:val="none" w:sz="0" w:space="0" w:color="auto"/>
      </w:divBdr>
    </w:div>
    <w:div w:id="1589576910">
      <w:bodyDiv w:val="1"/>
      <w:marLeft w:val="0"/>
      <w:marRight w:val="0"/>
      <w:marTop w:val="0"/>
      <w:marBottom w:val="0"/>
      <w:divBdr>
        <w:top w:val="none" w:sz="0" w:space="0" w:color="auto"/>
        <w:left w:val="none" w:sz="0" w:space="0" w:color="auto"/>
        <w:bottom w:val="none" w:sz="0" w:space="0" w:color="auto"/>
        <w:right w:val="none" w:sz="0" w:space="0" w:color="auto"/>
      </w:divBdr>
    </w:div>
    <w:div w:id="1643775218">
      <w:bodyDiv w:val="1"/>
      <w:marLeft w:val="0"/>
      <w:marRight w:val="0"/>
      <w:marTop w:val="0"/>
      <w:marBottom w:val="0"/>
      <w:divBdr>
        <w:top w:val="none" w:sz="0" w:space="0" w:color="auto"/>
        <w:left w:val="none" w:sz="0" w:space="0" w:color="auto"/>
        <w:bottom w:val="none" w:sz="0" w:space="0" w:color="auto"/>
        <w:right w:val="none" w:sz="0" w:space="0" w:color="auto"/>
      </w:divBdr>
    </w:div>
    <w:div w:id="1658848790">
      <w:bodyDiv w:val="1"/>
      <w:marLeft w:val="0"/>
      <w:marRight w:val="0"/>
      <w:marTop w:val="0"/>
      <w:marBottom w:val="0"/>
      <w:divBdr>
        <w:top w:val="none" w:sz="0" w:space="0" w:color="auto"/>
        <w:left w:val="none" w:sz="0" w:space="0" w:color="auto"/>
        <w:bottom w:val="none" w:sz="0" w:space="0" w:color="auto"/>
        <w:right w:val="none" w:sz="0" w:space="0" w:color="auto"/>
      </w:divBdr>
    </w:div>
    <w:div w:id="1699814887">
      <w:bodyDiv w:val="1"/>
      <w:marLeft w:val="0"/>
      <w:marRight w:val="0"/>
      <w:marTop w:val="0"/>
      <w:marBottom w:val="0"/>
      <w:divBdr>
        <w:top w:val="none" w:sz="0" w:space="0" w:color="auto"/>
        <w:left w:val="none" w:sz="0" w:space="0" w:color="auto"/>
        <w:bottom w:val="none" w:sz="0" w:space="0" w:color="auto"/>
        <w:right w:val="none" w:sz="0" w:space="0" w:color="auto"/>
      </w:divBdr>
    </w:div>
    <w:div w:id="1913419033">
      <w:bodyDiv w:val="1"/>
      <w:marLeft w:val="0"/>
      <w:marRight w:val="0"/>
      <w:marTop w:val="0"/>
      <w:marBottom w:val="0"/>
      <w:divBdr>
        <w:top w:val="none" w:sz="0" w:space="0" w:color="auto"/>
        <w:left w:val="none" w:sz="0" w:space="0" w:color="auto"/>
        <w:bottom w:val="none" w:sz="0" w:space="0" w:color="auto"/>
        <w:right w:val="none" w:sz="0" w:space="0" w:color="auto"/>
      </w:divBdr>
    </w:div>
    <w:div w:id="1942180916">
      <w:bodyDiv w:val="1"/>
      <w:marLeft w:val="0"/>
      <w:marRight w:val="0"/>
      <w:marTop w:val="0"/>
      <w:marBottom w:val="0"/>
      <w:divBdr>
        <w:top w:val="none" w:sz="0" w:space="0" w:color="auto"/>
        <w:left w:val="none" w:sz="0" w:space="0" w:color="auto"/>
        <w:bottom w:val="none" w:sz="0" w:space="0" w:color="auto"/>
        <w:right w:val="none" w:sz="0" w:space="0" w:color="auto"/>
      </w:divBdr>
    </w:div>
    <w:div w:id="1952126026">
      <w:bodyDiv w:val="1"/>
      <w:marLeft w:val="0"/>
      <w:marRight w:val="0"/>
      <w:marTop w:val="0"/>
      <w:marBottom w:val="0"/>
      <w:divBdr>
        <w:top w:val="none" w:sz="0" w:space="0" w:color="auto"/>
        <w:left w:val="none" w:sz="0" w:space="0" w:color="auto"/>
        <w:bottom w:val="none" w:sz="0" w:space="0" w:color="auto"/>
        <w:right w:val="none" w:sz="0" w:space="0" w:color="auto"/>
      </w:divBdr>
    </w:div>
    <w:div w:id="1972787385">
      <w:bodyDiv w:val="1"/>
      <w:marLeft w:val="0"/>
      <w:marRight w:val="0"/>
      <w:marTop w:val="0"/>
      <w:marBottom w:val="0"/>
      <w:divBdr>
        <w:top w:val="none" w:sz="0" w:space="0" w:color="auto"/>
        <w:left w:val="none" w:sz="0" w:space="0" w:color="auto"/>
        <w:bottom w:val="none" w:sz="0" w:space="0" w:color="auto"/>
        <w:right w:val="none" w:sz="0" w:space="0" w:color="auto"/>
      </w:divBdr>
    </w:div>
    <w:div w:id="1974407090">
      <w:bodyDiv w:val="1"/>
      <w:marLeft w:val="0"/>
      <w:marRight w:val="0"/>
      <w:marTop w:val="0"/>
      <w:marBottom w:val="0"/>
      <w:divBdr>
        <w:top w:val="none" w:sz="0" w:space="0" w:color="auto"/>
        <w:left w:val="none" w:sz="0" w:space="0" w:color="auto"/>
        <w:bottom w:val="none" w:sz="0" w:space="0" w:color="auto"/>
        <w:right w:val="none" w:sz="0" w:space="0" w:color="auto"/>
      </w:divBdr>
      <w:divsChild>
        <w:div w:id="403574499">
          <w:marLeft w:val="0"/>
          <w:marRight w:val="0"/>
          <w:marTop w:val="0"/>
          <w:marBottom w:val="0"/>
          <w:divBdr>
            <w:top w:val="none" w:sz="0" w:space="0" w:color="auto"/>
            <w:left w:val="none" w:sz="0" w:space="0" w:color="auto"/>
            <w:bottom w:val="none" w:sz="0" w:space="0" w:color="auto"/>
            <w:right w:val="none" w:sz="0" w:space="0" w:color="auto"/>
          </w:divBdr>
        </w:div>
        <w:div w:id="396709083">
          <w:marLeft w:val="0"/>
          <w:marRight w:val="0"/>
          <w:marTop w:val="0"/>
          <w:marBottom w:val="0"/>
          <w:divBdr>
            <w:top w:val="none" w:sz="0" w:space="0" w:color="auto"/>
            <w:left w:val="none" w:sz="0" w:space="0" w:color="auto"/>
            <w:bottom w:val="none" w:sz="0" w:space="0" w:color="auto"/>
            <w:right w:val="none" w:sz="0" w:space="0" w:color="auto"/>
          </w:divBdr>
        </w:div>
        <w:div w:id="64302753">
          <w:marLeft w:val="0"/>
          <w:marRight w:val="0"/>
          <w:marTop w:val="0"/>
          <w:marBottom w:val="0"/>
          <w:divBdr>
            <w:top w:val="none" w:sz="0" w:space="0" w:color="auto"/>
            <w:left w:val="none" w:sz="0" w:space="0" w:color="auto"/>
            <w:bottom w:val="none" w:sz="0" w:space="0" w:color="auto"/>
            <w:right w:val="none" w:sz="0" w:space="0" w:color="auto"/>
          </w:divBdr>
        </w:div>
        <w:div w:id="2134128285">
          <w:marLeft w:val="0"/>
          <w:marRight w:val="0"/>
          <w:marTop w:val="0"/>
          <w:marBottom w:val="0"/>
          <w:divBdr>
            <w:top w:val="none" w:sz="0" w:space="0" w:color="auto"/>
            <w:left w:val="none" w:sz="0" w:space="0" w:color="auto"/>
            <w:bottom w:val="none" w:sz="0" w:space="0" w:color="auto"/>
            <w:right w:val="none" w:sz="0" w:space="0" w:color="auto"/>
          </w:divBdr>
        </w:div>
        <w:div w:id="1333487177">
          <w:marLeft w:val="0"/>
          <w:marRight w:val="0"/>
          <w:marTop w:val="0"/>
          <w:marBottom w:val="0"/>
          <w:divBdr>
            <w:top w:val="none" w:sz="0" w:space="0" w:color="auto"/>
            <w:left w:val="none" w:sz="0" w:space="0" w:color="auto"/>
            <w:bottom w:val="none" w:sz="0" w:space="0" w:color="auto"/>
            <w:right w:val="none" w:sz="0" w:space="0" w:color="auto"/>
          </w:divBdr>
        </w:div>
        <w:div w:id="812482364">
          <w:marLeft w:val="0"/>
          <w:marRight w:val="0"/>
          <w:marTop w:val="0"/>
          <w:marBottom w:val="0"/>
          <w:divBdr>
            <w:top w:val="none" w:sz="0" w:space="0" w:color="auto"/>
            <w:left w:val="none" w:sz="0" w:space="0" w:color="auto"/>
            <w:bottom w:val="none" w:sz="0" w:space="0" w:color="auto"/>
            <w:right w:val="none" w:sz="0" w:space="0" w:color="auto"/>
          </w:divBdr>
        </w:div>
        <w:div w:id="1125122771">
          <w:marLeft w:val="0"/>
          <w:marRight w:val="0"/>
          <w:marTop w:val="0"/>
          <w:marBottom w:val="0"/>
          <w:divBdr>
            <w:top w:val="none" w:sz="0" w:space="0" w:color="auto"/>
            <w:left w:val="none" w:sz="0" w:space="0" w:color="auto"/>
            <w:bottom w:val="none" w:sz="0" w:space="0" w:color="auto"/>
            <w:right w:val="none" w:sz="0" w:space="0" w:color="auto"/>
          </w:divBdr>
        </w:div>
        <w:div w:id="1469398828">
          <w:marLeft w:val="0"/>
          <w:marRight w:val="0"/>
          <w:marTop w:val="0"/>
          <w:marBottom w:val="0"/>
          <w:divBdr>
            <w:top w:val="none" w:sz="0" w:space="0" w:color="auto"/>
            <w:left w:val="none" w:sz="0" w:space="0" w:color="auto"/>
            <w:bottom w:val="none" w:sz="0" w:space="0" w:color="auto"/>
            <w:right w:val="none" w:sz="0" w:space="0" w:color="auto"/>
          </w:divBdr>
        </w:div>
        <w:div w:id="558831790">
          <w:marLeft w:val="0"/>
          <w:marRight w:val="0"/>
          <w:marTop w:val="0"/>
          <w:marBottom w:val="0"/>
          <w:divBdr>
            <w:top w:val="none" w:sz="0" w:space="0" w:color="auto"/>
            <w:left w:val="none" w:sz="0" w:space="0" w:color="auto"/>
            <w:bottom w:val="none" w:sz="0" w:space="0" w:color="auto"/>
            <w:right w:val="none" w:sz="0" w:space="0" w:color="auto"/>
          </w:divBdr>
        </w:div>
        <w:div w:id="1396394452">
          <w:marLeft w:val="0"/>
          <w:marRight w:val="0"/>
          <w:marTop w:val="0"/>
          <w:marBottom w:val="0"/>
          <w:divBdr>
            <w:top w:val="none" w:sz="0" w:space="0" w:color="auto"/>
            <w:left w:val="none" w:sz="0" w:space="0" w:color="auto"/>
            <w:bottom w:val="none" w:sz="0" w:space="0" w:color="auto"/>
            <w:right w:val="none" w:sz="0" w:space="0" w:color="auto"/>
          </w:divBdr>
        </w:div>
        <w:div w:id="1848060143">
          <w:marLeft w:val="0"/>
          <w:marRight w:val="0"/>
          <w:marTop w:val="0"/>
          <w:marBottom w:val="0"/>
          <w:divBdr>
            <w:top w:val="none" w:sz="0" w:space="0" w:color="auto"/>
            <w:left w:val="none" w:sz="0" w:space="0" w:color="auto"/>
            <w:bottom w:val="none" w:sz="0" w:space="0" w:color="auto"/>
            <w:right w:val="none" w:sz="0" w:space="0" w:color="auto"/>
          </w:divBdr>
        </w:div>
        <w:div w:id="1674458133">
          <w:marLeft w:val="0"/>
          <w:marRight w:val="0"/>
          <w:marTop w:val="0"/>
          <w:marBottom w:val="0"/>
          <w:divBdr>
            <w:top w:val="none" w:sz="0" w:space="0" w:color="auto"/>
            <w:left w:val="none" w:sz="0" w:space="0" w:color="auto"/>
            <w:bottom w:val="none" w:sz="0" w:space="0" w:color="auto"/>
            <w:right w:val="none" w:sz="0" w:space="0" w:color="auto"/>
          </w:divBdr>
        </w:div>
        <w:div w:id="830564020">
          <w:marLeft w:val="0"/>
          <w:marRight w:val="0"/>
          <w:marTop w:val="0"/>
          <w:marBottom w:val="0"/>
          <w:divBdr>
            <w:top w:val="none" w:sz="0" w:space="0" w:color="auto"/>
            <w:left w:val="none" w:sz="0" w:space="0" w:color="auto"/>
            <w:bottom w:val="none" w:sz="0" w:space="0" w:color="auto"/>
            <w:right w:val="none" w:sz="0" w:space="0" w:color="auto"/>
          </w:divBdr>
        </w:div>
        <w:div w:id="603617203">
          <w:marLeft w:val="0"/>
          <w:marRight w:val="0"/>
          <w:marTop w:val="0"/>
          <w:marBottom w:val="0"/>
          <w:divBdr>
            <w:top w:val="none" w:sz="0" w:space="0" w:color="auto"/>
            <w:left w:val="none" w:sz="0" w:space="0" w:color="auto"/>
            <w:bottom w:val="none" w:sz="0" w:space="0" w:color="auto"/>
            <w:right w:val="none" w:sz="0" w:space="0" w:color="auto"/>
          </w:divBdr>
        </w:div>
        <w:div w:id="1133063242">
          <w:marLeft w:val="0"/>
          <w:marRight w:val="0"/>
          <w:marTop w:val="0"/>
          <w:marBottom w:val="0"/>
          <w:divBdr>
            <w:top w:val="none" w:sz="0" w:space="0" w:color="auto"/>
            <w:left w:val="none" w:sz="0" w:space="0" w:color="auto"/>
            <w:bottom w:val="none" w:sz="0" w:space="0" w:color="auto"/>
            <w:right w:val="none" w:sz="0" w:space="0" w:color="auto"/>
          </w:divBdr>
        </w:div>
        <w:div w:id="401411349">
          <w:marLeft w:val="0"/>
          <w:marRight w:val="0"/>
          <w:marTop w:val="0"/>
          <w:marBottom w:val="0"/>
          <w:divBdr>
            <w:top w:val="none" w:sz="0" w:space="0" w:color="auto"/>
            <w:left w:val="none" w:sz="0" w:space="0" w:color="auto"/>
            <w:bottom w:val="none" w:sz="0" w:space="0" w:color="auto"/>
            <w:right w:val="none" w:sz="0" w:space="0" w:color="auto"/>
          </w:divBdr>
        </w:div>
        <w:div w:id="1651207746">
          <w:marLeft w:val="0"/>
          <w:marRight w:val="0"/>
          <w:marTop w:val="0"/>
          <w:marBottom w:val="0"/>
          <w:divBdr>
            <w:top w:val="none" w:sz="0" w:space="0" w:color="auto"/>
            <w:left w:val="none" w:sz="0" w:space="0" w:color="auto"/>
            <w:bottom w:val="none" w:sz="0" w:space="0" w:color="auto"/>
            <w:right w:val="none" w:sz="0" w:space="0" w:color="auto"/>
          </w:divBdr>
        </w:div>
        <w:div w:id="1876655644">
          <w:marLeft w:val="0"/>
          <w:marRight w:val="0"/>
          <w:marTop w:val="0"/>
          <w:marBottom w:val="0"/>
          <w:divBdr>
            <w:top w:val="none" w:sz="0" w:space="0" w:color="auto"/>
            <w:left w:val="none" w:sz="0" w:space="0" w:color="auto"/>
            <w:bottom w:val="none" w:sz="0" w:space="0" w:color="auto"/>
            <w:right w:val="none" w:sz="0" w:space="0" w:color="auto"/>
          </w:divBdr>
        </w:div>
        <w:div w:id="897595010">
          <w:marLeft w:val="0"/>
          <w:marRight w:val="0"/>
          <w:marTop w:val="0"/>
          <w:marBottom w:val="0"/>
          <w:divBdr>
            <w:top w:val="none" w:sz="0" w:space="0" w:color="auto"/>
            <w:left w:val="none" w:sz="0" w:space="0" w:color="auto"/>
            <w:bottom w:val="none" w:sz="0" w:space="0" w:color="auto"/>
            <w:right w:val="none" w:sz="0" w:space="0" w:color="auto"/>
          </w:divBdr>
        </w:div>
        <w:div w:id="572396240">
          <w:marLeft w:val="0"/>
          <w:marRight w:val="0"/>
          <w:marTop w:val="0"/>
          <w:marBottom w:val="0"/>
          <w:divBdr>
            <w:top w:val="none" w:sz="0" w:space="0" w:color="auto"/>
            <w:left w:val="none" w:sz="0" w:space="0" w:color="auto"/>
            <w:bottom w:val="none" w:sz="0" w:space="0" w:color="auto"/>
            <w:right w:val="none" w:sz="0" w:space="0" w:color="auto"/>
          </w:divBdr>
        </w:div>
        <w:div w:id="1353415664">
          <w:marLeft w:val="0"/>
          <w:marRight w:val="0"/>
          <w:marTop w:val="0"/>
          <w:marBottom w:val="0"/>
          <w:divBdr>
            <w:top w:val="none" w:sz="0" w:space="0" w:color="auto"/>
            <w:left w:val="none" w:sz="0" w:space="0" w:color="auto"/>
            <w:bottom w:val="none" w:sz="0" w:space="0" w:color="auto"/>
            <w:right w:val="none" w:sz="0" w:space="0" w:color="auto"/>
          </w:divBdr>
        </w:div>
        <w:div w:id="1499878392">
          <w:marLeft w:val="0"/>
          <w:marRight w:val="0"/>
          <w:marTop w:val="0"/>
          <w:marBottom w:val="0"/>
          <w:divBdr>
            <w:top w:val="none" w:sz="0" w:space="0" w:color="auto"/>
            <w:left w:val="none" w:sz="0" w:space="0" w:color="auto"/>
            <w:bottom w:val="none" w:sz="0" w:space="0" w:color="auto"/>
            <w:right w:val="none" w:sz="0" w:space="0" w:color="auto"/>
          </w:divBdr>
        </w:div>
      </w:divsChild>
    </w:div>
    <w:div w:id="1990596615">
      <w:bodyDiv w:val="1"/>
      <w:marLeft w:val="0"/>
      <w:marRight w:val="0"/>
      <w:marTop w:val="0"/>
      <w:marBottom w:val="0"/>
      <w:divBdr>
        <w:top w:val="none" w:sz="0" w:space="0" w:color="auto"/>
        <w:left w:val="none" w:sz="0" w:space="0" w:color="auto"/>
        <w:bottom w:val="none" w:sz="0" w:space="0" w:color="auto"/>
        <w:right w:val="none" w:sz="0" w:space="0" w:color="auto"/>
      </w:divBdr>
    </w:div>
    <w:div w:id="2061590917">
      <w:bodyDiv w:val="1"/>
      <w:marLeft w:val="0"/>
      <w:marRight w:val="0"/>
      <w:marTop w:val="0"/>
      <w:marBottom w:val="0"/>
      <w:divBdr>
        <w:top w:val="none" w:sz="0" w:space="0" w:color="auto"/>
        <w:left w:val="none" w:sz="0" w:space="0" w:color="auto"/>
        <w:bottom w:val="none" w:sz="0" w:space="0" w:color="auto"/>
        <w:right w:val="none" w:sz="0" w:space="0" w:color="auto"/>
      </w:divBdr>
      <w:divsChild>
        <w:div w:id="271480097">
          <w:marLeft w:val="0"/>
          <w:marRight w:val="0"/>
          <w:marTop w:val="0"/>
          <w:marBottom w:val="0"/>
          <w:divBdr>
            <w:top w:val="none" w:sz="0" w:space="0" w:color="auto"/>
            <w:left w:val="none" w:sz="0" w:space="0" w:color="auto"/>
            <w:bottom w:val="none" w:sz="0" w:space="0" w:color="auto"/>
            <w:right w:val="none" w:sz="0" w:space="0" w:color="auto"/>
          </w:divBdr>
        </w:div>
        <w:div w:id="815073705">
          <w:marLeft w:val="0"/>
          <w:marRight w:val="0"/>
          <w:marTop w:val="0"/>
          <w:marBottom w:val="0"/>
          <w:divBdr>
            <w:top w:val="none" w:sz="0" w:space="0" w:color="auto"/>
            <w:left w:val="none" w:sz="0" w:space="0" w:color="auto"/>
            <w:bottom w:val="none" w:sz="0" w:space="0" w:color="auto"/>
            <w:right w:val="none" w:sz="0" w:space="0" w:color="auto"/>
          </w:divBdr>
        </w:div>
        <w:div w:id="887499348">
          <w:marLeft w:val="0"/>
          <w:marRight w:val="0"/>
          <w:marTop w:val="0"/>
          <w:marBottom w:val="0"/>
          <w:divBdr>
            <w:top w:val="none" w:sz="0" w:space="0" w:color="auto"/>
            <w:left w:val="none" w:sz="0" w:space="0" w:color="auto"/>
            <w:bottom w:val="none" w:sz="0" w:space="0" w:color="auto"/>
            <w:right w:val="none" w:sz="0" w:space="0" w:color="auto"/>
          </w:divBdr>
        </w:div>
        <w:div w:id="1836190717">
          <w:marLeft w:val="0"/>
          <w:marRight w:val="0"/>
          <w:marTop w:val="0"/>
          <w:marBottom w:val="0"/>
          <w:divBdr>
            <w:top w:val="none" w:sz="0" w:space="0" w:color="auto"/>
            <w:left w:val="none" w:sz="0" w:space="0" w:color="auto"/>
            <w:bottom w:val="none" w:sz="0" w:space="0" w:color="auto"/>
            <w:right w:val="none" w:sz="0" w:space="0" w:color="auto"/>
          </w:divBdr>
        </w:div>
        <w:div w:id="1975519786">
          <w:marLeft w:val="0"/>
          <w:marRight w:val="0"/>
          <w:marTop w:val="0"/>
          <w:marBottom w:val="0"/>
          <w:divBdr>
            <w:top w:val="none" w:sz="0" w:space="0" w:color="auto"/>
            <w:left w:val="none" w:sz="0" w:space="0" w:color="auto"/>
            <w:bottom w:val="none" w:sz="0" w:space="0" w:color="auto"/>
            <w:right w:val="none" w:sz="0" w:space="0" w:color="auto"/>
          </w:divBdr>
        </w:div>
        <w:div w:id="118691167">
          <w:marLeft w:val="0"/>
          <w:marRight w:val="0"/>
          <w:marTop w:val="0"/>
          <w:marBottom w:val="0"/>
          <w:divBdr>
            <w:top w:val="none" w:sz="0" w:space="0" w:color="auto"/>
            <w:left w:val="none" w:sz="0" w:space="0" w:color="auto"/>
            <w:bottom w:val="none" w:sz="0" w:space="0" w:color="auto"/>
            <w:right w:val="none" w:sz="0" w:space="0" w:color="auto"/>
          </w:divBdr>
        </w:div>
        <w:div w:id="1712994297">
          <w:marLeft w:val="0"/>
          <w:marRight w:val="0"/>
          <w:marTop w:val="0"/>
          <w:marBottom w:val="0"/>
          <w:divBdr>
            <w:top w:val="none" w:sz="0" w:space="0" w:color="auto"/>
            <w:left w:val="none" w:sz="0" w:space="0" w:color="auto"/>
            <w:bottom w:val="none" w:sz="0" w:space="0" w:color="auto"/>
            <w:right w:val="none" w:sz="0" w:space="0" w:color="auto"/>
          </w:divBdr>
        </w:div>
        <w:div w:id="1752317141">
          <w:marLeft w:val="0"/>
          <w:marRight w:val="0"/>
          <w:marTop w:val="0"/>
          <w:marBottom w:val="0"/>
          <w:divBdr>
            <w:top w:val="none" w:sz="0" w:space="0" w:color="auto"/>
            <w:left w:val="none" w:sz="0" w:space="0" w:color="auto"/>
            <w:bottom w:val="none" w:sz="0" w:space="0" w:color="auto"/>
            <w:right w:val="none" w:sz="0" w:space="0" w:color="auto"/>
          </w:divBdr>
        </w:div>
        <w:div w:id="1668167762">
          <w:marLeft w:val="0"/>
          <w:marRight w:val="0"/>
          <w:marTop w:val="0"/>
          <w:marBottom w:val="0"/>
          <w:divBdr>
            <w:top w:val="none" w:sz="0" w:space="0" w:color="auto"/>
            <w:left w:val="none" w:sz="0" w:space="0" w:color="auto"/>
            <w:bottom w:val="none" w:sz="0" w:space="0" w:color="auto"/>
            <w:right w:val="none" w:sz="0" w:space="0" w:color="auto"/>
          </w:divBdr>
        </w:div>
        <w:div w:id="974215709">
          <w:marLeft w:val="0"/>
          <w:marRight w:val="0"/>
          <w:marTop w:val="0"/>
          <w:marBottom w:val="0"/>
          <w:divBdr>
            <w:top w:val="none" w:sz="0" w:space="0" w:color="auto"/>
            <w:left w:val="none" w:sz="0" w:space="0" w:color="auto"/>
            <w:bottom w:val="none" w:sz="0" w:space="0" w:color="auto"/>
            <w:right w:val="none" w:sz="0" w:space="0" w:color="auto"/>
          </w:divBdr>
        </w:div>
        <w:div w:id="688482750">
          <w:marLeft w:val="0"/>
          <w:marRight w:val="0"/>
          <w:marTop w:val="0"/>
          <w:marBottom w:val="0"/>
          <w:divBdr>
            <w:top w:val="none" w:sz="0" w:space="0" w:color="auto"/>
            <w:left w:val="none" w:sz="0" w:space="0" w:color="auto"/>
            <w:bottom w:val="none" w:sz="0" w:space="0" w:color="auto"/>
            <w:right w:val="none" w:sz="0" w:space="0" w:color="auto"/>
          </w:divBdr>
        </w:div>
        <w:div w:id="1002664983">
          <w:marLeft w:val="0"/>
          <w:marRight w:val="0"/>
          <w:marTop w:val="0"/>
          <w:marBottom w:val="0"/>
          <w:divBdr>
            <w:top w:val="none" w:sz="0" w:space="0" w:color="auto"/>
            <w:left w:val="none" w:sz="0" w:space="0" w:color="auto"/>
            <w:bottom w:val="none" w:sz="0" w:space="0" w:color="auto"/>
            <w:right w:val="none" w:sz="0" w:space="0" w:color="auto"/>
          </w:divBdr>
        </w:div>
        <w:div w:id="773936443">
          <w:marLeft w:val="0"/>
          <w:marRight w:val="0"/>
          <w:marTop w:val="0"/>
          <w:marBottom w:val="0"/>
          <w:divBdr>
            <w:top w:val="none" w:sz="0" w:space="0" w:color="auto"/>
            <w:left w:val="none" w:sz="0" w:space="0" w:color="auto"/>
            <w:bottom w:val="none" w:sz="0" w:space="0" w:color="auto"/>
            <w:right w:val="none" w:sz="0" w:space="0" w:color="auto"/>
          </w:divBdr>
        </w:div>
        <w:div w:id="1821925958">
          <w:marLeft w:val="0"/>
          <w:marRight w:val="0"/>
          <w:marTop w:val="0"/>
          <w:marBottom w:val="0"/>
          <w:divBdr>
            <w:top w:val="none" w:sz="0" w:space="0" w:color="auto"/>
            <w:left w:val="none" w:sz="0" w:space="0" w:color="auto"/>
            <w:bottom w:val="none" w:sz="0" w:space="0" w:color="auto"/>
            <w:right w:val="none" w:sz="0" w:space="0" w:color="auto"/>
          </w:divBdr>
        </w:div>
        <w:div w:id="1316883553">
          <w:marLeft w:val="0"/>
          <w:marRight w:val="0"/>
          <w:marTop w:val="0"/>
          <w:marBottom w:val="0"/>
          <w:divBdr>
            <w:top w:val="none" w:sz="0" w:space="0" w:color="auto"/>
            <w:left w:val="none" w:sz="0" w:space="0" w:color="auto"/>
            <w:bottom w:val="none" w:sz="0" w:space="0" w:color="auto"/>
            <w:right w:val="none" w:sz="0" w:space="0" w:color="auto"/>
          </w:divBdr>
        </w:div>
        <w:div w:id="1773277376">
          <w:marLeft w:val="0"/>
          <w:marRight w:val="0"/>
          <w:marTop w:val="0"/>
          <w:marBottom w:val="0"/>
          <w:divBdr>
            <w:top w:val="none" w:sz="0" w:space="0" w:color="auto"/>
            <w:left w:val="none" w:sz="0" w:space="0" w:color="auto"/>
            <w:bottom w:val="none" w:sz="0" w:space="0" w:color="auto"/>
            <w:right w:val="none" w:sz="0" w:space="0" w:color="auto"/>
          </w:divBdr>
        </w:div>
        <w:div w:id="431701603">
          <w:marLeft w:val="0"/>
          <w:marRight w:val="0"/>
          <w:marTop w:val="0"/>
          <w:marBottom w:val="0"/>
          <w:divBdr>
            <w:top w:val="none" w:sz="0" w:space="0" w:color="auto"/>
            <w:left w:val="none" w:sz="0" w:space="0" w:color="auto"/>
            <w:bottom w:val="none" w:sz="0" w:space="0" w:color="auto"/>
            <w:right w:val="none" w:sz="0" w:space="0" w:color="auto"/>
          </w:divBdr>
        </w:div>
        <w:div w:id="1972980299">
          <w:marLeft w:val="0"/>
          <w:marRight w:val="0"/>
          <w:marTop w:val="0"/>
          <w:marBottom w:val="0"/>
          <w:divBdr>
            <w:top w:val="none" w:sz="0" w:space="0" w:color="auto"/>
            <w:left w:val="none" w:sz="0" w:space="0" w:color="auto"/>
            <w:bottom w:val="none" w:sz="0" w:space="0" w:color="auto"/>
            <w:right w:val="none" w:sz="0" w:space="0" w:color="auto"/>
          </w:divBdr>
        </w:div>
        <w:div w:id="971667520">
          <w:marLeft w:val="0"/>
          <w:marRight w:val="0"/>
          <w:marTop w:val="0"/>
          <w:marBottom w:val="0"/>
          <w:divBdr>
            <w:top w:val="none" w:sz="0" w:space="0" w:color="auto"/>
            <w:left w:val="none" w:sz="0" w:space="0" w:color="auto"/>
            <w:bottom w:val="none" w:sz="0" w:space="0" w:color="auto"/>
            <w:right w:val="none" w:sz="0" w:space="0" w:color="auto"/>
          </w:divBdr>
        </w:div>
        <w:div w:id="1386177569">
          <w:marLeft w:val="0"/>
          <w:marRight w:val="0"/>
          <w:marTop w:val="0"/>
          <w:marBottom w:val="0"/>
          <w:divBdr>
            <w:top w:val="none" w:sz="0" w:space="0" w:color="auto"/>
            <w:left w:val="none" w:sz="0" w:space="0" w:color="auto"/>
            <w:bottom w:val="none" w:sz="0" w:space="0" w:color="auto"/>
            <w:right w:val="none" w:sz="0" w:space="0" w:color="auto"/>
          </w:divBdr>
        </w:div>
        <w:div w:id="1978224156">
          <w:marLeft w:val="0"/>
          <w:marRight w:val="0"/>
          <w:marTop w:val="0"/>
          <w:marBottom w:val="0"/>
          <w:divBdr>
            <w:top w:val="none" w:sz="0" w:space="0" w:color="auto"/>
            <w:left w:val="none" w:sz="0" w:space="0" w:color="auto"/>
            <w:bottom w:val="none" w:sz="0" w:space="0" w:color="auto"/>
            <w:right w:val="none" w:sz="0" w:space="0" w:color="auto"/>
          </w:divBdr>
        </w:div>
        <w:div w:id="450592500">
          <w:marLeft w:val="0"/>
          <w:marRight w:val="0"/>
          <w:marTop w:val="0"/>
          <w:marBottom w:val="0"/>
          <w:divBdr>
            <w:top w:val="none" w:sz="0" w:space="0" w:color="auto"/>
            <w:left w:val="none" w:sz="0" w:space="0" w:color="auto"/>
            <w:bottom w:val="none" w:sz="0" w:space="0" w:color="auto"/>
            <w:right w:val="none" w:sz="0" w:space="0" w:color="auto"/>
          </w:divBdr>
        </w:div>
      </w:divsChild>
    </w:div>
    <w:div w:id="2065137547">
      <w:bodyDiv w:val="1"/>
      <w:marLeft w:val="0"/>
      <w:marRight w:val="0"/>
      <w:marTop w:val="0"/>
      <w:marBottom w:val="0"/>
      <w:divBdr>
        <w:top w:val="none" w:sz="0" w:space="0" w:color="auto"/>
        <w:left w:val="none" w:sz="0" w:space="0" w:color="auto"/>
        <w:bottom w:val="none" w:sz="0" w:space="0" w:color="auto"/>
        <w:right w:val="none" w:sz="0" w:space="0" w:color="auto"/>
      </w:divBdr>
    </w:div>
    <w:div w:id="2105572690">
      <w:bodyDiv w:val="1"/>
      <w:marLeft w:val="0"/>
      <w:marRight w:val="0"/>
      <w:marTop w:val="0"/>
      <w:marBottom w:val="0"/>
      <w:divBdr>
        <w:top w:val="none" w:sz="0" w:space="0" w:color="auto"/>
        <w:left w:val="none" w:sz="0" w:space="0" w:color="auto"/>
        <w:bottom w:val="none" w:sz="0" w:space="0" w:color="auto"/>
        <w:right w:val="none" w:sz="0" w:space="0" w:color="auto"/>
      </w:divBdr>
    </w:div>
    <w:div w:id="2144343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8-5190/full/v12/i2/53.htm" TargetMode="External"/><Relationship Id="rId13" Type="http://schemas.openxmlformats.org/officeDocument/2006/relationships/image" Target="media/image5.png"/><Relationship Id="rId18" Type="http://schemas.openxmlformats.org/officeDocument/2006/relationships/image" Target="media/image6.jpe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5.tif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TotalTime>
  <Pages>17</Pages>
  <Words>5710</Words>
  <Characters>32551</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 Fejleh</dc:creator>
  <cp:keywords/>
  <dc:description/>
  <cp:lastModifiedBy>染奇</cp:lastModifiedBy>
  <cp:revision>9</cp:revision>
  <dcterms:created xsi:type="dcterms:W3CDTF">2019-12-23T20:33:00Z</dcterms:created>
  <dcterms:modified xsi:type="dcterms:W3CDTF">2020-01-07T02:05:00Z</dcterms:modified>
</cp:coreProperties>
</file>